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5E8149" w14:textId="00A66854" w:rsidR="00DF43E0" w:rsidRPr="00ED6412" w:rsidRDefault="00C119F9" w:rsidP="002B7806">
      <w:pPr>
        <w:jc w:val="center"/>
      </w:pPr>
      <w:r>
        <w:t xml:space="preserve">                      </w:t>
      </w:r>
      <w:r w:rsidR="002F316E" w:rsidRPr="00ED6412">
        <w:rPr>
          <w:b/>
          <w:noProof/>
          <w:lang w:eastAsia="en-GB"/>
        </w:rPr>
        <w:drawing>
          <wp:inline distT="0" distB="0" distL="0" distR="0" wp14:anchorId="27852210" wp14:editId="39787A8F">
            <wp:extent cx="2852158" cy="1066800"/>
            <wp:effectExtent l="0" t="0" r="5715" b="0"/>
            <wp:docPr id="8205" name="Picture 8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oslogo_key_cmyk_med.jpg"/>
                    <pic:cNvPicPr/>
                  </pic:nvPicPr>
                  <pic:blipFill rotWithShape="1">
                    <a:blip r:embed="rId8">
                      <a:extLst>
                        <a:ext uri="{BEBA8EAE-BF5A-486C-A8C5-ECC9F3942E4B}">
                          <a14:imgProps xmlns:a14="http://schemas.microsoft.com/office/drawing/2010/main">
                            <a14:imgLayer r:embed="rId9">
                              <a14:imgEffect>
                                <a14:brightnessContrast contrast="20000"/>
                              </a14:imgEffect>
                            </a14:imgLayer>
                          </a14:imgProps>
                        </a:ext>
                        <a:ext uri="{28A0092B-C50C-407E-A947-70E740481C1C}">
                          <a14:useLocalDpi xmlns:a14="http://schemas.microsoft.com/office/drawing/2010/main" val="0"/>
                        </a:ext>
                      </a:extLst>
                    </a:blip>
                    <a:srcRect l="3186" t="4427" r="4071" b="8848"/>
                    <a:stretch/>
                  </pic:blipFill>
                  <pic:spPr bwMode="auto">
                    <a:xfrm>
                      <a:off x="0" y="0"/>
                      <a:ext cx="2870517" cy="1073667"/>
                    </a:xfrm>
                    <a:prstGeom prst="rect">
                      <a:avLst/>
                    </a:prstGeom>
                    <a:ln>
                      <a:noFill/>
                    </a:ln>
                    <a:extLst>
                      <a:ext uri="{53640926-AAD7-44D8-BBD7-CCE9431645EC}">
                        <a14:shadowObscured xmlns:a14="http://schemas.microsoft.com/office/drawing/2010/main"/>
                      </a:ext>
                    </a:extLst>
                  </pic:spPr>
                </pic:pic>
              </a:graphicData>
            </a:graphic>
          </wp:inline>
        </w:drawing>
      </w:r>
    </w:p>
    <w:p w14:paraId="3F4CAE16" w14:textId="6C5B833B" w:rsidR="00355B5D" w:rsidRPr="00ED6412" w:rsidRDefault="00355B5D" w:rsidP="00893BB5">
      <w:pPr>
        <w:autoSpaceDE w:val="0"/>
        <w:autoSpaceDN w:val="0"/>
        <w:adjustRightInd w:val="0"/>
        <w:spacing w:after="0" w:line="360" w:lineRule="auto"/>
      </w:pPr>
    </w:p>
    <w:p w14:paraId="59173889" w14:textId="3CFFCF63" w:rsidR="002F316E" w:rsidRPr="00ED6412" w:rsidRDefault="002F316E" w:rsidP="00AF28CB">
      <w:pPr>
        <w:spacing w:line="360" w:lineRule="auto"/>
        <w:jc w:val="center"/>
        <w:rPr>
          <w:b/>
          <w:bCs/>
          <w:sz w:val="32"/>
          <w:szCs w:val="28"/>
        </w:rPr>
      </w:pPr>
      <w:r w:rsidRPr="00ED6412">
        <w:rPr>
          <w:sz w:val="28"/>
        </w:rPr>
        <w:t xml:space="preserve"> </w:t>
      </w:r>
      <w:r w:rsidR="00AF28CB" w:rsidRPr="00ED6412">
        <w:rPr>
          <w:b/>
          <w:bCs/>
          <w:sz w:val="32"/>
          <w:szCs w:val="28"/>
        </w:rPr>
        <w:t>Economic and emission dispatch under the Electricity Market Reform</w:t>
      </w:r>
    </w:p>
    <w:p w14:paraId="788E9C66" w14:textId="77777777" w:rsidR="00355B5D" w:rsidRPr="00ED6412" w:rsidRDefault="00355B5D" w:rsidP="00F70669">
      <w:pPr>
        <w:autoSpaceDE w:val="0"/>
        <w:autoSpaceDN w:val="0"/>
        <w:adjustRightInd w:val="0"/>
        <w:spacing w:after="0" w:line="360" w:lineRule="auto"/>
      </w:pPr>
    </w:p>
    <w:p w14:paraId="6AE0B2B6" w14:textId="77777777" w:rsidR="002F316E" w:rsidRPr="00ED6412" w:rsidRDefault="002F316E" w:rsidP="00F70669">
      <w:pPr>
        <w:autoSpaceDE w:val="0"/>
        <w:autoSpaceDN w:val="0"/>
        <w:adjustRightInd w:val="0"/>
        <w:spacing w:after="0" w:line="360" w:lineRule="auto"/>
        <w:jc w:val="center"/>
      </w:pPr>
      <w:r w:rsidRPr="00ED6412">
        <w:rPr>
          <w:b/>
          <w:bCs/>
        </w:rPr>
        <w:t>By:</w:t>
      </w:r>
    </w:p>
    <w:p w14:paraId="4934F33E" w14:textId="77777777" w:rsidR="002F316E" w:rsidRPr="00ED6412" w:rsidRDefault="002F316E" w:rsidP="00F70669">
      <w:pPr>
        <w:autoSpaceDE w:val="0"/>
        <w:autoSpaceDN w:val="0"/>
        <w:adjustRightInd w:val="0"/>
        <w:spacing w:after="0" w:line="360" w:lineRule="auto"/>
        <w:jc w:val="center"/>
      </w:pPr>
      <w:r w:rsidRPr="00ED6412">
        <w:t>Fangting Hu</w:t>
      </w:r>
    </w:p>
    <w:p w14:paraId="19BFA8BD" w14:textId="639C7527" w:rsidR="002F316E" w:rsidRPr="00ED6412" w:rsidRDefault="002F316E" w:rsidP="00F70669">
      <w:pPr>
        <w:autoSpaceDE w:val="0"/>
        <w:autoSpaceDN w:val="0"/>
        <w:adjustRightInd w:val="0"/>
        <w:spacing w:after="0" w:line="360" w:lineRule="auto"/>
        <w:jc w:val="center"/>
      </w:pPr>
    </w:p>
    <w:p w14:paraId="1D96EF71" w14:textId="77777777" w:rsidR="002F316E" w:rsidRPr="00ED6412" w:rsidRDefault="002F316E" w:rsidP="00F70669">
      <w:pPr>
        <w:autoSpaceDE w:val="0"/>
        <w:autoSpaceDN w:val="0"/>
        <w:adjustRightInd w:val="0"/>
        <w:spacing w:after="0" w:line="360" w:lineRule="auto"/>
      </w:pPr>
    </w:p>
    <w:p w14:paraId="426C8902" w14:textId="77777777" w:rsidR="002F316E" w:rsidRPr="00ED6412" w:rsidRDefault="002F316E" w:rsidP="00F70669">
      <w:pPr>
        <w:autoSpaceDE w:val="0"/>
        <w:autoSpaceDN w:val="0"/>
        <w:adjustRightInd w:val="0"/>
        <w:spacing w:after="0" w:line="360" w:lineRule="auto"/>
        <w:jc w:val="center"/>
      </w:pPr>
      <w:r w:rsidRPr="00ED6412">
        <w:t>A thesis submitted in partial fulfilment of the requirements for the degree of</w:t>
      </w:r>
    </w:p>
    <w:p w14:paraId="58D0EC17" w14:textId="77777777" w:rsidR="002F316E" w:rsidRPr="00ED6412" w:rsidRDefault="002F316E" w:rsidP="00F70669">
      <w:pPr>
        <w:autoSpaceDE w:val="0"/>
        <w:autoSpaceDN w:val="0"/>
        <w:adjustRightInd w:val="0"/>
        <w:spacing w:after="0" w:line="360" w:lineRule="auto"/>
        <w:jc w:val="center"/>
      </w:pPr>
      <w:r w:rsidRPr="00ED6412">
        <w:t>Doctor of Philosophy</w:t>
      </w:r>
    </w:p>
    <w:p w14:paraId="61FE0A71" w14:textId="77777777" w:rsidR="002F316E" w:rsidRPr="00ED6412" w:rsidRDefault="002F316E" w:rsidP="00F70669">
      <w:pPr>
        <w:autoSpaceDE w:val="0"/>
        <w:autoSpaceDN w:val="0"/>
        <w:adjustRightInd w:val="0"/>
        <w:spacing w:after="0" w:line="360" w:lineRule="auto"/>
        <w:jc w:val="center"/>
      </w:pPr>
    </w:p>
    <w:p w14:paraId="69E373F4" w14:textId="00C3F76A" w:rsidR="002F316E" w:rsidRPr="00ED6412" w:rsidRDefault="002F316E" w:rsidP="00F70669">
      <w:pPr>
        <w:autoSpaceDE w:val="0"/>
        <w:autoSpaceDN w:val="0"/>
        <w:adjustRightInd w:val="0"/>
        <w:spacing w:after="0" w:line="360" w:lineRule="auto"/>
        <w:jc w:val="center"/>
      </w:pPr>
    </w:p>
    <w:p w14:paraId="78F73CC0" w14:textId="3FE28823" w:rsidR="00AF28CB" w:rsidRPr="00ED6412" w:rsidRDefault="00AF28CB" w:rsidP="00F70669">
      <w:pPr>
        <w:autoSpaceDE w:val="0"/>
        <w:autoSpaceDN w:val="0"/>
        <w:adjustRightInd w:val="0"/>
        <w:spacing w:after="0" w:line="360" w:lineRule="auto"/>
        <w:jc w:val="center"/>
      </w:pPr>
    </w:p>
    <w:p w14:paraId="708D8BCA" w14:textId="77777777" w:rsidR="00AF28CB" w:rsidRPr="00ED6412" w:rsidRDefault="00AF28CB" w:rsidP="00F70669">
      <w:pPr>
        <w:autoSpaceDE w:val="0"/>
        <w:autoSpaceDN w:val="0"/>
        <w:adjustRightInd w:val="0"/>
        <w:spacing w:after="0" w:line="360" w:lineRule="auto"/>
        <w:jc w:val="center"/>
      </w:pPr>
    </w:p>
    <w:p w14:paraId="2AB2F9C4" w14:textId="77777777" w:rsidR="002F316E" w:rsidRPr="00ED6412" w:rsidRDefault="002F316E" w:rsidP="00F70669">
      <w:pPr>
        <w:autoSpaceDE w:val="0"/>
        <w:autoSpaceDN w:val="0"/>
        <w:adjustRightInd w:val="0"/>
        <w:spacing w:after="0" w:line="360" w:lineRule="auto"/>
      </w:pPr>
    </w:p>
    <w:p w14:paraId="2F248B34" w14:textId="77777777" w:rsidR="002F316E" w:rsidRPr="00ED6412" w:rsidRDefault="002F316E" w:rsidP="00F70669">
      <w:pPr>
        <w:autoSpaceDE w:val="0"/>
        <w:autoSpaceDN w:val="0"/>
        <w:adjustRightInd w:val="0"/>
        <w:spacing w:after="0" w:line="360" w:lineRule="auto"/>
        <w:jc w:val="center"/>
      </w:pPr>
      <w:r w:rsidRPr="00ED6412">
        <w:t>The University of Sheffield</w:t>
      </w:r>
    </w:p>
    <w:p w14:paraId="27FD09CE" w14:textId="77777777" w:rsidR="002F316E" w:rsidRPr="00ED6412" w:rsidRDefault="002F316E" w:rsidP="00F70669">
      <w:pPr>
        <w:autoSpaceDE w:val="0"/>
        <w:autoSpaceDN w:val="0"/>
        <w:adjustRightInd w:val="0"/>
        <w:spacing w:after="0" w:line="360" w:lineRule="auto"/>
        <w:jc w:val="center"/>
      </w:pPr>
      <w:r w:rsidRPr="00ED6412">
        <w:t>Faculty of</w:t>
      </w:r>
      <w:r w:rsidR="00241786" w:rsidRPr="00ED6412">
        <w:t xml:space="preserve"> Engineering</w:t>
      </w:r>
    </w:p>
    <w:p w14:paraId="316DFB5A" w14:textId="77777777" w:rsidR="00B90950" w:rsidRPr="00ED6412" w:rsidRDefault="00C06889" w:rsidP="00F70669">
      <w:pPr>
        <w:autoSpaceDE w:val="0"/>
        <w:autoSpaceDN w:val="0"/>
        <w:adjustRightInd w:val="0"/>
        <w:spacing w:after="0" w:line="360" w:lineRule="auto"/>
        <w:jc w:val="center"/>
      </w:pPr>
      <w:r w:rsidRPr="00ED6412">
        <w:t xml:space="preserve">Department of </w:t>
      </w:r>
      <w:r w:rsidR="00B90950" w:rsidRPr="00ED6412">
        <w:t>Mechanical Engineering</w:t>
      </w:r>
    </w:p>
    <w:p w14:paraId="63508B87" w14:textId="77777777" w:rsidR="002F316E" w:rsidRPr="00ED6412" w:rsidRDefault="00B90950" w:rsidP="00F70669">
      <w:pPr>
        <w:autoSpaceDE w:val="0"/>
        <w:autoSpaceDN w:val="0"/>
        <w:adjustRightInd w:val="0"/>
        <w:spacing w:after="0" w:line="360" w:lineRule="auto"/>
        <w:jc w:val="center"/>
      </w:pPr>
      <w:r w:rsidRPr="00ED6412">
        <w:t>Energy2050</w:t>
      </w:r>
    </w:p>
    <w:p w14:paraId="2405A019" w14:textId="77777777" w:rsidR="002F316E" w:rsidRPr="00ED6412" w:rsidRDefault="002F316E" w:rsidP="00F70669">
      <w:pPr>
        <w:autoSpaceDE w:val="0"/>
        <w:autoSpaceDN w:val="0"/>
        <w:adjustRightInd w:val="0"/>
        <w:spacing w:after="0" w:line="360" w:lineRule="auto"/>
        <w:jc w:val="center"/>
      </w:pPr>
    </w:p>
    <w:p w14:paraId="032C323D" w14:textId="77777777" w:rsidR="002F316E" w:rsidRPr="00ED6412" w:rsidRDefault="002F316E" w:rsidP="00F70669">
      <w:pPr>
        <w:autoSpaceDE w:val="0"/>
        <w:autoSpaceDN w:val="0"/>
        <w:adjustRightInd w:val="0"/>
        <w:spacing w:after="0" w:line="360" w:lineRule="auto"/>
      </w:pPr>
    </w:p>
    <w:p w14:paraId="26213935" w14:textId="77777777" w:rsidR="00F772CE" w:rsidRPr="00ED6412" w:rsidRDefault="002F316E" w:rsidP="00F70669">
      <w:pPr>
        <w:spacing w:line="360" w:lineRule="auto"/>
        <w:jc w:val="center"/>
      </w:pPr>
      <w:r w:rsidRPr="00ED6412">
        <w:t>Submission Date</w:t>
      </w:r>
    </w:p>
    <w:p w14:paraId="518FFB31" w14:textId="57C624C8" w:rsidR="00DF43E0" w:rsidRPr="00ED6412" w:rsidRDefault="00F772CE" w:rsidP="00F70669">
      <w:pPr>
        <w:spacing w:line="360" w:lineRule="auto"/>
        <w:jc w:val="center"/>
      </w:pPr>
      <w:r w:rsidRPr="00ED6412">
        <w:t xml:space="preserve">February 2018  </w:t>
      </w:r>
    </w:p>
    <w:p w14:paraId="677DFB7A" w14:textId="77777777" w:rsidR="0053494B" w:rsidRPr="00ED6412" w:rsidRDefault="0053494B" w:rsidP="00F70669">
      <w:pPr>
        <w:spacing w:line="360" w:lineRule="auto"/>
        <w:jc w:val="center"/>
      </w:pPr>
    </w:p>
    <w:p w14:paraId="1BA46703" w14:textId="77777777" w:rsidR="00107A99" w:rsidRPr="00ED6412" w:rsidRDefault="00107A99" w:rsidP="004C1551">
      <w:pPr>
        <w:rPr>
          <w:b/>
          <w:sz w:val="32"/>
        </w:rPr>
      </w:pPr>
    </w:p>
    <w:p w14:paraId="0D10B144" w14:textId="77777777" w:rsidR="00B216E0" w:rsidRPr="00ED6412" w:rsidRDefault="00B216E0" w:rsidP="004C1551">
      <w:pPr>
        <w:rPr>
          <w:b/>
          <w:sz w:val="32"/>
        </w:rPr>
        <w:sectPr w:rsidR="00B216E0" w:rsidRPr="00ED6412" w:rsidSect="001C7A61">
          <w:footerReference w:type="even" r:id="rId10"/>
          <w:pgSz w:w="11900" w:h="16840" w:code="9"/>
          <w:pgMar w:top="2268" w:right="1418" w:bottom="1701" w:left="2552" w:header="284" w:footer="454" w:gutter="0"/>
          <w:pgNumType w:fmt="lowerRoman" w:start="1" w:chapSep="emDash"/>
          <w:cols w:space="708"/>
          <w:titlePg/>
          <w:docGrid w:linePitch="360"/>
        </w:sectPr>
      </w:pPr>
    </w:p>
    <w:p w14:paraId="629BFAC8" w14:textId="583F299F" w:rsidR="00DE6B37" w:rsidRPr="00ED6412" w:rsidRDefault="00DE6B37" w:rsidP="00E673B9">
      <w:pPr>
        <w:pStyle w:val="Style2"/>
        <w:rPr>
          <w:color w:val="auto"/>
        </w:rPr>
      </w:pPr>
      <w:bookmarkStart w:id="0" w:name="_Toc523347696"/>
      <w:r w:rsidRPr="00ED6412">
        <w:rPr>
          <w:color w:val="auto"/>
        </w:rPr>
        <w:lastRenderedPageBreak/>
        <w:t>Declarations</w:t>
      </w:r>
      <w:bookmarkEnd w:id="0"/>
      <w:r w:rsidRPr="00ED6412">
        <w:rPr>
          <w:color w:val="auto"/>
        </w:rPr>
        <w:t xml:space="preserve"> </w:t>
      </w:r>
    </w:p>
    <w:p w14:paraId="14F0A7B9" w14:textId="21E0E657" w:rsidR="00DE6B37" w:rsidRPr="00ED6412" w:rsidRDefault="00DE6B37" w:rsidP="00454C6F">
      <w:r w:rsidRPr="00ED6412">
        <w:t xml:space="preserve">The candidate confirms that the work submitted </w:t>
      </w:r>
      <w:r w:rsidR="00454C6F" w:rsidRPr="00ED6412">
        <w:t xml:space="preserve">is </w:t>
      </w:r>
      <w:r w:rsidR="003939E8" w:rsidRPr="00ED6412">
        <w:t>her</w:t>
      </w:r>
      <w:r w:rsidR="00454C6F" w:rsidRPr="00ED6412">
        <w:t xml:space="preserve"> own and that appropriate </w:t>
      </w:r>
      <w:r w:rsidRPr="00ED6412">
        <w:t>credit has been given where reference has been made to the work of others.</w:t>
      </w:r>
    </w:p>
    <w:p w14:paraId="68C895C7" w14:textId="1B18FF36" w:rsidR="00454C6F" w:rsidRPr="00ED6412" w:rsidRDefault="00454C6F" w:rsidP="00454C6F">
      <w:r w:rsidRPr="00ED6412">
        <w:t xml:space="preserve">The work performed in Chapter 3 of this thesis has been published in </w:t>
      </w:r>
      <w:r w:rsidRPr="00ED6412">
        <w:rPr>
          <w:i/>
        </w:rPr>
        <w:t>‘</w:t>
      </w:r>
      <w:r w:rsidR="009A0BD8" w:rsidRPr="00ED6412">
        <w:rPr>
          <w:i/>
        </w:rPr>
        <w:t>International Transactions on Electrical Energy Systems</w:t>
      </w:r>
      <w:r w:rsidRPr="00ED6412">
        <w:rPr>
          <w:i/>
        </w:rPr>
        <w:t>’</w:t>
      </w:r>
      <w:r w:rsidR="00C8797B" w:rsidRPr="00ED6412">
        <w:t>.</w:t>
      </w:r>
    </w:p>
    <w:p w14:paraId="7226DE37" w14:textId="6D2D636F" w:rsidR="00454C6F" w:rsidRPr="00ED6412" w:rsidRDefault="00454C6F" w:rsidP="00454C6F">
      <w:r w:rsidRPr="00ED6412">
        <w:t xml:space="preserve">I performed all the calculations, developed the </w:t>
      </w:r>
      <w:r w:rsidR="004219FE" w:rsidRPr="00ED6412">
        <w:t>economic and emission dispatch</w:t>
      </w:r>
      <w:r w:rsidRPr="00ED6412">
        <w:t xml:space="preserve"> models and drafted the paper. My supervisors, Prof Lin Ma</w:t>
      </w:r>
      <w:r w:rsidR="003939E8" w:rsidRPr="00ED6412">
        <w:t>,</w:t>
      </w:r>
      <w:r w:rsidRPr="00ED6412">
        <w:t xml:space="preserve"> Prof Mohammed Pourkashanian</w:t>
      </w:r>
      <w:r w:rsidR="003939E8" w:rsidRPr="00ED6412">
        <w:t xml:space="preserve"> and</w:t>
      </w:r>
      <w:r w:rsidRPr="00ED6412">
        <w:t xml:space="preserve"> </w:t>
      </w:r>
      <w:r w:rsidR="009A0BD8" w:rsidRPr="00ED6412">
        <w:t xml:space="preserve">Prof Derek </w:t>
      </w:r>
      <w:r w:rsidR="004219FE" w:rsidRPr="00ED6412">
        <w:t>Ingham provided</w:t>
      </w:r>
      <w:r w:rsidRPr="00ED6412">
        <w:t xml:space="preserve"> helpful guidance on my research, helped to revise the paper drafts and supported the publication process. </w:t>
      </w:r>
    </w:p>
    <w:p w14:paraId="69601BC4" w14:textId="69EE2FDE" w:rsidR="00DE6B37" w:rsidRPr="00ED6412" w:rsidRDefault="00454C6F" w:rsidP="00454C6F">
      <w:r w:rsidRPr="00ED6412">
        <w:t>All the co-authors have permitted the inclusion of the published papers in the thesis.</w:t>
      </w:r>
    </w:p>
    <w:p w14:paraId="3966BB38" w14:textId="0C18F03C" w:rsidR="00DE6B37" w:rsidRPr="00ED6412" w:rsidRDefault="00DE6B37" w:rsidP="00454C6F">
      <w:r w:rsidRPr="00ED6412">
        <w:t>This copy has been supplied on the understanding that it is copyright material and that no quotation from the thesis may be published without proper acknowledgement</w:t>
      </w:r>
      <w:r w:rsidR="00922C6F" w:rsidRPr="00ED6412">
        <w:t>.</w:t>
      </w:r>
    </w:p>
    <w:p w14:paraId="7132D286" w14:textId="12F0B805" w:rsidR="00454C6F" w:rsidRPr="00ED6412" w:rsidRDefault="00454C6F" w:rsidP="004C1551">
      <w:pPr>
        <w:jc w:val="center"/>
      </w:pPr>
    </w:p>
    <w:p w14:paraId="3AE8AAD3" w14:textId="3B09BBFC" w:rsidR="006C1183" w:rsidRPr="00ED6412" w:rsidRDefault="00DE6B37" w:rsidP="006C1183">
      <w:pPr>
        <w:jc w:val="center"/>
        <w:rPr>
          <w:sz w:val="23"/>
          <w:szCs w:val="23"/>
        </w:rPr>
      </w:pPr>
      <w:r w:rsidRPr="00ED6412">
        <w:t>©201</w:t>
      </w:r>
      <w:r w:rsidR="00C05E44">
        <w:t>8</w:t>
      </w:r>
      <w:r w:rsidRPr="00ED6412">
        <w:t xml:space="preserve"> The University of Sheffield</w:t>
      </w:r>
      <w:r w:rsidRPr="00ED6412">
        <w:rPr>
          <w:sz w:val="23"/>
          <w:szCs w:val="23"/>
        </w:rPr>
        <w:t xml:space="preserve"> </w:t>
      </w:r>
    </w:p>
    <w:p w14:paraId="2E746E2A" w14:textId="1F7732E8" w:rsidR="00DE6B37" w:rsidRPr="00ED6412" w:rsidRDefault="00DE6B37" w:rsidP="006C1183">
      <w:pPr>
        <w:jc w:val="center"/>
        <w:rPr>
          <w:sz w:val="23"/>
          <w:szCs w:val="23"/>
        </w:rPr>
      </w:pPr>
      <w:r w:rsidRPr="00ED6412">
        <w:rPr>
          <w:b/>
          <w:sz w:val="32"/>
        </w:rPr>
        <w:br w:type="page"/>
      </w:r>
    </w:p>
    <w:p w14:paraId="43B31241" w14:textId="49970E25" w:rsidR="00DF43E0" w:rsidRPr="00ED6412" w:rsidRDefault="00DF43E0" w:rsidP="00E673B9">
      <w:pPr>
        <w:pStyle w:val="Style2"/>
        <w:rPr>
          <w:color w:val="auto"/>
        </w:rPr>
      </w:pPr>
      <w:bookmarkStart w:id="1" w:name="_Toc523347697"/>
      <w:r w:rsidRPr="00ED6412">
        <w:rPr>
          <w:color w:val="auto"/>
        </w:rPr>
        <w:lastRenderedPageBreak/>
        <w:t>Acknowledgements</w:t>
      </w:r>
      <w:bookmarkEnd w:id="1"/>
    </w:p>
    <w:p w14:paraId="47D02F04" w14:textId="410B7970" w:rsidR="00DF43E0" w:rsidRPr="00ED6412" w:rsidRDefault="00DF43E0" w:rsidP="004C1551">
      <w:r w:rsidRPr="00ED6412">
        <w:t xml:space="preserve">Foremost, I would like to express my gratitude to my supervisor </w:t>
      </w:r>
      <w:r w:rsidR="00F05B88" w:rsidRPr="00ED6412">
        <w:t xml:space="preserve">Professor Mohamed Pourkashanian </w:t>
      </w:r>
      <w:r w:rsidR="0047280D" w:rsidRPr="00ED6412">
        <w:t>and</w:t>
      </w:r>
      <w:r w:rsidR="00B90950" w:rsidRPr="00ED6412">
        <w:t xml:space="preserve"> </w:t>
      </w:r>
      <w:r w:rsidR="00F05B88" w:rsidRPr="00ED6412">
        <w:t xml:space="preserve">Professor Lin Ma </w:t>
      </w:r>
      <w:r w:rsidRPr="00ED6412">
        <w:t xml:space="preserve">who trusted </w:t>
      </w:r>
      <w:r w:rsidR="00CB10FA" w:rsidRPr="00ED6412">
        <w:t xml:space="preserve">me </w:t>
      </w:r>
      <w:r w:rsidRPr="00ED6412">
        <w:t xml:space="preserve">and gave me the opportunity to take part in this PhD program. </w:t>
      </w:r>
      <w:r w:rsidR="00CB10FA" w:rsidRPr="00ED6412">
        <w:t xml:space="preserve">I am grateful for </w:t>
      </w:r>
      <w:r w:rsidR="00FD32AE" w:rsidRPr="00ED6412">
        <w:t>their</w:t>
      </w:r>
      <w:r w:rsidRPr="00ED6412">
        <w:t xml:space="preserve"> continuous guidance and dedication. Moreover, I </w:t>
      </w:r>
      <w:r w:rsidR="00CB10FA" w:rsidRPr="00ED6412">
        <w:t xml:space="preserve">really </w:t>
      </w:r>
      <w:r w:rsidR="009D5445" w:rsidRPr="00ED6412">
        <w:t>appreciate their</w:t>
      </w:r>
      <w:r w:rsidRPr="00ED6412">
        <w:t xml:space="preserve"> encouragement for attending conferences</w:t>
      </w:r>
      <w:r w:rsidR="00242DCB" w:rsidRPr="00ED6412">
        <w:t>,</w:t>
      </w:r>
      <w:r w:rsidR="00B90950" w:rsidRPr="00ED6412">
        <w:t xml:space="preserve"> </w:t>
      </w:r>
      <w:r w:rsidR="0092081B" w:rsidRPr="00ED6412">
        <w:t>symposium</w:t>
      </w:r>
      <w:r w:rsidRPr="00ED6412">
        <w:t>s</w:t>
      </w:r>
      <w:r w:rsidR="00242DCB" w:rsidRPr="00ED6412">
        <w:t xml:space="preserve"> and trainings</w:t>
      </w:r>
      <w:r w:rsidRPr="00ED6412">
        <w:t xml:space="preserve">. </w:t>
      </w:r>
    </w:p>
    <w:p w14:paraId="18A87968" w14:textId="18C17F1A" w:rsidR="00DF43E0" w:rsidRPr="00ED6412" w:rsidRDefault="00DF43E0" w:rsidP="00AF42E0">
      <w:r w:rsidRPr="00ED6412">
        <w:t xml:space="preserve">I </w:t>
      </w:r>
      <w:r w:rsidR="009D5445" w:rsidRPr="00ED6412">
        <w:t xml:space="preserve">would like to thank </w:t>
      </w:r>
      <w:r w:rsidR="00E22337" w:rsidRPr="00ED6412">
        <w:t>Professor Derek Ing</w:t>
      </w:r>
      <w:r w:rsidR="00CD670B" w:rsidRPr="00ED6412">
        <w:t>h</w:t>
      </w:r>
      <w:r w:rsidR="00E22337" w:rsidRPr="00ED6412">
        <w:t xml:space="preserve">am and Dr. Kevin Hughes for </w:t>
      </w:r>
      <w:r w:rsidRPr="00ED6412">
        <w:t xml:space="preserve">their advice and the research discussions. </w:t>
      </w:r>
      <w:r w:rsidR="00217ADA" w:rsidRPr="00ED6412">
        <w:t xml:space="preserve">Also my gratitude </w:t>
      </w:r>
      <w:r w:rsidRPr="00ED6412">
        <w:t xml:space="preserve">for their </w:t>
      </w:r>
      <w:r w:rsidR="00217ADA" w:rsidRPr="00ED6412">
        <w:t>advice with my papers and thesis</w:t>
      </w:r>
      <w:r w:rsidRPr="00ED6412">
        <w:t>.</w:t>
      </w:r>
      <w:r w:rsidR="00AF42E0" w:rsidRPr="00ED6412">
        <w:t xml:space="preserve"> </w:t>
      </w:r>
      <w:r w:rsidR="005E5247" w:rsidRPr="00ED6412">
        <w:t xml:space="preserve">A special </w:t>
      </w:r>
      <w:r w:rsidR="00F05B88" w:rsidRPr="00ED6412">
        <w:t>thanks</w:t>
      </w:r>
      <w:r w:rsidR="005E5247" w:rsidRPr="00ED6412">
        <w:t xml:space="preserve"> </w:t>
      </w:r>
      <w:r w:rsidR="00AF42E0" w:rsidRPr="00ED6412">
        <w:t xml:space="preserve">to Matthew Billson for his </w:t>
      </w:r>
      <w:r w:rsidR="00805241" w:rsidRPr="00ED6412">
        <w:t>help in energy policies and economics.</w:t>
      </w:r>
    </w:p>
    <w:p w14:paraId="1246532A" w14:textId="79EB83D9" w:rsidR="00DF43E0" w:rsidRPr="00ED6412" w:rsidRDefault="00CD670B" w:rsidP="004C1551">
      <w:r w:rsidRPr="00ED6412">
        <w:t xml:space="preserve">In addition, </w:t>
      </w:r>
      <w:r w:rsidR="00DF43E0" w:rsidRPr="00ED6412">
        <w:t xml:space="preserve">I am grateful to all </w:t>
      </w:r>
      <w:r w:rsidR="00FD32AE" w:rsidRPr="00ED6412">
        <w:t>Energy 2050</w:t>
      </w:r>
      <w:r w:rsidR="00DF43E0" w:rsidRPr="00ED6412">
        <w:t xml:space="preserve"> academics, research associates, PhD students and administrative staff. </w:t>
      </w:r>
      <w:r w:rsidR="000A53AD" w:rsidRPr="00ED6412">
        <w:t xml:space="preserve">All the </w:t>
      </w:r>
      <w:r w:rsidR="00E359EB" w:rsidRPr="00ED6412">
        <w:t>members</w:t>
      </w:r>
      <w:r w:rsidR="0051073A" w:rsidRPr="00ED6412">
        <w:t xml:space="preserve"> in</w:t>
      </w:r>
      <w:r w:rsidR="000A53AD" w:rsidRPr="00ED6412">
        <w:t xml:space="preserve"> the Energy 2050 family</w:t>
      </w:r>
      <w:r w:rsidR="0051073A" w:rsidRPr="00ED6412">
        <w:t xml:space="preserve"> are</w:t>
      </w:r>
      <w:r w:rsidR="000A53AD" w:rsidRPr="00ED6412">
        <w:t xml:space="preserve"> very friendly and willing to offer any kind of assistance</w:t>
      </w:r>
      <w:r w:rsidR="00633CF2" w:rsidRPr="00ED6412">
        <w:t xml:space="preserve"> at any time</w:t>
      </w:r>
      <w:r w:rsidR="000A53AD" w:rsidRPr="00ED6412">
        <w:t>.</w:t>
      </w:r>
      <w:r w:rsidR="001E4477" w:rsidRPr="00ED6412">
        <w:t xml:space="preserve"> </w:t>
      </w:r>
    </w:p>
    <w:p w14:paraId="2EF13791" w14:textId="7DCFCFB5" w:rsidR="00DF43E0" w:rsidRPr="00ED6412" w:rsidRDefault="00911E8A" w:rsidP="00021974">
      <w:r w:rsidRPr="00ED6412">
        <w:t xml:space="preserve">Furthermore, </w:t>
      </w:r>
      <w:r w:rsidR="00DF43E0" w:rsidRPr="00ED6412">
        <w:t>I gratefully acknowledge</w:t>
      </w:r>
      <w:r w:rsidR="00B3518E" w:rsidRPr="00ED6412">
        <w:t xml:space="preserve"> </w:t>
      </w:r>
      <w:r w:rsidR="001F6261" w:rsidRPr="00ED6412">
        <w:t xml:space="preserve">Northern Powergrid for providing </w:t>
      </w:r>
      <w:r w:rsidR="00C00292" w:rsidRPr="00ED6412">
        <w:t xml:space="preserve">data of </w:t>
      </w:r>
      <w:r w:rsidR="002B3B80" w:rsidRPr="00ED6412">
        <w:t xml:space="preserve">the </w:t>
      </w:r>
      <w:r w:rsidR="00267D22" w:rsidRPr="00ED6412">
        <w:t>Sheffield</w:t>
      </w:r>
      <w:r w:rsidR="00C00292" w:rsidRPr="00ED6412">
        <w:t xml:space="preserve"> power grid</w:t>
      </w:r>
      <w:r w:rsidR="001F6261" w:rsidRPr="00ED6412">
        <w:t xml:space="preserve"> </w:t>
      </w:r>
      <w:r w:rsidR="002B3B80" w:rsidRPr="00ED6412">
        <w:t>for inclusion in</w:t>
      </w:r>
      <w:r w:rsidR="001F6261" w:rsidRPr="00ED6412">
        <w:t xml:space="preserve"> my research.</w:t>
      </w:r>
      <w:r w:rsidR="00B37ED1" w:rsidRPr="00ED6412">
        <w:t xml:space="preserve"> </w:t>
      </w:r>
      <w:r w:rsidR="00F05B88" w:rsidRPr="00ED6412">
        <w:t>Moreover,</w:t>
      </w:r>
      <w:r w:rsidR="00B37ED1" w:rsidRPr="00ED6412">
        <w:t xml:space="preserve"> I would like to thank Tianjin Huaneng Yangliuqing Co-generation Limited Liability Company</w:t>
      </w:r>
      <w:r w:rsidR="00805241" w:rsidRPr="00ED6412">
        <w:t xml:space="preserve"> for providing </w:t>
      </w:r>
      <w:r w:rsidR="00624F0E" w:rsidRPr="00ED6412">
        <w:t xml:space="preserve">experimental </w:t>
      </w:r>
      <w:r w:rsidR="00805241" w:rsidRPr="00ED6412">
        <w:t xml:space="preserve">data of </w:t>
      </w:r>
      <w:r w:rsidR="002B3B80" w:rsidRPr="00ED6412">
        <w:t xml:space="preserve">the typical </w:t>
      </w:r>
      <w:r w:rsidR="00805241" w:rsidRPr="00ED6412">
        <w:t>coal generators.</w:t>
      </w:r>
      <w:r w:rsidR="00021974" w:rsidRPr="00ED6412">
        <w:t xml:space="preserve"> I </w:t>
      </w:r>
      <w:r w:rsidR="00D27B1B" w:rsidRPr="00ED6412">
        <w:t xml:space="preserve">also </w:t>
      </w:r>
      <w:r w:rsidR="00021974" w:rsidRPr="00ED6412">
        <w:t>appreciate</w:t>
      </w:r>
      <w:r w:rsidR="003939E8" w:rsidRPr="00ED6412">
        <w:t xml:space="preserve"> the</w:t>
      </w:r>
      <w:r w:rsidR="00021974" w:rsidRPr="00ED6412">
        <w:t xml:space="preserve"> Met Office </w:t>
      </w:r>
      <w:r w:rsidR="003939E8" w:rsidRPr="00ED6412">
        <w:t xml:space="preserve">for </w:t>
      </w:r>
      <w:r w:rsidR="00021974" w:rsidRPr="00ED6412">
        <w:t xml:space="preserve">providing wind data of </w:t>
      </w:r>
      <w:r w:rsidR="00E803D9" w:rsidRPr="00ED6412">
        <w:t>St. Athan.</w:t>
      </w:r>
    </w:p>
    <w:p w14:paraId="12C16B77" w14:textId="1BA90922" w:rsidR="00B042CB" w:rsidRPr="00ED6412" w:rsidRDefault="00DF43E0" w:rsidP="004C1551">
      <w:r w:rsidRPr="00ED6412">
        <w:t>Finally, I would like to thank my family</w:t>
      </w:r>
      <w:r w:rsidR="00CB10FA" w:rsidRPr="00ED6412">
        <w:t>.</w:t>
      </w:r>
      <w:r w:rsidRPr="00ED6412">
        <w:t xml:space="preserve"> </w:t>
      </w:r>
      <w:r w:rsidR="00CB10FA" w:rsidRPr="00ED6412">
        <w:t xml:space="preserve">I could not </w:t>
      </w:r>
      <w:r w:rsidR="002B3B80" w:rsidRPr="00ED6412">
        <w:t xml:space="preserve">have </w:t>
      </w:r>
      <w:r w:rsidR="00CB10FA" w:rsidRPr="00ED6412">
        <w:t>done</w:t>
      </w:r>
      <w:r w:rsidR="00835D62" w:rsidRPr="00ED6412">
        <w:t xml:space="preserve"> my PhD</w:t>
      </w:r>
      <w:r w:rsidR="00CB10FA" w:rsidRPr="00ED6412">
        <w:t xml:space="preserve"> without </w:t>
      </w:r>
      <w:r w:rsidRPr="00ED6412">
        <w:t xml:space="preserve">their </w:t>
      </w:r>
      <w:r w:rsidR="00E359EB" w:rsidRPr="00ED6412">
        <w:t>unconditional</w:t>
      </w:r>
      <w:r w:rsidR="00903D1A" w:rsidRPr="00ED6412">
        <w:t xml:space="preserve"> </w:t>
      </w:r>
      <w:r w:rsidRPr="00ED6412">
        <w:t>support and love</w:t>
      </w:r>
      <w:r w:rsidR="00835D62" w:rsidRPr="00ED6412">
        <w:t>.</w:t>
      </w:r>
      <w:r w:rsidRPr="00ED6412">
        <w:t xml:space="preserve"> </w:t>
      </w:r>
    </w:p>
    <w:p w14:paraId="2144689C" w14:textId="7C25BCE2" w:rsidR="00DF43E0" w:rsidRPr="00ED6412" w:rsidRDefault="00DF43E0" w:rsidP="00E673B9">
      <w:pPr>
        <w:pStyle w:val="Style2"/>
        <w:rPr>
          <w:color w:val="auto"/>
        </w:rPr>
      </w:pPr>
      <w:bookmarkStart w:id="2" w:name="_Toc523347698"/>
      <w:r w:rsidRPr="00ED6412">
        <w:rPr>
          <w:color w:val="auto"/>
        </w:rPr>
        <w:lastRenderedPageBreak/>
        <w:t>Publications and presentations from this thesis</w:t>
      </w:r>
      <w:bookmarkEnd w:id="2"/>
    </w:p>
    <w:p w14:paraId="586DDADF" w14:textId="77777777" w:rsidR="00DF43E0" w:rsidRPr="00ED6412" w:rsidRDefault="00DF43E0" w:rsidP="004C1551">
      <w:pPr>
        <w:spacing w:before="360" w:after="0"/>
        <w:rPr>
          <w:b/>
          <w:sz w:val="28"/>
        </w:rPr>
      </w:pPr>
      <w:r w:rsidRPr="00ED6412">
        <w:rPr>
          <w:b/>
          <w:sz w:val="28"/>
        </w:rPr>
        <w:t>Publications in scientific journals</w:t>
      </w:r>
    </w:p>
    <w:p w14:paraId="097291AE" w14:textId="57497824" w:rsidR="00DF43E0" w:rsidRPr="00ED6412" w:rsidRDefault="00B94A61" w:rsidP="004C1551">
      <w:r w:rsidRPr="00ED6412">
        <w:t xml:space="preserve">F Hu, K Hughes, L Ma, M Pourkashanian. </w:t>
      </w:r>
      <w:r w:rsidR="00C67ADF" w:rsidRPr="00ED6412">
        <w:rPr>
          <w:i/>
        </w:rPr>
        <w:t>Combined economics and emission dispatch considering conventional and wind powers generating units</w:t>
      </w:r>
      <w:r w:rsidR="00DF43E0" w:rsidRPr="00ED6412">
        <w:t xml:space="preserve">. </w:t>
      </w:r>
      <w:r w:rsidR="00032B6E" w:rsidRPr="00ED6412">
        <w:t xml:space="preserve">International Transactions on Electrical Energy Systems, </w:t>
      </w:r>
      <w:r w:rsidR="002A246E" w:rsidRPr="00ED6412">
        <w:t xml:space="preserve">Aug. </w:t>
      </w:r>
      <w:r w:rsidR="00DF43E0" w:rsidRPr="00ED6412">
        <w:t>201</w:t>
      </w:r>
      <w:r w:rsidR="00814E0A" w:rsidRPr="00ED6412">
        <w:t>7</w:t>
      </w:r>
      <w:r w:rsidR="00DF43E0" w:rsidRPr="00ED6412">
        <w:t>.</w:t>
      </w:r>
    </w:p>
    <w:p w14:paraId="0B4B6C92" w14:textId="3D9FF487" w:rsidR="00DF43E0" w:rsidRPr="00ED6412" w:rsidRDefault="006C1183" w:rsidP="004C1551">
      <w:pPr>
        <w:spacing w:before="360" w:after="0"/>
        <w:rPr>
          <w:b/>
          <w:sz w:val="28"/>
        </w:rPr>
      </w:pPr>
      <w:r w:rsidRPr="00ED6412">
        <w:rPr>
          <w:b/>
          <w:sz w:val="28"/>
        </w:rPr>
        <w:t>Poster presentation in conference</w:t>
      </w:r>
    </w:p>
    <w:p w14:paraId="6790E4E5" w14:textId="0082519A" w:rsidR="001112AB" w:rsidRPr="00ED6412" w:rsidRDefault="009F2094" w:rsidP="004C1551">
      <w:r w:rsidRPr="00ED6412">
        <w:t xml:space="preserve">F Hu, </w:t>
      </w:r>
      <w:r w:rsidR="006A5F37" w:rsidRPr="00ED6412">
        <w:t>K Hughes</w:t>
      </w:r>
      <w:r w:rsidRPr="00ED6412">
        <w:t>, D Ingham, L Ma, M Pourkashanian</w:t>
      </w:r>
      <w:r w:rsidR="00DF43E0" w:rsidRPr="00ED6412">
        <w:t xml:space="preserve">. </w:t>
      </w:r>
      <w:r w:rsidRPr="00ED6412">
        <w:rPr>
          <w:i/>
        </w:rPr>
        <w:t>Combined Economics and Emission Dispatch Considering Wind Powers and Grid-connected Battery Storage with Carbon Prices</w:t>
      </w:r>
      <w:r w:rsidR="00DF43E0" w:rsidRPr="00ED6412">
        <w:t xml:space="preserve">. </w:t>
      </w:r>
      <w:r w:rsidR="001D4312" w:rsidRPr="00ED6412">
        <w:t>EPSRC Centre for Doctoral Training in Energy Storage &amp; Its Applications PGR Conference 2016</w:t>
      </w:r>
      <w:r w:rsidR="00107A99" w:rsidRPr="00ED6412">
        <w:t xml:space="preserve">, </w:t>
      </w:r>
      <w:r w:rsidRPr="00ED6412">
        <w:t>Sheffield</w:t>
      </w:r>
      <w:r w:rsidR="00107A99" w:rsidRPr="00ED6412">
        <w:t>, U</w:t>
      </w:r>
      <w:r w:rsidRPr="00ED6412">
        <w:t>K</w:t>
      </w:r>
      <w:r w:rsidR="00107A99" w:rsidRPr="00ED6412">
        <w:t xml:space="preserve">. </w:t>
      </w:r>
      <w:r w:rsidRPr="00ED6412">
        <w:t>Sep. 2016</w:t>
      </w:r>
      <w:r w:rsidR="00DB62C5" w:rsidRPr="00ED6412">
        <w:t>.</w:t>
      </w:r>
    </w:p>
    <w:p w14:paraId="00676B3A" w14:textId="3A15507D" w:rsidR="00D13C0D" w:rsidRPr="00ED6412" w:rsidRDefault="00D13C0D" w:rsidP="00D13C0D">
      <w:r w:rsidRPr="00ED6412">
        <w:t xml:space="preserve">F Hu, K Hughes, D Ingham, L Ma, M Pourkashanian. </w:t>
      </w:r>
      <w:r w:rsidRPr="00ED6412">
        <w:rPr>
          <w:i/>
        </w:rPr>
        <w:t>Dynamic Economic and Emission Dispatch Considering Wind Power with Carbon Price Floor and Emissions Performance Standard</w:t>
      </w:r>
      <w:r w:rsidRPr="00ED6412">
        <w:t>. Energy Research Symposium: Delivering low carbon energy for all. Sheffield, UK. Jul. 2017</w:t>
      </w:r>
      <w:r w:rsidR="00DB62C5" w:rsidRPr="00ED6412">
        <w:t>.</w:t>
      </w:r>
    </w:p>
    <w:p w14:paraId="699CF302" w14:textId="393C8352" w:rsidR="00D13C0D" w:rsidRPr="00ED6412" w:rsidRDefault="00D13C0D" w:rsidP="00D13C0D"/>
    <w:p w14:paraId="3CAA0673" w14:textId="77777777" w:rsidR="00B216E0" w:rsidRPr="00ED6412" w:rsidRDefault="00B216E0" w:rsidP="004C1551">
      <w:pPr>
        <w:rPr>
          <w:rFonts w:eastAsiaTheme="majorEastAsia"/>
          <w:b/>
          <w:bCs/>
          <w:sz w:val="44"/>
          <w:szCs w:val="28"/>
          <w:lang w:eastAsia="en-US"/>
        </w:rPr>
      </w:pPr>
      <w:r w:rsidRPr="00ED6412">
        <w:rPr>
          <w:rFonts w:eastAsiaTheme="majorEastAsia"/>
          <w:b/>
          <w:bCs/>
          <w:sz w:val="44"/>
          <w:szCs w:val="28"/>
          <w:lang w:eastAsia="en-US"/>
        </w:rPr>
        <w:br w:type="page"/>
      </w:r>
    </w:p>
    <w:p w14:paraId="2ED87AD5" w14:textId="5563AF39" w:rsidR="00D120B6" w:rsidRPr="00ED6412" w:rsidRDefault="00B216E0" w:rsidP="00E5784A">
      <w:pPr>
        <w:pStyle w:val="Style2"/>
        <w:rPr>
          <w:color w:val="auto"/>
        </w:rPr>
      </w:pPr>
      <w:bookmarkStart w:id="3" w:name="_Toc523347699"/>
      <w:r w:rsidRPr="00ED6412">
        <w:rPr>
          <w:color w:val="auto"/>
        </w:rPr>
        <w:lastRenderedPageBreak/>
        <w:t>Abstract</w:t>
      </w:r>
      <w:bookmarkEnd w:id="3"/>
    </w:p>
    <w:p w14:paraId="7E667941" w14:textId="20C84A6B" w:rsidR="00C32F92" w:rsidRPr="00ED6412" w:rsidRDefault="00C32F92" w:rsidP="00C32F92">
      <w:r w:rsidRPr="00ED6412">
        <w:t xml:space="preserve">Nowadays, the global environmental pollution regulations </w:t>
      </w:r>
      <w:r w:rsidR="00694F23" w:rsidRPr="00ED6412">
        <w:t>drives</w:t>
      </w:r>
      <w:r w:rsidRPr="00ED6412">
        <w:t xml:space="preserve"> the increase in the use of low-carbon </w:t>
      </w:r>
      <w:r w:rsidR="005B796F" w:rsidRPr="00ED6412">
        <w:t>sources</w:t>
      </w:r>
      <w:r w:rsidRPr="00ED6412">
        <w:t xml:space="preserve"> as an alternative t</w:t>
      </w:r>
      <w:r w:rsidR="00610794" w:rsidRPr="00ED6412">
        <w:t>o conventional power generation</w:t>
      </w:r>
      <w:r w:rsidRPr="00ED6412">
        <w:t xml:space="preserve">. Moreover, the UK current energy policy, the Electricity Market Reform (EMR), has a strong focus on the security, affordability and decarbonisation of the energy system. </w:t>
      </w:r>
    </w:p>
    <w:p w14:paraId="3C46B0F1" w14:textId="269D9FAF" w:rsidR="00C32F92" w:rsidRPr="00ED6412" w:rsidRDefault="00C32F92" w:rsidP="00C32F92">
      <w:r w:rsidRPr="00ED6412">
        <w:t>In order to determine the optimal operation strategy from a techno-economics aspect under the EMR in the energy system, a Combined Economic and Emission Dispatch (CEED) model is investigated to solve the optimization problem in the energy system</w:t>
      </w:r>
      <w:r w:rsidR="003939E8" w:rsidRPr="00ED6412">
        <w:t xml:space="preserve">. This </w:t>
      </w:r>
      <w:r w:rsidRPr="00ED6412">
        <w:t xml:space="preserve">is able to find a security and affordability solution for the energy system. In addition, </w:t>
      </w:r>
      <w:r w:rsidR="00051B34" w:rsidRPr="00ED6412">
        <w:t>a wind-storage combined system (WSCS) is</w:t>
      </w:r>
      <w:r w:rsidRPr="00ED6412">
        <w:t xml:space="preserve"> incorporated in the model. Furthermore, the Carbon Price Floor (CPF) and an Emission Performance Standard (EPS) are applied to model the support of EMR.</w:t>
      </w:r>
    </w:p>
    <w:p w14:paraId="7EFEF0FA" w14:textId="13C0BB10" w:rsidR="00C32F92" w:rsidRPr="00ED6412" w:rsidRDefault="00C32F92" w:rsidP="00C32F92">
      <w:r w:rsidRPr="00ED6412">
        <w:t>The research in this thesis is progressive. The CEED model is investigated for a steady state energy system with conventional and wind power</w:t>
      </w:r>
      <w:r w:rsidR="003939E8" w:rsidRPr="00ED6412">
        <w:t>. T</w:t>
      </w:r>
      <w:r w:rsidRPr="00ED6412">
        <w:t xml:space="preserve">hen the investigated model is developed to a dynamic state model; additionally, the dynamic model takes into account </w:t>
      </w:r>
      <w:r w:rsidR="005F011D" w:rsidRPr="00ED6412">
        <w:t>WSCS</w:t>
      </w:r>
      <w:r w:rsidRPr="00ED6412">
        <w:t xml:space="preserve">, which is in order to reduce renewable power uncertainty and the possible cost of waste and reserve power; finally, practical cases are studied using the model. </w:t>
      </w:r>
    </w:p>
    <w:p w14:paraId="690CE8B9" w14:textId="64CB9355" w:rsidR="00D120B6" w:rsidRPr="00ED6412" w:rsidRDefault="00C32F92" w:rsidP="00C32F92">
      <w:r w:rsidRPr="00ED6412">
        <w:t xml:space="preserve">To conclude, increasing the CPF at a low emission limit leads to an increase in the cost of an electrical system, but the increasing cost rate is mitigated by decreasing </w:t>
      </w:r>
      <w:r w:rsidRPr="00ED6412">
        <w:lastRenderedPageBreak/>
        <w:t xml:space="preserve">the emission limit. Furthermore, the CPF is able to dominate the dispatch at high </w:t>
      </w:r>
      <w:r w:rsidR="00ED7796" w:rsidRPr="00ED6412">
        <w:t>emission limit</w:t>
      </w:r>
      <w:r w:rsidRPr="00ED6412">
        <w:t>s. Nevertheless, at low emission limit</w:t>
      </w:r>
      <w:r w:rsidR="00ED7796" w:rsidRPr="00ED6412">
        <w:t>s</w:t>
      </w:r>
      <w:r w:rsidRPr="00ED6412">
        <w:t xml:space="preserve">, the EPS has a high impact on the dispatch. In addition, the renewable power has the superiority in both the economics and </w:t>
      </w:r>
      <w:r w:rsidR="00B65DE1" w:rsidRPr="00ED6412">
        <w:t>environment</w:t>
      </w:r>
      <w:r w:rsidRPr="00ED6412">
        <w:t xml:space="preserve"> for a mid to long-term strategy for the UK.</w:t>
      </w:r>
      <w:r w:rsidR="00A77AC6" w:rsidRPr="00ED6412">
        <w:t xml:space="preserve"> </w:t>
      </w:r>
      <w:r w:rsidR="001E5F02" w:rsidRPr="00ED6412">
        <w:t>Moreover</w:t>
      </w:r>
      <w:r w:rsidRPr="00ED6412">
        <w:t xml:space="preserve">, the benefit of the </w:t>
      </w:r>
      <w:r w:rsidR="007835D7" w:rsidRPr="00ED6412">
        <w:t>WSCS</w:t>
      </w:r>
      <w:r w:rsidRPr="00ED6412">
        <w:t xml:space="preserve"> is noticeable</w:t>
      </w:r>
      <w:r w:rsidR="00ED7796" w:rsidRPr="00ED6412">
        <w:t xml:space="preserve"> in </w:t>
      </w:r>
      <w:r w:rsidR="001B7456" w:rsidRPr="00ED6412">
        <w:t>economics, emissions and robustness</w:t>
      </w:r>
      <w:r w:rsidRPr="00ED6412">
        <w:t xml:space="preserve">. </w:t>
      </w:r>
      <w:r w:rsidR="00D120B6" w:rsidRPr="00ED6412">
        <w:br w:type="page"/>
      </w:r>
    </w:p>
    <w:p w14:paraId="2F48F9EB" w14:textId="6898931D" w:rsidR="00D120B6" w:rsidRPr="00ED6412" w:rsidRDefault="00D120B6" w:rsidP="00E673B9">
      <w:pPr>
        <w:pStyle w:val="Style2"/>
        <w:rPr>
          <w:color w:val="auto"/>
        </w:rPr>
      </w:pPr>
      <w:bookmarkStart w:id="4" w:name="_Toc416765074"/>
      <w:bookmarkStart w:id="5" w:name="_Toc523347700"/>
      <w:r w:rsidRPr="00ED6412">
        <w:rPr>
          <w:color w:val="auto"/>
        </w:rPr>
        <w:lastRenderedPageBreak/>
        <w:t>Nomenclature</w:t>
      </w:r>
      <w:bookmarkEnd w:id="4"/>
      <w:bookmarkEnd w:id="5"/>
    </w:p>
    <w:p w14:paraId="0E9D50C3" w14:textId="4BFEA148" w:rsidR="00D8160F" w:rsidRPr="00ED6412" w:rsidRDefault="00D8160F" w:rsidP="000371C4">
      <w:pPr>
        <w:rPr>
          <w:b/>
        </w:rPr>
      </w:pPr>
      <w:r w:rsidRPr="00ED6412">
        <w:rPr>
          <w:b/>
        </w:rPr>
        <w:t>Abbreviations</w:t>
      </w:r>
    </w:p>
    <w:tbl>
      <w:tblPr>
        <w:tblW w:w="0" w:type="auto"/>
        <w:tblLook w:val="04A0" w:firstRow="1" w:lastRow="0" w:firstColumn="1" w:lastColumn="0" w:noHBand="0" w:noVBand="1"/>
      </w:tblPr>
      <w:tblGrid>
        <w:gridCol w:w="2212"/>
        <w:gridCol w:w="5718"/>
      </w:tblGrid>
      <w:tr w:rsidR="00A53152" w:rsidRPr="00ED6412" w14:paraId="60B68A22" w14:textId="77777777" w:rsidTr="003E330A">
        <w:trPr>
          <w:trHeight w:val="454"/>
        </w:trPr>
        <w:tc>
          <w:tcPr>
            <w:tcW w:w="2212" w:type="dxa"/>
            <w:shd w:val="clear" w:color="auto" w:fill="auto"/>
            <w:vAlign w:val="center"/>
          </w:tcPr>
          <w:p w14:paraId="530AB727" w14:textId="71526C76" w:rsidR="00905384" w:rsidRPr="00ED6412" w:rsidRDefault="00905384" w:rsidP="003E330A">
            <w:pPr>
              <w:spacing w:line="360" w:lineRule="auto"/>
              <w:jc w:val="left"/>
            </w:pPr>
            <w:r w:rsidRPr="00ED6412">
              <w:t>AARO</w:t>
            </w:r>
          </w:p>
        </w:tc>
        <w:tc>
          <w:tcPr>
            <w:tcW w:w="5718" w:type="dxa"/>
            <w:shd w:val="clear" w:color="auto" w:fill="auto"/>
            <w:vAlign w:val="center"/>
          </w:tcPr>
          <w:p w14:paraId="5D21473B" w14:textId="3D37DEDE" w:rsidR="00905384" w:rsidRPr="00ED6412" w:rsidRDefault="00905384" w:rsidP="003E330A">
            <w:pPr>
              <w:spacing w:line="360" w:lineRule="auto"/>
              <w:jc w:val="left"/>
            </w:pPr>
            <w:r w:rsidRPr="00ED6412">
              <w:t xml:space="preserve">Affine adjustable robust optimal </w:t>
            </w:r>
          </w:p>
        </w:tc>
      </w:tr>
      <w:tr w:rsidR="00A53152" w:rsidRPr="00ED6412" w14:paraId="58BC470D" w14:textId="77777777" w:rsidTr="003E330A">
        <w:trPr>
          <w:trHeight w:val="454"/>
        </w:trPr>
        <w:tc>
          <w:tcPr>
            <w:tcW w:w="2212" w:type="dxa"/>
            <w:shd w:val="clear" w:color="auto" w:fill="auto"/>
            <w:vAlign w:val="center"/>
          </w:tcPr>
          <w:p w14:paraId="670E3171" w14:textId="0DE720B5" w:rsidR="00CE4767" w:rsidRPr="00ED6412" w:rsidRDefault="00CE4767" w:rsidP="003E330A">
            <w:pPr>
              <w:spacing w:line="360" w:lineRule="auto"/>
              <w:jc w:val="left"/>
            </w:pPr>
            <w:r w:rsidRPr="00ED6412">
              <w:t>AD</w:t>
            </w:r>
          </w:p>
        </w:tc>
        <w:tc>
          <w:tcPr>
            <w:tcW w:w="5718" w:type="dxa"/>
            <w:shd w:val="clear" w:color="auto" w:fill="auto"/>
            <w:vAlign w:val="center"/>
          </w:tcPr>
          <w:p w14:paraId="268BB570" w14:textId="777A3B6F" w:rsidR="00CE4767" w:rsidRPr="00ED6412" w:rsidRDefault="00CE4767" w:rsidP="00CE4767">
            <w:pPr>
              <w:spacing w:line="360" w:lineRule="auto"/>
              <w:jc w:val="left"/>
            </w:pPr>
            <w:r w:rsidRPr="00ED6412">
              <w:t xml:space="preserve">Anaerobic digestion </w:t>
            </w:r>
          </w:p>
        </w:tc>
      </w:tr>
      <w:tr w:rsidR="00A53152" w:rsidRPr="00ED6412" w14:paraId="4EB9B0A0" w14:textId="77777777" w:rsidTr="003E330A">
        <w:trPr>
          <w:trHeight w:val="454"/>
        </w:trPr>
        <w:tc>
          <w:tcPr>
            <w:tcW w:w="2212" w:type="dxa"/>
            <w:shd w:val="clear" w:color="auto" w:fill="auto"/>
            <w:vAlign w:val="center"/>
          </w:tcPr>
          <w:p w14:paraId="06B456F1" w14:textId="77777777" w:rsidR="00064042" w:rsidRPr="00ED6412" w:rsidRDefault="00064042" w:rsidP="003E330A">
            <w:pPr>
              <w:spacing w:line="360" w:lineRule="auto"/>
              <w:jc w:val="left"/>
              <w:rPr>
                <w:rFonts w:eastAsia="SimSun"/>
              </w:rPr>
            </w:pPr>
            <w:r w:rsidRPr="00ED6412">
              <w:t>BEIS</w:t>
            </w:r>
          </w:p>
        </w:tc>
        <w:tc>
          <w:tcPr>
            <w:tcW w:w="5718" w:type="dxa"/>
            <w:shd w:val="clear" w:color="auto" w:fill="auto"/>
            <w:vAlign w:val="center"/>
          </w:tcPr>
          <w:p w14:paraId="4F7821E8" w14:textId="77777777" w:rsidR="00064042" w:rsidRPr="00ED6412" w:rsidRDefault="00064042" w:rsidP="003E330A">
            <w:pPr>
              <w:spacing w:line="360" w:lineRule="auto"/>
              <w:jc w:val="left"/>
            </w:pPr>
            <w:r w:rsidRPr="00ED6412">
              <w:t>Department for business, energy &amp; industrial strategy</w:t>
            </w:r>
          </w:p>
        </w:tc>
      </w:tr>
      <w:tr w:rsidR="00A53152" w:rsidRPr="00ED6412" w14:paraId="15A983CB" w14:textId="77777777" w:rsidTr="003E330A">
        <w:trPr>
          <w:trHeight w:val="454"/>
        </w:trPr>
        <w:tc>
          <w:tcPr>
            <w:tcW w:w="2212" w:type="dxa"/>
            <w:shd w:val="clear" w:color="auto" w:fill="auto"/>
            <w:vAlign w:val="center"/>
          </w:tcPr>
          <w:p w14:paraId="279930EA" w14:textId="60A09995" w:rsidR="00FC23EE" w:rsidRPr="00ED6412" w:rsidRDefault="00FC23EE" w:rsidP="003E330A">
            <w:pPr>
              <w:spacing w:line="360" w:lineRule="auto"/>
              <w:jc w:val="left"/>
            </w:pPr>
            <w:r w:rsidRPr="00ED6412">
              <w:t>BESS</w:t>
            </w:r>
          </w:p>
        </w:tc>
        <w:tc>
          <w:tcPr>
            <w:tcW w:w="5718" w:type="dxa"/>
            <w:shd w:val="clear" w:color="auto" w:fill="auto"/>
            <w:vAlign w:val="center"/>
          </w:tcPr>
          <w:p w14:paraId="3AF64B0A" w14:textId="3660569D" w:rsidR="00FC23EE" w:rsidRPr="00ED6412" w:rsidRDefault="00FC23EE" w:rsidP="003E330A">
            <w:pPr>
              <w:spacing w:line="360" w:lineRule="auto"/>
              <w:jc w:val="left"/>
            </w:pPr>
            <w:r w:rsidRPr="00ED6412">
              <w:t>Battery energy storage system</w:t>
            </w:r>
          </w:p>
        </w:tc>
      </w:tr>
      <w:tr w:rsidR="00A53152" w:rsidRPr="00ED6412" w14:paraId="077E4D59" w14:textId="77777777" w:rsidTr="003E330A">
        <w:trPr>
          <w:trHeight w:val="454"/>
        </w:trPr>
        <w:tc>
          <w:tcPr>
            <w:tcW w:w="2212" w:type="dxa"/>
            <w:shd w:val="clear" w:color="auto" w:fill="auto"/>
            <w:vAlign w:val="center"/>
          </w:tcPr>
          <w:p w14:paraId="354B5124" w14:textId="7C1F6315" w:rsidR="00A15609" w:rsidRPr="00ED6412" w:rsidRDefault="00A15609" w:rsidP="003E330A">
            <w:pPr>
              <w:spacing w:line="360" w:lineRule="auto"/>
              <w:jc w:val="left"/>
            </w:pPr>
            <w:r w:rsidRPr="00ED6412">
              <w:t>BFA</w:t>
            </w:r>
          </w:p>
        </w:tc>
        <w:tc>
          <w:tcPr>
            <w:tcW w:w="5718" w:type="dxa"/>
            <w:shd w:val="clear" w:color="auto" w:fill="auto"/>
            <w:vAlign w:val="center"/>
          </w:tcPr>
          <w:p w14:paraId="2574A8D9" w14:textId="059BED02" w:rsidR="00A15609" w:rsidRPr="00ED6412" w:rsidRDefault="00A15609" w:rsidP="003E330A">
            <w:pPr>
              <w:spacing w:line="360" w:lineRule="auto"/>
              <w:jc w:val="left"/>
            </w:pPr>
            <w:r w:rsidRPr="00ED6412">
              <w:t xml:space="preserve">Bacterial foraging algorithm </w:t>
            </w:r>
          </w:p>
        </w:tc>
      </w:tr>
      <w:tr w:rsidR="00A53152" w:rsidRPr="00ED6412" w14:paraId="1516F4D6" w14:textId="77777777" w:rsidTr="003E330A">
        <w:trPr>
          <w:trHeight w:val="454"/>
        </w:trPr>
        <w:tc>
          <w:tcPr>
            <w:tcW w:w="2212" w:type="dxa"/>
            <w:shd w:val="clear" w:color="auto" w:fill="auto"/>
            <w:vAlign w:val="center"/>
          </w:tcPr>
          <w:p w14:paraId="1C8BD299" w14:textId="6986FCF1" w:rsidR="00F355A0" w:rsidRPr="00ED6412" w:rsidRDefault="00F355A0" w:rsidP="003E330A">
            <w:pPr>
              <w:spacing w:line="360" w:lineRule="auto"/>
              <w:jc w:val="left"/>
              <w:rPr>
                <w:rFonts w:eastAsia="SimSun"/>
              </w:rPr>
            </w:pPr>
            <w:r w:rsidRPr="00ED6412">
              <w:t>CAS</w:t>
            </w:r>
          </w:p>
        </w:tc>
        <w:tc>
          <w:tcPr>
            <w:tcW w:w="5718" w:type="dxa"/>
            <w:shd w:val="clear" w:color="auto" w:fill="auto"/>
            <w:vAlign w:val="center"/>
          </w:tcPr>
          <w:p w14:paraId="3B1AFADE" w14:textId="539E21B7" w:rsidR="00F355A0" w:rsidRPr="00ED6412" w:rsidRDefault="00F355A0" w:rsidP="003E330A">
            <w:pPr>
              <w:spacing w:line="360" w:lineRule="auto"/>
              <w:jc w:val="left"/>
            </w:pPr>
            <w:r w:rsidRPr="00ED6412">
              <w:t xml:space="preserve">Compressed air storage </w:t>
            </w:r>
          </w:p>
        </w:tc>
      </w:tr>
      <w:tr w:rsidR="00A53152" w:rsidRPr="00ED6412" w14:paraId="62186566" w14:textId="77777777" w:rsidTr="003E330A">
        <w:trPr>
          <w:trHeight w:val="454"/>
        </w:trPr>
        <w:tc>
          <w:tcPr>
            <w:tcW w:w="2212" w:type="dxa"/>
            <w:shd w:val="clear" w:color="auto" w:fill="auto"/>
            <w:vAlign w:val="center"/>
          </w:tcPr>
          <w:p w14:paraId="44B9C0D1" w14:textId="77777777" w:rsidR="00064042" w:rsidRPr="00ED6412" w:rsidRDefault="00064042" w:rsidP="003E330A">
            <w:pPr>
              <w:spacing w:line="360" w:lineRule="auto"/>
              <w:jc w:val="left"/>
              <w:rPr>
                <w:rFonts w:eastAsia="SimSun"/>
              </w:rPr>
            </w:pPr>
            <w:r w:rsidRPr="00ED6412">
              <w:rPr>
                <w:rFonts w:eastAsia="SimSun"/>
              </w:rPr>
              <w:t>CCGT</w:t>
            </w:r>
          </w:p>
        </w:tc>
        <w:tc>
          <w:tcPr>
            <w:tcW w:w="5718" w:type="dxa"/>
            <w:shd w:val="clear" w:color="auto" w:fill="auto"/>
            <w:vAlign w:val="center"/>
          </w:tcPr>
          <w:p w14:paraId="2526F1D6" w14:textId="77777777" w:rsidR="00064042" w:rsidRPr="00ED6412" w:rsidRDefault="00064042" w:rsidP="003E330A">
            <w:pPr>
              <w:spacing w:line="360" w:lineRule="auto"/>
              <w:jc w:val="left"/>
            </w:pPr>
            <w:r w:rsidRPr="00ED6412">
              <w:t>Combined cycle gas turbine</w:t>
            </w:r>
          </w:p>
        </w:tc>
      </w:tr>
      <w:tr w:rsidR="00A53152" w:rsidRPr="00ED6412" w14:paraId="715ACA99" w14:textId="77777777" w:rsidTr="003E330A">
        <w:trPr>
          <w:trHeight w:val="454"/>
        </w:trPr>
        <w:tc>
          <w:tcPr>
            <w:tcW w:w="2212" w:type="dxa"/>
            <w:shd w:val="clear" w:color="auto" w:fill="auto"/>
            <w:vAlign w:val="center"/>
          </w:tcPr>
          <w:p w14:paraId="5CF6DEE8" w14:textId="77777777" w:rsidR="00064042" w:rsidRPr="00ED6412" w:rsidRDefault="00064042" w:rsidP="003E330A">
            <w:pPr>
              <w:spacing w:line="360" w:lineRule="auto"/>
              <w:jc w:val="left"/>
              <w:rPr>
                <w:rFonts w:eastAsia="SimSun"/>
              </w:rPr>
            </w:pPr>
            <w:r w:rsidRPr="00ED6412">
              <w:t>CCS</w:t>
            </w:r>
          </w:p>
        </w:tc>
        <w:tc>
          <w:tcPr>
            <w:tcW w:w="5718" w:type="dxa"/>
            <w:shd w:val="clear" w:color="auto" w:fill="auto"/>
            <w:vAlign w:val="center"/>
          </w:tcPr>
          <w:p w14:paraId="05D256DB" w14:textId="77777777" w:rsidR="00064042" w:rsidRPr="00ED6412" w:rsidRDefault="00064042" w:rsidP="003E330A">
            <w:pPr>
              <w:spacing w:line="360" w:lineRule="auto"/>
              <w:jc w:val="left"/>
            </w:pPr>
            <w:r w:rsidRPr="00ED6412">
              <w:t>Carbon capture and storage</w:t>
            </w:r>
          </w:p>
        </w:tc>
      </w:tr>
      <w:tr w:rsidR="00A53152" w:rsidRPr="00ED6412" w14:paraId="0745FFEB" w14:textId="77777777" w:rsidTr="003E330A">
        <w:trPr>
          <w:trHeight w:val="454"/>
        </w:trPr>
        <w:tc>
          <w:tcPr>
            <w:tcW w:w="2212" w:type="dxa"/>
            <w:shd w:val="clear" w:color="auto" w:fill="auto"/>
            <w:vAlign w:val="center"/>
          </w:tcPr>
          <w:p w14:paraId="33B0459C" w14:textId="2D5AE097" w:rsidR="00684E2F" w:rsidRPr="00ED6412" w:rsidRDefault="00684E2F" w:rsidP="003E330A">
            <w:pPr>
              <w:spacing w:line="360" w:lineRule="auto"/>
              <w:jc w:val="left"/>
              <w:rPr>
                <w:rFonts w:eastAsia="SimSun"/>
              </w:rPr>
            </w:pPr>
            <w:r w:rsidRPr="00ED6412">
              <w:t>cdf</w:t>
            </w:r>
          </w:p>
        </w:tc>
        <w:tc>
          <w:tcPr>
            <w:tcW w:w="5718" w:type="dxa"/>
            <w:shd w:val="clear" w:color="auto" w:fill="auto"/>
            <w:vAlign w:val="center"/>
          </w:tcPr>
          <w:p w14:paraId="0C6B3111" w14:textId="4902459D" w:rsidR="00684E2F" w:rsidRPr="00ED6412" w:rsidRDefault="00684E2F" w:rsidP="003E330A">
            <w:pPr>
              <w:spacing w:line="360" w:lineRule="auto"/>
              <w:jc w:val="left"/>
            </w:pPr>
            <w:r w:rsidRPr="00ED6412">
              <w:t xml:space="preserve">Cumulative distribution function </w:t>
            </w:r>
          </w:p>
        </w:tc>
      </w:tr>
      <w:tr w:rsidR="00A53152" w:rsidRPr="00ED6412" w14:paraId="6EDB9720" w14:textId="77777777" w:rsidTr="003E330A">
        <w:trPr>
          <w:trHeight w:val="454"/>
        </w:trPr>
        <w:tc>
          <w:tcPr>
            <w:tcW w:w="2212" w:type="dxa"/>
            <w:shd w:val="clear" w:color="auto" w:fill="auto"/>
            <w:vAlign w:val="center"/>
          </w:tcPr>
          <w:p w14:paraId="431B54E1" w14:textId="77777777" w:rsidR="00064042" w:rsidRPr="00ED6412" w:rsidRDefault="00064042" w:rsidP="003E330A">
            <w:pPr>
              <w:spacing w:line="360" w:lineRule="auto"/>
              <w:jc w:val="left"/>
              <w:rPr>
                <w:rFonts w:eastAsia="SimSun"/>
              </w:rPr>
            </w:pPr>
            <w:r w:rsidRPr="00ED6412">
              <w:rPr>
                <w:rFonts w:eastAsia="SimSun"/>
              </w:rPr>
              <w:t>CEED</w:t>
            </w:r>
          </w:p>
        </w:tc>
        <w:tc>
          <w:tcPr>
            <w:tcW w:w="5718" w:type="dxa"/>
            <w:shd w:val="clear" w:color="auto" w:fill="auto"/>
            <w:vAlign w:val="center"/>
          </w:tcPr>
          <w:p w14:paraId="0A941AFA" w14:textId="77777777" w:rsidR="00064042" w:rsidRPr="00ED6412" w:rsidRDefault="00064042" w:rsidP="003E330A">
            <w:pPr>
              <w:spacing w:line="360" w:lineRule="auto"/>
              <w:jc w:val="left"/>
            </w:pPr>
            <w:r w:rsidRPr="00ED6412">
              <w:t>Combined economic and emission dispatch</w:t>
            </w:r>
          </w:p>
        </w:tc>
      </w:tr>
      <w:tr w:rsidR="00A53152" w:rsidRPr="00ED6412" w14:paraId="60E6CF9E" w14:textId="77777777" w:rsidTr="003E330A">
        <w:trPr>
          <w:trHeight w:val="454"/>
        </w:trPr>
        <w:tc>
          <w:tcPr>
            <w:tcW w:w="2212" w:type="dxa"/>
            <w:shd w:val="clear" w:color="auto" w:fill="auto"/>
            <w:vAlign w:val="center"/>
          </w:tcPr>
          <w:p w14:paraId="6BCA540F" w14:textId="19B7E8C0" w:rsidR="004974E6" w:rsidRPr="00ED6412" w:rsidRDefault="004974E6" w:rsidP="003E330A">
            <w:pPr>
              <w:spacing w:line="360" w:lineRule="auto"/>
              <w:jc w:val="left"/>
              <w:rPr>
                <w:rFonts w:eastAsia="SimSun"/>
              </w:rPr>
            </w:pPr>
            <w:r w:rsidRPr="00ED6412">
              <w:t>CfD</w:t>
            </w:r>
          </w:p>
        </w:tc>
        <w:tc>
          <w:tcPr>
            <w:tcW w:w="5718" w:type="dxa"/>
            <w:shd w:val="clear" w:color="auto" w:fill="auto"/>
            <w:vAlign w:val="center"/>
          </w:tcPr>
          <w:p w14:paraId="4C07C394" w14:textId="6D60A567" w:rsidR="004974E6" w:rsidRPr="00ED6412" w:rsidRDefault="004974E6" w:rsidP="003E330A">
            <w:pPr>
              <w:spacing w:line="360" w:lineRule="auto"/>
              <w:jc w:val="left"/>
            </w:pPr>
            <w:r w:rsidRPr="00ED6412">
              <w:t xml:space="preserve">Contracts for difference </w:t>
            </w:r>
          </w:p>
        </w:tc>
      </w:tr>
      <w:tr w:rsidR="00A53152" w:rsidRPr="00ED6412" w14:paraId="3ADF2137" w14:textId="77777777" w:rsidTr="003E330A">
        <w:trPr>
          <w:trHeight w:val="454"/>
        </w:trPr>
        <w:tc>
          <w:tcPr>
            <w:tcW w:w="2212" w:type="dxa"/>
            <w:shd w:val="clear" w:color="auto" w:fill="auto"/>
            <w:vAlign w:val="center"/>
          </w:tcPr>
          <w:p w14:paraId="5EF9F9F4" w14:textId="50A5A00C" w:rsidR="00CE4767" w:rsidRPr="00ED6412" w:rsidRDefault="00CE4767" w:rsidP="003E330A">
            <w:pPr>
              <w:spacing w:line="360" w:lineRule="auto"/>
              <w:jc w:val="left"/>
              <w:rPr>
                <w:rFonts w:eastAsia="SimSun"/>
              </w:rPr>
            </w:pPr>
            <w:r w:rsidRPr="00ED6412">
              <w:rPr>
                <w:rFonts w:eastAsia="SimSun"/>
              </w:rPr>
              <w:t>CHP</w:t>
            </w:r>
          </w:p>
        </w:tc>
        <w:tc>
          <w:tcPr>
            <w:tcW w:w="5718" w:type="dxa"/>
            <w:shd w:val="clear" w:color="auto" w:fill="auto"/>
            <w:vAlign w:val="center"/>
          </w:tcPr>
          <w:p w14:paraId="36F6F343" w14:textId="1C232CDA" w:rsidR="00CE4767" w:rsidRPr="00ED6412" w:rsidRDefault="00CE4767" w:rsidP="003E330A">
            <w:pPr>
              <w:spacing w:line="360" w:lineRule="auto"/>
              <w:jc w:val="left"/>
            </w:pPr>
            <w:r w:rsidRPr="00ED6412">
              <w:t>Combined heat and power</w:t>
            </w:r>
          </w:p>
        </w:tc>
      </w:tr>
      <w:tr w:rsidR="00A53152" w:rsidRPr="00ED6412" w14:paraId="11A7EB0B" w14:textId="77777777" w:rsidTr="003E330A">
        <w:trPr>
          <w:trHeight w:val="454"/>
        </w:trPr>
        <w:tc>
          <w:tcPr>
            <w:tcW w:w="2212" w:type="dxa"/>
            <w:shd w:val="clear" w:color="auto" w:fill="auto"/>
            <w:vAlign w:val="center"/>
          </w:tcPr>
          <w:p w14:paraId="79418A34" w14:textId="77777777" w:rsidR="00064042" w:rsidRPr="00ED6412" w:rsidRDefault="00064042" w:rsidP="003E330A">
            <w:pPr>
              <w:spacing w:line="360" w:lineRule="auto"/>
              <w:jc w:val="left"/>
              <w:rPr>
                <w:rFonts w:eastAsia="SimSun"/>
              </w:rPr>
            </w:pPr>
            <w:r w:rsidRPr="00ED6412">
              <w:rPr>
                <w:rFonts w:eastAsia="SimSun"/>
              </w:rPr>
              <w:t>CPF</w:t>
            </w:r>
          </w:p>
        </w:tc>
        <w:tc>
          <w:tcPr>
            <w:tcW w:w="5718" w:type="dxa"/>
            <w:shd w:val="clear" w:color="auto" w:fill="auto"/>
            <w:vAlign w:val="center"/>
          </w:tcPr>
          <w:p w14:paraId="625FD62A" w14:textId="77777777" w:rsidR="00064042" w:rsidRPr="00ED6412" w:rsidRDefault="00064042" w:rsidP="003E330A">
            <w:pPr>
              <w:spacing w:line="360" w:lineRule="auto"/>
              <w:jc w:val="left"/>
            </w:pPr>
            <w:r w:rsidRPr="00ED6412">
              <w:t>Carbon price floor</w:t>
            </w:r>
          </w:p>
        </w:tc>
      </w:tr>
      <w:tr w:rsidR="00A53152" w:rsidRPr="00ED6412" w14:paraId="0FFD3EDE" w14:textId="77777777" w:rsidTr="003E330A">
        <w:trPr>
          <w:trHeight w:val="454"/>
        </w:trPr>
        <w:tc>
          <w:tcPr>
            <w:tcW w:w="2212" w:type="dxa"/>
            <w:shd w:val="clear" w:color="auto" w:fill="auto"/>
            <w:vAlign w:val="center"/>
          </w:tcPr>
          <w:p w14:paraId="42D7A277" w14:textId="6BECF0A4" w:rsidR="00063771" w:rsidRPr="00ED6412" w:rsidRDefault="00063771" w:rsidP="003E330A">
            <w:pPr>
              <w:spacing w:line="360" w:lineRule="auto"/>
              <w:jc w:val="left"/>
              <w:rPr>
                <w:rFonts w:eastAsia="SimSun"/>
              </w:rPr>
            </w:pPr>
            <w:r w:rsidRPr="00ED6412">
              <w:t>CPS</w:t>
            </w:r>
          </w:p>
        </w:tc>
        <w:tc>
          <w:tcPr>
            <w:tcW w:w="5718" w:type="dxa"/>
            <w:shd w:val="clear" w:color="auto" w:fill="auto"/>
            <w:vAlign w:val="center"/>
          </w:tcPr>
          <w:p w14:paraId="65808F10" w14:textId="6B35D80C" w:rsidR="00063771" w:rsidRPr="00ED6412" w:rsidRDefault="00063771" w:rsidP="003E330A">
            <w:pPr>
              <w:spacing w:line="360" w:lineRule="auto"/>
              <w:jc w:val="left"/>
            </w:pPr>
            <w:r w:rsidRPr="00ED6412">
              <w:t>Carbon price support</w:t>
            </w:r>
          </w:p>
        </w:tc>
      </w:tr>
      <w:tr w:rsidR="00A53152" w:rsidRPr="00ED6412" w14:paraId="358C21D6" w14:textId="77777777" w:rsidTr="003E330A">
        <w:trPr>
          <w:trHeight w:val="454"/>
        </w:trPr>
        <w:tc>
          <w:tcPr>
            <w:tcW w:w="2212" w:type="dxa"/>
            <w:shd w:val="clear" w:color="auto" w:fill="auto"/>
            <w:vAlign w:val="center"/>
          </w:tcPr>
          <w:p w14:paraId="4568EA7E" w14:textId="101EA0D5" w:rsidR="00905384" w:rsidRPr="00ED6412" w:rsidRDefault="00905384" w:rsidP="003E330A">
            <w:pPr>
              <w:spacing w:line="360" w:lineRule="auto"/>
              <w:jc w:val="left"/>
            </w:pPr>
            <w:r w:rsidRPr="00ED6412">
              <w:t>DBESS</w:t>
            </w:r>
          </w:p>
        </w:tc>
        <w:tc>
          <w:tcPr>
            <w:tcW w:w="5718" w:type="dxa"/>
            <w:shd w:val="clear" w:color="auto" w:fill="auto"/>
            <w:vAlign w:val="center"/>
          </w:tcPr>
          <w:p w14:paraId="64F8BD89" w14:textId="3089ED03" w:rsidR="00905384" w:rsidRPr="00ED6412" w:rsidRDefault="00905384" w:rsidP="003E330A">
            <w:pPr>
              <w:spacing w:line="360" w:lineRule="auto"/>
              <w:jc w:val="left"/>
            </w:pPr>
            <w:r w:rsidRPr="00ED6412">
              <w:t>Distributed battery energy storage system</w:t>
            </w:r>
          </w:p>
        </w:tc>
      </w:tr>
      <w:tr w:rsidR="00A53152" w:rsidRPr="00ED6412" w14:paraId="2C766DC9" w14:textId="77777777" w:rsidTr="003E330A">
        <w:trPr>
          <w:trHeight w:val="454"/>
        </w:trPr>
        <w:tc>
          <w:tcPr>
            <w:tcW w:w="2212" w:type="dxa"/>
            <w:shd w:val="clear" w:color="auto" w:fill="auto"/>
            <w:vAlign w:val="center"/>
          </w:tcPr>
          <w:p w14:paraId="65F67AD5" w14:textId="3E06F9ED" w:rsidR="00A667DB" w:rsidRPr="00ED6412" w:rsidRDefault="00A667DB" w:rsidP="003E330A">
            <w:pPr>
              <w:spacing w:line="360" w:lineRule="auto"/>
              <w:jc w:val="left"/>
            </w:pPr>
            <w:r w:rsidRPr="00ED6412">
              <w:t>DDM</w:t>
            </w:r>
          </w:p>
        </w:tc>
        <w:tc>
          <w:tcPr>
            <w:tcW w:w="5718" w:type="dxa"/>
            <w:shd w:val="clear" w:color="auto" w:fill="auto"/>
            <w:vAlign w:val="center"/>
          </w:tcPr>
          <w:p w14:paraId="3BD31917" w14:textId="141441FD" w:rsidR="00A667DB" w:rsidRPr="00ED6412" w:rsidRDefault="00A667DB" w:rsidP="003E330A">
            <w:pPr>
              <w:spacing w:line="360" w:lineRule="auto"/>
              <w:jc w:val="left"/>
            </w:pPr>
            <w:r w:rsidRPr="00ED6412">
              <w:t xml:space="preserve">Dynamic dispatch model </w:t>
            </w:r>
          </w:p>
        </w:tc>
      </w:tr>
      <w:tr w:rsidR="00A53152" w:rsidRPr="00ED6412" w14:paraId="54E73290" w14:textId="77777777" w:rsidTr="003E330A">
        <w:trPr>
          <w:trHeight w:val="454"/>
        </w:trPr>
        <w:tc>
          <w:tcPr>
            <w:tcW w:w="2212" w:type="dxa"/>
            <w:shd w:val="clear" w:color="auto" w:fill="auto"/>
            <w:vAlign w:val="center"/>
          </w:tcPr>
          <w:p w14:paraId="5597F018" w14:textId="3334D253" w:rsidR="007A5D40" w:rsidRPr="00ED6412" w:rsidRDefault="007A5D40" w:rsidP="003E330A">
            <w:pPr>
              <w:spacing w:line="360" w:lineRule="auto"/>
              <w:jc w:val="left"/>
            </w:pPr>
            <w:r w:rsidRPr="00ED6412">
              <w:t>DE</w:t>
            </w:r>
          </w:p>
        </w:tc>
        <w:tc>
          <w:tcPr>
            <w:tcW w:w="5718" w:type="dxa"/>
            <w:shd w:val="clear" w:color="auto" w:fill="auto"/>
            <w:vAlign w:val="center"/>
          </w:tcPr>
          <w:p w14:paraId="40E2B930" w14:textId="3B859E72" w:rsidR="007A5D40" w:rsidRPr="00ED6412" w:rsidRDefault="007A5D40" w:rsidP="003E330A">
            <w:pPr>
              <w:spacing w:line="360" w:lineRule="auto"/>
              <w:jc w:val="left"/>
            </w:pPr>
            <w:r w:rsidRPr="00ED6412">
              <w:t>Differential evolution</w:t>
            </w:r>
          </w:p>
        </w:tc>
      </w:tr>
      <w:tr w:rsidR="00A53152" w:rsidRPr="00ED6412" w14:paraId="0F1468A9" w14:textId="77777777" w:rsidTr="003E330A">
        <w:trPr>
          <w:trHeight w:val="454"/>
        </w:trPr>
        <w:tc>
          <w:tcPr>
            <w:tcW w:w="2212" w:type="dxa"/>
            <w:shd w:val="clear" w:color="auto" w:fill="auto"/>
            <w:vAlign w:val="center"/>
          </w:tcPr>
          <w:p w14:paraId="71F0BA0B" w14:textId="77777777" w:rsidR="00064042" w:rsidRPr="00ED6412" w:rsidRDefault="00064042" w:rsidP="003E330A">
            <w:pPr>
              <w:spacing w:line="360" w:lineRule="auto"/>
              <w:jc w:val="left"/>
              <w:rPr>
                <w:rFonts w:eastAsia="SimSun"/>
              </w:rPr>
            </w:pPr>
            <w:r w:rsidRPr="00ED6412">
              <w:lastRenderedPageBreak/>
              <w:t>DECC</w:t>
            </w:r>
          </w:p>
        </w:tc>
        <w:tc>
          <w:tcPr>
            <w:tcW w:w="5718" w:type="dxa"/>
            <w:shd w:val="clear" w:color="auto" w:fill="auto"/>
            <w:vAlign w:val="center"/>
          </w:tcPr>
          <w:p w14:paraId="3B1E28EA" w14:textId="77777777" w:rsidR="00064042" w:rsidRPr="00ED6412" w:rsidRDefault="00064042" w:rsidP="003E330A">
            <w:pPr>
              <w:spacing w:line="360" w:lineRule="auto"/>
              <w:jc w:val="left"/>
            </w:pPr>
            <w:r w:rsidRPr="00ED6412">
              <w:t>Department of energy and climate change</w:t>
            </w:r>
          </w:p>
        </w:tc>
      </w:tr>
      <w:tr w:rsidR="00A53152" w:rsidRPr="00ED6412" w14:paraId="3814F6C4" w14:textId="77777777" w:rsidTr="003E330A">
        <w:trPr>
          <w:trHeight w:val="454"/>
        </w:trPr>
        <w:tc>
          <w:tcPr>
            <w:tcW w:w="2212" w:type="dxa"/>
            <w:shd w:val="clear" w:color="auto" w:fill="auto"/>
            <w:vAlign w:val="center"/>
          </w:tcPr>
          <w:p w14:paraId="48FF6560" w14:textId="230DB649" w:rsidR="00E815B8" w:rsidRPr="00ED6412" w:rsidRDefault="00E815B8" w:rsidP="003E330A">
            <w:pPr>
              <w:spacing w:line="360" w:lineRule="auto"/>
              <w:jc w:val="left"/>
            </w:pPr>
            <w:r w:rsidRPr="00ED6412">
              <w:t>DED</w:t>
            </w:r>
          </w:p>
        </w:tc>
        <w:tc>
          <w:tcPr>
            <w:tcW w:w="5718" w:type="dxa"/>
            <w:shd w:val="clear" w:color="auto" w:fill="auto"/>
            <w:vAlign w:val="center"/>
          </w:tcPr>
          <w:p w14:paraId="08E0EDF1" w14:textId="51D12843" w:rsidR="00E815B8" w:rsidRPr="00ED6412" w:rsidRDefault="00E815B8" w:rsidP="003E330A">
            <w:pPr>
              <w:spacing w:line="360" w:lineRule="auto"/>
              <w:jc w:val="left"/>
            </w:pPr>
            <w:r w:rsidRPr="00ED6412">
              <w:t>Dynamic economic dispatch</w:t>
            </w:r>
          </w:p>
        </w:tc>
      </w:tr>
      <w:tr w:rsidR="00A53152" w:rsidRPr="00ED6412" w14:paraId="2F9D6643" w14:textId="77777777" w:rsidTr="003E330A">
        <w:trPr>
          <w:trHeight w:val="454"/>
        </w:trPr>
        <w:tc>
          <w:tcPr>
            <w:tcW w:w="2212" w:type="dxa"/>
            <w:shd w:val="clear" w:color="auto" w:fill="auto"/>
            <w:vAlign w:val="center"/>
          </w:tcPr>
          <w:p w14:paraId="1CFFD218" w14:textId="77777777" w:rsidR="00064042" w:rsidRPr="00ED6412" w:rsidRDefault="00064042" w:rsidP="003E330A">
            <w:pPr>
              <w:spacing w:line="360" w:lineRule="auto"/>
              <w:jc w:val="left"/>
              <w:rPr>
                <w:rFonts w:eastAsia="SimSun"/>
                <w:i/>
              </w:rPr>
            </w:pPr>
            <w:r w:rsidRPr="00ED6412">
              <w:rPr>
                <w:rFonts w:eastAsia="SimSun"/>
              </w:rPr>
              <w:t>DEED</w:t>
            </w:r>
          </w:p>
        </w:tc>
        <w:tc>
          <w:tcPr>
            <w:tcW w:w="5718" w:type="dxa"/>
            <w:shd w:val="clear" w:color="auto" w:fill="auto"/>
            <w:vAlign w:val="center"/>
          </w:tcPr>
          <w:p w14:paraId="1D2BAD20" w14:textId="77777777" w:rsidR="00064042" w:rsidRPr="00ED6412" w:rsidRDefault="00064042" w:rsidP="003E330A">
            <w:pPr>
              <w:spacing w:line="360" w:lineRule="auto"/>
              <w:jc w:val="left"/>
            </w:pPr>
            <w:r w:rsidRPr="00ED6412">
              <w:t>Dynamic economic and emission dispatch</w:t>
            </w:r>
          </w:p>
        </w:tc>
      </w:tr>
      <w:tr w:rsidR="00A53152" w:rsidRPr="00ED6412" w14:paraId="2C6A4A0C" w14:textId="77777777" w:rsidTr="003E330A">
        <w:trPr>
          <w:trHeight w:val="454"/>
        </w:trPr>
        <w:tc>
          <w:tcPr>
            <w:tcW w:w="2212" w:type="dxa"/>
            <w:shd w:val="clear" w:color="auto" w:fill="auto"/>
            <w:vAlign w:val="center"/>
          </w:tcPr>
          <w:p w14:paraId="13E98504" w14:textId="7D5EF5ED" w:rsidR="007D1CA8" w:rsidRPr="00ED6412" w:rsidRDefault="007D1CA8" w:rsidP="003E330A">
            <w:pPr>
              <w:spacing w:line="360" w:lineRule="auto"/>
              <w:jc w:val="left"/>
            </w:pPr>
            <w:r w:rsidRPr="00ED6412">
              <w:t>DIT</w:t>
            </w:r>
          </w:p>
        </w:tc>
        <w:tc>
          <w:tcPr>
            <w:tcW w:w="5718" w:type="dxa"/>
            <w:shd w:val="clear" w:color="auto" w:fill="auto"/>
            <w:vAlign w:val="center"/>
          </w:tcPr>
          <w:p w14:paraId="00A09B16" w14:textId="02165F33" w:rsidR="007D1CA8" w:rsidRPr="00ED6412" w:rsidRDefault="007D1CA8" w:rsidP="005E6CCD">
            <w:pPr>
              <w:spacing w:line="360" w:lineRule="auto"/>
              <w:jc w:val="left"/>
            </w:pPr>
            <w:r w:rsidRPr="00ED6412">
              <w:t xml:space="preserve">Department for </w:t>
            </w:r>
            <w:r w:rsidR="005E6CCD" w:rsidRPr="00ED6412">
              <w:t>I</w:t>
            </w:r>
            <w:r w:rsidRPr="00ED6412">
              <w:t xml:space="preserve">nternational </w:t>
            </w:r>
            <w:r w:rsidR="005E6CCD" w:rsidRPr="00ED6412">
              <w:t>T</w:t>
            </w:r>
            <w:r w:rsidRPr="00ED6412">
              <w:t xml:space="preserve">rade </w:t>
            </w:r>
          </w:p>
        </w:tc>
      </w:tr>
      <w:tr w:rsidR="00A53152" w:rsidRPr="00ED6412" w14:paraId="07551719" w14:textId="77777777" w:rsidTr="003E330A">
        <w:trPr>
          <w:trHeight w:val="454"/>
        </w:trPr>
        <w:tc>
          <w:tcPr>
            <w:tcW w:w="2212" w:type="dxa"/>
            <w:shd w:val="clear" w:color="auto" w:fill="auto"/>
            <w:vAlign w:val="center"/>
          </w:tcPr>
          <w:p w14:paraId="55313382" w14:textId="19B728FB" w:rsidR="00907A3C" w:rsidRPr="00ED6412" w:rsidRDefault="00907A3C" w:rsidP="003E330A">
            <w:pPr>
              <w:spacing w:line="360" w:lineRule="auto"/>
              <w:jc w:val="left"/>
              <w:rPr>
                <w:rFonts w:eastAsia="SimSun"/>
              </w:rPr>
            </w:pPr>
            <w:r w:rsidRPr="00ED6412">
              <w:t>DSM</w:t>
            </w:r>
          </w:p>
        </w:tc>
        <w:tc>
          <w:tcPr>
            <w:tcW w:w="5718" w:type="dxa"/>
            <w:shd w:val="clear" w:color="auto" w:fill="auto"/>
            <w:vAlign w:val="center"/>
          </w:tcPr>
          <w:p w14:paraId="5B91E6EE" w14:textId="048AE877" w:rsidR="00907A3C" w:rsidRPr="00ED6412" w:rsidRDefault="00907A3C" w:rsidP="003E330A">
            <w:pPr>
              <w:spacing w:line="360" w:lineRule="auto"/>
              <w:jc w:val="left"/>
            </w:pPr>
            <w:r w:rsidRPr="00ED6412">
              <w:t xml:space="preserve">Demand side management </w:t>
            </w:r>
          </w:p>
        </w:tc>
      </w:tr>
      <w:tr w:rsidR="00A53152" w:rsidRPr="00ED6412" w14:paraId="199D23D7" w14:textId="77777777" w:rsidTr="003E330A">
        <w:trPr>
          <w:trHeight w:val="454"/>
        </w:trPr>
        <w:tc>
          <w:tcPr>
            <w:tcW w:w="2212" w:type="dxa"/>
            <w:shd w:val="clear" w:color="auto" w:fill="auto"/>
            <w:vAlign w:val="center"/>
          </w:tcPr>
          <w:p w14:paraId="7DAE0FAC" w14:textId="6AB61482" w:rsidR="00205DCE" w:rsidRPr="00ED6412" w:rsidRDefault="00205DCE" w:rsidP="003E330A">
            <w:pPr>
              <w:spacing w:line="360" w:lineRule="auto"/>
              <w:jc w:val="left"/>
            </w:pPr>
            <w:r w:rsidRPr="00ED6412">
              <w:t>DUKES</w:t>
            </w:r>
          </w:p>
        </w:tc>
        <w:tc>
          <w:tcPr>
            <w:tcW w:w="5718" w:type="dxa"/>
            <w:shd w:val="clear" w:color="auto" w:fill="auto"/>
            <w:vAlign w:val="center"/>
          </w:tcPr>
          <w:p w14:paraId="199C3B56" w14:textId="425C2632" w:rsidR="00205DCE" w:rsidRPr="00ED6412" w:rsidRDefault="00205DCE" w:rsidP="00205DCE">
            <w:pPr>
              <w:spacing w:line="360" w:lineRule="auto"/>
              <w:jc w:val="left"/>
            </w:pPr>
            <w:r w:rsidRPr="00ED6412">
              <w:t>Digest of UK energy statistics</w:t>
            </w:r>
          </w:p>
        </w:tc>
      </w:tr>
      <w:tr w:rsidR="00A53152" w:rsidRPr="00ED6412" w14:paraId="75D97A6E" w14:textId="77777777" w:rsidTr="003E330A">
        <w:trPr>
          <w:trHeight w:val="454"/>
        </w:trPr>
        <w:tc>
          <w:tcPr>
            <w:tcW w:w="2212" w:type="dxa"/>
            <w:shd w:val="clear" w:color="auto" w:fill="auto"/>
            <w:vAlign w:val="center"/>
          </w:tcPr>
          <w:p w14:paraId="4468F6AD" w14:textId="77777777" w:rsidR="00064042" w:rsidRPr="00ED6412" w:rsidRDefault="00064042" w:rsidP="003E330A">
            <w:pPr>
              <w:spacing w:line="360" w:lineRule="auto"/>
              <w:jc w:val="left"/>
              <w:rPr>
                <w:rFonts w:eastAsia="SimSun"/>
                <w:i/>
              </w:rPr>
            </w:pPr>
            <w:r w:rsidRPr="00ED6412">
              <w:rPr>
                <w:rFonts w:eastAsia="SimSun"/>
              </w:rPr>
              <w:t>ED</w:t>
            </w:r>
          </w:p>
        </w:tc>
        <w:tc>
          <w:tcPr>
            <w:tcW w:w="5718" w:type="dxa"/>
            <w:shd w:val="clear" w:color="auto" w:fill="auto"/>
            <w:vAlign w:val="center"/>
          </w:tcPr>
          <w:p w14:paraId="09CC18A0" w14:textId="77777777" w:rsidR="00064042" w:rsidRPr="00ED6412" w:rsidRDefault="00064042" w:rsidP="003E330A">
            <w:pPr>
              <w:spacing w:line="360" w:lineRule="auto"/>
              <w:jc w:val="left"/>
            </w:pPr>
            <w:r w:rsidRPr="00ED6412">
              <w:t>Economic dispatch</w:t>
            </w:r>
          </w:p>
        </w:tc>
      </w:tr>
      <w:tr w:rsidR="00A53152" w:rsidRPr="00ED6412" w14:paraId="4B73A473" w14:textId="77777777" w:rsidTr="003E330A">
        <w:trPr>
          <w:trHeight w:val="454"/>
        </w:trPr>
        <w:tc>
          <w:tcPr>
            <w:tcW w:w="2212" w:type="dxa"/>
            <w:shd w:val="clear" w:color="auto" w:fill="auto"/>
            <w:vAlign w:val="center"/>
          </w:tcPr>
          <w:p w14:paraId="5A5B5D34" w14:textId="1F077E53" w:rsidR="003E0029" w:rsidRPr="00ED6412" w:rsidRDefault="003E0029" w:rsidP="003E330A">
            <w:pPr>
              <w:spacing w:line="360" w:lineRule="auto"/>
              <w:jc w:val="left"/>
              <w:rPr>
                <w:rFonts w:eastAsia="SimSun"/>
              </w:rPr>
            </w:pPr>
            <w:r w:rsidRPr="00ED6412">
              <w:t>EIA</w:t>
            </w:r>
          </w:p>
        </w:tc>
        <w:tc>
          <w:tcPr>
            <w:tcW w:w="5718" w:type="dxa"/>
            <w:shd w:val="clear" w:color="auto" w:fill="auto"/>
            <w:vAlign w:val="center"/>
          </w:tcPr>
          <w:p w14:paraId="7E1374C5" w14:textId="0D117236" w:rsidR="003E0029" w:rsidRPr="00ED6412" w:rsidRDefault="003E0029" w:rsidP="003E0029">
            <w:pPr>
              <w:spacing w:line="360" w:lineRule="auto"/>
              <w:jc w:val="left"/>
            </w:pPr>
            <w:r w:rsidRPr="00ED6412">
              <w:t xml:space="preserve">Energy information administration </w:t>
            </w:r>
          </w:p>
        </w:tc>
      </w:tr>
      <w:tr w:rsidR="00A53152" w:rsidRPr="00ED6412" w14:paraId="500DECE9" w14:textId="77777777" w:rsidTr="003E330A">
        <w:trPr>
          <w:trHeight w:val="454"/>
        </w:trPr>
        <w:tc>
          <w:tcPr>
            <w:tcW w:w="2212" w:type="dxa"/>
            <w:shd w:val="clear" w:color="auto" w:fill="auto"/>
            <w:vAlign w:val="center"/>
          </w:tcPr>
          <w:p w14:paraId="356503D3" w14:textId="4FD45DBD" w:rsidR="00544210" w:rsidRPr="00ED6412" w:rsidRDefault="00544210" w:rsidP="003E330A">
            <w:pPr>
              <w:spacing w:line="360" w:lineRule="auto"/>
              <w:jc w:val="left"/>
              <w:rPr>
                <w:rFonts w:eastAsia="SimSun"/>
              </w:rPr>
            </w:pPr>
            <w:r w:rsidRPr="00ED6412">
              <w:t>EMR</w:t>
            </w:r>
          </w:p>
        </w:tc>
        <w:tc>
          <w:tcPr>
            <w:tcW w:w="5718" w:type="dxa"/>
            <w:shd w:val="clear" w:color="auto" w:fill="auto"/>
            <w:vAlign w:val="center"/>
          </w:tcPr>
          <w:p w14:paraId="7F508BBE" w14:textId="5DC6853C" w:rsidR="00544210" w:rsidRPr="00ED6412" w:rsidRDefault="00544210" w:rsidP="003E330A">
            <w:pPr>
              <w:spacing w:line="360" w:lineRule="auto"/>
              <w:jc w:val="left"/>
            </w:pPr>
            <w:r w:rsidRPr="00ED6412">
              <w:t xml:space="preserve">Electricity market reform </w:t>
            </w:r>
          </w:p>
        </w:tc>
      </w:tr>
      <w:tr w:rsidR="00A53152" w:rsidRPr="00ED6412" w14:paraId="4A09B83A" w14:textId="77777777" w:rsidTr="003E330A">
        <w:trPr>
          <w:trHeight w:val="454"/>
        </w:trPr>
        <w:tc>
          <w:tcPr>
            <w:tcW w:w="2212" w:type="dxa"/>
            <w:shd w:val="clear" w:color="auto" w:fill="auto"/>
            <w:vAlign w:val="center"/>
          </w:tcPr>
          <w:p w14:paraId="506650A0" w14:textId="3B5C5805" w:rsidR="00144A73" w:rsidRPr="00ED6412" w:rsidRDefault="00144A73" w:rsidP="003E330A">
            <w:pPr>
              <w:spacing w:line="360" w:lineRule="auto"/>
              <w:jc w:val="left"/>
              <w:rPr>
                <w:rFonts w:eastAsia="SimSun"/>
              </w:rPr>
            </w:pPr>
            <w:r w:rsidRPr="00ED6412">
              <w:t>EPAct</w:t>
            </w:r>
          </w:p>
        </w:tc>
        <w:tc>
          <w:tcPr>
            <w:tcW w:w="5718" w:type="dxa"/>
            <w:shd w:val="clear" w:color="auto" w:fill="auto"/>
            <w:vAlign w:val="center"/>
          </w:tcPr>
          <w:p w14:paraId="002FEFA8" w14:textId="2EF6394A" w:rsidR="00144A73" w:rsidRPr="00ED6412" w:rsidRDefault="00144A73" w:rsidP="005E6CCD">
            <w:pPr>
              <w:spacing w:line="360" w:lineRule="auto"/>
              <w:jc w:val="left"/>
            </w:pPr>
            <w:r w:rsidRPr="00ED6412">
              <w:t xml:space="preserve">Energy </w:t>
            </w:r>
            <w:r w:rsidR="005E6CCD" w:rsidRPr="00ED6412">
              <w:t>P</w:t>
            </w:r>
            <w:r w:rsidRPr="00ED6412">
              <w:t>olicy Act</w:t>
            </w:r>
          </w:p>
        </w:tc>
      </w:tr>
      <w:tr w:rsidR="00A53152" w:rsidRPr="00ED6412" w14:paraId="05999FFB" w14:textId="77777777" w:rsidTr="003E330A">
        <w:trPr>
          <w:trHeight w:val="454"/>
        </w:trPr>
        <w:tc>
          <w:tcPr>
            <w:tcW w:w="2212" w:type="dxa"/>
            <w:shd w:val="clear" w:color="auto" w:fill="auto"/>
            <w:vAlign w:val="center"/>
          </w:tcPr>
          <w:p w14:paraId="333AB2AA" w14:textId="77777777" w:rsidR="00064042" w:rsidRPr="00ED6412" w:rsidRDefault="00064042" w:rsidP="003E330A">
            <w:pPr>
              <w:spacing w:line="360" w:lineRule="auto"/>
              <w:jc w:val="left"/>
              <w:rPr>
                <w:rFonts w:eastAsia="SimSun"/>
              </w:rPr>
            </w:pPr>
            <w:r w:rsidRPr="00ED6412">
              <w:rPr>
                <w:rFonts w:eastAsia="SimSun"/>
              </w:rPr>
              <w:t>EPS</w:t>
            </w:r>
          </w:p>
        </w:tc>
        <w:tc>
          <w:tcPr>
            <w:tcW w:w="5718" w:type="dxa"/>
            <w:shd w:val="clear" w:color="auto" w:fill="auto"/>
            <w:vAlign w:val="center"/>
          </w:tcPr>
          <w:p w14:paraId="6DE50264" w14:textId="77777777" w:rsidR="00064042" w:rsidRPr="00ED6412" w:rsidRDefault="00064042" w:rsidP="003E330A">
            <w:pPr>
              <w:spacing w:line="360" w:lineRule="auto"/>
              <w:jc w:val="left"/>
            </w:pPr>
            <w:r w:rsidRPr="00ED6412">
              <w:t>Emission performance standard</w:t>
            </w:r>
          </w:p>
        </w:tc>
      </w:tr>
      <w:tr w:rsidR="00A53152" w:rsidRPr="00ED6412" w14:paraId="24827382" w14:textId="77777777" w:rsidTr="003E330A">
        <w:trPr>
          <w:trHeight w:val="454"/>
        </w:trPr>
        <w:tc>
          <w:tcPr>
            <w:tcW w:w="2212" w:type="dxa"/>
            <w:shd w:val="clear" w:color="auto" w:fill="auto"/>
            <w:vAlign w:val="center"/>
          </w:tcPr>
          <w:p w14:paraId="195129C5" w14:textId="298A4BF4" w:rsidR="00FC23EE" w:rsidRPr="00ED6412" w:rsidRDefault="00FC23EE" w:rsidP="003E330A">
            <w:pPr>
              <w:spacing w:line="360" w:lineRule="auto"/>
              <w:jc w:val="left"/>
              <w:rPr>
                <w:rFonts w:eastAsia="SimSun"/>
              </w:rPr>
            </w:pPr>
            <w:r w:rsidRPr="00ED6412">
              <w:t>ESS</w:t>
            </w:r>
          </w:p>
        </w:tc>
        <w:tc>
          <w:tcPr>
            <w:tcW w:w="5718" w:type="dxa"/>
            <w:shd w:val="clear" w:color="auto" w:fill="auto"/>
            <w:vAlign w:val="center"/>
          </w:tcPr>
          <w:p w14:paraId="59BC3678" w14:textId="1ABCEFB6" w:rsidR="00FC23EE" w:rsidRPr="00ED6412" w:rsidRDefault="00FC23EE" w:rsidP="003E330A">
            <w:pPr>
              <w:spacing w:line="360" w:lineRule="auto"/>
              <w:jc w:val="left"/>
            </w:pPr>
            <w:r w:rsidRPr="00ED6412">
              <w:t xml:space="preserve">Energy storage system </w:t>
            </w:r>
          </w:p>
        </w:tc>
      </w:tr>
      <w:tr w:rsidR="00A53152" w:rsidRPr="00ED6412" w14:paraId="5287D13F" w14:textId="77777777" w:rsidTr="003E330A">
        <w:trPr>
          <w:trHeight w:val="454"/>
        </w:trPr>
        <w:tc>
          <w:tcPr>
            <w:tcW w:w="2212" w:type="dxa"/>
            <w:shd w:val="clear" w:color="auto" w:fill="auto"/>
            <w:vAlign w:val="center"/>
          </w:tcPr>
          <w:p w14:paraId="17A177DD" w14:textId="6C6E1381" w:rsidR="007A5D40" w:rsidRPr="00ED6412" w:rsidRDefault="007A5D40" w:rsidP="003E330A">
            <w:pPr>
              <w:spacing w:line="360" w:lineRule="auto"/>
              <w:jc w:val="left"/>
            </w:pPr>
            <w:r w:rsidRPr="00ED6412">
              <w:t>EP</w:t>
            </w:r>
          </w:p>
        </w:tc>
        <w:tc>
          <w:tcPr>
            <w:tcW w:w="5718" w:type="dxa"/>
            <w:shd w:val="clear" w:color="auto" w:fill="auto"/>
            <w:vAlign w:val="center"/>
          </w:tcPr>
          <w:p w14:paraId="2880068B" w14:textId="437C3FDE" w:rsidR="007A5D40" w:rsidRPr="00ED6412" w:rsidRDefault="007A5D40" w:rsidP="003E330A">
            <w:pPr>
              <w:spacing w:line="360" w:lineRule="auto"/>
              <w:jc w:val="left"/>
            </w:pPr>
            <w:r w:rsidRPr="00ED6412">
              <w:t xml:space="preserve">Evolutionary programming </w:t>
            </w:r>
          </w:p>
        </w:tc>
      </w:tr>
      <w:tr w:rsidR="00A53152" w:rsidRPr="00ED6412" w14:paraId="313B6E9F" w14:textId="77777777" w:rsidTr="003E330A">
        <w:trPr>
          <w:trHeight w:val="454"/>
        </w:trPr>
        <w:tc>
          <w:tcPr>
            <w:tcW w:w="2212" w:type="dxa"/>
            <w:shd w:val="clear" w:color="auto" w:fill="auto"/>
            <w:vAlign w:val="center"/>
          </w:tcPr>
          <w:p w14:paraId="7424884C" w14:textId="7AD8A1C1" w:rsidR="00C350BB" w:rsidRPr="00ED6412" w:rsidRDefault="00C350BB" w:rsidP="003E330A">
            <w:pPr>
              <w:spacing w:line="360" w:lineRule="auto"/>
              <w:jc w:val="left"/>
            </w:pPr>
            <w:r w:rsidRPr="00ED6412">
              <w:t>EU ETS</w:t>
            </w:r>
          </w:p>
        </w:tc>
        <w:tc>
          <w:tcPr>
            <w:tcW w:w="5718" w:type="dxa"/>
            <w:shd w:val="clear" w:color="auto" w:fill="auto"/>
            <w:vAlign w:val="center"/>
          </w:tcPr>
          <w:p w14:paraId="388DC13F" w14:textId="295CB46F" w:rsidR="00C350BB" w:rsidRPr="00ED6412" w:rsidRDefault="00C350BB" w:rsidP="003E330A">
            <w:pPr>
              <w:spacing w:line="360" w:lineRule="auto"/>
              <w:jc w:val="left"/>
            </w:pPr>
            <w:r w:rsidRPr="00ED6412">
              <w:t xml:space="preserve">European Union emissions trading system </w:t>
            </w:r>
          </w:p>
        </w:tc>
      </w:tr>
      <w:tr w:rsidR="00A53152" w:rsidRPr="00ED6412" w14:paraId="2009C760" w14:textId="77777777" w:rsidTr="003E330A">
        <w:trPr>
          <w:trHeight w:val="454"/>
        </w:trPr>
        <w:tc>
          <w:tcPr>
            <w:tcW w:w="2212" w:type="dxa"/>
            <w:shd w:val="clear" w:color="auto" w:fill="auto"/>
            <w:vAlign w:val="center"/>
          </w:tcPr>
          <w:p w14:paraId="0E33C41F" w14:textId="12B2434A" w:rsidR="00CE4767" w:rsidRPr="00ED6412" w:rsidRDefault="00CE4767" w:rsidP="00CE4767">
            <w:pPr>
              <w:spacing w:line="360" w:lineRule="auto"/>
              <w:jc w:val="left"/>
            </w:pPr>
            <w:r w:rsidRPr="00ED6412">
              <w:t>FIT</w:t>
            </w:r>
          </w:p>
        </w:tc>
        <w:tc>
          <w:tcPr>
            <w:tcW w:w="5718" w:type="dxa"/>
            <w:shd w:val="clear" w:color="auto" w:fill="auto"/>
            <w:vAlign w:val="center"/>
          </w:tcPr>
          <w:p w14:paraId="72F79B32" w14:textId="6E1F3497" w:rsidR="00CE4767" w:rsidRPr="00ED6412" w:rsidRDefault="00CE4767" w:rsidP="00CE4767">
            <w:pPr>
              <w:spacing w:line="360" w:lineRule="auto"/>
              <w:jc w:val="left"/>
            </w:pPr>
            <w:r w:rsidRPr="00ED6412">
              <w:t>Feed-in Tariffs</w:t>
            </w:r>
          </w:p>
        </w:tc>
      </w:tr>
      <w:tr w:rsidR="00A53152" w:rsidRPr="00ED6412" w14:paraId="53F57A29" w14:textId="77777777" w:rsidTr="003E330A">
        <w:trPr>
          <w:trHeight w:val="454"/>
        </w:trPr>
        <w:tc>
          <w:tcPr>
            <w:tcW w:w="2212" w:type="dxa"/>
            <w:shd w:val="clear" w:color="auto" w:fill="auto"/>
            <w:vAlign w:val="center"/>
          </w:tcPr>
          <w:p w14:paraId="0863D09E" w14:textId="0DB3CDF5" w:rsidR="002854D0" w:rsidRPr="00ED6412" w:rsidRDefault="007A5D40" w:rsidP="003E330A">
            <w:pPr>
              <w:spacing w:line="360" w:lineRule="auto"/>
              <w:jc w:val="left"/>
              <w:rPr>
                <w:rFonts w:eastAsia="SimSun"/>
              </w:rPr>
            </w:pPr>
            <w:r w:rsidRPr="00ED6412">
              <w:rPr>
                <w:rFonts w:eastAsia="SimSun"/>
              </w:rPr>
              <w:t>GA</w:t>
            </w:r>
          </w:p>
        </w:tc>
        <w:tc>
          <w:tcPr>
            <w:tcW w:w="5718" w:type="dxa"/>
            <w:shd w:val="clear" w:color="auto" w:fill="auto"/>
            <w:vAlign w:val="center"/>
          </w:tcPr>
          <w:p w14:paraId="7846ECC0" w14:textId="639A4F08" w:rsidR="002854D0" w:rsidRPr="00ED6412" w:rsidRDefault="007A5D40" w:rsidP="003E330A">
            <w:pPr>
              <w:spacing w:line="360" w:lineRule="auto"/>
              <w:jc w:val="left"/>
            </w:pPr>
            <w:r w:rsidRPr="00ED6412">
              <w:t>G</w:t>
            </w:r>
            <w:r w:rsidR="002854D0" w:rsidRPr="00ED6412">
              <w:t xml:space="preserve">enetic algorithm </w:t>
            </w:r>
          </w:p>
        </w:tc>
      </w:tr>
      <w:tr w:rsidR="00A53152" w:rsidRPr="00ED6412" w14:paraId="633D566F" w14:textId="77777777" w:rsidTr="003E330A">
        <w:trPr>
          <w:trHeight w:val="454"/>
        </w:trPr>
        <w:tc>
          <w:tcPr>
            <w:tcW w:w="2212" w:type="dxa"/>
            <w:shd w:val="clear" w:color="auto" w:fill="auto"/>
            <w:vAlign w:val="center"/>
          </w:tcPr>
          <w:p w14:paraId="6C239BA5" w14:textId="6E16BECC" w:rsidR="00157CF3" w:rsidRPr="00ED6412" w:rsidRDefault="00157CF3" w:rsidP="003E330A">
            <w:pPr>
              <w:spacing w:line="360" w:lineRule="auto"/>
              <w:jc w:val="left"/>
            </w:pPr>
            <w:r w:rsidRPr="00ED6412">
              <w:rPr>
                <w:rFonts w:eastAsia="SimSun"/>
              </w:rPr>
              <w:t>GHG</w:t>
            </w:r>
          </w:p>
        </w:tc>
        <w:tc>
          <w:tcPr>
            <w:tcW w:w="5718" w:type="dxa"/>
            <w:shd w:val="clear" w:color="auto" w:fill="auto"/>
            <w:vAlign w:val="center"/>
          </w:tcPr>
          <w:p w14:paraId="2D16EAE0" w14:textId="79A29191" w:rsidR="00157CF3" w:rsidRPr="00ED6412" w:rsidRDefault="00157CF3" w:rsidP="003E330A">
            <w:pPr>
              <w:spacing w:line="360" w:lineRule="auto"/>
              <w:jc w:val="left"/>
            </w:pPr>
            <w:r w:rsidRPr="00ED6412">
              <w:t>Greenhouse gases</w:t>
            </w:r>
          </w:p>
        </w:tc>
      </w:tr>
      <w:tr w:rsidR="00A53152" w:rsidRPr="00ED6412" w14:paraId="3DBD8BA1" w14:textId="77777777" w:rsidTr="003E330A">
        <w:trPr>
          <w:trHeight w:val="454"/>
        </w:trPr>
        <w:tc>
          <w:tcPr>
            <w:tcW w:w="2212" w:type="dxa"/>
            <w:shd w:val="clear" w:color="auto" w:fill="auto"/>
            <w:vAlign w:val="center"/>
          </w:tcPr>
          <w:p w14:paraId="5F94D066" w14:textId="4EFC70D7" w:rsidR="00157CF3" w:rsidRPr="00ED6412" w:rsidRDefault="00157CF3" w:rsidP="003E330A">
            <w:pPr>
              <w:spacing w:line="360" w:lineRule="auto"/>
              <w:jc w:val="left"/>
              <w:rPr>
                <w:rFonts w:eastAsia="SimSun"/>
              </w:rPr>
            </w:pPr>
            <w:r w:rsidRPr="00ED6412">
              <w:t>GMM</w:t>
            </w:r>
          </w:p>
        </w:tc>
        <w:tc>
          <w:tcPr>
            <w:tcW w:w="5718" w:type="dxa"/>
            <w:shd w:val="clear" w:color="auto" w:fill="auto"/>
            <w:vAlign w:val="center"/>
          </w:tcPr>
          <w:p w14:paraId="6B0BC626" w14:textId="0ED9F660" w:rsidR="00157CF3" w:rsidRPr="00ED6412" w:rsidRDefault="00157CF3" w:rsidP="003E330A">
            <w:pPr>
              <w:spacing w:line="360" w:lineRule="auto"/>
              <w:jc w:val="left"/>
            </w:pPr>
            <w:r w:rsidRPr="00ED6412">
              <w:t xml:space="preserve">Gaussian mixture model </w:t>
            </w:r>
          </w:p>
        </w:tc>
      </w:tr>
      <w:tr w:rsidR="00A53152" w:rsidRPr="00ED6412" w14:paraId="2A309423" w14:textId="77777777" w:rsidTr="003E330A">
        <w:trPr>
          <w:trHeight w:val="454"/>
        </w:trPr>
        <w:tc>
          <w:tcPr>
            <w:tcW w:w="2212" w:type="dxa"/>
            <w:shd w:val="clear" w:color="auto" w:fill="auto"/>
            <w:vAlign w:val="center"/>
          </w:tcPr>
          <w:p w14:paraId="2B2A63EB" w14:textId="465A2A28" w:rsidR="00157CF3" w:rsidRPr="00ED6412" w:rsidRDefault="00157CF3" w:rsidP="003E330A">
            <w:pPr>
              <w:spacing w:line="360" w:lineRule="auto"/>
              <w:jc w:val="left"/>
            </w:pPr>
            <w:r w:rsidRPr="00ED6412">
              <w:t>GPNBI-MOSDE</w:t>
            </w:r>
          </w:p>
        </w:tc>
        <w:tc>
          <w:tcPr>
            <w:tcW w:w="5718" w:type="dxa"/>
            <w:shd w:val="clear" w:color="auto" w:fill="auto"/>
            <w:vAlign w:val="center"/>
          </w:tcPr>
          <w:p w14:paraId="14480691" w14:textId="7D805514" w:rsidR="00157CF3" w:rsidRPr="00ED6412" w:rsidRDefault="005E6CCD" w:rsidP="003E330A">
            <w:pPr>
              <w:spacing w:line="360" w:lineRule="auto"/>
              <w:jc w:val="left"/>
            </w:pPr>
            <w:r w:rsidRPr="00ED6412">
              <w:t>G</w:t>
            </w:r>
            <w:r w:rsidR="00157CF3" w:rsidRPr="00ED6412">
              <w:t xml:space="preserve">eneralized piecewise normal boundary intersection inspired multi-objective strength differential evolution </w:t>
            </w:r>
          </w:p>
        </w:tc>
      </w:tr>
      <w:tr w:rsidR="00A53152" w:rsidRPr="00ED6412" w14:paraId="21D0694E" w14:textId="77777777" w:rsidTr="003E330A">
        <w:trPr>
          <w:trHeight w:val="454"/>
        </w:trPr>
        <w:tc>
          <w:tcPr>
            <w:tcW w:w="2212" w:type="dxa"/>
            <w:shd w:val="clear" w:color="auto" w:fill="auto"/>
            <w:vAlign w:val="center"/>
          </w:tcPr>
          <w:p w14:paraId="6BEDECD6" w14:textId="7BF3903C" w:rsidR="006F74B6" w:rsidRPr="00ED6412" w:rsidRDefault="00262DE9" w:rsidP="003E330A">
            <w:pPr>
              <w:spacing w:line="360" w:lineRule="auto"/>
              <w:jc w:val="left"/>
              <w:rPr>
                <w:rFonts w:eastAsia="SimSun"/>
              </w:rPr>
            </w:pPr>
            <w:r w:rsidRPr="00ED6412">
              <w:t>HFPA</w:t>
            </w:r>
          </w:p>
        </w:tc>
        <w:tc>
          <w:tcPr>
            <w:tcW w:w="5718" w:type="dxa"/>
            <w:shd w:val="clear" w:color="auto" w:fill="auto"/>
            <w:vAlign w:val="center"/>
          </w:tcPr>
          <w:p w14:paraId="21A3BE83" w14:textId="60130187" w:rsidR="006F74B6" w:rsidRPr="00ED6412" w:rsidRDefault="00262DE9" w:rsidP="003E330A">
            <w:pPr>
              <w:spacing w:line="360" w:lineRule="auto"/>
              <w:jc w:val="left"/>
            </w:pPr>
            <w:r w:rsidRPr="00ED6412">
              <w:t xml:space="preserve">Hybrid flower pollination algorithm </w:t>
            </w:r>
          </w:p>
        </w:tc>
      </w:tr>
      <w:tr w:rsidR="00A53152" w:rsidRPr="00ED6412" w14:paraId="6B163F2B" w14:textId="77777777" w:rsidTr="003E330A">
        <w:trPr>
          <w:trHeight w:val="454"/>
        </w:trPr>
        <w:tc>
          <w:tcPr>
            <w:tcW w:w="2212" w:type="dxa"/>
            <w:shd w:val="clear" w:color="auto" w:fill="auto"/>
            <w:vAlign w:val="center"/>
          </w:tcPr>
          <w:p w14:paraId="78877F75" w14:textId="18E38A4B" w:rsidR="00EA782E" w:rsidRPr="00ED6412" w:rsidRDefault="00EA782E" w:rsidP="003E330A">
            <w:pPr>
              <w:spacing w:line="360" w:lineRule="auto"/>
              <w:jc w:val="left"/>
            </w:pPr>
            <w:r w:rsidRPr="00ED6412">
              <w:lastRenderedPageBreak/>
              <w:t>IPCC</w:t>
            </w:r>
          </w:p>
        </w:tc>
        <w:tc>
          <w:tcPr>
            <w:tcW w:w="5718" w:type="dxa"/>
            <w:shd w:val="clear" w:color="auto" w:fill="auto"/>
            <w:vAlign w:val="center"/>
          </w:tcPr>
          <w:p w14:paraId="0131B5C0" w14:textId="3F6CE096" w:rsidR="00EA782E" w:rsidRPr="00ED6412" w:rsidRDefault="00EA782E" w:rsidP="003E330A">
            <w:pPr>
              <w:spacing w:line="360" w:lineRule="auto"/>
              <w:jc w:val="left"/>
            </w:pPr>
            <w:r w:rsidRPr="00ED6412">
              <w:t xml:space="preserve">Intergovernmental panel on climate change </w:t>
            </w:r>
          </w:p>
        </w:tc>
      </w:tr>
      <w:tr w:rsidR="00A53152" w:rsidRPr="00ED6412" w14:paraId="71A55674" w14:textId="77777777" w:rsidTr="003E330A">
        <w:trPr>
          <w:trHeight w:val="454"/>
        </w:trPr>
        <w:tc>
          <w:tcPr>
            <w:tcW w:w="2212" w:type="dxa"/>
            <w:shd w:val="clear" w:color="auto" w:fill="auto"/>
            <w:vAlign w:val="center"/>
          </w:tcPr>
          <w:p w14:paraId="41982FFD" w14:textId="78A066D0" w:rsidR="007C1665" w:rsidRPr="00ED6412" w:rsidRDefault="007C1665" w:rsidP="003E330A">
            <w:pPr>
              <w:spacing w:line="360" w:lineRule="auto"/>
              <w:jc w:val="left"/>
            </w:pPr>
            <w:r w:rsidRPr="00ED6412">
              <w:t>IPP</w:t>
            </w:r>
          </w:p>
        </w:tc>
        <w:tc>
          <w:tcPr>
            <w:tcW w:w="5718" w:type="dxa"/>
            <w:shd w:val="clear" w:color="auto" w:fill="auto"/>
            <w:vAlign w:val="center"/>
          </w:tcPr>
          <w:p w14:paraId="0675D627" w14:textId="7378358A" w:rsidR="007C1665" w:rsidRPr="00ED6412" w:rsidRDefault="007C1665" w:rsidP="003E330A">
            <w:pPr>
              <w:spacing w:line="360" w:lineRule="auto"/>
              <w:jc w:val="left"/>
            </w:pPr>
            <w:r w:rsidRPr="00ED6412">
              <w:t>Independent power producer</w:t>
            </w:r>
          </w:p>
        </w:tc>
      </w:tr>
      <w:tr w:rsidR="00A53152" w:rsidRPr="00ED6412" w14:paraId="2DD3EA73" w14:textId="77777777" w:rsidTr="003E330A">
        <w:trPr>
          <w:trHeight w:val="454"/>
        </w:trPr>
        <w:tc>
          <w:tcPr>
            <w:tcW w:w="2212" w:type="dxa"/>
            <w:shd w:val="clear" w:color="auto" w:fill="auto"/>
            <w:vAlign w:val="center"/>
          </w:tcPr>
          <w:p w14:paraId="7FBAF69A" w14:textId="007EC54F" w:rsidR="004A62BD" w:rsidRPr="00ED6412" w:rsidRDefault="004A62BD" w:rsidP="003E330A">
            <w:pPr>
              <w:spacing w:line="360" w:lineRule="auto"/>
              <w:jc w:val="left"/>
              <w:rPr>
                <w:rFonts w:eastAsia="SimSun"/>
              </w:rPr>
            </w:pPr>
            <w:r w:rsidRPr="00ED6412">
              <w:t>LCOE</w:t>
            </w:r>
          </w:p>
        </w:tc>
        <w:tc>
          <w:tcPr>
            <w:tcW w:w="5718" w:type="dxa"/>
            <w:shd w:val="clear" w:color="auto" w:fill="auto"/>
            <w:vAlign w:val="center"/>
          </w:tcPr>
          <w:p w14:paraId="429373F2" w14:textId="0DFC5BEF" w:rsidR="004A62BD" w:rsidRPr="00ED6412" w:rsidRDefault="004A62BD" w:rsidP="003E330A">
            <w:pPr>
              <w:spacing w:line="360" w:lineRule="auto"/>
              <w:jc w:val="left"/>
            </w:pPr>
            <w:r w:rsidRPr="00ED6412">
              <w:t xml:space="preserve">Levelized cost of electricity </w:t>
            </w:r>
          </w:p>
        </w:tc>
      </w:tr>
      <w:tr w:rsidR="00A53152" w:rsidRPr="00ED6412" w14:paraId="0A881BDA" w14:textId="77777777" w:rsidTr="003E330A">
        <w:trPr>
          <w:trHeight w:val="454"/>
        </w:trPr>
        <w:tc>
          <w:tcPr>
            <w:tcW w:w="2212" w:type="dxa"/>
            <w:shd w:val="clear" w:color="auto" w:fill="auto"/>
            <w:vAlign w:val="center"/>
          </w:tcPr>
          <w:p w14:paraId="249224BD" w14:textId="7E4CD3CE" w:rsidR="00D64EF6" w:rsidRPr="00ED6412" w:rsidRDefault="00D64EF6" w:rsidP="003E330A">
            <w:pPr>
              <w:spacing w:line="360" w:lineRule="auto"/>
              <w:jc w:val="left"/>
            </w:pPr>
            <w:r w:rsidRPr="00ED6412">
              <w:t>LHV</w:t>
            </w:r>
          </w:p>
        </w:tc>
        <w:tc>
          <w:tcPr>
            <w:tcW w:w="5718" w:type="dxa"/>
            <w:shd w:val="clear" w:color="auto" w:fill="auto"/>
            <w:vAlign w:val="center"/>
          </w:tcPr>
          <w:p w14:paraId="15983078" w14:textId="697EA5BE" w:rsidR="00D64EF6" w:rsidRPr="00ED6412" w:rsidRDefault="00D64EF6" w:rsidP="003E330A">
            <w:pPr>
              <w:spacing w:line="360" w:lineRule="auto"/>
              <w:jc w:val="left"/>
            </w:pPr>
            <w:r w:rsidRPr="00ED6412">
              <w:t>Lower heating value, namely the net calorific value</w:t>
            </w:r>
          </w:p>
        </w:tc>
      </w:tr>
      <w:tr w:rsidR="00A53152" w:rsidRPr="00ED6412" w14:paraId="3EAE6FCE" w14:textId="77777777" w:rsidTr="003E330A">
        <w:trPr>
          <w:trHeight w:val="454"/>
        </w:trPr>
        <w:tc>
          <w:tcPr>
            <w:tcW w:w="2212" w:type="dxa"/>
            <w:shd w:val="clear" w:color="auto" w:fill="auto"/>
            <w:vAlign w:val="center"/>
          </w:tcPr>
          <w:p w14:paraId="45305DDE" w14:textId="35A39DFC" w:rsidR="00DF7875" w:rsidRPr="00ED6412" w:rsidRDefault="00DF7875" w:rsidP="003E330A">
            <w:pPr>
              <w:spacing w:line="360" w:lineRule="auto"/>
              <w:jc w:val="left"/>
            </w:pPr>
            <w:r w:rsidRPr="00ED6412">
              <w:t>LLC</w:t>
            </w:r>
          </w:p>
        </w:tc>
        <w:tc>
          <w:tcPr>
            <w:tcW w:w="5718" w:type="dxa"/>
            <w:shd w:val="clear" w:color="auto" w:fill="auto"/>
            <w:vAlign w:val="center"/>
          </w:tcPr>
          <w:p w14:paraId="6B8DEC48" w14:textId="1D2DF1F6" w:rsidR="00DF7875" w:rsidRPr="00ED6412" w:rsidRDefault="00DF7875" w:rsidP="00DF7875">
            <w:pPr>
              <w:spacing w:line="360" w:lineRule="auto"/>
              <w:jc w:val="left"/>
            </w:pPr>
            <w:r w:rsidRPr="00ED6412">
              <w:t xml:space="preserve">Limited liability company </w:t>
            </w:r>
          </w:p>
        </w:tc>
      </w:tr>
      <w:tr w:rsidR="00A53152" w:rsidRPr="00ED6412" w14:paraId="7F7C1E51" w14:textId="77777777" w:rsidTr="003E330A">
        <w:trPr>
          <w:trHeight w:val="454"/>
        </w:trPr>
        <w:tc>
          <w:tcPr>
            <w:tcW w:w="2212" w:type="dxa"/>
            <w:shd w:val="clear" w:color="auto" w:fill="auto"/>
            <w:vAlign w:val="center"/>
          </w:tcPr>
          <w:p w14:paraId="38C04FD1" w14:textId="4CA83014" w:rsidR="00D22104" w:rsidRPr="00ED6412" w:rsidRDefault="00D22104" w:rsidP="003E330A">
            <w:pPr>
              <w:spacing w:line="360" w:lineRule="auto"/>
              <w:jc w:val="left"/>
            </w:pPr>
            <w:r w:rsidRPr="00ED6412">
              <w:t>NSP</w:t>
            </w:r>
          </w:p>
        </w:tc>
        <w:tc>
          <w:tcPr>
            <w:tcW w:w="5718" w:type="dxa"/>
            <w:shd w:val="clear" w:color="auto" w:fill="auto"/>
            <w:vAlign w:val="center"/>
          </w:tcPr>
          <w:p w14:paraId="44C2C7E9" w14:textId="3A7B102A" w:rsidR="00D22104" w:rsidRPr="00ED6412" w:rsidRDefault="00D22104" w:rsidP="003E330A">
            <w:pPr>
              <w:spacing w:line="360" w:lineRule="auto"/>
              <w:jc w:val="left"/>
            </w:pPr>
            <w:r w:rsidRPr="00ED6412">
              <w:t>National service provider</w:t>
            </w:r>
          </w:p>
        </w:tc>
      </w:tr>
      <w:tr w:rsidR="00A53152" w:rsidRPr="00ED6412" w14:paraId="187B6ECA" w14:textId="77777777" w:rsidTr="003E330A">
        <w:trPr>
          <w:trHeight w:val="454"/>
        </w:trPr>
        <w:tc>
          <w:tcPr>
            <w:tcW w:w="2212" w:type="dxa"/>
            <w:shd w:val="clear" w:color="auto" w:fill="auto"/>
            <w:vAlign w:val="center"/>
          </w:tcPr>
          <w:p w14:paraId="1C3EB90C" w14:textId="0EB2AEDC" w:rsidR="003C09EB" w:rsidRPr="00ED6412" w:rsidRDefault="003C09EB" w:rsidP="003E330A">
            <w:pPr>
              <w:spacing w:line="360" w:lineRule="auto"/>
              <w:jc w:val="left"/>
              <w:rPr>
                <w:rFonts w:eastAsia="SimSun"/>
              </w:rPr>
            </w:pPr>
            <w:r w:rsidRPr="00ED6412">
              <w:t>pdf</w:t>
            </w:r>
          </w:p>
        </w:tc>
        <w:tc>
          <w:tcPr>
            <w:tcW w:w="5718" w:type="dxa"/>
            <w:shd w:val="clear" w:color="auto" w:fill="auto"/>
            <w:vAlign w:val="center"/>
          </w:tcPr>
          <w:p w14:paraId="2D4DB091" w14:textId="3A2BE5C8" w:rsidR="003C09EB" w:rsidRPr="00ED6412" w:rsidRDefault="003C09EB" w:rsidP="003E330A">
            <w:pPr>
              <w:spacing w:line="360" w:lineRule="auto"/>
              <w:jc w:val="left"/>
            </w:pPr>
            <w:r w:rsidRPr="00ED6412">
              <w:t>Probability density function</w:t>
            </w:r>
          </w:p>
        </w:tc>
      </w:tr>
      <w:tr w:rsidR="00A53152" w:rsidRPr="00ED6412" w14:paraId="4D2218AE" w14:textId="77777777" w:rsidTr="003E330A">
        <w:trPr>
          <w:trHeight w:val="454"/>
        </w:trPr>
        <w:tc>
          <w:tcPr>
            <w:tcW w:w="2212" w:type="dxa"/>
            <w:shd w:val="clear" w:color="auto" w:fill="auto"/>
            <w:vAlign w:val="center"/>
          </w:tcPr>
          <w:p w14:paraId="6302207B" w14:textId="352DA764" w:rsidR="00F47FE1" w:rsidRPr="00ED6412" w:rsidRDefault="00F47FE1" w:rsidP="003E330A">
            <w:pPr>
              <w:spacing w:line="360" w:lineRule="auto"/>
              <w:jc w:val="left"/>
            </w:pPr>
            <w:r w:rsidRPr="00ED6412">
              <w:t>PE</w:t>
            </w:r>
          </w:p>
        </w:tc>
        <w:tc>
          <w:tcPr>
            <w:tcW w:w="5718" w:type="dxa"/>
            <w:shd w:val="clear" w:color="auto" w:fill="auto"/>
            <w:vAlign w:val="center"/>
          </w:tcPr>
          <w:p w14:paraId="63A5079E" w14:textId="268CA01E" w:rsidR="00F47FE1" w:rsidRPr="00ED6412" w:rsidRDefault="00F47FE1" w:rsidP="00CE4767">
            <w:pPr>
              <w:spacing w:line="360" w:lineRule="auto"/>
              <w:jc w:val="left"/>
            </w:pPr>
            <w:r w:rsidRPr="00ED6412">
              <w:t>Percentage error</w:t>
            </w:r>
          </w:p>
        </w:tc>
      </w:tr>
      <w:tr w:rsidR="00A53152" w:rsidRPr="00ED6412" w14:paraId="1058B771" w14:textId="77777777" w:rsidTr="003E330A">
        <w:trPr>
          <w:trHeight w:val="454"/>
        </w:trPr>
        <w:tc>
          <w:tcPr>
            <w:tcW w:w="2212" w:type="dxa"/>
            <w:shd w:val="clear" w:color="auto" w:fill="auto"/>
            <w:vAlign w:val="center"/>
          </w:tcPr>
          <w:p w14:paraId="1F7EE236" w14:textId="07C26B17" w:rsidR="00CE4767" w:rsidRPr="00ED6412" w:rsidRDefault="00CE4767" w:rsidP="003E330A">
            <w:pPr>
              <w:spacing w:line="360" w:lineRule="auto"/>
              <w:jc w:val="left"/>
            </w:pPr>
            <w:r w:rsidRPr="00ED6412">
              <w:t>PEVs</w:t>
            </w:r>
          </w:p>
        </w:tc>
        <w:tc>
          <w:tcPr>
            <w:tcW w:w="5718" w:type="dxa"/>
            <w:shd w:val="clear" w:color="auto" w:fill="auto"/>
            <w:vAlign w:val="center"/>
          </w:tcPr>
          <w:p w14:paraId="61B8F9EC" w14:textId="03699D90" w:rsidR="00CE4767" w:rsidRPr="00ED6412" w:rsidRDefault="00CE4767" w:rsidP="00CE4767">
            <w:pPr>
              <w:spacing w:line="360" w:lineRule="auto"/>
              <w:jc w:val="left"/>
            </w:pPr>
            <w:r w:rsidRPr="00ED6412">
              <w:t xml:space="preserve">Plug-in electric vehicles </w:t>
            </w:r>
          </w:p>
        </w:tc>
      </w:tr>
      <w:tr w:rsidR="00A53152" w:rsidRPr="00ED6412" w14:paraId="01552A2C" w14:textId="77777777" w:rsidTr="003E330A">
        <w:trPr>
          <w:trHeight w:val="454"/>
        </w:trPr>
        <w:tc>
          <w:tcPr>
            <w:tcW w:w="2212" w:type="dxa"/>
            <w:shd w:val="clear" w:color="auto" w:fill="auto"/>
            <w:vAlign w:val="center"/>
          </w:tcPr>
          <w:p w14:paraId="4F3089AF" w14:textId="164AD5CA" w:rsidR="00DF7DBA" w:rsidRPr="00ED6412" w:rsidRDefault="00DF7DBA" w:rsidP="003E330A">
            <w:pPr>
              <w:spacing w:line="360" w:lineRule="auto"/>
              <w:jc w:val="left"/>
            </w:pPr>
            <w:r w:rsidRPr="00ED6412">
              <w:t>PF</w:t>
            </w:r>
          </w:p>
        </w:tc>
        <w:tc>
          <w:tcPr>
            <w:tcW w:w="5718" w:type="dxa"/>
            <w:shd w:val="clear" w:color="auto" w:fill="auto"/>
            <w:vAlign w:val="center"/>
          </w:tcPr>
          <w:p w14:paraId="141EEC1F" w14:textId="3BC60061" w:rsidR="00DF7DBA" w:rsidRPr="00ED6412" w:rsidRDefault="00DF7DBA" w:rsidP="00CE4767">
            <w:pPr>
              <w:spacing w:line="360" w:lineRule="auto"/>
              <w:jc w:val="left"/>
            </w:pPr>
            <w:r w:rsidRPr="00ED6412">
              <w:t>Pareto front</w:t>
            </w:r>
          </w:p>
        </w:tc>
      </w:tr>
      <w:tr w:rsidR="00A53152" w:rsidRPr="00ED6412" w14:paraId="40FD5176" w14:textId="77777777" w:rsidTr="003E330A">
        <w:trPr>
          <w:trHeight w:val="454"/>
        </w:trPr>
        <w:tc>
          <w:tcPr>
            <w:tcW w:w="2212" w:type="dxa"/>
            <w:shd w:val="clear" w:color="auto" w:fill="auto"/>
            <w:vAlign w:val="center"/>
          </w:tcPr>
          <w:p w14:paraId="42C8949B" w14:textId="633E00EB" w:rsidR="00BC09A4" w:rsidRPr="00ED6412" w:rsidRDefault="00BC09A4" w:rsidP="003E330A">
            <w:pPr>
              <w:spacing w:line="360" w:lineRule="auto"/>
              <w:jc w:val="left"/>
            </w:pPr>
            <w:r w:rsidRPr="00ED6412">
              <w:t>PFCs</w:t>
            </w:r>
          </w:p>
        </w:tc>
        <w:tc>
          <w:tcPr>
            <w:tcW w:w="5718" w:type="dxa"/>
            <w:shd w:val="clear" w:color="auto" w:fill="auto"/>
            <w:vAlign w:val="center"/>
          </w:tcPr>
          <w:p w14:paraId="23F9CB69" w14:textId="72BD788C" w:rsidR="00BC09A4" w:rsidRPr="00ED6412" w:rsidRDefault="00BC09A4" w:rsidP="003E330A">
            <w:pPr>
              <w:spacing w:line="360" w:lineRule="auto"/>
              <w:jc w:val="left"/>
            </w:pPr>
            <w:r w:rsidRPr="00ED6412">
              <w:t xml:space="preserve">perfluorocarbons </w:t>
            </w:r>
          </w:p>
        </w:tc>
      </w:tr>
      <w:tr w:rsidR="00A53152" w:rsidRPr="00ED6412" w14:paraId="54D207FB" w14:textId="77777777" w:rsidTr="003E330A">
        <w:trPr>
          <w:trHeight w:val="454"/>
        </w:trPr>
        <w:tc>
          <w:tcPr>
            <w:tcW w:w="2212" w:type="dxa"/>
            <w:shd w:val="clear" w:color="auto" w:fill="auto"/>
            <w:vAlign w:val="center"/>
          </w:tcPr>
          <w:p w14:paraId="2896E5C3" w14:textId="056C776B" w:rsidR="00062C48" w:rsidRPr="00ED6412" w:rsidRDefault="00062C48" w:rsidP="003E330A">
            <w:pPr>
              <w:spacing w:line="360" w:lineRule="auto"/>
              <w:jc w:val="left"/>
            </w:pPr>
            <w:r w:rsidRPr="00ED6412">
              <w:t>PHS</w:t>
            </w:r>
          </w:p>
        </w:tc>
        <w:tc>
          <w:tcPr>
            <w:tcW w:w="5718" w:type="dxa"/>
            <w:shd w:val="clear" w:color="auto" w:fill="auto"/>
            <w:vAlign w:val="center"/>
          </w:tcPr>
          <w:p w14:paraId="3FF92A21" w14:textId="04DCB99F" w:rsidR="00062C48" w:rsidRPr="00ED6412" w:rsidRDefault="00062C48" w:rsidP="003E330A">
            <w:pPr>
              <w:spacing w:line="360" w:lineRule="auto"/>
              <w:jc w:val="left"/>
            </w:pPr>
            <w:r w:rsidRPr="00ED6412">
              <w:t xml:space="preserve">Pumped hydro storage </w:t>
            </w:r>
          </w:p>
        </w:tc>
      </w:tr>
      <w:tr w:rsidR="00A53152" w:rsidRPr="00ED6412" w14:paraId="2B4E4CF0" w14:textId="77777777" w:rsidTr="003E330A">
        <w:trPr>
          <w:trHeight w:val="454"/>
        </w:trPr>
        <w:tc>
          <w:tcPr>
            <w:tcW w:w="2212" w:type="dxa"/>
            <w:shd w:val="clear" w:color="auto" w:fill="auto"/>
            <w:vAlign w:val="center"/>
          </w:tcPr>
          <w:p w14:paraId="3790B351" w14:textId="3A79E284" w:rsidR="007A5D40" w:rsidRPr="00ED6412" w:rsidRDefault="007A5D40" w:rsidP="003E330A">
            <w:pPr>
              <w:spacing w:line="360" w:lineRule="auto"/>
              <w:jc w:val="left"/>
              <w:rPr>
                <w:rFonts w:eastAsia="SimSun"/>
              </w:rPr>
            </w:pPr>
            <w:r w:rsidRPr="00ED6412">
              <w:rPr>
                <w:rFonts w:eastAsia="SimSun"/>
              </w:rPr>
              <w:t>PSO</w:t>
            </w:r>
          </w:p>
        </w:tc>
        <w:tc>
          <w:tcPr>
            <w:tcW w:w="5718" w:type="dxa"/>
            <w:shd w:val="clear" w:color="auto" w:fill="auto"/>
            <w:vAlign w:val="center"/>
          </w:tcPr>
          <w:p w14:paraId="453C09BC" w14:textId="1897CD77" w:rsidR="007A5D40" w:rsidRPr="00ED6412" w:rsidRDefault="003C09EB" w:rsidP="003E330A">
            <w:pPr>
              <w:spacing w:line="360" w:lineRule="auto"/>
              <w:jc w:val="left"/>
            </w:pPr>
            <w:r w:rsidRPr="00ED6412">
              <w:t>P</w:t>
            </w:r>
            <w:r w:rsidR="007A5D40" w:rsidRPr="00ED6412">
              <w:t>article swarm optimization</w:t>
            </w:r>
          </w:p>
        </w:tc>
      </w:tr>
      <w:tr w:rsidR="00A53152" w:rsidRPr="00ED6412" w14:paraId="758539F8" w14:textId="77777777" w:rsidTr="003E330A">
        <w:trPr>
          <w:trHeight w:val="454"/>
        </w:trPr>
        <w:tc>
          <w:tcPr>
            <w:tcW w:w="2212" w:type="dxa"/>
            <w:shd w:val="clear" w:color="auto" w:fill="auto"/>
            <w:vAlign w:val="center"/>
          </w:tcPr>
          <w:p w14:paraId="469024F2" w14:textId="27422F83" w:rsidR="0035040C" w:rsidRPr="00ED6412" w:rsidRDefault="0035040C" w:rsidP="003E330A">
            <w:pPr>
              <w:spacing w:line="360" w:lineRule="auto"/>
              <w:jc w:val="left"/>
              <w:rPr>
                <w:rFonts w:eastAsia="SimSun"/>
              </w:rPr>
            </w:pPr>
            <w:r w:rsidRPr="00ED6412">
              <w:rPr>
                <w:rFonts w:eastAsia="SimSun"/>
              </w:rPr>
              <w:t>PV</w:t>
            </w:r>
          </w:p>
        </w:tc>
        <w:tc>
          <w:tcPr>
            <w:tcW w:w="5718" w:type="dxa"/>
            <w:shd w:val="clear" w:color="auto" w:fill="auto"/>
            <w:vAlign w:val="center"/>
          </w:tcPr>
          <w:p w14:paraId="22E63B7F" w14:textId="450218D3" w:rsidR="0035040C" w:rsidRPr="00ED6412" w:rsidRDefault="0035040C" w:rsidP="003E330A">
            <w:pPr>
              <w:spacing w:line="360" w:lineRule="auto"/>
              <w:jc w:val="left"/>
            </w:pPr>
            <w:r w:rsidRPr="00ED6412">
              <w:t>Photovoltaics</w:t>
            </w:r>
          </w:p>
        </w:tc>
      </w:tr>
      <w:tr w:rsidR="00A53152" w:rsidRPr="00ED6412" w14:paraId="54CC8A3F" w14:textId="77777777" w:rsidTr="003E330A">
        <w:trPr>
          <w:trHeight w:val="454"/>
        </w:trPr>
        <w:tc>
          <w:tcPr>
            <w:tcW w:w="2212" w:type="dxa"/>
            <w:shd w:val="clear" w:color="auto" w:fill="auto"/>
            <w:vAlign w:val="center"/>
          </w:tcPr>
          <w:p w14:paraId="77D31B97" w14:textId="4E4B04C7" w:rsidR="00817802" w:rsidRPr="00ED6412" w:rsidRDefault="00817802" w:rsidP="003E330A">
            <w:pPr>
              <w:spacing w:line="360" w:lineRule="auto"/>
              <w:jc w:val="left"/>
              <w:rPr>
                <w:rFonts w:eastAsia="SimSun"/>
              </w:rPr>
            </w:pPr>
            <w:r w:rsidRPr="00ED6412">
              <w:t>SoC</w:t>
            </w:r>
          </w:p>
        </w:tc>
        <w:tc>
          <w:tcPr>
            <w:tcW w:w="5718" w:type="dxa"/>
            <w:shd w:val="clear" w:color="auto" w:fill="auto"/>
            <w:vAlign w:val="center"/>
          </w:tcPr>
          <w:p w14:paraId="78D66ACF" w14:textId="54C60765" w:rsidR="00817802" w:rsidRPr="00ED6412" w:rsidRDefault="00817802" w:rsidP="003E330A">
            <w:pPr>
              <w:spacing w:line="360" w:lineRule="auto"/>
              <w:jc w:val="left"/>
            </w:pPr>
            <w:r w:rsidRPr="00ED6412">
              <w:t xml:space="preserve">State of charge </w:t>
            </w:r>
          </w:p>
        </w:tc>
      </w:tr>
      <w:tr w:rsidR="00A53152" w:rsidRPr="00ED6412" w14:paraId="149D359E" w14:textId="77777777" w:rsidTr="003E330A">
        <w:trPr>
          <w:trHeight w:val="454"/>
        </w:trPr>
        <w:tc>
          <w:tcPr>
            <w:tcW w:w="2212" w:type="dxa"/>
            <w:shd w:val="clear" w:color="auto" w:fill="auto"/>
            <w:vAlign w:val="center"/>
          </w:tcPr>
          <w:p w14:paraId="32890108" w14:textId="323546FB" w:rsidR="007A5D40" w:rsidRPr="00ED6412" w:rsidRDefault="007A5D40" w:rsidP="003E330A">
            <w:pPr>
              <w:spacing w:line="360" w:lineRule="auto"/>
              <w:jc w:val="left"/>
            </w:pPr>
            <w:r w:rsidRPr="00ED6412">
              <w:t>SQP</w:t>
            </w:r>
          </w:p>
        </w:tc>
        <w:tc>
          <w:tcPr>
            <w:tcW w:w="5718" w:type="dxa"/>
            <w:shd w:val="clear" w:color="auto" w:fill="auto"/>
            <w:vAlign w:val="center"/>
          </w:tcPr>
          <w:p w14:paraId="4CF95776" w14:textId="5191DEC1" w:rsidR="007A5D40" w:rsidRPr="00ED6412" w:rsidRDefault="007A5D40" w:rsidP="003E330A">
            <w:pPr>
              <w:spacing w:line="360" w:lineRule="auto"/>
              <w:jc w:val="left"/>
            </w:pPr>
            <w:r w:rsidRPr="00ED6412">
              <w:t>Sequential quadratic programming</w:t>
            </w:r>
          </w:p>
        </w:tc>
      </w:tr>
      <w:tr w:rsidR="00A53152" w:rsidRPr="00ED6412" w14:paraId="1C1A8AEB" w14:textId="77777777" w:rsidTr="003E330A">
        <w:trPr>
          <w:trHeight w:val="454"/>
        </w:trPr>
        <w:tc>
          <w:tcPr>
            <w:tcW w:w="2212" w:type="dxa"/>
            <w:shd w:val="clear" w:color="auto" w:fill="auto"/>
            <w:vAlign w:val="center"/>
          </w:tcPr>
          <w:p w14:paraId="04901655" w14:textId="15072CF9" w:rsidR="00116D38" w:rsidRPr="00ED6412" w:rsidRDefault="00116D38" w:rsidP="003E330A">
            <w:pPr>
              <w:spacing w:line="360" w:lineRule="auto"/>
              <w:jc w:val="left"/>
            </w:pPr>
            <w:r w:rsidRPr="00ED6412">
              <w:t>SRMC</w:t>
            </w:r>
          </w:p>
        </w:tc>
        <w:tc>
          <w:tcPr>
            <w:tcW w:w="5718" w:type="dxa"/>
            <w:shd w:val="clear" w:color="auto" w:fill="auto"/>
            <w:vAlign w:val="center"/>
          </w:tcPr>
          <w:p w14:paraId="26B580CA" w14:textId="4118BDD8" w:rsidR="00116D38" w:rsidRPr="00ED6412" w:rsidRDefault="00116D38" w:rsidP="003E330A">
            <w:pPr>
              <w:spacing w:line="360" w:lineRule="auto"/>
              <w:jc w:val="left"/>
            </w:pPr>
            <w:r w:rsidRPr="00ED6412">
              <w:t xml:space="preserve">Short run marginal cost </w:t>
            </w:r>
          </w:p>
        </w:tc>
      </w:tr>
      <w:tr w:rsidR="00A53152" w:rsidRPr="00ED6412" w14:paraId="0D6FB2E1" w14:textId="77777777" w:rsidTr="003E330A">
        <w:trPr>
          <w:trHeight w:val="454"/>
        </w:trPr>
        <w:tc>
          <w:tcPr>
            <w:tcW w:w="2212" w:type="dxa"/>
            <w:shd w:val="clear" w:color="auto" w:fill="auto"/>
            <w:vAlign w:val="center"/>
          </w:tcPr>
          <w:p w14:paraId="6ECE9717" w14:textId="351C68D6" w:rsidR="00443D69" w:rsidRPr="00ED6412" w:rsidRDefault="00443D69" w:rsidP="003E330A">
            <w:pPr>
              <w:spacing w:line="360" w:lineRule="auto"/>
              <w:jc w:val="left"/>
            </w:pPr>
            <w:r w:rsidRPr="00ED6412">
              <w:t>STOR</w:t>
            </w:r>
          </w:p>
        </w:tc>
        <w:tc>
          <w:tcPr>
            <w:tcW w:w="5718" w:type="dxa"/>
            <w:shd w:val="clear" w:color="auto" w:fill="auto"/>
            <w:vAlign w:val="center"/>
          </w:tcPr>
          <w:p w14:paraId="06873E5A" w14:textId="149024DC" w:rsidR="00443D69" w:rsidRPr="00ED6412" w:rsidRDefault="00443D69" w:rsidP="003E330A">
            <w:pPr>
              <w:spacing w:line="360" w:lineRule="auto"/>
              <w:jc w:val="left"/>
            </w:pPr>
            <w:r w:rsidRPr="00ED6412">
              <w:t xml:space="preserve">Short term operating reserves </w:t>
            </w:r>
          </w:p>
        </w:tc>
      </w:tr>
      <w:tr w:rsidR="00A53152" w:rsidRPr="00ED6412" w14:paraId="03CAD3BC" w14:textId="77777777" w:rsidTr="003E330A">
        <w:trPr>
          <w:trHeight w:val="454"/>
        </w:trPr>
        <w:tc>
          <w:tcPr>
            <w:tcW w:w="2212" w:type="dxa"/>
            <w:shd w:val="clear" w:color="auto" w:fill="auto"/>
            <w:vAlign w:val="center"/>
          </w:tcPr>
          <w:p w14:paraId="1B3DDF0B" w14:textId="5AD467AD" w:rsidR="002C7FDB" w:rsidRPr="00ED6412" w:rsidRDefault="002C7FDB" w:rsidP="003E330A">
            <w:pPr>
              <w:spacing w:line="360" w:lineRule="auto"/>
              <w:jc w:val="left"/>
            </w:pPr>
            <w:r w:rsidRPr="00ED6412">
              <w:t>SWT</w:t>
            </w:r>
          </w:p>
        </w:tc>
        <w:tc>
          <w:tcPr>
            <w:tcW w:w="5718" w:type="dxa"/>
            <w:shd w:val="clear" w:color="auto" w:fill="auto"/>
            <w:vAlign w:val="center"/>
          </w:tcPr>
          <w:p w14:paraId="2FA2635E" w14:textId="2108A7C4" w:rsidR="002C7FDB" w:rsidRPr="00ED6412" w:rsidRDefault="002C7FDB" w:rsidP="003E330A">
            <w:pPr>
              <w:spacing w:line="360" w:lineRule="auto"/>
              <w:jc w:val="left"/>
            </w:pPr>
            <w:r w:rsidRPr="00ED6412">
              <w:t xml:space="preserve">Stochastic weight trade-off </w:t>
            </w:r>
          </w:p>
        </w:tc>
      </w:tr>
      <w:tr w:rsidR="00A53152" w:rsidRPr="00ED6412" w14:paraId="30CB9341" w14:textId="77777777" w:rsidTr="003E330A">
        <w:trPr>
          <w:trHeight w:val="454"/>
        </w:trPr>
        <w:tc>
          <w:tcPr>
            <w:tcW w:w="2212" w:type="dxa"/>
            <w:shd w:val="clear" w:color="auto" w:fill="auto"/>
            <w:vAlign w:val="center"/>
          </w:tcPr>
          <w:p w14:paraId="1BC431D0" w14:textId="77777777" w:rsidR="00064042" w:rsidRPr="00ED6412" w:rsidRDefault="00064042" w:rsidP="003E330A">
            <w:pPr>
              <w:spacing w:line="360" w:lineRule="auto"/>
              <w:jc w:val="left"/>
              <w:rPr>
                <w:rFonts w:eastAsia="SimSun"/>
              </w:rPr>
            </w:pPr>
            <w:r w:rsidRPr="00ED6412">
              <w:t>VRE</w:t>
            </w:r>
          </w:p>
        </w:tc>
        <w:tc>
          <w:tcPr>
            <w:tcW w:w="5718" w:type="dxa"/>
            <w:shd w:val="clear" w:color="auto" w:fill="auto"/>
            <w:vAlign w:val="center"/>
          </w:tcPr>
          <w:p w14:paraId="50B7A897" w14:textId="77777777" w:rsidR="00064042" w:rsidRPr="00ED6412" w:rsidRDefault="00064042" w:rsidP="003E330A">
            <w:pPr>
              <w:spacing w:line="360" w:lineRule="auto"/>
              <w:jc w:val="left"/>
            </w:pPr>
            <w:r w:rsidRPr="00ED6412">
              <w:t xml:space="preserve">Variable renewable energy </w:t>
            </w:r>
          </w:p>
        </w:tc>
      </w:tr>
      <w:tr w:rsidR="00A53152" w:rsidRPr="00ED6412" w14:paraId="13598B11" w14:textId="77777777" w:rsidTr="003E330A">
        <w:trPr>
          <w:trHeight w:val="454"/>
        </w:trPr>
        <w:tc>
          <w:tcPr>
            <w:tcW w:w="2212" w:type="dxa"/>
            <w:shd w:val="clear" w:color="auto" w:fill="auto"/>
            <w:vAlign w:val="center"/>
          </w:tcPr>
          <w:p w14:paraId="6A1B9ACE" w14:textId="7993F68A" w:rsidR="00CE4767" w:rsidRPr="00ED6412" w:rsidRDefault="00CE4767" w:rsidP="003E330A">
            <w:pPr>
              <w:spacing w:line="360" w:lineRule="auto"/>
              <w:jc w:val="left"/>
            </w:pPr>
            <w:r w:rsidRPr="00ED6412">
              <w:lastRenderedPageBreak/>
              <w:t>V2G</w:t>
            </w:r>
          </w:p>
        </w:tc>
        <w:tc>
          <w:tcPr>
            <w:tcW w:w="5718" w:type="dxa"/>
            <w:shd w:val="clear" w:color="auto" w:fill="auto"/>
            <w:vAlign w:val="center"/>
          </w:tcPr>
          <w:p w14:paraId="400ED04A" w14:textId="23B84B44" w:rsidR="00CE4767" w:rsidRPr="00ED6412" w:rsidRDefault="00CE4767" w:rsidP="00CE4767">
            <w:pPr>
              <w:spacing w:line="360" w:lineRule="auto"/>
              <w:jc w:val="left"/>
            </w:pPr>
            <w:r w:rsidRPr="00ED6412">
              <w:t>Vehicle-to-grid</w:t>
            </w:r>
          </w:p>
        </w:tc>
      </w:tr>
      <w:tr w:rsidR="00A53152" w:rsidRPr="00ED6412" w14:paraId="3C981E0E" w14:textId="77777777" w:rsidTr="003E330A">
        <w:trPr>
          <w:trHeight w:val="454"/>
        </w:trPr>
        <w:tc>
          <w:tcPr>
            <w:tcW w:w="2212" w:type="dxa"/>
            <w:shd w:val="clear" w:color="auto" w:fill="auto"/>
            <w:vAlign w:val="center"/>
          </w:tcPr>
          <w:p w14:paraId="1BFF7623" w14:textId="48BBBC7A" w:rsidR="003141BF" w:rsidRPr="00ED6412" w:rsidRDefault="003141BF" w:rsidP="003E330A">
            <w:pPr>
              <w:spacing w:line="360" w:lineRule="auto"/>
              <w:jc w:val="left"/>
            </w:pPr>
            <w:r w:rsidRPr="00ED6412">
              <w:t>WSCS</w:t>
            </w:r>
          </w:p>
        </w:tc>
        <w:tc>
          <w:tcPr>
            <w:tcW w:w="5718" w:type="dxa"/>
            <w:shd w:val="clear" w:color="auto" w:fill="auto"/>
            <w:vAlign w:val="center"/>
          </w:tcPr>
          <w:p w14:paraId="3263E014" w14:textId="7848511B" w:rsidR="003141BF" w:rsidRPr="00ED6412" w:rsidRDefault="00443D69" w:rsidP="003E330A">
            <w:pPr>
              <w:spacing w:line="360" w:lineRule="auto"/>
              <w:jc w:val="left"/>
            </w:pPr>
            <w:r w:rsidRPr="00ED6412">
              <w:t>W</w:t>
            </w:r>
            <w:r w:rsidR="003141BF" w:rsidRPr="00ED6412">
              <w:t>ind-storage combined system</w:t>
            </w:r>
          </w:p>
        </w:tc>
      </w:tr>
      <w:tr w:rsidR="00373A94" w:rsidRPr="00ED6412" w14:paraId="2478FC1D" w14:textId="77777777" w:rsidTr="003E330A">
        <w:trPr>
          <w:trHeight w:val="454"/>
        </w:trPr>
        <w:tc>
          <w:tcPr>
            <w:tcW w:w="2212" w:type="dxa"/>
            <w:shd w:val="clear" w:color="auto" w:fill="auto"/>
            <w:vAlign w:val="center"/>
          </w:tcPr>
          <w:p w14:paraId="5B2FA060" w14:textId="3E69E310" w:rsidR="00373A94" w:rsidRPr="00ED6412" w:rsidRDefault="00373A94" w:rsidP="003E330A">
            <w:pPr>
              <w:spacing w:line="360" w:lineRule="auto"/>
              <w:jc w:val="left"/>
            </w:pPr>
            <w:r w:rsidRPr="00ED6412">
              <w:t>WSM</w:t>
            </w:r>
          </w:p>
        </w:tc>
        <w:tc>
          <w:tcPr>
            <w:tcW w:w="5718" w:type="dxa"/>
            <w:shd w:val="clear" w:color="auto" w:fill="auto"/>
            <w:vAlign w:val="center"/>
          </w:tcPr>
          <w:p w14:paraId="4D287763" w14:textId="01C65F35" w:rsidR="00373A94" w:rsidRPr="00ED6412" w:rsidRDefault="00373A94" w:rsidP="003E330A">
            <w:pPr>
              <w:spacing w:line="360" w:lineRule="auto"/>
              <w:jc w:val="left"/>
            </w:pPr>
            <w:r w:rsidRPr="00ED6412">
              <w:t xml:space="preserve">Weighted sum method </w:t>
            </w:r>
          </w:p>
        </w:tc>
      </w:tr>
    </w:tbl>
    <w:p w14:paraId="2042FC53" w14:textId="77777777" w:rsidR="000371C4" w:rsidRPr="00ED6412" w:rsidRDefault="000371C4" w:rsidP="000371C4"/>
    <w:p w14:paraId="11752152" w14:textId="1B337602" w:rsidR="00D8160F" w:rsidRPr="00ED6412" w:rsidRDefault="00053775" w:rsidP="000371C4">
      <w:pPr>
        <w:rPr>
          <w:b/>
        </w:rPr>
      </w:pPr>
      <w:r w:rsidRPr="00ED6412">
        <w:rPr>
          <w:b/>
        </w:rPr>
        <w:t>Roman alphabet</w:t>
      </w:r>
    </w:p>
    <w:tbl>
      <w:tblPr>
        <w:tblW w:w="0" w:type="auto"/>
        <w:tblLook w:val="04A0" w:firstRow="1" w:lastRow="0" w:firstColumn="1" w:lastColumn="0" w:noHBand="0" w:noVBand="1"/>
      </w:tblPr>
      <w:tblGrid>
        <w:gridCol w:w="2212"/>
        <w:gridCol w:w="5718"/>
      </w:tblGrid>
      <w:tr w:rsidR="00A53152" w:rsidRPr="00ED6412" w14:paraId="6E8B6C0D" w14:textId="77777777" w:rsidTr="00364E78">
        <w:trPr>
          <w:trHeight w:val="454"/>
        </w:trPr>
        <w:tc>
          <w:tcPr>
            <w:tcW w:w="2212" w:type="dxa"/>
            <w:shd w:val="clear" w:color="auto" w:fill="auto"/>
          </w:tcPr>
          <w:p w14:paraId="3D4B9385" w14:textId="5CA7A036" w:rsidR="00992F3A" w:rsidRPr="00953B9D" w:rsidRDefault="00E32CFB" w:rsidP="005D444D">
            <w:pPr>
              <w:spacing w:line="360" w:lineRule="auto"/>
              <w:rPr>
                <w:rFonts w:eastAsia="SimSun"/>
                <w:i/>
                <w:color w:val="000000" w:themeColor="text1"/>
              </w:rPr>
            </w:pPr>
            <w:bookmarkStart w:id="6" w:name="_Toc66614085"/>
            <w:bookmarkStart w:id="7" w:name="_Toc66772014"/>
            <w:bookmarkStart w:id="8" w:name="_Toc246151515"/>
            <w:bookmarkStart w:id="9" w:name="_Toc416765075"/>
            <w:r w:rsidRPr="00953B9D">
              <w:rPr>
                <w:rFonts w:eastAsia="SimSun"/>
                <w:i/>
                <w:color w:val="000000" w:themeColor="text1"/>
              </w:rPr>
              <w:t>a</w:t>
            </w:r>
          </w:p>
        </w:tc>
        <w:tc>
          <w:tcPr>
            <w:tcW w:w="5718" w:type="dxa"/>
            <w:shd w:val="clear" w:color="auto" w:fill="auto"/>
          </w:tcPr>
          <w:p w14:paraId="17673C92" w14:textId="0C47836E" w:rsidR="00992F3A" w:rsidRPr="00953B9D" w:rsidRDefault="00992F3A" w:rsidP="00187CF4">
            <w:pPr>
              <w:spacing w:line="360" w:lineRule="auto"/>
              <w:rPr>
                <w:i/>
                <w:color w:val="000000" w:themeColor="text1"/>
              </w:rPr>
            </w:pPr>
            <w:r w:rsidRPr="00953B9D">
              <w:rPr>
                <w:i/>
                <w:color w:val="000000" w:themeColor="text1"/>
              </w:rPr>
              <w:t>w</w:t>
            </w:r>
            <w:r w:rsidRPr="00953B9D">
              <w:rPr>
                <w:i/>
                <w:color w:val="000000" w:themeColor="text1"/>
                <w:vertAlign w:val="subscript"/>
              </w:rPr>
              <w:t>r</w:t>
            </w:r>
            <w:r w:rsidRPr="00953B9D">
              <w:rPr>
                <w:i/>
                <w:color w:val="000000" w:themeColor="text1"/>
              </w:rPr>
              <w:t>/(v</w:t>
            </w:r>
            <w:r w:rsidRPr="00953B9D">
              <w:rPr>
                <w:i/>
                <w:color w:val="000000" w:themeColor="text1"/>
                <w:vertAlign w:val="subscript"/>
              </w:rPr>
              <w:t>r</w:t>
            </w:r>
            <w:r w:rsidRPr="00953B9D">
              <w:rPr>
                <w:i/>
                <w:color w:val="000000" w:themeColor="text1"/>
              </w:rPr>
              <w:t>-v</w:t>
            </w:r>
            <w:r w:rsidRPr="00953B9D">
              <w:rPr>
                <w:i/>
                <w:color w:val="000000" w:themeColor="text1"/>
                <w:vertAlign w:val="subscript"/>
              </w:rPr>
              <w:t>i</w:t>
            </w:r>
            <w:r w:rsidRPr="00953B9D">
              <w:rPr>
                <w:i/>
                <w:color w:val="000000" w:themeColor="text1"/>
              </w:rPr>
              <w:t>)</w:t>
            </w:r>
            <w:r w:rsidR="00142465" w:rsidRPr="00953B9D">
              <w:rPr>
                <w:i/>
                <w:color w:val="000000" w:themeColor="text1"/>
              </w:rPr>
              <w:t xml:space="preserve"> </w:t>
            </w:r>
            <w:r w:rsidR="00142465" w:rsidRPr="00953B9D">
              <w:rPr>
                <w:color w:val="000000" w:themeColor="text1"/>
              </w:rPr>
              <w:t>(MWs/m)</w:t>
            </w:r>
          </w:p>
        </w:tc>
      </w:tr>
      <w:tr w:rsidR="00A53152" w:rsidRPr="00ED6412" w14:paraId="6C66B7EC" w14:textId="77777777" w:rsidTr="00364E78">
        <w:trPr>
          <w:trHeight w:val="454"/>
        </w:trPr>
        <w:tc>
          <w:tcPr>
            <w:tcW w:w="2212" w:type="dxa"/>
            <w:shd w:val="clear" w:color="auto" w:fill="auto"/>
          </w:tcPr>
          <w:p w14:paraId="05D7E044" w14:textId="720B30E3" w:rsidR="00053775" w:rsidRPr="00953B9D" w:rsidRDefault="00053775" w:rsidP="00E21EA3">
            <w:pPr>
              <w:spacing w:line="360" w:lineRule="auto"/>
              <w:rPr>
                <w:rFonts w:eastAsia="SimSun"/>
                <w:i/>
                <w:color w:val="000000" w:themeColor="text1"/>
              </w:rPr>
            </w:pPr>
            <w:r w:rsidRPr="00953B9D">
              <w:rPr>
                <w:rFonts w:eastAsia="SimSun"/>
                <w:i/>
                <w:color w:val="000000" w:themeColor="text1"/>
              </w:rPr>
              <w:t>a</w:t>
            </w:r>
            <w:r w:rsidRPr="00953B9D">
              <w:rPr>
                <w:rFonts w:eastAsia="SimSun"/>
                <w:i/>
                <w:color w:val="000000" w:themeColor="text1"/>
                <w:vertAlign w:val="subscript"/>
              </w:rPr>
              <w:t>i</w:t>
            </w:r>
            <w:r w:rsidR="00E21EA3" w:rsidRPr="00953B9D">
              <w:rPr>
                <w:rFonts w:eastAsia="SimSun"/>
                <w:i/>
                <w:color w:val="000000" w:themeColor="text1"/>
              </w:rPr>
              <w:t>,</w:t>
            </w:r>
            <w:r w:rsidR="00E21EA3" w:rsidRPr="00953B9D">
              <w:rPr>
                <w:b/>
                <w:color w:val="000000" w:themeColor="text1"/>
              </w:rPr>
              <w:t xml:space="preserve"> </w:t>
            </w:r>
            <w:r w:rsidRPr="00953B9D">
              <w:rPr>
                <w:rFonts w:eastAsia="SimSun"/>
                <w:i/>
                <w:color w:val="000000" w:themeColor="text1"/>
              </w:rPr>
              <w:t>b</w:t>
            </w:r>
            <w:r w:rsidRPr="00953B9D">
              <w:rPr>
                <w:rFonts w:eastAsia="SimSun"/>
                <w:i/>
                <w:color w:val="000000" w:themeColor="text1"/>
                <w:vertAlign w:val="subscript"/>
              </w:rPr>
              <w:t>i</w:t>
            </w:r>
            <w:r w:rsidRPr="00953B9D">
              <w:rPr>
                <w:rFonts w:eastAsia="SimSun"/>
                <w:i/>
                <w:color w:val="000000" w:themeColor="text1"/>
              </w:rPr>
              <w:t>, c</w:t>
            </w:r>
            <w:r w:rsidRPr="00953B9D">
              <w:rPr>
                <w:rFonts w:eastAsia="SimSun"/>
                <w:i/>
                <w:color w:val="000000" w:themeColor="text1"/>
                <w:vertAlign w:val="subscript"/>
              </w:rPr>
              <w:t>i</w:t>
            </w:r>
            <w:r w:rsidRPr="00953B9D">
              <w:rPr>
                <w:rFonts w:eastAsia="SimSun"/>
                <w:color w:val="000000" w:themeColor="text1"/>
              </w:rPr>
              <w:t xml:space="preserve"> </w:t>
            </w:r>
          </w:p>
        </w:tc>
        <w:tc>
          <w:tcPr>
            <w:tcW w:w="5718" w:type="dxa"/>
            <w:shd w:val="clear" w:color="auto" w:fill="auto"/>
          </w:tcPr>
          <w:p w14:paraId="45C3321F" w14:textId="75D1D1EC" w:rsidR="00053775" w:rsidRPr="00953B9D" w:rsidRDefault="00053775" w:rsidP="00FA2338">
            <w:pPr>
              <w:spacing w:line="360" w:lineRule="auto"/>
              <w:rPr>
                <w:i/>
                <w:color w:val="000000" w:themeColor="text1"/>
              </w:rPr>
            </w:pPr>
            <w:r w:rsidRPr="00953B9D">
              <w:rPr>
                <w:color w:val="000000" w:themeColor="text1"/>
              </w:rPr>
              <w:t xml:space="preserve">Coefficients in the cost function of the </w:t>
            </w:r>
            <w:r w:rsidRPr="00953B9D">
              <w:rPr>
                <w:i/>
                <w:color w:val="000000" w:themeColor="text1"/>
              </w:rPr>
              <w:t>i</w:t>
            </w:r>
            <w:r w:rsidRPr="00953B9D">
              <w:rPr>
                <w:color w:val="000000" w:themeColor="text1"/>
                <w:vertAlign w:val="superscript"/>
              </w:rPr>
              <w:t>th</w:t>
            </w:r>
            <w:r w:rsidRPr="00953B9D">
              <w:rPr>
                <w:color w:val="000000" w:themeColor="text1"/>
              </w:rPr>
              <w:t xml:space="preserve"> conventional generator</w:t>
            </w:r>
            <w:r w:rsidR="00FA2338" w:rsidRPr="00953B9D">
              <w:rPr>
                <w:color w:val="000000" w:themeColor="text1"/>
              </w:rPr>
              <w:t xml:space="preserve"> (</w:t>
            </w:r>
            <w:r w:rsidR="00E21EA3" w:rsidRPr="00953B9D">
              <w:rPr>
                <w:color w:val="000000" w:themeColor="text1"/>
              </w:rPr>
              <w:t>£/MW</w:t>
            </w:r>
            <w:r w:rsidR="00E21EA3" w:rsidRPr="00953B9D">
              <w:rPr>
                <w:color w:val="000000" w:themeColor="text1"/>
                <w:vertAlign w:val="superscript"/>
              </w:rPr>
              <w:t>3</w:t>
            </w:r>
            <w:r w:rsidR="00E21EA3" w:rsidRPr="00953B9D">
              <w:rPr>
                <w:color w:val="000000" w:themeColor="text1"/>
              </w:rPr>
              <w:t>h, £/MW</w:t>
            </w:r>
            <w:r w:rsidR="00E21EA3" w:rsidRPr="00953B9D">
              <w:rPr>
                <w:color w:val="000000" w:themeColor="text1"/>
                <w:vertAlign w:val="superscript"/>
              </w:rPr>
              <w:t>2</w:t>
            </w:r>
            <w:r w:rsidR="00E21EA3" w:rsidRPr="00953B9D">
              <w:rPr>
                <w:color w:val="000000" w:themeColor="text1"/>
              </w:rPr>
              <w:t>h, £/MW</w:t>
            </w:r>
            <w:r w:rsidR="00FA2338" w:rsidRPr="00953B9D">
              <w:rPr>
                <w:color w:val="000000" w:themeColor="text1"/>
              </w:rPr>
              <w:t>h)</w:t>
            </w:r>
          </w:p>
        </w:tc>
      </w:tr>
      <w:tr w:rsidR="00A53152" w:rsidRPr="00ED6412" w14:paraId="1B017D7B" w14:textId="77777777" w:rsidTr="00364E78">
        <w:trPr>
          <w:trHeight w:val="454"/>
        </w:trPr>
        <w:tc>
          <w:tcPr>
            <w:tcW w:w="2212" w:type="dxa"/>
            <w:shd w:val="clear" w:color="auto" w:fill="auto"/>
          </w:tcPr>
          <w:p w14:paraId="75BD25B5" w14:textId="77777777" w:rsidR="00992F3A" w:rsidRPr="00953B9D" w:rsidRDefault="00992F3A" w:rsidP="005D444D">
            <w:pPr>
              <w:spacing w:line="360" w:lineRule="auto"/>
              <w:rPr>
                <w:rFonts w:eastAsia="SimSun"/>
                <w:i/>
                <w:color w:val="000000" w:themeColor="text1"/>
              </w:rPr>
            </w:pPr>
            <w:r w:rsidRPr="00953B9D">
              <w:rPr>
                <w:rFonts w:eastAsia="SimSun"/>
                <w:i/>
                <w:color w:val="000000" w:themeColor="text1"/>
              </w:rPr>
              <w:t>b</w:t>
            </w:r>
          </w:p>
        </w:tc>
        <w:tc>
          <w:tcPr>
            <w:tcW w:w="5718" w:type="dxa"/>
            <w:shd w:val="clear" w:color="auto" w:fill="auto"/>
          </w:tcPr>
          <w:p w14:paraId="745C7BAC" w14:textId="250B8E80" w:rsidR="00992F3A" w:rsidRPr="00953B9D" w:rsidRDefault="00992F3A" w:rsidP="00187CF4">
            <w:pPr>
              <w:spacing w:line="360" w:lineRule="auto"/>
              <w:rPr>
                <w:color w:val="000000" w:themeColor="text1"/>
              </w:rPr>
            </w:pPr>
            <w:r w:rsidRPr="00953B9D">
              <w:rPr>
                <w:i/>
                <w:color w:val="000000" w:themeColor="text1"/>
              </w:rPr>
              <w:t>w</w:t>
            </w:r>
            <w:r w:rsidRPr="00953B9D">
              <w:rPr>
                <w:i/>
                <w:color w:val="000000" w:themeColor="text1"/>
                <w:vertAlign w:val="subscript"/>
              </w:rPr>
              <w:t>r</w:t>
            </w:r>
            <w:r w:rsidRPr="00953B9D">
              <w:rPr>
                <w:rFonts w:eastAsia="Calibri"/>
                <w:i/>
                <w:color w:val="000000" w:themeColor="text1"/>
              </w:rPr>
              <w:t>×</w:t>
            </w:r>
            <w:r w:rsidRPr="00953B9D">
              <w:rPr>
                <w:i/>
                <w:color w:val="000000" w:themeColor="text1"/>
              </w:rPr>
              <w:t xml:space="preserve"> v</w:t>
            </w:r>
            <w:r w:rsidRPr="00953B9D">
              <w:rPr>
                <w:i/>
                <w:color w:val="000000" w:themeColor="text1"/>
                <w:vertAlign w:val="subscript"/>
              </w:rPr>
              <w:t>i</w:t>
            </w:r>
            <w:r w:rsidRPr="00953B9D">
              <w:rPr>
                <w:i/>
                <w:color w:val="000000" w:themeColor="text1"/>
              </w:rPr>
              <w:t xml:space="preserve"> /(v</w:t>
            </w:r>
            <w:r w:rsidRPr="00953B9D">
              <w:rPr>
                <w:i/>
                <w:color w:val="000000" w:themeColor="text1"/>
                <w:vertAlign w:val="subscript"/>
              </w:rPr>
              <w:t>r</w:t>
            </w:r>
            <w:r w:rsidRPr="00953B9D">
              <w:rPr>
                <w:i/>
                <w:color w:val="000000" w:themeColor="text1"/>
              </w:rPr>
              <w:t>-v</w:t>
            </w:r>
            <w:r w:rsidRPr="00953B9D">
              <w:rPr>
                <w:i/>
                <w:color w:val="000000" w:themeColor="text1"/>
                <w:vertAlign w:val="subscript"/>
              </w:rPr>
              <w:t>i</w:t>
            </w:r>
            <w:r w:rsidRPr="00953B9D">
              <w:rPr>
                <w:i/>
                <w:color w:val="000000" w:themeColor="text1"/>
              </w:rPr>
              <w:t>)</w:t>
            </w:r>
            <w:r w:rsidR="00142465" w:rsidRPr="00953B9D">
              <w:rPr>
                <w:i/>
                <w:color w:val="000000" w:themeColor="text1"/>
              </w:rPr>
              <w:t xml:space="preserve"> </w:t>
            </w:r>
            <w:r w:rsidR="00142465" w:rsidRPr="00953B9D">
              <w:rPr>
                <w:color w:val="000000" w:themeColor="text1"/>
              </w:rPr>
              <w:t>(MW)</w:t>
            </w:r>
          </w:p>
        </w:tc>
      </w:tr>
      <w:tr w:rsidR="00A53152" w:rsidRPr="00ED6412" w14:paraId="067D0705" w14:textId="77777777" w:rsidTr="00364E78">
        <w:trPr>
          <w:trHeight w:val="454"/>
        </w:trPr>
        <w:tc>
          <w:tcPr>
            <w:tcW w:w="2212" w:type="dxa"/>
            <w:shd w:val="clear" w:color="auto" w:fill="auto"/>
          </w:tcPr>
          <w:p w14:paraId="2337A53D" w14:textId="77777777" w:rsidR="00194F60" w:rsidRPr="00ED6412" w:rsidRDefault="00194F60" w:rsidP="005D444D">
            <w:pPr>
              <w:spacing w:line="360" w:lineRule="auto"/>
              <w:rPr>
                <w:rFonts w:eastAsia="SimSun"/>
                <w:i/>
              </w:rPr>
            </w:pPr>
            <w:r w:rsidRPr="00ED6412">
              <w:rPr>
                <w:rFonts w:eastAsia="SimSun"/>
                <w:i/>
              </w:rPr>
              <w:t>B</w:t>
            </w:r>
          </w:p>
        </w:tc>
        <w:tc>
          <w:tcPr>
            <w:tcW w:w="5718" w:type="dxa"/>
            <w:shd w:val="clear" w:color="auto" w:fill="auto"/>
          </w:tcPr>
          <w:p w14:paraId="28CAC890" w14:textId="3417B348" w:rsidR="00194F60" w:rsidRPr="00ED6412" w:rsidRDefault="00194F60" w:rsidP="00FA2338">
            <w:pPr>
              <w:spacing w:line="360" w:lineRule="auto"/>
              <w:rPr>
                <w:i/>
              </w:rPr>
            </w:pPr>
            <w:r w:rsidRPr="00ED6412">
              <w:t>The power flow in the energy storage</w:t>
            </w:r>
            <w:r w:rsidR="000D2A63" w:rsidRPr="00ED6412">
              <w:t xml:space="preserve"> system</w:t>
            </w:r>
            <w:r w:rsidR="00E21EA3" w:rsidRPr="00ED6412">
              <w:t xml:space="preserve"> </w:t>
            </w:r>
            <w:r w:rsidR="00FA2338" w:rsidRPr="00ED6412">
              <w:t>(</w:t>
            </w:r>
            <w:r w:rsidR="00E21EA3" w:rsidRPr="00ED6412">
              <w:t>MW</w:t>
            </w:r>
            <w:r w:rsidR="00FA2338" w:rsidRPr="00ED6412">
              <w:t>)</w:t>
            </w:r>
          </w:p>
        </w:tc>
      </w:tr>
      <w:tr w:rsidR="00A53152" w:rsidRPr="00ED6412" w14:paraId="2BDAD968" w14:textId="77777777" w:rsidTr="00364E78">
        <w:trPr>
          <w:trHeight w:val="454"/>
        </w:trPr>
        <w:tc>
          <w:tcPr>
            <w:tcW w:w="2212" w:type="dxa"/>
            <w:shd w:val="clear" w:color="auto" w:fill="auto"/>
          </w:tcPr>
          <w:p w14:paraId="058301F8" w14:textId="77777777" w:rsidR="00992F3A" w:rsidRPr="00ED6412" w:rsidRDefault="00992F3A" w:rsidP="005D444D">
            <w:pPr>
              <w:spacing w:line="360" w:lineRule="auto"/>
              <w:rPr>
                <w:rFonts w:eastAsia="SimSun"/>
                <w:i/>
              </w:rPr>
            </w:pPr>
            <w:r w:rsidRPr="00ED6412">
              <w:rPr>
                <w:rFonts w:eastAsia="SimSun"/>
                <w:i/>
              </w:rPr>
              <w:t>c</w:t>
            </w:r>
          </w:p>
        </w:tc>
        <w:tc>
          <w:tcPr>
            <w:tcW w:w="5718" w:type="dxa"/>
            <w:shd w:val="clear" w:color="auto" w:fill="auto"/>
          </w:tcPr>
          <w:p w14:paraId="0DEF2E96" w14:textId="099D9464" w:rsidR="00992F3A" w:rsidRPr="00ED6412" w:rsidRDefault="00992F3A" w:rsidP="00FA2338">
            <w:pPr>
              <w:spacing w:line="360" w:lineRule="auto"/>
            </w:pPr>
            <w:r w:rsidRPr="00ED6412">
              <w:t>Scale factor of Weibull distribution</w:t>
            </w:r>
            <w:r w:rsidR="00E21EA3" w:rsidRPr="00ED6412">
              <w:t xml:space="preserve"> </w:t>
            </w:r>
            <w:r w:rsidR="00FA2338" w:rsidRPr="00ED6412">
              <w:t>(</w:t>
            </w:r>
            <w:r w:rsidR="00E21EA3" w:rsidRPr="00ED6412">
              <w:t>m/s</w:t>
            </w:r>
            <w:r w:rsidR="00FA2338" w:rsidRPr="00ED6412">
              <w:t>)</w:t>
            </w:r>
          </w:p>
        </w:tc>
      </w:tr>
      <w:tr w:rsidR="00A53152" w:rsidRPr="00ED6412" w14:paraId="103A5DF7" w14:textId="77777777" w:rsidTr="00364E78">
        <w:trPr>
          <w:trHeight w:val="454"/>
        </w:trPr>
        <w:tc>
          <w:tcPr>
            <w:tcW w:w="2212" w:type="dxa"/>
            <w:shd w:val="clear" w:color="auto" w:fill="auto"/>
          </w:tcPr>
          <w:p w14:paraId="35B82E22" w14:textId="4773ED11" w:rsidR="00377618" w:rsidRPr="00ED6412" w:rsidRDefault="00377618" w:rsidP="00377618">
            <w:pPr>
              <w:spacing w:line="360" w:lineRule="auto"/>
              <w:rPr>
                <w:rFonts w:eastAsia="SimSun"/>
                <w:i/>
              </w:rPr>
            </w:pPr>
            <w:r w:rsidRPr="00ED6412">
              <w:rPr>
                <w:i/>
              </w:rPr>
              <w:t>cf</w:t>
            </w:r>
            <w:r w:rsidRPr="00ED6412">
              <w:rPr>
                <w:vertAlign w:val="subscript"/>
              </w:rPr>
              <w:t>NOx</w:t>
            </w:r>
            <w:r w:rsidRPr="00ED6412">
              <w:t xml:space="preserve">, </w:t>
            </w:r>
            <w:r w:rsidRPr="00ED6412">
              <w:rPr>
                <w:i/>
              </w:rPr>
              <w:t>cf</w:t>
            </w:r>
            <w:r w:rsidRPr="00ED6412">
              <w:rPr>
                <w:vertAlign w:val="subscript"/>
              </w:rPr>
              <w:t>SO2</w:t>
            </w:r>
          </w:p>
        </w:tc>
        <w:tc>
          <w:tcPr>
            <w:tcW w:w="5718" w:type="dxa"/>
            <w:shd w:val="clear" w:color="auto" w:fill="auto"/>
          </w:tcPr>
          <w:p w14:paraId="75CE8E6A" w14:textId="7906A8B2" w:rsidR="00377618" w:rsidRPr="00ED6412" w:rsidRDefault="00377618" w:rsidP="00FA2338">
            <w:pPr>
              <w:spacing w:after="120"/>
            </w:pPr>
            <w:r w:rsidRPr="00ED6412">
              <w:t>CO</w:t>
            </w:r>
            <w:r w:rsidRPr="00ED6412">
              <w:rPr>
                <w:vertAlign w:val="subscript"/>
              </w:rPr>
              <w:t>2</w:t>
            </w:r>
            <w:r w:rsidRPr="00ED6412">
              <w:t>e conversion factor of NO</w:t>
            </w:r>
            <w:r w:rsidRPr="00ED6412">
              <w:rPr>
                <w:vertAlign w:val="subscript"/>
              </w:rPr>
              <w:t>x</w:t>
            </w:r>
            <w:r w:rsidRPr="00ED6412">
              <w:t xml:space="preserve"> and SO</w:t>
            </w:r>
            <w:r w:rsidRPr="00ED6412">
              <w:rPr>
                <w:vertAlign w:val="subscript"/>
              </w:rPr>
              <w:t>2</w:t>
            </w:r>
            <w:r w:rsidRPr="00ED6412">
              <w:t>, respectively</w:t>
            </w:r>
            <w:r w:rsidR="00CD3EEA" w:rsidRPr="00ED6412">
              <w:t xml:space="preserve"> </w:t>
            </w:r>
            <w:r w:rsidR="00FA2338" w:rsidRPr="00ED6412">
              <w:t>(</w:t>
            </w:r>
            <w:r w:rsidR="00CD3EEA" w:rsidRPr="00ED6412">
              <w:t>CO</w:t>
            </w:r>
            <w:r w:rsidR="00CD3EEA" w:rsidRPr="00ED6412">
              <w:rPr>
                <w:vertAlign w:val="subscript"/>
              </w:rPr>
              <w:t>2</w:t>
            </w:r>
            <w:r w:rsidR="00CD3EEA" w:rsidRPr="00ED6412">
              <w:t>e</w:t>
            </w:r>
            <w:r w:rsidR="00FA2338" w:rsidRPr="00ED6412">
              <w:t>)</w:t>
            </w:r>
          </w:p>
        </w:tc>
      </w:tr>
      <w:tr w:rsidR="00A53152" w:rsidRPr="00ED6412" w14:paraId="67ED42DA" w14:textId="77777777" w:rsidTr="00364E78">
        <w:trPr>
          <w:trHeight w:val="454"/>
        </w:trPr>
        <w:tc>
          <w:tcPr>
            <w:tcW w:w="2212" w:type="dxa"/>
            <w:shd w:val="clear" w:color="auto" w:fill="auto"/>
          </w:tcPr>
          <w:p w14:paraId="05D32501" w14:textId="77777777" w:rsidR="00992F3A" w:rsidRPr="00ED6412" w:rsidRDefault="00992F3A" w:rsidP="005D444D">
            <w:pPr>
              <w:spacing w:line="360" w:lineRule="auto"/>
              <w:rPr>
                <w:rFonts w:eastAsia="SimSun"/>
                <w:i/>
              </w:rPr>
            </w:pPr>
            <w:r w:rsidRPr="00ED6412">
              <w:rPr>
                <w:i/>
              </w:rPr>
              <w:t>C</w:t>
            </w:r>
          </w:p>
        </w:tc>
        <w:tc>
          <w:tcPr>
            <w:tcW w:w="5718" w:type="dxa"/>
            <w:shd w:val="clear" w:color="auto" w:fill="auto"/>
          </w:tcPr>
          <w:p w14:paraId="103F5003" w14:textId="634C2D05" w:rsidR="00992F3A" w:rsidRPr="00ED6412" w:rsidRDefault="00992F3A" w:rsidP="00E21EA3">
            <w:pPr>
              <w:spacing w:line="360" w:lineRule="auto"/>
            </w:pPr>
            <w:r w:rsidRPr="00ED6412">
              <w:t>Total fuel cost in the electrical system</w:t>
            </w:r>
            <w:r w:rsidR="00FA2338" w:rsidRPr="00ED6412">
              <w:t xml:space="preserve"> (£/h)</w:t>
            </w:r>
          </w:p>
        </w:tc>
      </w:tr>
      <w:tr w:rsidR="00A53152" w:rsidRPr="00ED6412" w14:paraId="6C65DBBB" w14:textId="77777777" w:rsidTr="00364E78">
        <w:trPr>
          <w:trHeight w:val="454"/>
        </w:trPr>
        <w:tc>
          <w:tcPr>
            <w:tcW w:w="2212" w:type="dxa"/>
            <w:shd w:val="clear" w:color="auto" w:fill="auto"/>
          </w:tcPr>
          <w:p w14:paraId="368EF677" w14:textId="263C37EB" w:rsidR="00C50A00" w:rsidRPr="00ED6412" w:rsidRDefault="00C50A00" w:rsidP="00A60E92">
            <w:pPr>
              <w:spacing w:line="360" w:lineRule="auto"/>
              <w:rPr>
                <w:i/>
              </w:rPr>
            </w:pPr>
            <w:r w:rsidRPr="00ED6412">
              <w:rPr>
                <w:i/>
              </w:rPr>
              <w:t>C</w:t>
            </w:r>
            <w:r w:rsidR="00A60E92" w:rsidRPr="00ED6412">
              <w:rPr>
                <w:i/>
              </w:rPr>
              <w:t>f</w:t>
            </w:r>
            <w:r w:rsidR="00AE4353" w:rsidRPr="00ED6412">
              <w:rPr>
                <w:vertAlign w:val="subscript"/>
              </w:rPr>
              <w:t>p</w:t>
            </w:r>
          </w:p>
        </w:tc>
        <w:tc>
          <w:tcPr>
            <w:tcW w:w="5718" w:type="dxa"/>
            <w:shd w:val="clear" w:color="auto" w:fill="auto"/>
          </w:tcPr>
          <w:p w14:paraId="2591FB63" w14:textId="63C8E648" w:rsidR="00C50A00" w:rsidRPr="00ED6412" w:rsidRDefault="00C50A00" w:rsidP="005D444D">
            <w:pPr>
              <w:spacing w:line="360" w:lineRule="auto"/>
            </w:pPr>
            <w:r w:rsidRPr="00ED6412">
              <w:t>Cost of fuel</w:t>
            </w:r>
            <w:r w:rsidR="00AE4353" w:rsidRPr="00ED6412">
              <w:t xml:space="preserve"> at the power output </w:t>
            </w:r>
            <w:r w:rsidR="00AE4353" w:rsidRPr="00ED6412">
              <w:rPr>
                <w:i/>
              </w:rPr>
              <w:t>P</w:t>
            </w:r>
            <w:r w:rsidR="00FA2338" w:rsidRPr="00ED6412">
              <w:t xml:space="preserve"> (£/h)</w:t>
            </w:r>
          </w:p>
        </w:tc>
      </w:tr>
      <w:tr w:rsidR="00A53152" w:rsidRPr="00ED6412" w14:paraId="12D6F5B0" w14:textId="77777777" w:rsidTr="00364E78">
        <w:trPr>
          <w:trHeight w:val="651"/>
        </w:trPr>
        <w:tc>
          <w:tcPr>
            <w:tcW w:w="2212" w:type="dxa"/>
            <w:shd w:val="clear" w:color="auto" w:fill="auto"/>
          </w:tcPr>
          <w:p w14:paraId="142A9524" w14:textId="77777777" w:rsidR="00992F3A" w:rsidRPr="00ED6412" w:rsidRDefault="00992F3A" w:rsidP="005D444D">
            <w:pPr>
              <w:spacing w:line="360" w:lineRule="auto"/>
              <w:rPr>
                <w:rFonts w:eastAsia="SimSun"/>
              </w:rPr>
            </w:pPr>
            <w:r w:rsidRPr="00ED6412">
              <w:rPr>
                <w:i/>
              </w:rPr>
              <w:t>C</w:t>
            </w:r>
            <w:r w:rsidRPr="00ED6412">
              <w:rPr>
                <w:vertAlign w:val="subscript"/>
              </w:rPr>
              <w:t>OW,j,</w:t>
            </w:r>
            <w:r w:rsidRPr="00ED6412">
              <w:t xml:space="preserve"> </w:t>
            </w:r>
            <w:r w:rsidRPr="00ED6412">
              <w:rPr>
                <w:i/>
              </w:rPr>
              <w:t>C</w:t>
            </w:r>
            <w:r w:rsidRPr="00ED6412">
              <w:rPr>
                <w:vertAlign w:val="subscript"/>
              </w:rPr>
              <w:t>UW,j</w:t>
            </w:r>
          </w:p>
        </w:tc>
        <w:tc>
          <w:tcPr>
            <w:tcW w:w="5718" w:type="dxa"/>
            <w:shd w:val="clear" w:color="auto" w:fill="auto"/>
          </w:tcPr>
          <w:p w14:paraId="40A847CA" w14:textId="31D687E5" w:rsidR="00992F3A" w:rsidRPr="00ED6412" w:rsidRDefault="00992F3A" w:rsidP="005D444D">
            <w:pPr>
              <w:spacing w:line="360" w:lineRule="auto"/>
            </w:pPr>
            <w:r w:rsidRPr="00ED6412">
              <w:t xml:space="preserve">Overestimation and underestimation in the cost of </w:t>
            </w:r>
            <w:r w:rsidRPr="00ED6412">
              <w:rPr>
                <w:i/>
              </w:rPr>
              <w:t>j</w:t>
            </w:r>
            <w:r w:rsidRPr="00ED6412">
              <w:rPr>
                <w:vertAlign w:val="superscript"/>
              </w:rPr>
              <w:t>th</w:t>
            </w:r>
            <w:r w:rsidRPr="00ED6412">
              <w:t xml:space="preserve"> wind powered generator respectively</w:t>
            </w:r>
            <w:r w:rsidR="00FA2338" w:rsidRPr="00ED6412">
              <w:t xml:space="preserve"> (£/h)</w:t>
            </w:r>
          </w:p>
        </w:tc>
      </w:tr>
      <w:tr w:rsidR="00A53152" w:rsidRPr="00ED6412" w14:paraId="4CF345BC" w14:textId="77777777" w:rsidTr="00364E78">
        <w:trPr>
          <w:trHeight w:val="454"/>
        </w:trPr>
        <w:tc>
          <w:tcPr>
            <w:tcW w:w="2212" w:type="dxa"/>
            <w:shd w:val="clear" w:color="auto" w:fill="auto"/>
          </w:tcPr>
          <w:p w14:paraId="5B9C2A97" w14:textId="099AE0B2" w:rsidR="00992F3A" w:rsidRPr="00ED6412" w:rsidRDefault="00992F3A" w:rsidP="00F35BC4">
            <w:pPr>
              <w:spacing w:line="360" w:lineRule="auto"/>
              <w:rPr>
                <w:rFonts w:eastAsia="SimSun"/>
              </w:rPr>
            </w:pPr>
            <w:r w:rsidRPr="00ED6412">
              <w:rPr>
                <w:i/>
              </w:rPr>
              <w:t>C</w:t>
            </w:r>
            <w:r w:rsidR="00F35BC4" w:rsidRPr="00ED6412">
              <w:rPr>
                <w:vertAlign w:val="subscript"/>
              </w:rPr>
              <w:t>P</w:t>
            </w:r>
            <w:r w:rsidRPr="00ED6412">
              <w:rPr>
                <w:vertAlign w:val="subscript"/>
              </w:rPr>
              <w:t>,i</w:t>
            </w:r>
          </w:p>
        </w:tc>
        <w:tc>
          <w:tcPr>
            <w:tcW w:w="5718" w:type="dxa"/>
            <w:shd w:val="clear" w:color="auto" w:fill="auto"/>
          </w:tcPr>
          <w:p w14:paraId="111AD1E7" w14:textId="1E229912" w:rsidR="00992F3A" w:rsidRPr="00ED6412" w:rsidRDefault="00992F3A" w:rsidP="005D444D">
            <w:pPr>
              <w:spacing w:line="360" w:lineRule="auto"/>
            </w:pPr>
            <w:r w:rsidRPr="00ED6412">
              <w:t xml:space="preserve">Cost of the </w:t>
            </w:r>
            <w:r w:rsidRPr="00ED6412">
              <w:rPr>
                <w:i/>
              </w:rPr>
              <w:t>i</w:t>
            </w:r>
            <w:r w:rsidRPr="00ED6412">
              <w:rPr>
                <w:vertAlign w:val="superscript"/>
              </w:rPr>
              <w:t>th</w:t>
            </w:r>
            <w:r w:rsidRPr="00ED6412">
              <w:t xml:space="preserve"> conventional generator</w:t>
            </w:r>
            <w:r w:rsidR="00FA2338" w:rsidRPr="00ED6412">
              <w:t xml:space="preserve"> (£/h)</w:t>
            </w:r>
          </w:p>
        </w:tc>
      </w:tr>
      <w:tr w:rsidR="00A53152" w:rsidRPr="00ED6412" w14:paraId="4C220F72" w14:textId="77777777" w:rsidTr="00364E78">
        <w:trPr>
          <w:trHeight w:val="454"/>
        </w:trPr>
        <w:tc>
          <w:tcPr>
            <w:tcW w:w="2212" w:type="dxa"/>
            <w:shd w:val="clear" w:color="auto" w:fill="auto"/>
          </w:tcPr>
          <w:p w14:paraId="2BC72DB1" w14:textId="77777777" w:rsidR="00992F3A" w:rsidRPr="00ED6412" w:rsidRDefault="00992F3A" w:rsidP="005D444D">
            <w:pPr>
              <w:spacing w:line="360" w:lineRule="auto"/>
              <w:rPr>
                <w:rFonts w:eastAsia="SimSun"/>
              </w:rPr>
            </w:pPr>
            <w:r w:rsidRPr="00ED6412">
              <w:rPr>
                <w:i/>
              </w:rPr>
              <w:t>C</w:t>
            </w:r>
            <w:r w:rsidRPr="00ED6412">
              <w:rPr>
                <w:vertAlign w:val="subscript"/>
              </w:rPr>
              <w:t>W,j</w:t>
            </w:r>
          </w:p>
        </w:tc>
        <w:tc>
          <w:tcPr>
            <w:tcW w:w="5718" w:type="dxa"/>
            <w:shd w:val="clear" w:color="auto" w:fill="auto"/>
          </w:tcPr>
          <w:p w14:paraId="1330A476" w14:textId="3191B76D" w:rsidR="00992F3A" w:rsidRPr="00ED6412" w:rsidRDefault="00992F3A" w:rsidP="00FA2338">
            <w:pPr>
              <w:spacing w:line="360" w:lineRule="auto"/>
            </w:pPr>
            <w:r w:rsidRPr="00ED6412">
              <w:t>Direct cost of the</w:t>
            </w:r>
            <w:r w:rsidRPr="00ED6412">
              <w:rPr>
                <w:i/>
              </w:rPr>
              <w:t xml:space="preserve"> j</w:t>
            </w:r>
            <w:r w:rsidRPr="00ED6412">
              <w:rPr>
                <w:vertAlign w:val="superscript"/>
              </w:rPr>
              <w:t>th</w:t>
            </w:r>
            <w:r w:rsidRPr="00ED6412">
              <w:t xml:space="preserve"> wind powered generator</w:t>
            </w:r>
            <w:r w:rsidR="00E21EA3" w:rsidRPr="00ED6412">
              <w:t xml:space="preserve"> </w:t>
            </w:r>
            <w:r w:rsidR="00FA2338" w:rsidRPr="00ED6412">
              <w:t>(</w:t>
            </w:r>
            <w:r w:rsidR="00E21EA3" w:rsidRPr="00ED6412">
              <w:t>£/h</w:t>
            </w:r>
            <w:r w:rsidR="00FA2338" w:rsidRPr="00ED6412">
              <w:t>)</w:t>
            </w:r>
          </w:p>
        </w:tc>
      </w:tr>
      <w:tr w:rsidR="00A53152" w:rsidRPr="00ED6412" w14:paraId="1E059711" w14:textId="77777777" w:rsidTr="00364E78">
        <w:trPr>
          <w:trHeight w:val="454"/>
        </w:trPr>
        <w:tc>
          <w:tcPr>
            <w:tcW w:w="2212" w:type="dxa"/>
            <w:shd w:val="clear" w:color="auto" w:fill="auto"/>
          </w:tcPr>
          <w:p w14:paraId="60E2D6CB" w14:textId="10AE5A35" w:rsidR="00992F3A" w:rsidRPr="00ED6412" w:rsidRDefault="00992F3A" w:rsidP="005D444D">
            <w:pPr>
              <w:spacing w:line="360" w:lineRule="auto"/>
              <w:rPr>
                <w:rFonts w:eastAsia="SimSun"/>
              </w:rPr>
            </w:pPr>
            <w:r w:rsidRPr="00ED6412">
              <w:rPr>
                <w:i/>
              </w:rPr>
              <w:t>D</w:t>
            </w:r>
          </w:p>
        </w:tc>
        <w:tc>
          <w:tcPr>
            <w:tcW w:w="5718" w:type="dxa"/>
            <w:shd w:val="clear" w:color="auto" w:fill="auto"/>
          </w:tcPr>
          <w:p w14:paraId="79571D22" w14:textId="6D37C6AE" w:rsidR="00992F3A" w:rsidRPr="00ED6412" w:rsidRDefault="00992F3A" w:rsidP="00FA2338">
            <w:pPr>
              <w:spacing w:line="360" w:lineRule="auto"/>
            </w:pPr>
            <w:r w:rsidRPr="00ED6412">
              <w:t xml:space="preserve">Total demand on the electrical system </w:t>
            </w:r>
            <w:r w:rsidR="008476CF" w:rsidRPr="00ED6412">
              <w:t xml:space="preserve">at time step </w:t>
            </w:r>
            <w:r w:rsidR="008476CF" w:rsidRPr="00ED6412">
              <w:rPr>
                <w:i/>
              </w:rPr>
              <w:t>t</w:t>
            </w:r>
            <w:r w:rsidR="00C30E7B" w:rsidRPr="00ED6412">
              <w:t xml:space="preserve"> </w:t>
            </w:r>
            <w:r w:rsidR="00FA2338" w:rsidRPr="00ED6412">
              <w:t>(</w:t>
            </w:r>
            <w:r w:rsidR="00C30E7B" w:rsidRPr="00ED6412">
              <w:t>MW</w:t>
            </w:r>
            <w:r w:rsidR="00FA2338" w:rsidRPr="00ED6412">
              <w:t>)</w:t>
            </w:r>
          </w:p>
        </w:tc>
      </w:tr>
      <w:tr w:rsidR="00A53152" w:rsidRPr="00ED6412" w14:paraId="6E790B4E" w14:textId="77777777" w:rsidTr="00364E78">
        <w:trPr>
          <w:trHeight w:val="454"/>
        </w:trPr>
        <w:tc>
          <w:tcPr>
            <w:tcW w:w="2212" w:type="dxa"/>
            <w:shd w:val="clear" w:color="auto" w:fill="auto"/>
          </w:tcPr>
          <w:p w14:paraId="788675D9" w14:textId="0277E505" w:rsidR="00053775" w:rsidRPr="00ED6412" w:rsidRDefault="00053775" w:rsidP="00053775">
            <w:pPr>
              <w:spacing w:line="360" w:lineRule="auto"/>
              <w:rPr>
                <w:i/>
              </w:rPr>
            </w:pPr>
            <w:r w:rsidRPr="00ED6412">
              <w:rPr>
                <w:i/>
              </w:rPr>
              <w:lastRenderedPageBreak/>
              <w:t>d</w:t>
            </w:r>
            <w:r w:rsidRPr="00ED6412">
              <w:rPr>
                <w:vertAlign w:val="subscript"/>
              </w:rPr>
              <w:t>i</w:t>
            </w:r>
            <w:r w:rsidRPr="00ED6412">
              <w:rPr>
                <w:vertAlign w:val="superscript"/>
              </w:rPr>
              <w:t>NOx</w:t>
            </w:r>
            <w:r w:rsidRPr="00ED6412">
              <w:t xml:space="preserve">, </w:t>
            </w:r>
            <w:r w:rsidRPr="00ED6412">
              <w:rPr>
                <w:i/>
              </w:rPr>
              <w:t>e</w:t>
            </w:r>
            <w:r w:rsidRPr="00ED6412">
              <w:rPr>
                <w:vertAlign w:val="subscript"/>
              </w:rPr>
              <w:t>i</w:t>
            </w:r>
            <w:r w:rsidRPr="00ED6412">
              <w:rPr>
                <w:vertAlign w:val="superscript"/>
              </w:rPr>
              <w:t>NOx</w:t>
            </w:r>
            <w:r w:rsidRPr="00ED6412">
              <w:t xml:space="preserve">, </w:t>
            </w:r>
            <w:r w:rsidRPr="00ED6412">
              <w:rPr>
                <w:i/>
              </w:rPr>
              <w:t>f</w:t>
            </w:r>
            <w:r w:rsidRPr="00ED6412">
              <w:rPr>
                <w:vertAlign w:val="subscript"/>
              </w:rPr>
              <w:t>i</w:t>
            </w:r>
            <w:r w:rsidRPr="00ED6412">
              <w:rPr>
                <w:vertAlign w:val="superscript"/>
              </w:rPr>
              <w:t>NOx</w:t>
            </w:r>
            <w:r w:rsidRPr="00ED6412">
              <w:t xml:space="preserve">,   </w:t>
            </w:r>
            <w:r w:rsidRPr="00ED6412">
              <w:rPr>
                <w:i/>
              </w:rPr>
              <w:t>d</w:t>
            </w:r>
            <w:r w:rsidRPr="00ED6412">
              <w:rPr>
                <w:vertAlign w:val="subscript"/>
              </w:rPr>
              <w:t>i</w:t>
            </w:r>
            <w:r w:rsidRPr="00ED6412">
              <w:rPr>
                <w:vertAlign w:val="superscript"/>
              </w:rPr>
              <w:t>SO2</w:t>
            </w:r>
            <w:r w:rsidRPr="00ED6412">
              <w:t xml:space="preserve">, </w:t>
            </w:r>
            <w:r w:rsidRPr="00ED6412">
              <w:rPr>
                <w:i/>
              </w:rPr>
              <w:t>e</w:t>
            </w:r>
            <w:r w:rsidRPr="00ED6412">
              <w:rPr>
                <w:vertAlign w:val="subscript"/>
              </w:rPr>
              <w:t>i</w:t>
            </w:r>
            <w:r w:rsidRPr="00ED6412">
              <w:rPr>
                <w:vertAlign w:val="superscript"/>
              </w:rPr>
              <w:t>SO2</w:t>
            </w:r>
            <w:r w:rsidRPr="00ED6412">
              <w:t xml:space="preserve">, </w:t>
            </w:r>
            <w:r w:rsidRPr="00ED6412">
              <w:rPr>
                <w:i/>
              </w:rPr>
              <w:t>f</w:t>
            </w:r>
            <w:r w:rsidRPr="00ED6412">
              <w:rPr>
                <w:vertAlign w:val="subscript"/>
              </w:rPr>
              <w:t>i</w:t>
            </w:r>
            <w:r w:rsidRPr="00ED6412">
              <w:rPr>
                <w:vertAlign w:val="superscript"/>
              </w:rPr>
              <w:t>SO2</w:t>
            </w:r>
            <w:r w:rsidRPr="00ED6412">
              <w:t xml:space="preserve">,  </w:t>
            </w:r>
            <w:r w:rsidRPr="00ED6412">
              <w:rPr>
                <w:i/>
              </w:rPr>
              <w:t>d</w:t>
            </w:r>
            <w:r w:rsidRPr="00ED6412">
              <w:rPr>
                <w:vertAlign w:val="subscript"/>
              </w:rPr>
              <w:t>i</w:t>
            </w:r>
            <w:r w:rsidRPr="00ED6412">
              <w:rPr>
                <w:vertAlign w:val="superscript"/>
              </w:rPr>
              <w:t>CO2</w:t>
            </w:r>
            <w:r w:rsidRPr="00ED6412">
              <w:t xml:space="preserve">, </w:t>
            </w:r>
            <w:r w:rsidRPr="00ED6412">
              <w:rPr>
                <w:i/>
              </w:rPr>
              <w:t>e</w:t>
            </w:r>
            <w:r w:rsidRPr="00ED6412">
              <w:rPr>
                <w:vertAlign w:val="subscript"/>
              </w:rPr>
              <w:t>i</w:t>
            </w:r>
            <w:r w:rsidRPr="00ED6412">
              <w:rPr>
                <w:vertAlign w:val="superscript"/>
              </w:rPr>
              <w:t>CO2</w:t>
            </w:r>
            <w:r w:rsidRPr="00ED6412">
              <w:t xml:space="preserve">, </w:t>
            </w:r>
            <w:r w:rsidRPr="00ED6412">
              <w:rPr>
                <w:i/>
              </w:rPr>
              <w:t>f</w:t>
            </w:r>
            <w:r w:rsidRPr="00ED6412">
              <w:rPr>
                <w:vertAlign w:val="subscript"/>
              </w:rPr>
              <w:t>i</w:t>
            </w:r>
            <w:r w:rsidRPr="00ED6412">
              <w:rPr>
                <w:vertAlign w:val="superscript"/>
              </w:rPr>
              <w:t>CO2</w:t>
            </w:r>
          </w:p>
        </w:tc>
        <w:tc>
          <w:tcPr>
            <w:tcW w:w="5718" w:type="dxa"/>
            <w:shd w:val="clear" w:color="auto" w:fill="auto"/>
          </w:tcPr>
          <w:p w14:paraId="59640DFA" w14:textId="02C8B7FF" w:rsidR="00053775" w:rsidRPr="00ED6412" w:rsidRDefault="00053775" w:rsidP="00FA2338">
            <w:pPr>
              <w:spacing w:line="360" w:lineRule="auto"/>
            </w:pPr>
            <w:r w:rsidRPr="00ED6412">
              <w:t xml:space="preserve">Coefficients in the emission function of the </w:t>
            </w:r>
            <w:r w:rsidRPr="00ED6412">
              <w:rPr>
                <w:i/>
              </w:rPr>
              <w:t>i</w:t>
            </w:r>
            <w:r w:rsidRPr="00ED6412">
              <w:rPr>
                <w:vertAlign w:val="superscript"/>
              </w:rPr>
              <w:t>th</w:t>
            </w:r>
            <w:r w:rsidRPr="00ED6412">
              <w:t xml:space="preserve"> conventional generator of NO</w:t>
            </w:r>
            <w:r w:rsidRPr="00ED6412">
              <w:rPr>
                <w:vertAlign w:val="subscript"/>
              </w:rPr>
              <w:t>x</w:t>
            </w:r>
            <w:r w:rsidRPr="00ED6412">
              <w:t>, SO</w:t>
            </w:r>
            <w:r w:rsidRPr="00ED6412">
              <w:rPr>
                <w:vertAlign w:val="subscript"/>
              </w:rPr>
              <w:t>2,</w:t>
            </w:r>
            <w:r w:rsidRPr="00ED6412">
              <w:t xml:space="preserve"> CO</w:t>
            </w:r>
            <w:r w:rsidRPr="00ED6412">
              <w:rPr>
                <w:vertAlign w:val="subscript"/>
              </w:rPr>
              <w:t>2</w:t>
            </w:r>
            <w:r w:rsidRPr="00ED6412">
              <w:t>, respectively</w:t>
            </w:r>
            <w:r w:rsidR="00FA2338" w:rsidRPr="00ED6412">
              <w:t xml:space="preserve"> (</w:t>
            </w:r>
            <w:r w:rsidR="006E70A7" w:rsidRPr="00ED6412">
              <w:t>t/MW</w:t>
            </w:r>
            <w:r w:rsidR="006E70A7" w:rsidRPr="00ED6412">
              <w:rPr>
                <w:vertAlign w:val="superscript"/>
              </w:rPr>
              <w:t>3</w:t>
            </w:r>
            <w:r w:rsidR="006E70A7" w:rsidRPr="00ED6412">
              <w:t>h, t/MW</w:t>
            </w:r>
            <w:r w:rsidR="006E70A7" w:rsidRPr="00ED6412">
              <w:rPr>
                <w:vertAlign w:val="superscript"/>
              </w:rPr>
              <w:t>2</w:t>
            </w:r>
            <w:r w:rsidR="006E70A7" w:rsidRPr="00ED6412">
              <w:t>h, t/MWh</w:t>
            </w:r>
            <w:r w:rsidR="00FA2338" w:rsidRPr="00ED6412">
              <w:t>)</w:t>
            </w:r>
          </w:p>
        </w:tc>
      </w:tr>
      <w:tr w:rsidR="00A53152" w:rsidRPr="00ED6412" w14:paraId="4314E0E1" w14:textId="77777777" w:rsidTr="00364E78">
        <w:trPr>
          <w:trHeight w:val="454"/>
        </w:trPr>
        <w:tc>
          <w:tcPr>
            <w:tcW w:w="2212" w:type="dxa"/>
            <w:shd w:val="clear" w:color="auto" w:fill="auto"/>
          </w:tcPr>
          <w:p w14:paraId="57812870" w14:textId="61255F81" w:rsidR="00992F3A" w:rsidRPr="00ED6412" w:rsidRDefault="00992F3A" w:rsidP="005D444D">
            <w:pPr>
              <w:spacing w:line="360" w:lineRule="auto"/>
              <w:rPr>
                <w:i/>
              </w:rPr>
            </w:pPr>
            <w:r w:rsidRPr="00ED6412">
              <w:rPr>
                <w:i/>
              </w:rPr>
              <w:t>E</w:t>
            </w:r>
          </w:p>
        </w:tc>
        <w:tc>
          <w:tcPr>
            <w:tcW w:w="5718" w:type="dxa"/>
            <w:shd w:val="clear" w:color="auto" w:fill="auto"/>
          </w:tcPr>
          <w:p w14:paraId="10F9328C" w14:textId="6DE0F1D6" w:rsidR="00992F3A" w:rsidRPr="00ED6412" w:rsidRDefault="00992F3A" w:rsidP="005D444D">
            <w:pPr>
              <w:spacing w:line="360" w:lineRule="auto"/>
            </w:pPr>
            <w:r w:rsidRPr="00ED6412">
              <w:t>Total emission in the electrical system</w:t>
            </w:r>
            <w:r w:rsidR="00FA2338" w:rsidRPr="00ED6412">
              <w:t xml:space="preserve"> (tCO</w:t>
            </w:r>
            <w:r w:rsidR="00FA2338" w:rsidRPr="00ED6412">
              <w:rPr>
                <w:vertAlign w:val="subscript"/>
              </w:rPr>
              <w:t>2</w:t>
            </w:r>
            <w:r w:rsidR="00FA2338" w:rsidRPr="00ED6412">
              <w:t>e/h)</w:t>
            </w:r>
          </w:p>
        </w:tc>
      </w:tr>
      <w:tr w:rsidR="00A53152" w:rsidRPr="00ED6412" w14:paraId="3D765C65" w14:textId="77777777" w:rsidTr="00364E78">
        <w:trPr>
          <w:trHeight w:val="454"/>
        </w:trPr>
        <w:tc>
          <w:tcPr>
            <w:tcW w:w="2212" w:type="dxa"/>
            <w:shd w:val="clear" w:color="auto" w:fill="auto"/>
          </w:tcPr>
          <w:p w14:paraId="1303DE2D" w14:textId="6D82BA4C" w:rsidR="00CE166D" w:rsidRPr="00ED6412" w:rsidRDefault="00CE166D" w:rsidP="005A52A6">
            <w:pPr>
              <w:spacing w:line="360" w:lineRule="auto"/>
              <w:rPr>
                <w:i/>
              </w:rPr>
            </w:pPr>
            <w:r w:rsidRPr="00ED6412">
              <w:rPr>
                <w:i/>
              </w:rPr>
              <w:t>E</w:t>
            </w:r>
            <w:r w:rsidR="00A36EEE" w:rsidRPr="00ED6412">
              <w:rPr>
                <w:vertAlign w:val="subscript"/>
              </w:rPr>
              <w:t>B</w:t>
            </w:r>
            <w:r w:rsidR="005A52A6" w:rsidRPr="00ED6412">
              <w:rPr>
                <w:vertAlign w:val="subscript"/>
              </w:rPr>
              <w:t>,t</w:t>
            </w:r>
          </w:p>
        </w:tc>
        <w:tc>
          <w:tcPr>
            <w:tcW w:w="5718" w:type="dxa"/>
            <w:shd w:val="clear" w:color="auto" w:fill="auto"/>
          </w:tcPr>
          <w:p w14:paraId="166F0DF0" w14:textId="7BF9A180" w:rsidR="00CE166D" w:rsidRPr="00ED6412" w:rsidRDefault="00CE166D" w:rsidP="00FA2338">
            <w:pPr>
              <w:spacing w:line="360" w:lineRule="auto"/>
            </w:pPr>
            <w:r w:rsidRPr="00ED6412">
              <w:t>The energy stored in the energy storage</w:t>
            </w:r>
            <w:r w:rsidR="000D2A63" w:rsidRPr="00ED6412">
              <w:t xml:space="preserve"> system</w:t>
            </w:r>
            <w:r w:rsidRPr="00ED6412">
              <w:t xml:space="preserve"> at time step </w:t>
            </w:r>
            <w:r w:rsidR="005A52A6" w:rsidRPr="00ED6412">
              <w:rPr>
                <w:i/>
              </w:rPr>
              <w:t>t</w:t>
            </w:r>
            <w:r w:rsidR="00DE0BE2" w:rsidRPr="00ED6412">
              <w:t xml:space="preserve"> </w:t>
            </w:r>
            <w:r w:rsidR="00FA2338" w:rsidRPr="00ED6412">
              <w:t>(</w:t>
            </w:r>
            <w:r w:rsidR="00DE0BE2" w:rsidRPr="00ED6412">
              <w:t>MWh</w:t>
            </w:r>
            <w:r w:rsidR="00FA2338" w:rsidRPr="00ED6412">
              <w:t>)</w:t>
            </w:r>
          </w:p>
        </w:tc>
      </w:tr>
      <w:tr w:rsidR="00A53152" w:rsidRPr="00ED6412" w14:paraId="648D9A40" w14:textId="77777777" w:rsidTr="00364E78">
        <w:trPr>
          <w:trHeight w:val="454"/>
        </w:trPr>
        <w:tc>
          <w:tcPr>
            <w:tcW w:w="2212" w:type="dxa"/>
            <w:shd w:val="clear" w:color="auto" w:fill="auto"/>
          </w:tcPr>
          <w:p w14:paraId="00C36EFA" w14:textId="5EED0DFD" w:rsidR="00772FD5" w:rsidRPr="00ED6412" w:rsidRDefault="00772FD5" w:rsidP="0093731C">
            <w:pPr>
              <w:spacing w:line="360" w:lineRule="auto"/>
              <w:rPr>
                <w:i/>
              </w:rPr>
            </w:pPr>
            <w:r w:rsidRPr="00ED6412">
              <w:rPr>
                <w:i/>
              </w:rPr>
              <w:t>E</w:t>
            </w:r>
            <w:r w:rsidR="0093731C" w:rsidRPr="00ED6412">
              <w:rPr>
                <w:vertAlign w:val="subscript"/>
              </w:rPr>
              <w:t>B</w:t>
            </w:r>
            <w:r w:rsidRPr="00ED6412">
              <w:rPr>
                <w:vertAlign w:val="superscript"/>
              </w:rPr>
              <w:t>cap</w:t>
            </w:r>
          </w:p>
        </w:tc>
        <w:tc>
          <w:tcPr>
            <w:tcW w:w="5718" w:type="dxa"/>
            <w:shd w:val="clear" w:color="auto" w:fill="auto"/>
          </w:tcPr>
          <w:p w14:paraId="64852FF4" w14:textId="12AC64AF" w:rsidR="00772FD5" w:rsidRPr="00ED6412" w:rsidRDefault="00772FD5" w:rsidP="00FA2338">
            <w:pPr>
              <w:spacing w:line="360" w:lineRule="auto"/>
            </w:pPr>
            <w:r w:rsidRPr="00ED6412">
              <w:t>The capacity of energy storage</w:t>
            </w:r>
            <w:r w:rsidR="00DE0BE2" w:rsidRPr="00ED6412">
              <w:t xml:space="preserve"> </w:t>
            </w:r>
            <w:r w:rsidR="00FA2338" w:rsidRPr="00ED6412">
              <w:t>(</w:t>
            </w:r>
            <w:r w:rsidR="00DE0BE2" w:rsidRPr="00ED6412">
              <w:t>MWh</w:t>
            </w:r>
            <w:r w:rsidR="00FA2338" w:rsidRPr="00ED6412">
              <w:t>)</w:t>
            </w:r>
          </w:p>
        </w:tc>
      </w:tr>
      <w:tr w:rsidR="00A53152" w:rsidRPr="00ED6412" w14:paraId="61E75E22" w14:textId="77777777" w:rsidTr="00364E78">
        <w:trPr>
          <w:trHeight w:val="454"/>
        </w:trPr>
        <w:tc>
          <w:tcPr>
            <w:tcW w:w="2212" w:type="dxa"/>
            <w:shd w:val="clear" w:color="auto" w:fill="auto"/>
          </w:tcPr>
          <w:p w14:paraId="27638329" w14:textId="11A38E40" w:rsidR="00992F3A" w:rsidRPr="00ED6412" w:rsidRDefault="00992F3A" w:rsidP="00187CF4">
            <w:pPr>
              <w:spacing w:line="360" w:lineRule="auto"/>
              <w:rPr>
                <w:i/>
              </w:rPr>
            </w:pPr>
            <w:r w:rsidRPr="00ED6412">
              <w:rPr>
                <w:i/>
              </w:rPr>
              <w:t>E</w:t>
            </w:r>
            <w:r w:rsidR="00187CF4" w:rsidRPr="00ED6412">
              <w:rPr>
                <w:vertAlign w:val="subscript"/>
              </w:rPr>
              <w:t>P</w:t>
            </w:r>
            <w:r w:rsidRPr="00ED6412">
              <w:rPr>
                <w:vertAlign w:val="subscript"/>
              </w:rPr>
              <w:t>,i</w:t>
            </w:r>
            <w:r w:rsidRPr="00ED6412">
              <w:rPr>
                <w:vertAlign w:val="superscript"/>
              </w:rPr>
              <w:t>NOx</w:t>
            </w:r>
            <w:r w:rsidRPr="00ED6412">
              <w:t xml:space="preserve">, </w:t>
            </w:r>
            <w:r w:rsidRPr="00ED6412">
              <w:rPr>
                <w:i/>
              </w:rPr>
              <w:t>E</w:t>
            </w:r>
            <w:r w:rsidR="00187CF4" w:rsidRPr="00ED6412">
              <w:rPr>
                <w:vertAlign w:val="subscript"/>
              </w:rPr>
              <w:t>P</w:t>
            </w:r>
            <w:r w:rsidRPr="00ED6412">
              <w:rPr>
                <w:vertAlign w:val="subscript"/>
              </w:rPr>
              <w:t>,i</w:t>
            </w:r>
            <w:r w:rsidRPr="00ED6412">
              <w:rPr>
                <w:vertAlign w:val="superscript"/>
              </w:rPr>
              <w:t>SO</w:t>
            </w:r>
            <w:r w:rsidR="00397F5B" w:rsidRPr="00ED6412">
              <w:rPr>
                <w:vertAlign w:val="superscript"/>
              </w:rPr>
              <w:t>2</w:t>
            </w:r>
            <w:r w:rsidRPr="00ED6412">
              <w:t xml:space="preserve">, </w:t>
            </w:r>
            <w:r w:rsidRPr="00ED6412">
              <w:rPr>
                <w:i/>
              </w:rPr>
              <w:t>E</w:t>
            </w:r>
            <w:r w:rsidR="00187CF4" w:rsidRPr="00ED6412">
              <w:rPr>
                <w:vertAlign w:val="subscript"/>
              </w:rPr>
              <w:t>P</w:t>
            </w:r>
            <w:r w:rsidRPr="00ED6412">
              <w:rPr>
                <w:vertAlign w:val="subscript"/>
              </w:rPr>
              <w:t>,i</w:t>
            </w:r>
            <w:r w:rsidRPr="00ED6412">
              <w:rPr>
                <w:vertAlign w:val="superscript"/>
              </w:rPr>
              <w:t>CO</w:t>
            </w:r>
            <w:r w:rsidR="00397F5B" w:rsidRPr="00ED6412">
              <w:rPr>
                <w:vertAlign w:val="superscript"/>
              </w:rPr>
              <w:t>2</w:t>
            </w:r>
          </w:p>
        </w:tc>
        <w:tc>
          <w:tcPr>
            <w:tcW w:w="5718" w:type="dxa"/>
            <w:shd w:val="clear" w:color="auto" w:fill="auto"/>
          </w:tcPr>
          <w:p w14:paraId="2FAB83AD" w14:textId="070D9B57" w:rsidR="00992F3A" w:rsidRPr="00ED6412" w:rsidRDefault="00992F3A" w:rsidP="00397F5B">
            <w:pPr>
              <w:spacing w:line="360" w:lineRule="auto"/>
            </w:pPr>
            <w:r w:rsidRPr="00ED6412">
              <w:t>Emission of NO</w:t>
            </w:r>
            <w:r w:rsidRPr="00ED6412">
              <w:rPr>
                <w:vertAlign w:val="subscript"/>
              </w:rPr>
              <w:t>x</w:t>
            </w:r>
            <w:r w:rsidRPr="00ED6412">
              <w:t>, SO</w:t>
            </w:r>
            <w:r w:rsidR="00397F5B" w:rsidRPr="00ED6412">
              <w:rPr>
                <w:vertAlign w:val="subscript"/>
              </w:rPr>
              <w:t>2</w:t>
            </w:r>
            <w:r w:rsidRPr="00ED6412">
              <w:t xml:space="preserve"> CO</w:t>
            </w:r>
            <w:r w:rsidRPr="00ED6412">
              <w:rPr>
                <w:vertAlign w:val="subscript"/>
              </w:rPr>
              <w:t>2</w:t>
            </w:r>
            <w:r w:rsidRPr="00ED6412">
              <w:t xml:space="preserve"> of the </w:t>
            </w:r>
            <w:r w:rsidRPr="00ED6412">
              <w:rPr>
                <w:i/>
              </w:rPr>
              <w:t>i</w:t>
            </w:r>
            <w:r w:rsidRPr="00ED6412">
              <w:rPr>
                <w:i/>
                <w:vertAlign w:val="superscript"/>
              </w:rPr>
              <w:t>th</w:t>
            </w:r>
            <w:r w:rsidRPr="00ED6412">
              <w:t xml:space="preserve"> conventional generator, respectively</w:t>
            </w:r>
            <w:r w:rsidR="00FA2338" w:rsidRPr="00ED6412">
              <w:t xml:space="preserve"> (tCO</w:t>
            </w:r>
            <w:r w:rsidR="00FA2338" w:rsidRPr="00ED6412">
              <w:rPr>
                <w:vertAlign w:val="subscript"/>
              </w:rPr>
              <w:t>2</w:t>
            </w:r>
            <w:r w:rsidR="00FA2338" w:rsidRPr="00ED6412">
              <w:t>e/h)</w:t>
            </w:r>
          </w:p>
        </w:tc>
      </w:tr>
      <w:tr w:rsidR="00A53152" w:rsidRPr="00ED6412" w14:paraId="0CBD7142" w14:textId="77777777" w:rsidTr="00364E78">
        <w:trPr>
          <w:trHeight w:val="454"/>
        </w:trPr>
        <w:tc>
          <w:tcPr>
            <w:tcW w:w="2212" w:type="dxa"/>
            <w:shd w:val="clear" w:color="auto" w:fill="auto"/>
          </w:tcPr>
          <w:p w14:paraId="041339D6" w14:textId="77777777" w:rsidR="00992F3A" w:rsidRPr="00ED6412" w:rsidRDefault="00992F3A" w:rsidP="005D444D">
            <w:pPr>
              <w:spacing w:line="360" w:lineRule="auto"/>
              <w:rPr>
                <w:rFonts w:eastAsia="SimSun"/>
              </w:rPr>
            </w:pPr>
            <w:r w:rsidRPr="00ED6412">
              <w:rPr>
                <w:i/>
              </w:rPr>
              <w:t>EE</w:t>
            </w:r>
            <w:r w:rsidRPr="00ED6412">
              <w:rPr>
                <w:vertAlign w:val="subscript"/>
              </w:rPr>
              <w:t>limit</w:t>
            </w:r>
          </w:p>
        </w:tc>
        <w:tc>
          <w:tcPr>
            <w:tcW w:w="5718" w:type="dxa"/>
            <w:shd w:val="clear" w:color="auto" w:fill="auto"/>
          </w:tcPr>
          <w:p w14:paraId="709E8767" w14:textId="47BD7A8D" w:rsidR="00992F3A" w:rsidRPr="00ED6412" w:rsidRDefault="00992F3A" w:rsidP="00FA2338">
            <w:pPr>
              <w:spacing w:line="360" w:lineRule="auto"/>
            </w:pPr>
            <w:r w:rsidRPr="00ED6412">
              <w:t>The emission limits</w:t>
            </w:r>
            <w:r w:rsidR="00DE0BE2" w:rsidRPr="00ED6412">
              <w:t xml:space="preserve"> of each conventional generator </w:t>
            </w:r>
            <w:r w:rsidR="00FA2338" w:rsidRPr="00ED6412">
              <w:t>(</w:t>
            </w:r>
            <w:r w:rsidR="00DE0BE2" w:rsidRPr="00ED6412">
              <w:t>tCO</w:t>
            </w:r>
            <w:r w:rsidR="00DE0BE2" w:rsidRPr="00ED6412">
              <w:rPr>
                <w:vertAlign w:val="subscript"/>
              </w:rPr>
              <w:t>2</w:t>
            </w:r>
            <w:r w:rsidR="00DE0BE2" w:rsidRPr="00ED6412">
              <w:t>e/h</w:t>
            </w:r>
            <w:r w:rsidR="00FA2338" w:rsidRPr="00ED6412">
              <w:t>)</w:t>
            </w:r>
          </w:p>
        </w:tc>
      </w:tr>
      <w:tr w:rsidR="00A53152" w:rsidRPr="00ED6412" w14:paraId="63038324" w14:textId="77777777" w:rsidTr="00364E78">
        <w:trPr>
          <w:trHeight w:val="454"/>
        </w:trPr>
        <w:tc>
          <w:tcPr>
            <w:tcW w:w="2212" w:type="dxa"/>
            <w:shd w:val="clear" w:color="auto" w:fill="auto"/>
          </w:tcPr>
          <w:p w14:paraId="5AAEA7BF" w14:textId="77777777" w:rsidR="00992F3A" w:rsidRPr="00ED6412" w:rsidRDefault="00992F3A" w:rsidP="005D444D">
            <w:pPr>
              <w:spacing w:line="360" w:lineRule="auto"/>
              <w:rPr>
                <w:rFonts w:eastAsia="SimSun"/>
              </w:rPr>
            </w:pPr>
            <w:r w:rsidRPr="00ED6412">
              <w:rPr>
                <w:i/>
              </w:rPr>
              <w:t>F</w:t>
            </w:r>
          </w:p>
        </w:tc>
        <w:tc>
          <w:tcPr>
            <w:tcW w:w="5718" w:type="dxa"/>
            <w:shd w:val="clear" w:color="auto" w:fill="auto"/>
          </w:tcPr>
          <w:p w14:paraId="7966421E" w14:textId="7D60C556" w:rsidR="00992F3A" w:rsidRPr="00ED6412" w:rsidRDefault="00992F3A" w:rsidP="005D444D">
            <w:pPr>
              <w:spacing w:line="360" w:lineRule="auto"/>
            </w:pPr>
            <w:r w:rsidRPr="00ED6412">
              <w:t>Fitness function</w:t>
            </w:r>
            <w:r w:rsidR="00FA2338" w:rsidRPr="00ED6412">
              <w:t xml:space="preserve"> (£/h)</w:t>
            </w:r>
          </w:p>
        </w:tc>
      </w:tr>
      <w:tr w:rsidR="00A53152" w:rsidRPr="00ED6412" w14:paraId="2C814E2C" w14:textId="77777777" w:rsidTr="00364E78">
        <w:trPr>
          <w:trHeight w:val="454"/>
        </w:trPr>
        <w:tc>
          <w:tcPr>
            <w:tcW w:w="2212" w:type="dxa"/>
            <w:shd w:val="clear" w:color="auto" w:fill="auto"/>
          </w:tcPr>
          <w:p w14:paraId="18CADADD" w14:textId="1C1669BF" w:rsidR="00992F3A" w:rsidRPr="00ED6412" w:rsidRDefault="00992F3A" w:rsidP="00F84B2A">
            <w:pPr>
              <w:tabs>
                <w:tab w:val="left" w:pos="990"/>
                <w:tab w:val="center" w:pos="1094"/>
              </w:tabs>
              <w:spacing w:line="360" w:lineRule="auto"/>
              <w:rPr>
                <w:rFonts w:eastAsia="SimSun"/>
              </w:rPr>
            </w:pPr>
            <w:r w:rsidRPr="00ED6412">
              <w:rPr>
                <w:i/>
              </w:rPr>
              <w:t>g</w:t>
            </w:r>
            <w:r w:rsidR="00F84B2A" w:rsidRPr="00ED6412">
              <w:rPr>
                <w:vertAlign w:val="subscript"/>
              </w:rPr>
              <w:t>j</w:t>
            </w:r>
          </w:p>
        </w:tc>
        <w:tc>
          <w:tcPr>
            <w:tcW w:w="5718" w:type="dxa"/>
            <w:shd w:val="clear" w:color="auto" w:fill="auto"/>
          </w:tcPr>
          <w:p w14:paraId="393B2182" w14:textId="2EAFA232" w:rsidR="00992F3A" w:rsidRPr="00ED6412" w:rsidRDefault="00992F3A" w:rsidP="00F84B2A">
            <w:pPr>
              <w:spacing w:line="360" w:lineRule="auto"/>
            </w:pPr>
            <w:r w:rsidRPr="00ED6412">
              <w:t xml:space="preserve">Coefficient of the cost function of the </w:t>
            </w:r>
            <w:r w:rsidR="00F84B2A" w:rsidRPr="00ED6412">
              <w:rPr>
                <w:i/>
              </w:rPr>
              <w:t>j</w:t>
            </w:r>
            <w:r w:rsidRPr="00ED6412">
              <w:rPr>
                <w:vertAlign w:val="superscript"/>
              </w:rPr>
              <w:t>th</w:t>
            </w:r>
            <w:r w:rsidRPr="00ED6412">
              <w:t xml:space="preserve"> wind powered generator</w:t>
            </w:r>
            <w:r w:rsidR="00FA2338" w:rsidRPr="00ED6412">
              <w:t xml:space="preserve"> (£/h)</w:t>
            </w:r>
          </w:p>
        </w:tc>
      </w:tr>
      <w:tr w:rsidR="00A53152" w:rsidRPr="00ED6412" w14:paraId="0100A648" w14:textId="77777777" w:rsidTr="00364E78">
        <w:trPr>
          <w:trHeight w:val="454"/>
        </w:trPr>
        <w:tc>
          <w:tcPr>
            <w:tcW w:w="2212" w:type="dxa"/>
            <w:shd w:val="clear" w:color="auto" w:fill="auto"/>
          </w:tcPr>
          <w:p w14:paraId="7A29D729" w14:textId="02FCA3E6" w:rsidR="00F84B2A" w:rsidRPr="00ED6412" w:rsidRDefault="00F84B2A" w:rsidP="005D444D">
            <w:pPr>
              <w:tabs>
                <w:tab w:val="left" w:pos="990"/>
                <w:tab w:val="center" w:pos="1094"/>
              </w:tabs>
              <w:spacing w:line="360" w:lineRule="auto"/>
              <w:rPr>
                <w:i/>
              </w:rPr>
            </w:pPr>
            <w:r w:rsidRPr="00ED6412">
              <w:rPr>
                <w:i/>
              </w:rPr>
              <w:t>h</w:t>
            </w:r>
            <w:r w:rsidRPr="00ED6412">
              <w:rPr>
                <w:vertAlign w:val="subscript"/>
              </w:rPr>
              <w:t>i</w:t>
            </w:r>
          </w:p>
        </w:tc>
        <w:tc>
          <w:tcPr>
            <w:tcW w:w="5718" w:type="dxa"/>
            <w:shd w:val="clear" w:color="auto" w:fill="auto"/>
          </w:tcPr>
          <w:p w14:paraId="3230462B" w14:textId="16B56B80" w:rsidR="00F84B2A" w:rsidRPr="00ED6412" w:rsidRDefault="0039181C" w:rsidP="00FA2338">
            <w:pPr>
              <w:spacing w:line="360" w:lineRule="auto"/>
            </w:pPr>
            <w:r w:rsidRPr="00ED6412">
              <w:t xml:space="preserve">Price penalty factor of the emission of the </w:t>
            </w:r>
            <w:r w:rsidRPr="00ED6412">
              <w:rPr>
                <w:i/>
              </w:rPr>
              <w:t>i</w:t>
            </w:r>
            <w:r w:rsidRPr="00ED6412">
              <w:rPr>
                <w:vertAlign w:val="superscript"/>
              </w:rPr>
              <w:t>th</w:t>
            </w:r>
            <w:r w:rsidRPr="00ED6412">
              <w:t xml:space="preserve"> conventional generator</w:t>
            </w:r>
            <w:r w:rsidR="006A0D57" w:rsidRPr="00ED6412">
              <w:t xml:space="preserve"> </w:t>
            </w:r>
            <w:r w:rsidR="00FA2338" w:rsidRPr="00ED6412">
              <w:t>(</w:t>
            </w:r>
            <w:r w:rsidR="006A0D57" w:rsidRPr="00ED6412">
              <w:t>£/t</w:t>
            </w:r>
            <w:r w:rsidR="00FA2338" w:rsidRPr="00ED6412">
              <w:t>)</w:t>
            </w:r>
          </w:p>
        </w:tc>
      </w:tr>
      <w:tr w:rsidR="00A53152" w:rsidRPr="00ED6412" w14:paraId="0153D378" w14:textId="77777777" w:rsidTr="00364E78">
        <w:trPr>
          <w:trHeight w:val="454"/>
        </w:trPr>
        <w:tc>
          <w:tcPr>
            <w:tcW w:w="2212" w:type="dxa"/>
            <w:shd w:val="clear" w:color="auto" w:fill="auto"/>
          </w:tcPr>
          <w:p w14:paraId="77A0AE92" w14:textId="77777777" w:rsidR="00992F3A" w:rsidRPr="00ED6412" w:rsidRDefault="00992F3A" w:rsidP="005D444D">
            <w:pPr>
              <w:spacing w:line="360" w:lineRule="auto"/>
              <w:rPr>
                <w:rFonts w:eastAsia="SimSun"/>
                <w:i/>
              </w:rPr>
            </w:pPr>
            <w:r w:rsidRPr="00ED6412">
              <w:rPr>
                <w:rFonts w:eastAsia="SimSun"/>
                <w:i/>
              </w:rPr>
              <w:t>k</w:t>
            </w:r>
          </w:p>
        </w:tc>
        <w:tc>
          <w:tcPr>
            <w:tcW w:w="5718" w:type="dxa"/>
            <w:shd w:val="clear" w:color="auto" w:fill="auto"/>
          </w:tcPr>
          <w:p w14:paraId="6A5606E8" w14:textId="77777777" w:rsidR="00992F3A" w:rsidRPr="00ED6412" w:rsidRDefault="00992F3A" w:rsidP="005D444D">
            <w:pPr>
              <w:spacing w:line="360" w:lineRule="auto"/>
            </w:pPr>
            <w:r w:rsidRPr="00ED6412">
              <w:t>Dimensionless shape factor of Weibull distribution</w:t>
            </w:r>
          </w:p>
        </w:tc>
      </w:tr>
      <w:tr w:rsidR="00A53152" w:rsidRPr="00ED6412" w14:paraId="440698AA" w14:textId="77777777" w:rsidTr="00364E78">
        <w:trPr>
          <w:trHeight w:val="454"/>
        </w:trPr>
        <w:tc>
          <w:tcPr>
            <w:tcW w:w="2212" w:type="dxa"/>
            <w:shd w:val="clear" w:color="auto" w:fill="auto"/>
          </w:tcPr>
          <w:p w14:paraId="738A1B47" w14:textId="7067426B" w:rsidR="00992F3A" w:rsidRPr="00ED6412" w:rsidRDefault="00E50BDB" w:rsidP="00E50BDB">
            <w:pPr>
              <w:spacing w:line="360" w:lineRule="auto"/>
              <w:rPr>
                <w:rFonts w:eastAsia="SimSun"/>
              </w:rPr>
            </w:pPr>
            <w:r w:rsidRPr="00ED6412">
              <w:rPr>
                <w:rFonts w:eastAsia="SimSun"/>
                <w:i/>
              </w:rPr>
              <w:t>k</w:t>
            </w:r>
            <w:r w:rsidRPr="00ED6412">
              <w:rPr>
                <w:rFonts w:eastAsia="SimSun"/>
                <w:vertAlign w:val="subscript"/>
              </w:rPr>
              <w:t>O</w:t>
            </w:r>
            <w:r w:rsidR="00992F3A" w:rsidRPr="00ED6412">
              <w:rPr>
                <w:rFonts w:eastAsia="SimSun"/>
                <w:vertAlign w:val="subscript"/>
              </w:rPr>
              <w:t>,j</w:t>
            </w:r>
            <w:r w:rsidR="00992F3A" w:rsidRPr="00ED6412">
              <w:rPr>
                <w:rFonts w:eastAsia="SimSun"/>
                <w:i/>
              </w:rPr>
              <w:t>, k</w:t>
            </w:r>
            <w:r w:rsidRPr="00ED6412">
              <w:rPr>
                <w:rFonts w:eastAsia="SimSun"/>
                <w:vertAlign w:val="subscript"/>
              </w:rPr>
              <w:t>U</w:t>
            </w:r>
            <w:r w:rsidR="00992F3A" w:rsidRPr="00ED6412">
              <w:rPr>
                <w:rFonts w:eastAsia="SimSun"/>
                <w:vertAlign w:val="subscript"/>
              </w:rPr>
              <w:t>,j</w:t>
            </w:r>
          </w:p>
        </w:tc>
        <w:tc>
          <w:tcPr>
            <w:tcW w:w="5718" w:type="dxa"/>
            <w:shd w:val="clear" w:color="auto" w:fill="auto"/>
          </w:tcPr>
          <w:p w14:paraId="14455CD2" w14:textId="4B9C0022" w:rsidR="00992F3A" w:rsidRPr="00ED6412" w:rsidRDefault="00992F3A" w:rsidP="00FA2338">
            <w:pPr>
              <w:spacing w:line="360" w:lineRule="auto"/>
            </w:pPr>
            <w:r w:rsidRPr="00ED6412">
              <w:t xml:space="preserve">Coefficient of the overestimation/underestimation cost function of the </w:t>
            </w:r>
            <m:oMath>
              <m:r>
                <m:rPr>
                  <m:sty m:val="p"/>
                </m:rPr>
                <w:rPr>
                  <w:rFonts w:ascii="Cambria Math" w:hAnsi="Cambria Math"/>
                </w:rPr>
                <m:t>j</m:t>
              </m:r>
            </m:oMath>
            <w:r w:rsidRPr="00ED6412">
              <w:t>th wind powered generator</w:t>
            </w:r>
            <w:r w:rsidR="006A0D57" w:rsidRPr="00ED6412">
              <w:t xml:space="preserve"> </w:t>
            </w:r>
            <w:r w:rsidR="00FA2338" w:rsidRPr="00ED6412">
              <w:t>(</w:t>
            </w:r>
            <w:r w:rsidR="006A0D57" w:rsidRPr="00ED6412">
              <w:t>£/h</w:t>
            </w:r>
            <w:r w:rsidR="00FA2338" w:rsidRPr="00ED6412">
              <w:t>)</w:t>
            </w:r>
          </w:p>
        </w:tc>
      </w:tr>
      <w:tr w:rsidR="00A53152" w:rsidRPr="00ED6412" w14:paraId="3EFF14DD" w14:textId="77777777" w:rsidTr="00364E78">
        <w:trPr>
          <w:trHeight w:val="454"/>
        </w:trPr>
        <w:tc>
          <w:tcPr>
            <w:tcW w:w="2212" w:type="dxa"/>
            <w:shd w:val="clear" w:color="auto" w:fill="auto"/>
          </w:tcPr>
          <w:p w14:paraId="4C1B8A53" w14:textId="77777777" w:rsidR="00992F3A" w:rsidRPr="00ED6412" w:rsidRDefault="00992F3A" w:rsidP="005D444D">
            <w:pPr>
              <w:spacing w:line="360" w:lineRule="auto"/>
              <w:rPr>
                <w:rFonts w:eastAsia="SimSun"/>
                <w:i/>
              </w:rPr>
            </w:pPr>
            <w:r w:rsidRPr="00ED6412">
              <w:rPr>
                <w:rFonts w:eastAsia="SimSun"/>
                <w:i/>
              </w:rPr>
              <w:t>l</w:t>
            </w:r>
          </w:p>
        </w:tc>
        <w:tc>
          <w:tcPr>
            <w:tcW w:w="5718" w:type="dxa"/>
            <w:shd w:val="clear" w:color="auto" w:fill="auto"/>
          </w:tcPr>
          <w:p w14:paraId="57966074" w14:textId="77777777" w:rsidR="00992F3A" w:rsidRPr="00ED6412" w:rsidRDefault="00992F3A" w:rsidP="005D444D">
            <w:pPr>
              <w:spacing w:line="360" w:lineRule="auto"/>
            </w:pPr>
            <w:r w:rsidRPr="00ED6412">
              <w:rPr>
                <w:rFonts w:eastAsia="SimSun"/>
                <w:i/>
              </w:rPr>
              <w:t>(v</w:t>
            </w:r>
            <w:r w:rsidRPr="00ED6412">
              <w:rPr>
                <w:rFonts w:eastAsia="SimSun"/>
                <w:i/>
                <w:vertAlign w:val="subscript"/>
              </w:rPr>
              <w:t>r</w:t>
            </w:r>
            <w:r w:rsidRPr="00ED6412">
              <w:rPr>
                <w:rFonts w:eastAsia="SimSun"/>
                <w:i/>
              </w:rPr>
              <w:t>-v</w:t>
            </w:r>
            <w:r w:rsidRPr="00ED6412">
              <w:rPr>
                <w:rFonts w:eastAsia="SimSun"/>
                <w:i/>
                <w:vertAlign w:val="subscript"/>
              </w:rPr>
              <w:t>i</w:t>
            </w:r>
            <w:r w:rsidRPr="00ED6412">
              <w:rPr>
                <w:rFonts w:eastAsia="SimSun"/>
                <w:i/>
              </w:rPr>
              <w:t>)/v</w:t>
            </w:r>
            <w:r w:rsidRPr="00ED6412">
              <w:rPr>
                <w:rFonts w:eastAsia="SimSun"/>
                <w:i/>
                <w:vertAlign w:val="subscript"/>
              </w:rPr>
              <w:t>i</w:t>
            </w:r>
          </w:p>
        </w:tc>
      </w:tr>
      <w:tr w:rsidR="00A53152" w:rsidRPr="00ED6412" w14:paraId="79941C3D" w14:textId="77777777" w:rsidTr="00364E78">
        <w:trPr>
          <w:trHeight w:val="454"/>
        </w:trPr>
        <w:tc>
          <w:tcPr>
            <w:tcW w:w="2212" w:type="dxa"/>
            <w:shd w:val="clear" w:color="auto" w:fill="auto"/>
          </w:tcPr>
          <w:p w14:paraId="5AD02A24" w14:textId="77777777" w:rsidR="00992F3A" w:rsidRPr="00ED6412" w:rsidRDefault="00992F3A" w:rsidP="005D444D">
            <w:pPr>
              <w:spacing w:line="360" w:lineRule="auto"/>
              <w:rPr>
                <w:rFonts w:eastAsia="SimSun"/>
                <w:i/>
              </w:rPr>
            </w:pPr>
            <w:r w:rsidRPr="00ED6412">
              <w:rPr>
                <w:rFonts w:eastAsia="SimSun"/>
                <w:i/>
              </w:rPr>
              <w:t>M</w:t>
            </w:r>
          </w:p>
        </w:tc>
        <w:tc>
          <w:tcPr>
            <w:tcW w:w="5718" w:type="dxa"/>
            <w:shd w:val="clear" w:color="auto" w:fill="auto"/>
          </w:tcPr>
          <w:p w14:paraId="7EED8855" w14:textId="77777777" w:rsidR="00992F3A" w:rsidRPr="00ED6412" w:rsidRDefault="00992F3A" w:rsidP="005D444D">
            <w:pPr>
              <w:spacing w:line="360" w:lineRule="auto"/>
            </w:pPr>
            <w:r w:rsidRPr="00ED6412">
              <w:t>Number of wind powered generators</w:t>
            </w:r>
          </w:p>
        </w:tc>
      </w:tr>
      <w:tr w:rsidR="00A53152" w:rsidRPr="00ED6412" w14:paraId="6A9CBAA4" w14:textId="77777777" w:rsidTr="00364E78">
        <w:trPr>
          <w:trHeight w:val="454"/>
        </w:trPr>
        <w:tc>
          <w:tcPr>
            <w:tcW w:w="2212" w:type="dxa"/>
            <w:shd w:val="clear" w:color="auto" w:fill="auto"/>
          </w:tcPr>
          <w:p w14:paraId="38FB9461" w14:textId="603294A0" w:rsidR="00126075" w:rsidRPr="00ED6412" w:rsidRDefault="00126075" w:rsidP="005D444D">
            <w:pPr>
              <w:spacing w:line="360" w:lineRule="auto"/>
              <w:rPr>
                <w:rFonts w:eastAsia="SimSun"/>
                <w:i/>
              </w:rPr>
            </w:pPr>
            <w:r w:rsidRPr="00ED6412">
              <w:rPr>
                <w:i/>
                <w:lang w:eastAsia="en-US"/>
              </w:rPr>
              <w:t>M</w:t>
            </w:r>
            <w:r w:rsidRPr="00ED6412">
              <w:rPr>
                <w:vertAlign w:val="subscript"/>
                <w:lang w:eastAsia="en-US"/>
              </w:rPr>
              <w:t>X</w:t>
            </w:r>
          </w:p>
        </w:tc>
        <w:tc>
          <w:tcPr>
            <w:tcW w:w="5718" w:type="dxa"/>
            <w:shd w:val="clear" w:color="auto" w:fill="auto"/>
          </w:tcPr>
          <w:p w14:paraId="267827D4" w14:textId="45B452C3" w:rsidR="00126075" w:rsidRPr="00ED6412" w:rsidRDefault="00126075" w:rsidP="00FA2338">
            <w:pPr>
              <w:spacing w:line="360" w:lineRule="auto"/>
            </w:pPr>
            <w:r w:rsidRPr="00ED6412">
              <w:rPr>
                <w:lang w:eastAsia="en-US"/>
              </w:rPr>
              <w:t>Molar mass of C, S and N</w:t>
            </w:r>
            <w:r w:rsidR="00FA2338" w:rsidRPr="00ED6412">
              <w:rPr>
                <w:lang w:eastAsia="en-US"/>
              </w:rPr>
              <w:t xml:space="preserve"> (</w:t>
            </w:r>
            <w:r w:rsidR="00A929E3" w:rsidRPr="00ED6412">
              <w:rPr>
                <w:lang w:eastAsia="en-US"/>
              </w:rPr>
              <w:t>kg/mol</w:t>
            </w:r>
            <w:r w:rsidR="00FA2338" w:rsidRPr="00ED6412">
              <w:rPr>
                <w:lang w:eastAsia="en-US"/>
              </w:rPr>
              <w:t>)</w:t>
            </w:r>
          </w:p>
        </w:tc>
      </w:tr>
      <w:tr w:rsidR="00A53152" w:rsidRPr="00ED6412" w14:paraId="5EAE681A" w14:textId="77777777" w:rsidTr="00364E78">
        <w:trPr>
          <w:trHeight w:val="454"/>
        </w:trPr>
        <w:tc>
          <w:tcPr>
            <w:tcW w:w="2212" w:type="dxa"/>
            <w:shd w:val="clear" w:color="auto" w:fill="auto"/>
          </w:tcPr>
          <w:p w14:paraId="23E727CD" w14:textId="4EE29F33" w:rsidR="00053775" w:rsidRPr="00ED6412" w:rsidRDefault="00053775" w:rsidP="005D444D">
            <w:pPr>
              <w:spacing w:line="360" w:lineRule="auto"/>
              <w:rPr>
                <w:rFonts w:eastAsia="SimSun"/>
                <w:i/>
              </w:rPr>
            </w:pPr>
            <w:r w:rsidRPr="00ED6412">
              <w:rPr>
                <w:rFonts w:eastAsia="SimSun"/>
                <w:i/>
              </w:rPr>
              <w:t>m</w:t>
            </w:r>
          </w:p>
        </w:tc>
        <w:tc>
          <w:tcPr>
            <w:tcW w:w="5718" w:type="dxa"/>
            <w:shd w:val="clear" w:color="auto" w:fill="auto"/>
          </w:tcPr>
          <w:p w14:paraId="75EEA149" w14:textId="3B3C0B5D" w:rsidR="00053775" w:rsidRPr="00ED6412" w:rsidRDefault="00053775" w:rsidP="005D444D">
            <w:pPr>
              <w:spacing w:line="360" w:lineRule="auto"/>
            </w:pPr>
            <w:r w:rsidRPr="00ED6412">
              <w:t>Mass of the fuel</w:t>
            </w:r>
            <w:r w:rsidR="00FA2338" w:rsidRPr="00ED6412">
              <w:rPr>
                <w:lang w:eastAsia="en-US"/>
              </w:rPr>
              <w:t xml:space="preserve"> (t/h)</w:t>
            </w:r>
          </w:p>
        </w:tc>
      </w:tr>
      <w:tr w:rsidR="00A53152" w:rsidRPr="00ED6412" w14:paraId="7D095903" w14:textId="77777777" w:rsidTr="00364E78">
        <w:trPr>
          <w:trHeight w:val="454"/>
        </w:trPr>
        <w:tc>
          <w:tcPr>
            <w:tcW w:w="2212" w:type="dxa"/>
            <w:shd w:val="clear" w:color="auto" w:fill="auto"/>
          </w:tcPr>
          <w:p w14:paraId="1F13D86D" w14:textId="52FB1E8C" w:rsidR="00833A5E" w:rsidRPr="00ED6412" w:rsidRDefault="00AE4353" w:rsidP="00AE4353">
            <w:pPr>
              <w:spacing w:line="360" w:lineRule="auto"/>
              <w:rPr>
                <w:rFonts w:eastAsia="SimSun"/>
                <w:i/>
              </w:rPr>
            </w:pPr>
            <w:r w:rsidRPr="00ED6412">
              <w:rPr>
                <w:rFonts w:eastAsia="SimSun"/>
                <w:i/>
              </w:rPr>
              <w:lastRenderedPageBreak/>
              <w:t>m</w:t>
            </w:r>
            <w:r w:rsidRPr="00ED6412">
              <w:rPr>
                <w:rFonts w:eastAsia="SimSun"/>
                <w:vertAlign w:val="subscript"/>
              </w:rPr>
              <w:t>p</w:t>
            </w:r>
          </w:p>
        </w:tc>
        <w:tc>
          <w:tcPr>
            <w:tcW w:w="5718" w:type="dxa"/>
            <w:shd w:val="clear" w:color="auto" w:fill="auto"/>
          </w:tcPr>
          <w:p w14:paraId="57629C0C" w14:textId="556DD5ED" w:rsidR="00833A5E" w:rsidRPr="00ED6412" w:rsidRDefault="00833A5E" w:rsidP="00833A5E">
            <w:pPr>
              <w:spacing w:line="360" w:lineRule="auto"/>
            </w:pPr>
            <w:r w:rsidRPr="00ED6412">
              <w:t xml:space="preserve">Mass of the fuel required at the power output </w:t>
            </w:r>
            <w:r w:rsidRPr="00ED6412">
              <w:rPr>
                <w:i/>
              </w:rPr>
              <w:t>P</w:t>
            </w:r>
            <w:r w:rsidR="00FA2338" w:rsidRPr="00ED6412">
              <w:rPr>
                <w:lang w:eastAsia="en-US"/>
              </w:rPr>
              <w:t xml:space="preserve"> (t/h)</w:t>
            </w:r>
          </w:p>
        </w:tc>
      </w:tr>
      <w:tr w:rsidR="00A53152" w:rsidRPr="00ED6412" w14:paraId="3ECA9AFB" w14:textId="77777777" w:rsidTr="00364E78">
        <w:trPr>
          <w:trHeight w:val="454"/>
        </w:trPr>
        <w:tc>
          <w:tcPr>
            <w:tcW w:w="2212" w:type="dxa"/>
            <w:shd w:val="clear" w:color="auto" w:fill="auto"/>
          </w:tcPr>
          <w:p w14:paraId="1A445877" w14:textId="7577DD5D" w:rsidR="00126075" w:rsidRPr="00ED6412" w:rsidRDefault="00126075" w:rsidP="00AE4353">
            <w:pPr>
              <w:spacing w:line="360" w:lineRule="auto"/>
              <w:rPr>
                <w:rFonts w:eastAsia="SimSun"/>
                <w:i/>
              </w:rPr>
            </w:pPr>
            <w:r w:rsidRPr="00ED6412">
              <w:rPr>
                <w:rFonts w:eastAsia="SimSun"/>
                <w:i/>
              </w:rPr>
              <w:t>m</w:t>
            </w:r>
            <w:r w:rsidRPr="00ED6412">
              <w:rPr>
                <w:rFonts w:eastAsia="SimSun"/>
                <w:vertAlign w:val="subscript"/>
              </w:rPr>
              <w:t>XO2</w:t>
            </w:r>
          </w:p>
        </w:tc>
        <w:tc>
          <w:tcPr>
            <w:tcW w:w="5718" w:type="dxa"/>
            <w:shd w:val="clear" w:color="auto" w:fill="auto"/>
          </w:tcPr>
          <w:p w14:paraId="4B02A040" w14:textId="7A71B664" w:rsidR="00126075" w:rsidRPr="00ED6412" w:rsidRDefault="00126075" w:rsidP="00FA2338">
            <w:pPr>
              <w:spacing w:line="360" w:lineRule="auto"/>
            </w:pPr>
            <w:r w:rsidRPr="00ED6412">
              <w:rPr>
                <w:lang w:eastAsia="en-US"/>
              </w:rPr>
              <w:t>Mass of the CO</w:t>
            </w:r>
            <w:r w:rsidRPr="00ED6412">
              <w:rPr>
                <w:vertAlign w:val="subscript"/>
                <w:lang w:eastAsia="en-US"/>
              </w:rPr>
              <w:t>2</w:t>
            </w:r>
            <w:r w:rsidRPr="00ED6412">
              <w:rPr>
                <w:lang w:eastAsia="en-US"/>
              </w:rPr>
              <w:t>, SO</w:t>
            </w:r>
            <w:r w:rsidRPr="00ED6412">
              <w:rPr>
                <w:vertAlign w:val="subscript"/>
                <w:lang w:eastAsia="en-US"/>
              </w:rPr>
              <w:t>2</w:t>
            </w:r>
            <w:r w:rsidRPr="00ED6412">
              <w:rPr>
                <w:lang w:eastAsia="en-US"/>
              </w:rPr>
              <w:t xml:space="preserve"> and NO</w:t>
            </w:r>
            <w:r w:rsidR="00A929E3" w:rsidRPr="00ED6412">
              <w:rPr>
                <w:lang w:eastAsia="en-US"/>
              </w:rPr>
              <w:t xml:space="preserve"> </w:t>
            </w:r>
            <w:r w:rsidR="00FA2338" w:rsidRPr="00ED6412">
              <w:rPr>
                <w:lang w:eastAsia="en-US"/>
              </w:rPr>
              <w:t>(</w:t>
            </w:r>
            <w:r w:rsidR="00A929E3" w:rsidRPr="00ED6412">
              <w:rPr>
                <w:lang w:eastAsia="en-US"/>
              </w:rPr>
              <w:t>t/h</w:t>
            </w:r>
            <w:r w:rsidR="00FA2338" w:rsidRPr="00ED6412">
              <w:rPr>
                <w:lang w:eastAsia="en-US"/>
              </w:rPr>
              <w:t>)</w:t>
            </w:r>
          </w:p>
        </w:tc>
      </w:tr>
      <w:tr w:rsidR="00A53152" w:rsidRPr="00ED6412" w14:paraId="6875AED8" w14:textId="77777777" w:rsidTr="00364E78">
        <w:trPr>
          <w:trHeight w:val="454"/>
        </w:trPr>
        <w:tc>
          <w:tcPr>
            <w:tcW w:w="2212" w:type="dxa"/>
            <w:shd w:val="clear" w:color="auto" w:fill="auto"/>
          </w:tcPr>
          <w:p w14:paraId="420C37A3" w14:textId="77777777" w:rsidR="00992F3A" w:rsidRPr="00ED6412" w:rsidRDefault="00992F3A" w:rsidP="005D444D">
            <w:pPr>
              <w:spacing w:line="360" w:lineRule="auto"/>
              <w:rPr>
                <w:rFonts w:eastAsia="SimSun"/>
                <w:i/>
              </w:rPr>
            </w:pPr>
            <w:r w:rsidRPr="00ED6412">
              <w:rPr>
                <w:rFonts w:eastAsia="SimSun"/>
                <w:i/>
              </w:rPr>
              <w:t>N</w:t>
            </w:r>
          </w:p>
        </w:tc>
        <w:tc>
          <w:tcPr>
            <w:tcW w:w="5718" w:type="dxa"/>
            <w:shd w:val="clear" w:color="auto" w:fill="auto"/>
          </w:tcPr>
          <w:p w14:paraId="69BF3C35" w14:textId="77777777" w:rsidR="00992F3A" w:rsidRPr="00ED6412" w:rsidRDefault="00992F3A" w:rsidP="005D444D">
            <w:pPr>
              <w:spacing w:line="360" w:lineRule="auto"/>
            </w:pPr>
            <w:r w:rsidRPr="00ED6412">
              <w:t>Number of conventional powered generators</w:t>
            </w:r>
          </w:p>
        </w:tc>
      </w:tr>
      <w:tr w:rsidR="00A53152" w:rsidRPr="00ED6412" w14:paraId="3C0547E2" w14:textId="77777777" w:rsidTr="00364E78">
        <w:trPr>
          <w:trHeight w:val="454"/>
        </w:trPr>
        <w:tc>
          <w:tcPr>
            <w:tcW w:w="2212" w:type="dxa"/>
            <w:shd w:val="clear" w:color="auto" w:fill="auto"/>
          </w:tcPr>
          <w:p w14:paraId="6568DBB0" w14:textId="3256FC25" w:rsidR="006405AE" w:rsidRPr="00ED6412" w:rsidRDefault="006405AE" w:rsidP="005D444D">
            <w:pPr>
              <w:spacing w:line="360" w:lineRule="auto"/>
              <w:rPr>
                <w:rFonts w:eastAsia="SimSun"/>
                <w:i/>
              </w:rPr>
            </w:pPr>
            <w:r w:rsidRPr="00ED6412">
              <w:rPr>
                <w:rFonts w:eastAsia="SimSun"/>
                <w:i/>
              </w:rPr>
              <w:t>P</w:t>
            </w:r>
            <w:r w:rsidRPr="00ED6412">
              <w:rPr>
                <w:rFonts w:eastAsia="SimSun"/>
                <w:vertAlign w:val="subscript"/>
              </w:rPr>
              <w:t>100%</w:t>
            </w:r>
          </w:p>
        </w:tc>
        <w:tc>
          <w:tcPr>
            <w:tcW w:w="5718" w:type="dxa"/>
            <w:shd w:val="clear" w:color="auto" w:fill="auto"/>
          </w:tcPr>
          <w:p w14:paraId="02C0DDB0" w14:textId="41B0A87D" w:rsidR="006405AE" w:rsidRPr="00ED6412" w:rsidRDefault="006405AE" w:rsidP="00007252">
            <w:pPr>
              <w:spacing w:line="360" w:lineRule="auto"/>
            </w:pPr>
            <w:r w:rsidRPr="00ED6412">
              <w:t>Power of the fuel burnt at 100%</w:t>
            </w:r>
            <w:r w:rsidR="00FA2338" w:rsidRPr="00ED6412">
              <w:rPr>
                <w:lang w:eastAsia="en-US"/>
              </w:rPr>
              <w:t xml:space="preserve"> (MW)</w:t>
            </w:r>
          </w:p>
        </w:tc>
      </w:tr>
      <w:tr w:rsidR="00A53152" w:rsidRPr="00ED6412" w14:paraId="7CCB3F58" w14:textId="77777777" w:rsidTr="00364E78">
        <w:trPr>
          <w:trHeight w:val="454"/>
        </w:trPr>
        <w:tc>
          <w:tcPr>
            <w:tcW w:w="2212" w:type="dxa"/>
            <w:shd w:val="clear" w:color="auto" w:fill="auto"/>
          </w:tcPr>
          <w:p w14:paraId="05C17C66" w14:textId="77777777" w:rsidR="00194F60" w:rsidRPr="00ED6412" w:rsidRDefault="00194F60" w:rsidP="005D444D">
            <w:pPr>
              <w:spacing w:line="360" w:lineRule="auto"/>
              <w:rPr>
                <w:rFonts w:eastAsia="SimSun"/>
                <w:i/>
              </w:rPr>
            </w:pPr>
            <w:r w:rsidRPr="00ED6412">
              <w:rPr>
                <w:rFonts w:eastAsia="SimSun"/>
                <w:i/>
              </w:rPr>
              <w:t>P</w:t>
            </w:r>
            <w:r w:rsidRPr="00ED6412">
              <w:rPr>
                <w:rFonts w:eastAsia="SimSun"/>
                <w:vertAlign w:val="subscript"/>
              </w:rPr>
              <w:t>cg</w:t>
            </w:r>
            <w:r w:rsidRPr="00ED6412">
              <w:rPr>
                <w:rFonts w:eastAsia="SimSun"/>
                <w:i/>
              </w:rPr>
              <w:t>, P</w:t>
            </w:r>
            <w:r w:rsidRPr="00ED6412">
              <w:rPr>
                <w:rFonts w:eastAsia="SimSun"/>
                <w:vertAlign w:val="subscript"/>
              </w:rPr>
              <w:t>dcg</w:t>
            </w:r>
          </w:p>
        </w:tc>
        <w:tc>
          <w:tcPr>
            <w:tcW w:w="5718" w:type="dxa"/>
            <w:shd w:val="clear" w:color="auto" w:fill="auto"/>
          </w:tcPr>
          <w:p w14:paraId="6ACE060E" w14:textId="69E17F3B" w:rsidR="00194F60" w:rsidRPr="00ED6412" w:rsidRDefault="00194F60" w:rsidP="00BF046B">
            <w:pPr>
              <w:spacing w:line="360" w:lineRule="auto"/>
            </w:pPr>
            <w:r w:rsidRPr="00ED6412">
              <w:t xml:space="preserve">Charging /discharging power flow to the </w:t>
            </w:r>
            <w:r w:rsidR="00BF046B" w:rsidRPr="00ED6412">
              <w:t>ESS</w:t>
            </w:r>
            <w:r w:rsidRPr="00ED6412">
              <w:t xml:space="preserve"> in the grid</w:t>
            </w:r>
            <w:r w:rsidR="00FA2338" w:rsidRPr="00ED6412">
              <w:rPr>
                <w:lang w:eastAsia="en-US"/>
              </w:rPr>
              <w:t xml:space="preserve"> (MW)</w:t>
            </w:r>
          </w:p>
        </w:tc>
      </w:tr>
      <w:tr w:rsidR="00A53152" w:rsidRPr="00ED6412" w14:paraId="19523639" w14:textId="77777777" w:rsidTr="00364E78">
        <w:trPr>
          <w:trHeight w:val="454"/>
        </w:trPr>
        <w:tc>
          <w:tcPr>
            <w:tcW w:w="2212" w:type="dxa"/>
            <w:shd w:val="clear" w:color="auto" w:fill="auto"/>
          </w:tcPr>
          <w:p w14:paraId="6823A1F7" w14:textId="24F485DB" w:rsidR="00BF046B" w:rsidRPr="00ED6412" w:rsidRDefault="00BF046B" w:rsidP="005D444D">
            <w:pPr>
              <w:spacing w:line="360" w:lineRule="auto"/>
              <w:rPr>
                <w:rFonts w:eastAsia="SimSun"/>
                <w:i/>
              </w:rPr>
            </w:pPr>
            <w:r w:rsidRPr="00ED6412">
              <w:rPr>
                <w:rFonts w:eastAsia="SimSun"/>
                <w:i/>
              </w:rPr>
              <w:t>P</w:t>
            </w:r>
            <w:r w:rsidRPr="00ED6412">
              <w:rPr>
                <w:rFonts w:eastAsia="SimSun"/>
                <w:vertAlign w:val="subscript"/>
              </w:rPr>
              <w:t>cg</w:t>
            </w:r>
            <w:r w:rsidRPr="00ED6412">
              <w:rPr>
                <w:rFonts w:eastAsia="SimSun"/>
                <w:vertAlign w:val="superscript"/>
              </w:rPr>
              <w:t>cap</w:t>
            </w:r>
            <w:r w:rsidRPr="00ED6412">
              <w:rPr>
                <w:rFonts w:eastAsia="SimSun"/>
                <w:i/>
              </w:rPr>
              <w:t>, P</w:t>
            </w:r>
            <w:r w:rsidRPr="00ED6412">
              <w:rPr>
                <w:rFonts w:eastAsia="SimSun"/>
                <w:vertAlign w:val="subscript"/>
              </w:rPr>
              <w:t>dcg</w:t>
            </w:r>
            <w:r w:rsidRPr="00ED6412">
              <w:rPr>
                <w:rFonts w:eastAsia="SimSun"/>
                <w:vertAlign w:val="superscript"/>
              </w:rPr>
              <w:t>cap</w:t>
            </w:r>
          </w:p>
        </w:tc>
        <w:tc>
          <w:tcPr>
            <w:tcW w:w="5718" w:type="dxa"/>
            <w:shd w:val="clear" w:color="auto" w:fill="auto"/>
          </w:tcPr>
          <w:p w14:paraId="3A097ECC" w14:textId="4E0F5C7A" w:rsidR="00BF046B" w:rsidRPr="00ED6412" w:rsidRDefault="00BF046B" w:rsidP="005D444D">
            <w:pPr>
              <w:spacing w:line="360" w:lineRule="auto"/>
            </w:pPr>
            <w:r w:rsidRPr="00ED6412">
              <w:t>ESS charging and discharging power capacity</w:t>
            </w:r>
            <w:r w:rsidR="00FA2338" w:rsidRPr="00ED6412">
              <w:rPr>
                <w:lang w:eastAsia="en-US"/>
              </w:rPr>
              <w:t xml:space="preserve"> (MW)</w:t>
            </w:r>
          </w:p>
        </w:tc>
      </w:tr>
      <w:tr w:rsidR="00A53152" w:rsidRPr="00ED6412" w14:paraId="61FE3E31" w14:textId="77777777" w:rsidTr="00364E78">
        <w:trPr>
          <w:trHeight w:val="454"/>
        </w:trPr>
        <w:tc>
          <w:tcPr>
            <w:tcW w:w="2212" w:type="dxa"/>
            <w:shd w:val="clear" w:color="auto" w:fill="auto"/>
          </w:tcPr>
          <w:p w14:paraId="27002A2B" w14:textId="5C5E092B" w:rsidR="0074347C" w:rsidRPr="00ED6412" w:rsidRDefault="0074347C" w:rsidP="005D444D">
            <w:pPr>
              <w:spacing w:line="360" w:lineRule="auto"/>
              <w:rPr>
                <w:rFonts w:eastAsia="SimSun"/>
                <w:i/>
              </w:rPr>
            </w:pPr>
            <w:r w:rsidRPr="00ED6412">
              <w:rPr>
                <w:i/>
                <w:lang w:eastAsia="en-US"/>
              </w:rPr>
              <w:t>P</w:t>
            </w:r>
            <w:r w:rsidRPr="00ED6412">
              <w:rPr>
                <w:vertAlign w:val="subscript"/>
                <w:lang w:eastAsia="en-US"/>
              </w:rPr>
              <w:t>cost</w:t>
            </w:r>
          </w:p>
        </w:tc>
        <w:tc>
          <w:tcPr>
            <w:tcW w:w="5718" w:type="dxa"/>
            <w:shd w:val="clear" w:color="auto" w:fill="auto"/>
          </w:tcPr>
          <w:p w14:paraId="4C5E8AC3" w14:textId="75E1944E" w:rsidR="0074347C" w:rsidRPr="00ED6412" w:rsidRDefault="0074347C" w:rsidP="0074347C">
            <w:pPr>
              <w:rPr>
                <w:lang w:eastAsia="en-US"/>
              </w:rPr>
            </w:pPr>
            <w:r w:rsidRPr="00ED6412">
              <w:rPr>
                <w:lang w:eastAsia="en-US"/>
              </w:rPr>
              <w:t>Powe</w:t>
            </w:r>
            <w:r w:rsidR="00007252" w:rsidRPr="00ED6412">
              <w:rPr>
                <w:lang w:eastAsia="en-US"/>
              </w:rPr>
              <w:t>r output from the cost function</w:t>
            </w:r>
            <w:r w:rsidR="00FA2338" w:rsidRPr="00ED6412">
              <w:rPr>
                <w:lang w:eastAsia="en-US"/>
              </w:rPr>
              <w:t xml:space="preserve"> (MW)</w:t>
            </w:r>
          </w:p>
        </w:tc>
      </w:tr>
      <w:tr w:rsidR="00A53152" w:rsidRPr="00ED6412" w14:paraId="60858450" w14:textId="77777777" w:rsidTr="00364E78">
        <w:trPr>
          <w:trHeight w:val="454"/>
        </w:trPr>
        <w:tc>
          <w:tcPr>
            <w:tcW w:w="2212" w:type="dxa"/>
            <w:shd w:val="clear" w:color="auto" w:fill="auto"/>
          </w:tcPr>
          <w:p w14:paraId="1C4A0157" w14:textId="77777777" w:rsidR="00992F3A" w:rsidRPr="00ED6412" w:rsidRDefault="00992F3A" w:rsidP="005D444D">
            <w:pPr>
              <w:spacing w:line="360" w:lineRule="auto"/>
              <w:rPr>
                <w:rFonts w:eastAsia="SimSun"/>
              </w:rPr>
            </w:pPr>
            <w:r w:rsidRPr="00ED6412">
              <w:rPr>
                <w:rFonts w:eastAsia="SimSun"/>
                <w:i/>
              </w:rPr>
              <w:t>P</w:t>
            </w:r>
            <w:r w:rsidRPr="00ED6412">
              <w:rPr>
                <w:rFonts w:eastAsia="SimSun"/>
                <w:vertAlign w:val="subscript"/>
              </w:rPr>
              <w:t>i</w:t>
            </w:r>
          </w:p>
        </w:tc>
        <w:tc>
          <w:tcPr>
            <w:tcW w:w="5718" w:type="dxa"/>
            <w:shd w:val="clear" w:color="auto" w:fill="auto"/>
          </w:tcPr>
          <w:p w14:paraId="5E222F82" w14:textId="28CB6975" w:rsidR="00992F3A" w:rsidRPr="00ED6412" w:rsidRDefault="00992F3A" w:rsidP="005D444D">
            <w:pPr>
              <w:spacing w:line="360" w:lineRule="auto"/>
            </w:pPr>
            <w:r w:rsidRPr="00ED6412">
              <w:t xml:space="preserve">Power output of the </w:t>
            </w:r>
            <m:oMath>
              <m:r>
                <m:rPr>
                  <m:sty m:val="p"/>
                </m:rPr>
                <w:rPr>
                  <w:rFonts w:ascii="Cambria Math" w:hAnsi="Cambria Math"/>
                </w:rPr>
                <m:t>i</m:t>
              </m:r>
            </m:oMath>
            <w:r w:rsidRPr="00ED6412">
              <w:t>th conventional generator</w:t>
            </w:r>
            <w:r w:rsidR="00FA2338" w:rsidRPr="00ED6412">
              <w:rPr>
                <w:lang w:eastAsia="en-US"/>
              </w:rPr>
              <w:t xml:space="preserve"> (MW)</w:t>
            </w:r>
          </w:p>
        </w:tc>
      </w:tr>
      <w:tr w:rsidR="00A53152" w:rsidRPr="00ED6412" w14:paraId="5F7AA886" w14:textId="77777777" w:rsidTr="00364E78">
        <w:trPr>
          <w:trHeight w:val="454"/>
        </w:trPr>
        <w:tc>
          <w:tcPr>
            <w:tcW w:w="2212" w:type="dxa"/>
            <w:shd w:val="clear" w:color="auto" w:fill="auto"/>
          </w:tcPr>
          <w:p w14:paraId="7D31D517" w14:textId="25BA2105" w:rsidR="00992F3A" w:rsidRPr="00ED6412" w:rsidRDefault="00992F3A" w:rsidP="005D444D">
            <w:pPr>
              <w:spacing w:line="360" w:lineRule="auto"/>
              <w:rPr>
                <w:rFonts w:eastAsia="SimSun"/>
              </w:rPr>
            </w:pPr>
            <w:r w:rsidRPr="00ED6412">
              <w:rPr>
                <w:rFonts w:eastAsia="SimSun"/>
                <w:i/>
              </w:rPr>
              <w:t>P</w:t>
            </w:r>
            <w:r w:rsidRPr="00ED6412">
              <w:rPr>
                <w:rFonts w:eastAsia="SimSun"/>
                <w:vertAlign w:val="subscript"/>
              </w:rPr>
              <w:t>i</w:t>
            </w:r>
            <w:r w:rsidR="00C16AE8" w:rsidRPr="00ED6412">
              <w:rPr>
                <w:rFonts w:eastAsia="SimSun"/>
                <w:vertAlign w:val="subscript"/>
              </w:rPr>
              <w:t>,</w:t>
            </w:r>
            <w:r w:rsidRPr="00ED6412">
              <w:rPr>
                <w:rFonts w:eastAsia="SimSun"/>
                <w:vertAlign w:val="subscript"/>
              </w:rPr>
              <w:t>min</w:t>
            </w:r>
            <w:r w:rsidRPr="00ED6412">
              <w:rPr>
                <w:rFonts w:eastAsia="SimSun"/>
                <w:i/>
              </w:rPr>
              <w:t>, P</w:t>
            </w:r>
            <w:r w:rsidRPr="00ED6412">
              <w:rPr>
                <w:rFonts w:eastAsia="SimSun"/>
                <w:vertAlign w:val="subscript"/>
              </w:rPr>
              <w:t>i</w:t>
            </w:r>
            <w:r w:rsidR="00C16AE8" w:rsidRPr="00ED6412">
              <w:rPr>
                <w:rFonts w:eastAsia="SimSun"/>
                <w:vertAlign w:val="subscript"/>
              </w:rPr>
              <w:t>,</w:t>
            </w:r>
            <w:r w:rsidRPr="00ED6412">
              <w:rPr>
                <w:rFonts w:eastAsia="SimSun"/>
                <w:vertAlign w:val="subscript"/>
              </w:rPr>
              <w:t>max</w:t>
            </w:r>
          </w:p>
        </w:tc>
        <w:tc>
          <w:tcPr>
            <w:tcW w:w="5718" w:type="dxa"/>
            <w:shd w:val="clear" w:color="auto" w:fill="auto"/>
          </w:tcPr>
          <w:p w14:paraId="7BC8C000" w14:textId="298000EC" w:rsidR="00992F3A" w:rsidRPr="00ED6412" w:rsidRDefault="00992F3A" w:rsidP="00FA2338">
            <w:pPr>
              <w:spacing w:line="360" w:lineRule="auto"/>
            </w:pPr>
            <w:r w:rsidRPr="00ED6412">
              <w:t xml:space="preserve">Minimum and maximum power output of the </w:t>
            </w:r>
            <w:r w:rsidR="008350FF" w:rsidRPr="00ED6412">
              <w:rPr>
                <w:i/>
              </w:rPr>
              <w:t>i</w:t>
            </w:r>
            <w:r w:rsidR="008350FF" w:rsidRPr="00ED6412">
              <w:rPr>
                <w:vertAlign w:val="superscript"/>
              </w:rPr>
              <w:t>th</w:t>
            </w:r>
            <w:r w:rsidR="008350FF" w:rsidRPr="00ED6412">
              <w:t xml:space="preserve"> </w:t>
            </w:r>
            <w:r w:rsidRPr="00ED6412">
              <w:t>conventional generator</w:t>
            </w:r>
            <w:r w:rsidR="00007252" w:rsidRPr="00ED6412">
              <w:rPr>
                <w:lang w:eastAsia="en-US"/>
              </w:rPr>
              <w:t xml:space="preserve"> </w:t>
            </w:r>
            <w:r w:rsidR="00FA2338" w:rsidRPr="00ED6412">
              <w:rPr>
                <w:lang w:eastAsia="en-US"/>
              </w:rPr>
              <w:t>(</w:t>
            </w:r>
            <w:r w:rsidR="00007252" w:rsidRPr="00ED6412">
              <w:rPr>
                <w:lang w:eastAsia="en-US"/>
              </w:rPr>
              <w:t>MW</w:t>
            </w:r>
            <w:r w:rsidR="00FA2338" w:rsidRPr="00ED6412">
              <w:rPr>
                <w:lang w:eastAsia="en-US"/>
              </w:rPr>
              <w:t>)</w:t>
            </w:r>
          </w:p>
        </w:tc>
      </w:tr>
      <w:tr w:rsidR="00A53152" w:rsidRPr="00ED6412" w14:paraId="0E673409" w14:textId="77777777" w:rsidTr="00364E78">
        <w:trPr>
          <w:trHeight w:val="454"/>
        </w:trPr>
        <w:tc>
          <w:tcPr>
            <w:tcW w:w="2212" w:type="dxa"/>
            <w:shd w:val="clear" w:color="auto" w:fill="auto"/>
          </w:tcPr>
          <w:p w14:paraId="2E8735ED" w14:textId="627F656E" w:rsidR="002134F2" w:rsidRPr="00ED6412" w:rsidRDefault="002134F2" w:rsidP="005D444D">
            <w:pPr>
              <w:spacing w:line="360" w:lineRule="auto"/>
              <w:rPr>
                <w:rFonts w:eastAsia="SimSun"/>
                <w:i/>
              </w:rPr>
            </w:pPr>
            <w:r w:rsidRPr="00ED6412">
              <w:rPr>
                <w:rFonts w:eastAsia="SimSun"/>
                <w:i/>
              </w:rPr>
              <w:t>Pr</w:t>
            </w:r>
          </w:p>
        </w:tc>
        <w:tc>
          <w:tcPr>
            <w:tcW w:w="5718" w:type="dxa"/>
            <w:shd w:val="clear" w:color="auto" w:fill="auto"/>
          </w:tcPr>
          <w:p w14:paraId="142C9BF1" w14:textId="6F5D2E8F" w:rsidR="002134F2" w:rsidRPr="00ED6412" w:rsidRDefault="002134F2" w:rsidP="00FA2338">
            <w:pPr>
              <w:spacing w:line="360" w:lineRule="auto"/>
            </w:pPr>
            <w:r w:rsidRPr="00ED6412">
              <w:t>Unit price of fuel</w:t>
            </w:r>
            <w:r w:rsidR="00007252" w:rsidRPr="00ED6412">
              <w:rPr>
                <w:lang w:eastAsia="en-US"/>
              </w:rPr>
              <w:t xml:space="preserve"> </w:t>
            </w:r>
            <w:r w:rsidR="00FA2338" w:rsidRPr="00ED6412">
              <w:rPr>
                <w:lang w:eastAsia="en-US"/>
              </w:rPr>
              <w:t>(</w:t>
            </w:r>
            <w:r w:rsidR="00007252" w:rsidRPr="00ED6412">
              <w:rPr>
                <w:lang w:eastAsia="en-US"/>
              </w:rPr>
              <w:t>£/t</w:t>
            </w:r>
            <w:r w:rsidR="00FA2338" w:rsidRPr="00ED6412">
              <w:rPr>
                <w:lang w:eastAsia="en-US"/>
              </w:rPr>
              <w:t>)</w:t>
            </w:r>
          </w:p>
        </w:tc>
      </w:tr>
      <w:tr w:rsidR="00A53152" w:rsidRPr="00ED6412" w14:paraId="11404227" w14:textId="77777777" w:rsidTr="00364E78">
        <w:trPr>
          <w:trHeight w:val="454"/>
        </w:trPr>
        <w:tc>
          <w:tcPr>
            <w:tcW w:w="2212" w:type="dxa"/>
            <w:shd w:val="clear" w:color="auto" w:fill="auto"/>
          </w:tcPr>
          <w:p w14:paraId="257530B2" w14:textId="57AC4515" w:rsidR="006651BF" w:rsidRPr="00ED6412" w:rsidRDefault="006651BF" w:rsidP="005D444D">
            <w:pPr>
              <w:spacing w:line="360" w:lineRule="auto"/>
              <w:rPr>
                <w:rFonts w:eastAsia="SimSun"/>
                <w:i/>
              </w:rPr>
            </w:pPr>
            <w:r w:rsidRPr="00ED6412">
              <w:rPr>
                <w:rFonts w:eastAsia="SimSun"/>
                <w:i/>
              </w:rPr>
              <w:t>RRD</w:t>
            </w:r>
            <w:r w:rsidRPr="00ED6412">
              <w:rPr>
                <w:rFonts w:eastAsia="SimSun"/>
                <w:vertAlign w:val="subscript"/>
              </w:rPr>
              <w:t>i</w:t>
            </w:r>
            <w:r w:rsidRPr="00ED6412">
              <w:rPr>
                <w:rFonts w:eastAsia="SimSun"/>
                <w:i/>
              </w:rPr>
              <w:t>, RRU</w:t>
            </w:r>
            <w:r w:rsidRPr="00ED6412">
              <w:rPr>
                <w:rFonts w:eastAsia="SimSun"/>
                <w:vertAlign w:val="subscript"/>
              </w:rPr>
              <w:t>i</w:t>
            </w:r>
          </w:p>
        </w:tc>
        <w:tc>
          <w:tcPr>
            <w:tcW w:w="5718" w:type="dxa"/>
            <w:shd w:val="clear" w:color="auto" w:fill="auto"/>
          </w:tcPr>
          <w:p w14:paraId="1BD9E559" w14:textId="427ECC73" w:rsidR="006651BF" w:rsidRPr="00ED6412" w:rsidRDefault="006651BF" w:rsidP="00FA2338">
            <w:pPr>
              <w:spacing w:line="360" w:lineRule="auto"/>
            </w:pPr>
            <w:r w:rsidRPr="00ED6412">
              <w:t xml:space="preserve">Ramp rate down/up of the </w:t>
            </w:r>
            <w:r w:rsidRPr="00ED6412">
              <w:rPr>
                <w:i/>
              </w:rPr>
              <w:t>i</w:t>
            </w:r>
            <w:r w:rsidRPr="00ED6412">
              <w:rPr>
                <w:vertAlign w:val="superscript"/>
              </w:rPr>
              <w:t>th</w:t>
            </w:r>
            <w:r w:rsidRPr="00ED6412">
              <w:t xml:space="preserve"> conventional generator</w:t>
            </w:r>
            <w:r w:rsidR="00A321F3" w:rsidRPr="00ED6412">
              <w:rPr>
                <w:lang w:eastAsia="en-US"/>
              </w:rPr>
              <w:t xml:space="preserve"> </w:t>
            </w:r>
            <w:r w:rsidR="00FA2338" w:rsidRPr="00ED6412">
              <w:rPr>
                <w:lang w:eastAsia="en-US"/>
              </w:rPr>
              <w:t>(</w:t>
            </w:r>
            <w:r w:rsidR="00A321F3" w:rsidRPr="00ED6412">
              <w:rPr>
                <w:lang w:eastAsia="en-US"/>
              </w:rPr>
              <w:t>MW/h</w:t>
            </w:r>
            <w:r w:rsidR="00FA2338" w:rsidRPr="00ED6412">
              <w:rPr>
                <w:lang w:eastAsia="en-US"/>
              </w:rPr>
              <w:t>)</w:t>
            </w:r>
          </w:p>
        </w:tc>
      </w:tr>
      <w:tr w:rsidR="00A53152" w:rsidRPr="00ED6412" w14:paraId="066213A8" w14:textId="77777777" w:rsidTr="00364E78">
        <w:trPr>
          <w:trHeight w:val="454"/>
        </w:trPr>
        <w:tc>
          <w:tcPr>
            <w:tcW w:w="2212" w:type="dxa"/>
            <w:shd w:val="clear" w:color="auto" w:fill="auto"/>
          </w:tcPr>
          <w:p w14:paraId="1B930D23" w14:textId="6B2AB529" w:rsidR="00053775" w:rsidRPr="00ED6412" w:rsidRDefault="00053775" w:rsidP="00053775">
            <w:pPr>
              <w:spacing w:line="360" w:lineRule="auto"/>
              <w:rPr>
                <w:rFonts w:eastAsia="SimSun"/>
                <w:i/>
              </w:rPr>
            </w:pPr>
            <w:r w:rsidRPr="00ED6412">
              <w:rPr>
                <w:rFonts w:eastAsia="SimSun"/>
                <w:i/>
              </w:rPr>
              <w:t>r</w:t>
            </w:r>
          </w:p>
        </w:tc>
        <w:tc>
          <w:tcPr>
            <w:tcW w:w="5718" w:type="dxa"/>
            <w:shd w:val="clear" w:color="auto" w:fill="auto"/>
          </w:tcPr>
          <w:p w14:paraId="736BB740" w14:textId="3CE13564" w:rsidR="00053775" w:rsidRPr="00ED6412" w:rsidRDefault="00053775" w:rsidP="00FA2338">
            <w:pPr>
              <w:spacing w:line="360" w:lineRule="auto"/>
            </w:pPr>
            <w:r w:rsidRPr="00ED6412">
              <w:t>Carbon price</w:t>
            </w:r>
            <w:r w:rsidR="00A321F3" w:rsidRPr="00ED6412">
              <w:t xml:space="preserve"> </w:t>
            </w:r>
            <w:r w:rsidR="00FA2338" w:rsidRPr="00ED6412">
              <w:t>(</w:t>
            </w:r>
            <w:r w:rsidR="00A321F3" w:rsidRPr="00ED6412">
              <w:t>£/tCO</w:t>
            </w:r>
            <w:r w:rsidR="00A321F3" w:rsidRPr="00ED6412">
              <w:rPr>
                <w:vertAlign w:val="subscript"/>
              </w:rPr>
              <w:t>2</w:t>
            </w:r>
            <w:r w:rsidR="00A321F3" w:rsidRPr="00ED6412">
              <w:t>e</w:t>
            </w:r>
            <w:r w:rsidR="00FA2338" w:rsidRPr="00ED6412">
              <w:t>)</w:t>
            </w:r>
          </w:p>
        </w:tc>
      </w:tr>
      <w:tr w:rsidR="00A53152" w:rsidRPr="00ED6412" w14:paraId="12F8B120" w14:textId="77777777" w:rsidTr="00364E78">
        <w:trPr>
          <w:trHeight w:val="454"/>
        </w:trPr>
        <w:tc>
          <w:tcPr>
            <w:tcW w:w="2212" w:type="dxa"/>
            <w:shd w:val="clear" w:color="auto" w:fill="auto"/>
          </w:tcPr>
          <w:p w14:paraId="06E3ED4E" w14:textId="1D51355C" w:rsidR="00111919" w:rsidRPr="00ED6412" w:rsidRDefault="00111919" w:rsidP="005D444D">
            <w:pPr>
              <w:spacing w:line="360" w:lineRule="auto"/>
              <w:rPr>
                <w:rFonts w:eastAsia="SimSun"/>
                <w:i/>
              </w:rPr>
            </w:pPr>
            <w:r w:rsidRPr="00ED6412">
              <w:rPr>
                <w:i/>
                <w:lang w:eastAsia="en-US"/>
              </w:rPr>
              <w:t>SR</w:t>
            </w:r>
          </w:p>
        </w:tc>
        <w:tc>
          <w:tcPr>
            <w:tcW w:w="5718" w:type="dxa"/>
            <w:shd w:val="clear" w:color="auto" w:fill="auto"/>
          </w:tcPr>
          <w:p w14:paraId="7113783D" w14:textId="7C6BDDD5" w:rsidR="00111919" w:rsidRPr="00ED6412" w:rsidRDefault="00111919" w:rsidP="00FA2338">
            <w:pPr>
              <w:spacing w:line="360" w:lineRule="auto"/>
            </w:pPr>
            <w:r w:rsidRPr="00ED6412">
              <w:t>Spinning reserve</w:t>
            </w:r>
            <w:r w:rsidR="00A321F3" w:rsidRPr="00ED6412">
              <w:t xml:space="preserve"> </w:t>
            </w:r>
            <w:r w:rsidR="00FA2338" w:rsidRPr="00ED6412">
              <w:t>(</w:t>
            </w:r>
            <w:r w:rsidR="00A321F3" w:rsidRPr="00ED6412">
              <w:t>MW</w:t>
            </w:r>
            <w:r w:rsidR="00FA2338" w:rsidRPr="00ED6412">
              <w:t>)</w:t>
            </w:r>
          </w:p>
        </w:tc>
      </w:tr>
      <w:tr w:rsidR="00A53152" w:rsidRPr="00ED6412" w14:paraId="10DC1B26" w14:textId="77777777" w:rsidTr="00364E78">
        <w:trPr>
          <w:trHeight w:val="454"/>
        </w:trPr>
        <w:tc>
          <w:tcPr>
            <w:tcW w:w="2212" w:type="dxa"/>
            <w:shd w:val="clear" w:color="auto" w:fill="auto"/>
          </w:tcPr>
          <w:p w14:paraId="00AD597E" w14:textId="09229DF6" w:rsidR="00DD0EB1" w:rsidRPr="00ED6412" w:rsidRDefault="00DD0EB1" w:rsidP="00DD0EB1">
            <w:pPr>
              <w:spacing w:line="360" w:lineRule="auto"/>
              <w:rPr>
                <w:rFonts w:eastAsia="SimSun"/>
                <w:i/>
              </w:rPr>
            </w:pPr>
            <w:r w:rsidRPr="00ED6412">
              <w:rPr>
                <w:rFonts w:eastAsia="SimSun"/>
                <w:i/>
              </w:rPr>
              <w:t>T</w:t>
            </w:r>
            <w:r w:rsidRPr="00ED6412">
              <w:rPr>
                <w:rFonts w:eastAsia="SimSun"/>
                <w:vertAlign w:val="subscript"/>
              </w:rPr>
              <w:t>t</w:t>
            </w:r>
          </w:p>
        </w:tc>
        <w:tc>
          <w:tcPr>
            <w:tcW w:w="5718" w:type="dxa"/>
            <w:shd w:val="clear" w:color="auto" w:fill="auto"/>
          </w:tcPr>
          <w:p w14:paraId="154EF365" w14:textId="1BA39D71" w:rsidR="00DD0EB1" w:rsidRPr="00ED6412" w:rsidRDefault="00DD0EB1" w:rsidP="00FA2338">
            <w:pPr>
              <w:spacing w:line="360" w:lineRule="auto"/>
            </w:pPr>
            <w:r w:rsidRPr="00ED6412">
              <w:t xml:space="preserve">Time of time step </w:t>
            </w:r>
            <w:r w:rsidRPr="00ED6412">
              <w:rPr>
                <w:i/>
              </w:rPr>
              <w:t>t</w:t>
            </w:r>
            <w:r w:rsidR="00A321F3" w:rsidRPr="00ED6412">
              <w:t xml:space="preserve"> </w:t>
            </w:r>
            <w:r w:rsidR="00FA2338" w:rsidRPr="00ED6412">
              <w:t>(</w:t>
            </w:r>
            <w:r w:rsidR="00A321F3" w:rsidRPr="00ED6412">
              <w:t>h</w:t>
            </w:r>
            <w:r w:rsidR="00FA2338" w:rsidRPr="00ED6412">
              <w:t>)</w:t>
            </w:r>
          </w:p>
        </w:tc>
      </w:tr>
      <w:tr w:rsidR="00A53152" w:rsidRPr="00ED6412" w14:paraId="70061F7D" w14:textId="77777777" w:rsidTr="00364E78">
        <w:trPr>
          <w:trHeight w:val="454"/>
        </w:trPr>
        <w:tc>
          <w:tcPr>
            <w:tcW w:w="2212" w:type="dxa"/>
            <w:shd w:val="clear" w:color="auto" w:fill="auto"/>
          </w:tcPr>
          <w:p w14:paraId="3D080B02" w14:textId="47892BB9" w:rsidR="00126075" w:rsidRPr="00ED6412" w:rsidRDefault="00126075" w:rsidP="00DD0EB1">
            <w:pPr>
              <w:spacing w:line="360" w:lineRule="auto"/>
              <w:rPr>
                <w:rFonts w:eastAsia="SimSun"/>
                <w:i/>
              </w:rPr>
            </w:pPr>
            <w:r w:rsidRPr="00ED6412">
              <w:rPr>
                <w:i/>
                <w:lang w:eastAsia="en-US"/>
              </w:rPr>
              <w:t>UA</w:t>
            </w:r>
            <w:r w:rsidRPr="00ED6412">
              <w:rPr>
                <w:vertAlign w:val="subscript"/>
                <w:lang w:eastAsia="en-US"/>
              </w:rPr>
              <w:t>X</w:t>
            </w:r>
          </w:p>
        </w:tc>
        <w:tc>
          <w:tcPr>
            <w:tcW w:w="5718" w:type="dxa"/>
            <w:shd w:val="clear" w:color="auto" w:fill="auto"/>
          </w:tcPr>
          <w:p w14:paraId="789B11C8" w14:textId="50913223" w:rsidR="00126075" w:rsidRPr="00ED6412" w:rsidRDefault="00126075" w:rsidP="00FA2338">
            <w:pPr>
              <w:spacing w:line="360" w:lineRule="auto"/>
            </w:pPr>
            <w:r w:rsidRPr="00ED6412">
              <w:rPr>
                <w:lang w:eastAsia="en-US"/>
              </w:rPr>
              <w:t>Ultimate analysis of C, S and N</w:t>
            </w:r>
            <w:r w:rsidR="00A321F3" w:rsidRPr="00ED6412">
              <w:t xml:space="preserve"> </w:t>
            </w:r>
            <w:r w:rsidR="00FA2338" w:rsidRPr="00ED6412">
              <w:t>(</w:t>
            </w:r>
            <w:r w:rsidR="00A321F3" w:rsidRPr="00ED6412">
              <w:t>%</w:t>
            </w:r>
            <w:r w:rsidR="00FA2338" w:rsidRPr="00ED6412">
              <w:t>)</w:t>
            </w:r>
          </w:p>
        </w:tc>
      </w:tr>
      <w:tr w:rsidR="00A53152" w:rsidRPr="00ED6412" w14:paraId="15ECF990" w14:textId="77777777" w:rsidTr="00364E78">
        <w:trPr>
          <w:trHeight w:val="454"/>
        </w:trPr>
        <w:tc>
          <w:tcPr>
            <w:tcW w:w="2212" w:type="dxa"/>
            <w:shd w:val="clear" w:color="auto" w:fill="auto"/>
          </w:tcPr>
          <w:p w14:paraId="66ABCE30" w14:textId="77777777" w:rsidR="00992F3A" w:rsidRPr="00ED6412" w:rsidRDefault="00992F3A" w:rsidP="005D444D">
            <w:pPr>
              <w:spacing w:line="360" w:lineRule="auto"/>
              <w:rPr>
                <w:rFonts w:eastAsia="SimSun"/>
                <w:i/>
              </w:rPr>
            </w:pPr>
            <w:r w:rsidRPr="00ED6412">
              <w:rPr>
                <w:rFonts w:eastAsia="SimSun"/>
                <w:i/>
              </w:rPr>
              <w:t>V</w:t>
            </w:r>
          </w:p>
        </w:tc>
        <w:tc>
          <w:tcPr>
            <w:tcW w:w="5718" w:type="dxa"/>
            <w:shd w:val="clear" w:color="auto" w:fill="auto"/>
          </w:tcPr>
          <w:p w14:paraId="6812023E" w14:textId="73A80031" w:rsidR="00992F3A" w:rsidRPr="00ED6412" w:rsidRDefault="00992F3A" w:rsidP="00FA2338">
            <w:pPr>
              <w:spacing w:line="360" w:lineRule="auto"/>
            </w:pPr>
            <w:r w:rsidRPr="00ED6412">
              <w:t>Wind speed random variable</w:t>
            </w:r>
            <w:r w:rsidR="00A321F3" w:rsidRPr="00ED6412">
              <w:t xml:space="preserve"> </w:t>
            </w:r>
            <w:r w:rsidR="00FA2338" w:rsidRPr="00ED6412">
              <w:t>(</w:t>
            </w:r>
            <w:r w:rsidR="00A321F3" w:rsidRPr="00ED6412">
              <w:t>m/s</w:t>
            </w:r>
            <w:r w:rsidR="00FA2338" w:rsidRPr="00ED6412">
              <w:t>)</w:t>
            </w:r>
          </w:p>
        </w:tc>
      </w:tr>
      <w:tr w:rsidR="00A53152" w:rsidRPr="00ED6412" w14:paraId="5AC5994A" w14:textId="77777777" w:rsidTr="00364E78">
        <w:trPr>
          <w:trHeight w:val="454"/>
        </w:trPr>
        <w:tc>
          <w:tcPr>
            <w:tcW w:w="2212" w:type="dxa"/>
            <w:shd w:val="clear" w:color="auto" w:fill="auto"/>
          </w:tcPr>
          <w:p w14:paraId="33BFA4CA" w14:textId="60C263ED" w:rsidR="00053775" w:rsidRPr="00ED6412" w:rsidRDefault="00053775" w:rsidP="00053775">
            <w:pPr>
              <w:spacing w:line="360" w:lineRule="auto"/>
              <w:rPr>
                <w:rFonts w:eastAsia="SimSun"/>
                <w:i/>
              </w:rPr>
            </w:pPr>
            <w:r w:rsidRPr="00ED6412">
              <w:rPr>
                <w:rFonts w:eastAsia="SimSun"/>
                <w:i/>
              </w:rPr>
              <w:t>W</w:t>
            </w:r>
          </w:p>
        </w:tc>
        <w:tc>
          <w:tcPr>
            <w:tcW w:w="5718" w:type="dxa"/>
            <w:shd w:val="clear" w:color="auto" w:fill="auto"/>
          </w:tcPr>
          <w:p w14:paraId="5A21B911" w14:textId="6201FDC8" w:rsidR="00053775" w:rsidRPr="00ED6412" w:rsidRDefault="00053775" w:rsidP="00053775">
            <w:pPr>
              <w:spacing w:line="360" w:lineRule="auto"/>
            </w:pPr>
            <w:r w:rsidRPr="00ED6412">
              <w:t>Wind power random variable</w:t>
            </w:r>
            <w:r w:rsidR="00FA2338" w:rsidRPr="00ED6412">
              <w:t xml:space="preserve"> (MW)</w:t>
            </w:r>
          </w:p>
        </w:tc>
      </w:tr>
      <w:tr w:rsidR="00A53152" w:rsidRPr="00ED6412" w14:paraId="25952E04" w14:textId="77777777" w:rsidTr="00364E78">
        <w:trPr>
          <w:trHeight w:val="454"/>
        </w:trPr>
        <w:tc>
          <w:tcPr>
            <w:tcW w:w="2212" w:type="dxa"/>
            <w:shd w:val="clear" w:color="auto" w:fill="auto"/>
          </w:tcPr>
          <w:p w14:paraId="69969D19" w14:textId="77777777" w:rsidR="00992F3A" w:rsidRPr="00ED6412" w:rsidRDefault="00992F3A" w:rsidP="005D444D">
            <w:pPr>
              <w:spacing w:line="360" w:lineRule="auto"/>
              <w:rPr>
                <w:rFonts w:eastAsia="SimSun"/>
                <w:iCs/>
                <w:noProof/>
              </w:rPr>
            </w:pPr>
            <w:r w:rsidRPr="00ED6412">
              <w:rPr>
                <w:rFonts w:eastAsia="SimSun"/>
                <w:i/>
                <w:iCs/>
                <w:noProof/>
              </w:rPr>
              <w:t>W</w:t>
            </w:r>
            <w:r w:rsidRPr="00ED6412">
              <w:rPr>
                <w:rFonts w:eastAsia="SimSun"/>
                <w:iCs/>
                <w:noProof/>
                <w:vertAlign w:val="subscript"/>
              </w:rPr>
              <w:t>j</w:t>
            </w:r>
          </w:p>
        </w:tc>
        <w:tc>
          <w:tcPr>
            <w:tcW w:w="5718" w:type="dxa"/>
            <w:shd w:val="clear" w:color="auto" w:fill="auto"/>
          </w:tcPr>
          <w:p w14:paraId="5215B387" w14:textId="598536DF" w:rsidR="00992F3A" w:rsidRPr="00ED6412" w:rsidRDefault="00992F3A" w:rsidP="008476CF">
            <w:pPr>
              <w:spacing w:line="360" w:lineRule="auto"/>
            </w:pPr>
            <w:r w:rsidRPr="00ED6412">
              <w:t>Scheduled power output of the</w:t>
            </w:r>
            <w:r w:rsidR="008476CF" w:rsidRPr="00ED6412">
              <w:t xml:space="preserve"> </w:t>
            </w:r>
            <w:r w:rsidR="008476CF" w:rsidRPr="00ED6412">
              <w:rPr>
                <w:i/>
              </w:rPr>
              <w:t>j</w:t>
            </w:r>
            <w:r w:rsidR="008476CF" w:rsidRPr="00ED6412">
              <w:rPr>
                <w:vertAlign w:val="superscript"/>
              </w:rPr>
              <w:t>th</w:t>
            </w:r>
            <w:r w:rsidRPr="00ED6412">
              <w:t xml:space="preserve"> wind powered generator</w:t>
            </w:r>
            <w:r w:rsidR="00FA2338" w:rsidRPr="00ED6412">
              <w:t xml:space="preserve"> (MW)</w:t>
            </w:r>
          </w:p>
        </w:tc>
      </w:tr>
      <w:tr w:rsidR="00A53152" w:rsidRPr="00ED6412" w14:paraId="41492815" w14:textId="77777777" w:rsidTr="00364E78">
        <w:trPr>
          <w:trHeight w:val="454"/>
        </w:trPr>
        <w:tc>
          <w:tcPr>
            <w:tcW w:w="2212" w:type="dxa"/>
            <w:shd w:val="clear" w:color="auto" w:fill="auto"/>
          </w:tcPr>
          <w:p w14:paraId="67131F79" w14:textId="5C710B29" w:rsidR="00992F3A" w:rsidRPr="00ED6412" w:rsidRDefault="00992F3A" w:rsidP="00187CF4">
            <w:pPr>
              <w:spacing w:line="360" w:lineRule="auto"/>
              <w:rPr>
                <w:rFonts w:eastAsia="SimSun"/>
                <w:iCs/>
                <w:noProof/>
              </w:rPr>
            </w:pPr>
            <w:r w:rsidRPr="00ED6412">
              <w:rPr>
                <w:rFonts w:eastAsia="SimSun"/>
                <w:i/>
                <w:iCs/>
                <w:noProof/>
              </w:rPr>
              <w:lastRenderedPageBreak/>
              <w:t>W</w:t>
            </w:r>
            <w:r w:rsidRPr="00ED6412">
              <w:rPr>
                <w:rFonts w:eastAsia="SimSun"/>
                <w:iCs/>
                <w:noProof/>
                <w:vertAlign w:val="subscript"/>
              </w:rPr>
              <w:t>r</w:t>
            </w:r>
            <w:r w:rsidR="003B0C9C" w:rsidRPr="00ED6412">
              <w:rPr>
                <w:rFonts w:eastAsia="SimSun"/>
                <w:iCs/>
                <w:noProof/>
                <w:vertAlign w:val="subscript"/>
              </w:rPr>
              <w:t>,j</w:t>
            </w:r>
          </w:p>
        </w:tc>
        <w:tc>
          <w:tcPr>
            <w:tcW w:w="5718" w:type="dxa"/>
            <w:shd w:val="clear" w:color="auto" w:fill="auto"/>
          </w:tcPr>
          <w:p w14:paraId="63AB64DC" w14:textId="42CDC94A" w:rsidR="00992F3A" w:rsidRPr="00ED6412" w:rsidRDefault="00992F3A" w:rsidP="005D444D">
            <w:pPr>
              <w:spacing w:line="360" w:lineRule="auto"/>
            </w:pPr>
            <w:r w:rsidRPr="00ED6412">
              <w:t xml:space="preserve">Rated wind power of the </w:t>
            </w:r>
            <w:r w:rsidRPr="00ED6412">
              <w:rPr>
                <w:i/>
              </w:rPr>
              <w:t>j</w:t>
            </w:r>
            <w:r w:rsidRPr="00ED6412">
              <w:rPr>
                <w:vertAlign w:val="superscript"/>
              </w:rPr>
              <w:t>th</w:t>
            </w:r>
            <w:r w:rsidRPr="00ED6412">
              <w:t xml:space="preserve"> wind powered generator</w:t>
            </w:r>
            <w:r w:rsidR="00FA2338" w:rsidRPr="00ED6412">
              <w:t xml:space="preserve"> (MW)</w:t>
            </w:r>
          </w:p>
        </w:tc>
      </w:tr>
      <w:tr w:rsidR="00A53152" w:rsidRPr="00ED6412" w14:paraId="6C1206B1" w14:textId="77777777" w:rsidTr="00364E78">
        <w:trPr>
          <w:trHeight w:val="454"/>
        </w:trPr>
        <w:tc>
          <w:tcPr>
            <w:tcW w:w="2212" w:type="dxa"/>
            <w:shd w:val="clear" w:color="auto" w:fill="auto"/>
          </w:tcPr>
          <w:p w14:paraId="2E939781" w14:textId="534116D0" w:rsidR="00992F3A" w:rsidRPr="00ED6412" w:rsidRDefault="00992F3A" w:rsidP="00D80CF5">
            <w:pPr>
              <w:spacing w:line="360" w:lineRule="auto"/>
              <w:rPr>
                <w:rFonts w:eastAsia="SimSun"/>
              </w:rPr>
            </w:pPr>
            <w:r w:rsidRPr="00ED6412">
              <w:rPr>
                <w:rFonts w:eastAsia="SimSun"/>
                <w:i/>
                <w:iCs/>
                <w:noProof/>
              </w:rPr>
              <w:t>W</w:t>
            </w:r>
            <w:r w:rsidR="00187CF4" w:rsidRPr="00ED6412">
              <w:rPr>
                <w:rFonts w:eastAsia="SimSun"/>
                <w:iCs/>
                <w:noProof/>
                <w:vertAlign w:val="subscript"/>
              </w:rPr>
              <w:t>A</w:t>
            </w:r>
            <w:r w:rsidR="003B0C9C" w:rsidRPr="00ED6412">
              <w:rPr>
                <w:rFonts w:eastAsia="SimSun"/>
                <w:iCs/>
                <w:noProof/>
                <w:vertAlign w:val="subscript"/>
              </w:rPr>
              <w:t>,j</w:t>
            </w:r>
          </w:p>
        </w:tc>
        <w:tc>
          <w:tcPr>
            <w:tcW w:w="5718" w:type="dxa"/>
            <w:shd w:val="clear" w:color="auto" w:fill="auto"/>
          </w:tcPr>
          <w:p w14:paraId="6F27FC96" w14:textId="25CE672F" w:rsidR="00992F3A" w:rsidRPr="00ED6412" w:rsidRDefault="00A75E09" w:rsidP="005D444D">
            <w:pPr>
              <w:spacing w:line="360" w:lineRule="auto"/>
            </w:pPr>
            <w:r w:rsidRPr="00ED6412">
              <w:t>Available power output of the</w:t>
            </w:r>
            <w:r w:rsidR="00992F3A" w:rsidRPr="00ED6412">
              <w:t xml:space="preserve"> </w:t>
            </w:r>
            <w:r w:rsidR="00992F3A" w:rsidRPr="00ED6412">
              <w:rPr>
                <w:i/>
              </w:rPr>
              <w:t>j</w:t>
            </w:r>
            <w:r w:rsidR="00992F3A" w:rsidRPr="00ED6412">
              <w:rPr>
                <w:vertAlign w:val="superscript"/>
              </w:rPr>
              <w:t>th</w:t>
            </w:r>
            <w:r w:rsidR="00992F3A" w:rsidRPr="00ED6412">
              <w:t xml:space="preserve"> wind powered generator</w:t>
            </w:r>
            <w:r w:rsidR="00FA2338" w:rsidRPr="00ED6412">
              <w:t xml:space="preserve"> (MW)</w:t>
            </w:r>
          </w:p>
        </w:tc>
      </w:tr>
      <w:tr w:rsidR="00A53152" w:rsidRPr="00ED6412" w14:paraId="51C14823" w14:textId="77777777" w:rsidTr="00364E78">
        <w:trPr>
          <w:trHeight w:val="454"/>
        </w:trPr>
        <w:tc>
          <w:tcPr>
            <w:tcW w:w="2212" w:type="dxa"/>
            <w:shd w:val="clear" w:color="auto" w:fill="auto"/>
          </w:tcPr>
          <w:p w14:paraId="0F29231B" w14:textId="7A0E20CD" w:rsidR="00053775" w:rsidRPr="00ED6412" w:rsidRDefault="00053775" w:rsidP="00053775">
            <w:pPr>
              <w:spacing w:line="360" w:lineRule="auto"/>
              <w:rPr>
                <w:rFonts w:eastAsia="SimSun"/>
                <w:i/>
                <w:iCs/>
                <w:noProof/>
              </w:rPr>
            </w:pPr>
            <w:r w:rsidRPr="00ED6412">
              <w:rPr>
                <w:rFonts w:eastAsia="SimSun"/>
                <w:i/>
              </w:rPr>
              <w:t>w</w:t>
            </w:r>
          </w:p>
        </w:tc>
        <w:tc>
          <w:tcPr>
            <w:tcW w:w="5718" w:type="dxa"/>
            <w:shd w:val="clear" w:color="auto" w:fill="auto"/>
          </w:tcPr>
          <w:p w14:paraId="38348439" w14:textId="2F93C45B" w:rsidR="00053775" w:rsidRPr="00ED6412" w:rsidRDefault="00053775" w:rsidP="00053775">
            <w:pPr>
              <w:spacing w:line="360" w:lineRule="auto"/>
            </w:pPr>
            <w:r w:rsidRPr="00ED6412">
              <w:t>Wind power (the wind power random variable)</w:t>
            </w:r>
            <w:r w:rsidR="00FA2338" w:rsidRPr="00ED6412">
              <w:t xml:space="preserve"> (MW)</w:t>
            </w:r>
          </w:p>
        </w:tc>
      </w:tr>
      <w:tr w:rsidR="00A53152" w:rsidRPr="00ED6412" w14:paraId="02E1A8AD" w14:textId="77777777" w:rsidTr="00364E78">
        <w:trPr>
          <w:trHeight w:val="454"/>
        </w:trPr>
        <w:tc>
          <w:tcPr>
            <w:tcW w:w="2212" w:type="dxa"/>
            <w:shd w:val="clear" w:color="auto" w:fill="auto"/>
          </w:tcPr>
          <w:p w14:paraId="537C121A" w14:textId="1A129665" w:rsidR="00053775" w:rsidRPr="00ED6412" w:rsidRDefault="00053775" w:rsidP="00053775">
            <w:pPr>
              <w:spacing w:line="360" w:lineRule="auto"/>
              <w:rPr>
                <w:rFonts w:eastAsia="SimSun"/>
                <w:i/>
                <w:iCs/>
                <w:noProof/>
              </w:rPr>
            </w:pPr>
            <w:r w:rsidRPr="00ED6412">
              <w:rPr>
                <w:rFonts w:eastAsia="SimSun"/>
                <w:i/>
              </w:rPr>
              <w:t>w</w:t>
            </w:r>
            <w:r w:rsidRPr="00ED6412">
              <w:rPr>
                <w:rFonts w:eastAsia="SimSun"/>
                <w:vertAlign w:val="subscript"/>
              </w:rPr>
              <w:t>1</w:t>
            </w:r>
            <w:r w:rsidRPr="00ED6412">
              <w:rPr>
                <w:rFonts w:eastAsia="SimSun"/>
                <w:i/>
              </w:rPr>
              <w:t>, w</w:t>
            </w:r>
            <w:r w:rsidRPr="00ED6412">
              <w:rPr>
                <w:rFonts w:eastAsia="SimSun"/>
                <w:vertAlign w:val="subscript"/>
              </w:rPr>
              <w:t>2</w:t>
            </w:r>
            <w:r w:rsidRPr="00ED6412">
              <w:rPr>
                <w:rFonts w:eastAsia="SimSun"/>
                <w:i/>
              </w:rPr>
              <w:t>, w</w:t>
            </w:r>
            <w:r w:rsidRPr="00ED6412">
              <w:rPr>
                <w:rFonts w:eastAsia="SimSun"/>
                <w:vertAlign w:val="subscript"/>
              </w:rPr>
              <w:t>3</w:t>
            </w:r>
          </w:p>
        </w:tc>
        <w:tc>
          <w:tcPr>
            <w:tcW w:w="5718" w:type="dxa"/>
            <w:shd w:val="clear" w:color="auto" w:fill="auto"/>
          </w:tcPr>
          <w:p w14:paraId="59CF5AF7" w14:textId="56204F98" w:rsidR="00053775" w:rsidRPr="00ED6412" w:rsidRDefault="00053775" w:rsidP="00053775">
            <w:pPr>
              <w:spacing w:line="360" w:lineRule="auto"/>
            </w:pPr>
            <w:r w:rsidRPr="00ED6412">
              <w:t>Weighted factors of the emission</w:t>
            </w:r>
          </w:p>
        </w:tc>
      </w:tr>
      <w:tr w:rsidR="00A53152" w:rsidRPr="00ED6412" w14:paraId="35C897F1" w14:textId="77777777" w:rsidTr="00364E78">
        <w:trPr>
          <w:trHeight w:val="454"/>
        </w:trPr>
        <w:tc>
          <w:tcPr>
            <w:tcW w:w="2212" w:type="dxa"/>
            <w:shd w:val="clear" w:color="auto" w:fill="auto"/>
          </w:tcPr>
          <w:p w14:paraId="30FFEE54" w14:textId="309A6F2F" w:rsidR="00053775" w:rsidRPr="00ED6412" w:rsidRDefault="00053775" w:rsidP="00053775">
            <w:pPr>
              <w:spacing w:line="360" w:lineRule="auto"/>
              <w:rPr>
                <w:rFonts w:eastAsia="SimSun"/>
                <w:i/>
                <w:iCs/>
                <w:noProof/>
              </w:rPr>
            </w:pPr>
            <w:r w:rsidRPr="00ED6412">
              <w:rPr>
                <w:rFonts w:eastAsia="SimSun"/>
                <w:i/>
              </w:rPr>
              <w:t>w</w:t>
            </w:r>
            <w:r w:rsidRPr="00ED6412">
              <w:rPr>
                <w:rFonts w:eastAsia="SimSun"/>
                <w:vertAlign w:val="subscript"/>
              </w:rPr>
              <w:t>r</w:t>
            </w:r>
          </w:p>
        </w:tc>
        <w:tc>
          <w:tcPr>
            <w:tcW w:w="5718" w:type="dxa"/>
            <w:shd w:val="clear" w:color="auto" w:fill="auto"/>
          </w:tcPr>
          <w:p w14:paraId="6566DA10" w14:textId="55093B32" w:rsidR="00053775" w:rsidRPr="00ED6412" w:rsidRDefault="00053775" w:rsidP="00FA2338">
            <w:pPr>
              <w:spacing w:line="360" w:lineRule="auto"/>
            </w:pPr>
            <w:r w:rsidRPr="00ED6412">
              <w:t>Rated wind power</w:t>
            </w:r>
            <w:r w:rsidR="00A321F3" w:rsidRPr="00ED6412">
              <w:t xml:space="preserve"> </w:t>
            </w:r>
            <w:r w:rsidR="00FA2338" w:rsidRPr="00ED6412">
              <w:t>(</w:t>
            </w:r>
            <w:r w:rsidR="00A321F3" w:rsidRPr="00ED6412">
              <w:t>MW</w:t>
            </w:r>
            <w:r w:rsidR="00FA2338" w:rsidRPr="00ED6412">
              <w:t>)</w:t>
            </w:r>
          </w:p>
        </w:tc>
      </w:tr>
      <w:tr w:rsidR="00A53152" w:rsidRPr="00ED6412" w14:paraId="635E5681" w14:textId="77777777" w:rsidTr="00364E78">
        <w:trPr>
          <w:trHeight w:val="454"/>
        </w:trPr>
        <w:tc>
          <w:tcPr>
            <w:tcW w:w="2212" w:type="dxa"/>
            <w:shd w:val="clear" w:color="auto" w:fill="auto"/>
          </w:tcPr>
          <w:p w14:paraId="5B838274" w14:textId="73619DD3" w:rsidR="002516C3" w:rsidRPr="00ED6412" w:rsidRDefault="002516C3" w:rsidP="002516C3">
            <w:pPr>
              <w:spacing w:line="360" w:lineRule="auto"/>
              <w:rPr>
                <w:rFonts w:eastAsia="SimSun"/>
                <w:i/>
              </w:rPr>
            </w:pPr>
            <w:r w:rsidRPr="00ED6412">
              <w:t>z</w:t>
            </w:r>
          </w:p>
        </w:tc>
        <w:tc>
          <w:tcPr>
            <w:tcW w:w="5718" w:type="dxa"/>
            <w:shd w:val="clear" w:color="auto" w:fill="auto"/>
          </w:tcPr>
          <w:p w14:paraId="5F3084AA" w14:textId="45591E94" w:rsidR="002516C3" w:rsidRPr="00ED6412" w:rsidRDefault="002516C3" w:rsidP="002516C3">
            <w:pPr>
              <w:spacing w:line="360" w:lineRule="auto"/>
            </w:pPr>
            <w:r w:rsidRPr="00ED6412">
              <w:t>Height</w:t>
            </w:r>
            <w:r w:rsidR="00FA2338" w:rsidRPr="00ED6412">
              <w:t xml:space="preserve"> (m)</w:t>
            </w:r>
          </w:p>
        </w:tc>
      </w:tr>
      <w:tr w:rsidR="00A53152" w:rsidRPr="00ED6412" w14:paraId="61329298" w14:textId="77777777" w:rsidTr="00364E78">
        <w:trPr>
          <w:trHeight w:val="454"/>
        </w:trPr>
        <w:tc>
          <w:tcPr>
            <w:tcW w:w="2212" w:type="dxa"/>
            <w:shd w:val="clear" w:color="auto" w:fill="auto"/>
          </w:tcPr>
          <w:p w14:paraId="50656B4C" w14:textId="64CED507" w:rsidR="002516C3" w:rsidRPr="00ED6412" w:rsidRDefault="002516C3" w:rsidP="002516C3">
            <w:pPr>
              <w:spacing w:line="360" w:lineRule="auto"/>
              <w:rPr>
                <w:rFonts w:eastAsia="SimSun"/>
                <w:i/>
              </w:rPr>
            </w:pPr>
            <w:r w:rsidRPr="00ED6412">
              <w:rPr>
                <w:i/>
                <w:lang w:eastAsia="en-US"/>
              </w:rPr>
              <w:t>z</w:t>
            </w:r>
            <w:r w:rsidRPr="00ED6412">
              <w:rPr>
                <w:vertAlign w:val="subscript"/>
                <w:lang w:eastAsia="en-US"/>
              </w:rPr>
              <w:t>ref</w:t>
            </w:r>
            <w:r w:rsidRPr="00ED6412">
              <w:rPr>
                <w:lang w:eastAsia="en-US"/>
              </w:rPr>
              <w:t xml:space="preserve"> </w:t>
            </w:r>
          </w:p>
        </w:tc>
        <w:tc>
          <w:tcPr>
            <w:tcW w:w="5718" w:type="dxa"/>
            <w:shd w:val="clear" w:color="auto" w:fill="auto"/>
          </w:tcPr>
          <w:p w14:paraId="5DD2206B" w14:textId="5A956933" w:rsidR="002516C3" w:rsidRPr="00ED6412" w:rsidRDefault="002516C3" w:rsidP="002516C3">
            <w:pPr>
              <w:spacing w:line="360" w:lineRule="auto"/>
            </w:pPr>
            <w:r w:rsidRPr="00ED6412">
              <w:rPr>
                <w:lang w:eastAsia="en-US"/>
              </w:rPr>
              <w:t>Observe altitude</w:t>
            </w:r>
            <w:r w:rsidR="00FA2338" w:rsidRPr="00ED6412">
              <w:t xml:space="preserve"> (m)</w:t>
            </w:r>
          </w:p>
        </w:tc>
      </w:tr>
      <w:tr w:rsidR="002516C3" w:rsidRPr="00ED6412" w14:paraId="40403B89" w14:textId="77777777" w:rsidTr="00364E78">
        <w:trPr>
          <w:trHeight w:val="454"/>
        </w:trPr>
        <w:tc>
          <w:tcPr>
            <w:tcW w:w="2212" w:type="dxa"/>
            <w:shd w:val="clear" w:color="auto" w:fill="auto"/>
          </w:tcPr>
          <w:p w14:paraId="47CBBCEF" w14:textId="484AD13A" w:rsidR="002516C3" w:rsidRPr="00ED6412" w:rsidRDefault="002516C3" w:rsidP="002516C3">
            <w:pPr>
              <w:spacing w:line="360" w:lineRule="auto"/>
              <w:rPr>
                <w:rFonts w:eastAsia="SimSun"/>
                <w:i/>
              </w:rPr>
            </w:pPr>
            <w:r w:rsidRPr="00ED6412">
              <w:rPr>
                <w:i/>
                <w:lang w:eastAsia="en-US"/>
              </w:rPr>
              <w:t>z</w:t>
            </w:r>
            <w:r w:rsidRPr="00ED6412">
              <w:rPr>
                <w:vertAlign w:val="subscript"/>
                <w:lang w:eastAsia="en-US"/>
              </w:rPr>
              <w:t>0</w:t>
            </w:r>
          </w:p>
        </w:tc>
        <w:tc>
          <w:tcPr>
            <w:tcW w:w="5718" w:type="dxa"/>
            <w:shd w:val="clear" w:color="auto" w:fill="auto"/>
          </w:tcPr>
          <w:p w14:paraId="6E1BEC2C" w14:textId="69226FAB" w:rsidR="002516C3" w:rsidRPr="00ED6412" w:rsidRDefault="002516C3" w:rsidP="00FA2338">
            <w:pPr>
              <w:spacing w:line="360" w:lineRule="auto"/>
            </w:pPr>
            <w:r w:rsidRPr="00ED6412">
              <w:rPr>
                <w:lang w:eastAsia="en-US"/>
              </w:rPr>
              <w:t>Roughness length</w:t>
            </w:r>
            <w:r w:rsidR="00A321F3" w:rsidRPr="00ED6412">
              <w:t xml:space="preserve"> </w:t>
            </w:r>
            <w:r w:rsidR="00FA2338" w:rsidRPr="00ED6412">
              <w:t>(</w:t>
            </w:r>
            <w:r w:rsidR="00A321F3" w:rsidRPr="00ED6412">
              <w:t>m</w:t>
            </w:r>
            <w:r w:rsidR="00FA2338" w:rsidRPr="00ED6412">
              <w:t>)</w:t>
            </w:r>
          </w:p>
        </w:tc>
      </w:tr>
    </w:tbl>
    <w:p w14:paraId="0B64ADE2" w14:textId="77777777" w:rsidR="000371C4" w:rsidRPr="00ED6412" w:rsidRDefault="000371C4" w:rsidP="000371C4"/>
    <w:p w14:paraId="76086F0D" w14:textId="1C47D936" w:rsidR="00904B67" w:rsidRPr="00ED6412" w:rsidRDefault="007E13AF" w:rsidP="000371C4">
      <w:pPr>
        <w:rPr>
          <w:b/>
        </w:rPr>
      </w:pPr>
      <w:r w:rsidRPr="00ED6412">
        <w:rPr>
          <w:b/>
        </w:rPr>
        <w:t>Gre</w:t>
      </w:r>
      <w:r w:rsidR="00904B67" w:rsidRPr="00ED6412">
        <w:rPr>
          <w:b/>
        </w:rPr>
        <w:t>ek alphabet</w:t>
      </w:r>
    </w:p>
    <w:tbl>
      <w:tblPr>
        <w:tblW w:w="0" w:type="auto"/>
        <w:tblLook w:val="04A0" w:firstRow="1" w:lastRow="0" w:firstColumn="1" w:lastColumn="0" w:noHBand="0" w:noVBand="1"/>
      </w:tblPr>
      <w:tblGrid>
        <w:gridCol w:w="2212"/>
        <w:gridCol w:w="5718"/>
      </w:tblGrid>
      <w:tr w:rsidR="00A53152" w:rsidRPr="00ED6412" w14:paraId="0F93F786" w14:textId="77777777" w:rsidTr="00B92994">
        <w:trPr>
          <w:trHeight w:val="224"/>
        </w:trPr>
        <w:tc>
          <w:tcPr>
            <w:tcW w:w="2212" w:type="dxa"/>
            <w:shd w:val="clear" w:color="auto" w:fill="auto"/>
          </w:tcPr>
          <w:p w14:paraId="3C992A21" w14:textId="1B2AE3D0" w:rsidR="00904B67" w:rsidRPr="00ED6412" w:rsidRDefault="000D2947" w:rsidP="00B92994">
            <w:pPr>
              <w:spacing w:line="360" w:lineRule="auto"/>
              <w:rPr>
                <w:rFonts w:eastAsia="Calibri"/>
                <w:i/>
              </w:rPr>
            </w:pPr>
            <w:r w:rsidRPr="00ED6412">
              <w:rPr>
                <w:rFonts w:eastAsia="Calibri"/>
                <w:i/>
              </w:rPr>
              <w:t>α</w:t>
            </w:r>
            <w:r w:rsidR="00397F5B" w:rsidRPr="00ED6412">
              <w:rPr>
                <w:rFonts w:eastAsia="Calibri"/>
                <w:vertAlign w:val="subscript"/>
              </w:rPr>
              <w:t>i</w:t>
            </w:r>
          </w:p>
        </w:tc>
        <w:tc>
          <w:tcPr>
            <w:tcW w:w="5718" w:type="dxa"/>
            <w:shd w:val="clear" w:color="auto" w:fill="auto"/>
          </w:tcPr>
          <w:p w14:paraId="5AF1F6C0" w14:textId="5FC8A668" w:rsidR="00904B67" w:rsidRPr="00ED6412" w:rsidRDefault="000D2947" w:rsidP="00E4016A">
            <w:pPr>
              <w:tabs>
                <w:tab w:val="left" w:pos="1695"/>
              </w:tabs>
              <w:spacing w:line="360" w:lineRule="auto"/>
              <w:rPr>
                <w:rFonts w:eastAsia="SimSun"/>
                <w:i/>
                <w:vertAlign w:val="subscript"/>
              </w:rPr>
            </w:pPr>
            <w:r w:rsidRPr="00ED6412">
              <w:t xml:space="preserve">Coefficients in the cost function of the </w:t>
            </w:r>
            <w:r w:rsidRPr="00ED6412">
              <w:rPr>
                <w:i/>
              </w:rPr>
              <w:t>i</w:t>
            </w:r>
            <w:r w:rsidRPr="00ED6412">
              <w:rPr>
                <w:vertAlign w:val="superscript"/>
              </w:rPr>
              <w:t>th</w:t>
            </w:r>
            <w:r w:rsidRPr="00ED6412">
              <w:t xml:space="preserve"> conventional generator</w:t>
            </w:r>
            <w:r w:rsidR="00A321F3" w:rsidRPr="00ED6412">
              <w:t xml:space="preserve"> </w:t>
            </w:r>
            <w:r w:rsidR="00E4016A" w:rsidRPr="00ED6412">
              <w:t>(</w:t>
            </w:r>
            <w:r w:rsidR="00A321F3" w:rsidRPr="00ED6412">
              <w:t>£/h</w:t>
            </w:r>
            <w:r w:rsidR="00E4016A" w:rsidRPr="00ED6412">
              <w:t>)</w:t>
            </w:r>
          </w:p>
        </w:tc>
      </w:tr>
      <w:tr w:rsidR="00A53152" w:rsidRPr="00ED6412" w14:paraId="21F79695" w14:textId="77777777" w:rsidTr="00B92994">
        <w:trPr>
          <w:trHeight w:val="224"/>
        </w:trPr>
        <w:tc>
          <w:tcPr>
            <w:tcW w:w="2212" w:type="dxa"/>
            <w:shd w:val="clear" w:color="auto" w:fill="auto"/>
          </w:tcPr>
          <w:p w14:paraId="26ACACE4" w14:textId="2425D7B1" w:rsidR="00397F5B" w:rsidRPr="00ED6412" w:rsidRDefault="00397F5B" w:rsidP="00397F5B">
            <w:pPr>
              <w:spacing w:line="360" w:lineRule="auto"/>
            </w:pPr>
            <w:r w:rsidRPr="00ED6412">
              <w:rPr>
                <w:i/>
              </w:rPr>
              <w:t>β</w:t>
            </w:r>
            <w:r w:rsidRPr="00ED6412">
              <w:rPr>
                <w:vertAlign w:val="subscript"/>
              </w:rPr>
              <w:t>i</w:t>
            </w:r>
            <w:r w:rsidRPr="00ED6412">
              <w:rPr>
                <w:vertAlign w:val="superscript"/>
              </w:rPr>
              <w:t>NOx</w:t>
            </w:r>
            <w:r w:rsidRPr="00ED6412">
              <w:t xml:space="preserve">, </w:t>
            </w:r>
            <w:r w:rsidRPr="00ED6412">
              <w:rPr>
                <w:i/>
              </w:rPr>
              <w:t>β</w:t>
            </w:r>
            <w:r w:rsidRPr="00ED6412">
              <w:rPr>
                <w:vertAlign w:val="subscript"/>
              </w:rPr>
              <w:t>i</w:t>
            </w:r>
            <w:r w:rsidRPr="00ED6412">
              <w:rPr>
                <w:vertAlign w:val="superscript"/>
              </w:rPr>
              <w:t>SO2</w:t>
            </w:r>
            <w:r w:rsidRPr="00ED6412">
              <w:t xml:space="preserve">, </w:t>
            </w:r>
            <w:r w:rsidRPr="00ED6412">
              <w:rPr>
                <w:i/>
              </w:rPr>
              <w:t>β</w:t>
            </w:r>
            <w:r w:rsidRPr="00ED6412">
              <w:rPr>
                <w:vertAlign w:val="subscript"/>
              </w:rPr>
              <w:t>i</w:t>
            </w:r>
            <w:r w:rsidRPr="00ED6412">
              <w:rPr>
                <w:vertAlign w:val="superscript"/>
              </w:rPr>
              <w:t>CO2</w:t>
            </w:r>
          </w:p>
        </w:tc>
        <w:tc>
          <w:tcPr>
            <w:tcW w:w="5718" w:type="dxa"/>
            <w:shd w:val="clear" w:color="auto" w:fill="auto"/>
          </w:tcPr>
          <w:p w14:paraId="49717DE5" w14:textId="77D9EF57" w:rsidR="00397F5B" w:rsidRPr="00ED6412" w:rsidRDefault="00397F5B" w:rsidP="00E4016A">
            <w:pPr>
              <w:tabs>
                <w:tab w:val="left" w:pos="1695"/>
              </w:tabs>
              <w:spacing w:line="360" w:lineRule="auto"/>
            </w:pPr>
            <w:r w:rsidRPr="00ED6412">
              <w:t xml:space="preserve">Coefficients in the emission function of the </w:t>
            </w:r>
            <w:r w:rsidRPr="00ED6412">
              <w:rPr>
                <w:i/>
              </w:rPr>
              <w:t>i</w:t>
            </w:r>
            <w:r w:rsidRPr="00ED6412">
              <w:rPr>
                <w:vertAlign w:val="superscript"/>
              </w:rPr>
              <w:t>th</w:t>
            </w:r>
            <w:r w:rsidRPr="00ED6412">
              <w:t xml:space="preserve"> conventional generator of NO</w:t>
            </w:r>
            <w:r w:rsidRPr="00ED6412">
              <w:rPr>
                <w:vertAlign w:val="subscript"/>
              </w:rPr>
              <w:t>x</w:t>
            </w:r>
            <w:r w:rsidRPr="00ED6412">
              <w:t>, SO</w:t>
            </w:r>
            <w:r w:rsidRPr="00ED6412">
              <w:rPr>
                <w:vertAlign w:val="subscript"/>
              </w:rPr>
              <w:t>2,</w:t>
            </w:r>
            <w:r w:rsidRPr="00ED6412">
              <w:t xml:space="preserve"> CO</w:t>
            </w:r>
            <w:r w:rsidRPr="00ED6412">
              <w:rPr>
                <w:vertAlign w:val="subscript"/>
              </w:rPr>
              <w:t>2</w:t>
            </w:r>
            <w:r w:rsidRPr="00ED6412">
              <w:t>, respectively</w:t>
            </w:r>
            <w:r w:rsidR="00A321F3" w:rsidRPr="00ED6412">
              <w:t xml:space="preserve"> </w:t>
            </w:r>
            <w:r w:rsidR="00E4016A" w:rsidRPr="00ED6412">
              <w:t>(</w:t>
            </w:r>
            <w:r w:rsidR="00A321F3" w:rsidRPr="00ED6412">
              <w:t>t/h</w:t>
            </w:r>
            <w:r w:rsidR="00E4016A" w:rsidRPr="00ED6412">
              <w:t>)</w:t>
            </w:r>
          </w:p>
        </w:tc>
      </w:tr>
      <w:tr w:rsidR="00A53152" w:rsidRPr="00ED6412" w14:paraId="020543CC" w14:textId="77777777" w:rsidTr="00B92994">
        <w:trPr>
          <w:trHeight w:val="224"/>
        </w:trPr>
        <w:tc>
          <w:tcPr>
            <w:tcW w:w="2212" w:type="dxa"/>
            <w:shd w:val="clear" w:color="auto" w:fill="auto"/>
          </w:tcPr>
          <w:p w14:paraId="4ABD82F9" w14:textId="72DD52D5" w:rsidR="0074347C" w:rsidRPr="00ED6412" w:rsidRDefault="0074347C" w:rsidP="00B92994">
            <w:pPr>
              <w:spacing w:line="360" w:lineRule="auto"/>
              <w:rPr>
                <w:rFonts w:eastAsia="Calibri"/>
                <w:i/>
              </w:rPr>
            </w:pPr>
            <w:r w:rsidRPr="00ED6412">
              <w:rPr>
                <w:rFonts w:eastAsia="Calibri"/>
                <w:i/>
              </w:rPr>
              <w:t>η</w:t>
            </w:r>
          </w:p>
        </w:tc>
        <w:tc>
          <w:tcPr>
            <w:tcW w:w="5718" w:type="dxa"/>
            <w:shd w:val="clear" w:color="auto" w:fill="auto"/>
          </w:tcPr>
          <w:p w14:paraId="635654EF" w14:textId="2E0A146E" w:rsidR="0074347C" w:rsidRPr="00ED6412" w:rsidRDefault="0074347C" w:rsidP="00A321F3">
            <w:pPr>
              <w:tabs>
                <w:tab w:val="left" w:pos="1695"/>
              </w:tabs>
              <w:spacing w:line="360" w:lineRule="auto"/>
            </w:pPr>
            <w:r w:rsidRPr="00ED6412">
              <w:t>General efficiency</w:t>
            </w:r>
            <w:r w:rsidR="00E4016A" w:rsidRPr="00ED6412">
              <w:t xml:space="preserve"> (%)</w:t>
            </w:r>
          </w:p>
        </w:tc>
      </w:tr>
      <w:tr w:rsidR="00A53152" w:rsidRPr="00ED6412" w14:paraId="4E7EC720" w14:textId="77777777" w:rsidTr="00B92994">
        <w:trPr>
          <w:trHeight w:val="224"/>
        </w:trPr>
        <w:tc>
          <w:tcPr>
            <w:tcW w:w="2212" w:type="dxa"/>
            <w:shd w:val="clear" w:color="auto" w:fill="auto"/>
          </w:tcPr>
          <w:p w14:paraId="3A8B8601" w14:textId="379E9182" w:rsidR="00904B67" w:rsidRPr="00ED6412" w:rsidRDefault="00904B67" w:rsidP="00B92994">
            <w:pPr>
              <w:spacing w:line="360" w:lineRule="auto"/>
              <w:rPr>
                <w:rFonts w:eastAsia="SimSun"/>
                <w:i/>
              </w:rPr>
            </w:pPr>
            <w:r w:rsidRPr="00ED6412">
              <w:rPr>
                <w:rFonts w:eastAsia="Calibri"/>
                <w:i/>
              </w:rPr>
              <w:t>η</w:t>
            </w:r>
            <w:r w:rsidRPr="00ED6412">
              <w:rPr>
                <w:rFonts w:eastAsia="SimSun"/>
                <w:vertAlign w:val="subscript"/>
              </w:rPr>
              <w:t>cg</w:t>
            </w:r>
            <w:r w:rsidRPr="00ED6412">
              <w:rPr>
                <w:rFonts w:eastAsia="SimSun"/>
                <w:i/>
              </w:rPr>
              <w:t xml:space="preserve">, </w:t>
            </w:r>
            <w:r w:rsidRPr="00ED6412">
              <w:rPr>
                <w:rFonts w:eastAsia="Calibri"/>
                <w:i/>
              </w:rPr>
              <w:t>η</w:t>
            </w:r>
            <w:r w:rsidRPr="00ED6412">
              <w:rPr>
                <w:rFonts w:eastAsia="SimSun"/>
                <w:vertAlign w:val="subscript"/>
              </w:rPr>
              <w:t>dcg</w:t>
            </w:r>
          </w:p>
        </w:tc>
        <w:tc>
          <w:tcPr>
            <w:tcW w:w="5718" w:type="dxa"/>
            <w:shd w:val="clear" w:color="auto" w:fill="auto"/>
          </w:tcPr>
          <w:p w14:paraId="15A0A24B" w14:textId="0AD1FD15" w:rsidR="00904B67" w:rsidRPr="00ED6412" w:rsidRDefault="00904B67" w:rsidP="00B92994">
            <w:pPr>
              <w:tabs>
                <w:tab w:val="left" w:pos="1695"/>
              </w:tabs>
              <w:spacing w:line="360" w:lineRule="auto"/>
              <w:rPr>
                <w:rFonts w:eastAsia="SimSun"/>
                <w:i/>
              </w:rPr>
            </w:pPr>
            <w:r w:rsidRPr="00ED6412">
              <w:t>The efficiency of the energy storage charging/discharging between the electrical grid and energy storage</w:t>
            </w:r>
            <w:r w:rsidR="00E4016A" w:rsidRPr="00ED6412">
              <w:t xml:space="preserve"> (%)</w:t>
            </w:r>
          </w:p>
        </w:tc>
      </w:tr>
      <w:tr w:rsidR="00A53152" w:rsidRPr="00ED6412" w14:paraId="078BDD71" w14:textId="77777777" w:rsidTr="00B92994">
        <w:trPr>
          <w:trHeight w:val="224"/>
        </w:trPr>
        <w:tc>
          <w:tcPr>
            <w:tcW w:w="2212" w:type="dxa"/>
            <w:shd w:val="clear" w:color="auto" w:fill="auto"/>
          </w:tcPr>
          <w:p w14:paraId="62A52057" w14:textId="445E3C67" w:rsidR="00126075" w:rsidRPr="00ED6412" w:rsidRDefault="00126075" w:rsidP="00B92994">
            <w:pPr>
              <w:spacing w:line="360" w:lineRule="auto"/>
              <w:rPr>
                <w:rFonts w:eastAsia="Calibri"/>
                <w:i/>
              </w:rPr>
            </w:pPr>
            <w:r w:rsidRPr="00ED6412">
              <w:rPr>
                <w:rFonts w:eastAsia="Calibri"/>
                <w:i/>
              </w:rPr>
              <w:t>η</w:t>
            </w:r>
            <w:r w:rsidRPr="00ED6412">
              <w:rPr>
                <w:rFonts w:eastAsia="Calibri"/>
                <w:vertAlign w:val="subscript"/>
              </w:rPr>
              <w:t>X</w:t>
            </w:r>
          </w:p>
        </w:tc>
        <w:tc>
          <w:tcPr>
            <w:tcW w:w="5718" w:type="dxa"/>
            <w:shd w:val="clear" w:color="auto" w:fill="auto"/>
          </w:tcPr>
          <w:p w14:paraId="73D683D1" w14:textId="59531744" w:rsidR="00126075" w:rsidRPr="00ED6412" w:rsidRDefault="00126075" w:rsidP="00E4016A">
            <w:pPr>
              <w:tabs>
                <w:tab w:val="left" w:pos="1695"/>
              </w:tabs>
              <w:spacing w:line="360" w:lineRule="auto"/>
            </w:pPr>
            <w:r w:rsidRPr="00ED6412">
              <w:rPr>
                <w:lang w:eastAsia="en-US"/>
              </w:rPr>
              <w:t>Removal efficiency of C, S and N in coumbustion process</w:t>
            </w:r>
            <w:r w:rsidR="00A321F3" w:rsidRPr="00ED6412">
              <w:t xml:space="preserve"> </w:t>
            </w:r>
            <w:r w:rsidR="00E4016A" w:rsidRPr="00ED6412">
              <w:t>(</w:t>
            </w:r>
            <w:r w:rsidR="00A321F3" w:rsidRPr="00ED6412">
              <w:t>%</w:t>
            </w:r>
            <w:r w:rsidR="00E4016A" w:rsidRPr="00ED6412">
              <w:t>)</w:t>
            </w:r>
          </w:p>
        </w:tc>
      </w:tr>
      <w:tr w:rsidR="00A53152" w:rsidRPr="00ED6412" w14:paraId="636B0327" w14:textId="77777777" w:rsidTr="00B92994">
        <w:trPr>
          <w:trHeight w:val="224"/>
        </w:trPr>
        <w:tc>
          <w:tcPr>
            <w:tcW w:w="2212" w:type="dxa"/>
            <w:shd w:val="clear" w:color="auto" w:fill="auto"/>
          </w:tcPr>
          <w:p w14:paraId="0878EC46" w14:textId="0E370C66" w:rsidR="00217B78" w:rsidRPr="00ED6412" w:rsidRDefault="00217B78" w:rsidP="00217B78">
            <w:pPr>
              <w:spacing w:line="360" w:lineRule="auto"/>
              <w:rPr>
                <w:rFonts w:eastAsia="Calibri"/>
                <w:i/>
              </w:rPr>
            </w:pPr>
            <w:r w:rsidRPr="00ED6412">
              <w:rPr>
                <w:rFonts w:eastAsia="SimSun"/>
                <w:i/>
              </w:rPr>
              <w:lastRenderedPageBreak/>
              <w:t>v</w:t>
            </w:r>
          </w:p>
        </w:tc>
        <w:tc>
          <w:tcPr>
            <w:tcW w:w="5718" w:type="dxa"/>
            <w:shd w:val="clear" w:color="auto" w:fill="auto"/>
          </w:tcPr>
          <w:p w14:paraId="220CE2F1" w14:textId="1F40127E" w:rsidR="00217B78" w:rsidRPr="00ED6412" w:rsidRDefault="00217B78" w:rsidP="00217B78">
            <w:pPr>
              <w:tabs>
                <w:tab w:val="left" w:pos="1695"/>
              </w:tabs>
              <w:spacing w:line="360" w:lineRule="auto"/>
              <w:rPr>
                <w:rFonts w:eastAsia="SimSun"/>
                <w:i/>
                <w:vertAlign w:val="subscript"/>
              </w:rPr>
            </w:pPr>
            <w:r w:rsidRPr="00ED6412">
              <w:t>Wind speed (the wind speed random variable)</w:t>
            </w:r>
            <w:r w:rsidR="00E4016A" w:rsidRPr="00ED6412">
              <w:t xml:space="preserve"> (m/s)</w:t>
            </w:r>
          </w:p>
        </w:tc>
      </w:tr>
      <w:tr w:rsidR="00A53152" w:rsidRPr="00ED6412" w14:paraId="7C0CD795" w14:textId="77777777" w:rsidTr="00B92994">
        <w:trPr>
          <w:trHeight w:val="224"/>
        </w:trPr>
        <w:tc>
          <w:tcPr>
            <w:tcW w:w="2212" w:type="dxa"/>
            <w:shd w:val="clear" w:color="auto" w:fill="auto"/>
          </w:tcPr>
          <w:p w14:paraId="67DA8344" w14:textId="13B7672B" w:rsidR="00217B78" w:rsidRPr="00ED6412" w:rsidRDefault="00217B78" w:rsidP="00217B78">
            <w:pPr>
              <w:spacing w:line="360" w:lineRule="auto"/>
              <w:rPr>
                <w:rFonts w:eastAsia="SimSun"/>
                <w:i/>
              </w:rPr>
            </w:pPr>
            <w:r w:rsidRPr="00ED6412">
              <w:rPr>
                <w:rFonts w:eastAsia="SimSun"/>
                <w:i/>
              </w:rPr>
              <w:t>v</w:t>
            </w:r>
            <w:r w:rsidRPr="00ED6412">
              <w:rPr>
                <w:rFonts w:eastAsia="SimSun"/>
                <w:vertAlign w:val="subscript"/>
              </w:rPr>
              <w:t>avg</w:t>
            </w:r>
          </w:p>
        </w:tc>
        <w:tc>
          <w:tcPr>
            <w:tcW w:w="5718" w:type="dxa"/>
            <w:shd w:val="clear" w:color="auto" w:fill="auto"/>
          </w:tcPr>
          <w:p w14:paraId="44EABACB" w14:textId="1DF8EB68" w:rsidR="00217B78" w:rsidRPr="00ED6412" w:rsidRDefault="00217B78" w:rsidP="00E4016A">
            <w:pPr>
              <w:tabs>
                <w:tab w:val="left" w:pos="1695"/>
              </w:tabs>
              <w:spacing w:line="360" w:lineRule="auto"/>
            </w:pPr>
            <w:r w:rsidRPr="00ED6412">
              <w:t>Average wind speed</w:t>
            </w:r>
            <w:r w:rsidR="00E4016A" w:rsidRPr="00ED6412">
              <w:t xml:space="preserve"> (</w:t>
            </w:r>
            <w:r w:rsidR="00A321F3" w:rsidRPr="00ED6412">
              <w:t>m/s</w:t>
            </w:r>
            <w:r w:rsidR="00E4016A" w:rsidRPr="00ED6412">
              <w:t>)</w:t>
            </w:r>
          </w:p>
        </w:tc>
      </w:tr>
      <w:tr w:rsidR="00A53152" w:rsidRPr="00ED6412" w14:paraId="65EA4CED" w14:textId="77777777" w:rsidTr="00B92994">
        <w:trPr>
          <w:trHeight w:val="224"/>
        </w:trPr>
        <w:tc>
          <w:tcPr>
            <w:tcW w:w="2212" w:type="dxa"/>
            <w:shd w:val="clear" w:color="auto" w:fill="auto"/>
          </w:tcPr>
          <w:p w14:paraId="48241305" w14:textId="689618CE" w:rsidR="00217B78" w:rsidRPr="00ED6412" w:rsidRDefault="00217B78" w:rsidP="00217B78">
            <w:pPr>
              <w:spacing w:line="360" w:lineRule="auto"/>
              <w:rPr>
                <w:rFonts w:eastAsia="SimSun"/>
                <w:i/>
              </w:rPr>
            </w:pPr>
            <w:r w:rsidRPr="00ED6412">
              <w:rPr>
                <w:rFonts w:eastAsia="SimSun"/>
                <w:i/>
              </w:rPr>
              <w:t>v</w:t>
            </w:r>
            <w:r w:rsidRPr="00ED6412">
              <w:rPr>
                <w:rFonts w:eastAsia="SimSun"/>
                <w:vertAlign w:val="subscript"/>
              </w:rPr>
              <w:t>i</w:t>
            </w:r>
          </w:p>
        </w:tc>
        <w:tc>
          <w:tcPr>
            <w:tcW w:w="5718" w:type="dxa"/>
            <w:shd w:val="clear" w:color="auto" w:fill="auto"/>
          </w:tcPr>
          <w:p w14:paraId="2AFA786A" w14:textId="15ECD9A4" w:rsidR="00217B78" w:rsidRPr="00ED6412" w:rsidRDefault="00217B78" w:rsidP="00217B78">
            <w:pPr>
              <w:tabs>
                <w:tab w:val="left" w:pos="1695"/>
              </w:tabs>
              <w:spacing w:line="360" w:lineRule="auto"/>
            </w:pPr>
            <w:r w:rsidRPr="00ED6412">
              <w:t>Cut-in wind speed</w:t>
            </w:r>
            <w:r w:rsidR="00E4016A" w:rsidRPr="00ED6412">
              <w:t xml:space="preserve"> (m/s)</w:t>
            </w:r>
          </w:p>
        </w:tc>
      </w:tr>
      <w:tr w:rsidR="00A53152" w:rsidRPr="00ED6412" w14:paraId="6CA0B051" w14:textId="77777777" w:rsidTr="00B92994">
        <w:trPr>
          <w:trHeight w:val="224"/>
        </w:trPr>
        <w:tc>
          <w:tcPr>
            <w:tcW w:w="2212" w:type="dxa"/>
            <w:shd w:val="clear" w:color="auto" w:fill="auto"/>
          </w:tcPr>
          <w:p w14:paraId="3B2F87AA" w14:textId="6B990A69" w:rsidR="00217B78" w:rsidRPr="00ED6412" w:rsidRDefault="00217B78" w:rsidP="00217B78">
            <w:pPr>
              <w:spacing w:line="360" w:lineRule="auto"/>
              <w:rPr>
                <w:rFonts w:eastAsia="SimSun"/>
                <w:i/>
              </w:rPr>
            </w:pPr>
            <w:r w:rsidRPr="00ED6412">
              <w:rPr>
                <w:rFonts w:eastAsia="SimSun"/>
                <w:i/>
              </w:rPr>
              <w:t>v</w:t>
            </w:r>
            <w:r w:rsidRPr="00ED6412">
              <w:rPr>
                <w:rFonts w:eastAsia="SimSun"/>
                <w:vertAlign w:val="subscript"/>
              </w:rPr>
              <w:t>r</w:t>
            </w:r>
          </w:p>
        </w:tc>
        <w:tc>
          <w:tcPr>
            <w:tcW w:w="5718" w:type="dxa"/>
            <w:shd w:val="clear" w:color="auto" w:fill="auto"/>
          </w:tcPr>
          <w:p w14:paraId="297445A6" w14:textId="7CB1D071" w:rsidR="00217B78" w:rsidRPr="00ED6412" w:rsidRDefault="00217B78" w:rsidP="00217B78">
            <w:pPr>
              <w:tabs>
                <w:tab w:val="left" w:pos="1695"/>
              </w:tabs>
              <w:spacing w:line="360" w:lineRule="auto"/>
            </w:pPr>
            <w:r w:rsidRPr="00ED6412">
              <w:t>Rated wind speed</w:t>
            </w:r>
            <w:r w:rsidR="00E4016A" w:rsidRPr="00ED6412">
              <w:t xml:space="preserve"> (m/s)</w:t>
            </w:r>
          </w:p>
        </w:tc>
      </w:tr>
      <w:tr w:rsidR="00A53152" w:rsidRPr="00ED6412" w14:paraId="70064756" w14:textId="77777777" w:rsidTr="00B92994">
        <w:trPr>
          <w:trHeight w:val="224"/>
        </w:trPr>
        <w:tc>
          <w:tcPr>
            <w:tcW w:w="2212" w:type="dxa"/>
            <w:shd w:val="clear" w:color="auto" w:fill="auto"/>
          </w:tcPr>
          <w:p w14:paraId="2AD20BA5" w14:textId="3BEBA5FA" w:rsidR="00217B78" w:rsidRPr="00ED6412" w:rsidRDefault="00217B78" w:rsidP="00217B78">
            <w:pPr>
              <w:spacing w:line="360" w:lineRule="auto"/>
              <w:rPr>
                <w:rFonts w:eastAsia="SimSun"/>
                <w:i/>
              </w:rPr>
            </w:pPr>
            <w:r w:rsidRPr="00ED6412">
              <w:rPr>
                <w:rFonts w:eastAsia="SimSun"/>
                <w:i/>
              </w:rPr>
              <w:t>v</w:t>
            </w:r>
            <w:r w:rsidRPr="00ED6412">
              <w:rPr>
                <w:rFonts w:eastAsia="SimSun"/>
                <w:vertAlign w:val="subscript"/>
              </w:rPr>
              <w:t>o</w:t>
            </w:r>
          </w:p>
        </w:tc>
        <w:tc>
          <w:tcPr>
            <w:tcW w:w="5718" w:type="dxa"/>
            <w:shd w:val="clear" w:color="auto" w:fill="auto"/>
          </w:tcPr>
          <w:p w14:paraId="571587C4" w14:textId="6F7071E6" w:rsidR="00217B78" w:rsidRPr="00ED6412" w:rsidRDefault="00217B78" w:rsidP="00217B78">
            <w:pPr>
              <w:tabs>
                <w:tab w:val="left" w:pos="1695"/>
              </w:tabs>
              <w:spacing w:line="360" w:lineRule="auto"/>
            </w:pPr>
            <w:r w:rsidRPr="00ED6412">
              <w:t>Cut-out wind speed</w:t>
            </w:r>
            <w:r w:rsidR="00E4016A" w:rsidRPr="00ED6412">
              <w:t xml:space="preserve"> (m/s)</w:t>
            </w:r>
          </w:p>
        </w:tc>
      </w:tr>
      <w:tr w:rsidR="00A53152" w:rsidRPr="00ED6412" w14:paraId="397165BD" w14:textId="77777777" w:rsidTr="00B92994">
        <w:trPr>
          <w:trHeight w:val="224"/>
        </w:trPr>
        <w:tc>
          <w:tcPr>
            <w:tcW w:w="2212" w:type="dxa"/>
            <w:shd w:val="clear" w:color="auto" w:fill="auto"/>
          </w:tcPr>
          <w:p w14:paraId="2FC7277A" w14:textId="4E58D6C1" w:rsidR="00217B78" w:rsidRPr="00ED6412" w:rsidRDefault="00217B78" w:rsidP="00217B78">
            <w:pPr>
              <w:spacing w:line="360" w:lineRule="auto"/>
              <w:rPr>
                <w:rFonts w:eastAsia="SimSun"/>
                <w:i/>
              </w:rPr>
            </w:pPr>
            <w:r w:rsidRPr="00ED6412">
              <w:rPr>
                <w:i/>
                <w:lang w:eastAsia="en-US"/>
              </w:rPr>
              <w:t>v</w:t>
            </w:r>
            <w:r w:rsidRPr="00ED6412">
              <w:rPr>
                <w:vertAlign w:val="subscript"/>
                <w:lang w:eastAsia="en-US"/>
              </w:rPr>
              <w:t>ref</w:t>
            </w:r>
          </w:p>
        </w:tc>
        <w:tc>
          <w:tcPr>
            <w:tcW w:w="5718" w:type="dxa"/>
            <w:shd w:val="clear" w:color="auto" w:fill="auto"/>
          </w:tcPr>
          <w:p w14:paraId="064252DC" w14:textId="79BCD41E" w:rsidR="00217B78" w:rsidRPr="00ED6412" w:rsidRDefault="00217B78" w:rsidP="00217B78">
            <w:pPr>
              <w:tabs>
                <w:tab w:val="left" w:pos="1695"/>
              </w:tabs>
              <w:spacing w:line="360" w:lineRule="auto"/>
            </w:pPr>
            <w:r w:rsidRPr="00ED6412">
              <w:rPr>
                <w:lang w:eastAsia="en-US"/>
              </w:rPr>
              <w:t xml:space="preserve">Wind speed at the observed altitude </w:t>
            </w:r>
            <w:r w:rsidRPr="00ED6412">
              <w:rPr>
                <w:i/>
                <w:lang w:eastAsia="en-US"/>
              </w:rPr>
              <w:t>z</w:t>
            </w:r>
            <w:r w:rsidRPr="00ED6412">
              <w:rPr>
                <w:vertAlign w:val="subscript"/>
                <w:lang w:eastAsia="en-US"/>
              </w:rPr>
              <w:t>ref</w:t>
            </w:r>
            <w:r w:rsidR="00E4016A" w:rsidRPr="00ED6412">
              <w:t xml:space="preserve"> (m/s)</w:t>
            </w:r>
          </w:p>
        </w:tc>
      </w:tr>
      <w:tr w:rsidR="00A53152" w:rsidRPr="00ED6412" w14:paraId="3139EFC7" w14:textId="77777777" w:rsidTr="00B92994">
        <w:trPr>
          <w:trHeight w:val="224"/>
        </w:trPr>
        <w:tc>
          <w:tcPr>
            <w:tcW w:w="2212" w:type="dxa"/>
            <w:shd w:val="clear" w:color="auto" w:fill="auto"/>
          </w:tcPr>
          <w:p w14:paraId="7373ED23" w14:textId="16B06DFA" w:rsidR="00217B78" w:rsidRPr="00ED6412" w:rsidRDefault="00217B78" w:rsidP="00217B78">
            <w:pPr>
              <w:spacing w:line="360" w:lineRule="auto"/>
              <w:rPr>
                <w:i/>
                <w:lang w:eastAsia="en-US"/>
              </w:rPr>
            </w:pPr>
            <w:r w:rsidRPr="00ED6412">
              <w:rPr>
                <w:rFonts w:eastAsia="SimSun"/>
                <w:i/>
              </w:rPr>
              <w:t>v</w:t>
            </w:r>
            <w:r w:rsidRPr="00ED6412">
              <w:rPr>
                <w:rFonts w:eastAsia="SimSun"/>
                <w:vertAlign w:val="subscript"/>
              </w:rPr>
              <w:t>z</w:t>
            </w:r>
          </w:p>
        </w:tc>
        <w:tc>
          <w:tcPr>
            <w:tcW w:w="5718" w:type="dxa"/>
            <w:shd w:val="clear" w:color="auto" w:fill="auto"/>
          </w:tcPr>
          <w:p w14:paraId="415D3EAB" w14:textId="5380C021" w:rsidR="00217B78" w:rsidRPr="00ED6412" w:rsidRDefault="00217B78" w:rsidP="00217B78">
            <w:pPr>
              <w:tabs>
                <w:tab w:val="left" w:pos="1695"/>
              </w:tabs>
              <w:spacing w:line="360" w:lineRule="auto"/>
              <w:rPr>
                <w:lang w:eastAsia="en-US"/>
              </w:rPr>
            </w:pPr>
            <w:r w:rsidRPr="00ED6412">
              <w:rPr>
                <w:lang w:eastAsia="en-US"/>
              </w:rPr>
              <w:t xml:space="preserve">Wind speed at height </w:t>
            </w:r>
            <w:r w:rsidRPr="00ED6412">
              <w:rPr>
                <w:i/>
                <w:lang w:eastAsia="en-US"/>
              </w:rPr>
              <w:t>z</w:t>
            </w:r>
            <w:r w:rsidR="00E4016A" w:rsidRPr="00ED6412">
              <w:t xml:space="preserve"> (m/s)</w:t>
            </w:r>
          </w:p>
        </w:tc>
      </w:tr>
      <w:tr w:rsidR="00217B78" w:rsidRPr="00ED6412" w14:paraId="78656450" w14:textId="77777777" w:rsidTr="00B92994">
        <w:trPr>
          <w:trHeight w:val="224"/>
        </w:trPr>
        <w:tc>
          <w:tcPr>
            <w:tcW w:w="2212" w:type="dxa"/>
            <w:shd w:val="clear" w:color="auto" w:fill="auto"/>
          </w:tcPr>
          <w:p w14:paraId="7437F57B" w14:textId="222EECED" w:rsidR="00217B78" w:rsidRPr="00ED6412" w:rsidRDefault="00804C4B" w:rsidP="00217B78">
            <w:pPr>
              <w:spacing w:line="360" w:lineRule="auto"/>
              <w:rPr>
                <w:rFonts w:eastAsia="SimSun"/>
                <w:i/>
              </w:rPr>
            </w:pPr>
            <w:r w:rsidRPr="00ED6412">
              <w:rPr>
                <w:rFonts w:eastAsia="Calibri"/>
                <w:i/>
              </w:rPr>
              <w:t>ρ</w:t>
            </w:r>
          </w:p>
        </w:tc>
        <w:tc>
          <w:tcPr>
            <w:tcW w:w="5718" w:type="dxa"/>
            <w:shd w:val="clear" w:color="auto" w:fill="auto"/>
          </w:tcPr>
          <w:p w14:paraId="21D1603A" w14:textId="67531431" w:rsidR="00217B78" w:rsidRPr="00ED6412" w:rsidRDefault="00217B78" w:rsidP="00217B78">
            <w:pPr>
              <w:tabs>
                <w:tab w:val="left" w:pos="1695"/>
              </w:tabs>
              <w:spacing w:line="360" w:lineRule="auto"/>
              <w:rPr>
                <w:lang w:eastAsia="en-US"/>
              </w:rPr>
            </w:pPr>
            <w:r w:rsidRPr="00ED6412">
              <w:rPr>
                <w:rFonts w:eastAsia="SimSun"/>
                <w:i/>
              </w:rPr>
              <w:t>w/w</w:t>
            </w:r>
            <w:r w:rsidRPr="00ED6412">
              <w:rPr>
                <w:rFonts w:eastAsia="SimSun"/>
                <w:i/>
                <w:vertAlign w:val="subscript"/>
              </w:rPr>
              <w:t>rated</w:t>
            </w:r>
            <w:r w:rsidRPr="00ED6412">
              <w:rPr>
                <w:rFonts w:eastAsia="SimSun"/>
                <w:i/>
                <w:vertAlign w:val="subscript"/>
              </w:rPr>
              <w:tab/>
            </w:r>
          </w:p>
        </w:tc>
      </w:tr>
    </w:tbl>
    <w:p w14:paraId="4CB62272" w14:textId="77777777" w:rsidR="000371C4" w:rsidRPr="00ED6412" w:rsidRDefault="000371C4" w:rsidP="000371C4"/>
    <w:p w14:paraId="69152EF7" w14:textId="457FA3A7" w:rsidR="007E13AF" w:rsidRPr="00ED6412" w:rsidRDefault="007E13AF" w:rsidP="000371C4">
      <w:pPr>
        <w:rPr>
          <w:b/>
        </w:rPr>
      </w:pPr>
      <w:r w:rsidRPr="00ED6412">
        <w:rPr>
          <w:b/>
        </w:rPr>
        <w:t>Subscripts</w:t>
      </w:r>
    </w:p>
    <w:tbl>
      <w:tblPr>
        <w:tblW w:w="0" w:type="auto"/>
        <w:tblLook w:val="04A0" w:firstRow="1" w:lastRow="0" w:firstColumn="1" w:lastColumn="0" w:noHBand="0" w:noVBand="1"/>
      </w:tblPr>
      <w:tblGrid>
        <w:gridCol w:w="2212"/>
        <w:gridCol w:w="5718"/>
      </w:tblGrid>
      <w:tr w:rsidR="00A53152" w:rsidRPr="00ED6412" w14:paraId="5BEEFD63" w14:textId="77777777" w:rsidTr="00B92994">
        <w:trPr>
          <w:trHeight w:val="454"/>
        </w:trPr>
        <w:tc>
          <w:tcPr>
            <w:tcW w:w="2212" w:type="dxa"/>
            <w:shd w:val="clear" w:color="auto" w:fill="auto"/>
          </w:tcPr>
          <w:p w14:paraId="7A9493F0" w14:textId="3F7B0A14" w:rsidR="00D80CF5" w:rsidRPr="00ED6412" w:rsidRDefault="00D80CF5" w:rsidP="00B92994">
            <w:pPr>
              <w:spacing w:line="360" w:lineRule="auto"/>
            </w:pPr>
            <w:r w:rsidRPr="00ED6412">
              <w:t>A</w:t>
            </w:r>
          </w:p>
        </w:tc>
        <w:tc>
          <w:tcPr>
            <w:tcW w:w="5718" w:type="dxa"/>
            <w:shd w:val="clear" w:color="auto" w:fill="auto"/>
          </w:tcPr>
          <w:p w14:paraId="30FC58FF" w14:textId="2AD50E2F" w:rsidR="00D80CF5" w:rsidRPr="00ED6412" w:rsidRDefault="00D80CF5" w:rsidP="00B92994">
            <w:pPr>
              <w:spacing w:line="360" w:lineRule="auto"/>
            </w:pPr>
            <w:r w:rsidRPr="00ED6412">
              <w:t>Available</w:t>
            </w:r>
          </w:p>
        </w:tc>
      </w:tr>
      <w:tr w:rsidR="00A53152" w:rsidRPr="00ED6412" w14:paraId="3CDA8C13" w14:textId="77777777" w:rsidTr="00B92994">
        <w:trPr>
          <w:trHeight w:val="454"/>
        </w:trPr>
        <w:tc>
          <w:tcPr>
            <w:tcW w:w="2212" w:type="dxa"/>
            <w:shd w:val="clear" w:color="auto" w:fill="auto"/>
          </w:tcPr>
          <w:p w14:paraId="61AA3091" w14:textId="47B7D347" w:rsidR="00D80CF5" w:rsidRPr="00ED6412" w:rsidRDefault="00D80CF5" w:rsidP="00D80CF5">
            <w:pPr>
              <w:spacing w:line="360" w:lineRule="auto"/>
            </w:pPr>
            <w:r w:rsidRPr="00ED6412">
              <w:t>B</w:t>
            </w:r>
          </w:p>
        </w:tc>
        <w:tc>
          <w:tcPr>
            <w:tcW w:w="5718" w:type="dxa"/>
            <w:shd w:val="clear" w:color="auto" w:fill="auto"/>
          </w:tcPr>
          <w:p w14:paraId="5916056A" w14:textId="72312B13" w:rsidR="00D80CF5" w:rsidRPr="00ED6412" w:rsidRDefault="00D80CF5" w:rsidP="00D80CF5">
            <w:pPr>
              <w:spacing w:line="360" w:lineRule="auto"/>
            </w:pPr>
            <w:r w:rsidRPr="00ED6412">
              <w:t>Energy storage system</w:t>
            </w:r>
          </w:p>
        </w:tc>
      </w:tr>
      <w:tr w:rsidR="00A53152" w:rsidRPr="00ED6412" w14:paraId="36264BFE" w14:textId="77777777" w:rsidTr="00B92994">
        <w:trPr>
          <w:trHeight w:val="454"/>
        </w:trPr>
        <w:tc>
          <w:tcPr>
            <w:tcW w:w="2212" w:type="dxa"/>
            <w:shd w:val="clear" w:color="auto" w:fill="auto"/>
          </w:tcPr>
          <w:p w14:paraId="31DE58F1" w14:textId="6FF7C94F" w:rsidR="00DD0EB1" w:rsidRPr="00ED6412" w:rsidRDefault="00DD0EB1" w:rsidP="00B92994">
            <w:pPr>
              <w:spacing w:line="360" w:lineRule="auto"/>
            </w:pPr>
            <w:r w:rsidRPr="00ED6412">
              <w:t>cap</w:t>
            </w:r>
          </w:p>
        </w:tc>
        <w:tc>
          <w:tcPr>
            <w:tcW w:w="5718" w:type="dxa"/>
            <w:shd w:val="clear" w:color="auto" w:fill="auto"/>
          </w:tcPr>
          <w:p w14:paraId="3A06E906" w14:textId="6C554F02" w:rsidR="00DD0EB1" w:rsidRPr="00ED6412" w:rsidRDefault="00D80CF5" w:rsidP="00B92994">
            <w:pPr>
              <w:spacing w:line="360" w:lineRule="auto"/>
            </w:pPr>
            <w:r w:rsidRPr="00ED6412">
              <w:t>Capacity</w:t>
            </w:r>
          </w:p>
        </w:tc>
      </w:tr>
      <w:tr w:rsidR="00A53152" w:rsidRPr="00ED6412" w14:paraId="58945251" w14:textId="77777777" w:rsidTr="00B92994">
        <w:trPr>
          <w:trHeight w:val="454"/>
        </w:trPr>
        <w:tc>
          <w:tcPr>
            <w:tcW w:w="2212" w:type="dxa"/>
            <w:shd w:val="clear" w:color="auto" w:fill="auto"/>
          </w:tcPr>
          <w:p w14:paraId="6CF7896E" w14:textId="5D916EC4" w:rsidR="008476CF" w:rsidRPr="00ED6412" w:rsidRDefault="008476CF" w:rsidP="00B92994">
            <w:pPr>
              <w:spacing w:line="360" w:lineRule="auto"/>
            </w:pPr>
            <w:r w:rsidRPr="00ED6412">
              <w:t>cg</w:t>
            </w:r>
          </w:p>
        </w:tc>
        <w:tc>
          <w:tcPr>
            <w:tcW w:w="5718" w:type="dxa"/>
            <w:shd w:val="clear" w:color="auto" w:fill="auto"/>
          </w:tcPr>
          <w:p w14:paraId="6F603313" w14:textId="6062243F" w:rsidR="008476CF" w:rsidRPr="00ED6412" w:rsidRDefault="00D80CF5" w:rsidP="00B92994">
            <w:pPr>
              <w:spacing w:line="360" w:lineRule="auto"/>
            </w:pPr>
            <w:r w:rsidRPr="00ED6412">
              <w:t>Charge</w:t>
            </w:r>
          </w:p>
        </w:tc>
      </w:tr>
      <w:tr w:rsidR="00A53152" w:rsidRPr="00ED6412" w14:paraId="43E8D40F" w14:textId="77777777" w:rsidTr="00B92994">
        <w:trPr>
          <w:trHeight w:val="454"/>
        </w:trPr>
        <w:tc>
          <w:tcPr>
            <w:tcW w:w="2212" w:type="dxa"/>
            <w:shd w:val="clear" w:color="auto" w:fill="auto"/>
          </w:tcPr>
          <w:p w14:paraId="0AC17D97" w14:textId="45C8DB5B" w:rsidR="00CF3137" w:rsidRPr="00ED6412" w:rsidRDefault="00CF3137" w:rsidP="00B92994">
            <w:pPr>
              <w:spacing w:line="360" w:lineRule="auto"/>
            </w:pPr>
            <w:r w:rsidRPr="00ED6412">
              <w:t>CO</w:t>
            </w:r>
            <w:r w:rsidRPr="00ED6412">
              <w:rPr>
                <w:vertAlign w:val="subscript"/>
              </w:rPr>
              <w:t>2</w:t>
            </w:r>
          </w:p>
        </w:tc>
        <w:tc>
          <w:tcPr>
            <w:tcW w:w="5718" w:type="dxa"/>
            <w:shd w:val="clear" w:color="auto" w:fill="auto"/>
          </w:tcPr>
          <w:p w14:paraId="3BFBBF5B" w14:textId="4DE22B71" w:rsidR="00CF3137" w:rsidRPr="00ED6412" w:rsidRDefault="00CF3137" w:rsidP="00B92994">
            <w:pPr>
              <w:spacing w:line="360" w:lineRule="auto"/>
            </w:pPr>
            <w:r w:rsidRPr="00ED6412">
              <w:t>Carbon dioxide</w:t>
            </w:r>
          </w:p>
        </w:tc>
      </w:tr>
      <w:tr w:rsidR="00A53152" w:rsidRPr="00ED6412" w14:paraId="643AE2E6" w14:textId="77777777" w:rsidTr="00B92994">
        <w:trPr>
          <w:trHeight w:val="454"/>
        </w:trPr>
        <w:tc>
          <w:tcPr>
            <w:tcW w:w="2212" w:type="dxa"/>
            <w:shd w:val="clear" w:color="auto" w:fill="auto"/>
          </w:tcPr>
          <w:p w14:paraId="3E8EBC0D" w14:textId="06429A8B" w:rsidR="008476CF" w:rsidRPr="00ED6412" w:rsidRDefault="008476CF" w:rsidP="00B92994">
            <w:pPr>
              <w:spacing w:line="360" w:lineRule="auto"/>
            </w:pPr>
            <w:r w:rsidRPr="00ED6412">
              <w:t>dcg</w:t>
            </w:r>
          </w:p>
        </w:tc>
        <w:tc>
          <w:tcPr>
            <w:tcW w:w="5718" w:type="dxa"/>
            <w:shd w:val="clear" w:color="auto" w:fill="auto"/>
          </w:tcPr>
          <w:p w14:paraId="04D115B8" w14:textId="4394410E" w:rsidR="008476CF" w:rsidRPr="00ED6412" w:rsidRDefault="00D80CF5" w:rsidP="00B92994">
            <w:pPr>
              <w:spacing w:line="360" w:lineRule="auto"/>
            </w:pPr>
            <w:r w:rsidRPr="00ED6412">
              <w:t>Discharge</w:t>
            </w:r>
          </w:p>
        </w:tc>
      </w:tr>
      <w:tr w:rsidR="00A53152" w:rsidRPr="00ED6412" w14:paraId="670FE192" w14:textId="77777777" w:rsidTr="00B92994">
        <w:trPr>
          <w:trHeight w:val="454"/>
        </w:trPr>
        <w:tc>
          <w:tcPr>
            <w:tcW w:w="2212" w:type="dxa"/>
            <w:shd w:val="clear" w:color="auto" w:fill="auto"/>
          </w:tcPr>
          <w:p w14:paraId="223FEB4A" w14:textId="09DB4E91" w:rsidR="00CD16D5" w:rsidRPr="00ED6412" w:rsidRDefault="00CD16D5" w:rsidP="00B92994">
            <w:pPr>
              <w:spacing w:line="360" w:lineRule="auto"/>
            </w:pPr>
            <w:r w:rsidRPr="00ED6412">
              <w:t>i</w:t>
            </w:r>
          </w:p>
        </w:tc>
        <w:tc>
          <w:tcPr>
            <w:tcW w:w="5718" w:type="dxa"/>
            <w:shd w:val="clear" w:color="auto" w:fill="auto"/>
          </w:tcPr>
          <w:p w14:paraId="09323B0C" w14:textId="2EE6B69C" w:rsidR="00CD16D5" w:rsidRPr="00ED6412" w:rsidRDefault="00CD16D5" w:rsidP="00B92994">
            <w:pPr>
              <w:spacing w:line="360" w:lineRule="auto"/>
            </w:pPr>
            <w:r w:rsidRPr="00ED6412">
              <w:t>Number of conventional powered generator</w:t>
            </w:r>
          </w:p>
        </w:tc>
      </w:tr>
      <w:tr w:rsidR="00A53152" w:rsidRPr="00ED6412" w14:paraId="0A303929" w14:textId="77777777" w:rsidTr="00B92994">
        <w:trPr>
          <w:trHeight w:val="454"/>
        </w:trPr>
        <w:tc>
          <w:tcPr>
            <w:tcW w:w="2212" w:type="dxa"/>
            <w:shd w:val="clear" w:color="auto" w:fill="auto"/>
          </w:tcPr>
          <w:p w14:paraId="00F76B6E" w14:textId="72837C4D" w:rsidR="00CD16D5" w:rsidRPr="00ED6412" w:rsidRDefault="00CD16D5" w:rsidP="00B92994">
            <w:pPr>
              <w:spacing w:line="360" w:lineRule="auto"/>
            </w:pPr>
            <w:r w:rsidRPr="00ED6412">
              <w:t>j</w:t>
            </w:r>
          </w:p>
        </w:tc>
        <w:tc>
          <w:tcPr>
            <w:tcW w:w="5718" w:type="dxa"/>
            <w:shd w:val="clear" w:color="auto" w:fill="auto"/>
          </w:tcPr>
          <w:p w14:paraId="2EE10958" w14:textId="39BF06A7" w:rsidR="00CD16D5" w:rsidRPr="00ED6412" w:rsidRDefault="00CD16D5" w:rsidP="00CD16D5">
            <w:pPr>
              <w:spacing w:line="360" w:lineRule="auto"/>
            </w:pPr>
            <w:r w:rsidRPr="00ED6412">
              <w:t>Number of wind powered generator</w:t>
            </w:r>
          </w:p>
        </w:tc>
      </w:tr>
      <w:tr w:rsidR="00A53152" w:rsidRPr="00ED6412" w14:paraId="0725F731" w14:textId="77777777" w:rsidTr="00B92994">
        <w:trPr>
          <w:trHeight w:val="454"/>
        </w:trPr>
        <w:tc>
          <w:tcPr>
            <w:tcW w:w="2212" w:type="dxa"/>
            <w:shd w:val="clear" w:color="auto" w:fill="auto"/>
          </w:tcPr>
          <w:p w14:paraId="4D2B5108" w14:textId="30194639" w:rsidR="00973341" w:rsidRPr="00ED6412" w:rsidRDefault="00973341" w:rsidP="00B92994">
            <w:pPr>
              <w:spacing w:line="360" w:lineRule="auto"/>
              <w:rPr>
                <w:rFonts w:eastAsia="SimSun"/>
              </w:rPr>
            </w:pPr>
            <w:r w:rsidRPr="00ED6412">
              <w:t>max</w:t>
            </w:r>
          </w:p>
        </w:tc>
        <w:tc>
          <w:tcPr>
            <w:tcW w:w="5718" w:type="dxa"/>
            <w:shd w:val="clear" w:color="auto" w:fill="auto"/>
          </w:tcPr>
          <w:p w14:paraId="11D0825D" w14:textId="1DB96893" w:rsidR="00973341" w:rsidRPr="00ED6412" w:rsidRDefault="00973341" w:rsidP="00B92994">
            <w:pPr>
              <w:spacing w:line="360" w:lineRule="auto"/>
            </w:pPr>
            <w:r w:rsidRPr="00ED6412">
              <w:t xml:space="preserve">Maximum </w:t>
            </w:r>
          </w:p>
        </w:tc>
      </w:tr>
      <w:tr w:rsidR="00A53152" w:rsidRPr="00ED6412" w14:paraId="06244C12" w14:textId="77777777" w:rsidTr="00B92994">
        <w:trPr>
          <w:trHeight w:val="454"/>
        </w:trPr>
        <w:tc>
          <w:tcPr>
            <w:tcW w:w="2212" w:type="dxa"/>
            <w:shd w:val="clear" w:color="auto" w:fill="auto"/>
          </w:tcPr>
          <w:p w14:paraId="5688B844" w14:textId="043201E5" w:rsidR="00973341" w:rsidRPr="00ED6412" w:rsidRDefault="00973341" w:rsidP="00B92994">
            <w:pPr>
              <w:spacing w:line="360" w:lineRule="auto"/>
              <w:rPr>
                <w:rFonts w:eastAsia="SimSun"/>
              </w:rPr>
            </w:pPr>
            <w:r w:rsidRPr="00ED6412">
              <w:rPr>
                <w:rFonts w:eastAsia="SimSun"/>
              </w:rPr>
              <w:t>min</w:t>
            </w:r>
          </w:p>
        </w:tc>
        <w:tc>
          <w:tcPr>
            <w:tcW w:w="5718" w:type="dxa"/>
            <w:shd w:val="clear" w:color="auto" w:fill="auto"/>
          </w:tcPr>
          <w:p w14:paraId="5611DBA6" w14:textId="7F0909B0" w:rsidR="00973341" w:rsidRPr="00ED6412" w:rsidRDefault="00973341" w:rsidP="00B92994">
            <w:pPr>
              <w:spacing w:line="360" w:lineRule="auto"/>
            </w:pPr>
            <w:r w:rsidRPr="00ED6412">
              <w:t>Minimum</w:t>
            </w:r>
          </w:p>
        </w:tc>
      </w:tr>
      <w:tr w:rsidR="00A53152" w:rsidRPr="00ED6412" w14:paraId="36354619" w14:textId="77777777" w:rsidTr="00B92994">
        <w:trPr>
          <w:trHeight w:val="454"/>
        </w:trPr>
        <w:tc>
          <w:tcPr>
            <w:tcW w:w="2212" w:type="dxa"/>
            <w:shd w:val="clear" w:color="auto" w:fill="auto"/>
          </w:tcPr>
          <w:p w14:paraId="3D5F1A30" w14:textId="2113EDC2" w:rsidR="00A56BEA" w:rsidRPr="00ED6412" w:rsidRDefault="00A56BEA" w:rsidP="00B92994">
            <w:pPr>
              <w:spacing w:line="360" w:lineRule="auto"/>
              <w:rPr>
                <w:rFonts w:eastAsia="SimSun"/>
              </w:rPr>
            </w:pPr>
            <w:r w:rsidRPr="00ED6412">
              <w:lastRenderedPageBreak/>
              <w:t>NO</w:t>
            </w:r>
            <w:r w:rsidRPr="00ED6412">
              <w:rPr>
                <w:vertAlign w:val="subscript"/>
              </w:rPr>
              <w:t>x</w:t>
            </w:r>
          </w:p>
        </w:tc>
        <w:tc>
          <w:tcPr>
            <w:tcW w:w="5718" w:type="dxa"/>
            <w:shd w:val="clear" w:color="auto" w:fill="auto"/>
          </w:tcPr>
          <w:p w14:paraId="047C78DC" w14:textId="7C829588" w:rsidR="00A56BEA" w:rsidRPr="00ED6412" w:rsidRDefault="00CF3137" w:rsidP="00CF3137">
            <w:pPr>
              <w:spacing w:line="360" w:lineRule="auto"/>
            </w:pPr>
            <w:r w:rsidRPr="00ED6412">
              <w:t>Nitrogen oxides</w:t>
            </w:r>
          </w:p>
        </w:tc>
      </w:tr>
      <w:tr w:rsidR="00A53152" w:rsidRPr="00ED6412" w14:paraId="136B50AB" w14:textId="77777777" w:rsidTr="00B92994">
        <w:trPr>
          <w:trHeight w:val="454"/>
        </w:trPr>
        <w:tc>
          <w:tcPr>
            <w:tcW w:w="2212" w:type="dxa"/>
            <w:shd w:val="clear" w:color="auto" w:fill="auto"/>
          </w:tcPr>
          <w:p w14:paraId="1BA79054" w14:textId="0080011B" w:rsidR="00397F5B" w:rsidRPr="00ED6412" w:rsidRDefault="00E50BDB" w:rsidP="00B92994">
            <w:pPr>
              <w:spacing w:line="360" w:lineRule="auto"/>
            </w:pPr>
            <w:r w:rsidRPr="00ED6412">
              <w:t>O</w:t>
            </w:r>
          </w:p>
        </w:tc>
        <w:tc>
          <w:tcPr>
            <w:tcW w:w="5718" w:type="dxa"/>
            <w:shd w:val="clear" w:color="auto" w:fill="auto"/>
          </w:tcPr>
          <w:p w14:paraId="0658B02D" w14:textId="388C5113" w:rsidR="00397F5B" w:rsidRPr="00ED6412" w:rsidRDefault="00397F5B" w:rsidP="00CF3137">
            <w:pPr>
              <w:spacing w:line="360" w:lineRule="auto"/>
            </w:pPr>
            <w:r w:rsidRPr="00ED6412">
              <w:t xml:space="preserve">Overestimation of wind power </w:t>
            </w:r>
          </w:p>
        </w:tc>
      </w:tr>
      <w:tr w:rsidR="00A53152" w:rsidRPr="00ED6412" w14:paraId="7B3DB823" w14:textId="77777777" w:rsidTr="00B92994">
        <w:trPr>
          <w:trHeight w:val="454"/>
        </w:trPr>
        <w:tc>
          <w:tcPr>
            <w:tcW w:w="2212" w:type="dxa"/>
            <w:shd w:val="clear" w:color="auto" w:fill="auto"/>
          </w:tcPr>
          <w:p w14:paraId="328E6D85" w14:textId="0F98049E" w:rsidR="0024775E" w:rsidRPr="00ED6412" w:rsidRDefault="00D80CF5" w:rsidP="00B92994">
            <w:pPr>
              <w:spacing w:line="360" w:lineRule="auto"/>
            </w:pPr>
            <w:r w:rsidRPr="00ED6412">
              <w:t>P</w:t>
            </w:r>
          </w:p>
        </w:tc>
        <w:tc>
          <w:tcPr>
            <w:tcW w:w="5718" w:type="dxa"/>
            <w:shd w:val="clear" w:color="auto" w:fill="auto"/>
          </w:tcPr>
          <w:p w14:paraId="1D0C4848" w14:textId="41AC27A2" w:rsidR="0024775E" w:rsidRPr="00ED6412" w:rsidRDefault="0024775E" w:rsidP="00CF3137">
            <w:pPr>
              <w:spacing w:line="360" w:lineRule="auto"/>
            </w:pPr>
            <w:r w:rsidRPr="00ED6412">
              <w:t>Conventional power</w:t>
            </w:r>
          </w:p>
        </w:tc>
      </w:tr>
      <w:tr w:rsidR="00A53152" w:rsidRPr="00ED6412" w14:paraId="1DDD15D5" w14:textId="77777777" w:rsidTr="00B92994">
        <w:trPr>
          <w:trHeight w:val="454"/>
        </w:trPr>
        <w:tc>
          <w:tcPr>
            <w:tcW w:w="2212" w:type="dxa"/>
            <w:shd w:val="clear" w:color="auto" w:fill="auto"/>
          </w:tcPr>
          <w:p w14:paraId="4BE59F18" w14:textId="33963D64" w:rsidR="00F94A24" w:rsidRPr="00ED6412" w:rsidRDefault="00F94A24" w:rsidP="00B92994">
            <w:pPr>
              <w:spacing w:line="360" w:lineRule="auto"/>
            </w:pPr>
            <w:r w:rsidRPr="00ED6412">
              <w:t>p</w:t>
            </w:r>
          </w:p>
        </w:tc>
        <w:tc>
          <w:tcPr>
            <w:tcW w:w="5718" w:type="dxa"/>
            <w:shd w:val="clear" w:color="auto" w:fill="auto"/>
          </w:tcPr>
          <w:p w14:paraId="43152945" w14:textId="1B5A6284" w:rsidR="00F94A24" w:rsidRPr="00ED6412" w:rsidRDefault="005E6CCD" w:rsidP="00CF3137">
            <w:pPr>
              <w:spacing w:line="360" w:lineRule="auto"/>
            </w:pPr>
            <w:r w:rsidRPr="00ED6412">
              <w:t>P</w:t>
            </w:r>
            <w:r w:rsidR="00F94A24" w:rsidRPr="00ED6412">
              <w:t xml:space="preserve">ower output </w:t>
            </w:r>
            <w:r w:rsidR="00F94A24" w:rsidRPr="00ED6412">
              <w:rPr>
                <w:i/>
              </w:rPr>
              <w:t xml:space="preserve">P </w:t>
            </w:r>
            <w:r w:rsidR="00F94A24" w:rsidRPr="00ED6412">
              <w:t>of the conventional power</w:t>
            </w:r>
          </w:p>
        </w:tc>
      </w:tr>
      <w:tr w:rsidR="00A53152" w:rsidRPr="00ED6412" w14:paraId="5159BB30" w14:textId="77777777" w:rsidTr="00B92994">
        <w:trPr>
          <w:trHeight w:val="454"/>
        </w:trPr>
        <w:tc>
          <w:tcPr>
            <w:tcW w:w="2212" w:type="dxa"/>
            <w:shd w:val="clear" w:color="auto" w:fill="auto"/>
          </w:tcPr>
          <w:p w14:paraId="4BD21334" w14:textId="249370FE" w:rsidR="00D80CF5" w:rsidRPr="00ED6412" w:rsidRDefault="00D80CF5" w:rsidP="00B92994">
            <w:pPr>
              <w:spacing w:line="360" w:lineRule="auto"/>
            </w:pPr>
            <w:r w:rsidRPr="00ED6412">
              <w:t>r</w:t>
            </w:r>
          </w:p>
        </w:tc>
        <w:tc>
          <w:tcPr>
            <w:tcW w:w="5718" w:type="dxa"/>
            <w:shd w:val="clear" w:color="auto" w:fill="auto"/>
          </w:tcPr>
          <w:p w14:paraId="55379B9D" w14:textId="4967F9B8" w:rsidR="00D80CF5" w:rsidRPr="00ED6412" w:rsidRDefault="005E6CCD" w:rsidP="00CF3137">
            <w:pPr>
              <w:spacing w:line="360" w:lineRule="auto"/>
            </w:pPr>
            <w:r w:rsidRPr="00ED6412">
              <w:t>R</w:t>
            </w:r>
            <w:r w:rsidR="00D80CF5" w:rsidRPr="00ED6412">
              <w:t>ated</w:t>
            </w:r>
          </w:p>
        </w:tc>
      </w:tr>
      <w:tr w:rsidR="00A53152" w:rsidRPr="00ED6412" w14:paraId="634366FA" w14:textId="77777777" w:rsidTr="00B92994">
        <w:trPr>
          <w:trHeight w:val="454"/>
        </w:trPr>
        <w:tc>
          <w:tcPr>
            <w:tcW w:w="2212" w:type="dxa"/>
            <w:shd w:val="clear" w:color="auto" w:fill="auto"/>
          </w:tcPr>
          <w:p w14:paraId="46C222EC" w14:textId="56556C91" w:rsidR="00CF3137" w:rsidRPr="00ED6412" w:rsidRDefault="00CF3137" w:rsidP="00B92994">
            <w:pPr>
              <w:spacing w:line="360" w:lineRule="auto"/>
            </w:pPr>
            <w:r w:rsidRPr="00ED6412">
              <w:t>SO</w:t>
            </w:r>
            <w:r w:rsidRPr="00ED6412">
              <w:rPr>
                <w:vertAlign w:val="subscript"/>
              </w:rPr>
              <w:t>2</w:t>
            </w:r>
          </w:p>
        </w:tc>
        <w:tc>
          <w:tcPr>
            <w:tcW w:w="5718" w:type="dxa"/>
            <w:shd w:val="clear" w:color="auto" w:fill="auto"/>
          </w:tcPr>
          <w:p w14:paraId="20C2910D" w14:textId="5928ABE3" w:rsidR="00CF3137" w:rsidRPr="00ED6412" w:rsidRDefault="00CF3137" w:rsidP="00A56BEA">
            <w:pPr>
              <w:spacing w:line="360" w:lineRule="auto"/>
            </w:pPr>
            <w:r w:rsidRPr="00ED6412">
              <w:t>Sulphur dioxide</w:t>
            </w:r>
          </w:p>
        </w:tc>
      </w:tr>
      <w:tr w:rsidR="00A53152" w:rsidRPr="00ED6412" w14:paraId="7ED0F9C1" w14:textId="77777777" w:rsidTr="00B92994">
        <w:trPr>
          <w:trHeight w:val="454"/>
        </w:trPr>
        <w:tc>
          <w:tcPr>
            <w:tcW w:w="2212" w:type="dxa"/>
            <w:shd w:val="clear" w:color="auto" w:fill="auto"/>
          </w:tcPr>
          <w:p w14:paraId="5E151DCB" w14:textId="4BDFEC5F" w:rsidR="005465AA" w:rsidRPr="00ED6412" w:rsidRDefault="005465AA" w:rsidP="00B92994">
            <w:pPr>
              <w:spacing w:line="360" w:lineRule="auto"/>
            </w:pPr>
            <w:r w:rsidRPr="00ED6412">
              <w:t>t</w:t>
            </w:r>
          </w:p>
        </w:tc>
        <w:tc>
          <w:tcPr>
            <w:tcW w:w="5718" w:type="dxa"/>
            <w:shd w:val="clear" w:color="auto" w:fill="auto"/>
          </w:tcPr>
          <w:p w14:paraId="6B24D374" w14:textId="5A8CEFDB" w:rsidR="005465AA" w:rsidRPr="00ED6412" w:rsidRDefault="005465AA" w:rsidP="00A56BEA">
            <w:pPr>
              <w:spacing w:line="360" w:lineRule="auto"/>
            </w:pPr>
            <w:r w:rsidRPr="00ED6412">
              <w:t xml:space="preserve">Time dimension at time step </w:t>
            </w:r>
            <w:r w:rsidRPr="00ED6412">
              <w:rPr>
                <w:i/>
              </w:rPr>
              <w:t>t</w:t>
            </w:r>
          </w:p>
        </w:tc>
      </w:tr>
      <w:tr w:rsidR="00A53152" w:rsidRPr="00ED6412" w14:paraId="2D28523E" w14:textId="77777777" w:rsidTr="00B92994">
        <w:trPr>
          <w:trHeight w:val="454"/>
        </w:trPr>
        <w:tc>
          <w:tcPr>
            <w:tcW w:w="2212" w:type="dxa"/>
            <w:shd w:val="clear" w:color="auto" w:fill="auto"/>
          </w:tcPr>
          <w:p w14:paraId="47505F5F" w14:textId="724749BD" w:rsidR="00397F5B" w:rsidRPr="00ED6412" w:rsidRDefault="00E50BDB" w:rsidP="00B92994">
            <w:pPr>
              <w:spacing w:line="360" w:lineRule="auto"/>
            </w:pPr>
            <w:r w:rsidRPr="00ED6412">
              <w:t>U</w:t>
            </w:r>
          </w:p>
        </w:tc>
        <w:tc>
          <w:tcPr>
            <w:tcW w:w="5718" w:type="dxa"/>
            <w:shd w:val="clear" w:color="auto" w:fill="auto"/>
          </w:tcPr>
          <w:p w14:paraId="716790BB" w14:textId="4AAF84D8" w:rsidR="00397F5B" w:rsidRPr="00ED6412" w:rsidRDefault="00397F5B" w:rsidP="00A56BEA">
            <w:pPr>
              <w:spacing w:line="360" w:lineRule="auto"/>
            </w:pPr>
            <w:r w:rsidRPr="00ED6412">
              <w:t xml:space="preserve">Underestimation of wind power </w:t>
            </w:r>
          </w:p>
        </w:tc>
      </w:tr>
      <w:tr w:rsidR="00A53152" w:rsidRPr="00ED6412" w14:paraId="62734EE2" w14:textId="77777777" w:rsidTr="00B92994">
        <w:trPr>
          <w:trHeight w:val="454"/>
        </w:trPr>
        <w:tc>
          <w:tcPr>
            <w:tcW w:w="2212" w:type="dxa"/>
            <w:shd w:val="clear" w:color="auto" w:fill="auto"/>
          </w:tcPr>
          <w:p w14:paraId="7C506D63" w14:textId="2846031C" w:rsidR="0024775E" w:rsidRPr="00ED6412" w:rsidRDefault="0024775E" w:rsidP="00B92994">
            <w:pPr>
              <w:spacing w:line="360" w:lineRule="auto"/>
            </w:pPr>
            <w:r w:rsidRPr="00ED6412">
              <w:t>W</w:t>
            </w:r>
          </w:p>
        </w:tc>
        <w:tc>
          <w:tcPr>
            <w:tcW w:w="5718" w:type="dxa"/>
            <w:shd w:val="clear" w:color="auto" w:fill="auto"/>
          </w:tcPr>
          <w:p w14:paraId="34816102" w14:textId="58E27B44" w:rsidR="0024775E" w:rsidRPr="00ED6412" w:rsidRDefault="0024775E" w:rsidP="00A56BEA">
            <w:pPr>
              <w:spacing w:line="360" w:lineRule="auto"/>
            </w:pPr>
            <w:r w:rsidRPr="00ED6412">
              <w:t>Wind power</w:t>
            </w:r>
          </w:p>
        </w:tc>
      </w:tr>
      <w:tr w:rsidR="005C76B5" w:rsidRPr="00ED6412" w14:paraId="6484F4FD" w14:textId="77777777" w:rsidTr="00B92994">
        <w:trPr>
          <w:trHeight w:val="454"/>
        </w:trPr>
        <w:tc>
          <w:tcPr>
            <w:tcW w:w="2212" w:type="dxa"/>
            <w:shd w:val="clear" w:color="auto" w:fill="auto"/>
          </w:tcPr>
          <w:p w14:paraId="7715C99B" w14:textId="0CD06026" w:rsidR="005C76B5" w:rsidRPr="00ED6412" w:rsidRDefault="005C76B5" w:rsidP="00B92994">
            <w:pPr>
              <w:spacing w:line="360" w:lineRule="auto"/>
            </w:pPr>
            <w:r w:rsidRPr="00ED6412">
              <w:t>z</w:t>
            </w:r>
          </w:p>
        </w:tc>
        <w:tc>
          <w:tcPr>
            <w:tcW w:w="5718" w:type="dxa"/>
            <w:shd w:val="clear" w:color="auto" w:fill="auto"/>
          </w:tcPr>
          <w:p w14:paraId="19E44056" w14:textId="688CF3FD" w:rsidR="005C76B5" w:rsidRPr="00ED6412" w:rsidRDefault="005C76B5" w:rsidP="00A56BEA">
            <w:pPr>
              <w:spacing w:line="360" w:lineRule="auto"/>
            </w:pPr>
            <w:r w:rsidRPr="00ED6412">
              <w:t xml:space="preserve">Height </w:t>
            </w:r>
          </w:p>
        </w:tc>
      </w:tr>
    </w:tbl>
    <w:p w14:paraId="232B1E22" w14:textId="77777777" w:rsidR="000371C4" w:rsidRPr="00ED6412" w:rsidRDefault="000371C4" w:rsidP="000371C4"/>
    <w:p w14:paraId="0FBFFB37" w14:textId="346F0BF9" w:rsidR="00904B67" w:rsidRPr="00ED6412" w:rsidRDefault="007E13AF" w:rsidP="000371C4">
      <w:pPr>
        <w:rPr>
          <w:b/>
        </w:rPr>
      </w:pPr>
      <w:r w:rsidRPr="00ED6412">
        <w:rPr>
          <w:b/>
        </w:rPr>
        <w:t>Mathematical Symbols</w:t>
      </w:r>
    </w:p>
    <w:tbl>
      <w:tblPr>
        <w:tblW w:w="0" w:type="auto"/>
        <w:tblLook w:val="04A0" w:firstRow="1" w:lastRow="0" w:firstColumn="1" w:lastColumn="0" w:noHBand="0" w:noVBand="1"/>
      </w:tblPr>
      <w:tblGrid>
        <w:gridCol w:w="2212"/>
        <w:gridCol w:w="5718"/>
      </w:tblGrid>
      <w:tr w:rsidR="00A53152" w:rsidRPr="00ED6412" w14:paraId="2D7C6C56" w14:textId="77777777" w:rsidTr="00B92994">
        <w:trPr>
          <w:trHeight w:val="454"/>
        </w:trPr>
        <w:tc>
          <w:tcPr>
            <w:tcW w:w="2212" w:type="dxa"/>
            <w:shd w:val="clear" w:color="auto" w:fill="auto"/>
          </w:tcPr>
          <w:p w14:paraId="38F28B3C" w14:textId="14D18BFE" w:rsidR="009D6230" w:rsidRPr="00ED6412" w:rsidRDefault="009D6230" w:rsidP="00BB247B">
            <w:pPr>
              <w:spacing w:line="360" w:lineRule="auto"/>
              <w:rPr>
                <w:i/>
              </w:rPr>
            </w:pPr>
            <w:r w:rsidRPr="00ED6412">
              <w:rPr>
                <w:i/>
              </w:rPr>
              <w:t>exp</w:t>
            </w:r>
            <w:r w:rsidRPr="00ED6412">
              <w:t>()</w:t>
            </w:r>
          </w:p>
        </w:tc>
        <w:tc>
          <w:tcPr>
            <w:tcW w:w="5718" w:type="dxa"/>
            <w:shd w:val="clear" w:color="auto" w:fill="auto"/>
          </w:tcPr>
          <w:p w14:paraId="4BD4603A" w14:textId="7C4F1D88" w:rsidR="009D6230" w:rsidRPr="00ED6412" w:rsidRDefault="009D6230" w:rsidP="009D6230">
            <w:pPr>
              <w:spacing w:line="360" w:lineRule="auto"/>
            </w:pPr>
            <w:r w:rsidRPr="00ED6412">
              <w:t xml:space="preserve">Exponential operator </w:t>
            </w:r>
          </w:p>
        </w:tc>
      </w:tr>
      <w:tr w:rsidR="00A53152" w:rsidRPr="00ED6412" w14:paraId="1AD59A99" w14:textId="77777777" w:rsidTr="00B92994">
        <w:trPr>
          <w:trHeight w:val="454"/>
        </w:trPr>
        <w:tc>
          <w:tcPr>
            <w:tcW w:w="2212" w:type="dxa"/>
            <w:shd w:val="clear" w:color="auto" w:fill="auto"/>
          </w:tcPr>
          <w:p w14:paraId="282A284F" w14:textId="761C4E84" w:rsidR="00295E02" w:rsidRPr="00ED6412" w:rsidRDefault="00295E02" w:rsidP="00BB247B">
            <w:pPr>
              <w:spacing w:line="360" w:lineRule="auto"/>
              <w:rPr>
                <w:i/>
              </w:rPr>
            </w:pPr>
            <w:r w:rsidRPr="00ED6412">
              <w:rPr>
                <w:i/>
              </w:rPr>
              <w:t>ln</w:t>
            </w:r>
            <w:r w:rsidRPr="00ED6412">
              <w:t>()</w:t>
            </w:r>
          </w:p>
        </w:tc>
        <w:tc>
          <w:tcPr>
            <w:tcW w:w="5718" w:type="dxa"/>
            <w:shd w:val="clear" w:color="auto" w:fill="auto"/>
          </w:tcPr>
          <w:p w14:paraId="74592461" w14:textId="3428533B" w:rsidR="00295E02" w:rsidRPr="00ED6412" w:rsidRDefault="00295E02" w:rsidP="009D6230">
            <w:pPr>
              <w:spacing w:line="360" w:lineRule="auto"/>
            </w:pPr>
            <w:r w:rsidRPr="00ED6412">
              <w:t>Natural logarithm operator</w:t>
            </w:r>
          </w:p>
        </w:tc>
      </w:tr>
      <w:tr w:rsidR="00A53152" w:rsidRPr="00ED6412" w14:paraId="689C1E42" w14:textId="77777777" w:rsidTr="00B92994">
        <w:trPr>
          <w:trHeight w:val="454"/>
        </w:trPr>
        <w:tc>
          <w:tcPr>
            <w:tcW w:w="2212" w:type="dxa"/>
            <w:shd w:val="clear" w:color="auto" w:fill="auto"/>
          </w:tcPr>
          <w:p w14:paraId="5C69097A" w14:textId="692508F2" w:rsidR="001C419D" w:rsidRPr="00ED6412" w:rsidRDefault="001C419D" w:rsidP="00BB247B">
            <w:pPr>
              <w:spacing w:line="360" w:lineRule="auto"/>
              <w:rPr>
                <w:i/>
              </w:rPr>
            </w:pPr>
            <w:r w:rsidRPr="00ED6412">
              <w:rPr>
                <w:i/>
              </w:rPr>
              <w:t>min</w:t>
            </w:r>
            <w:r w:rsidRPr="00ED6412">
              <w:t>()</w:t>
            </w:r>
          </w:p>
        </w:tc>
        <w:tc>
          <w:tcPr>
            <w:tcW w:w="5718" w:type="dxa"/>
            <w:shd w:val="clear" w:color="auto" w:fill="auto"/>
          </w:tcPr>
          <w:p w14:paraId="449D7B9D" w14:textId="4AC50B51" w:rsidR="001C419D" w:rsidRPr="00ED6412" w:rsidRDefault="001C419D" w:rsidP="009D6230">
            <w:pPr>
              <w:spacing w:line="360" w:lineRule="auto"/>
            </w:pPr>
            <w:r w:rsidRPr="00ED6412">
              <w:t xml:space="preserve">Minimization operator </w:t>
            </w:r>
          </w:p>
        </w:tc>
      </w:tr>
      <w:tr w:rsidR="00A53152" w:rsidRPr="00ED6412" w14:paraId="188BECB3" w14:textId="77777777" w:rsidTr="00B92994">
        <w:trPr>
          <w:trHeight w:val="454"/>
        </w:trPr>
        <w:tc>
          <w:tcPr>
            <w:tcW w:w="2212" w:type="dxa"/>
            <w:shd w:val="clear" w:color="auto" w:fill="auto"/>
          </w:tcPr>
          <w:p w14:paraId="49545559" w14:textId="5D13F793" w:rsidR="00904B67" w:rsidRPr="00ED6412" w:rsidRDefault="00904B67" w:rsidP="00BB247B">
            <w:pPr>
              <w:spacing w:line="360" w:lineRule="auto"/>
              <w:rPr>
                <w:rFonts w:eastAsia="SimSun"/>
                <w:i/>
              </w:rPr>
            </w:pPr>
            <w:r w:rsidRPr="00ED6412">
              <w:rPr>
                <w:i/>
              </w:rPr>
              <w:t>Pr</w:t>
            </w:r>
            <w:r w:rsidRPr="00ED6412">
              <w:t>{}</w:t>
            </w:r>
          </w:p>
        </w:tc>
        <w:tc>
          <w:tcPr>
            <w:tcW w:w="5718" w:type="dxa"/>
            <w:shd w:val="clear" w:color="auto" w:fill="auto"/>
          </w:tcPr>
          <w:p w14:paraId="435B16F1" w14:textId="09F5EC70" w:rsidR="00904B67" w:rsidRPr="00ED6412" w:rsidRDefault="00904B67" w:rsidP="00BB247B">
            <w:pPr>
              <w:spacing w:line="360" w:lineRule="auto"/>
            </w:pPr>
            <w:r w:rsidRPr="00ED6412">
              <w:t xml:space="preserve">The probability of </w:t>
            </w:r>
            <w:r w:rsidR="00BB247B" w:rsidRPr="00ED6412">
              <w:t>an event</w:t>
            </w:r>
            <w:r w:rsidRPr="00ED6412">
              <w:t xml:space="preserve"> </w:t>
            </w:r>
          </w:p>
        </w:tc>
      </w:tr>
      <w:tr w:rsidR="00A53152" w:rsidRPr="00ED6412" w14:paraId="1B76CF09" w14:textId="77777777" w:rsidTr="00B92994">
        <w:trPr>
          <w:trHeight w:val="454"/>
        </w:trPr>
        <w:tc>
          <w:tcPr>
            <w:tcW w:w="2212" w:type="dxa"/>
            <w:shd w:val="clear" w:color="auto" w:fill="auto"/>
          </w:tcPr>
          <w:p w14:paraId="4B045E00" w14:textId="56E96BC1" w:rsidR="00BB247B" w:rsidRPr="00ED6412" w:rsidRDefault="00BB247B" w:rsidP="00BB247B">
            <w:pPr>
              <w:spacing w:line="360" w:lineRule="auto"/>
              <w:rPr>
                <w:rFonts w:eastAsia="SimSun"/>
                <w:i/>
              </w:rPr>
            </w:pPr>
            <w:r w:rsidRPr="00ED6412">
              <w:rPr>
                <w:rFonts w:eastAsia="SimSun"/>
                <w:i/>
              </w:rPr>
              <w:t>T</w:t>
            </w:r>
            <w:r w:rsidR="00EB357A" w:rsidRPr="00ED6412">
              <w:rPr>
                <w:rFonts w:eastAsia="SimSun"/>
              </w:rPr>
              <w:t>()</w:t>
            </w:r>
          </w:p>
        </w:tc>
        <w:tc>
          <w:tcPr>
            <w:tcW w:w="5718" w:type="dxa"/>
            <w:shd w:val="clear" w:color="auto" w:fill="auto"/>
          </w:tcPr>
          <w:p w14:paraId="01971114" w14:textId="6827A516" w:rsidR="00BB247B" w:rsidRPr="00ED6412" w:rsidRDefault="0036001E" w:rsidP="00BB247B">
            <w:pPr>
              <w:spacing w:line="360" w:lineRule="auto"/>
            </w:pPr>
            <w:r w:rsidRPr="00ED6412">
              <w:t>A transformation</w:t>
            </w:r>
          </w:p>
        </w:tc>
      </w:tr>
      <w:tr w:rsidR="00A53152" w:rsidRPr="00ED6412" w14:paraId="79533A49" w14:textId="77777777" w:rsidTr="00B92994">
        <w:trPr>
          <w:trHeight w:val="454"/>
        </w:trPr>
        <w:tc>
          <w:tcPr>
            <w:tcW w:w="2212" w:type="dxa"/>
            <w:shd w:val="clear" w:color="auto" w:fill="auto"/>
          </w:tcPr>
          <w:p w14:paraId="3172E98C" w14:textId="6A170014" w:rsidR="00492AAC" w:rsidRPr="00ED6412" w:rsidRDefault="00492AAC" w:rsidP="00BB247B">
            <w:pPr>
              <w:spacing w:line="360" w:lineRule="auto"/>
              <w:rPr>
                <w:rFonts w:eastAsia="SimSun"/>
                <w:i/>
              </w:rPr>
            </w:pPr>
            <w:r w:rsidRPr="00ED6412">
              <w:rPr>
                <w:i/>
                <w:lang w:eastAsia="en-US"/>
              </w:rPr>
              <w:t>Γ</w:t>
            </w:r>
            <w:r w:rsidRPr="00ED6412">
              <w:rPr>
                <w:lang w:eastAsia="en-US"/>
              </w:rPr>
              <w:t>()</w:t>
            </w:r>
          </w:p>
        </w:tc>
        <w:tc>
          <w:tcPr>
            <w:tcW w:w="5718" w:type="dxa"/>
            <w:shd w:val="clear" w:color="auto" w:fill="auto"/>
          </w:tcPr>
          <w:p w14:paraId="207666D2" w14:textId="00A75C25" w:rsidR="00492AAC" w:rsidRPr="00ED6412" w:rsidRDefault="00492AAC" w:rsidP="00BB247B">
            <w:pPr>
              <w:spacing w:line="360" w:lineRule="auto"/>
            </w:pPr>
            <w:r w:rsidRPr="00ED6412">
              <w:rPr>
                <w:lang w:eastAsia="en-US"/>
              </w:rPr>
              <w:t>Gamma function</w:t>
            </w:r>
          </w:p>
        </w:tc>
      </w:tr>
      <w:tr w:rsidR="00A53152" w:rsidRPr="00ED6412" w14:paraId="55E4A7E2" w14:textId="77777777" w:rsidTr="000260EE">
        <w:trPr>
          <w:trHeight w:val="454"/>
        </w:trPr>
        <w:tc>
          <w:tcPr>
            <w:tcW w:w="2212" w:type="dxa"/>
            <w:shd w:val="clear" w:color="auto" w:fill="auto"/>
            <w:vAlign w:val="center"/>
          </w:tcPr>
          <w:p w14:paraId="7775200F" w14:textId="289E068B" w:rsidR="000260EE" w:rsidRPr="00ED6412" w:rsidRDefault="00CB31A6" w:rsidP="000260EE">
            <w:pPr>
              <w:spacing w:line="360" w:lineRule="auto"/>
              <w:jc w:val="left"/>
              <w:rPr>
                <w:rFonts w:eastAsia="SimSun"/>
                <w:i/>
              </w:rPr>
            </w:pPr>
            <w:r w:rsidRPr="00ED6412">
              <w:rPr>
                <w:rFonts w:eastAsia="SimSun"/>
                <w:i/>
              </w:rPr>
              <w:t>∑</w:t>
            </w:r>
            <w:r w:rsidRPr="00ED6412">
              <w:rPr>
                <w:rFonts w:eastAsia="SimSun"/>
                <w:vertAlign w:val="subscript"/>
              </w:rPr>
              <w:t>i</w:t>
            </w:r>
            <w:r w:rsidRPr="00ED6412">
              <w:rPr>
                <w:rFonts w:eastAsia="SimSun"/>
              </w:rPr>
              <w:t>()</w:t>
            </w:r>
          </w:p>
        </w:tc>
        <w:tc>
          <w:tcPr>
            <w:tcW w:w="5718" w:type="dxa"/>
            <w:shd w:val="clear" w:color="auto" w:fill="auto"/>
          </w:tcPr>
          <w:p w14:paraId="635BDAC5" w14:textId="745C59A0" w:rsidR="000260EE" w:rsidRPr="00ED6412" w:rsidRDefault="000260EE" w:rsidP="009D6230">
            <w:pPr>
              <w:spacing w:line="360" w:lineRule="auto"/>
            </w:pPr>
            <w:r w:rsidRPr="00ED6412">
              <w:t xml:space="preserve">Summation operator </w:t>
            </w:r>
          </w:p>
        </w:tc>
      </w:tr>
      <w:tr w:rsidR="00A53152" w:rsidRPr="00ED6412" w14:paraId="60EFC04C" w14:textId="77777777" w:rsidTr="00A842CA">
        <w:trPr>
          <w:trHeight w:val="454"/>
        </w:trPr>
        <w:tc>
          <w:tcPr>
            <w:tcW w:w="2212" w:type="dxa"/>
            <w:shd w:val="clear" w:color="auto" w:fill="auto"/>
          </w:tcPr>
          <w:p w14:paraId="69815B93" w14:textId="78182456" w:rsidR="00492AAC" w:rsidRPr="00ED6412" w:rsidRDefault="00492AAC" w:rsidP="00492AAC">
            <w:pPr>
              <w:spacing w:line="360" w:lineRule="auto"/>
              <w:jc w:val="left"/>
              <w:rPr>
                <w:rFonts w:eastAsia="SimSun"/>
                <w:i/>
              </w:rPr>
            </w:pPr>
            <w:r w:rsidRPr="00ED6412">
              <w:rPr>
                <w:rFonts w:eastAsia="Calibri"/>
                <w:i/>
              </w:rPr>
              <w:t>σ</w:t>
            </w:r>
          </w:p>
        </w:tc>
        <w:tc>
          <w:tcPr>
            <w:tcW w:w="5718" w:type="dxa"/>
            <w:shd w:val="clear" w:color="auto" w:fill="auto"/>
          </w:tcPr>
          <w:p w14:paraId="22A2F723" w14:textId="0740C31D" w:rsidR="00492AAC" w:rsidRPr="00ED6412" w:rsidRDefault="008D78A1" w:rsidP="00492AAC">
            <w:pPr>
              <w:spacing w:line="360" w:lineRule="auto"/>
            </w:pPr>
            <w:r w:rsidRPr="00ED6412">
              <w:rPr>
                <w:lang w:eastAsia="en-US"/>
              </w:rPr>
              <w:t>S</w:t>
            </w:r>
            <w:r w:rsidR="00492AAC" w:rsidRPr="00ED6412">
              <w:rPr>
                <w:lang w:eastAsia="en-US"/>
              </w:rPr>
              <w:t>tandard deviation</w:t>
            </w:r>
          </w:p>
        </w:tc>
      </w:tr>
      <w:tr w:rsidR="00A53152" w:rsidRPr="00ED6412" w14:paraId="01488C27" w14:textId="77777777" w:rsidTr="00A842CA">
        <w:trPr>
          <w:trHeight w:val="454"/>
        </w:trPr>
        <w:tc>
          <w:tcPr>
            <w:tcW w:w="2212" w:type="dxa"/>
            <w:shd w:val="clear" w:color="auto" w:fill="auto"/>
          </w:tcPr>
          <w:p w14:paraId="71364B0A" w14:textId="41B60976" w:rsidR="008D78A1" w:rsidRPr="00ED6412" w:rsidRDefault="008D78A1" w:rsidP="00492AAC">
            <w:pPr>
              <w:spacing w:line="360" w:lineRule="auto"/>
              <w:jc w:val="left"/>
              <w:rPr>
                <w:rFonts w:eastAsia="Calibri"/>
                <w:i/>
              </w:rPr>
            </w:pPr>
            <w:r w:rsidRPr="00ED6412">
              <w:rPr>
                <w:i/>
                <w:lang w:eastAsia="en-US"/>
              </w:rPr>
              <w:lastRenderedPageBreak/>
              <w:t>σ</w:t>
            </w:r>
            <w:r w:rsidRPr="00ED6412">
              <w:rPr>
                <w:vertAlign w:val="superscript"/>
                <w:lang w:eastAsia="en-US"/>
              </w:rPr>
              <w:t>2</w:t>
            </w:r>
          </w:p>
        </w:tc>
        <w:tc>
          <w:tcPr>
            <w:tcW w:w="5718" w:type="dxa"/>
            <w:shd w:val="clear" w:color="auto" w:fill="auto"/>
          </w:tcPr>
          <w:p w14:paraId="4AE9AAC1" w14:textId="24FD639A" w:rsidR="008D78A1" w:rsidRPr="00ED6412" w:rsidRDefault="008D78A1" w:rsidP="00492AAC">
            <w:pPr>
              <w:spacing w:line="360" w:lineRule="auto"/>
              <w:rPr>
                <w:lang w:eastAsia="en-US"/>
              </w:rPr>
            </w:pPr>
            <w:r w:rsidRPr="00ED6412">
              <w:rPr>
                <w:lang w:eastAsia="en-US"/>
              </w:rPr>
              <w:t xml:space="preserve">Variance </w:t>
            </w:r>
          </w:p>
        </w:tc>
      </w:tr>
      <w:tr w:rsidR="00A53152" w:rsidRPr="00ED6412" w14:paraId="78F3500C" w14:textId="77777777" w:rsidTr="000260EE">
        <w:trPr>
          <w:trHeight w:val="454"/>
        </w:trPr>
        <w:tc>
          <w:tcPr>
            <w:tcW w:w="2212" w:type="dxa"/>
            <w:shd w:val="clear" w:color="auto" w:fill="auto"/>
            <w:vAlign w:val="center"/>
          </w:tcPr>
          <w:p w14:paraId="7EEDB060" w14:textId="4BB5BB44" w:rsidR="0069143F" w:rsidRPr="00ED6412" w:rsidRDefault="0069143F" w:rsidP="000260EE">
            <w:pPr>
              <w:spacing w:line="360" w:lineRule="auto"/>
              <w:jc w:val="left"/>
              <w:rPr>
                <w:rFonts w:eastAsia="SimSun"/>
                <w:i/>
              </w:rPr>
            </w:pPr>
            <w:r w:rsidRPr="00ED6412">
              <w:rPr>
                <w:rFonts w:eastAsia="SimSun"/>
                <w:i/>
              </w:rPr>
              <w:t>∫</w:t>
            </w:r>
            <w:r w:rsidR="00E7676E" w:rsidRPr="00ED6412">
              <w:rPr>
                <w:rFonts w:eastAsia="SimSun"/>
                <w:vertAlign w:val="subscript"/>
              </w:rPr>
              <w:t>i</w:t>
            </w:r>
            <w:r w:rsidR="00E7676E" w:rsidRPr="00ED6412">
              <w:rPr>
                <w:rFonts w:eastAsia="SimSun"/>
                <w:i/>
              </w:rPr>
              <w:t xml:space="preserve"> f(x)dx</w:t>
            </w:r>
          </w:p>
        </w:tc>
        <w:tc>
          <w:tcPr>
            <w:tcW w:w="5718" w:type="dxa"/>
            <w:shd w:val="clear" w:color="auto" w:fill="auto"/>
          </w:tcPr>
          <w:p w14:paraId="7F9457A5" w14:textId="496C9F51" w:rsidR="0069143F" w:rsidRPr="00ED6412" w:rsidRDefault="00E7676E" w:rsidP="00BB247B">
            <w:pPr>
              <w:spacing w:line="360" w:lineRule="auto"/>
            </w:pPr>
            <w:r w:rsidRPr="00ED6412">
              <w:t xml:space="preserve">Integration operator for the integration of a function </w:t>
            </w:r>
            <w:r w:rsidRPr="00ED6412">
              <w:rPr>
                <w:i/>
              </w:rPr>
              <w:t>f</w:t>
            </w:r>
            <w:r w:rsidRPr="00ED6412">
              <w:t xml:space="preserve"> as a function of variable </w:t>
            </w:r>
            <w:r w:rsidRPr="00ED6412">
              <w:rPr>
                <w:i/>
              </w:rPr>
              <w:t>x</w:t>
            </w:r>
          </w:p>
        </w:tc>
      </w:tr>
    </w:tbl>
    <w:p w14:paraId="6C950B4A" w14:textId="37F14A89" w:rsidR="00B27417" w:rsidRPr="00ED6412" w:rsidRDefault="00904B67" w:rsidP="007E13AF">
      <w:pPr>
        <w:rPr>
          <w:rFonts w:eastAsiaTheme="majorEastAsia"/>
          <w:b/>
          <w:bCs/>
          <w:sz w:val="44"/>
          <w:szCs w:val="28"/>
          <w:lang w:eastAsia="en-US"/>
        </w:rPr>
      </w:pPr>
      <w:r w:rsidRPr="00ED6412">
        <w:t xml:space="preserve"> </w:t>
      </w:r>
      <w:r w:rsidR="00B27417" w:rsidRPr="00ED6412">
        <w:br w:type="page"/>
      </w:r>
    </w:p>
    <w:p w14:paraId="2CDEF9D7" w14:textId="60118E4D" w:rsidR="00D120B6" w:rsidRPr="00ED6412" w:rsidRDefault="00D120B6" w:rsidP="00E673B9">
      <w:pPr>
        <w:pStyle w:val="Style2"/>
        <w:rPr>
          <w:color w:val="auto"/>
        </w:rPr>
      </w:pPr>
      <w:bookmarkStart w:id="10" w:name="_Toc523347701"/>
      <w:r w:rsidRPr="00ED6412">
        <w:rPr>
          <w:color w:val="auto"/>
        </w:rPr>
        <w:lastRenderedPageBreak/>
        <w:t>Contents</w:t>
      </w:r>
      <w:bookmarkEnd w:id="6"/>
      <w:bookmarkEnd w:id="7"/>
      <w:bookmarkEnd w:id="8"/>
      <w:bookmarkEnd w:id="9"/>
      <w:bookmarkEnd w:id="10"/>
    </w:p>
    <w:p w14:paraId="0584F9BC" w14:textId="3017951E" w:rsidR="00C334A7" w:rsidRDefault="00477905">
      <w:pPr>
        <w:pStyle w:val="TOC1"/>
        <w:tabs>
          <w:tab w:val="right" w:leader="dot" w:pos="7920"/>
        </w:tabs>
        <w:rPr>
          <w:rFonts w:asciiTheme="minorHAnsi" w:eastAsiaTheme="minorEastAsia" w:hAnsiTheme="minorHAnsi" w:cstheme="minorBidi"/>
          <w:b w:val="0"/>
          <w:bCs w:val="0"/>
          <w:noProof/>
          <w:sz w:val="22"/>
          <w:szCs w:val="22"/>
        </w:rPr>
      </w:pPr>
      <w:r w:rsidRPr="00ED6412">
        <w:rPr>
          <w:rFonts w:eastAsiaTheme="minorHAnsi"/>
          <w:noProof/>
          <w:lang w:eastAsia="en-US"/>
        </w:rPr>
        <w:fldChar w:fldCharType="begin"/>
      </w:r>
      <w:r w:rsidRPr="00ED6412">
        <w:rPr>
          <w:rFonts w:eastAsiaTheme="minorHAnsi"/>
          <w:noProof/>
          <w:lang w:eastAsia="en-US"/>
        </w:rPr>
        <w:instrText xml:space="preserve"> TOC \o "1-5" </w:instrText>
      </w:r>
      <w:r w:rsidRPr="00ED6412">
        <w:rPr>
          <w:rFonts w:eastAsiaTheme="minorHAnsi"/>
          <w:noProof/>
          <w:lang w:eastAsia="en-US"/>
        </w:rPr>
        <w:fldChar w:fldCharType="separate"/>
      </w:r>
      <w:r w:rsidR="00C334A7" w:rsidRPr="00A32CB6">
        <w:rPr>
          <w:noProof/>
        </w:rPr>
        <w:t>Declarations</w:t>
      </w:r>
      <w:r w:rsidR="00C334A7">
        <w:rPr>
          <w:noProof/>
        </w:rPr>
        <w:tab/>
      </w:r>
      <w:r w:rsidR="00C334A7">
        <w:rPr>
          <w:noProof/>
        </w:rPr>
        <w:fldChar w:fldCharType="begin"/>
      </w:r>
      <w:r w:rsidR="00C334A7">
        <w:rPr>
          <w:noProof/>
        </w:rPr>
        <w:instrText xml:space="preserve"> PAGEREF _Toc523347696 \h </w:instrText>
      </w:r>
      <w:r w:rsidR="00C334A7">
        <w:rPr>
          <w:noProof/>
        </w:rPr>
      </w:r>
      <w:r w:rsidR="00C334A7">
        <w:rPr>
          <w:noProof/>
        </w:rPr>
        <w:fldChar w:fldCharType="separate"/>
      </w:r>
      <w:r w:rsidR="00C334A7">
        <w:rPr>
          <w:noProof/>
        </w:rPr>
        <w:t>i</w:t>
      </w:r>
      <w:r w:rsidR="00C334A7">
        <w:rPr>
          <w:noProof/>
        </w:rPr>
        <w:fldChar w:fldCharType="end"/>
      </w:r>
    </w:p>
    <w:p w14:paraId="596D4676" w14:textId="6BCBAA34" w:rsidR="00C334A7" w:rsidRDefault="00C334A7">
      <w:pPr>
        <w:pStyle w:val="TOC1"/>
        <w:tabs>
          <w:tab w:val="right" w:leader="dot" w:pos="7920"/>
        </w:tabs>
        <w:rPr>
          <w:rFonts w:asciiTheme="minorHAnsi" w:eastAsiaTheme="minorEastAsia" w:hAnsiTheme="minorHAnsi" w:cstheme="minorBidi"/>
          <w:b w:val="0"/>
          <w:bCs w:val="0"/>
          <w:noProof/>
          <w:sz w:val="22"/>
          <w:szCs w:val="22"/>
        </w:rPr>
      </w:pPr>
      <w:r w:rsidRPr="00A32CB6">
        <w:rPr>
          <w:noProof/>
        </w:rPr>
        <w:t>Acknowledgements</w:t>
      </w:r>
      <w:r>
        <w:rPr>
          <w:noProof/>
        </w:rPr>
        <w:tab/>
      </w:r>
      <w:r>
        <w:rPr>
          <w:noProof/>
        </w:rPr>
        <w:fldChar w:fldCharType="begin"/>
      </w:r>
      <w:r>
        <w:rPr>
          <w:noProof/>
        </w:rPr>
        <w:instrText xml:space="preserve"> PAGEREF _Toc523347697 \h </w:instrText>
      </w:r>
      <w:r>
        <w:rPr>
          <w:noProof/>
        </w:rPr>
      </w:r>
      <w:r>
        <w:rPr>
          <w:noProof/>
        </w:rPr>
        <w:fldChar w:fldCharType="separate"/>
      </w:r>
      <w:r>
        <w:rPr>
          <w:noProof/>
        </w:rPr>
        <w:t>ii</w:t>
      </w:r>
      <w:r>
        <w:rPr>
          <w:noProof/>
        </w:rPr>
        <w:fldChar w:fldCharType="end"/>
      </w:r>
    </w:p>
    <w:p w14:paraId="5034FA4D" w14:textId="7F3EEA5F" w:rsidR="00C334A7" w:rsidRDefault="00C334A7">
      <w:pPr>
        <w:pStyle w:val="TOC1"/>
        <w:tabs>
          <w:tab w:val="right" w:leader="dot" w:pos="7920"/>
        </w:tabs>
        <w:rPr>
          <w:rFonts w:asciiTheme="minorHAnsi" w:eastAsiaTheme="minorEastAsia" w:hAnsiTheme="minorHAnsi" w:cstheme="minorBidi"/>
          <w:b w:val="0"/>
          <w:bCs w:val="0"/>
          <w:noProof/>
          <w:sz w:val="22"/>
          <w:szCs w:val="22"/>
        </w:rPr>
      </w:pPr>
      <w:r w:rsidRPr="00A32CB6">
        <w:rPr>
          <w:noProof/>
        </w:rPr>
        <w:t>Publications and presentations from this thesis</w:t>
      </w:r>
      <w:r>
        <w:rPr>
          <w:noProof/>
        </w:rPr>
        <w:tab/>
      </w:r>
      <w:r>
        <w:rPr>
          <w:noProof/>
        </w:rPr>
        <w:fldChar w:fldCharType="begin"/>
      </w:r>
      <w:r>
        <w:rPr>
          <w:noProof/>
        </w:rPr>
        <w:instrText xml:space="preserve"> PAGEREF _Toc523347698 \h </w:instrText>
      </w:r>
      <w:r>
        <w:rPr>
          <w:noProof/>
        </w:rPr>
      </w:r>
      <w:r>
        <w:rPr>
          <w:noProof/>
        </w:rPr>
        <w:fldChar w:fldCharType="separate"/>
      </w:r>
      <w:r>
        <w:rPr>
          <w:noProof/>
        </w:rPr>
        <w:t>iii</w:t>
      </w:r>
      <w:r>
        <w:rPr>
          <w:noProof/>
        </w:rPr>
        <w:fldChar w:fldCharType="end"/>
      </w:r>
    </w:p>
    <w:p w14:paraId="1B734938" w14:textId="634C04F3" w:rsidR="00C334A7" w:rsidRDefault="00C334A7">
      <w:pPr>
        <w:pStyle w:val="TOC1"/>
        <w:tabs>
          <w:tab w:val="right" w:leader="dot" w:pos="7920"/>
        </w:tabs>
        <w:rPr>
          <w:rFonts w:asciiTheme="minorHAnsi" w:eastAsiaTheme="minorEastAsia" w:hAnsiTheme="minorHAnsi" w:cstheme="minorBidi"/>
          <w:b w:val="0"/>
          <w:bCs w:val="0"/>
          <w:noProof/>
          <w:sz w:val="22"/>
          <w:szCs w:val="22"/>
        </w:rPr>
      </w:pPr>
      <w:r w:rsidRPr="00A32CB6">
        <w:rPr>
          <w:noProof/>
        </w:rPr>
        <w:t>Abstract</w:t>
      </w:r>
      <w:r>
        <w:rPr>
          <w:noProof/>
        </w:rPr>
        <w:tab/>
      </w:r>
      <w:r>
        <w:rPr>
          <w:noProof/>
        </w:rPr>
        <w:fldChar w:fldCharType="begin"/>
      </w:r>
      <w:r>
        <w:rPr>
          <w:noProof/>
        </w:rPr>
        <w:instrText xml:space="preserve"> PAGEREF _Toc523347699 \h </w:instrText>
      </w:r>
      <w:r>
        <w:rPr>
          <w:noProof/>
        </w:rPr>
      </w:r>
      <w:r>
        <w:rPr>
          <w:noProof/>
        </w:rPr>
        <w:fldChar w:fldCharType="separate"/>
      </w:r>
      <w:r>
        <w:rPr>
          <w:noProof/>
        </w:rPr>
        <w:t>iv</w:t>
      </w:r>
      <w:r>
        <w:rPr>
          <w:noProof/>
        </w:rPr>
        <w:fldChar w:fldCharType="end"/>
      </w:r>
    </w:p>
    <w:p w14:paraId="30CCBCBD" w14:textId="1A1C9648" w:rsidR="00C334A7" w:rsidRDefault="00C334A7">
      <w:pPr>
        <w:pStyle w:val="TOC1"/>
        <w:tabs>
          <w:tab w:val="right" w:leader="dot" w:pos="7920"/>
        </w:tabs>
        <w:rPr>
          <w:rFonts w:asciiTheme="minorHAnsi" w:eastAsiaTheme="minorEastAsia" w:hAnsiTheme="minorHAnsi" w:cstheme="minorBidi"/>
          <w:b w:val="0"/>
          <w:bCs w:val="0"/>
          <w:noProof/>
          <w:sz w:val="22"/>
          <w:szCs w:val="22"/>
        </w:rPr>
      </w:pPr>
      <w:r w:rsidRPr="00A32CB6">
        <w:rPr>
          <w:noProof/>
        </w:rPr>
        <w:t>Nomenclature</w:t>
      </w:r>
      <w:r>
        <w:rPr>
          <w:noProof/>
        </w:rPr>
        <w:tab/>
      </w:r>
      <w:r>
        <w:rPr>
          <w:noProof/>
        </w:rPr>
        <w:fldChar w:fldCharType="begin"/>
      </w:r>
      <w:r>
        <w:rPr>
          <w:noProof/>
        </w:rPr>
        <w:instrText xml:space="preserve"> PAGEREF _Toc523347700 \h </w:instrText>
      </w:r>
      <w:r>
        <w:rPr>
          <w:noProof/>
        </w:rPr>
      </w:r>
      <w:r>
        <w:rPr>
          <w:noProof/>
        </w:rPr>
        <w:fldChar w:fldCharType="separate"/>
      </w:r>
      <w:r>
        <w:rPr>
          <w:noProof/>
        </w:rPr>
        <w:t>vi</w:t>
      </w:r>
      <w:r>
        <w:rPr>
          <w:noProof/>
        </w:rPr>
        <w:fldChar w:fldCharType="end"/>
      </w:r>
    </w:p>
    <w:p w14:paraId="39717EDE" w14:textId="1745D620" w:rsidR="00C334A7" w:rsidRDefault="00C334A7">
      <w:pPr>
        <w:pStyle w:val="TOC1"/>
        <w:tabs>
          <w:tab w:val="right" w:leader="dot" w:pos="7920"/>
        </w:tabs>
        <w:rPr>
          <w:rFonts w:asciiTheme="minorHAnsi" w:eastAsiaTheme="minorEastAsia" w:hAnsiTheme="minorHAnsi" w:cstheme="minorBidi"/>
          <w:b w:val="0"/>
          <w:bCs w:val="0"/>
          <w:noProof/>
          <w:sz w:val="22"/>
          <w:szCs w:val="22"/>
        </w:rPr>
      </w:pPr>
      <w:r w:rsidRPr="00A32CB6">
        <w:rPr>
          <w:noProof/>
        </w:rPr>
        <w:t>Contents</w:t>
      </w:r>
      <w:r>
        <w:rPr>
          <w:noProof/>
        </w:rPr>
        <w:tab/>
      </w:r>
      <w:r>
        <w:rPr>
          <w:noProof/>
        </w:rPr>
        <w:fldChar w:fldCharType="begin"/>
      </w:r>
      <w:r>
        <w:rPr>
          <w:noProof/>
        </w:rPr>
        <w:instrText xml:space="preserve"> PAGEREF _Toc523347701 \h </w:instrText>
      </w:r>
      <w:r>
        <w:rPr>
          <w:noProof/>
        </w:rPr>
      </w:r>
      <w:r>
        <w:rPr>
          <w:noProof/>
        </w:rPr>
        <w:fldChar w:fldCharType="separate"/>
      </w:r>
      <w:r>
        <w:rPr>
          <w:noProof/>
        </w:rPr>
        <w:t>xvi</w:t>
      </w:r>
      <w:r>
        <w:rPr>
          <w:noProof/>
        </w:rPr>
        <w:fldChar w:fldCharType="end"/>
      </w:r>
    </w:p>
    <w:p w14:paraId="521CED2E" w14:textId="430F64A1" w:rsidR="00C334A7" w:rsidRDefault="00C334A7">
      <w:pPr>
        <w:pStyle w:val="TOC1"/>
        <w:tabs>
          <w:tab w:val="right" w:leader="dot" w:pos="7920"/>
        </w:tabs>
        <w:rPr>
          <w:rFonts w:asciiTheme="minorHAnsi" w:eastAsiaTheme="minorEastAsia" w:hAnsiTheme="minorHAnsi" w:cstheme="minorBidi"/>
          <w:b w:val="0"/>
          <w:bCs w:val="0"/>
          <w:noProof/>
          <w:sz w:val="22"/>
          <w:szCs w:val="22"/>
        </w:rPr>
      </w:pPr>
      <w:r w:rsidRPr="00A32CB6">
        <w:rPr>
          <w:noProof/>
        </w:rPr>
        <w:t>List of Figures</w:t>
      </w:r>
      <w:r>
        <w:rPr>
          <w:noProof/>
        </w:rPr>
        <w:tab/>
      </w:r>
      <w:r>
        <w:rPr>
          <w:noProof/>
        </w:rPr>
        <w:fldChar w:fldCharType="begin"/>
      </w:r>
      <w:r>
        <w:rPr>
          <w:noProof/>
        </w:rPr>
        <w:instrText xml:space="preserve"> PAGEREF _Toc523347702 \h </w:instrText>
      </w:r>
      <w:r>
        <w:rPr>
          <w:noProof/>
        </w:rPr>
      </w:r>
      <w:r>
        <w:rPr>
          <w:noProof/>
        </w:rPr>
        <w:fldChar w:fldCharType="separate"/>
      </w:r>
      <w:r>
        <w:rPr>
          <w:noProof/>
        </w:rPr>
        <w:t>xxv</w:t>
      </w:r>
      <w:r>
        <w:rPr>
          <w:noProof/>
        </w:rPr>
        <w:fldChar w:fldCharType="end"/>
      </w:r>
    </w:p>
    <w:p w14:paraId="3AC3D215" w14:textId="07007861" w:rsidR="00C334A7" w:rsidRDefault="00C334A7">
      <w:pPr>
        <w:pStyle w:val="TOC1"/>
        <w:tabs>
          <w:tab w:val="right" w:leader="dot" w:pos="7920"/>
        </w:tabs>
        <w:rPr>
          <w:rFonts w:asciiTheme="minorHAnsi" w:eastAsiaTheme="minorEastAsia" w:hAnsiTheme="minorHAnsi" w:cstheme="minorBidi"/>
          <w:b w:val="0"/>
          <w:bCs w:val="0"/>
          <w:noProof/>
          <w:sz w:val="22"/>
          <w:szCs w:val="22"/>
        </w:rPr>
      </w:pPr>
      <w:r w:rsidRPr="00A32CB6">
        <w:rPr>
          <w:noProof/>
        </w:rPr>
        <w:t>List of Tables</w:t>
      </w:r>
      <w:r>
        <w:rPr>
          <w:noProof/>
        </w:rPr>
        <w:tab/>
      </w:r>
      <w:r>
        <w:rPr>
          <w:noProof/>
        </w:rPr>
        <w:fldChar w:fldCharType="begin"/>
      </w:r>
      <w:r>
        <w:rPr>
          <w:noProof/>
        </w:rPr>
        <w:instrText xml:space="preserve"> PAGEREF _Toc523347703 \h </w:instrText>
      </w:r>
      <w:r>
        <w:rPr>
          <w:noProof/>
        </w:rPr>
      </w:r>
      <w:r>
        <w:rPr>
          <w:noProof/>
        </w:rPr>
        <w:fldChar w:fldCharType="separate"/>
      </w:r>
      <w:r>
        <w:rPr>
          <w:noProof/>
        </w:rPr>
        <w:t>xxxi</w:t>
      </w:r>
      <w:r>
        <w:rPr>
          <w:noProof/>
        </w:rPr>
        <w:fldChar w:fldCharType="end"/>
      </w:r>
    </w:p>
    <w:p w14:paraId="055F3757" w14:textId="50D79440" w:rsidR="00C334A7" w:rsidRDefault="00C334A7">
      <w:pPr>
        <w:pStyle w:val="TOC1"/>
        <w:tabs>
          <w:tab w:val="left" w:pos="1540"/>
          <w:tab w:val="right" w:leader="dot" w:pos="7920"/>
        </w:tabs>
        <w:rPr>
          <w:rFonts w:asciiTheme="minorHAnsi" w:eastAsiaTheme="minorEastAsia" w:hAnsiTheme="minorHAnsi" w:cstheme="minorBidi"/>
          <w:b w:val="0"/>
          <w:bCs w:val="0"/>
          <w:noProof/>
          <w:sz w:val="22"/>
          <w:szCs w:val="22"/>
        </w:rPr>
      </w:pPr>
      <w:r w:rsidRPr="00A32CB6">
        <w:rPr>
          <w:noProof/>
        </w:rPr>
        <w:t>Chapter 1:</w:t>
      </w:r>
      <w:r>
        <w:rPr>
          <w:rFonts w:asciiTheme="minorHAnsi" w:eastAsiaTheme="minorEastAsia" w:hAnsiTheme="minorHAnsi" w:cstheme="minorBidi"/>
          <w:b w:val="0"/>
          <w:bCs w:val="0"/>
          <w:noProof/>
          <w:sz w:val="22"/>
          <w:szCs w:val="22"/>
        </w:rPr>
        <w:tab/>
      </w:r>
      <w:r w:rsidRPr="00A32CB6">
        <w:rPr>
          <w:noProof/>
        </w:rPr>
        <w:t>Introduction</w:t>
      </w:r>
      <w:r>
        <w:rPr>
          <w:noProof/>
        </w:rPr>
        <w:tab/>
      </w:r>
      <w:r>
        <w:rPr>
          <w:noProof/>
        </w:rPr>
        <w:fldChar w:fldCharType="begin"/>
      </w:r>
      <w:r>
        <w:rPr>
          <w:noProof/>
        </w:rPr>
        <w:instrText xml:space="preserve"> PAGEREF _Toc523347704 \h </w:instrText>
      </w:r>
      <w:r>
        <w:rPr>
          <w:noProof/>
        </w:rPr>
      </w:r>
      <w:r>
        <w:rPr>
          <w:noProof/>
        </w:rPr>
        <w:fldChar w:fldCharType="separate"/>
      </w:r>
      <w:r>
        <w:rPr>
          <w:noProof/>
        </w:rPr>
        <w:t>1</w:t>
      </w:r>
      <w:r>
        <w:rPr>
          <w:noProof/>
        </w:rPr>
        <w:fldChar w:fldCharType="end"/>
      </w:r>
    </w:p>
    <w:p w14:paraId="30DAB190" w14:textId="3203DD67"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1.1</w:t>
      </w:r>
      <w:r>
        <w:rPr>
          <w:rFonts w:asciiTheme="minorHAnsi" w:eastAsiaTheme="minorEastAsia" w:hAnsiTheme="minorHAnsi" w:cstheme="minorBidi"/>
          <w:noProof/>
          <w:sz w:val="22"/>
          <w:szCs w:val="22"/>
        </w:rPr>
        <w:tab/>
      </w:r>
      <w:r w:rsidRPr="00A32CB6">
        <w:rPr>
          <w:noProof/>
        </w:rPr>
        <w:t>The role of energy systems</w:t>
      </w:r>
      <w:r>
        <w:rPr>
          <w:noProof/>
        </w:rPr>
        <w:tab/>
      </w:r>
      <w:r>
        <w:rPr>
          <w:noProof/>
        </w:rPr>
        <w:fldChar w:fldCharType="begin"/>
      </w:r>
      <w:r>
        <w:rPr>
          <w:noProof/>
        </w:rPr>
        <w:instrText xml:space="preserve"> PAGEREF _Toc523347705 \h </w:instrText>
      </w:r>
      <w:r>
        <w:rPr>
          <w:noProof/>
        </w:rPr>
      </w:r>
      <w:r>
        <w:rPr>
          <w:noProof/>
        </w:rPr>
        <w:fldChar w:fldCharType="separate"/>
      </w:r>
      <w:r>
        <w:rPr>
          <w:noProof/>
        </w:rPr>
        <w:t>2</w:t>
      </w:r>
      <w:r>
        <w:rPr>
          <w:noProof/>
        </w:rPr>
        <w:fldChar w:fldCharType="end"/>
      </w:r>
    </w:p>
    <w:p w14:paraId="50DABA8D" w14:textId="6A99EF69"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1.1.1</w:t>
      </w:r>
      <w:r>
        <w:rPr>
          <w:rFonts w:asciiTheme="minorHAnsi" w:eastAsiaTheme="minorEastAsia" w:hAnsiTheme="minorHAnsi" w:cstheme="minorBidi"/>
          <w:iCs w:val="0"/>
          <w:noProof/>
          <w:sz w:val="22"/>
          <w:szCs w:val="22"/>
        </w:rPr>
        <w:tab/>
      </w:r>
      <w:r>
        <w:rPr>
          <w:noProof/>
        </w:rPr>
        <w:t>Energy systems in the UK</w:t>
      </w:r>
      <w:r>
        <w:rPr>
          <w:noProof/>
        </w:rPr>
        <w:tab/>
      </w:r>
      <w:r>
        <w:rPr>
          <w:noProof/>
        </w:rPr>
        <w:fldChar w:fldCharType="begin"/>
      </w:r>
      <w:r>
        <w:rPr>
          <w:noProof/>
        </w:rPr>
        <w:instrText xml:space="preserve"> PAGEREF _Toc523347706 \h </w:instrText>
      </w:r>
      <w:r>
        <w:rPr>
          <w:noProof/>
        </w:rPr>
      </w:r>
      <w:r>
        <w:rPr>
          <w:noProof/>
        </w:rPr>
        <w:fldChar w:fldCharType="separate"/>
      </w:r>
      <w:r>
        <w:rPr>
          <w:noProof/>
        </w:rPr>
        <w:t>2</w:t>
      </w:r>
      <w:r>
        <w:rPr>
          <w:noProof/>
        </w:rPr>
        <w:fldChar w:fldCharType="end"/>
      </w:r>
    </w:p>
    <w:p w14:paraId="723399DF" w14:textId="74C3EF5E" w:rsidR="00C334A7" w:rsidRDefault="00C334A7">
      <w:pPr>
        <w:pStyle w:val="TOC4"/>
        <w:tabs>
          <w:tab w:val="right" w:leader="dot" w:pos="7920"/>
        </w:tabs>
        <w:rPr>
          <w:rFonts w:asciiTheme="minorHAnsi" w:eastAsiaTheme="minorEastAsia" w:hAnsiTheme="minorHAnsi" w:cstheme="minorBidi"/>
          <w:noProof/>
          <w:sz w:val="22"/>
          <w:szCs w:val="22"/>
        </w:rPr>
      </w:pPr>
      <w:r>
        <w:rPr>
          <w:noProof/>
        </w:rPr>
        <w:t>1.1.1.1 Conventional energy</w:t>
      </w:r>
      <w:r>
        <w:rPr>
          <w:noProof/>
        </w:rPr>
        <w:tab/>
      </w:r>
      <w:r>
        <w:rPr>
          <w:noProof/>
        </w:rPr>
        <w:fldChar w:fldCharType="begin"/>
      </w:r>
      <w:r>
        <w:rPr>
          <w:noProof/>
        </w:rPr>
        <w:instrText xml:space="preserve"> PAGEREF _Toc523347707 \h </w:instrText>
      </w:r>
      <w:r>
        <w:rPr>
          <w:noProof/>
        </w:rPr>
      </w:r>
      <w:r>
        <w:rPr>
          <w:noProof/>
        </w:rPr>
        <w:fldChar w:fldCharType="separate"/>
      </w:r>
      <w:r>
        <w:rPr>
          <w:noProof/>
        </w:rPr>
        <w:t>2</w:t>
      </w:r>
      <w:r>
        <w:rPr>
          <w:noProof/>
        </w:rPr>
        <w:fldChar w:fldCharType="end"/>
      </w:r>
    </w:p>
    <w:p w14:paraId="40A2FA5F" w14:textId="58464C9E" w:rsidR="00C334A7" w:rsidRDefault="00C334A7">
      <w:pPr>
        <w:pStyle w:val="TOC4"/>
        <w:tabs>
          <w:tab w:val="right" w:leader="dot" w:pos="7920"/>
        </w:tabs>
        <w:rPr>
          <w:rFonts w:asciiTheme="minorHAnsi" w:eastAsiaTheme="minorEastAsia" w:hAnsiTheme="minorHAnsi" w:cstheme="minorBidi"/>
          <w:noProof/>
          <w:sz w:val="22"/>
          <w:szCs w:val="22"/>
        </w:rPr>
      </w:pPr>
      <w:r>
        <w:rPr>
          <w:noProof/>
        </w:rPr>
        <w:t>1.1.1.2 Renewable energy</w:t>
      </w:r>
      <w:r>
        <w:rPr>
          <w:noProof/>
        </w:rPr>
        <w:tab/>
      </w:r>
      <w:r>
        <w:rPr>
          <w:noProof/>
        </w:rPr>
        <w:fldChar w:fldCharType="begin"/>
      </w:r>
      <w:r>
        <w:rPr>
          <w:noProof/>
        </w:rPr>
        <w:instrText xml:space="preserve"> PAGEREF _Toc523347708 \h </w:instrText>
      </w:r>
      <w:r>
        <w:rPr>
          <w:noProof/>
        </w:rPr>
      </w:r>
      <w:r>
        <w:rPr>
          <w:noProof/>
        </w:rPr>
        <w:fldChar w:fldCharType="separate"/>
      </w:r>
      <w:r>
        <w:rPr>
          <w:noProof/>
        </w:rPr>
        <w:t>3</w:t>
      </w:r>
      <w:r>
        <w:rPr>
          <w:noProof/>
        </w:rPr>
        <w:fldChar w:fldCharType="end"/>
      </w:r>
    </w:p>
    <w:p w14:paraId="476BD9D1" w14:textId="7CE29220" w:rsidR="00C334A7" w:rsidRDefault="00C334A7">
      <w:pPr>
        <w:pStyle w:val="TOC4"/>
        <w:tabs>
          <w:tab w:val="right" w:leader="dot" w:pos="7920"/>
        </w:tabs>
        <w:rPr>
          <w:rFonts w:asciiTheme="minorHAnsi" w:eastAsiaTheme="minorEastAsia" w:hAnsiTheme="minorHAnsi" w:cstheme="minorBidi"/>
          <w:noProof/>
          <w:sz w:val="22"/>
          <w:szCs w:val="22"/>
        </w:rPr>
      </w:pPr>
      <w:r>
        <w:rPr>
          <w:noProof/>
        </w:rPr>
        <w:t>1.1.1.3 Energy storage in renewable energy systems</w:t>
      </w:r>
      <w:r>
        <w:rPr>
          <w:noProof/>
        </w:rPr>
        <w:tab/>
      </w:r>
      <w:r>
        <w:rPr>
          <w:noProof/>
        </w:rPr>
        <w:fldChar w:fldCharType="begin"/>
      </w:r>
      <w:r>
        <w:rPr>
          <w:noProof/>
        </w:rPr>
        <w:instrText xml:space="preserve"> PAGEREF _Toc523347709 \h </w:instrText>
      </w:r>
      <w:r>
        <w:rPr>
          <w:noProof/>
        </w:rPr>
      </w:r>
      <w:r>
        <w:rPr>
          <w:noProof/>
        </w:rPr>
        <w:fldChar w:fldCharType="separate"/>
      </w:r>
      <w:r>
        <w:rPr>
          <w:noProof/>
        </w:rPr>
        <w:t>3</w:t>
      </w:r>
      <w:r>
        <w:rPr>
          <w:noProof/>
        </w:rPr>
        <w:fldChar w:fldCharType="end"/>
      </w:r>
    </w:p>
    <w:p w14:paraId="0F8FEF76" w14:textId="3E610DBB"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1.1.2</w:t>
      </w:r>
      <w:r>
        <w:rPr>
          <w:rFonts w:asciiTheme="minorHAnsi" w:eastAsiaTheme="minorEastAsia" w:hAnsiTheme="minorHAnsi" w:cstheme="minorBidi"/>
          <w:iCs w:val="0"/>
          <w:noProof/>
          <w:sz w:val="22"/>
          <w:szCs w:val="22"/>
        </w:rPr>
        <w:tab/>
      </w:r>
      <w:r>
        <w:rPr>
          <w:noProof/>
        </w:rPr>
        <w:t xml:space="preserve">Energy policy </w:t>
      </w:r>
      <w:r w:rsidRPr="00A32CB6">
        <w:rPr>
          <w:noProof/>
        </w:rPr>
        <w:t>in the UK</w:t>
      </w:r>
      <w:r>
        <w:rPr>
          <w:noProof/>
        </w:rPr>
        <w:tab/>
      </w:r>
      <w:r>
        <w:rPr>
          <w:noProof/>
        </w:rPr>
        <w:fldChar w:fldCharType="begin"/>
      </w:r>
      <w:r>
        <w:rPr>
          <w:noProof/>
        </w:rPr>
        <w:instrText xml:space="preserve"> PAGEREF _Toc523347710 \h </w:instrText>
      </w:r>
      <w:r>
        <w:rPr>
          <w:noProof/>
        </w:rPr>
      </w:r>
      <w:r>
        <w:rPr>
          <w:noProof/>
        </w:rPr>
        <w:fldChar w:fldCharType="separate"/>
      </w:r>
      <w:r>
        <w:rPr>
          <w:noProof/>
        </w:rPr>
        <w:t>4</w:t>
      </w:r>
      <w:r>
        <w:rPr>
          <w:noProof/>
        </w:rPr>
        <w:fldChar w:fldCharType="end"/>
      </w:r>
    </w:p>
    <w:p w14:paraId="1FE22EC0" w14:textId="7F8F29AD" w:rsidR="00C334A7" w:rsidRDefault="00C334A7">
      <w:pPr>
        <w:pStyle w:val="TOC4"/>
        <w:tabs>
          <w:tab w:val="right" w:leader="dot" w:pos="7920"/>
        </w:tabs>
        <w:rPr>
          <w:rFonts w:asciiTheme="minorHAnsi" w:eastAsiaTheme="minorEastAsia" w:hAnsiTheme="minorHAnsi" w:cstheme="minorBidi"/>
          <w:noProof/>
          <w:sz w:val="22"/>
          <w:szCs w:val="22"/>
        </w:rPr>
      </w:pPr>
      <w:r>
        <w:rPr>
          <w:noProof/>
        </w:rPr>
        <w:t>1.1.2.1 Electricity Market Reform (EMR)</w:t>
      </w:r>
      <w:r>
        <w:rPr>
          <w:noProof/>
        </w:rPr>
        <w:tab/>
      </w:r>
      <w:r>
        <w:rPr>
          <w:noProof/>
        </w:rPr>
        <w:fldChar w:fldCharType="begin"/>
      </w:r>
      <w:r>
        <w:rPr>
          <w:noProof/>
        </w:rPr>
        <w:instrText xml:space="preserve"> PAGEREF _Toc523347711 \h </w:instrText>
      </w:r>
      <w:r>
        <w:rPr>
          <w:noProof/>
        </w:rPr>
      </w:r>
      <w:r>
        <w:rPr>
          <w:noProof/>
        </w:rPr>
        <w:fldChar w:fldCharType="separate"/>
      </w:r>
      <w:r>
        <w:rPr>
          <w:noProof/>
        </w:rPr>
        <w:t>4</w:t>
      </w:r>
      <w:r>
        <w:rPr>
          <w:noProof/>
        </w:rPr>
        <w:fldChar w:fldCharType="end"/>
      </w:r>
    </w:p>
    <w:p w14:paraId="43284E05" w14:textId="4A921D7D" w:rsidR="00C334A7" w:rsidRDefault="00C334A7">
      <w:pPr>
        <w:pStyle w:val="TOC4"/>
        <w:tabs>
          <w:tab w:val="right" w:leader="dot" w:pos="7920"/>
        </w:tabs>
        <w:rPr>
          <w:rFonts w:asciiTheme="minorHAnsi" w:eastAsiaTheme="minorEastAsia" w:hAnsiTheme="minorHAnsi" w:cstheme="minorBidi"/>
          <w:noProof/>
          <w:sz w:val="22"/>
          <w:szCs w:val="22"/>
        </w:rPr>
      </w:pPr>
      <w:r>
        <w:rPr>
          <w:noProof/>
        </w:rPr>
        <w:t>1.1.2.2 Carbon Price Floor (CPF)</w:t>
      </w:r>
      <w:r>
        <w:rPr>
          <w:noProof/>
        </w:rPr>
        <w:tab/>
      </w:r>
      <w:r>
        <w:rPr>
          <w:noProof/>
        </w:rPr>
        <w:fldChar w:fldCharType="begin"/>
      </w:r>
      <w:r>
        <w:rPr>
          <w:noProof/>
        </w:rPr>
        <w:instrText xml:space="preserve"> PAGEREF _Toc523347712 \h </w:instrText>
      </w:r>
      <w:r>
        <w:rPr>
          <w:noProof/>
        </w:rPr>
      </w:r>
      <w:r>
        <w:rPr>
          <w:noProof/>
        </w:rPr>
        <w:fldChar w:fldCharType="separate"/>
      </w:r>
      <w:r>
        <w:rPr>
          <w:noProof/>
        </w:rPr>
        <w:t>5</w:t>
      </w:r>
      <w:r>
        <w:rPr>
          <w:noProof/>
        </w:rPr>
        <w:fldChar w:fldCharType="end"/>
      </w:r>
    </w:p>
    <w:p w14:paraId="7C460096" w14:textId="48EEFA79" w:rsidR="00C334A7" w:rsidRDefault="00C334A7">
      <w:pPr>
        <w:pStyle w:val="TOC4"/>
        <w:tabs>
          <w:tab w:val="right" w:leader="dot" w:pos="7920"/>
        </w:tabs>
        <w:rPr>
          <w:rFonts w:asciiTheme="minorHAnsi" w:eastAsiaTheme="minorEastAsia" w:hAnsiTheme="minorHAnsi" w:cstheme="minorBidi"/>
          <w:noProof/>
          <w:sz w:val="22"/>
          <w:szCs w:val="22"/>
        </w:rPr>
      </w:pPr>
      <w:r>
        <w:rPr>
          <w:noProof/>
        </w:rPr>
        <w:t>1.1.2.3 Emissions Performance Standard (EPS)</w:t>
      </w:r>
      <w:r>
        <w:rPr>
          <w:noProof/>
        </w:rPr>
        <w:tab/>
      </w:r>
      <w:r>
        <w:rPr>
          <w:noProof/>
        </w:rPr>
        <w:fldChar w:fldCharType="begin"/>
      </w:r>
      <w:r>
        <w:rPr>
          <w:noProof/>
        </w:rPr>
        <w:instrText xml:space="preserve"> PAGEREF _Toc523347713 \h </w:instrText>
      </w:r>
      <w:r>
        <w:rPr>
          <w:noProof/>
        </w:rPr>
      </w:r>
      <w:r>
        <w:rPr>
          <w:noProof/>
        </w:rPr>
        <w:fldChar w:fldCharType="separate"/>
      </w:r>
      <w:r>
        <w:rPr>
          <w:noProof/>
        </w:rPr>
        <w:t>6</w:t>
      </w:r>
      <w:r>
        <w:rPr>
          <w:noProof/>
        </w:rPr>
        <w:fldChar w:fldCharType="end"/>
      </w:r>
    </w:p>
    <w:p w14:paraId="2491747A" w14:textId="530FFBB8"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1.2</w:t>
      </w:r>
      <w:r>
        <w:rPr>
          <w:rFonts w:asciiTheme="minorHAnsi" w:eastAsiaTheme="minorEastAsia" w:hAnsiTheme="minorHAnsi" w:cstheme="minorBidi"/>
          <w:noProof/>
          <w:sz w:val="22"/>
          <w:szCs w:val="22"/>
        </w:rPr>
        <w:tab/>
      </w:r>
      <w:r w:rsidRPr="00A32CB6">
        <w:rPr>
          <w:noProof/>
        </w:rPr>
        <w:t>The role of economic dispatch</w:t>
      </w:r>
      <w:r>
        <w:rPr>
          <w:noProof/>
        </w:rPr>
        <w:tab/>
      </w:r>
      <w:r>
        <w:rPr>
          <w:noProof/>
        </w:rPr>
        <w:fldChar w:fldCharType="begin"/>
      </w:r>
      <w:r>
        <w:rPr>
          <w:noProof/>
        </w:rPr>
        <w:instrText xml:space="preserve"> PAGEREF _Toc523347714 \h </w:instrText>
      </w:r>
      <w:r>
        <w:rPr>
          <w:noProof/>
        </w:rPr>
      </w:r>
      <w:r>
        <w:rPr>
          <w:noProof/>
        </w:rPr>
        <w:fldChar w:fldCharType="separate"/>
      </w:r>
      <w:r>
        <w:rPr>
          <w:noProof/>
        </w:rPr>
        <w:t>7</w:t>
      </w:r>
      <w:r>
        <w:rPr>
          <w:noProof/>
        </w:rPr>
        <w:fldChar w:fldCharType="end"/>
      </w:r>
    </w:p>
    <w:p w14:paraId="7B2E3B11" w14:textId="30461396"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lastRenderedPageBreak/>
        <w:t>1.2.1</w:t>
      </w:r>
      <w:r>
        <w:rPr>
          <w:rFonts w:asciiTheme="minorHAnsi" w:eastAsiaTheme="minorEastAsia" w:hAnsiTheme="minorHAnsi" w:cstheme="minorBidi"/>
          <w:iCs w:val="0"/>
          <w:noProof/>
          <w:sz w:val="22"/>
          <w:szCs w:val="22"/>
        </w:rPr>
        <w:tab/>
      </w:r>
      <w:r>
        <w:rPr>
          <w:noProof/>
        </w:rPr>
        <w:t>Economic dispatch (ED)</w:t>
      </w:r>
      <w:r>
        <w:rPr>
          <w:noProof/>
        </w:rPr>
        <w:tab/>
      </w:r>
      <w:r>
        <w:rPr>
          <w:noProof/>
        </w:rPr>
        <w:fldChar w:fldCharType="begin"/>
      </w:r>
      <w:r>
        <w:rPr>
          <w:noProof/>
        </w:rPr>
        <w:instrText xml:space="preserve"> PAGEREF _Toc523347715 \h </w:instrText>
      </w:r>
      <w:r>
        <w:rPr>
          <w:noProof/>
        </w:rPr>
      </w:r>
      <w:r>
        <w:rPr>
          <w:noProof/>
        </w:rPr>
        <w:fldChar w:fldCharType="separate"/>
      </w:r>
      <w:r>
        <w:rPr>
          <w:noProof/>
        </w:rPr>
        <w:t>7</w:t>
      </w:r>
      <w:r>
        <w:rPr>
          <w:noProof/>
        </w:rPr>
        <w:fldChar w:fldCharType="end"/>
      </w:r>
    </w:p>
    <w:p w14:paraId="379CF7B5" w14:textId="671E031D"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1.2.2</w:t>
      </w:r>
      <w:r>
        <w:rPr>
          <w:rFonts w:asciiTheme="minorHAnsi" w:eastAsiaTheme="minorEastAsia" w:hAnsiTheme="minorHAnsi" w:cstheme="minorBidi"/>
          <w:iCs w:val="0"/>
          <w:noProof/>
          <w:sz w:val="22"/>
          <w:szCs w:val="22"/>
        </w:rPr>
        <w:tab/>
      </w:r>
      <w:r>
        <w:rPr>
          <w:noProof/>
        </w:rPr>
        <w:t>Combined economic and emission dispatch (CEED)</w:t>
      </w:r>
      <w:r>
        <w:rPr>
          <w:noProof/>
        </w:rPr>
        <w:tab/>
      </w:r>
      <w:r>
        <w:rPr>
          <w:noProof/>
        </w:rPr>
        <w:fldChar w:fldCharType="begin"/>
      </w:r>
      <w:r>
        <w:rPr>
          <w:noProof/>
        </w:rPr>
        <w:instrText xml:space="preserve"> PAGEREF _Toc523347716 \h </w:instrText>
      </w:r>
      <w:r>
        <w:rPr>
          <w:noProof/>
        </w:rPr>
      </w:r>
      <w:r>
        <w:rPr>
          <w:noProof/>
        </w:rPr>
        <w:fldChar w:fldCharType="separate"/>
      </w:r>
      <w:r>
        <w:rPr>
          <w:noProof/>
        </w:rPr>
        <w:t>7</w:t>
      </w:r>
      <w:r>
        <w:rPr>
          <w:noProof/>
        </w:rPr>
        <w:fldChar w:fldCharType="end"/>
      </w:r>
    </w:p>
    <w:p w14:paraId="1BD7B066" w14:textId="5BC17600"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1.3</w:t>
      </w:r>
      <w:r>
        <w:rPr>
          <w:rFonts w:asciiTheme="minorHAnsi" w:eastAsiaTheme="minorEastAsia" w:hAnsiTheme="minorHAnsi" w:cstheme="minorBidi"/>
          <w:noProof/>
          <w:sz w:val="22"/>
          <w:szCs w:val="22"/>
        </w:rPr>
        <w:tab/>
      </w:r>
      <w:r w:rsidRPr="00A32CB6">
        <w:rPr>
          <w:noProof/>
        </w:rPr>
        <w:t>Thesis structure</w:t>
      </w:r>
      <w:r>
        <w:rPr>
          <w:noProof/>
        </w:rPr>
        <w:tab/>
      </w:r>
      <w:r>
        <w:rPr>
          <w:noProof/>
        </w:rPr>
        <w:fldChar w:fldCharType="begin"/>
      </w:r>
      <w:r>
        <w:rPr>
          <w:noProof/>
        </w:rPr>
        <w:instrText xml:space="preserve"> PAGEREF _Toc523347717 \h </w:instrText>
      </w:r>
      <w:r>
        <w:rPr>
          <w:noProof/>
        </w:rPr>
      </w:r>
      <w:r>
        <w:rPr>
          <w:noProof/>
        </w:rPr>
        <w:fldChar w:fldCharType="separate"/>
      </w:r>
      <w:r>
        <w:rPr>
          <w:noProof/>
        </w:rPr>
        <w:t>9</w:t>
      </w:r>
      <w:r>
        <w:rPr>
          <w:noProof/>
        </w:rPr>
        <w:fldChar w:fldCharType="end"/>
      </w:r>
    </w:p>
    <w:p w14:paraId="3C970422" w14:textId="7B1F9FAE"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1.3.1</w:t>
      </w:r>
      <w:r>
        <w:rPr>
          <w:rFonts w:asciiTheme="minorHAnsi" w:eastAsiaTheme="minorEastAsia" w:hAnsiTheme="minorHAnsi" w:cstheme="minorBidi"/>
          <w:iCs w:val="0"/>
          <w:noProof/>
          <w:sz w:val="22"/>
          <w:szCs w:val="22"/>
        </w:rPr>
        <w:tab/>
      </w:r>
      <w:r>
        <w:rPr>
          <w:noProof/>
        </w:rPr>
        <w:t>Research proposal</w:t>
      </w:r>
      <w:r>
        <w:rPr>
          <w:noProof/>
        </w:rPr>
        <w:tab/>
      </w:r>
      <w:r>
        <w:rPr>
          <w:noProof/>
        </w:rPr>
        <w:fldChar w:fldCharType="begin"/>
      </w:r>
      <w:r>
        <w:rPr>
          <w:noProof/>
        </w:rPr>
        <w:instrText xml:space="preserve"> PAGEREF _Toc523347718 \h </w:instrText>
      </w:r>
      <w:r>
        <w:rPr>
          <w:noProof/>
        </w:rPr>
      </w:r>
      <w:r>
        <w:rPr>
          <w:noProof/>
        </w:rPr>
        <w:fldChar w:fldCharType="separate"/>
      </w:r>
      <w:r>
        <w:rPr>
          <w:noProof/>
        </w:rPr>
        <w:t>9</w:t>
      </w:r>
      <w:r>
        <w:rPr>
          <w:noProof/>
        </w:rPr>
        <w:fldChar w:fldCharType="end"/>
      </w:r>
    </w:p>
    <w:p w14:paraId="08866658" w14:textId="73220B0B"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1.3.2</w:t>
      </w:r>
      <w:r>
        <w:rPr>
          <w:rFonts w:asciiTheme="minorHAnsi" w:eastAsiaTheme="minorEastAsia" w:hAnsiTheme="minorHAnsi" w:cstheme="minorBidi"/>
          <w:iCs w:val="0"/>
          <w:noProof/>
          <w:sz w:val="22"/>
          <w:szCs w:val="22"/>
        </w:rPr>
        <w:tab/>
      </w:r>
      <w:r>
        <w:rPr>
          <w:noProof/>
        </w:rPr>
        <w:t>Contribution of the thesis</w:t>
      </w:r>
      <w:r>
        <w:rPr>
          <w:noProof/>
        </w:rPr>
        <w:tab/>
      </w:r>
      <w:r>
        <w:rPr>
          <w:noProof/>
        </w:rPr>
        <w:fldChar w:fldCharType="begin"/>
      </w:r>
      <w:r>
        <w:rPr>
          <w:noProof/>
        </w:rPr>
        <w:instrText xml:space="preserve"> PAGEREF _Toc523347719 \h </w:instrText>
      </w:r>
      <w:r>
        <w:rPr>
          <w:noProof/>
        </w:rPr>
      </w:r>
      <w:r>
        <w:rPr>
          <w:noProof/>
        </w:rPr>
        <w:fldChar w:fldCharType="separate"/>
      </w:r>
      <w:r>
        <w:rPr>
          <w:noProof/>
        </w:rPr>
        <w:t>9</w:t>
      </w:r>
      <w:r>
        <w:rPr>
          <w:noProof/>
        </w:rPr>
        <w:fldChar w:fldCharType="end"/>
      </w:r>
    </w:p>
    <w:p w14:paraId="2710F737" w14:textId="4B35AA96"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1.3.3</w:t>
      </w:r>
      <w:r>
        <w:rPr>
          <w:rFonts w:asciiTheme="minorHAnsi" w:eastAsiaTheme="minorEastAsia" w:hAnsiTheme="minorHAnsi" w:cstheme="minorBidi"/>
          <w:iCs w:val="0"/>
          <w:noProof/>
          <w:sz w:val="22"/>
          <w:szCs w:val="22"/>
        </w:rPr>
        <w:tab/>
      </w:r>
      <w:r>
        <w:rPr>
          <w:noProof/>
        </w:rPr>
        <w:t>Outline of the thesis</w:t>
      </w:r>
      <w:r>
        <w:rPr>
          <w:noProof/>
        </w:rPr>
        <w:tab/>
      </w:r>
      <w:r>
        <w:rPr>
          <w:noProof/>
        </w:rPr>
        <w:fldChar w:fldCharType="begin"/>
      </w:r>
      <w:r>
        <w:rPr>
          <w:noProof/>
        </w:rPr>
        <w:instrText xml:space="preserve"> PAGEREF _Toc523347720 \h </w:instrText>
      </w:r>
      <w:r>
        <w:rPr>
          <w:noProof/>
        </w:rPr>
      </w:r>
      <w:r>
        <w:rPr>
          <w:noProof/>
        </w:rPr>
        <w:fldChar w:fldCharType="separate"/>
      </w:r>
      <w:r>
        <w:rPr>
          <w:noProof/>
        </w:rPr>
        <w:t>11</w:t>
      </w:r>
      <w:r>
        <w:rPr>
          <w:noProof/>
        </w:rPr>
        <w:fldChar w:fldCharType="end"/>
      </w:r>
    </w:p>
    <w:p w14:paraId="50E8CA21" w14:textId="536011FF" w:rsidR="00C334A7" w:rsidRDefault="00C334A7">
      <w:pPr>
        <w:pStyle w:val="TOC1"/>
        <w:tabs>
          <w:tab w:val="left" w:pos="1540"/>
          <w:tab w:val="right" w:leader="dot" w:pos="7920"/>
        </w:tabs>
        <w:rPr>
          <w:rFonts w:asciiTheme="minorHAnsi" w:eastAsiaTheme="minorEastAsia" w:hAnsiTheme="minorHAnsi" w:cstheme="minorBidi"/>
          <w:b w:val="0"/>
          <w:bCs w:val="0"/>
          <w:noProof/>
          <w:sz w:val="22"/>
          <w:szCs w:val="22"/>
        </w:rPr>
      </w:pPr>
      <w:r w:rsidRPr="00A32CB6">
        <w:rPr>
          <w:noProof/>
        </w:rPr>
        <w:t>Chapter 2:</w:t>
      </w:r>
      <w:r>
        <w:rPr>
          <w:rFonts w:asciiTheme="minorHAnsi" w:eastAsiaTheme="minorEastAsia" w:hAnsiTheme="minorHAnsi" w:cstheme="minorBidi"/>
          <w:b w:val="0"/>
          <w:bCs w:val="0"/>
          <w:noProof/>
          <w:sz w:val="22"/>
          <w:szCs w:val="22"/>
        </w:rPr>
        <w:tab/>
      </w:r>
      <w:r w:rsidRPr="00A32CB6">
        <w:rPr>
          <w:noProof/>
        </w:rPr>
        <w:t>Literature review</w:t>
      </w:r>
      <w:r>
        <w:rPr>
          <w:noProof/>
        </w:rPr>
        <w:tab/>
      </w:r>
      <w:r>
        <w:rPr>
          <w:noProof/>
        </w:rPr>
        <w:fldChar w:fldCharType="begin"/>
      </w:r>
      <w:r>
        <w:rPr>
          <w:noProof/>
        </w:rPr>
        <w:instrText xml:space="preserve"> PAGEREF _Toc523347721 \h </w:instrText>
      </w:r>
      <w:r>
        <w:rPr>
          <w:noProof/>
        </w:rPr>
      </w:r>
      <w:r>
        <w:rPr>
          <w:noProof/>
        </w:rPr>
        <w:fldChar w:fldCharType="separate"/>
      </w:r>
      <w:r>
        <w:rPr>
          <w:noProof/>
        </w:rPr>
        <w:t>13</w:t>
      </w:r>
      <w:r>
        <w:rPr>
          <w:noProof/>
        </w:rPr>
        <w:fldChar w:fldCharType="end"/>
      </w:r>
    </w:p>
    <w:p w14:paraId="0D9F22F7" w14:textId="229F7F93"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2.1</w:t>
      </w:r>
      <w:r>
        <w:rPr>
          <w:rFonts w:asciiTheme="minorHAnsi" w:eastAsiaTheme="minorEastAsia" w:hAnsiTheme="minorHAnsi" w:cstheme="minorBidi"/>
          <w:noProof/>
          <w:sz w:val="22"/>
          <w:szCs w:val="22"/>
        </w:rPr>
        <w:tab/>
      </w:r>
      <w:r w:rsidRPr="00A32CB6">
        <w:rPr>
          <w:noProof/>
        </w:rPr>
        <w:t>Overview of the models for electrical energy system</w:t>
      </w:r>
      <w:r>
        <w:rPr>
          <w:noProof/>
        </w:rPr>
        <w:tab/>
      </w:r>
      <w:r>
        <w:rPr>
          <w:noProof/>
        </w:rPr>
        <w:fldChar w:fldCharType="begin"/>
      </w:r>
      <w:r>
        <w:rPr>
          <w:noProof/>
        </w:rPr>
        <w:instrText xml:space="preserve"> PAGEREF _Toc523347722 \h </w:instrText>
      </w:r>
      <w:r>
        <w:rPr>
          <w:noProof/>
        </w:rPr>
      </w:r>
      <w:r>
        <w:rPr>
          <w:noProof/>
        </w:rPr>
        <w:fldChar w:fldCharType="separate"/>
      </w:r>
      <w:r>
        <w:rPr>
          <w:noProof/>
        </w:rPr>
        <w:t>14</w:t>
      </w:r>
      <w:r>
        <w:rPr>
          <w:noProof/>
        </w:rPr>
        <w:fldChar w:fldCharType="end"/>
      </w:r>
    </w:p>
    <w:p w14:paraId="2D0D2271" w14:textId="2D68CE07"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2.1.1</w:t>
      </w:r>
      <w:r>
        <w:rPr>
          <w:rFonts w:asciiTheme="minorHAnsi" w:eastAsiaTheme="minorEastAsia" w:hAnsiTheme="minorHAnsi" w:cstheme="minorBidi"/>
          <w:iCs w:val="0"/>
          <w:noProof/>
          <w:sz w:val="22"/>
          <w:szCs w:val="22"/>
        </w:rPr>
        <w:tab/>
      </w:r>
      <w:r>
        <w:rPr>
          <w:noProof/>
        </w:rPr>
        <w:t>Dispatch model</w:t>
      </w:r>
      <w:r>
        <w:rPr>
          <w:noProof/>
        </w:rPr>
        <w:tab/>
      </w:r>
      <w:r>
        <w:rPr>
          <w:noProof/>
        </w:rPr>
        <w:fldChar w:fldCharType="begin"/>
      </w:r>
      <w:r>
        <w:rPr>
          <w:noProof/>
        </w:rPr>
        <w:instrText xml:space="preserve"> PAGEREF _Toc523347723 \h </w:instrText>
      </w:r>
      <w:r>
        <w:rPr>
          <w:noProof/>
        </w:rPr>
      </w:r>
      <w:r>
        <w:rPr>
          <w:noProof/>
        </w:rPr>
        <w:fldChar w:fldCharType="separate"/>
      </w:r>
      <w:r>
        <w:rPr>
          <w:noProof/>
        </w:rPr>
        <w:t>14</w:t>
      </w:r>
      <w:r>
        <w:rPr>
          <w:noProof/>
        </w:rPr>
        <w:fldChar w:fldCharType="end"/>
      </w:r>
    </w:p>
    <w:p w14:paraId="6BEF122E" w14:textId="6553CB30" w:rsidR="00C334A7" w:rsidRDefault="00C334A7">
      <w:pPr>
        <w:pStyle w:val="TOC4"/>
        <w:tabs>
          <w:tab w:val="right" w:leader="dot" w:pos="7920"/>
        </w:tabs>
        <w:rPr>
          <w:rFonts w:asciiTheme="minorHAnsi" w:eastAsiaTheme="minorEastAsia" w:hAnsiTheme="minorHAnsi" w:cstheme="minorBidi"/>
          <w:noProof/>
          <w:sz w:val="22"/>
          <w:szCs w:val="22"/>
        </w:rPr>
      </w:pPr>
      <w:r>
        <w:rPr>
          <w:noProof/>
        </w:rPr>
        <w:t>2.1.1.1 Unit commitment model</w:t>
      </w:r>
      <w:r>
        <w:rPr>
          <w:noProof/>
        </w:rPr>
        <w:tab/>
      </w:r>
      <w:r>
        <w:rPr>
          <w:noProof/>
        </w:rPr>
        <w:fldChar w:fldCharType="begin"/>
      </w:r>
      <w:r>
        <w:rPr>
          <w:noProof/>
        </w:rPr>
        <w:instrText xml:space="preserve"> PAGEREF _Toc523347724 \h </w:instrText>
      </w:r>
      <w:r>
        <w:rPr>
          <w:noProof/>
        </w:rPr>
      </w:r>
      <w:r>
        <w:rPr>
          <w:noProof/>
        </w:rPr>
        <w:fldChar w:fldCharType="separate"/>
      </w:r>
      <w:r>
        <w:rPr>
          <w:noProof/>
        </w:rPr>
        <w:t>14</w:t>
      </w:r>
      <w:r>
        <w:rPr>
          <w:noProof/>
        </w:rPr>
        <w:fldChar w:fldCharType="end"/>
      </w:r>
    </w:p>
    <w:p w14:paraId="4D995357" w14:textId="4A172576"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2.1.2</w:t>
      </w:r>
      <w:r>
        <w:rPr>
          <w:rFonts w:asciiTheme="minorHAnsi" w:eastAsiaTheme="minorEastAsia" w:hAnsiTheme="minorHAnsi" w:cstheme="minorBidi"/>
          <w:iCs w:val="0"/>
          <w:noProof/>
          <w:sz w:val="22"/>
          <w:szCs w:val="22"/>
        </w:rPr>
        <w:tab/>
      </w:r>
      <w:r>
        <w:rPr>
          <w:noProof/>
        </w:rPr>
        <w:t>Investment model</w:t>
      </w:r>
      <w:r>
        <w:rPr>
          <w:noProof/>
        </w:rPr>
        <w:tab/>
      </w:r>
      <w:r>
        <w:rPr>
          <w:noProof/>
        </w:rPr>
        <w:fldChar w:fldCharType="begin"/>
      </w:r>
      <w:r>
        <w:rPr>
          <w:noProof/>
        </w:rPr>
        <w:instrText xml:space="preserve"> PAGEREF _Toc523347725 \h </w:instrText>
      </w:r>
      <w:r>
        <w:rPr>
          <w:noProof/>
        </w:rPr>
      </w:r>
      <w:r>
        <w:rPr>
          <w:noProof/>
        </w:rPr>
        <w:fldChar w:fldCharType="separate"/>
      </w:r>
      <w:r>
        <w:rPr>
          <w:noProof/>
        </w:rPr>
        <w:t>14</w:t>
      </w:r>
      <w:r>
        <w:rPr>
          <w:noProof/>
        </w:rPr>
        <w:fldChar w:fldCharType="end"/>
      </w:r>
    </w:p>
    <w:p w14:paraId="0E1F085A" w14:textId="7CFC9314"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2.1.3</w:t>
      </w:r>
      <w:r>
        <w:rPr>
          <w:rFonts w:asciiTheme="minorHAnsi" w:eastAsiaTheme="minorEastAsia" w:hAnsiTheme="minorHAnsi" w:cstheme="minorBidi"/>
          <w:iCs w:val="0"/>
          <w:noProof/>
          <w:sz w:val="22"/>
          <w:szCs w:val="22"/>
        </w:rPr>
        <w:tab/>
      </w:r>
      <w:r>
        <w:rPr>
          <w:noProof/>
        </w:rPr>
        <w:t>Electricity market model</w:t>
      </w:r>
      <w:r>
        <w:rPr>
          <w:noProof/>
        </w:rPr>
        <w:tab/>
      </w:r>
      <w:r>
        <w:rPr>
          <w:noProof/>
        </w:rPr>
        <w:fldChar w:fldCharType="begin"/>
      </w:r>
      <w:r>
        <w:rPr>
          <w:noProof/>
        </w:rPr>
        <w:instrText xml:space="preserve"> PAGEREF _Toc523347726 \h </w:instrText>
      </w:r>
      <w:r>
        <w:rPr>
          <w:noProof/>
        </w:rPr>
      </w:r>
      <w:r>
        <w:rPr>
          <w:noProof/>
        </w:rPr>
        <w:fldChar w:fldCharType="separate"/>
      </w:r>
      <w:r>
        <w:rPr>
          <w:noProof/>
        </w:rPr>
        <w:t>15</w:t>
      </w:r>
      <w:r>
        <w:rPr>
          <w:noProof/>
        </w:rPr>
        <w:fldChar w:fldCharType="end"/>
      </w:r>
    </w:p>
    <w:p w14:paraId="57900CB5" w14:textId="4DF5EA43"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2.1.4</w:t>
      </w:r>
      <w:r>
        <w:rPr>
          <w:rFonts w:asciiTheme="minorHAnsi" w:eastAsiaTheme="minorEastAsia" w:hAnsiTheme="minorHAnsi" w:cstheme="minorBidi"/>
          <w:iCs w:val="0"/>
          <w:noProof/>
          <w:sz w:val="22"/>
          <w:szCs w:val="22"/>
        </w:rPr>
        <w:tab/>
      </w:r>
      <w:r>
        <w:rPr>
          <w:noProof/>
        </w:rPr>
        <w:t>Power system model</w:t>
      </w:r>
      <w:r>
        <w:rPr>
          <w:noProof/>
        </w:rPr>
        <w:tab/>
      </w:r>
      <w:r>
        <w:rPr>
          <w:noProof/>
        </w:rPr>
        <w:fldChar w:fldCharType="begin"/>
      </w:r>
      <w:r>
        <w:rPr>
          <w:noProof/>
        </w:rPr>
        <w:instrText xml:space="preserve"> PAGEREF _Toc523347727 \h </w:instrText>
      </w:r>
      <w:r>
        <w:rPr>
          <w:noProof/>
        </w:rPr>
      </w:r>
      <w:r>
        <w:rPr>
          <w:noProof/>
        </w:rPr>
        <w:fldChar w:fldCharType="separate"/>
      </w:r>
      <w:r>
        <w:rPr>
          <w:noProof/>
        </w:rPr>
        <w:t>15</w:t>
      </w:r>
      <w:r>
        <w:rPr>
          <w:noProof/>
        </w:rPr>
        <w:fldChar w:fldCharType="end"/>
      </w:r>
    </w:p>
    <w:p w14:paraId="4C445571" w14:textId="43DD9D3B"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2.1.5</w:t>
      </w:r>
      <w:r>
        <w:rPr>
          <w:rFonts w:asciiTheme="minorHAnsi" w:eastAsiaTheme="minorEastAsia" w:hAnsiTheme="minorHAnsi" w:cstheme="minorBidi"/>
          <w:iCs w:val="0"/>
          <w:noProof/>
          <w:sz w:val="22"/>
          <w:szCs w:val="22"/>
        </w:rPr>
        <w:tab/>
      </w:r>
      <w:r>
        <w:rPr>
          <w:noProof/>
        </w:rPr>
        <w:t>National level dispatch model in the UK</w:t>
      </w:r>
      <w:r>
        <w:rPr>
          <w:noProof/>
        </w:rPr>
        <w:tab/>
      </w:r>
      <w:r>
        <w:rPr>
          <w:noProof/>
        </w:rPr>
        <w:fldChar w:fldCharType="begin"/>
      </w:r>
      <w:r>
        <w:rPr>
          <w:noProof/>
        </w:rPr>
        <w:instrText xml:space="preserve"> PAGEREF _Toc523347728 \h </w:instrText>
      </w:r>
      <w:r>
        <w:rPr>
          <w:noProof/>
        </w:rPr>
      </w:r>
      <w:r>
        <w:rPr>
          <w:noProof/>
        </w:rPr>
        <w:fldChar w:fldCharType="separate"/>
      </w:r>
      <w:r>
        <w:rPr>
          <w:noProof/>
        </w:rPr>
        <w:t>16</w:t>
      </w:r>
      <w:r>
        <w:rPr>
          <w:noProof/>
        </w:rPr>
        <w:fldChar w:fldCharType="end"/>
      </w:r>
    </w:p>
    <w:p w14:paraId="748EBA25" w14:textId="4F779450"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2.2</w:t>
      </w:r>
      <w:r>
        <w:rPr>
          <w:rFonts w:asciiTheme="minorHAnsi" w:eastAsiaTheme="minorEastAsia" w:hAnsiTheme="minorHAnsi" w:cstheme="minorBidi"/>
          <w:noProof/>
          <w:sz w:val="22"/>
          <w:szCs w:val="22"/>
        </w:rPr>
        <w:tab/>
      </w:r>
      <w:r w:rsidRPr="00A32CB6">
        <w:rPr>
          <w:noProof/>
        </w:rPr>
        <w:t>Overview of economic dispatch</w:t>
      </w:r>
      <w:r>
        <w:rPr>
          <w:noProof/>
        </w:rPr>
        <w:tab/>
      </w:r>
      <w:r>
        <w:rPr>
          <w:noProof/>
        </w:rPr>
        <w:fldChar w:fldCharType="begin"/>
      </w:r>
      <w:r>
        <w:rPr>
          <w:noProof/>
        </w:rPr>
        <w:instrText xml:space="preserve"> PAGEREF _Toc523347729 \h </w:instrText>
      </w:r>
      <w:r>
        <w:rPr>
          <w:noProof/>
        </w:rPr>
      </w:r>
      <w:r>
        <w:rPr>
          <w:noProof/>
        </w:rPr>
        <w:fldChar w:fldCharType="separate"/>
      </w:r>
      <w:r>
        <w:rPr>
          <w:noProof/>
        </w:rPr>
        <w:t>17</w:t>
      </w:r>
      <w:r>
        <w:rPr>
          <w:noProof/>
        </w:rPr>
        <w:fldChar w:fldCharType="end"/>
      </w:r>
    </w:p>
    <w:p w14:paraId="22882570" w14:textId="17E6A4A0"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2.2.1</w:t>
      </w:r>
      <w:r>
        <w:rPr>
          <w:rFonts w:asciiTheme="minorHAnsi" w:eastAsiaTheme="minorEastAsia" w:hAnsiTheme="minorHAnsi" w:cstheme="minorBidi"/>
          <w:iCs w:val="0"/>
          <w:noProof/>
          <w:sz w:val="22"/>
          <w:szCs w:val="22"/>
        </w:rPr>
        <w:tab/>
      </w:r>
      <w:r>
        <w:rPr>
          <w:noProof/>
        </w:rPr>
        <w:t>Economic dispatch</w:t>
      </w:r>
      <w:r>
        <w:rPr>
          <w:noProof/>
        </w:rPr>
        <w:tab/>
      </w:r>
      <w:r>
        <w:rPr>
          <w:noProof/>
        </w:rPr>
        <w:fldChar w:fldCharType="begin"/>
      </w:r>
      <w:r>
        <w:rPr>
          <w:noProof/>
        </w:rPr>
        <w:instrText xml:space="preserve"> PAGEREF _Toc523347730 \h </w:instrText>
      </w:r>
      <w:r>
        <w:rPr>
          <w:noProof/>
        </w:rPr>
      </w:r>
      <w:r>
        <w:rPr>
          <w:noProof/>
        </w:rPr>
        <w:fldChar w:fldCharType="separate"/>
      </w:r>
      <w:r>
        <w:rPr>
          <w:noProof/>
        </w:rPr>
        <w:t>18</w:t>
      </w:r>
      <w:r>
        <w:rPr>
          <w:noProof/>
        </w:rPr>
        <w:fldChar w:fldCharType="end"/>
      </w:r>
    </w:p>
    <w:p w14:paraId="5C11073D" w14:textId="01B2469E"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2.2.2</w:t>
      </w:r>
      <w:r>
        <w:rPr>
          <w:rFonts w:asciiTheme="minorHAnsi" w:eastAsiaTheme="minorEastAsia" w:hAnsiTheme="minorHAnsi" w:cstheme="minorBidi"/>
          <w:iCs w:val="0"/>
          <w:noProof/>
          <w:sz w:val="22"/>
          <w:szCs w:val="22"/>
        </w:rPr>
        <w:tab/>
      </w:r>
      <w:r>
        <w:rPr>
          <w:noProof/>
        </w:rPr>
        <w:t>Dynamic economic dispatch</w:t>
      </w:r>
      <w:r>
        <w:rPr>
          <w:noProof/>
        </w:rPr>
        <w:tab/>
      </w:r>
      <w:r>
        <w:rPr>
          <w:noProof/>
        </w:rPr>
        <w:fldChar w:fldCharType="begin"/>
      </w:r>
      <w:r>
        <w:rPr>
          <w:noProof/>
        </w:rPr>
        <w:instrText xml:space="preserve"> PAGEREF _Toc523347731 \h </w:instrText>
      </w:r>
      <w:r>
        <w:rPr>
          <w:noProof/>
        </w:rPr>
      </w:r>
      <w:r>
        <w:rPr>
          <w:noProof/>
        </w:rPr>
        <w:fldChar w:fldCharType="separate"/>
      </w:r>
      <w:r>
        <w:rPr>
          <w:noProof/>
        </w:rPr>
        <w:t>18</w:t>
      </w:r>
      <w:r>
        <w:rPr>
          <w:noProof/>
        </w:rPr>
        <w:fldChar w:fldCharType="end"/>
      </w:r>
    </w:p>
    <w:p w14:paraId="144F88ED" w14:textId="0F44B9DB"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2.3</w:t>
      </w:r>
      <w:r>
        <w:rPr>
          <w:rFonts w:asciiTheme="minorHAnsi" w:eastAsiaTheme="minorEastAsia" w:hAnsiTheme="minorHAnsi" w:cstheme="minorBidi"/>
          <w:noProof/>
          <w:sz w:val="22"/>
          <w:szCs w:val="22"/>
        </w:rPr>
        <w:tab/>
      </w:r>
      <w:r w:rsidRPr="00A32CB6">
        <w:rPr>
          <w:noProof/>
        </w:rPr>
        <w:t>Overview of combined economic and emission dispatch</w:t>
      </w:r>
      <w:r>
        <w:rPr>
          <w:noProof/>
        </w:rPr>
        <w:tab/>
      </w:r>
      <w:r>
        <w:rPr>
          <w:noProof/>
        </w:rPr>
        <w:fldChar w:fldCharType="begin"/>
      </w:r>
      <w:r>
        <w:rPr>
          <w:noProof/>
        </w:rPr>
        <w:instrText xml:space="preserve"> PAGEREF _Toc523347732 \h </w:instrText>
      </w:r>
      <w:r>
        <w:rPr>
          <w:noProof/>
        </w:rPr>
      </w:r>
      <w:r>
        <w:rPr>
          <w:noProof/>
        </w:rPr>
        <w:fldChar w:fldCharType="separate"/>
      </w:r>
      <w:r>
        <w:rPr>
          <w:noProof/>
        </w:rPr>
        <w:t>22</w:t>
      </w:r>
      <w:r>
        <w:rPr>
          <w:noProof/>
        </w:rPr>
        <w:fldChar w:fldCharType="end"/>
      </w:r>
    </w:p>
    <w:p w14:paraId="4A44B6CD" w14:textId="3BEEB99A"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2.3.1</w:t>
      </w:r>
      <w:r>
        <w:rPr>
          <w:rFonts w:asciiTheme="minorHAnsi" w:eastAsiaTheme="minorEastAsia" w:hAnsiTheme="minorHAnsi" w:cstheme="minorBidi"/>
          <w:iCs w:val="0"/>
          <w:noProof/>
          <w:sz w:val="22"/>
          <w:szCs w:val="22"/>
        </w:rPr>
        <w:tab/>
      </w:r>
      <w:r w:rsidRPr="00A32CB6">
        <w:rPr>
          <w:noProof/>
          <w:shd w:val="clear" w:color="auto" w:fill="FFFFFF"/>
        </w:rPr>
        <w:t>Price penalty factor technique</w:t>
      </w:r>
      <w:r>
        <w:rPr>
          <w:noProof/>
        </w:rPr>
        <w:tab/>
      </w:r>
      <w:r>
        <w:rPr>
          <w:noProof/>
        </w:rPr>
        <w:fldChar w:fldCharType="begin"/>
      </w:r>
      <w:r>
        <w:rPr>
          <w:noProof/>
        </w:rPr>
        <w:instrText xml:space="preserve"> PAGEREF _Toc523347733 \h </w:instrText>
      </w:r>
      <w:r>
        <w:rPr>
          <w:noProof/>
        </w:rPr>
      </w:r>
      <w:r>
        <w:rPr>
          <w:noProof/>
        </w:rPr>
        <w:fldChar w:fldCharType="separate"/>
      </w:r>
      <w:r>
        <w:rPr>
          <w:noProof/>
        </w:rPr>
        <w:t>23</w:t>
      </w:r>
      <w:r>
        <w:rPr>
          <w:noProof/>
        </w:rPr>
        <w:fldChar w:fldCharType="end"/>
      </w:r>
    </w:p>
    <w:p w14:paraId="4925B3FC" w14:textId="095917D1"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2.3.2</w:t>
      </w:r>
      <w:r>
        <w:rPr>
          <w:rFonts w:asciiTheme="minorHAnsi" w:eastAsiaTheme="minorEastAsia" w:hAnsiTheme="minorHAnsi" w:cstheme="minorBidi"/>
          <w:iCs w:val="0"/>
          <w:noProof/>
          <w:sz w:val="22"/>
          <w:szCs w:val="22"/>
        </w:rPr>
        <w:tab/>
      </w:r>
      <w:r>
        <w:rPr>
          <w:noProof/>
        </w:rPr>
        <w:t>Weighted sum method</w:t>
      </w:r>
      <w:r>
        <w:rPr>
          <w:noProof/>
        </w:rPr>
        <w:tab/>
      </w:r>
      <w:r>
        <w:rPr>
          <w:noProof/>
        </w:rPr>
        <w:fldChar w:fldCharType="begin"/>
      </w:r>
      <w:r>
        <w:rPr>
          <w:noProof/>
        </w:rPr>
        <w:instrText xml:space="preserve"> PAGEREF _Toc523347734 \h </w:instrText>
      </w:r>
      <w:r>
        <w:rPr>
          <w:noProof/>
        </w:rPr>
      </w:r>
      <w:r>
        <w:rPr>
          <w:noProof/>
        </w:rPr>
        <w:fldChar w:fldCharType="separate"/>
      </w:r>
      <w:r>
        <w:rPr>
          <w:noProof/>
        </w:rPr>
        <w:t>23</w:t>
      </w:r>
      <w:r>
        <w:rPr>
          <w:noProof/>
        </w:rPr>
        <w:fldChar w:fldCharType="end"/>
      </w:r>
    </w:p>
    <w:p w14:paraId="46769866" w14:textId="1F1E2254"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2.4</w:t>
      </w:r>
      <w:r>
        <w:rPr>
          <w:rFonts w:asciiTheme="minorHAnsi" w:eastAsiaTheme="minorEastAsia" w:hAnsiTheme="minorHAnsi" w:cstheme="minorBidi"/>
          <w:noProof/>
          <w:sz w:val="22"/>
          <w:szCs w:val="22"/>
        </w:rPr>
        <w:tab/>
      </w:r>
      <w:r w:rsidRPr="00A32CB6">
        <w:rPr>
          <w:noProof/>
        </w:rPr>
        <w:t>Economic dispatch taking into account wind power</w:t>
      </w:r>
      <w:r>
        <w:rPr>
          <w:noProof/>
        </w:rPr>
        <w:tab/>
      </w:r>
      <w:r>
        <w:rPr>
          <w:noProof/>
        </w:rPr>
        <w:fldChar w:fldCharType="begin"/>
      </w:r>
      <w:r>
        <w:rPr>
          <w:noProof/>
        </w:rPr>
        <w:instrText xml:space="preserve"> PAGEREF _Toc523347735 \h </w:instrText>
      </w:r>
      <w:r>
        <w:rPr>
          <w:noProof/>
        </w:rPr>
      </w:r>
      <w:r>
        <w:rPr>
          <w:noProof/>
        </w:rPr>
        <w:fldChar w:fldCharType="separate"/>
      </w:r>
      <w:r>
        <w:rPr>
          <w:noProof/>
        </w:rPr>
        <w:t>24</w:t>
      </w:r>
      <w:r>
        <w:rPr>
          <w:noProof/>
        </w:rPr>
        <w:fldChar w:fldCharType="end"/>
      </w:r>
    </w:p>
    <w:p w14:paraId="4EC15054" w14:textId="323BF828"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2.4.1</w:t>
      </w:r>
      <w:r>
        <w:rPr>
          <w:rFonts w:asciiTheme="minorHAnsi" w:eastAsiaTheme="minorEastAsia" w:hAnsiTheme="minorHAnsi" w:cstheme="minorBidi"/>
          <w:iCs w:val="0"/>
          <w:noProof/>
          <w:sz w:val="22"/>
          <w:szCs w:val="22"/>
        </w:rPr>
        <w:tab/>
      </w:r>
      <w:r>
        <w:rPr>
          <w:noProof/>
        </w:rPr>
        <w:t>Uncertainty model in wind power</w:t>
      </w:r>
      <w:r>
        <w:rPr>
          <w:noProof/>
        </w:rPr>
        <w:tab/>
      </w:r>
      <w:r>
        <w:rPr>
          <w:noProof/>
        </w:rPr>
        <w:fldChar w:fldCharType="begin"/>
      </w:r>
      <w:r>
        <w:rPr>
          <w:noProof/>
        </w:rPr>
        <w:instrText xml:space="preserve"> PAGEREF _Toc523347736 \h </w:instrText>
      </w:r>
      <w:r>
        <w:rPr>
          <w:noProof/>
        </w:rPr>
      </w:r>
      <w:r>
        <w:rPr>
          <w:noProof/>
        </w:rPr>
        <w:fldChar w:fldCharType="separate"/>
      </w:r>
      <w:r>
        <w:rPr>
          <w:noProof/>
        </w:rPr>
        <w:t>25</w:t>
      </w:r>
      <w:r>
        <w:rPr>
          <w:noProof/>
        </w:rPr>
        <w:fldChar w:fldCharType="end"/>
      </w:r>
    </w:p>
    <w:p w14:paraId="69338719" w14:textId="0A316BA3"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2.4.2</w:t>
      </w:r>
      <w:r>
        <w:rPr>
          <w:rFonts w:asciiTheme="minorHAnsi" w:eastAsiaTheme="minorEastAsia" w:hAnsiTheme="minorHAnsi" w:cstheme="minorBidi"/>
          <w:iCs w:val="0"/>
          <w:noProof/>
          <w:sz w:val="22"/>
          <w:szCs w:val="22"/>
        </w:rPr>
        <w:tab/>
      </w:r>
      <w:r>
        <w:rPr>
          <w:noProof/>
        </w:rPr>
        <w:t>ED model taking into account waste and reserve of wind power</w:t>
      </w:r>
      <w:r>
        <w:rPr>
          <w:noProof/>
        </w:rPr>
        <w:tab/>
      </w:r>
      <w:r>
        <w:rPr>
          <w:noProof/>
        </w:rPr>
        <w:fldChar w:fldCharType="begin"/>
      </w:r>
      <w:r>
        <w:rPr>
          <w:noProof/>
        </w:rPr>
        <w:instrText xml:space="preserve"> PAGEREF _Toc523347737 \h </w:instrText>
      </w:r>
      <w:r>
        <w:rPr>
          <w:noProof/>
        </w:rPr>
      </w:r>
      <w:r>
        <w:rPr>
          <w:noProof/>
        </w:rPr>
        <w:fldChar w:fldCharType="separate"/>
      </w:r>
      <w:r>
        <w:rPr>
          <w:noProof/>
        </w:rPr>
        <w:t>28</w:t>
      </w:r>
      <w:r>
        <w:rPr>
          <w:noProof/>
        </w:rPr>
        <w:fldChar w:fldCharType="end"/>
      </w:r>
    </w:p>
    <w:p w14:paraId="78D2A917" w14:textId="3A0BACAB"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lastRenderedPageBreak/>
        <w:t>2.5</w:t>
      </w:r>
      <w:r>
        <w:rPr>
          <w:rFonts w:asciiTheme="minorHAnsi" w:eastAsiaTheme="minorEastAsia" w:hAnsiTheme="minorHAnsi" w:cstheme="minorBidi"/>
          <w:noProof/>
          <w:sz w:val="22"/>
          <w:szCs w:val="22"/>
        </w:rPr>
        <w:tab/>
      </w:r>
      <w:r w:rsidRPr="00A32CB6">
        <w:rPr>
          <w:noProof/>
        </w:rPr>
        <w:t>Economic dispatch including an energy storage system</w:t>
      </w:r>
      <w:r>
        <w:rPr>
          <w:noProof/>
        </w:rPr>
        <w:tab/>
      </w:r>
      <w:r>
        <w:rPr>
          <w:noProof/>
        </w:rPr>
        <w:fldChar w:fldCharType="begin"/>
      </w:r>
      <w:r>
        <w:rPr>
          <w:noProof/>
        </w:rPr>
        <w:instrText xml:space="preserve"> PAGEREF _Toc523347738 \h </w:instrText>
      </w:r>
      <w:r>
        <w:rPr>
          <w:noProof/>
        </w:rPr>
      </w:r>
      <w:r>
        <w:rPr>
          <w:noProof/>
        </w:rPr>
        <w:fldChar w:fldCharType="separate"/>
      </w:r>
      <w:r>
        <w:rPr>
          <w:noProof/>
        </w:rPr>
        <w:t>33</w:t>
      </w:r>
      <w:r>
        <w:rPr>
          <w:noProof/>
        </w:rPr>
        <w:fldChar w:fldCharType="end"/>
      </w:r>
    </w:p>
    <w:p w14:paraId="44ADBD7C" w14:textId="1D7E101C"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2.5.1</w:t>
      </w:r>
      <w:r>
        <w:rPr>
          <w:rFonts w:asciiTheme="minorHAnsi" w:eastAsiaTheme="minorEastAsia" w:hAnsiTheme="minorHAnsi" w:cstheme="minorBidi"/>
          <w:iCs w:val="0"/>
          <w:noProof/>
          <w:sz w:val="22"/>
          <w:szCs w:val="22"/>
        </w:rPr>
        <w:tab/>
      </w:r>
      <w:r>
        <w:rPr>
          <w:noProof/>
        </w:rPr>
        <w:t>Role of ESS in the UK</w:t>
      </w:r>
      <w:r>
        <w:rPr>
          <w:noProof/>
        </w:rPr>
        <w:tab/>
      </w:r>
      <w:r>
        <w:rPr>
          <w:noProof/>
        </w:rPr>
        <w:fldChar w:fldCharType="begin"/>
      </w:r>
      <w:r>
        <w:rPr>
          <w:noProof/>
        </w:rPr>
        <w:instrText xml:space="preserve"> PAGEREF _Toc523347739 \h </w:instrText>
      </w:r>
      <w:r>
        <w:rPr>
          <w:noProof/>
        </w:rPr>
      </w:r>
      <w:r>
        <w:rPr>
          <w:noProof/>
        </w:rPr>
        <w:fldChar w:fldCharType="separate"/>
      </w:r>
      <w:r>
        <w:rPr>
          <w:noProof/>
        </w:rPr>
        <w:t>33</w:t>
      </w:r>
      <w:r>
        <w:rPr>
          <w:noProof/>
        </w:rPr>
        <w:fldChar w:fldCharType="end"/>
      </w:r>
    </w:p>
    <w:p w14:paraId="584B07B3" w14:textId="7B668814"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2.5.2</w:t>
      </w:r>
      <w:r>
        <w:rPr>
          <w:rFonts w:asciiTheme="minorHAnsi" w:eastAsiaTheme="minorEastAsia" w:hAnsiTheme="minorHAnsi" w:cstheme="minorBidi"/>
          <w:iCs w:val="0"/>
          <w:noProof/>
          <w:sz w:val="22"/>
          <w:szCs w:val="22"/>
        </w:rPr>
        <w:tab/>
      </w:r>
      <w:r>
        <w:rPr>
          <w:noProof/>
        </w:rPr>
        <w:t>ESS for renewable power in ED</w:t>
      </w:r>
      <w:r>
        <w:rPr>
          <w:noProof/>
        </w:rPr>
        <w:tab/>
      </w:r>
      <w:r>
        <w:rPr>
          <w:noProof/>
        </w:rPr>
        <w:fldChar w:fldCharType="begin"/>
      </w:r>
      <w:r>
        <w:rPr>
          <w:noProof/>
        </w:rPr>
        <w:instrText xml:space="preserve"> PAGEREF _Toc523347740 \h </w:instrText>
      </w:r>
      <w:r>
        <w:rPr>
          <w:noProof/>
        </w:rPr>
      </w:r>
      <w:r>
        <w:rPr>
          <w:noProof/>
        </w:rPr>
        <w:fldChar w:fldCharType="separate"/>
      </w:r>
      <w:r>
        <w:rPr>
          <w:noProof/>
        </w:rPr>
        <w:t>34</w:t>
      </w:r>
      <w:r>
        <w:rPr>
          <w:noProof/>
        </w:rPr>
        <w:fldChar w:fldCharType="end"/>
      </w:r>
    </w:p>
    <w:p w14:paraId="51734D12" w14:textId="7A66D237" w:rsidR="00C334A7" w:rsidRDefault="00C334A7">
      <w:pPr>
        <w:pStyle w:val="TOC4"/>
        <w:tabs>
          <w:tab w:val="right" w:leader="dot" w:pos="7920"/>
        </w:tabs>
        <w:rPr>
          <w:rFonts w:asciiTheme="minorHAnsi" w:eastAsiaTheme="minorEastAsia" w:hAnsiTheme="minorHAnsi" w:cstheme="minorBidi"/>
          <w:noProof/>
          <w:sz w:val="22"/>
          <w:szCs w:val="22"/>
        </w:rPr>
      </w:pPr>
      <w:r>
        <w:rPr>
          <w:noProof/>
        </w:rPr>
        <w:t>2.5.2.1 ESS modelling</w:t>
      </w:r>
      <w:r>
        <w:rPr>
          <w:noProof/>
        </w:rPr>
        <w:tab/>
      </w:r>
      <w:r>
        <w:rPr>
          <w:noProof/>
        </w:rPr>
        <w:fldChar w:fldCharType="begin"/>
      </w:r>
      <w:r>
        <w:rPr>
          <w:noProof/>
        </w:rPr>
        <w:instrText xml:space="preserve"> PAGEREF _Toc523347741 \h </w:instrText>
      </w:r>
      <w:r>
        <w:rPr>
          <w:noProof/>
        </w:rPr>
      </w:r>
      <w:r>
        <w:rPr>
          <w:noProof/>
        </w:rPr>
        <w:fldChar w:fldCharType="separate"/>
      </w:r>
      <w:r>
        <w:rPr>
          <w:noProof/>
        </w:rPr>
        <w:t>34</w:t>
      </w:r>
      <w:r>
        <w:rPr>
          <w:noProof/>
        </w:rPr>
        <w:fldChar w:fldCharType="end"/>
      </w:r>
    </w:p>
    <w:p w14:paraId="4F608CB8" w14:textId="0A0438DE" w:rsidR="00C334A7" w:rsidRDefault="00C334A7">
      <w:pPr>
        <w:pStyle w:val="TOC4"/>
        <w:tabs>
          <w:tab w:val="right" w:leader="dot" w:pos="7920"/>
        </w:tabs>
        <w:rPr>
          <w:rFonts w:asciiTheme="minorHAnsi" w:eastAsiaTheme="minorEastAsia" w:hAnsiTheme="minorHAnsi" w:cstheme="minorBidi"/>
          <w:noProof/>
          <w:sz w:val="22"/>
          <w:szCs w:val="22"/>
        </w:rPr>
      </w:pPr>
      <w:r>
        <w:rPr>
          <w:noProof/>
        </w:rPr>
        <w:t>2.5.2.2 ED models with ESS and wind power</w:t>
      </w:r>
      <w:r>
        <w:rPr>
          <w:noProof/>
        </w:rPr>
        <w:tab/>
      </w:r>
      <w:r>
        <w:rPr>
          <w:noProof/>
        </w:rPr>
        <w:fldChar w:fldCharType="begin"/>
      </w:r>
      <w:r>
        <w:rPr>
          <w:noProof/>
        </w:rPr>
        <w:instrText xml:space="preserve"> PAGEREF _Toc523347742 \h </w:instrText>
      </w:r>
      <w:r>
        <w:rPr>
          <w:noProof/>
        </w:rPr>
      </w:r>
      <w:r>
        <w:rPr>
          <w:noProof/>
        </w:rPr>
        <w:fldChar w:fldCharType="separate"/>
      </w:r>
      <w:r>
        <w:rPr>
          <w:noProof/>
        </w:rPr>
        <w:t>35</w:t>
      </w:r>
      <w:r>
        <w:rPr>
          <w:noProof/>
        </w:rPr>
        <w:fldChar w:fldCharType="end"/>
      </w:r>
    </w:p>
    <w:p w14:paraId="46035F3C" w14:textId="4B21DE12"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2.6</w:t>
      </w:r>
      <w:r>
        <w:rPr>
          <w:rFonts w:asciiTheme="minorHAnsi" w:eastAsiaTheme="minorEastAsia" w:hAnsiTheme="minorHAnsi" w:cstheme="minorBidi"/>
          <w:noProof/>
          <w:sz w:val="22"/>
          <w:szCs w:val="22"/>
        </w:rPr>
        <w:tab/>
      </w:r>
      <w:r w:rsidRPr="00A32CB6">
        <w:rPr>
          <w:noProof/>
        </w:rPr>
        <w:t>Knowledge gaps</w:t>
      </w:r>
      <w:r>
        <w:rPr>
          <w:noProof/>
        </w:rPr>
        <w:tab/>
      </w:r>
      <w:r>
        <w:rPr>
          <w:noProof/>
        </w:rPr>
        <w:fldChar w:fldCharType="begin"/>
      </w:r>
      <w:r>
        <w:rPr>
          <w:noProof/>
        </w:rPr>
        <w:instrText xml:space="preserve"> PAGEREF _Toc523347743 \h </w:instrText>
      </w:r>
      <w:r>
        <w:rPr>
          <w:noProof/>
        </w:rPr>
      </w:r>
      <w:r>
        <w:rPr>
          <w:noProof/>
        </w:rPr>
        <w:fldChar w:fldCharType="separate"/>
      </w:r>
      <w:r>
        <w:rPr>
          <w:noProof/>
        </w:rPr>
        <w:t>38</w:t>
      </w:r>
      <w:r>
        <w:rPr>
          <w:noProof/>
        </w:rPr>
        <w:fldChar w:fldCharType="end"/>
      </w:r>
    </w:p>
    <w:p w14:paraId="0A696C53" w14:textId="236FF363"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2.6.1</w:t>
      </w:r>
      <w:r>
        <w:rPr>
          <w:rFonts w:asciiTheme="minorHAnsi" w:eastAsiaTheme="minorEastAsia" w:hAnsiTheme="minorHAnsi" w:cstheme="minorBidi"/>
          <w:iCs w:val="0"/>
          <w:noProof/>
          <w:sz w:val="22"/>
          <w:szCs w:val="22"/>
        </w:rPr>
        <w:tab/>
      </w:r>
      <w:r>
        <w:rPr>
          <w:noProof/>
        </w:rPr>
        <w:t>EMR in CEED model</w:t>
      </w:r>
      <w:r>
        <w:rPr>
          <w:noProof/>
        </w:rPr>
        <w:tab/>
      </w:r>
      <w:r>
        <w:rPr>
          <w:noProof/>
        </w:rPr>
        <w:fldChar w:fldCharType="begin"/>
      </w:r>
      <w:r>
        <w:rPr>
          <w:noProof/>
        </w:rPr>
        <w:instrText xml:space="preserve"> PAGEREF _Toc523347744 \h </w:instrText>
      </w:r>
      <w:r>
        <w:rPr>
          <w:noProof/>
        </w:rPr>
      </w:r>
      <w:r>
        <w:rPr>
          <w:noProof/>
        </w:rPr>
        <w:fldChar w:fldCharType="separate"/>
      </w:r>
      <w:r>
        <w:rPr>
          <w:noProof/>
        </w:rPr>
        <w:t>38</w:t>
      </w:r>
      <w:r>
        <w:rPr>
          <w:noProof/>
        </w:rPr>
        <w:fldChar w:fldCharType="end"/>
      </w:r>
    </w:p>
    <w:p w14:paraId="096D525F" w14:textId="0D0095B9" w:rsidR="00C334A7" w:rsidRDefault="00C334A7">
      <w:pPr>
        <w:pStyle w:val="TOC4"/>
        <w:tabs>
          <w:tab w:val="right" w:leader="dot" w:pos="7920"/>
        </w:tabs>
        <w:rPr>
          <w:rFonts w:asciiTheme="minorHAnsi" w:eastAsiaTheme="minorEastAsia" w:hAnsiTheme="minorHAnsi" w:cstheme="minorBidi"/>
          <w:noProof/>
          <w:sz w:val="22"/>
          <w:szCs w:val="22"/>
        </w:rPr>
      </w:pPr>
      <w:r>
        <w:rPr>
          <w:noProof/>
        </w:rPr>
        <w:t>2.6.1.1 CPF in CEED model</w:t>
      </w:r>
      <w:r>
        <w:rPr>
          <w:noProof/>
        </w:rPr>
        <w:tab/>
      </w:r>
      <w:r>
        <w:rPr>
          <w:noProof/>
        </w:rPr>
        <w:fldChar w:fldCharType="begin"/>
      </w:r>
      <w:r>
        <w:rPr>
          <w:noProof/>
        </w:rPr>
        <w:instrText xml:space="preserve"> PAGEREF _Toc523347745 \h </w:instrText>
      </w:r>
      <w:r>
        <w:rPr>
          <w:noProof/>
        </w:rPr>
      </w:r>
      <w:r>
        <w:rPr>
          <w:noProof/>
        </w:rPr>
        <w:fldChar w:fldCharType="separate"/>
      </w:r>
      <w:r>
        <w:rPr>
          <w:noProof/>
        </w:rPr>
        <w:t>39</w:t>
      </w:r>
      <w:r>
        <w:rPr>
          <w:noProof/>
        </w:rPr>
        <w:fldChar w:fldCharType="end"/>
      </w:r>
    </w:p>
    <w:p w14:paraId="41FDAC0D" w14:textId="2C6348C6" w:rsidR="00C334A7" w:rsidRDefault="00C334A7">
      <w:pPr>
        <w:pStyle w:val="TOC4"/>
        <w:tabs>
          <w:tab w:val="right" w:leader="dot" w:pos="7920"/>
        </w:tabs>
        <w:rPr>
          <w:rFonts w:asciiTheme="minorHAnsi" w:eastAsiaTheme="minorEastAsia" w:hAnsiTheme="minorHAnsi" w:cstheme="minorBidi"/>
          <w:noProof/>
          <w:sz w:val="22"/>
          <w:szCs w:val="22"/>
        </w:rPr>
      </w:pPr>
      <w:r>
        <w:rPr>
          <w:noProof/>
        </w:rPr>
        <w:t>2.6.1.2 EPS in the CEED model</w:t>
      </w:r>
      <w:r>
        <w:rPr>
          <w:noProof/>
        </w:rPr>
        <w:tab/>
      </w:r>
      <w:r>
        <w:rPr>
          <w:noProof/>
        </w:rPr>
        <w:fldChar w:fldCharType="begin"/>
      </w:r>
      <w:r>
        <w:rPr>
          <w:noProof/>
        </w:rPr>
        <w:instrText xml:space="preserve"> PAGEREF _Toc523347746 \h </w:instrText>
      </w:r>
      <w:r>
        <w:rPr>
          <w:noProof/>
        </w:rPr>
      </w:r>
      <w:r>
        <w:rPr>
          <w:noProof/>
        </w:rPr>
        <w:fldChar w:fldCharType="separate"/>
      </w:r>
      <w:r>
        <w:rPr>
          <w:noProof/>
        </w:rPr>
        <w:t>39</w:t>
      </w:r>
      <w:r>
        <w:rPr>
          <w:noProof/>
        </w:rPr>
        <w:fldChar w:fldCharType="end"/>
      </w:r>
    </w:p>
    <w:p w14:paraId="3BBE48A3" w14:textId="00508D14" w:rsidR="00C334A7" w:rsidRDefault="00C334A7">
      <w:pPr>
        <w:pStyle w:val="TOC4"/>
        <w:tabs>
          <w:tab w:val="right" w:leader="dot" w:pos="7920"/>
        </w:tabs>
        <w:rPr>
          <w:rFonts w:asciiTheme="minorHAnsi" w:eastAsiaTheme="minorEastAsia" w:hAnsiTheme="minorHAnsi" w:cstheme="minorBidi"/>
          <w:noProof/>
          <w:sz w:val="22"/>
          <w:szCs w:val="22"/>
        </w:rPr>
      </w:pPr>
      <w:r>
        <w:rPr>
          <w:noProof/>
        </w:rPr>
        <w:t>2.6.1.3 CfD in the CEED model</w:t>
      </w:r>
      <w:r>
        <w:rPr>
          <w:noProof/>
        </w:rPr>
        <w:tab/>
      </w:r>
      <w:r>
        <w:rPr>
          <w:noProof/>
        </w:rPr>
        <w:fldChar w:fldCharType="begin"/>
      </w:r>
      <w:r>
        <w:rPr>
          <w:noProof/>
        </w:rPr>
        <w:instrText xml:space="preserve"> PAGEREF _Toc523347747 \h </w:instrText>
      </w:r>
      <w:r>
        <w:rPr>
          <w:noProof/>
        </w:rPr>
      </w:r>
      <w:r>
        <w:rPr>
          <w:noProof/>
        </w:rPr>
        <w:fldChar w:fldCharType="separate"/>
      </w:r>
      <w:r>
        <w:rPr>
          <w:noProof/>
        </w:rPr>
        <w:t>40</w:t>
      </w:r>
      <w:r>
        <w:rPr>
          <w:noProof/>
        </w:rPr>
        <w:fldChar w:fldCharType="end"/>
      </w:r>
    </w:p>
    <w:p w14:paraId="0DF56DDC" w14:textId="5138B97B"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2.6.2</w:t>
      </w:r>
      <w:r>
        <w:rPr>
          <w:rFonts w:asciiTheme="minorHAnsi" w:eastAsiaTheme="minorEastAsia" w:hAnsiTheme="minorHAnsi" w:cstheme="minorBidi"/>
          <w:iCs w:val="0"/>
          <w:noProof/>
          <w:sz w:val="22"/>
          <w:szCs w:val="22"/>
        </w:rPr>
        <w:tab/>
      </w:r>
      <w:r>
        <w:rPr>
          <w:noProof/>
        </w:rPr>
        <w:t>Energy storage in a DEED model considering waste penalty and reserve costs of wind power</w:t>
      </w:r>
      <w:r>
        <w:rPr>
          <w:noProof/>
        </w:rPr>
        <w:tab/>
      </w:r>
      <w:r>
        <w:rPr>
          <w:noProof/>
        </w:rPr>
        <w:fldChar w:fldCharType="begin"/>
      </w:r>
      <w:r>
        <w:rPr>
          <w:noProof/>
        </w:rPr>
        <w:instrText xml:space="preserve"> PAGEREF _Toc523347748 \h </w:instrText>
      </w:r>
      <w:r>
        <w:rPr>
          <w:noProof/>
        </w:rPr>
      </w:r>
      <w:r>
        <w:rPr>
          <w:noProof/>
        </w:rPr>
        <w:fldChar w:fldCharType="separate"/>
      </w:r>
      <w:r>
        <w:rPr>
          <w:noProof/>
        </w:rPr>
        <w:t>41</w:t>
      </w:r>
      <w:r>
        <w:rPr>
          <w:noProof/>
        </w:rPr>
        <w:fldChar w:fldCharType="end"/>
      </w:r>
    </w:p>
    <w:p w14:paraId="1B843FD4" w14:textId="380CC346"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2.7</w:t>
      </w:r>
      <w:r>
        <w:rPr>
          <w:rFonts w:asciiTheme="minorHAnsi" w:eastAsiaTheme="minorEastAsia" w:hAnsiTheme="minorHAnsi" w:cstheme="minorBidi"/>
          <w:noProof/>
          <w:sz w:val="22"/>
          <w:szCs w:val="22"/>
        </w:rPr>
        <w:tab/>
      </w:r>
      <w:r w:rsidRPr="00A32CB6">
        <w:rPr>
          <w:noProof/>
        </w:rPr>
        <w:t>Summary</w:t>
      </w:r>
      <w:r>
        <w:rPr>
          <w:noProof/>
        </w:rPr>
        <w:tab/>
      </w:r>
      <w:r>
        <w:rPr>
          <w:noProof/>
        </w:rPr>
        <w:fldChar w:fldCharType="begin"/>
      </w:r>
      <w:r>
        <w:rPr>
          <w:noProof/>
        </w:rPr>
        <w:instrText xml:space="preserve"> PAGEREF _Toc523347749 \h </w:instrText>
      </w:r>
      <w:r>
        <w:rPr>
          <w:noProof/>
        </w:rPr>
      </w:r>
      <w:r>
        <w:rPr>
          <w:noProof/>
        </w:rPr>
        <w:fldChar w:fldCharType="separate"/>
      </w:r>
      <w:r>
        <w:rPr>
          <w:noProof/>
        </w:rPr>
        <w:t>42</w:t>
      </w:r>
      <w:r>
        <w:rPr>
          <w:noProof/>
        </w:rPr>
        <w:fldChar w:fldCharType="end"/>
      </w:r>
    </w:p>
    <w:p w14:paraId="3B91769E" w14:textId="3D8557EE" w:rsidR="00C334A7" w:rsidRDefault="00C334A7">
      <w:pPr>
        <w:pStyle w:val="TOC1"/>
        <w:tabs>
          <w:tab w:val="left" w:pos="1540"/>
          <w:tab w:val="right" w:leader="dot" w:pos="7920"/>
        </w:tabs>
        <w:rPr>
          <w:rFonts w:asciiTheme="minorHAnsi" w:eastAsiaTheme="minorEastAsia" w:hAnsiTheme="minorHAnsi" w:cstheme="minorBidi"/>
          <w:b w:val="0"/>
          <w:bCs w:val="0"/>
          <w:noProof/>
          <w:sz w:val="22"/>
          <w:szCs w:val="22"/>
        </w:rPr>
      </w:pPr>
      <w:r w:rsidRPr="00A32CB6">
        <w:rPr>
          <w:noProof/>
        </w:rPr>
        <w:t>Chapter 3:</w:t>
      </w:r>
      <w:r>
        <w:rPr>
          <w:rFonts w:asciiTheme="minorHAnsi" w:eastAsiaTheme="minorEastAsia" w:hAnsiTheme="minorHAnsi" w:cstheme="minorBidi"/>
          <w:b w:val="0"/>
          <w:bCs w:val="0"/>
          <w:noProof/>
          <w:sz w:val="22"/>
          <w:szCs w:val="22"/>
        </w:rPr>
        <w:tab/>
      </w:r>
      <w:r w:rsidRPr="00A32CB6">
        <w:rPr>
          <w:noProof/>
        </w:rPr>
        <w:t>Steady state dispatch model of an electrical grid with conventional and wind power under the UK energy policies</w:t>
      </w:r>
      <w:r>
        <w:rPr>
          <w:noProof/>
        </w:rPr>
        <w:tab/>
      </w:r>
      <w:r>
        <w:rPr>
          <w:noProof/>
        </w:rPr>
        <w:fldChar w:fldCharType="begin"/>
      </w:r>
      <w:r>
        <w:rPr>
          <w:noProof/>
        </w:rPr>
        <w:instrText xml:space="preserve"> PAGEREF _Toc523347750 \h </w:instrText>
      </w:r>
      <w:r>
        <w:rPr>
          <w:noProof/>
        </w:rPr>
      </w:r>
      <w:r>
        <w:rPr>
          <w:noProof/>
        </w:rPr>
        <w:fldChar w:fldCharType="separate"/>
      </w:r>
      <w:r>
        <w:rPr>
          <w:noProof/>
        </w:rPr>
        <w:t>43</w:t>
      </w:r>
      <w:r>
        <w:rPr>
          <w:noProof/>
        </w:rPr>
        <w:fldChar w:fldCharType="end"/>
      </w:r>
    </w:p>
    <w:p w14:paraId="568053A1" w14:textId="74C6D1BD"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3.1</w:t>
      </w:r>
      <w:r>
        <w:rPr>
          <w:rFonts w:asciiTheme="minorHAnsi" w:eastAsiaTheme="minorEastAsia" w:hAnsiTheme="minorHAnsi" w:cstheme="minorBidi"/>
          <w:noProof/>
          <w:sz w:val="22"/>
          <w:szCs w:val="22"/>
        </w:rPr>
        <w:tab/>
      </w:r>
      <w:r w:rsidRPr="00A32CB6">
        <w:rPr>
          <w:noProof/>
        </w:rPr>
        <w:t>Introduction</w:t>
      </w:r>
      <w:r>
        <w:rPr>
          <w:noProof/>
        </w:rPr>
        <w:tab/>
      </w:r>
      <w:r>
        <w:rPr>
          <w:noProof/>
        </w:rPr>
        <w:fldChar w:fldCharType="begin"/>
      </w:r>
      <w:r>
        <w:rPr>
          <w:noProof/>
        </w:rPr>
        <w:instrText xml:space="preserve"> PAGEREF _Toc523347751 \h </w:instrText>
      </w:r>
      <w:r>
        <w:rPr>
          <w:noProof/>
        </w:rPr>
      </w:r>
      <w:r>
        <w:rPr>
          <w:noProof/>
        </w:rPr>
        <w:fldChar w:fldCharType="separate"/>
      </w:r>
      <w:r>
        <w:rPr>
          <w:noProof/>
        </w:rPr>
        <w:t>44</w:t>
      </w:r>
      <w:r>
        <w:rPr>
          <w:noProof/>
        </w:rPr>
        <w:fldChar w:fldCharType="end"/>
      </w:r>
    </w:p>
    <w:p w14:paraId="1415253A" w14:textId="29D7EF1E"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3.2</w:t>
      </w:r>
      <w:r>
        <w:rPr>
          <w:rFonts w:asciiTheme="minorHAnsi" w:eastAsiaTheme="minorEastAsia" w:hAnsiTheme="minorHAnsi" w:cstheme="minorBidi"/>
          <w:noProof/>
          <w:sz w:val="22"/>
          <w:szCs w:val="22"/>
        </w:rPr>
        <w:tab/>
      </w:r>
      <w:r w:rsidRPr="00A32CB6">
        <w:rPr>
          <w:noProof/>
        </w:rPr>
        <w:t>Methodologies</w:t>
      </w:r>
      <w:r>
        <w:rPr>
          <w:noProof/>
        </w:rPr>
        <w:tab/>
      </w:r>
      <w:r>
        <w:rPr>
          <w:noProof/>
        </w:rPr>
        <w:fldChar w:fldCharType="begin"/>
      </w:r>
      <w:r>
        <w:rPr>
          <w:noProof/>
        </w:rPr>
        <w:instrText xml:space="preserve"> PAGEREF _Toc523347752 \h </w:instrText>
      </w:r>
      <w:r>
        <w:rPr>
          <w:noProof/>
        </w:rPr>
      </w:r>
      <w:r>
        <w:rPr>
          <w:noProof/>
        </w:rPr>
        <w:fldChar w:fldCharType="separate"/>
      </w:r>
      <w:r>
        <w:rPr>
          <w:noProof/>
        </w:rPr>
        <w:t>44</w:t>
      </w:r>
      <w:r>
        <w:rPr>
          <w:noProof/>
        </w:rPr>
        <w:fldChar w:fldCharType="end"/>
      </w:r>
    </w:p>
    <w:p w14:paraId="0A41DE77" w14:textId="21297D45"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3.2.1</w:t>
      </w:r>
      <w:r>
        <w:rPr>
          <w:rFonts w:asciiTheme="minorHAnsi" w:eastAsiaTheme="minorEastAsia" w:hAnsiTheme="minorHAnsi" w:cstheme="minorBidi"/>
          <w:iCs w:val="0"/>
          <w:noProof/>
          <w:sz w:val="22"/>
          <w:szCs w:val="22"/>
        </w:rPr>
        <w:tab/>
      </w:r>
      <w:r>
        <w:rPr>
          <w:noProof/>
        </w:rPr>
        <w:t>Objective functions</w:t>
      </w:r>
      <w:r>
        <w:rPr>
          <w:noProof/>
        </w:rPr>
        <w:tab/>
      </w:r>
      <w:r>
        <w:rPr>
          <w:noProof/>
        </w:rPr>
        <w:fldChar w:fldCharType="begin"/>
      </w:r>
      <w:r>
        <w:rPr>
          <w:noProof/>
        </w:rPr>
        <w:instrText xml:space="preserve"> PAGEREF _Toc523347753 \h </w:instrText>
      </w:r>
      <w:r>
        <w:rPr>
          <w:noProof/>
        </w:rPr>
      </w:r>
      <w:r>
        <w:rPr>
          <w:noProof/>
        </w:rPr>
        <w:fldChar w:fldCharType="separate"/>
      </w:r>
      <w:r>
        <w:rPr>
          <w:noProof/>
        </w:rPr>
        <w:t>45</w:t>
      </w:r>
      <w:r>
        <w:rPr>
          <w:noProof/>
        </w:rPr>
        <w:fldChar w:fldCharType="end"/>
      </w:r>
    </w:p>
    <w:p w14:paraId="1C003E25" w14:textId="0326C100" w:rsidR="00C334A7" w:rsidRDefault="00C334A7">
      <w:pPr>
        <w:pStyle w:val="TOC4"/>
        <w:tabs>
          <w:tab w:val="right" w:leader="dot" w:pos="7920"/>
        </w:tabs>
        <w:rPr>
          <w:rFonts w:asciiTheme="minorHAnsi" w:eastAsiaTheme="minorEastAsia" w:hAnsiTheme="minorHAnsi" w:cstheme="minorBidi"/>
          <w:noProof/>
          <w:sz w:val="22"/>
          <w:szCs w:val="22"/>
        </w:rPr>
      </w:pPr>
      <w:r>
        <w:rPr>
          <w:noProof/>
        </w:rPr>
        <w:t>3.2.1.1 Cost functions</w:t>
      </w:r>
      <w:r>
        <w:rPr>
          <w:noProof/>
        </w:rPr>
        <w:tab/>
      </w:r>
      <w:r>
        <w:rPr>
          <w:noProof/>
        </w:rPr>
        <w:fldChar w:fldCharType="begin"/>
      </w:r>
      <w:r>
        <w:rPr>
          <w:noProof/>
        </w:rPr>
        <w:instrText xml:space="preserve"> PAGEREF _Toc523347754 \h </w:instrText>
      </w:r>
      <w:r>
        <w:rPr>
          <w:noProof/>
        </w:rPr>
      </w:r>
      <w:r>
        <w:rPr>
          <w:noProof/>
        </w:rPr>
        <w:fldChar w:fldCharType="separate"/>
      </w:r>
      <w:r>
        <w:rPr>
          <w:noProof/>
        </w:rPr>
        <w:t>45</w:t>
      </w:r>
      <w:r>
        <w:rPr>
          <w:noProof/>
        </w:rPr>
        <w:fldChar w:fldCharType="end"/>
      </w:r>
    </w:p>
    <w:p w14:paraId="505CCCC9" w14:textId="524A7974" w:rsidR="00C334A7" w:rsidRDefault="00C334A7">
      <w:pPr>
        <w:pStyle w:val="TOC4"/>
        <w:tabs>
          <w:tab w:val="right" w:leader="dot" w:pos="7920"/>
        </w:tabs>
        <w:rPr>
          <w:rFonts w:asciiTheme="minorHAnsi" w:eastAsiaTheme="minorEastAsia" w:hAnsiTheme="minorHAnsi" w:cstheme="minorBidi"/>
          <w:noProof/>
          <w:sz w:val="22"/>
          <w:szCs w:val="22"/>
        </w:rPr>
      </w:pPr>
      <w:r>
        <w:rPr>
          <w:noProof/>
        </w:rPr>
        <w:t>3.2.1.2 Emission functions</w:t>
      </w:r>
      <w:r>
        <w:rPr>
          <w:noProof/>
        </w:rPr>
        <w:tab/>
      </w:r>
      <w:r>
        <w:rPr>
          <w:noProof/>
        </w:rPr>
        <w:fldChar w:fldCharType="begin"/>
      </w:r>
      <w:r>
        <w:rPr>
          <w:noProof/>
        </w:rPr>
        <w:instrText xml:space="preserve"> PAGEREF _Toc523347755 \h </w:instrText>
      </w:r>
      <w:r>
        <w:rPr>
          <w:noProof/>
        </w:rPr>
      </w:r>
      <w:r>
        <w:rPr>
          <w:noProof/>
        </w:rPr>
        <w:fldChar w:fldCharType="separate"/>
      </w:r>
      <w:r>
        <w:rPr>
          <w:noProof/>
        </w:rPr>
        <w:t>48</w:t>
      </w:r>
      <w:r>
        <w:rPr>
          <w:noProof/>
        </w:rPr>
        <w:fldChar w:fldCharType="end"/>
      </w:r>
    </w:p>
    <w:p w14:paraId="13290F77" w14:textId="55D1A005" w:rsidR="00C334A7" w:rsidRDefault="00C334A7">
      <w:pPr>
        <w:pStyle w:val="TOC4"/>
        <w:tabs>
          <w:tab w:val="right" w:leader="dot" w:pos="7920"/>
        </w:tabs>
        <w:rPr>
          <w:rFonts w:asciiTheme="minorHAnsi" w:eastAsiaTheme="minorEastAsia" w:hAnsiTheme="minorHAnsi" w:cstheme="minorBidi"/>
          <w:noProof/>
          <w:sz w:val="22"/>
          <w:szCs w:val="22"/>
        </w:rPr>
      </w:pPr>
      <w:r>
        <w:rPr>
          <w:noProof/>
        </w:rPr>
        <w:t>3.2.1.3 Emission constrained costs</w:t>
      </w:r>
      <w:r>
        <w:rPr>
          <w:noProof/>
        </w:rPr>
        <w:tab/>
      </w:r>
      <w:r>
        <w:rPr>
          <w:noProof/>
        </w:rPr>
        <w:fldChar w:fldCharType="begin"/>
      </w:r>
      <w:r>
        <w:rPr>
          <w:noProof/>
        </w:rPr>
        <w:instrText xml:space="preserve"> PAGEREF _Toc523347756 \h </w:instrText>
      </w:r>
      <w:r>
        <w:rPr>
          <w:noProof/>
        </w:rPr>
      </w:r>
      <w:r>
        <w:rPr>
          <w:noProof/>
        </w:rPr>
        <w:fldChar w:fldCharType="separate"/>
      </w:r>
      <w:r>
        <w:rPr>
          <w:noProof/>
        </w:rPr>
        <w:t>49</w:t>
      </w:r>
      <w:r>
        <w:rPr>
          <w:noProof/>
        </w:rPr>
        <w:fldChar w:fldCharType="end"/>
      </w:r>
    </w:p>
    <w:p w14:paraId="294316E8" w14:textId="0FA9380C"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3.2.2</w:t>
      </w:r>
      <w:r>
        <w:rPr>
          <w:rFonts w:asciiTheme="minorHAnsi" w:eastAsiaTheme="minorEastAsia" w:hAnsiTheme="minorHAnsi" w:cstheme="minorBidi"/>
          <w:iCs w:val="0"/>
          <w:noProof/>
          <w:sz w:val="22"/>
          <w:szCs w:val="22"/>
        </w:rPr>
        <w:tab/>
      </w:r>
      <w:r>
        <w:rPr>
          <w:noProof/>
        </w:rPr>
        <w:t>Constraints</w:t>
      </w:r>
      <w:r>
        <w:rPr>
          <w:noProof/>
        </w:rPr>
        <w:tab/>
      </w:r>
      <w:r>
        <w:rPr>
          <w:noProof/>
        </w:rPr>
        <w:fldChar w:fldCharType="begin"/>
      </w:r>
      <w:r>
        <w:rPr>
          <w:noProof/>
        </w:rPr>
        <w:instrText xml:space="preserve"> PAGEREF _Toc523347757 \h </w:instrText>
      </w:r>
      <w:r>
        <w:rPr>
          <w:noProof/>
        </w:rPr>
      </w:r>
      <w:r>
        <w:rPr>
          <w:noProof/>
        </w:rPr>
        <w:fldChar w:fldCharType="separate"/>
      </w:r>
      <w:r>
        <w:rPr>
          <w:noProof/>
        </w:rPr>
        <w:t>50</w:t>
      </w:r>
      <w:r>
        <w:rPr>
          <w:noProof/>
        </w:rPr>
        <w:fldChar w:fldCharType="end"/>
      </w:r>
    </w:p>
    <w:p w14:paraId="0DD2917C" w14:textId="266BD7F8" w:rsidR="00C334A7" w:rsidRDefault="00C334A7">
      <w:pPr>
        <w:pStyle w:val="TOC4"/>
        <w:tabs>
          <w:tab w:val="right" w:leader="dot" w:pos="7920"/>
        </w:tabs>
        <w:rPr>
          <w:rFonts w:asciiTheme="minorHAnsi" w:eastAsiaTheme="minorEastAsia" w:hAnsiTheme="minorHAnsi" w:cstheme="minorBidi"/>
          <w:noProof/>
          <w:sz w:val="22"/>
          <w:szCs w:val="22"/>
        </w:rPr>
      </w:pPr>
      <w:r>
        <w:rPr>
          <w:noProof/>
        </w:rPr>
        <w:t>3.2.2.1 Real power balance</w:t>
      </w:r>
      <w:r>
        <w:rPr>
          <w:noProof/>
        </w:rPr>
        <w:tab/>
      </w:r>
      <w:r>
        <w:rPr>
          <w:noProof/>
        </w:rPr>
        <w:fldChar w:fldCharType="begin"/>
      </w:r>
      <w:r>
        <w:rPr>
          <w:noProof/>
        </w:rPr>
        <w:instrText xml:space="preserve"> PAGEREF _Toc523347758 \h </w:instrText>
      </w:r>
      <w:r>
        <w:rPr>
          <w:noProof/>
        </w:rPr>
      </w:r>
      <w:r>
        <w:rPr>
          <w:noProof/>
        </w:rPr>
        <w:fldChar w:fldCharType="separate"/>
      </w:r>
      <w:r>
        <w:rPr>
          <w:noProof/>
        </w:rPr>
        <w:t>51</w:t>
      </w:r>
      <w:r>
        <w:rPr>
          <w:noProof/>
        </w:rPr>
        <w:fldChar w:fldCharType="end"/>
      </w:r>
    </w:p>
    <w:p w14:paraId="6223F54C" w14:textId="47A6CAC7" w:rsidR="00C334A7" w:rsidRDefault="00C334A7">
      <w:pPr>
        <w:pStyle w:val="TOC4"/>
        <w:tabs>
          <w:tab w:val="right" w:leader="dot" w:pos="7920"/>
        </w:tabs>
        <w:rPr>
          <w:rFonts w:asciiTheme="minorHAnsi" w:eastAsiaTheme="minorEastAsia" w:hAnsiTheme="minorHAnsi" w:cstheme="minorBidi"/>
          <w:noProof/>
          <w:sz w:val="22"/>
          <w:szCs w:val="22"/>
        </w:rPr>
      </w:pPr>
      <w:r>
        <w:rPr>
          <w:noProof/>
        </w:rPr>
        <w:lastRenderedPageBreak/>
        <w:t>3.2.2.2 Power output limit</w:t>
      </w:r>
      <w:r>
        <w:rPr>
          <w:noProof/>
        </w:rPr>
        <w:tab/>
      </w:r>
      <w:r>
        <w:rPr>
          <w:noProof/>
        </w:rPr>
        <w:fldChar w:fldCharType="begin"/>
      </w:r>
      <w:r>
        <w:rPr>
          <w:noProof/>
        </w:rPr>
        <w:instrText xml:space="preserve"> PAGEREF _Toc523347759 \h </w:instrText>
      </w:r>
      <w:r>
        <w:rPr>
          <w:noProof/>
        </w:rPr>
      </w:r>
      <w:r>
        <w:rPr>
          <w:noProof/>
        </w:rPr>
        <w:fldChar w:fldCharType="separate"/>
      </w:r>
      <w:r>
        <w:rPr>
          <w:noProof/>
        </w:rPr>
        <w:t>51</w:t>
      </w:r>
      <w:r>
        <w:rPr>
          <w:noProof/>
        </w:rPr>
        <w:fldChar w:fldCharType="end"/>
      </w:r>
    </w:p>
    <w:p w14:paraId="188647BE" w14:textId="2BCF48DB" w:rsidR="00C334A7" w:rsidRDefault="00C334A7">
      <w:pPr>
        <w:pStyle w:val="TOC4"/>
        <w:tabs>
          <w:tab w:val="right" w:leader="dot" w:pos="7920"/>
        </w:tabs>
        <w:rPr>
          <w:rFonts w:asciiTheme="minorHAnsi" w:eastAsiaTheme="minorEastAsia" w:hAnsiTheme="minorHAnsi" w:cstheme="minorBidi"/>
          <w:noProof/>
          <w:sz w:val="22"/>
          <w:szCs w:val="22"/>
        </w:rPr>
      </w:pPr>
      <w:r>
        <w:rPr>
          <w:noProof/>
        </w:rPr>
        <w:t>3.2.2.3 Emission limit</w:t>
      </w:r>
      <w:r>
        <w:rPr>
          <w:noProof/>
        </w:rPr>
        <w:tab/>
      </w:r>
      <w:r>
        <w:rPr>
          <w:noProof/>
        </w:rPr>
        <w:fldChar w:fldCharType="begin"/>
      </w:r>
      <w:r>
        <w:rPr>
          <w:noProof/>
        </w:rPr>
        <w:instrText xml:space="preserve"> PAGEREF _Toc523347760 \h </w:instrText>
      </w:r>
      <w:r>
        <w:rPr>
          <w:noProof/>
        </w:rPr>
      </w:r>
      <w:r>
        <w:rPr>
          <w:noProof/>
        </w:rPr>
        <w:fldChar w:fldCharType="separate"/>
      </w:r>
      <w:r>
        <w:rPr>
          <w:noProof/>
        </w:rPr>
        <w:t>51</w:t>
      </w:r>
      <w:r>
        <w:rPr>
          <w:noProof/>
        </w:rPr>
        <w:fldChar w:fldCharType="end"/>
      </w:r>
    </w:p>
    <w:p w14:paraId="727B0369" w14:textId="16380935"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3.2.3</w:t>
      </w:r>
      <w:r>
        <w:rPr>
          <w:rFonts w:asciiTheme="minorHAnsi" w:eastAsiaTheme="minorEastAsia" w:hAnsiTheme="minorHAnsi" w:cstheme="minorBidi"/>
          <w:iCs w:val="0"/>
          <w:noProof/>
          <w:sz w:val="22"/>
          <w:szCs w:val="22"/>
        </w:rPr>
        <w:tab/>
      </w:r>
      <w:r>
        <w:rPr>
          <w:noProof/>
        </w:rPr>
        <w:t>Wind power uncertainty modelling</w:t>
      </w:r>
      <w:r>
        <w:rPr>
          <w:noProof/>
        </w:rPr>
        <w:tab/>
      </w:r>
      <w:r>
        <w:rPr>
          <w:noProof/>
        </w:rPr>
        <w:fldChar w:fldCharType="begin"/>
      </w:r>
      <w:r>
        <w:rPr>
          <w:noProof/>
        </w:rPr>
        <w:instrText xml:space="preserve"> PAGEREF _Toc523347761 \h </w:instrText>
      </w:r>
      <w:r>
        <w:rPr>
          <w:noProof/>
        </w:rPr>
      </w:r>
      <w:r>
        <w:rPr>
          <w:noProof/>
        </w:rPr>
        <w:fldChar w:fldCharType="separate"/>
      </w:r>
      <w:r>
        <w:rPr>
          <w:noProof/>
        </w:rPr>
        <w:t>52</w:t>
      </w:r>
      <w:r>
        <w:rPr>
          <w:noProof/>
        </w:rPr>
        <w:fldChar w:fldCharType="end"/>
      </w:r>
    </w:p>
    <w:p w14:paraId="743EC69B" w14:textId="494692FA" w:rsidR="00C334A7" w:rsidRDefault="00C334A7">
      <w:pPr>
        <w:pStyle w:val="TOC4"/>
        <w:tabs>
          <w:tab w:val="right" w:leader="dot" w:pos="7920"/>
        </w:tabs>
        <w:rPr>
          <w:rFonts w:asciiTheme="minorHAnsi" w:eastAsiaTheme="minorEastAsia" w:hAnsiTheme="minorHAnsi" w:cstheme="minorBidi"/>
          <w:noProof/>
          <w:sz w:val="22"/>
          <w:szCs w:val="22"/>
        </w:rPr>
      </w:pPr>
      <w:r>
        <w:rPr>
          <w:noProof/>
        </w:rPr>
        <w:t>3.2.3.1 Discrete portions of the wind power Weibull cdf</w:t>
      </w:r>
      <w:r>
        <w:rPr>
          <w:noProof/>
        </w:rPr>
        <w:tab/>
      </w:r>
      <w:r>
        <w:rPr>
          <w:noProof/>
        </w:rPr>
        <w:fldChar w:fldCharType="begin"/>
      </w:r>
      <w:r>
        <w:rPr>
          <w:noProof/>
        </w:rPr>
        <w:instrText xml:space="preserve"> PAGEREF _Toc523347762 \h </w:instrText>
      </w:r>
      <w:r>
        <w:rPr>
          <w:noProof/>
        </w:rPr>
      </w:r>
      <w:r>
        <w:rPr>
          <w:noProof/>
        </w:rPr>
        <w:fldChar w:fldCharType="separate"/>
      </w:r>
      <w:r>
        <w:rPr>
          <w:noProof/>
        </w:rPr>
        <w:t>53</w:t>
      </w:r>
      <w:r>
        <w:rPr>
          <w:noProof/>
        </w:rPr>
        <w:fldChar w:fldCharType="end"/>
      </w:r>
    </w:p>
    <w:p w14:paraId="27562511" w14:textId="513C1B5B" w:rsidR="00C334A7" w:rsidRDefault="00C334A7">
      <w:pPr>
        <w:pStyle w:val="TOC4"/>
        <w:tabs>
          <w:tab w:val="right" w:leader="dot" w:pos="7920"/>
        </w:tabs>
        <w:rPr>
          <w:rFonts w:asciiTheme="minorHAnsi" w:eastAsiaTheme="minorEastAsia" w:hAnsiTheme="minorHAnsi" w:cstheme="minorBidi"/>
          <w:noProof/>
          <w:sz w:val="22"/>
          <w:szCs w:val="22"/>
        </w:rPr>
      </w:pPr>
      <w:r>
        <w:rPr>
          <w:noProof/>
        </w:rPr>
        <w:t>3.2.3.2 Continuous portion of the wind power Weibull pdf</w:t>
      </w:r>
      <w:r>
        <w:rPr>
          <w:noProof/>
        </w:rPr>
        <w:tab/>
      </w:r>
      <w:r>
        <w:rPr>
          <w:noProof/>
        </w:rPr>
        <w:fldChar w:fldCharType="begin"/>
      </w:r>
      <w:r>
        <w:rPr>
          <w:noProof/>
        </w:rPr>
        <w:instrText xml:space="preserve"> PAGEREF _Toc523347763 \h </w:instrText>
      </w:r>
      <w:r>
        <w:rPr>
          <w:noProof/>
        </w:rPr>
      </w:r>
      <w:r>
        <w:rPr>
          <w:noProof/>
        </w:rPr>
        <w:fldChar w:fldCharType="separate"/>
      </w:r>
      <w:r>
        <w:rPr>
          <w:noProof/>
        </w:rPr>
        <w:t>54</w:t>
      </w:r>
      <w:r>
        <w:rPr>
          <w:noProof/>
        </w:rPr>
        <w:fldChar w:fldCharType="end"/>
      </w:r>
    </w:p>
    <w:p w14:paraId="2ED8C149" w14:textId="7F44E3B4"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3.2.4</w:t>
      </w:r>
      <w:r>
        <w:rPr>
          <w:rFonts w:asciiTheme="minorHAnsi" w:eastAsiaTheme="minorEastAsia" w:hAnsiTheme="minorHAnsi" w:cstheme="minorBidi"/>
          <w:iCs w:val="0"/>
          <w:noProof/>
          <w:sz w:val="22"/>
          <w:szCs w:val="22"/>
        </w:rPr>
        <w:tab/>
      </w:r>
      <w:r>
        <w:rPr>
          <w:noProof/>
        </w:rPr>
        <w:t>Optimization Algorithm</w:t>
      </w:r>
      <w:r>
        <w:rPr>
          <w:noProof/>
        </w:rPr>
        <w:tab/>
      </w:r>
      <w:r>
        <w:rPr>
          <w:noProof/>
        </w:rPr>
        <w:fldChar w:fldCharType="begin"/>
      </w:r>
      <w:r>
        <w:rPr>
          <w:noProof/>
        </w:rPr>
        <w:instrText xml:space="preserve"> PAGEREF _Toc523347764 \h </w:instrText>
      </w:r>
      <w:r>
        <w:rPr>
          <w:noProof/>
        </w:rPr>
      </w:r>
      <w:r>
        <w:rPr>
          <w:noProof/>
        </w:rPr>
        <w:fldChar w:fldCharType="separate"/>
      </w:r>
      <w:r>
        <w:rPr>
          <w:noProof/>
        </w:rPr>
        <w:t>54</w:t>
      </w:r>
      <w:r>
        <w:rPr>
          <w:noProof/>
        </w:rPr>
        <w:fldChar w:fldCharType="end"/>
      </w:r>
    </w:p>
    <w:p w14:paraId="4C7BEBA1" w14:textId="43148084" w:rsidR="00C334A7" w:rsidRDefault="00C334A7">
      <w:pPr>
        <w:pStyle w:val="TOC4"/>
        <w:tabs>
          <w:tab w:val="right" w:leader="dot" w:pos="7920"/>
        </w:tabs>
        <w:rPr>
          <w:rFonts w:asciiTheme="minorHAnsi" w:eastAsiaTheme="minorEastAsia" w:hAnsiTheme="minorHAnsi" w:cstheme="minorBidi"/>
          <w:noProof/>
          <w:sz w:val="22"/>
          <w:szCs w:val="22"/>
        </w:rPr>
      </w:pPr>
      <w:r>
        <w:rPr>
          <w:noProof/>
        </w:rPr>
        <w:t>3.2.4.1 Genetic algorithm</w:t>
      </w:r>
      <w:r>
        <w:rPr>
          <w:noProof/>
        </w:rPr>
        <w:tab/>
      </w:r>
      <w:r>
        <w:rPr>
          <w:noProof/>
        </w:rPr>
        <w:fldChar w:fldCharType="begin"/>
      </w:r>
      <w:r>
        <w:rPr>
          <w:noProof/>
        </w:rPr>
        <w:instrText xml:space="preserve"> PAGEREF _Toc523347765 \h </w:instrText>
      </w:r>
      <w:r>
        <w:rPr>
          <w:noProof/>
        </w:rPr>
      </w:r>
      <w:r>
        <w:rPr>
          <w:noProof/>
        </w:rPr>
        <w:fldChar w:fldCharType="separate"/>
      </w:r>
      <w:r>
        <w:rPr>
          <w:noProof/>
        </w:rPr>
        <w:t>54</w:t>
      </w:r>
      <w:r>
        <w:rPr>
          <w:noProof/>
        </w:rPr>
        <w:fldChar w:fldCharType="end"/>
      </w:r>
    </w:p>
    <w:p w14:paraId="490B5EB9" w14:textId="6DE8B56A" w:rsidR="00C334A7" w:rsidRDefault="00C334A7">
      <w:pPr>
        <w:pStyle w:val="TOC4"/>
        <w:tabs>
          <w:tab w:val="right" w:leader="dot" w:pos="7920"/>
        </w:tabs>
        <w:rPr>
          <w:rFonts w:asciiTheme="minorHAnsi" w:eastAsiaTheme="minorEastAsia" w:hAnsiTheme="minorHAnsi" w:cstheme="minorBidi"/>
          <w:noProof/>
          <w:sz w:val="22"/>
          <w:szCs w:val="22"/>
        </w:rPr>
      </w:pPr>
      <w:r>
        <w:rPr>
          <w:noProof/>
        </w:rPr>
        <w:t>3.2.4.2 Sequential quadratic programming</w:t>
      </w:r>
      <w:r>
        <w:rPr>
          <w:noProof/>
        </w:rPr>
        <w:tab/>
      </w:r>
      <w:r>
        <w:rPr>
          <w:noProof/>
        </w:rPr>
        <w:fldChar w:fldCharType="begin"/>
      </w:r>
      <w:r>
        <w:rPr>
          <w:noProof/>
        </w:rPr>
        <w:instrText xml:space="preserve"> PAGEREF _Toc523347766 \h </w:instrText>
      </w:r>
      <w:r>
        <w:rPr>
          <w:noProof/>
        </w:rPr>
      </w:r>
      <w:r>
        <w:rPr>
          <w:noProof/>
        </w:rPr>
        <w:fldChar w:fldCharType="separate"/>
      </w:r>
      <w:r>
        <w:rPr>
          <w:noProof/>
        </w:rPr>
        <w:t>56</w:t>
      </w:r>
      <w:r>
        <w:rPr>
          <w:noProof/>
        </w:rPr>
        <w:fldChar w:fldCharType="end"/>
      </w:r>
    </w:p>
    <w:p w14:paraId="543DB3E0" w14:textId="03C5DD40" w:rsidR="00C334A7" w:rsidRDefault="00C334A7">
      <w:pPr>
        <w:pStyle w:val="TOC4"/>
        <w:tabs>
          <w:tab w:val="right" w:leader="dot" w:pos="7920"/>
        </w:tabs>
        <w:rPr>
          <w:rFonts w:asciiTheme="minorHAnsi" w:eastAsiaTheme="minorEastAsia" w:hAnsiTheme="minorHAnsi" w:cstheme="minorBidi"/>
          <w:noProof/>
          <w:sz w:val="22"/>
          <w:szCs w:val="22"/>
        </w:rPr>
      </w:pPr>
      <w:r>
        <w:rPr>
          <w:noProof/>
        </w:rPr>
        <w:t>3.2.4.3 Hybrid GA-SQP algorithm</w:t>
      </w:r>
      <w:r>
        <w:rPr>
          <w:noProof/>
        </w:rPr>
        <w:tab/>
      </w:r>
      <w:r>
        <w:rPr>
          <w:noProof/>
        </w:rPr>
        <w:fldChar w:fldCharType="begin"/>
      </w:r>
      <w:r>
        <w:rPr>
          <w:noProof/>
        </w:rPr>
        <w:instrText xml:space="preserve"> PAGEREF _Toc523347767 \h </w:instrText>
      </w:r>
      <w:r>
        <w:rPr>
          <w:noProof/>
        </w:rPr>
      </w:r>
      <w:r>
        <w:rPr>
          <w:noProof/>
        </w:rPr>
        <w:fldChar w:fldCharType="separate"/>
      </w:r>
      <w:r>
        <w:rPr>
          <w:noProof/>
        </w:rPr>
        <w:t>56</w:t>
      </w:r>
      <w:r>
        <w:rPr>
          <w:noProof/>
        </w:rPr>
        <w:fldChar w:fldCharType="end"/>
      </w:r>
    </w:p>
    <w:p w14:paraId="5E2A7BF4" w14:textId="4E5A5293"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3.3</w:t>
      </w:r>
      <w:r>
        <w:rPr>
          <w:rFonts w:asciiTheme="minorHAnsi" w:eastAsiaTheme="minorEastAsia" w:hAnsiTheme="minorHAnsi" w:cstheme="minorBidi"/>
          <w:noProof/>
          <w:sz w:val="22"/>
          <w:szCs w:val="22"/>
        </w:rPr>
        <w:tab/>
      </w:r>
      <w:r w:rsidRPr="00A32CB6">
        <w:rPr>
          <w:noProof/>
        </w:rPr>
        <w:t>Model validation</w:t>
      </w:r>
      <w:r>
        <w:rPr>
          <w:noProof/>
        </w:rPr>
        <w:tab/>
      </w:r>
      <w:r>
        <w:rPr>
          <w:noProof/>
        </w:rPr>
        <w:fldChar w:fldCharType="begin"/>
      </w:r>
      <w:r>
        <w:rPr>
          <w:noProof/>
        </w:rPr>
        <w:instrText xml:space="preserve"> PAGEREF _Toc523347768 \h </w:instrText>
      </w:r>
      <w:r>
        <w:rPr>
          <w:noProof/>
        </w:rPr>
      </w:r>
      <w:r>
        <w:rPr>
          <w:noProof/>
        </w:rPr>
        <w:fldChar w:fldCharType="separate"/>
      </w:r>
      <w:r>
        <w:rPr>
          <w:noProof/>
        </w:rPr>
        <w:t>58</w:t>
      </w:r>
      <w:r>
        <w:rPr>
          <w:noProof/>
        </w:rPr>
        <w:fldChar w:fldCharType="end"/>
      </w:r>
    </w:p>
    <w:p w14:paraId="1EE228D8" w14:textId="47EA32DC"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3.3.1</w:t>
      </w:r>
      <w:r>
        <w:rPr>
          <w:rFonts w:asciiTheme="minorHAnsi" w:eastAsiaTheme="minorEastAsia" w:hAnsiTheme="minorHAnsi" w:cstheme="minorBidi"/>
          <w:iCs w:val="0"/>
          <w:noProof/>
          <w:sz w:val="22"/>
          <w:szCs w:val="22"/>
        </w:rPr>
        <w:tab/>
      </w:r>
      <w:r>
        <w:rPr>
          <w:noProof/>
        </w:rPr>
        <w:t>The CEED of conventional generators with three emissions</w:t>
      </w:r>
      <w:r>
        <w:rPr>
          <w:noProof/>
        </w:rPr>
        <w:tab/>
      </w:r>
      <w:r>
        <w:rPr>
          <w:noProof/>
        </w:rPr>
        <w:fldChar w:fldCharType="begin"/>
      </w:r>
      <w:r>
        <w:rPr>
          <w:noProof/>
        </w:rPr>
        <w:instrText xml:space="preserve"> PAGEREF _Toc523347769 \h </w:instrText>
      </w:r>
      <w:r>
        <w:rPr>
          <w:noProof/>
        </w:rPr>
      </w:r>
      <w:r>
        <w:rPr>
          <w:noProof/>
        </w:rPr>
        <w:fldChar w:fldCharType="separate"/>
      </w:r>
      <w:r>
        <w:rPr>
          <w:noProof/>
        </w:rPr>
        <w:t>59</w:t>
      </w:r>
      <w:r>
        <w:rPr>
          <w:noProof/>
        </w:rPr>
        <w:fldChar w:fldCharType="end"/>
      </w:r>
    </w:p>
    <w:p w14:paraId="65459AD7" w14:textId="782D7003" w:rsidR="00C334A7" w:rsidRDefault="00C334A7">
      <w:pPr>
        <w:pStyle w:val="TOC4"/>
        <w:tabs>
          <w:tab w:val="right" w:leader="dot" w:pos="7920"/>
        </w:tabs>
        <w:rPr>
          <w:rFonts w:asciiTheme="minorHAnsi" w:eastAsiaTheme="minorEastAsia" w:hAnsiTheme="minorHAnsi" w:cstheme="minorBidi"/>
          <w:noProof/>
          <w:sz w:val="22"/>
          <w:szCs w:val="22"/>
        </w:rPr>
      </w:pPr>
      <w:r>
        <w:rPr>
          <w:noProof/>
        </w:rPr>
        <w:t xml:space="preserve">3.3.1.1 Scenario 1: </w:t>
      </w:r>
      <w:r w:rsidRPr="00A32CB6">
        <w:rPr>
          <w:i/>
          <w:noProof/>
        </w:rPr>
        <w:t>w</w:t>
      </w:r>
      <w:r w:rsidRPr="00A32CB6">
        <w:rPr>
          <w:noProof/>
          <w:vertAlign w:val="subscript"/>
        </w:rPr>
        <w:t>1</w:t>
      </w:r>
      <w:r>
        <w:rPr>
          <w:noProof/>
        </w:rPr>
        <w:t xml:space="preserve"> = </w:t>
      </w:r>
      <w:r w:rsidRPr="00A32CB6">
        <w:rPr>
          <w:i/>
          <w:noProof/>
        </w:rPr>
        <w:t>w</w:t>
      </w:r>
      <w:r w:rsidRPr="00A32CB6">
        <w:rPr>
          <w:noProof/>
          <w:vertAlign w:val="subscript"/>
        </w:rPr>
        <w:t xml:space="preserve">2 </w:t>
      </w:r>
      <w:r>
        <w:rPr>
          <w:noProof/>
        </w:rPr>
        <w:t>=</w:t>
      </w:r>
      <w:r w:rsidRPr="00A32CB6">
        <w:rPr>
          <w:i/>
          <w:noProof/>
        </w:rPr>
        <w:t xml:space="preserve"> w</w:t>
      </w:r>
      <w:r w:rsidRPr="00A32CB6">
        <w:rPr>
          <w:noProof/>
          <w:vertAlign w:val="subscript"/>
        </w:rPr>
        <w:t xml:space="preserve">3 </w:t>
      </w:r>
      <w:r>
        <w:rPr>
          <w:noProof/>
        </w:rPr>
        <w:t xml:space="preserve">= </w:t>
      </w:r>
      <w:r w:rsidRPr="00A32CB6">
        <w:rPr>
          <w:i/>
          <w:noProof/>
        </w:rPr>
        <w:t>w</w:t>
      </w:r>
      <w:r w:rsidRPr="00A32CB6">
        <w:rPr>
          <w:noProof/>
          <w:vertAlign w:val="subscript"/>
        </w:rPr>
        <w:t>4</w:t>
      </w:r>
      <w:r>
        <w:rPr>
          <w:noProof/>
        </w:rPr>
        <w:t xml:space="preserve"> = 0.25.</w:t>
      </w:r>
      <w:r>
        <w:rPr>
          <w:noProof/>
        </w:rPr>
        <w:tab/>
      </w:r>
      <w:r>
        <w:rPr>
          <w:noProof/>
        </w:rPr>
        <w:fldChar w:fldCharType="begin"/>
      </w:r>
      <w:r>
        <w:rPr>
          <w:noProof/>
        </w:rPr>
        <w:instrText xml:space="preserve"> PAGEREF _Toc523347770 \h </w:instrText>
      </w:r>
      <w:r>
        <w:rPr>
          <w:noProof/>
        </w:rPr>
      </w:r>
      <w:r>
        <w:rPr>
          <w:noProof/>
        </w:rPr>
        <w:fldChar w:fldCharType="separate"/>
      </w:r>
      <w:r>
        <w:rPr>
          <w:noProof/>
        </w:rPr>
        <w:t>61</w:t>
      </w:r>
      <w:r>
        <w:rPr>
          <w:noProof/>
        </w:rPr>
        <w:fldChar w:fldCharType="end"/>
      </w:r>
    </w:p>
    <w:p w14:paraId="3A522909" w14:textId="2659F610" w:rsidR="00C334A7" w:rsidRDefault="00C334A7">
      <w:pPr>
        <w:pStyle w:val="TOC4"/>
        <w:tabs>
          <w:tab w:val="right" w:leader="dot" w:pos="7920"/>
        </w:tabs>
        <w:rPr>
          <w:rFonts w:asciiTheme="minorHAnsi" w:eastAsiaTheme="minorEastAsia" w:hAnsiTheme="minorHAnsi" w:cstheme="minorBidi"/>
          <w:noProof/>
          <w:sz w:val="22"/>
          <w:szCs w:val="22"/>
        </w:rPr>
      </w:pPr>
      <w:r>
        <w:rPr>
          <w:noProof/>
        </w:rPr>
        <w:t xml:space="preserve">3.3.1.2 Scenario 2: </w:t>
      </w:r>
      <w:r w:rsidRPr="00A32CB6">
        <w:rPr>
          <w:i/>
          <w:noProof/>
        </w:rPr>
        <w:t>w</w:t>
      </w:r>
      <w:r>
        <w:rPr>
          <w:noProof/>
        </w:rPr>
        <w:t xml:space="preserve">1 = 0.4, </w:t>
      </w:r>
      <w:r w:rsidRPr="00A32CB6">
        <w:rPr>
          <w:i/>
          <w:noProof/>
        </w:rPr>
        <w:t>w</w:t>
      </w:r>
      <w:r>
        <w:rPr>
          <w:noProof/>
        </w:rPr>
        <w:t xml:space="preserve">2 = 0.3, </w:t>
      </w:r>
      <w:r w:rsidRPr="00A32CB6">
        <w:rPr>
          <w:i/>
          <w:noProof/>
        </w:rPr>
        <w:t>w</w:t>
      </w:r>
      <w:r>
        <w:rPr>
          <w:noProof/>
        </w:rPr>
        <w:t xml:space="preserve">3 = 0.2, </w:t>
      </w:r>
      <w:r w:rsidRPr="00A32CB6">
        <w:rPr>
          <w:i/>
          <w:noProof/>
        </w:rPr>
        <w:t>w</w:t>
      </w:r>
      <w:r>
        <w:rPr>
          <w:noProof/>
        </w:rPr>
        <w:t>4 = 0.1</w:t>
      </w:r>
      <w:r>
        <w:rPr>
          <w:noProof/>
        </w:rPr>
        <w:tab/>
      </w:r>
      <w:r>
        <w:rPr>
          <w:noProof/>
        </w:rPr>
        <w:fldChar w:fldCharType="begin"/>
      </w:r>
      <w:r>
        <w:rPr>
          <w:noProof/>
        </w:rPr>
        <w:instrText xml:space="preserve"> PAGEREF _Toc523347771 \h </w:instrText>
      </w:r>
      <w:r>
        <w:rPr>
          <w:noProof/>
        </w:rPr>
      </w:r>
      <w:r>
        <w:rPr>
          <w:noProof/>
        </w:rPr>
        <w:fldChar w:fldCharType="separate"/>
      </w:r>
      <w:r>
        <w:rPr>
          <w:noProof/>
        </w:rPr>
        <w:t>63</w:t>
      </w:r>
      <w:r>
        <w:rPr>
          <w:noProof/>
        </w:rPr>
        <w:fldChar w:fldCharType="end"/>
      </w:r>
    </w:p>
    <w:p w14:paraId="7CFD0C91" w14:textId="461A9591"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3.3.2</w:t>
      </w:r>
      <w:r>
        <w:rPr>
          <w:rFonts w:asciiTheme="minorHAnsi" w:eastAsiaTheme="minorEastAsia" w:hAnsiTheme="minorHAnsi" w:cstheme="minorBidi"/>
          <w:iCs w:val="0"/>
          <w:noProof/>
          <w:sz w:val="22"/>
          <w:szCs w:val="22"/>
        </w:rPr>
        <w:tab/>
      </w:r>
      <w:r>
        <w:rPr>
          <w:noProof/>
        </w:rPr>
        <w:t>The ED of conventional and wind generators</w:t>
      </w:r>
      <w:r>
        <w:rPr>
          <w:noProof/>
        </w:rPr>
        <w:tab/>
      </w:r>
      <w:r>
        <w:rPr>
          <w:noProof/>
        </w:rPr>
        <w:fldChar w:fldCharType="begin"/>
      </w:r>
      <w:r>
        <w:rPr>
          <w:noProof/>
        </w:rPr>
        <w:instrText xml:space="preserve"> PAGEREF _Toc523347772 \h </w:instrText>
      </w:r>
      <w:r>
        <w:rPr>
          <w:noProof/>
        </w:rPr>
      </w:r>
      <w:r>
        <w:rPr>
          <w:noProof/>
        </w:rPr>
        <w:fldChar w:fldCharType="separate"/>
      </w:r>
      <w:r>
        <w:rPr>
          <w:noProof/>
        </w:rPr>
        <w:t>64</w:t>
      </w:r>
      <w:r>
        <w:rPr>
          <w:noProof/>
        </w:rPr>
        <w:fldChar w:fldCharType="end"/>
      </w:r>
    </w:p>
    <w:p w14:paraId="12D80FC3" w14:textId="4CE2C45B" w:rsidR="00C334A7" w:rsidRDefault="00C334A7">
      <w:pPr>
        <w:pStyle w:val="TOC4"/>
        <w:tabs>
          <w:tab w:val="right" w:leader="dot" w:pos="7920"/>
        </w:tabs>
        <w:rPr>
          <w:rFonts w:asciiTheme="minorHAnsi" w:eastAsiaTheme="minorEastAsia" w:hAnsiTheme="minorHAnsi" w:cstheme="minorBidi"/>
          <w:noProof/>
          <w:sz w:val="22"/>
          <w:szCs w:val="22"/>
        </w:rPr>
      </w:pPr>
      <w:r>
        <w:rPr>
          <w:noProof/>
        </w:rPr>
        <w:t>3.3.2.1 Power system considering overestimation cost</w:t>
      </w:r>
      <w:r>
        <w:rPr>
          <w:noProof/>
        </w:rPr>
        <w:tab/>
      </w:r>
      <w:r>
        <w:rPr>
          <w:noProof/>
        </w:rPr>
        <w:fldChar w:fldCharType="begin"/>
      </w:r>
      <w:r>
        <w:rPr>
          <w:noProof/>
        </w:rPr>
        <w:instrText xml:space="preserve"> PAGEREF _Toc523347773 \h </w:instrText>
      </w:r>
      <w:r>
        <w:rPr>
          <w:noProof/>
        </w:rPr>
      </w:r>
      <w:r>
        <w:rPr>
          <w:noProof/>
        </w:rPr>
        <w:fldChar w:fldCharType="separate"/>
      </w:r>
      <w:r>
        <w:rPr>
          <w:noProof/>
        </w:rPr>
        <w:t>66</w:t>
      </w:r>
      <w:r>
        <w:rPr>
          <w:noProof/>
        </w:rPr>
        <w:fldChar w:fldCharType="end"/>
      </w:r>
    </w:p>
    <w:p w14:paraId="05E173B3" w14:textId="45B48E88" w:rsidR="00C334A7" w:rsidRDefault="00C334A7">
      <w:pPr>
        <w:pStyle w:val="TOC4"/>
        <w:tabs>
          <w:tab w:val="right" w:leader="dot" w:pos="7920"/>
        </w:tabs>
        <w:rPr>
          <w:rFonts w:asciiTheme="minorHAnsi" w:eastAsiaTheme="minorEastAsia" w:hAnsiTheme="minorHAnsi" w:cstheme="minorBidi"/>
          <w:noProof/>
          <w:sz w:val="22"/>
          <w:szCs w:val="22"/>
        </w:rPr>
      </w:pPr>
      <w:r>
        <w:rPr>
          <w:noProof/>
        </w:rPr>
        <w:t>3.3.2.2 Power system considering underestimation cost</w:t>
      </w:r>
      <w:r>
        <w:rPr>
          <w:noProof/>
        </w:rPr>
        <w:tab/>
      </w:r>
      <w:r>
        <w:rPr>
          <w:noProof/>
        </w:rPr>
        <w:fldChar w:fldCharType="begin"/>
      </w:r>
      <w:r>
        <w:rPr>
          <w:noProof/>
        </w:rPr>
        <w:instrText xml:space="preserve"> PAGEREF _Toc523347774 \h </w:instrText>
      </w:r>
      <w:r>
        <w:rPr>
          <w:noProof/>
        </w:rPr>
      </w:r>
      <w:r>
        <w:rPr>
          <w:noProof/>
        </w:rPr>
        <w:fldChar w:fldCharType="separate"/>
      </w:r>
      <w:r>
        <w:rPr>
          <w:noProof/>
        </w:rPr>
        <w:t>68</w:t>
      </w:r>
      <w:r>
        <w:rPr>
          <w:noProof/>
        </w:rPr>
        <w:fldChar w:fldCharType="end"/>
      </w:r>
    </w:p>
    <w:p w14:paraId="352054EC" w14:textId="4367389A"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3.4</w:t>
      </w:r>
      <w:r>
        <w:rPr>
          <w:rFonts w:asciiTheme="minorHAnsi" w:eastAsiaTheme="minorEastAsia" w:hAnsiTheme="minorHAnsi" w:cstheme="minorBidi"/>
          <w:noProof/>
          <w:sz w:val="22"/>
          <w:szCs w:val="22"/>
        </w:rPr>
        <w:tab/>
      </w:r>
      <w:r w:rsidRPr="00A32CB6">
        <w:rPr>
          <w:noProof/>
        </w:rPr>
        <w:t>Case study</w:t>
      </w:r>
      <w:r>
        <w:rPr>
          <w:noProof/>
        </w:rPr>
        <w:tab/>
      </w:r>
      <w:r>
        <w:rPr>
          <w:noProof/>
        </w:rPr>
        <w:fldChar w:fldCharType="begin"/>
      </w:r>
      <w:r>
        <w:rPr>
          <w:noProof/>
        </w:rPr>
        <w:instrText xml:space="preserve"> PAGEREF _Toc523347775 \h </w:instrText>
      </w:r>
      <w:r>
        <w:rPr>
          <w:noProof/>
        </w:rPr>
      </w:r>
      <w:r>
        <w:rPr>
          <w:noProof/>
        </w:rPr>
        <w:fldChar w:fldCharType="separate"/>
      </w:r>
      <w:r>
        <w:rPr>
          <w:noProof/>
        </w:rPr>
        <w:t>70</w:t>
      </w:r>
      <w:r>
        <w:rPr>
          <w:noProof/>
        </w:rPr>
        <w:fldChar w:fldCharType="end"/>
      </w:r>
    </w:p>
    <w:p w14:paraId="3466B2BC" w14:textId="66E1BEFA"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3.4.1</w:t>
      </w:r>
      <w:r>
        <w:rPr>
          <w:rFonts w:asciiTheme="minorHAnsi" w:eastAsiaTheme="minorEastAsia" w:hAnsiTheme="minorHAnsi" w:cstheme="minorBidi"/>
          <w:iCs w:val="0"/>
          <w:noProof/>
          <w:sz w:val="22"/>
          <w:szCs w:val="22"/>
        </w:rPr>
        <w:tab/>
      </w:r>
      <w:r>
        <w:rPr>
          <w:noProof/>
        </w:rPr>
        <w:t>Case 1: Electric system with 6 generation units and a wind farm</w:t>
      </w:r>
      <w:r>
        <w:rPr>
          <w:noProof/>
        </w:rPr>
        <w:tab/>
      </w:r>
      <w:r>
        <w:rPr>
          <w:noProof/>
        </w:rPr>
        <w:fldChar w:fldCharType="begin"/>
      </w:r>
      <w:r>
        <w:rPr>
          <w:noProof/>
        </w:rPr>
        <w:instrText xml:space="preserve"> PAGEREF _Toc523347776 \h </w:instrText>
      </w:r>
      <w:r>
        <w:rPr>
          <w:noProof/>
        </w:rPr>
      </w:r>
      <w:r>
        <w:rPr>
          <w:noProof/>
        </w:rPr>
        <w:fldChar w:fldCharType="separate"/>
      </w:r>
      <w:r>
        <w:rPr>
          <w:noProof/>
        </w:rPr>
        <w:t>71</w:t>
      </w:r>
      <w:r>
        <w:rPr>
          <w:noProof/>
        </w:rPr>
        <w:fldChar w:fldCharType="end"/>
      </w:r>
    </w:p>
    <w:p w14:paraId="62E39755" w14:textId="63278301" w:rsidR="00C334A7" w:rsidRDefault="00C334A7">
      <w:pPr>
        <w:pStyle w:val="TOC4"/>
        <w:tabs>
          <w:tab w:val="right" w:leader="dot" w:pos="7920"/>
        </w:tabs>
        <w:rPr>
          <w:rFonts w:asciiTheme="minorHAnsi" w:eastAsiaTheme="minorEastAsia" w:hAnsiTheme="minorHAnsi" w:cstheme="minorBidi"/>
          <w:noProof/>
          <w:sz w:val="22"/>
          <w:szCs w:val="22"/>
        </w:rPr>
      </w:pPr>
      <w:r>
        <w:rPr>
          <w:noProof/>
        </w:rPr>
        <w:t>3.4.1.1 IEEE 30 bus system without wind power</w:t>
      </w:r>
      <w:r>
        <w:rPr>
          <w:noProof/>
        </w:rPr>
        <w:tab/>
      </w:r>
      <w:r>
        <w:rPr>
          <w:noProof/>
        </w:rPr>
        <w:fldChar w:fldCharType="begin"/>
      </w:r>
      <w:r>
        <w:rPr>
          <w:noProof/>
        </w:rPr>
        <w:instrText xml:space="preserve"> PAGEREF _Toc523347777 \h </w:instrText>
      </w:r>
      <w:r>
        <w:rPr>
          <w:noProof/>
        </w:rPr>
      </w:r>
      <w:r>
        <w:rPr>
          <w:noProof/>
        </w:rPr>
        <w:fldChar w:fldCharType="separate"/>
      </w:r>
      <w:r>
        <w:rPr>
          <w:noProof/>
        </w:rPr>
        <w:t>75</w:t>
      </w:r>
      <w:r>
        <w:rPr>
          <w:noProof/>
        </w:rPr>
        <w:fldChar w:fldCharType="end"/>
      </w:r>
    </w:p>
    <w:p w14:paraId="50318B31" w14:textId="5AE1FB5C" w:rsidR="00C334A7" w:rsidRDefault="00C334A7">
      <w:pPr>
        <w:pStyle w:val="TOC4"/>
        <w:tabs>
          <w:tab w:val="right" w:leader="dot" w:pos="7920"/>
        </w:tabs>
        <w:rPr>
          <w:rFonts w:asciiTheme="minorHAnsi" w:eastAsiaTheme="minorEastAsia" w:hAnsiTheme="minorHAnsi" w:cstheme="minorBidi"/>
          <w:noProof/>
          <w:sz w:val="22"/>
          <w:szCs w:val="22"/>
        </w:rPr>
      </w:pPr>
      <w:r>
        <w:rPr>
          <w:noProof/>
        </w:rPr>
        <w:t>3.4.1.2 IEEE 30 bus system with a wind farm</w:t>
      </w:r>
      <w:r>
        <w:rPr>
          <w:noProof/>
        </w:rPr>
        <w:tab/>
      </w:r>
      <w:r>
        <w:rPr>
          <w:noProof/>
        </w:rPr>
        <w:fldChar w:fldCharType="begin"/>
      </w:r>
      <w:r>
        <w:rPr>
          <w:noProof/>
        </w:rPr>
        <w:instrText xml:space="preserve"> PAGEREF _Toc523347778 \h </w:instrText>
      </w:r>
      <w:r>
        <w:rPr>
          <w:noProof/>
        </w:rPr>
      </w:r>
      <w:r>
        <w:rPr>
          <w:noProof/>
        </w:rPr>
        <w:fldChar w:fldCharType="separate"/>
      </w:r>
      <w:r>
        <w:rPr>
          <w:noProof/>
        </w:rPr>
        <w:t>75</w:t>
      </w:r>
      <w:r>
        <w:rPr>
          <w:noProof/>
        </w:rPr>
        <w:fldChar w:fldCharType="end"/>
      </w:r>
    </w:p>
    <w:p w14:paraId="17B5C58C" w14:textId="07CE4A29"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3.4.2</w:t>
      </w:r>
      <w:r>
        <w:rPr>
          <w:rFonts w:asciiTheme="minorHAnsi" w:eastAsiaTheme="minorEastAsia" w:hAnsiTheme="minorHAnsi" w:cstheme="minorBidi"/>
          <w:iCs w:val="0"/>
          <w:noProof/>
          <w:sz w:val="22"/>
          <w:szCs w:val="22"/>
        </w:rPr>
        <w:tab/>
      </w:r>
      <w:r>
        <w:rPr>
          <w:noProof/>
        </w:rPr>
        <w:t>Case 2: Electrical system with 9 generation units and a wind farm</w:t>
      </w:r>
      <w:r>
        <w:rPr>
          <w:noProof/>
        </w:rPr>
        <w:tab/>
      </w:r>
      <w:r>
        <w:rPr>
          <w:noProof/>
        </w:rPr>
        <w:fldChar w:fldCharType="begin"/>
      </w:r>
      <w:r>
        <w:rPr>
          <w:noProof/>
        </w:rPr>
        <w:instrText xml:space="preserve"> PAGEREF _Toc523347779 \h </w:instrText>
      </w:r>
      <w:r>
        <w:rPr>
          <w:noProof/>
        </w:rPr>
      </w:r>
      <w:r>
        <w:rPr>
          <w:noProof/>
        </w:rPr>
        <w:fldChar w:fldCharType="separate"/>
      </w:r>
      <w:r>
        <w:rPr>
          <w:noProof/>
        </w:rPr>
        <w:t>83</w:t>
      </w:r>
      <w:r>
        <w:rPr>
          <w:noProof/>
        </w:rPr>
        <w:fldChar w:fldCharType="end"/>
      </w:r>
    </w:p>
    <w:p w14:paraId="3368512B" w14:textId="6ECA0DC6"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Pr>
          <w:noProof/>
        </w:rPr>
        <w:t>3.5</w:t>
      </w:r>
      <w:r>
        <w:rPr>
          <w:rFonts w:asciiTheme="minorHAnsi" w:eastAsiaTheme="minorEastAsia" w:hAnsiTheme="minorHAnsi" w:cstheme="minorBidi"/>
          <w:noProof/>
          <w:sz w:val="22"/>
          <w:szCs w:val="22"/>
        </w:rPr>
        <w:tab/>
      </w:r>
      <w:r>
        <w:rPr>
          <w:noProof/>
        </w:rPr>
        <w:t>Discussion</w:t>
      </w:r>
      <w:r>
        <w:rPr>
          <w:noProof/>
        </w:rPr>
        <w:tab/>
      </w:r>
      <w:r>
        <w:rPr>
          <w:noProof/>
        </w:rPr>
        <w:fldChar w:fldCharType="begin"/>
      </w:r>
      <w:r>
        <w:rPr>
          <w:noProof/>
        </w:rPr>
        <w:instrText xml:space="preserve"> PAGEREF _Toc523347780 \h </w:instrText>
      </w:r>
      <w:r>
        <w:rPr>
          <w:noProof/>
        </w:rPr>
      </w:r>
      <w:r>
        <w:rPr>
          <w:noProof/>
        </w:rPr>
        <w:fldChar w:fldCharType="separate"/>
      </w:r>
      <w:r>
        <w:rPr>
          <w:noProof/>
        </w:rPr>
        <w:t>88</w:t>
      </w:r>
      <w:r>
        <w:rPr>
          <w:noProof/>
        </w:rPr>
        <w:fldChar w:fldCharType="end"/>
      </w:r>
    </w:p>
    <w:p w14:paraId="43FEB922" w14:textId="60C02013"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3.6</w:t>
      </w:r>
      <w:r>
        <w:rPr>
          <w:rFonts w:asciiTheme="minorHAnsi" w:eastAsiaTheme="minorEastAsia" w:hAnsiTheme="minorHAnsi" w:cstheme="minorBidi"/>
          <w:noProof/>
          <w:sz w:val="22"/>
          <w:szCs w:val="22"/>
        </w:rPr>
        <w:tab/>
      </w:r>
      <w:r w:rsidRPr="00A32CB6">
        <w:rPr>
          <w:noProof/>
        </w:rPr>
        <w:t>Conclusions</w:t>
      </w:r>
      <w:r>
        <w:rPr>
          <w:noProof/>
        </w:rPr>
        <w:tab/>
      </w:r>
      <w:r>
        <w:rPr>
          <w:noProof/>
        </w:rPr>
        <w:fldChar w:fldCharType="begin"/>
      </w:r>
      <w:r>
        <w:rPr>
          <w:noProof/>
        </w:rPr>
        <w:instrText xml:space="preserve"> PAGEREF _Toc523347781 \h </w:instrText>
      </w:r>
      <w:r>
        <w:rPr>
          <w:noProof/>
        </w:rPr>
      </w:r>
      <w:r>
        <w:rPr>
          <w:noProof/>
        </w:rPr>
        <w:fldChar w:fldCharType="separate"/>
      </w:r>
      <w:r>
        <w:rPr>
          <w:noProof/>
        </w:rPr>
        <w:t>90</w:t>
      </w:r>
      <w:r>
        <w:rPr>
          <w:noProof/>
        </w:rPr>
        <w:fldChar w:fldCharType="end"/>
      </w:r>
    </w:p>
    <w:p w14:paraId="1E113761" w14:textId="6ACB5C98" w:rsidR="00C334A7" w:rsidRDefault="00C334A7">
      <w:pPr>
        <w:pStyle w:val="TOC1"/>
        <w:tabs>
          <w:tab w:val="left" w:pos="1540"/>
          <w:tab w:val="right" w:leader="dot" w:pos="7920"/>
        </w:tabs>
        <w:rPr>
          <w:rFonts w:asciiTheme="minorHAnsi" w:eastAsiaTheme="minorEastAsia" w:hAnsiTheme="minorHAnsi" w:cstheme="minorBidi"/>
          <w:b w:val="0"/>
          <w:bCs w:val="0"/>
          <w:noProof/>
          <w:sz w:val="22"/>
          <w:szCs w:val="22"/>
        </w:rPr>
      </w:pPr>
      <w:r w:rsidRPr="00A32CB6">
        <w:rPr>
          <w:noProof/>
        </w:rPr>
        <w:lastRenderedPageBreak/>
        <w:t>Chapter 4:</w:t>
      </w:r>
      <w:r>
        <w:rPr>
          <w:rFonts w:asciiTheme="minorHAnsi" w:eastAsiaTheme="minorEastAsia" w:hAnsiTheme="minorHAnsi" w:cstheme="minorBidi"/>
          <w:b w:val="0"/>
          <w:bCs w:val="0"/>
          <w:noProof/>
          <w:sz w:val="22"/>
          <w:szCs w:val="22"/>
        </w:rPr>
        <w:tab/>
      </w:r>
      <w:r w:rsidRPr="00A32CB6">
        <w:rPr>
          <w:noProof/>
        </w:rPr>
        <w:t>DEED model of an electrical system with conventional and wind power under the UK energy policies</w:t>
      </w:r>
      <w:r>
        <w:rPr>
          <w:noProof/>
        </w:rPr>
        <w:tab/>
      </w:r>
      <w:r>
        <w:rPr>
          <w:noProof/>
        </w:rPr>
        <w:fldChar w:fldCharType="begin"/>
      </w:r>
      <w:r>
        <w:rPr>
          <w:noProof/>
        </w:rPr>
        <w:instrText xml:space="preserve"> PAGEREF _Toc523347782 \h </w:instrText>
      </w:r>
      <w:r>
        <w:rPr>
          <w:noProof/>
        </w:rPr>
      </w:r>
      <w:r>
        <w:rPr>
          <w:noProof/>
        </w:rPr>
        <w:fldChar w:fldCharType="separate"/>
      </w:r>
      <w:r>
        <w:rPr>
          <w:noProof/>
        </w:rPr>
        <w:t>92</w:t>
      </w:r>
      <w:r>
        <w:rPr>
          <w:noProof/>
        </w:rPr>
        <w:fldChar w:fldCharType="end"/>
      </w:r>
    </w:p>
    <w:p w14:paraId="1586388B" w14:textId="52945A09"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4.1</w:t>
      </w:r>
      <w:r>
        <w:rPr>
          <w:rFonts w:asciiTheme="minorHAnsi" w:eastAsiaTheme="minorEastAsia" w:hAnsiTheme="minorHAnsi" w:cstheme="minorBidi"/>
          <w:noProof/>
          <w:sz w:val="22"/>
          <w:szCs w:val="22"/>
        </w:rPr>
        <w:tab/>
      </w:r>
      <w:r w:rsidRPr="00A32CB6">
        <w:rPr>
          <w:noProof/>
        </w:rPr>
        <w:t>Introduction</w:t>
      </w:r>
      <w:r>
        <w:rPr>
          <w:noProof/>
        </w:rPr>
        <w:tab/>
      </w:r>
      <w:r>
        <w:rPr>
          <w:noProof/>
        </w:rPr>
        <w:fldChar w:fldCharType="begin"/>
      </w:r>
      <w:r>
        <w:rPr>
          <w:noProof/>
        </w:rPr>
        <w:instrText xml:space="preserve"> PAGEREF _Toc523347783 \h </w:instrText>
      </w:r>
      <w:r>
        <w:rPr>
          <w:noProof/>
        </w:rPr>
      </w:r>
      <w:r>
        <w:rPr>
          <w:noProof/>
        </w:rPr>
        <w:fldChar w:fldCharType="separate"/>
      </w:r>
      <w:r>
        <w:rPr>
          <w:noProof/>
        </w:rPr>
        <w:t>93</w:t>
      </w:r>
      <w:r>
        <w:rPr>
          <w:noProof/>
        </w:rPr>
        <w:fldChar w:fldCharType="end"/>
      </w:r>
    </w:p>
    <w:p w14:paraId="5933D7BA" w14:textId="76A9E653"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4.2</w:t>
      </w:r>
      <w:r>
        <w:rPr>
          <w:rFonts w:asciiTheme="minorHAnsi" w:eastAsiaTheme="minorEastAsia" w:hAnsiTheme="minorHAnsi" w:cstheme="minorBidi"/>
          <w:noProof/>
          <w:sz w:val="22"/>
          <w:szCs w:val="22"/>
        </w:rPr>
        <w:tab/>
      </w:r>
      <w:r w:rsidRPr="00A32CB6">
        <w:rPr>
          <w:noProof/>
        </w:rPr>
        <w:t>Methodologies</w:t>
      </w:r>
      <w:r>
        <w:rPr>
          <w:noProof/>
        </w:rPr>
        <w:tab/>
      </w:r>
      <w:r>
        <w:rPr>
          <w:noProof/>
        </w:rPr>
        <w:fldChar w:fldCharType="begin"/>
      </w:r>
      <w:r>
        <w:rPr>
          <w:noProof/>
        </w:rPr>
        <w:instrText xml:space="preserve"> PAGEREF _Toc523347784 \h </w:instrText>
      </w:r>
      <w:r>
        <w:rPr>
          <w:noProof/>
        </w:rPr>
      </w:r>
      <w:r>
        <w:rPr>
          <w:noProof/>
        </w:rPr>
        <w:fldChar w:fldCharType="separate"/>
      </w:r>
      <w:r>
        <w:rPr>
          <w:noProof/>
        </w:rPr>
        <w:t>94</w:t>
      </w:r>
      <w:r>
        <w:rPr>
          <w:noProof/>
        </w:rPr>
        <w:fldChar w:fldCharType="end"/>
      </w:r>
    </w:p>
    <w:p w14:paraId="34E7F35B" w14:textId="014C0870"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4.2.1</w:t>
      </w:r>
      <w:r>
        <w:rPr>
          <w:rFonts w:asciiTheme="minorHAnsi" w:eastAsiaTheme="minorEastAsia" w:hAnsiTheme="minorHAnsi" w:cstheme="minorBidi"/>
          <w:iCs w:val="0"/>
          <w:noProof/>
          <w:sz w:val="22"/>
          <w:szCs w:val="22"/>
        </w:rPr>
        <w:tab/>
      </w:r>
      <w:r>
        <w:rPr>
          <w:noProof/>
        </w:rPr>
        <w:t>Objective functions</w:t>
      </w:r>
      <w:r>
        <w:rPr>
          <w:noProof/>
        </w:rPr>
        <w:tab/>
      </w:r>
      <w:r>
        <w:rPr>
          <w:noProof/>
        </w:rPr>
        <w:fldChar w:fldCharType="begin"/>
      </w:r>
      <w:r>
        <w:rPr>
          <w:noProof/>
        </w:rPr>
        <w:instrText xml:space="preserve"> PAGEREF _Toc523347785 \h </w:instrText>
      </w:r>
      <w:r>
        <w:rPr>
          <w:noProof/>
        </w:rPr>
      </w:r>
      <w:r>
        <w:rPr>
          <w:noProof/>
        </w:rPr>
        <w:fldChar w:fldCharType="separate"/>
      </w:r>
      <w:r>
        <w:rPr>
          <w:noProof/>
        </w:rPr>
        <w:t>94</w:t>
      </w:r>
      <w:r>
        <w:rPr>
          <w:noProof/>
        </w:rPr>
        <w:fldChar w:fldCharType="end"/>
      </w:r>
    </w:p>
    <w:p w14:paraId="416FBC68" w14:textId="2F9D8080" w:rsidR="00C334A7" w:rsidRDefault="00C334A7">
      <w:pPr>
        <w:pStyle w:val="TOC4"/>
        <w:tabs>
          <w:tab w:val="right" w:leader="dot" w:pos="7920"/>
        </w:tabs>
        <w:rPr>
          <w:rFonts w:asciiTheme="minorHAnsi" w:eastAsiaTheme="minorEastAsia" w:hAnsiTheme="minorHAnsi" w:cstheme="minorBidi"/>
          <w:noProof/>
          <w:sz w:val="22"/>
          <w:szCs w:val="22"/>
        </w:rPr>
      </w:pPr>
      <w:r>
        <w:rPr>
          <w:noProof/>
        </w:rPr>
        <w:t>4.2.1.1 Cost functions</w:t>
      </w:r>
      <w:r>
        <w:rPr>
          <w:noProof/>
        </w:rPr>
        <w:tab/>
      </w:r>
      <w:r>
        <w:rPr>
          <w:noProof/>
        </w:rPr>
        <w:fldChar w:fldCharType="begin"/>
      </w:r>
      <w:r>
        <w:rPr>
          <w:noProof/>
        </w:rPr>
        <w:instrText xml:space="preserve"> PAGEREF _Toc523347786 \h </w:instrText>
      </w:r>
      <w:r>
        <w:rPr>
          <w:noProof/>
        </w:rPr>
      </w:r>
      <w:r>
        <w:rPr>
          <w:noProof/>
        </w:rPr>
        <w:fldChar w:fldCharType="separate"/>
      </w:r>
      <w:r>
        <w:rPr>
          <w:noProof/>
        </w:rPr>
        <w:t>94</w:t>
      </w:r>
      <w:r>
        <w:rPr>
          <w:noProof/>
        </w:rPr>
        <w:fldChar w:fldCharType="end"/>
      </w:r>
    </w:p>
    <w:p w14:paraId="769BAD28" w14:textId="4FEA568D" w:rsidR="00C334A7" w:rsidRDefault="00C334A7">
      <w:pPr>
        <w:pStyle w:val="TOC4"/>
        <w:tabs>
          <w:tab w:val="right" w:leader="dot" w:pos="7920"/>
        </w:tabs>
        <w:rPr>
          <w:rFonts w:asciiTheme="minorHAnsi" w:eastAsiaTheme="minorEastAsia" w:hAnsiTheme="minorHAnsi" w:cstheme="minorBidi"/>
          <w:noProof/>
          <w:sz w:val="22"/>
          <w:szCs w:val="22"/>
        </w:rPr>
      </w:pPr>
      <w:r>
        <w:rPr>
          <w:noProof/>
        </w:rPr>
        <w:t>4.2.1.2 Emission functions</w:t>
      </w:r>
      <w:r>
        <w:rPr>
          <w:noProof/>
        </w:rPr>
        <w:tab/>
      </w:r>
      <w:r>
        <w:rPr>
          <w:noProof/>
        </w:rPr>
        <w:fldChar w:fldCharType="begin"/>
      </w:r>
      <w:r>
        <w:rPr>
          <w:noProof/>
        </w:rPr>
        <w:instrText xml:space="preserve"> PAGEREF _Toc523347787 \h </w:instrText>
      </w:r>
      <w:r>
        <w:rPr>
          <w:noProof/>
        </w:rPr>
      </w:r>
      <w:r>
        <w:rPr>
          <w:noProof/>
        </w:rPr>
        <w:fldChar w:fldCharType="separate"/>
      </w:r>
      <w:r>
        <w:rPr>
          <w:noProof/>
        </w:rPr>
        <w:t>96</w:t>
      </w:r>
      <w:r>
        <w:rPr>
          <w:noProof/>
        </w:rPr>
        <w:fldChar w:fldCharType="end"/>
      </w:r>
    </w:p>
    <w:p w14:paraId="4D4ECD65" w14:textId="5D8B2957" w:rsidR="00C334A7" w:rsidRDefault="00C334A7">
      <w:pPr>
        <w:pStyle w:val="TOC4"/>
        <w:tabs>
          <w:tab w:val="right" w:leader="dot" w:pos="7920"/>
        </w:tabs>
        <w:rPr>
          <w:rFonts w:asciiTheme="minorHAnsi" w:eastAsiaTheme="minorEastAsia" w:hAnsiTheme="minorHAnsi" w:cstheme="minorBidi"/>
          <w:noProof/>
          <w:sz w:val="22"/>
          <w:szCs w:val="22"/>
        </w:rPr>
      </w:pPr>
      <w:r>
        <w:rPr>
          <w:noProof/>
        </w:rPr>
        <w:t>4.2.1.3 Emission constrained costs</w:t>
      </w:r>
      <w:r>
        <w:rPr>
          <w:noProof/>
        </w:rPr>
        <w:tab/>
      </w:r>
      <w:r>
        <w:rPr>
          <w:noProof/>
        </w:rPr>
        <w:fldChar w:fldCharType="begin"/>
      </w:r>
      <w:r>
        <w:rPr>
          <w:noProof/>
        </w:rPr>
        <w:instrText xml:space="preserve"> PAGEREF _Toc523347788 \h </w:instrText>
      </w:r>
      <w:r>
        <w:rPr>
          <w:noProof/>
        </w:rPr>
      </w:r>
      <w:r>
        <w:rPr>
          <w:noProof/>
        </w:rPr>
        <w:fldChar w:fldCharType="separate"/>
      </w:r>
      <w:r>
        <w:rPr>
          <w:noProof/>
        </w:rPr>
        <w:t>97</w:t>
      </w:r>
      <w:r>
        <w:rPr>
          <w:noProof/>
        </w:rPr>
        <w:fldChar w:fldCharType="end"/>
      </w:r>
    </w:p>
    <w:p w14:paraId="632A6AE4" w14:textId="2BFBD733"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4.2.2</w:t>
      </w:r>
      <w:r>
        <w:rPr>
          <w:rFonts w:asciiTheme="minorHAnsi" w:eastAsiaTheme="minorEastAsia" w:hAnsiTheme="minorHAnsi" w:cstheme="minorBidi"/>
          <w:iCs w:val="0"/>
          <w:noProof/>
          <w:sz w:val="22"/>
          <w:szCs w:val="22"/>
        </w:rPr>
        <w:tab/>
      </w:r>
      <w:r>
        <w:rPr>
          <w:noProof/>
        </w:rPr>
        <w:t>Constraints</w:t>
      </w:r>
      <w:r>
        <w:rPr>
          <w:noProof/>
        </w:rPr>
        <w:tab/>
      </w:r>
      <w:r>
        <w:rPr>
          <w:noProof/>
        </w:rPr>
        <w:fldChar w:fldCharType="begin"/>
      </w:r>
      <w:r>
        <w:rPr>
          <w:noProof/>
        </w:rPr>
        <w:instrText xml:space="preserve"> PAGEREF _Toc523347789 \h </w:instrText>
      </w:r>
      <w:r>
        <w:rPr>
          <w:noProof/>
        </w:rPr>
      </w:r>
      <w:r>
        <w:rPr>
          <w:noProof/>
        </w:rPr>
        <w:fldChar w:fldCharType="separate"/>
      </w:r>
      <w:r>
        <w:rPr>
          <w:noProof/>
        </w:rPr>
        <w:t>97</w:t>
      </w:r>
      <w:r>
        <w:rPr>
          <w:noProof/>
        </w:rPr>
        <w:fldChar w:fldCharType="end"/>
      </w:r>
    </w:p>
    <w:p w14:paraId="6D538671" w14:textId="434C32C3" w:rsidR="00C334A7" w:rsidRDefault="00C334A7">
      <w:pPr>
        <w:pStyle w:val="TOC4"/>
        <w:tabs>
          <w:tab w:val="right" w:leader="dot" w:pos="7920"/>
        </w:tabs>
        <w:rPr>
          <w:rFonts w:asciiTheme="minorHAnsi" w:eastAsiaTheme="minorEastAsia" w:hAnsiTheme="minorHAnsi" w:cstheme="minorBidi"/>
          <w:noProof/>
          <w:sz w:val="22"/>
          <w:szCs w:val="22"/>
        </w:rPr>
      </w:pPr>
      <w:r>
        <w:rPr>
          <w:noProof/>
        </w:rPr>
        <w:t>4.2.2.1 Real power balance</w:t>
      </w:r>
      <w:r>
        <w:rPr>
          <w:noProof/>
        </w:rPr>
        <w:tab/>
      </w:r>
      <w:r>
        <w:rPr>
          <w:noProof/>
        </w:rPr>
        <w:fldChar w:fldCharType="begin"/>
      </w:r>
      <w:r>
        <w:rPr>
          <w:noProof/>
        </w:rPr>
        <w:instrText xml:space="preserve"> PAGEREF _Toc523347790 \h </w:instrText>
      </w:r>
      <w:r>
        <w:rPr>
          <w:noProof/>
        </w:rPr>
      </w:r>
      <w:r>
        <w:rPr>
          <w:noProof/>
        </w:rPr>
        <w:fldChar w:fldCharType="separate"/>
      </w:r>
      <w:r>
        <w:rPr>
          <w:noProof/>
        </w:rPr>
        <w:t>97</w:t>
      </w:r>
      <w:r>
        <w:rPr>
          <w:noProof/>
        </w:rPr>
        <w:fldChar w:fldCharType="end"/>
      </w:r>
    </w:p>
    <w:p w14:paraId="3859802F" w14:textId="03EFBB58" w:rsidR="00C334A7" w:rsidRDefault="00C334A7">
      <w:pPr>
        <w:pStyle w:val="TOC4"/>
        <w:tabs>
          <w:tab w:val="right" w:leader="dot" w:pos="7920"/>
        </w:tabs>
        <w:rPr>
          <w:rFonts w:asciiTheme="minorHAnsi" w:eastAsiaTheme="minorEastAsia" w:hAnsiTheme="minorHAnsi" w:cstheme="minorBidi"/>
          <w:noProof/>
          <w:sz w:val="22"/>
          <w:szCs w:val="22"/>
        </w:rPr>
      </w:pPr>
      <w:r>
        <w:rPr>
          <w:noProof/>
        </w:rPr>
        <w:t>4.2.2.2 Power output limit</w:t>
      </w:r>
      <w:r>
        <w:rPr>
          <w:noProof/>
        </w:rPr>
        <w:tab/>
      </w:r>
      <w:r>
        <w:rPr>
          <w:noProof/>
        </w:rPr>
        <w:fldChar w:fldCharType="begin"/>
      </w:r>
      <w:r>
        <w:rPr>
          <w:noProof/>
        </w:rPr>
        <w:instrText xml:space="preserve"> PAGEREF _Toc523347791 \h </w:instrText>
      </w:r>
      <w:r>
        <w:rPr>
          <w:noProof/>
        </w:rPr>
      </w:r>
      <w:r>
        <w:rPr>
          <w:noProof/>
        </w:rPr>
        <w:fldChar w:fldCharType="separate"/>
      </w:r>
      <w:r>
        <w:rPr>
          <w:noProof/>
        </w:rPr>
        <w:t>97</w:t>
      </w:r>
      <w:r>
        <w:rPr>
          <w:noProof/>
        </w:rPr>
        <w:fldChar w:fldCharType="end"/>
      </w:r>
    </w:p>
    <w:p w14:paraId="5C974A89" w14:textId="094E90A3" w:rsidR="00C334A7" w:rsidRDefault="00C334A7">
      <w:pPr>
        <w:pStyle w:val="TOC4"/>
        <w:tabs>
          <w:tab w:val="right" w:leader="dot" w:pos="7920"/>
        </w:tabs>
        <w:rPr>
          <w:rFonts w:asciiTheme="minorHAnsi" w:eastAsiaTheme="minorEastAsia" w:hAnsiTheme="minorHAnsi" w:cstheme="minorBidi"/>
          <w:noProof/>
          <w:sz w:val="22"/>
          <w:szCs w:val="22"/>
        </w:rPr>
      </w:pPr>
      <w:r>
        <w:rPr>
          <w:noProof/>
        </w:rPr>
        <w:t>4.2.2.3 Ramp rate</w:t>
      </w:r>
      <w:r>
        <w:rPr>
          <w:noProof/>
        </w:rPr>
        <w:tab/>
      </w:r>
      <w:r>
        <w:rPr>
          <w:noProof/>
        </w:rPr>
        <w:fldChar w:fldCharType="begin"/>
      </w:r>
      <w:r>
        <w:rPr>
          <w:noProof/>
        </w:rPr>
        <w:instrText xml:space="preserve"> PAGEREF _Toc523347792 \h </w:instrText>
      </w:r>
      <w:r>
        <w:rPr>
          <w:noProof/>
        </w:rPr>
      </w:r>
      <w:r>
        <w:rPr>
          <w:noProof/>
        </w:rPr>
        <w:fldChar w:fldCharType="separate"/>
      </w:r>
      <w:r>
        <w:rPr>
          <w:noProof/>
        </w:rPr>
        <w:t>98</w:t>
      </w:r>
      <w:r>
        <w:rPr>
          <w:noProof/>
        </w:rPr>
        <w:fldChar w:fldCharType="end"/>
      </w:r>
    </w:p>
    <w:p w14:paraId="33136434" w14:textId="5894AF0C" w:rsidR="00C334A7" w:rsidRDefault="00C334A7">
      <w:pPr>
        <w:pStyle w:val="TOC4"/>
        <w:tabs>
          <w:tab w:val="right" w:leader="dot" w:pos="7920"/>
        </w:tabs>
        <w:rPr>
          <w:rFonts w:asciiTheme="minorHAnsi" w:eastAsiaTheme="minorEastAsia" w:hAnsiTheme="minorHAnsi" w:cstheme="minorBidi"/>
          <w:noProof/>
          <w:sz w:val="22"/>
          <w:szCs w:val="22"/>
        </w:rPr>
      </w:pPr>
      <w:r>
        <w:rPr>
          <w:noProof/>
        </w:rPr>
        <w:t>4.2.2.4 Emission limit</w:t>
      </w:r>
      <w:r>
        <w:rPr>
          <w:noProof/>
        </w:rPr>
        <w:tab/>
      </w:r>
      <w:r>
        <w:rPr>
          <w:noProof/>
        </w:rPr>
        <w:fldChar w:fldCharType="begin"/>
      </w:r>
      <w:r>
        <w:rPr>
          <w:noProof/>
        </w:rPr>
        <w:instrText xml:space="preserve"> PAGEREF _Toc523347793 \h </w:instrText>
      </w:r>
      <w:r>
        <w:rPr>
          <w:noProof/>
        </w:rPr>
      </w:r>
      <w:r>
        <w:rPr>
          <w:noProof/>
        </w:rPr>
        <w:fldChar w:fldCharType="separate"/>
      </w:r>
      <w:r>
        <w:rPr>
          <w:noProof/>
        </w:rPr>
        <w:t>98</w:t>
      </w:r>
      <w:r>
        <w:rPr>
          <w:noProof/>
        </w:rPr>
        <w:fldChar w:fldCharType="end"/>
      </w:r>
    </w:p>
    <w:p w14:paraId="09F7F117" w14:textId="43C1AAE3" w:rsidR="00C334A7" w:rsidRDefault="00C334A7">
      <w:pPr>
        <w:pStyle w:val="TOC4"/>
        <w:tabs>
          <w:tab w:val="right" w:leader="dot" w:pos="7920"/>
        </w:tabs>
        <w:rPr>
          <w:rFonts w:asciiTheme="minorHAnsi" w:eastAsiaTheme="minorEastAsia" w:hAnsiTheme="minorHAnsi" w:cstheme="minorBidi"/>
          <w:noProof/>
          <w:sz w:val="22"/>
          <w:szCs w:val="22"/>
        </w:rPr>
      </w:pPr>
      <w:r>
        <w:rPr>
          <w:noProof/>
        </w:rPr>
        <w:t>4.2.2.5 Spinning reserve</w:t>
      </w:r>
      <w:r>
        <w:rPr>
          <w:noProof/>
        </w:rPr>
        <w:tab/>
      </w:r>
      <w:r>
        <w:rPr>
          <w:noProof/>
        </w:rPr>
        <w:fldChar w:fldCharType="begin"/>
      </w:r>
      <w:r>
        <w:rPr>
          <w:noProof/>
        </w:rPr>
        <w:instrText xml:space="preserve"> PAGEREF _Toc523347794 \h </w:instrText>
      </w:r>
      <w:r>
        <w:rPr>
          <w:noProof/>
        </w:rPr>
      </w:r>
      <w:r>
        <w:rPr>
          <w:noProof/>
        </w:rPr>
        <w:fldChar w:fldCharType="separate"/>
      </w:r>
      <w:r>
        <w:rPr>
          <w:noProof/>
        </w:rPr>
        <w:t>99</w:t>
      </w:r>
      <w:r>
        <w:rPr>
          <w:noProof/>
        </w:rPr>
        <w:fldChar w:fldCharType="end"/>
      </w:r>
    </w:p>
    <w:p w14:paraId="07E8BCCD" w14:textId="4C6E12F2"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4.3</w:t>
      </w:r>
      <w:r>
        <w:rPr>
          <w:rFonts w:asciiTheme="minorHAnsi" w:eastAsiaTheme="minorEastAsia" w:hAnsiTheme="minorHAnsi" w:cstheme="minorBidi"/>
          <w:noProof/>
          <w:sz w:val="22"/>
          <w:szCs w:val="22"/>
        </w:rPr>
        <w:tab/>
      </w:r>
      <w:r w:rsidRPr="00A32CB6">
        <w:rPr>
          <w:noProof/>
        </w:rPr>
        <w:t>Model validation</w:t>
      </w:r>
      <w:r>
        <w:rPr>
          <w:noProof/>
        </w:rPr>
        <w:tab/>
      </w:r>
      <w:r>
        <w:rPr>
          <w:noProof/>
        </w:rPr>
        <w:fldChar w:fldCharType="begin"/>
      </w:r>
      <w:r>
        <w:rPr>
          <w:noProof/>
        </w:rPr>
        <w:instrText xml:space="preserve"> PAGEREF _Toc523347795 \h </w:instrText>
      </w:r>
      <w:r>
        <w:rPr>
          <w:noProof/>
        </w:rPr>
      </w:r>
      <w:r>
        <w:rPr>
          <w:noProof/>
        </w:rPr>
        <w:fldChar w:fldCharType="separate"/>
      </w:r>
      <w:r>
        <w:rPr>
          <w:noProof/>
        </w:rPr>
        <w:t>100</w:t>
      </w:r>
      <w:r>
        <w:rPr>
          <w:noProof/>
        </w:rPr>
        <w:fldChar w:fldCharType="end"/>
      </w:r>
    </w:p>
    <w:p w14:paraId="069FB5DB" w14:textId="1775EA58"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4.4</w:t>
      </w:r>
      <w:r>
        <w:rPr>
          <w:rFonts w:asciiTheme="minorHAnsi" w:eastAsiaTheme="minorEastAsia" w:hAnsiTheme="minorHAnsi" w:cstheme="minorBidi"/>
          <w:noProof/>
          <w:sz w:val="22"/>
          <w:szCs w:val="22"/>
        </w:rPr>
        <w:tab/>
      </w:r>
      <w:r w:rsidRPr="00A32CB6">
        <w:rPr>
          <w:noProof/>
        </w:rPr>
        <w:t>Case study</w:t>
      </w:r>
      <w:r>
        <w:rPr>
          <w:noProof/>
        </w:rPr>
        <w:tab/>
      </w:r>
      <w:r>
        <w:rPr>
          <w:noProof/>
        </w:rPr>
        <w:fldChar w:fldCharType="begin"/>
      </w:r>
      <w:r>
        <w:rPr>
          <w:noProof/>
        </w:rPr>
        <w:instrText xml:space="preserve"> PAGEREF _Toc523347796 \h </w:instrText>
      </w:r>
      <w:r>
        <w:rPr>
          <w:noProof/>
        </w:rPr>
      </w:r>
      <w:r>
        <w:rPr>
          <w:noProof/>
        </w:rPr>
        <w:fldChar w:fldCharType="separate"/>
      </w:r>
      <w:r>
        <w:rPr>
          <w:noProof/>
        </w:rPr>
        <w:t>100</w:t>
      </w:r>
      <w:r>
        <w:rPr>
          <w:noProof/>
        </w:rPr>
        <w:fldChar w:fldCharType="end"/>
      </w:r>
    </w:p>
    <w:p w14:paraId="38103A92" w14:textId="21FF8BEB"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4.4.1</w:t>
      </w:r>
      <w:r>
        <w:rPr>
          <w:rFonts w:asciiTheme="minorHAnsi" w:eastAsiaTheme="minorEastAsia" w:hAnsiTheme="minorHAnsi" w:cstheme="minorBidi"/>
          <w:iCs w:val="0"/>
          <w:noProof/>
          <w:sz w:val="22"/>
          <w:szCs w:val="22"/>
        </w:rPr>
        <w:tab/>
      </w:r>
      <w:r>
        <w:rPr>
          <w:noProof/>
        </w:rPr>
        <w:t>Data modification</w:t>
      </w:r>
      <w:r>
        <w:rPr>
          <w:noProof/>
        </w:rPr>
        <w:tab/>
      </w:r>
      <w:r>
        <w:rPr>
          <w:noProof/>
        </w:rPr>
        <w:fldChar w:fldCharType="begin"/>
      </w:r>
      <w:r>
        <w:rPr>
          <w:noProof/>
        </w:rPr>
        <w:instrText xml:space="preserve"> PAGEREF _Toc523347797 \h </w:instrText>
      </w:r>
      <w:r>
        <w:rPr>
          <w:noProof/>
        </w:rPr>
      </w:r>
      <w:r>
        <w:rPr>
          <w:noProof/>
        </w:rPr>
        <w:fldChar w:fldCharType="separate"/>
      </w:r>
      <w:r>
        <w:rPr>
          <w:noProof/>
        </w:rPr>
        <w:t>103</w:t>
      </w:r>
      <w:r>
        <w:rPr>
          <w:noProof/>
        </w:rPr>
        <w:fldChar w:fldCharType="end"/>
      </w:r>
    </w:p>
    <w:p w14:paraId="61A3CCBA" w14:textId="4F7428DD"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4.4.2</w:t>
      </w:r>
      <w:r>
        <w:rPr>
          <w:rFonts w:asciiTheme="minorHAnsi" w:eastAsiaTheme="minorEastAsia" w:hAnsiTheme="minorHAnsi" w:cstheme="minorBidi"/>
          <w:iCs w:val="0"/>
          <w:noProof/>
          <w:sz w:val="22"/>
          <w:szCs w:val="22"/>
        </w:rPr>
        <w:tab/>
      </w:r>
      <w:r>
        <w:rPr>
          <w:noProof/>
        </w:rPr>
        <w:t>Case 1</w:t>
      </w:r>
      <w:r>
        <w:rPr>
          <w:noProof/>
        </w:rPr>
        <w:tab/>
      </w:r>
      <w:r>
        <w:rPr>
          <w:noProof/>
        </w:rPr>
        <w:fldChar w:fldCharType="begin"/>
      </w:r>
      <w:r>
        <w:rPr>
          <w:noProof/>
        </w:rPr>
        <w:instrText xml:space="preserve"> PAGEREF _Toc523347798 \h </w:instrText>
      </w:r>
      <w:r>
        <w:rPr>
          <w:noProof/>
        </w:rPr>
      </w:r>
      <w:r>
        <w:rPr>
          <w:noProof/>
        </w:rPr>
        <w:fldChar w:fldCharType="separate"/>
      </w:r>
      <w:r>
        <w:rPr>
          <w:noProof/>
        </w:rPr>
        <w:t>105</w:t>
      </w:r>
      <w:r>
        <w:rPr>
          <w:noProof/>
        </w:rPr>
        <w:fldChar w:fldCharType="end"/>
      </w:r>
    </w:p>
    <w:p w14:paraId="63F1E5AB" w14:textId="79852302" w:rsidR="00C334A7" w:rsidRDefault="00C334A7">
      <w:pPr>
        <w:pStyle w:val="TOC4"/>
        <w:tabs>
          <w:tab w:val="right" w:leader="dot" w:pos="7920"/>
        </w:tabs>
        <w:rPr>
          <w:rFonts w:asciiTheme="minorHAnsi" w:eastAsiaTheme="minorEastAsia" w:hAnsiTheme="minorHAnsi" w:cstheme="minorBidi"/>
          <w:noProof/>
          <w:sz w:val="22"/>
          <w:szCs w:val="22"/>
        </w:rPr>
      </w:pPr>
      <w:r>
        <w:rPr>
          <w:noProof/>
        </w:rPr>
        <w:t>4.4.2.1 Inter-day results</w:t>
      </w:r>
      <w:r>
        <w:rPr>
          <w:noProof/>
        </w:rPr>
        <w:tab/>
      </w:r>
      <w:r>
        <w:rPr>
          <w:noProof/>
        </w:rPr>
        <w:fldChar w:fldCharType="begin"/>
      </w:r>
      <w:r>
        <w:rPr>
          <w:noProof/>
        </w:rPr>
        <w:instrText xml:space="preserve"> PAGEREF _Toc523347799 \h </w:instrText>
      </w:r>
      <w:r>
        <w:rPr>
          <w:noProof/>
        </w:rPr>
      </w:r>
      <w:r>
        <w:rPr>
          <w:noProof/>
        </w:rPr>
        <w:fldChar w:fldCharType="separate"/>
      </w:r>
      <w:r>
        <w:rPr>
          <w:noProof/>
        </w:rPr>
        <w:t>106</w:t>
      </w:r>
      <w:r>
        <w:rPr>
          <w:noProof/>
        </w:rPr>
        <w:fldChar w:fldCharType="end"/>
      </w:r>
    </w:p>
    <w:p w14:paraId="5204B2C0" w14:textId="798DB4B0" w:rsidR="00C334A7" w:rsidRDefault="00C334A7">
      <w:pPr>
        <w:pStyle w:val="TOC4"/>
        <w:tabs>
          <w:tab w:val="right" w:leader="dot" w:pos="7920"/>
        </w:tabs>
        <w:rPr>
          <w:rFonts w:asciiTheme="minorHAnsi" w:eastAsiaTheme="minorEastAsia" w:hAnsiTheme="minorHAnsi" w:cstheme="minorBidi"/>
          <w:noProof/>
          <w:sz w:val="22"/>
          <w:szCs w:val="22"/>
        </w:rPr>
      </w:pPr>
      <w:r>
        <w:rPr>
          <w:noProof/>
        </w:rPr>
        <w:t>4.4.2.2 Intra-day results</w:t>
      </w:r>
      <w:r>
        <w:rPr>
          <w:noProof/>
        </w:rPr>
        <w:tab/>
      </w:r>
      <w:r>
        <w:rPr>
          <w:noProof/>
        </w:rPr>
        <w:fldChar w:fldCharType="begin"/>
      </w:r>
      <w:r>
        <w:rPr>
          <w:noProof/>
        </w:rPr>
        <w:instrText xml:space="preserve"> PAGEREF _Toc523347800 \h </w:instrText>
      </w:r>
      <w:r>
        <w:rPr>
          <w:noProof/>
        </w:rPr>
      </w:r>
      <w:r>
        <w:rPr>
          <w:noProof/>
        </w:rPr>
        <w:fldChar w:fldCharType="separate"/>
      </w:r>
      <w:r>
        <w:rPr>
          <w:noProof/>
        </w:rPr>
        <w:t>108</w:t>
      </w:r>
      <w:r>
        <w:rPr>
          <w:noProof/>
        </w:rPr>
        <w:fldChar w:fldCharType="end"/>
      </w:r>
    </w:p>
    <w:p w14:paraId="194A6398" w14:textId="620877B9"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4.4.3</w:t>
      </w:r>
      <w:r>
        <w:rPr>
          <w:rFonts w:asciiTheme="minorHAnsi" w:eastAsiaTheme="minorEastAsia" w:hAnsiTheme="minorHAnsi" w:cstheme="minorBidi"/>
          <w:iCs w:val="0"/>
          <w:noProof/>
          <w:sz w:val="22"/>
          <w:szCs w:val="22"/>
        </w:rPr>
        <w:tab/>
      </w:r>
      <w:r>
        <w:rPr>
          <w:noProof/>
        </w:rPr>
        <w:t>Case 2</w:t>
      </w:r>
      <w:r>
        <w:rPr>
          <w:noProof/>
        </w:rPr>
        <w:tab/>
      </w:r>
      <w:r>
        <w:rPr>
          <w:noProof/>
        </w:rPr>
        <w:fldChar w:fldCharType="begin"/>
      </w:r>
      <w:r>
        <w:rPr>
          <w:noProof/>
        </w:rPr>
        <w:instrText xml:space="preserve"> PAGEREF _Toc523347801 \h </w:instrText>
      </w:r>
      <w:r>
        <w:rPr>
          <w:noProof/>
        </w:rPr>
      </w:r>
      <w:r>
        <w:rPr>
          <w:noProof/>
        </w:rPr>
        <w:fldChar w:fldCharType="separate"/>
      </w:r>
      <w:r>
        <w:rPr>
          <w:noProof/>
        </w:rPr>
        <w:t>113</w:t>
      </w:r>
      <w:r>
        <w:rPr>
          <w:noProof/>
        </w:rPr>
        <w:fldChar w:fldCharType="end"/>
      </w:r>
    </w:p>
    <w:p w14:paraId="55DB6AA6" w14:textId="3C743505"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4.5</w:t>
      </w:r>
      <w:r>
        <w:rPr>
          <w:rFonts w:asciiTheme="minorHAnsi" w:eastAsiaTheme="minorEastAsia" w:hAnsiTheme="minorHAnsi" w:cstheme="minorBidi"/>
          <w:noProof/>
          <w:sz w:val="22"/>
          <w:szCs w:val="22"/>
        </w:rPr>
        <w:tab/>
      </w:r>
      <w:r w:rsidRPr="00A32CB6">
        <w:rPr>
          <w:noProof/>
        </w:rPr>
        <w:t>Discussion</w:t>
      </w:r>
      <w:r>
        <w:rPr>
          <w:noProof/>
        </w:rPr>
        <w:tab/>
      </w:r>
      <w:r>
        <w:rPr>
          <w:noProof/>
        </w:rPr>
        <w:fldChar w:fldCharType="begin"/>
      </w:r>
      <w:r>
        <w:rPr>
          <w:noProof/>
        </w:rPr>
        <w:instrText xml:space="preserve"> PAGEREF _Toc523347802 \h </w:instrText>
      </w:r>
      <w:r>
        <w:rPr>
          <w:noProof/>
        </w:rPr>
      </w:r>
      <w:r>
        <w:rPr>
          <w:noProof/>
        </w:rPr>
        <w:fldChar w:fldCharType="separate"/>
      </w:r>
      <w:r>
        <w:rPr>
          <w:noProof/>
        </w:rPr>
        <w:t>118</w:t>
      </w:r>
      <w:r>
        <w:rPr>
          <w:noProof/>
        </w:rPr>
        <w:fldChar w:fldCharType="end"/>
      </w:r>
    </w:p>
    <w:p w14:paraId="5D97577E" w14:textId="3A99D435"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4.6</w:t>
      </w:r>
      <w:r>
        <w:rPr>
          <w:rFonts w:asciiTheme="minorHAnsi" w:eastAsiaTheme="minorEastAsia" w:hAnsiTheme="minorHAnsi" w:cstheme="minorBidi"/>
          <w:noProof/>
          <w:sz w:val="22"/>
          <w:szCs w:val="22"/>
        </w:rPr>
        <w:tab/>
      </w:r>
      <w:r w:rsidRPr="00A32CB6">
        <w:rPr>
          <w:noProof/>
        </w:rPr>
        <w:t>Conclusions</w:t>
      </w:r>
      <w:r>
        <w:rPr>
          <w:noProof/>
        </w:rPr>
        <w:tab/>
      </w:r>
      <w:r>
        <w:rPr>
          <w:noProof/>
        </w:rPr>
        <w:fldChar w:fldCharType="begin"/>
      </w:r>
      <w:r>
        <w:rPr>
          <w:noProof/>
        </w:rPr>
        <w:instrText xml:space="preserve"> PAGEREF _Toc523347803 \h </w:instrText>
      </w:r>
      <w:r>
        <w:rPr>
          <w:noProof/>
        </w:rPr>
      </w:r>
      <w:r>
        <w:rPr>
          <w:noProof/>
        </w:rPr>
        <w:fldChar w:fldCharType="separate"/>
      </w:r>
      <w:r>
        <w:rPr>
          <w:noProof/>
        </w:rPr>
        <w:t>120</w:t>
      </w:r>
      <w:r>
        <w:rPr>
          <w:noProof/>
        </w:rPr>
        <w:fldChar w:fldCharType="end"/>
      </w:r>
    </w:p>
    <w:p w14:paraId="120459EA" w14:textId="5F53D0C6" w:rsidR="00C334A7" w:rsidRDefault="00C334A7">
      <w:pPr>
        <w:pStyle w:val="TOC1"/>
        <w:tabs>
          <w:tab w:val="left" w:pos="1540"/>
          <w:tab w:val="right" w:leader="dot" w:pos="7920"/>
        </w:tabs>
        <w:rPr>
          <w:rFonts w:asciiTheme="minorHAnsi" w:eastAsiaTheme="minorEastAsia" w:hAnsiTheme="minorHAnsi" w:cstheme="minorBidi"/>
          <w:b w:val="0"/>
          <w:bCs w:val="0"/>
          <w:noProof/>
          <w:sz w:val="22"/>
          <w:szCs w:val="22"/>
        </w:rPr>
      </w:pPr>
      <w:r w:rsidRPr="00A32CB6">
        <w:rPr>
          <w:noProof/>
        </w:rPr>
        <w:lastRenderedPageBreak/>
        <w:t>Chapter 5:</w:t>
      </w:r>
      <w:r>
        <w:rPr>
          <w:rFonts w:asciiTheme="minorHAnsi" w:eastAsiaTheme="minorEastAsia" w:hAnsiTheme="minorHAnsi" w:cstheme="minorBidi"/>
          <w:b w:val="0"/>
          <w:bCs w:val="0"/>
          <w:noProof/>
          <w:sz w:val="22"/>
          <w:szCs w:val="22"/>
        </w:rPr>
        <w:tab/>
      </w:r>
      <w:r w:rsidRPr="00A32CB6">
        <w:rPr>
          <w:noProof/>
        </w:rPr>
        <w:t>DEED model of an electrical system with conventional and wind-storage combined system under UK energy policies</w:t>
      </w:r>
      <w:r>
        <w:rPr>
          <w:noProof/>
        </w:rPr>
        <w:tab/>
      </w:r>
      <w:r>
        <w:rPr>
          <w:noProof/>
        </w:rPr>
        <w:fldChar w:fldCharType="begin"/>
      </w:r>
      <w:r>
        <w:rPr>
          <w:noProof/>
        </w:rPr>
        <w:instrText xml:space="preserve"> PAGEREF _Toc523347804 \h </w:instrText>
      </w:r>
      <w:r>
        <w:rPr>
          <w:noProof/>
        </w:rPr>
      </w:r>
      <w:r>
        <w:rPr>
          <w:noProof/>
        </w:rPr>
        <w:fldChar w:fldCharType="separate"/>
      </w:r>
      <w:r>
        <w:rPr>
          <w:noProof/>
        </w:rPr>
        <w:t>122</w:t>
      </w:r>
      <w:r>
        <w:rPr>
          <w:noProof/>
        </w:rPr>
        <w:fldChar w:fldCharType="end"/>
      </w:r>
    </w:p>
    <w:p w14:paraId="4BFA1104" w14:textId="2B9742D5"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5.1</w:t>
      </w:r>
      <w:r>
        <w:rPr>
          <w:rFonts w:asciiTheme="minorHAnsi" w:eastAsiaTheme="minorEastAsia" w:hAnsiTheme="minorHAnsi" w:cstheme="minorBidi"/>
          <w:noProof/>
          <w:sz w:val="22"/>
          <w:szCs w:val="22"/>
        </w:rPr>
        <w:tab/>
      </w:r>
      <w:r w:rsidRPr="00A32CB6">
        <w:rPr>
          <w:noProof/>
        </w:rPr>
        <w:t>Introduction</w:t>
      </w:r>
      <w:r>
        <w:rPr>
          <w:noProof/>
        </w:rPr>
        <w:tab/>
      </w:r>
      <w:r>
        <w:rPr>
          <w:noProof/>
        </w:rPr>
        <w:fldChar w:fldCharType="begin"/>
      </w:r>
      <w:r>
        <w:rPr>
          <w:noProof/>
        </w:rPr>
        <w:instrText xml:space="preserve"> PAGEREF _Toc523347805 \h </w:instrText>
      </w:r>
      <w:r>
        <w:rPr>
          <w:noProof/>
        </w:rPr>
      </w:r>
      <w:r>
        <w:rPr>
          <w:noProof/>
        </w:rPr>
        <w:fldChar w:fldCharType="separate"/>
      </w:r>
      <w:r>
        <w:rPr>
          <w:noProof/>
        </w:rPr>
        <w:t>123</w:t>
      </w:r>
      <w:r>
        <w:rPr>
          <w:noProof/>
        </w:rPr>
        <w:fldChar w:fldCharType="end"/>
      </w:r>
    </w:p>
    <w:p w14:paraId="536BAA55" w14:textId="526CAD1E"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5.2</w:t>
      </w:r>
      <w:r>
        <w:rPr>
          <w:rFonts w:asciiTheme="minorHAnsi" w:eastAsiaTheme="minorEastAsia" w:hAnsiTheme="minorHAnsi" w:cstheme="minorBidi"/>
          <w:noProof/>
          <w:sz w:val="22"/>
          <w:szCs w:val="22"/>
        </w:rPr>
        <w:tab/>
      </w:r>
      <w:r w:rsidRPr="00A32CB6">
        <w:rPr>
          <w:noProof/>
        </w:rPr>
        <w:t>Methodologies</w:t>
      </w:r>
      <w:r>
        <w:rPr>
          <w:noProof/>
        </w:rPr>
        <w:tab/>
      </w:r>
      <w:r>
        <w:rPr>
          <w:noProof/>
        </w:rPr>
        <w:fldChar w:fldCharType="begin"/>
      </w:r>
      <w:r>
        <w:rPr>
          <w:noProof/>
        </w:rPr>
        <w:instrText xml:space="preserve"> PAGEREF _Toc523347806 \h </w:instrText>
      </w:r>
      <w:r>
        <w:rPr>
          <w:noProof/>
        </w:rPr>
      </w:r>
      <w:r>
        <w:rPr>
          <w:noProof/>
        </w:rPr>
        <w:fldChar w:fldCharType="separate"/>
      </w:r>
      <w:r>
        <w:rPr>
          <w:noProof/>
        </w:rPr>
        <w:t>124</w:t>
      </w:r>
      <w:r>
        <w:rPr>
          <w:noProof/>
        </w:rPr>
        <w:fldChar w:fldCharType="end"/>
      </w:r>
    </w:p>
    <w:p w14:paraId="64725D96" w14:textId="6CFBD0A1"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5.2.1</w:t>
      </w:r>
      <w:r>
        <w:rPr>
          <w:rFonts w:asciiTheme="minorHAnsi" w:eastAsiaTheme="minorEastAsia" w:hAnsiTheme="minorHAnsi" w:cstheme="minorBidi"/>
          <w:iCs w:val="0"/>
          <w:noProof/>
          <w:sz w:val="22"/>
          <w:szCs w:val="22"/>
        </w:rPr>
        <w:tab/>
      </w:r>
      <w:r>
        <w:rPr>
          <w:noProof/>
        </w:rPr>
        <w:t>Objective functions</w:t>
      </w:r>
      <w:r>
        <w:rPr>
          <w:noProof/>
        </w:rPr>
        <w:tab/>
      </w:r>
      <w:r>
        <w:rPr>
          <w:noProof/>
        </w:rPr>
        <w:fldChar w:fldCharType="begin"/>
      </w:r>
      <w:r>
        <w:rPr>
          <w:noProof/>
        </w:rPr>
        <w:instrText xml:space="preserve"> PAGEREF _Toc523347807 \h </w:instrText>
      </w:r>
      <w:r>
        <w:rPr>
          <w:noProof/>
        </w:rPr>
      </w:r>
      <w:r>
        <w:rPr>
          <w:noProof/>
        </w:rPr>
        <w:fldChar w:fldCharType="separate"/>
      </w:r>
      <w:r>
        <w:rPr>
          <w:noProof/>
        </w:rPr>
        <w:t>124</w:t>
      </w:r>
      <w:r>
        <w:rPr>
          <w:noProof/>
        </w:rPr>
        <w:fldChar w:fldCharType="end"/>
      </w:r>
    </w:p>
    <w:p w14:paraId="127D341D" w14:textId="08CA5276" w:rsidR="00C334A7" w:rsidRDefault="00C334A7">
      <w:pPr>
        <w:pStyle w:val="TOC4"/>
        <w:tabs>
          <w:tab w:val="right" w:leader="dot" w:pos="7920"/>
        </w:tabs>
        <w:rPr>
          <w:rFonts w:asciiTheme="minorHAnsi" w:eastAsiaTheme="minorEastAsia" w:hAnsiTheme="minorHAnsi" w:cstheme="minorBidi"/>
          <w:noProof/>
          <w:sz w:val="22"/>
          <w:szCs w:val="22"/>
        </w:rPr>
      </w:pPr>
      <w:r>
        <w:rPr>
          <w:noProof/>
        </w:rPr>
        <w:t>5.2.1.1 Cost functions</w:t>
      </w:r>
      <w:r>
        <w:rPr>
          <w:noProof/>
        </w:rPr>
        <w:tab/>
      </w:r>
      <w:r>
        <w:rPr>
          <w:noProof/>
        </w:rPr>
        <w:fldChar w:fldCharType="begin"/>
      </w:r>
      <w:r>
        <w:rPr>
          <w:noProof/>
        </w:rPr>
        <w:instrText xml:space="preserve"> PAGEREF _Toc523347808 \h </w:instrText>
      </w:r>
      <w:r>
        <w:rPr>
          <w:noProof/>
        </w:rPr>
      </w:r>
      <w:r>
        <w:rPr>
          <w:noProof/>
        </w:rPr>
        <w:fldChar w:fldCharType="separate"/>
      </w:r>
      <w:r>
        <w:rPr>
          <w:noProof/>
        </w:rPr>
        <w:t>126</w:t>
      </w:r>
      <w:r>
        <w:rPr>
          <w:noProof/>
        </w:rPr>
        <w:fldChar w:fldCharType="end"/>
      </w:r>
    </w:p>
    <w:p w14:paraId="6844F03C" w14:textId="539C45AF" w:rsidR="00C334A7" w:rsidRDefault="00C334A7">
      <w:pPr>
        <w:pStyle w:val="TOC4"/>
        <w:tabs>
          <w:tab w:val="right" w:leader="dot" w:pos="7920"/>
        </w:tabs>
        <w:rPr>
          <w:rFonts w:asciiTheme="minorHAnsi" w:eastAsiaTheme="minorEastAsia" w:hAnsiTheme="minorHAnsi" w:cstheme="minorBidi"/>
          <w:noProof/>
          <w:sz w:val="22"/>
          <w:szCs w:val="22"/>
        </w:rPr>
      </w:pPr>
      <w:r>
        <w:rPr>
          <w:noProof/>
        </w:rPr>
        <w:t>5.2.1.2 Emission functions</w:t>
      </w:r>
      <w:r>
        <w:rPr>
          <w:noProof/>
        </w:rPr>
        <w:tab/>
      </w:r>
      <w:r>
        <w:rPr>
          <w:noProof/>
        </w:rPr>
        <w:fldChar w:fldCharType="begin"/>
      </w:r>
      <w:r>
        <w:rPr>
          <w:noProof/>
        </w:rPr>
        <w:instrText xml:space="preserve"> PAGEREF _Toc523347809 \h </w:instrText>
      </w:r>
      <w:r>
        <w:rPr>
          <w:noProof/>
        </w:rPr>
      </w:r>
      <w:r>
        <w:rPr>
          <w:noProof/>
        </w:rPr>
        <w:fldChar w:fldCharType="separate"/>
      </w:r>
      <w:r>
        <w:rPr>
          <w:noProof/>
        </w:rPr>
        <w:t>127</w:t>
      </w:r>
      <w:r>
        <w:rPr>
          <w:noProof/>
        </w:rPr>
        <w:fldChar w:fldCharType="end"/>
      </w:r>
    </w:p>
    <w:p w14:paraId="37C11460" w14:textId="3352BFA8" w:rsidR="00C334A7" w:rsidRDefault="00C334A7">
      <w:pPr>
        <w:pStyle w:val="TOC4"/>
        <w:tabs>
          <w:tab w:val="right" w:leader="dot" w:pos="7920"/>
        </w:tabs>
        <w:rPr>
          <w:rFonts w:asciiTheme="minorHAnsi" w:eastAsiaTheme="minorEastAsia" w:hAnsiTheme="minorHAnsi" w:cstheme="minorBidi"/>
          <w:noProof/>
          <w:sz w:val="22"/>
          <w:szCs w:val="22"/>
        </w:rPr>
      </w:pPr>
      <w:r>
        <w:rPr>
          <w:noProof/>
        </w:rPr>
        <w:t>5.2.1.3 Emission constrained costs</w:t>
      </w:r>
      <w:r>
        <w:rPr>
          <w:noProof/>
        </w:rPr>
        <w:tab/>
      </w:r>
      <w:r>
        <w:rPr>
          <w:noProof/>
        </w:rPr>
        <w:fldChar w:fldCharType="begin"/>
      </w:r>
      <w:r>
        <w:rPr>
          <w:noProof/>
        </w:rPr>
        <w:instrText xml:space="preserve"> PAGEREF _Toc523347810 \h </w:instrText>
      </w:r>
      <w:r>
        <w:rPr>
          <w:noProof/>
        </w:rPr>
      </w:r>
      <w:r>
        <w:rPr>
          <w:noProof/>
        </w:rPr>
        <w:fldChar w:fldCharType="separate"/>
      </w:r>
      <w:r>
        <w:rPr>
          <w:noProof/>
        </w:rPr>
        <w:t>127</w:t>
      </w:r>
      <w:r>
        <w:rPr>
          <w:noProof/>
        </w:rPr>
        <w:fldChar w:fldCharType="end"/>
      </w:r>
    </w:p>
    <w:p w14:paraId="053773E8" w14:textId="2CDC62A5" w:rsidR="00C334A7" w:rsidRDefault="00C334A7">
      <w:pPr>
        <w:pStyle w:val="TOC4"/>
        <w:tabs>
          <w:tab w:val="right" w:leader="dot" w:pos="7920"/>
        </w:tabs>
        <w:rPr>
          <w:rFonts w:asciiTheme="minorHAnsi" w:eastAsiaTheme="minorEastAsia" w:hAnsiTheme="minorHAnsi" w:cstheme="minorBidi"/>
          <w:noProof/>
          <w:sz w:val="22"/>
          <w:szCs w:val="22"/>
        </w:rPr>
      </w:pPr>
      <w:r>
        <w:rPr>
          <w:noProof/>
        </w:rPr>
        <w:t>5.2.1.4 ESS control strategy</w:t>
      </w:r>
      <w:r>
        <w:rPr>
          <w:noProof/>
        </w:rPr>
        <w:tab/>
      </w:r>
      <w:r>
        <w:rPr>
          <w:noProof/>
        </w:rPr>
        <w:fldChar w:fldCharType="begin"/>
      </w:r>
      <w:r>
        <w:rPr>
          <w:noProof/>
        </w:rPr>
        <w:instrText xml:space="preserve"> PAGEREF _Toc523347811 \h </w:instrText>
      </w:r>
      <w:r>
        <w:rPr>
          <w:noProof/>
        </w:rPr>
      </w:r>
      <w:r>
        <w:rPr>
          <w:noProof/>
        </w:rPr>
        <w:fldChar w:fldCharType="separate"/>
      </w:r>
      <w:r>
        <w:rPr>
          <w:noProof/>
        </w:rPr>
        <w:t>128</w:t>
      </w:r>
      <w:r>
        <w:rPr>
          <w:noProof/>
        </w:rPr>
        <w:fldChar w:fldCharType="end"/>
      </w:r>
    </w:p>
    <w:p w14:paraId="3B663445" w14:textId="1D41612D"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5.2.2</w:t>
      </w:r>
      <w:r>
        <w:rPr>
          <w:rFonts w:asciiTheme="minorHAnsi" w:eastAsiaTheme="minorEastAsia" w:hAnsiTheme="minorHAnsi" w:cstheme="minorBidi"/>
          <w:iCs w:val="0"/>
          <w:noProof/>
          <w:sz w:val="22"/>
          <w:szCs w:val="22"/>
        </w:rPr>
        <w:tab/>
      </w:r>
      <w:r>
        <w:rPr>
          <w:noProof/>
        </w:rPr>
        <w:t>Constraints</w:t>
      </w:r>
      <w:r>
        <w:rPr>
          <w:noProof/>
        </w:rPr>
        <w:tab/>
      </w:r>
      <w:r>
        <w:rPr>
          <w:noProof/>
        </w:rPr>
        <w:fldChar w:fldCharType="begin"/>
      </w:r>
      <w:r>
        <w:rPr>
          <w:noProof/>
        </w:rPr>
        <w:instrText xml:space="preserve"> PAGEREF _Toc523347812 \h </w:instrText>
      </w:r>
      <w:r>
        <w:rPr>
          <w:noProof/>
        </w:rPr>
      </w:r>
      <w:r>
        <w:rPr>
          <w:noProof/>
        </w:rPr>
        <w:fldChar w:fldCharType="separate"/>
      </w:r>
      <w:r>
        <w:rPr>
          <w:noProof/>
        </w:rPr>
        <w:t>130</w:t>
      </w:r>
      <w:r>
        <w:rPr>
          <w:noProof/>
        </w:rPr>
        <w:fldChar w:fldCharType="end"/>
      </w:r>
    </w:p>
    <w:p w14:paraId="5AEFFC41" w14:textId="30F2BDFC" w:rsidR="00C334A7" w:rsidRDefault="00C334A7">
      <w:pPr>
        <w:pStyle w:val="TOC4"/>
        <w:tabs>
          <w:tab w:val="right" w:leader="dot" w:pos="7920"/>
        </w:tabs>
        <w:rPr>
          <w:rFonts w:asciiTheme="minorHAnsi" w:eastAsiaTheme="minorEastAsia" w:hAnsiTheme="minorHAnsi" w:cstheme="minorBidi"/>
          <w:noProof/>
          <w:sz w:val="22"/>
          <w:szCs w:val="22"/>
        </w:rPr>
      </w:pPr>
      <w:r>
        <w:rPr>
          <w:noProof/>
        </w:rPr>
        <w:t>5.2.2.1 Real power balance</w:t>
      </w:r>
      <w:r>
        <w:rPr>
          <w:noProof/>
        </w:rPr>
        <w:tab/>
      </w:r>
      <w:r>
        <w:rPr>
          <w:noProof/>
        </w:rPr>
        <w:fldChar w:fldCharType="begin"/>
      </w:r>
      <w:r>
        <w:rPr>
          <w:noProof/>
        </w:rPr>
        <w:instrText xml:space="preserve"> PAGEREF _Toc523347813 \h </w:instrText>
      </w:r>
      <w:r>
        <w:rPr>
          <w:noProof/>
        </w:rPr>
      </w:r>
      <w:r>
        <w:rPr>
          <w:noProof/>
        </w:rPr>
        <w:fldChar w:fldCharType="separate"/>
      </w:r>
      <w:r>
        <w:rPr>
          <w:noProof/>
        </w:rPr>
        <w:t>130</w:t>
      </w:r>
      <w:r>
        <w:rPr>
          <w:noProof/>
        </w:rPr>
        <w:fldChar w:fldCharType="end"/>
      </w:r>
    </w:p>
    <w:p w14:paraId="43AD2480" w14:textId="6841DC0F" w:rsidR="00C334A7" w:rsidRDefault="00C334A7">
      <w:pPr>
        <w:pStyle w:val="TOC4"/>
        <w:tabs>
          <w:tab w:val="right" w:leader="dot" w:pos="7920"/>
        </w:tabs>
        <w:rPr>
          <w:rFonts w:asciiTheme="minorHAnsi" w:eastAsiaTheme="minorEastAsia" w:hAnsiTheme="minorHAnsi" w:cstheme="minorBidi"/>
          <w:noProof/>
          <w:sz w:val="22"/>
          <w:szCs w:val="22"/>
        </w:rPr>
      </w:pPr>
      <w:r>
        <w:rPr>
          <w:noProof/>
        </w:rPr>
        <w:t>5.2.2.2 Power output limit</w:t>
      </w:r>
      <w:r>
        <w:rPr>
          <w:noProof/>
        </w:rPr>
        <w:tab/>
      </w:r>
      <w:r>
        <w:rPr>
          <w:noProof/>
        </w:rPr>
        <w:fldChar w:fldCharType="begin"/>
      </w:r>
      <w:r>
        <w:rPr>
          <w:noProof/>
        </w:rPr>
        <w:instrText xml:space="preserve"> PAGEREF _Toc523347814 \h </w:instrText>
      </w:r>
      <w:r>
        <w:rPr>
          <w:noProof/>
        </w:rPr>
      </w:r>
      <w:r>
        <w:rPr>
          <w:noProof/>
        </w:rPr>
        <w:fldChar w:fldCharType="separate"/>
      </w:r>
      <w:r>
        <w:rPr>
          <w:noProof/>
        </w:rPr>
        <w:t>130</w:t>
      </w:r>
      <w:r>
        <w:rPr>
          <w:noProof/>
        </w:rPr>
        <w:fldChar w:fldCharType="end"/>
      </w:r>
    </w:p>
    <w:p w14:paraId="645E2900" w14:textId="618E1F46" w:rsidR="00C334A7" w:rsidRDefault="00C334A7">
      <w:pPr>
        <w:pStyle w:val="TOC4"/>
        <w:tabs>
          <w:tab w:val="right" w:leader="dot" w:pos="7920"/>
        </w:tabs>
        <w:rPr>
          <w:rFonts w:asciiTheme="minorHAnsi" w:eastAsiaTheme="minorEastAsia" w:hAnsiTheme="minorHAnsi" w:cstheme="minorBidi"/>
          <w:noProof/>
          <w:sz w:val="22"/>
          <w:szCs w:val="22"/>
        </w:rPr>
      </w:pPr>
      <w:r>
        <w:rPr>
          <w:noProof/>
        </w:rPr>
        <w:t>5.2.2.3 Ramp rate</w:t>
      </w:r>
      <w:r>
        <w:rPr>
          <w:noProof/>
        </w:rPr>
        <w:tab/>
      </w:r>
      <w:r>
        <w:rPr>
          <w:noProof/>
        </w:rPr>
        <w:fldChar w:fldCharType="begin"/>
      </w:r>
      <w:r>
        <w:rPr>
          <w:noProof/>
        </w:rPr>
        <w:instrText xml:space="preserve"> PAGEREF _Toc523347815 \h </w:instrText>
      </w:r>
      <w:r>
        <w:rPr>
          <w:noProof/>
        </w:rPr>
      </w:r>
      <w:r>
        <w:rPr>
          <w:noProof/>
        </w:rPr>
        <w:fldChar w:fldCharType="separate"/>
      </w:r>
      <w:r>
        <w:rPr>
          <w:noProof/>
        </w:rPr>
        <w:t>131</w:t>
      </w:r>
      <w:r>
        <w:rPr>
          <w:noProof/>
        </w:rPr>
        <w:fldChar w:fldCharType="end"/>
      </w:r>
    </w:p>
    <w:p w14:paraId="0B57D16D" w14:textId="21906F7E" w:rsidR="00C334A7" w:rsidRDefault="00C334A7">
      <w:pPr>
        <w:pStyle w:val="TOC4"/>
        <w:tabs>
          <w:tab w:val="right" w:leader="dot" w:pos="7920"/>
        </w:tabs>
        <w:rPr>
          <w:rFonts w:asciiTheme="minorHAnsi" w:eastAsiaTheme="minorEastAsia" w:hAnsiTheme="minorHAnsi" w:cstheme="minorBidi"/>
          <w:noProof/>
          <w:sz w:val="22"/>
          <w:szCs w:val="22"/>
        </w:rPr>
      </w:pPr>
      <w:r>
        <w:rPr>
          <w:noProof/>
        </w:rPr>
        <w:t>5.2.2.4 Emission limit</w:t>
      </w:r>
      <w:r>
        <w:rPr>
          <w:noProof/>
        </w:rPr>
        <w:tab/>
      </w:r>
      <w:r>
        <w:rPr>
          <w:noProof/>
        </w:rPr>
        <w:fldChar w:fldCharType="begin"/>
      </w:r>
      <w:r>
        <w:rPr>
          <w:noProof/>
        </w:rPr>
        <w:instrText xml:space="preserve"> PAGEREF _Toc523347816 \h </w:instrText>
      </w:r>
      <w:r>
        <w:rPr>
          <w:noProof/>
        </w:rPr>
      </w:r>
      <w:r>
        <w:rPr>
          <w:noProof/>
        </w:rPr>
        <w:fldChar w:fldCharType="separate"/>
      </w:r>
      <w:r>
        <w:rPr>
          <w:noProof/>
        </w:rPr>
        <w:t>131</w:t>
      </w:r>
      <w:r>
        <w:rPr>
          <w:noProof/>
        </w:rPr>
        <w:fldChar w:fldCharType="end"/>
      </w:r>
    </w:p>
    <w:p w14:paraId="4309EFB4" w14:textId="7EFD2144" w:rsidR="00C334A7" w:rsidRDefault="00C334A7">
      <w:pPr>
        <w:pStyle w:val="TOC4"/>
        <w:tabs>
          <w:tab w:val="right" w:leader="dot" w:pos="7920"/>
        </w:tabs>
        <w:rPr>
          <w:rFonts w:asciiTheme="minorHAnsi" w:eastAsiaTheme="minorEastAsia" w:hAnsiTheme="minorHAnsi" w:cstheme="minorBidi"/>
          <w:noProof/>
          <w:sz w:val="22"/>
          <w:szCs w:val="22"/>
        </w:rPr>
      </w:pPr>
      <w:r>
        <w:rPr>
          <w:noProof/>
        </w:rPr>
        <w:t>5.2.2.5 Spinning reserve</w:t>
      </w:r>
      <w:r>
        <w:rPr>
          <w:noProof/>
        </w:rPr>
        <w:tab/>
      </w:r>
      <w:r>
        <w:rPr>
          <w:noProof/>
        </w:rPr>
        <w:fldChar w:fldCharType="begin"/>
      </w:r>
      <w:r>
        <w:rPr>
          <w:noProof/>
        </w:rPr>
        <w:instrText xml:space="preserve"> PAGEREF _Toc523347817 \h </w:instrText>
      </w:r>
      <w:r>
        <w:rPr>
          <w:noProof/>
        </w:rPr>
      </w:r>
      <w:r>
        <w:rPr>
          <w:noProof/>
        </w:rPr>
        <w:fldChar w:fldCharType="separate"/>
      </w:r>
      <w:r>
        <w:rPr>
          <w:noProof/>
        </w:rPr>
        <w:t>131</w:t>
      </w:r>
      <w:r>
        <w:rPr>
          <w:noProof/>
        </w:rPr>
        <w:fldChar w:fldCharType="end"/>
      </w:r>
    </w:p>
    <w:p w14:paraId="6F3DB390" w14:textId="077A9158"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5.2.3</w:t>
      </w:r>
      <w:r>
        <w:rPr>
          <w:rFonts w:asciiTheme="minorHAnsi" w:eastAsiaTheme="minorEastAsia" w:hAnsiTheme="minorHAnsi" w:cstheme="minorBidi"/>
          <w:iCs w:val="0"/>
          <w:noProof/>
          <w:sz w:val="22"/>
          <w:szCs w:val="22"/>
        </w:rPr>
        <w:tab/>
      </w:r>
      <w:r>
        <w:rPr>
          <w:noProof/>
        </w:rPr>
        <w:t>Energy conservation</w:t>
      </w:r>
      <w:r>
        <w:rPr>
          <w:noProof/>
        </w:rPr>
        <w:tab/>
      </w:r>
      <w:r>
        <w:rPr>
          <w:noProof/>
        </w:rPr>
        <w:fldChar w:fldCharType="begin"/>
      </w:r>
      <w:r>
        <w:rPr>
          <w:noProof/>
        </w:rPr>
        <w:instrText xml:space="preserve"> PAGEREF _Toc523347818 \h </w:instrText>
      </w:r>
      <w:r>
        <w:rPr>
          <w:noProof/>
        </w:rPr>
      </w:r>
      <w:r>
        <w:rPr>
          <w:noProof/>
        </w:rPr>
        <w:fldChar w:fldCharType="separate"/>
      </w:r>
      <w:r>
        <w:rPr>
          <w:noProof/>
        </w:rPr>
        <w:t>131</w:t>
      </w:r>
      <w:r>
        <w:rPr>
          <w:noProof/>
        </w:rPr>
        <w:fldChar w:fldCharType="end"/>
      </w:r>
    </w:p>
    <w:p w14:paraId="2D1EA016" w14:textId="548F5A8A" w:rsidR="00C334A7" w:rsidRDefault="00C334A7">
      <w:pPr>
        <w:pStyle w:val="TOC4"/>
        <w:tabs>
          <w:tab w:val="right" w:leader="dot" w:pos="7920"/>
        </w:tabs>
        <w:rPr>
          <w:rFonts w:asciiTheme="minorHAnsi" w:eastAsiaTheme="minorEastAsia" w:hAnsiTheme="minorHAnsi" w:cstheme="minorBidi"/>
          <w:noProof/>
          <w:sz w:val="22"/>
          <w:szCs w:val="22"/>
        </w:rPr>
      </w:pPr>
      <w:r>
        <w:rPr>
          <w:noProof/>
        </w:rPr>
        <w:t>5.2.3.1 Power flow</w:t>
      </w:r>
      <w:r>
        <w:rPr>
          <w:noProof/>
        </w:rPr>
        <w:tab/>
      </w:r>
      <w:r>
        <w:rPr>
          <w:noProof/>
        </w:rPr>
        <w:fldChar w:fldCharType="begin"/>
      </w:r>
      <w:r>
        <w:rPr>
          <w:noProof/>
        </w:rPr>
        <w:instrText xml:space="preserve"> PAGEREF _Toc523347819 \h </w:instrText>
      </w:r>
      <w:r>
        <w:rPr>
          <w:noProof/>
        </w:rPr>
      </w:r>
      <w:r>
        <w:rPr>
          <w:noProof/>
        </w:rPr>
        <w:fldChar w:fldCharType="separate"/>
      </w:r>
      <w:r>
        <w:rPr>
          <w:noProof/>
        </w:rPr>
        <w:t>132</w:t>
      </w:r>
      <w:r>
        <w:rPr>
          <w:noProof/>
        </w:rPr>
        <w:fldChar w:fldCharType="end"/>
      </w:r>
    </w:p>
    <w:p w14:paraId="0AF040BD" w14:textId="1A92EC20" w:rsidR="00C334A7" w:rsidRDefault="00C334A7">
      <w:pPr>
        <w:pStyle w:val="TOC4"/>
        <w:tabs>
          <w:tab w:val="right" w:leader="dot" w:pos="7920"/>
        </w:tabs>
        <w:rPr>
          <w:rFonts w:asciiTheme="minorHAnsi" w:eastAsiaTheme="minorEastAsia" w:hAnsiTheme="minorHAnsi" w:cstheme="minorBidi"/>
          <w:noProof/>
          <w:sz w:val="22"/>
          <w:szCs w:val="22"/>
        </w:rPr>
      </w:pPr>
      <w:r>
        <w:rPr>
          <w:noProof/>
        </w:rPr>
        <w:t>5.2.3.2 Power capacity</w:t>
      </w:r>
      <w:r>
        <w:rPr>
          <w:noProof/>
        </w:rPr>
        <w:tab/>
      </w:r>
      <w:r>
        <w:rPr>
          <w:noProof/>
        </w:rPr>
        <w:fldChar w:fldCharType="begin"/>
      </w:r>
      <w:r>
        <w:rPr>
          <w:noProof/>
        </w:rPr>
        <w:instrText xml:space="preserve"> PAGEREF _Toc523347820 \h </w:instrText>
      </w:r>
      <w:r>
        <w:rPr>
          <w:noProof/>
        </w:rPr>
      </w:r>
      <w:r>
        <w:rPr>
          <w:noProof/>
        </w:rPr>
        <w:fldChar w:fldCharType="separate"/>
      </w:r>
      <w:r>
        <w:rPr>
          <w:noProof/>
        </w:rPr>
        <w:t>132</w:t>
      </w:r>
      <w:r>
        <w:rPr>
          <w:noProof/>
        </w:rPr>
        <w:fldChar w:fldCharType="end"/>
      </w:r>
    </w:p>
    <w:p w14:paraId="3DF056D8" w14:textId="2A7695ED" w:rsidR="00C334A7" w:rsidRDefault="00C334A7">
      <w:pPr>
        <w:pStyle w:val="TOC4"/>
        <w:tabs>
          <w:tab w:val="right" w:leader="dot" w:pos="7920"/>
        </w:tabs>
        <w:rPr>
          <w:rFonts w:asciiTheme="minorHAnsi" w:eastAsiaTheme="minorEastAsia" w:hAnsiTheme="minorHAnsi" w:cstheme="minorBidi"/>
          <w:noProof/>
          <w:sz w:val="22"/>
          <w:szCs w:val="22"/>
        </w:rPr>
      </w:pPr>
      <w:r>
        <w:rPr>
          <w:noProof/>
        </w:rPr>
        <w:t>5.2.3.3 Energy capacity</w:t>
      </w:r>
      <w:r>
        <w:rPr>
          <w:noProof/>
        </w:rPr>
        <w:tab/>
      </w:r>
      <w:r>
        <w:rPr>
          <w:noProof/>
        </w:rPr>
        <w:fldChar w:fldCharType="begin"/>
      </w:r>
      <w:r>
        <w:rPr>
          <w:noProof/>
        </w:rPr>
        <w:instrText xml:space="preserve"> PAGEREF _Toc523347821 \h </w:instrText>
      </w:r>
      <w:r>
        <w:rPr>
          <w:noProof/>
        </w:rPr>
      </w:r>
      <w:r>
        <w:rPr>
          <w:noProof/>
        </w:rPr>
        <w:fldChar w:fldCharType="separate"/>
      </w:r>
      <w:r>
        <w:rPr>
          <w:noProof/>
        </w:rPr>
        <w:t>132</w:t>
      </w:r>
      <w:r>
        <w:rPr>
          <w:noProof/>
        </w:rPr>
        <w:fldChar w:fldCharType="end"/>
      </w:r>
    </w:p>
    <w:p w14:paraId="4840818C" w14:textId="7C2E8A45" w:rsidR="00C334A7" w:rsidRDefault="00C334A7">
      <w:pPr>
        <w:pStyle w:val="TOC4"/>
        <w:tabs>
          <w:tab w:val="right" w:leader="dot" w:pos="7920"/>
        </w:tabs>
        <w:rPr>
          <w:rFonts w:asciiTheme="minorHAnsi" w:eastAsiaTheme="minorEastAsia" w:hAnsiTheme="minorHAnsi" w:cstheme="minorBidi"/>
          <w:noProof/>
          <w:sz w:val="22"/>
          <w:szCs w:val="22"/>
        </w:rPr>
      </w:pPr>
      <w:r>
        <w:rPr>
          <w:noProof/>
        </w:rPr>
        <w:t>5.2.3.4 Charging status</w:t>
      </w:r>
      <w:r>
        <w:rPr>
          <w:noProof/>
        </w:rPr>
        <w:tab/>
      </w:r>
      <w:r>
        <w:rPr>
          <w:noProof/>
        </w:rPr>
        <w:fldChar w:fldCharType="begin"/>
      </w:r>
      <w:r>
        <w:rPr>
          <w:noProof/>
        </w:rPr>
        <w:instrText xml:space="preserve"> PAGEREF _Toc523347822 \h </w:instrText>
      </w:r>
      <w:r>
        <w:rPr>
          <w:noProof/>
        </w:rPr>
      </w:r>
      <w:r>
        <w:rPr>
          <w:noProof/>
        </w:rPr>
        <w:fldChar w:fldCharType="separate"/>
      </w:r>
      <w:r>
        <w:rPr>
          <w:noProof/>
        </w:rPr>
        <w:t>133</w:t>
      </w:r>
      <w:r>
        <w:rPr>
          <w:noProof/>
        </w:rPr>
        <w:fldChar w:fldCharType="end"/>
      </w:r>
    </w:p>
    <w:p w14:paraId="6DB6B2F8" w14:textId="5B069694"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5.3</w:t>
      </w:r>
      <w:r>
        <w:rPr>
          <w:rFonts w:asciiTheme="minorHAnsi" w:eastAsiaTheme="minorEastAsia" w:hAnsiTheme="minorHAnsi" w:cstheme="minorBidi"/>
          <w:noProof/>
          <w:sz w:val="22"/>
          <w:szCs w:val="22"/>
        </w:rPr>
        <w:tab/>
      </w:r>
      <w:r w:rsidRPr="00A32CB6">
        <w:rPr>
          <w:noProof/>
        </w:rPr>
        <w:t>Validation</w:t>
      </w:r>
      <w:r>
        <w:rPr>
          <w:noProof/>
        </w:rPr>
        <w:tab/>
      </w:r>
      <w:r>
        <w:rPr>
          <w:noProof/>
        </w:rPr>
        <w:fldChar w:fldCharType="begin"/>
      </w:r>
      <w:r>
        <w:rPr>
          <w:noProof/>
        </w:rPr>
        <w:instrText xml:space="preserve"> PAGEREF _Toc523347823 \h </w:instrText>
      </w:r>
      <w:r>
        <w:rPr>
          <w:noProof/>
        </w:rPr>
      </w:r>
      <w:r>
        <w:rPr>
          <w:noProof/>
        </w:rPr>
        <w:fldChar w:fldCharType="separate"/>
      </w:r>
      <w:r>
        <w:rPr>
          <w:noProof/>
        </w:rPr>
        <w:t>133</w:t>
      </w:r>
      <w:r>
        <w:rPr>
          <w:noProof/>
        </w:rPr>
        <w:fldChar w:fldCharType="end"/>
      </w:r>
    </w:p>
    <w:p w14:paraId="14FCCF81" w14:textId="6B94468E"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5.3.1</w:t>
      </w:r>
      <w:r>
        <w:rPr>
          <w:rFonts w:asciiTheme="minorHAnsi" w:eastAsiaTheme="minorEastAsia" w:hAnsiTheme="minorHAnsi" w:cstheme="minorBidi"/>
          <w:iCs w:val="0"/>
          <w:noProof/>
          <w:sz w:val="22"/>
          <w:szCs w:val="22"/>
        </w:rPr>
        <w:tab/>
      </w:r>
      <w:r>
        <w:rPr>
          <w:noProof/>
        </w:rPr>
        <w:t>BESS status as a function of time step</w:t>
      </w:r>
      <w:r>
        <w:rPr>
          <w:noProof/>
        </w:rPr>
        <w:tab/>
      </w:r>
      <w:r>
        <w:rPr>
          <w:noProof/>
        </w:rPr>
        <w:fldChar w:fldCharType="begin"/>
      </w:r>
      <w:r>
        <w:rPr>
          <w:noProof/>
        </w:rPr>
        <w:instrText xml:space="preserve"> PAGEREF _Toc523347824 \h </w:instrText>
      </w:r>
      <w:r>
        <w:rPr>
          <w:noProof/>
        </w:rPr>
      </w:r>
      <w:r>
        <w:rPr>
          <w:noProof/>
        </w:rPr>
        <w:fldChar w:fldCharType="separate"/>
      </w:r>
      <w:r>
        <w:rPr>
          <w:noProof/>
        </w:rPr>
        <w:t>135</w:t>
      </w:r>
      <w:r>
        <w:rPr>
          <w:noProof/>
        </w:rPr>
        <w:fldChar w:fldCharType="end"/>
      </w:r>
    </w:p>
    <w:p w14:paraId="41B141A2" w14:textId="58BB6B05"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5.3.2</w:t>
      </w:r>
      <w:r>
        <w:rPr>
          <w:rFonts w:asciiTheme="minorHAnsi" w:eastAsiaTheme="minorEastAsia" w:hAnsiTheme="minorHAnsi" w:cstheme="minorBidi"/>
          <w:iCs w:val="0"/>
          <w:noProof/>
          <w:sz w:val="22"/>
          <w:szCs w:val="22"/>
        </w:rPr>
        <w:tab/>
      </w:r>
      <w:r>
        <w:rPr>
          <w:noProof/>
        </w:rPr>
        <w:t>BESS status as a function of demand</w:t>
      </w:r>
      <w:r>
        <w:rPr>
          <w:noProof/>
        </w:rPr>
        <w:tab/>
      </w:r>
      <w:r>
        <w:rPr>
          <w:noProof/>
        </w:rPr>
        <w:fldChar w:fldCharType="begin"/>
      </w:r>
      <w:r>
        <w:rPr>
          <w:noProof/>
        </w:rPr>
        <w:instrText xml:space="preserve"> PAGEREF _Toc523347825 \h </w:instrText>
      </w:r>
      <w:r>
        <w:rPr>
          <w:noProof/>
        </w:rPr>
      </w:r>
      <w:r>
        <w:rPr>
          <w:noProof/>
        </w:rPr>
        <w:fldChar w:fldCharType="separate"/>
      </w:r>
      <w:r>
        <w:rPr>
          <w:noProof/>
        </w:rPr>
        <w:t>136</w:t>
      </w:r>
      <w:r>
        <w:rPr>
          <w:noProof/>
        </w:rPr>
        <w:fldChar w:fldCharType="end"/>
      </w:r>
    </w:p>
    <w:p w14:paraId="482FBF6A" w14:textId="687F372F"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lastRenderedPageBreak/>
        <w:t>5.3.3</w:t>
      </w:r>
      <w:r>
        <w:rPr>
          <w:rFonts w:asciiTheme="minorHAnsi" w:eastAsiaTheme="minorEastAsia" w:hAnsiTheme="minorHAnsi" w:cstheme="minorBidi"/>
          <w:iCs w:val="0"/>
          <w:noProof/>
          <w:sz w:val="22"/>
          <w:szCs w:val="22"/>
        </w:rPr>
        <w:tab/>
      </w:r>
      <w:r>
        <w:rPr>
          <w:noProof/>
        </w:rPr>
        <w:t>BESS status as a function of scheduled wind power</w:t>
      </w:r>
      <w:r>
        <w:rPr>
          <w:noProof/>
        </w:rPr>
        <w:tab/>
      </w:r>
      <w:r>
        <w:rPr>
          <w:noProof/>
        </w:rPr>
        <w:fldChar w:fldCharType="begin"/>
      </w:r>
      <w:r>
        <w:rPr>
          <w:noProof/>
        </w:rPr>
        <w:instrText xml:space="preserve"> PAGEREF _Toc523347826 \h </w:instrText>
      </w:r>
      <w:r>
        <w:rPr>
          <w:noProof/>
        </w:rPr>
      </w:r>
      <w:r>
        <w:rPr>
          <w:noProof/>
        </w:rPr>
        <w:fldChar w:fldCharType="separate"/>
      </w:r>
      <w:r>
        <w:rPr>
          <w:noProof/>
        </w:rPr>
        <w:t>138</w:t>
      </w:r>
      <w:r>
        <w:rPr>
          <w:noProof/>
        </w:rPr>
        <w:fldChar w:fldCharType="end"/>
      </w:r>
    </w:p>
    <w:p w14:paraId="6ACF1DFF" w14:textId="4D6E48AB"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5.4</w:t>
      </w:r>
      <w:r>
        <w:rPr>
          <w:rFonts w:asciiTheme="minorHAnsi" w:eastAsiaTheme="minorEastAsia" w:hAnsiTheme="minorHAnsi" w:cstheme="minorBidi"/>
          <w:noProof/>
          <w:sz w:val="22"/>
          <w:szCs w:val="22"/>
        </w:rPr>
        <w:tab/>
      </w:r>
      <w:r w:rsidRPr="00A32CB6">
        <w:rPr>
          <w:noProof/>
        </w:rPr>
        <w:t>Case studies</w:t>
      </w:r>
      <w:r>
        <w:rPr>
          <w:noProof/>
        </w:rPr>
        <w:tab/>
      </w:r>
      <w:r>
        <w:rPr>
          <w:noProof/>
        </w:rPr>
        <w:fldChar w:fldCharType="begin"/>
      </w:r>
      <w:r>
        <w:rPr>
          <w:noProof/>
        </w:rPr>
        <w:instrText xml:space="preserve"> PAGEREF _Toc523347827 \h </w:instrText>
      </w:r>
      <w:r>
        <w:rPr>
          <w:noProof/>
        </w:rPr>
      </w:r>
      <w:r>
        <w:rPr>
          <w:noProof/>
        </w:rPr>
        <w:fldChar w:fldCharType="separate"/>
      </w:r>
      <w:r>
        <w:rPr>
          <w:noProof/>
        </w:rPr>
        <w:t>140</w:t>
      </w:r>
      <w:r>
        <w:rPr>
          <w:noProof/>
        </w:rPr>
        <w:fldChar w:fldCharType="end"/>
      </w:r>
    </w:p>
    <w:p w14:paraId="26BEAD55" w14:textId="0E01F6BC"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5.4.1</w:t>
      </w:r>
      <w:r>
        <w:rPr>
          <w:rFonts w:asciiTheme="minorHAnsi" w:eastAsiaTheme="minorEastAsia" w:hAnsiTheme="minorHAnsi" w:cstheme="minorBidi"/>
          <w:iCs w:val="0"/>
          <w:noProof/>
          <w:sz w:val="22"/>
          <w:szCs w:val="22"/>
        </w:rPr>
        <w:tab/>
      </w:r>
      <w:r>
        <w:rPr>
          <w:noProof/>
        </w:rPr>
        <w:t>Case 1</w:t>
      </w:r>
      <w:r>
        <w:rPr>
          <w:noProof/>
        </w:rPr>
        <w:tab/>
      </w:r>
      <w:r>
        <w:rPr>
          <w:noProof/>
        </w:rPr>
        <w:fldChar w:fldCharType="begin"/>
      </w:r>
      <w:r>
        <w:rPr>
          <w:noProof/>
        </w:rPr>
        <w:instrText xml:space="preserve"> PAGEREF _Toc523347828 \h </w:instrText>
      </w:r>
      <w:r>
        <w:rPr>
          <w:noProof/>
        </w:rPr>
      </w:r>
      <w:r>
        <w:rPr>
          <w:noProof/>
        </w:rPr>
        <w:fldChar w:fldCharType="separate"/>
      </w:r>
      <w:r>
        <w:rPr>
          <w:noProof/>
        </w:rPr>
        <w:t>141</w:t>
      </w:r>
      <w:r>
        <w:rPr>
          <w:noProof/>
        </w:rPr>
        <w:fldChar w:fldCharType="end"/>
      </w:r>
    </w:p>
    <w:p w14:paraId="7C0C6CB8" w14:textId="52897ECE" w:rsidR="00C334A7" w:rsidRDefault="00C334A7">
      <w:pPr>
        <w:pStyle w:val="TOC4"/>
        <w:tabs>
          <w:tab w:val="right" w:leader="dot" w:pos="7920"/>
        </w:tabs>
        <w:rPr>
          <w:rFonts w:asciiTheme="minorHAnsi" w:eastAsiaTheme="minorEastAsia" w:hAnsiTheme="minorHAnsi" w:cstheme="minorBidi"/>
          <w:noProof/>
          <w:sz w:val="22"/>
          <w:szCs w:val="22"/>
        </w:rPr>
      </w:pPr>
      <w:r>
        <w:rPr>
          <w:noProof/>
        </w:rPr>
        <w:t xml:space="preserve">5.4.1.1 Power outputs as a function of </w:t>
      </w:r>
      <w:r w:rsidRPr="00A32CB6">
        <w:rPr>
          <w:i/>
          <w:noProof/>
        </w:rPr>
        <w:t>k</w:t>
      </w:r>
      <w:r w:rsidRPr="00A32CB6">
        <w:rPr>
          <w:noProof/>
          <w:vertAlign w:val="subscript"/>
        </w:rPr>
        <w:t>O</w:t>
      </w:r>
      <w:r>
        <w:rPr>
          <w:noProof/>
        </w:rPr>
        <w:tab/>
      </w:r>
      <w:r>
        <w:rPr>
          <w:noProof/>
        </w:rPr>
        <w:fldChar w:fldCharType="begin"/>
      </w:r>
      <w:r>
        <w:rPr>
          <w:noProof/>
        </w:rPr>
        <w:instrText xml:space="preserve"> PAGEREF _Toc523347829 \h </w:instrText>
      </w:r>
      <w:r>
        <w:rPr>
          <w:noProof/>
        </w:rPr>
      </w:r>
      <w:r>
        <w:rPr>
          <w:noProof/>
        </w:rPr>
        <w:fldChar w:fldCharType="separate"/>
      </w:r>
      <w:r>
        <w:rPr>
          <w:noProof/>
        </w:rPr>
        <w:t>142</w:t>
      </w:r>
      <w:r>
        <w:rPr>
          <w:noProof/>
        </w:rPr>
        <w:fldChar w:fldCharType="end"/>
      </w:r>
    </w:p>
    <w:p w14:paraId="03B3BCB1" w14:textId="3855F016" w:rsidR="00C334A7" w:rsidRDefault="00C334A7">
      <w:pPr>
        <w:pStyle w:val="TOC4"/>
        <w:tabs>
          <w:tab w:val="right" w:leader="dot" w:pos="7920"/>
        </w:tabs>
        <w:rPr>
          <w:rFonts w:asciiTheme="minorHAnsi" w:eastAsiaTheme="minorEastAsia" w:hAnsiTheme="minorHAnsi" w:cstheme="minorBidi"/>
          <w:noProof/>
          <w:sz w:val="22"/>
          <w:szCs w:val="22"/>
        </w:rPr>
      </w:pPr>
      <w:r>
        <w:rPr>
          <w:noProof/>
        </w:rPr>
        <w:t xml:space="preserve">5.4.1.2 Power outputs as a function of </w:t>
      </w:r>
      <w:r w:rsidRPr="00A32CB6">
        <w:rPr>
          <w:i/>
          <w:noProof/>
        </w:rPr>
        <w:t>k</w:t>
      </w:r>
      <w:r w:rsidRPr="00A32CB6">
        <w:rPr>
          <w:noProof/>
          <w:vertAlign w:val="subscript"/>
        </w:rPr>
        <w:t>U</w:t>
      </w:r>
      <w:r>
        <w:rPr>
          <w:noProof/>
        </w:rPr>
        <w:tab/>
      </w:r>
      <w:r>
        <w:rPr>
          <w:noProof/>
        </w:rPr>
        <w:fldChar w:fldCharType="begin"/>
      </w:r>
      <w:r>
        <w:rPr>
          <w:noProof/>
        </w:rPr>
        <w:instrText xml:space="preserve"> PAGEREF _Toc523347830 \h </w:instrText>
      </w:r>
      <w:r>
        <w:rPr>
          <w:noProof/>
        </w:rPr>
      </w:r>
      <w:r>
        <w:rPr>
          <w:noProof/>
        </w:rPr>
        <w:fldChar w:fldCharType="separate"/>
      </w:r>
      <w:r>
        <w:rPr>
          <w:noProof/>
        </w:rPr>
        <w:t>143</w:t>
      </w:r>
      <w:r>
        <w:rPr>
          <w:noProof/>
        </w:rPr>
        <w:fldChar w:fldCharType="end"/>
      </w:r>
    </w:p>
    <w:p w14:paraId="215A90DE" w14:textId="48040262" w:rsidR="00C334A7" w:rsidRDefault="00C334A7">
      <w:pPr>
        <w:pStyle w:val="TOC4"/>
        <w:tabs>
          <w:tab w:val="right" w:leader="dot" w:pos="7920"/>
        </w:tabs>
        <w:rPr>
          <w:rFonts w:asciiTheme="minorHAnsi" w:eastAsiaTheme="minorEastAsia" w:hAnsiTheme="minorHAnsi" w:cstheme="minorBidi"/>
          <w:noProof/>
          <w:sz w:val="22"/>
          <w:szCs w:val="22"/>
        </w:rPr>
      </w:pPr>
      <w:r>
        <w:rPr>
          <w:noProof/>
        </w:rPr>
        <w:t>5.4.1.3 The total cost</w:t>
      </w:r>
      <w:r>
        <w:rPr>
          <w:noProof/>
        </w:rPr>
        <w:tab/>
      </w:r>
      <w:r>
        <w:rPr>
          <w:noProof/>
        </w:rPr>
        <w:fldChar w:fldCharType="begin"/>
      </w:r>
      <w:r>
        <w:rPr>
          <w:noProof/>
        </w:rPr>
        <w:instrText xml:space="preserve"> PAGEREF _Toc523347831 \h </w:instrText>
      </w:r>
      <w:r>
        <w:rPr>
          <w:noProof/>
        </w:rPr>
      </w:r>
      <w:r>
        <w:rPr>
          <w:noProof/>
        </w:rPr>
        <w:fldChar w:fldCharType="separate"/>
      </w:r>
      <w:r>
        <w:rPr>
          <w:noProof/>
        </w:rPr>
        <w:t>145</w:t>
      </w:r>
      <w:r>
        <w:rPr>
          <w:noProof/>
        </w:rPr>
        <w:fldChar w:fldCharType="end"/>
      </w:r>
    </w:p>
    <w:p w14:paraId="2A7461D4" w14:textId="41CF19DF" w:rsidR="00C334A7" w:rsidRDefault="00C334A7">
      <w:pPr>
        <w:pStyle w:val="TOC4"/>
        <w:tabs>
          <w:tab w:val="right" w:leader="dot" w:pos="7920"/>
        </w:tabs>
        <w:rPr>
          <w:rFonts w:asciiTheme="minorHAnsi" w:eastAsiaTheme="minorEastAsia" w:hAnsiTheme="minorHAnsi" w:cstheme="minorBidi"/>
          <w:noProof/>
          <w:sz w:val="22"/>
          <w:szCs w:val="22"/>
        </w:rPr>
      </w:pPr>
      <w:r>
        <w:rPr>
          <w:noProof/>
        </w:rPr>
        <w:t>5.4.1.4 ESS charging status</w:t>
      </w:r>
      <w:r>
        <w:rPr>
          <w:noProof/>
        </w:rPr>
        <w:tab/>
      </w:r>
      <w:r>
        <w:rPr>
          <w:noProof/>
        </w:rPr>
        <w:fldChar w:fldCharType="begin"/>
      </w:r>
      <w:r>
        <w:rPr>
          <w:noProof/>
        </w:rPr>
        <w:instrText xml:space="preserve"> PAGEREF _Toc523347832 \h </w:instrText>
      </w:r>
      <w:r>
        <w:rPr>
          <w:noProof/>
        </w:rPr>
      </w:r>
      <w:r>
        <w:rPr>
          <w:noProof/>
        </w:rPr>
        <w:fldChar w:fldCharType="separate"/>
      </w:r>
      <w:r>
        <w:rPr>
          <w:noProof/>
        </w:rPr>
        <w:t>146</w:t>
      </w:r>
      <w:r>
        <w:rPr>
          <w:noProof/>
        </w:rPr>
        <w:fldChar w:fldCharType="end"/>
      </w:r>
    </w:p>
    <w:p w14:paraId="4DD9B8F0" w14:textId="55ED5B63" w:rsidR="00C334A7" w:rsidRDefault="00C334A7">
      <w:pPr>
        <w:pStyle w:val="TOC4"/>
        <w:tabs>
          <w:tab w:val="right" w:leader="dot" w:pos="7920"/>
        </w:tabs>
        <w:rPr>
          <w:rFonts w:asciiTheme="minorHAnsi" w:eastAsiaTheme="minorEastAsia" w:hAnsiTheme="minorHAnsi" w:cstheme="minorBidi"/>
          <w:noProof/>
          <w:sz w:val="22"/>
          <w:szCs w:val="22"/>
        </w:rPr>
      </w:pPr>
      <w:r>
        <w:rPr>
          <w:noProof/>
        </w:rPr>
        <w:t>5.4.1.5 Scheduled wind power</w:t>
      </w:r>
      <w:r>
        <w:rPr>
          <w:noProof/>
        </w:rPr>
        <w:tab/>
      </w:r>
      <w:r>
        <w:rPr>
          <w:noProof/>
        </w:rPr>
        <w:fldChar w:fldCharType="begin"/>
      </w:r>
      <w:r>
        <w:rPr>
          <w:noProof/>
        </w:rPr>
        <w:instrText xml:space="preserve"> PAGEREF _Toc523347833 \h </w:instrText>
      </w:r>
      <w:r>
        <w:rPr>
          <w:noProof/>
        </w:rPr>
      </w:r>
      <w:r>
        <w:rPr>
          <w:noProof/>
        </w:rPr>
        <w:fldChar w:fldCharType="separate"/>
      </w:r>
      <w:r>
        <w:rPr>
          <w:noProof/>
        </w:rPr>
        <w:t>147</w:t>
      </w:r>
      <w:r>
        <w:rPr>
          <w:noProof/>
        </w:rPr>
        <w:fldChar w:fldCharType="end"/>
      </w:r>
    </w:p>
    <w:p w14:paraId="3498AE7F" w14:textId="2E323F60"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5.4.2</w:t>
      </w:r>
      <w:r>
        <w:rPr>
          <w:rFonts w:asciiTheme="minorHAnsi" w:eastAsiaTheme="minorEastAsia" w:hAnsiTheme="minorHAnsi" w:cstheme="minorBidi"/>
          <w:iCs w:val="0"/>
          <w:noProof/>
          <w:sz w:val="22"/>
          <w:szCs w:val="22"/>
        </w:rPr>
        <w:tab/>
      </w:r>
      <w:r>
        <w:rPr>
          <w:noProof/>
        </w:rPr>
        <w:t>Case 2</w:t>
      </w:r>
      <w:r>
        <w:rPr>
          <w:noProof/>
        </w:rPr>
        <w:tab/>
      </w:r>
      <w:r>
        <w:rPr>
          <w:noProof/>
        </w:rPr>
        <w:fldChar w:fldCharType="begin"/>
      </w:r>
      <w:r>
        <w:rPr>
          <w:noProof/>
        </w:rPr>
        <w:instrText xml:space="preserve"> PAGEREF _Toc523347834 \h </w:instrText>
      </w:r>
      <w:r>
        <w:rPr>
          <w:noProof/>
        </w:rPr>
      </w:r>
      <w:r>
        <w:rPr>
          <w:noProof/>
        </w:rPr>
        <w:fldChar w:fldCharType="separate"/>
      </w:r>
      <w:r>
        <w:rPr>
          <w:noProof/>
        </w:rPr>
        <w:t>151</w:t>
      </w:r>
      <w:r>
        <w:rPr>
          <w:noProof/>
        </w:rPr>
        <w:fldChar w:fldCharType="end"/>
      </w:r>
    </w:p>
    <w:p w14:paraId="606B19C6" w14:textId="6288E13F" w:rsidR="00C334A7" w:rsidRDefault="00C334A7">
      <w:pPr>
        <w:pStyle w:val="TOC4"/>
        <w:tabs>
          <w:tab w:val="right" w:leader="dot" w:pos="7920"/>
        </w:tabs>
        <w:rPr>
          <w:rFonts w:asciiTheme="minorHAnsi" w:eastAsiaTheme="minorEastAsia" w:hAnsiTheme="minorHAnsi" w:cstheme="minorBidi"/>
          <w:noProof/>
          <w:sz w:val="22"/>
          <w:szCs w:val="22"/>
        </w:rPr>
      </w:pPr>
      <w:r>
        <w:rPr>
          <w:noProof/>
        </w:rPr>
        <w:t>5.4.2.1 Energy stored in the ESS</w:t>
      </w:r>
      <w:r>
        <w:rPr>
          <w:noProof/>
        </w:rPr>
        <w:tab/>
      </w:r>
      <w:r>
        <w:rPr>
          <w:noProof/>
        </w:rPr>
        <w:fldChar w:fldCharType="begin"/>
      </w:r>
      <w:r>
        <w:rPr>
          <w:noProof/>
        </w:rPr>
        <w:instrText xml:space="preserve"> PAGEREF _Toc523347835 \h </w:instrText>
      </w:r>
      <w:r>
        <w:rPr>
          <w:noProof/>
        </w:rPr>
      </w:r>
      <w:r>
        <w:rPr>
          <w:noProof/>
        </w:rPr>
        <w:fldChar w:fldCharType="separate"/>
      </w:r>
      <w:r>
        <w:rPr>
          <w:noProof/>
        </w:rPr>
        <w:t>152</w:t>
      </w:r>
      <w:r>
        <w:rPr>
          <w:noProof/>
        </w:rPr>
        <w:fldChar w:fldCharType="end"/>
      </w:r>
    </w:p>
    <w:p w14:paraId="07C8A064" w14:textId="33339066" w:rsidR="00C334A7" w:rsidRDefault="00C334A7">
      <w:pPr>
        <w:pStyle w:val="TOC4"/>
        <w:tabs>
          <w:tab w:val="right" w:leader="dot" w:pos="7920"/>
        </w:tabs>
        <w:rPr>
          <w:rFonts w:asciiTheme="minorHAnsi" w:eastAsiaTheme="minorEastAsia" w:hAnsiTheme="minorHAnsi" w:cstheme="minorBidi"/>
          <w:noProof/>
          <w:sz w:val="22"/>
          <w:szCs w:val="22"/>
        </w:rPr>
      </w:pPr>
      <w:r>
        <w:rPr>
          <w:noProof/>
        </w:rPr>
        <w:t>5.4.2.2 Scenario in 2050 with restricted emission limit of EPS</w:t>
      </w:r>
      <w:r>
        <w:rPr>
          <w:noProof/>
        </w:rPr>
        <w:tab/>
      </w:r>
      <w:r>
        <w:rPr>
          <w:noProof/>
        </w:rPr>
        <w:fldChar w:fldCharType="begin"/>
      </w:r>
      <w:r>
        <w:rPr>
          <w:noProof/>
        </w:rPr>
        <w:instrText xml:space="preserve"> PAGEREF _Toc523347836 \h </w:instrText>
      </w:r>
      <w:r>
        <w:rPr>
          <w:noProof/>
        </w:rPr>
      </w:r>
      <w:r>
        <w:rPr>
          <w:noProof/>
        </w:rPr>
        <w:fldChar w:fldCharType="separate"/>
      </w:r>
      <w:r>
        <w:rPr>
          <w:noProof/>
        </w:rPr>
        <w:t>156</w:t>
      </w:r>
      <w:r>
        <w:rPr>
          <w:noProof/>
        </w:rPr>
        <w:fldChar w:fldCharType="end"/>
      </w:r>
    </w:p>
    <w:p w14:paraId="36BDDF8A" w14:textId="1E75B8F7"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5.5</w:t>
      </w:r>
      <w:r>
        <w:rPr>
          <w:rFonts w:asciiTheme="minorHAnsi" w:eastAsiaTheme="minorEastAsia" w:hAnsiTheme="minorHAnsi" w:cstheme="minorBidi"/>
          <w:noProof/>
          <w:sz w:val="22"/>
          <w:szCs w:val="22"/>
        </w:rPr>
        <w:tab/>
      </w:r>
      <w:r w:rsidRPr="00A32CB6">
        <w:rPr>
          <w:noProof/>
        </w:rPr>
        <w:t>Discussion</w:t>
      </w:r>
      <w:r>
        <w:rPr>
          <w:noProof/>
        </w:rPr>
        <w:tab/>
      </w:r>
      <w:r>
        <w:rPr>
          <w:noProof/>
        </w:rPr>
        <w:fldChar w:fldCharType="begin"/>
      </w:r>
      <w:r>
        <w:rPr>
          <w:noProof/>
        </w:rPr>
        <w:instrText xml:space="preserve"> PAGEREF _Toc523347837 \h </w:instrText>
      </w:r>
      <w:r>
        <w:rPr>
          <w:noProof/>
        </w:rPr>
      </w:r>
      <w:r>
        <w:rPr>
          <w:noProof/>
        </w:rPr>
        <w:fldChar w:fldCharType="separate"/>
      </w:r>
      <w:r>
        <w:rPr>
          <w:noProof/>
        </w:rPr>
        <w:t>159</w:t>
      </w:r>
      <w:r>
        <w:rPr>
          <w:noProof/>
        </w:rPr>
        <w:fldChar w:fldCharType="end"/>
      </w:r>
    </w:p>
    <w:p w14:paraId="2D35885A" w14:textId="74A1D3EF"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5.6</w:t>
      </w:r>
      <w:r>
        <w:rPr>
          <w:rFonts w:asciiTheme="minorHAnsi" w:eastAsiaTheme="minorEastAsia" w:hAnsiTheme="minorHAnsi" w:cstheme="minorBidi"/>
          <w:noProof/>
          <w:sz w:val="22"/>
          <w:szCs w:val="22"/>
        </w:rPr>
        <w:tab/>
      </w:r>
      <w:r w:rsidRPr="00A32CB6">
        <w:rPr>
          <w:noProof/>
        </w:rPr>
        <w:t>Conclusions</w:t>
      </w:r>
      <w:r>
        <w:rPr>
          <w:noProof/>
        </w:rPr>
        <w:tab/>
      </w:r>
      <w:r>
        <w:rPr>
          <w:noProof/>
        </w:rPr>
        <w:fldChar w:fldCharType="begin"/>
      </w:r>
      <w:r>
        <w:rPr>
          <w:noProof/>
        </w:rPr>
        <w:instrText xml:space="preserve"> PAGEREF _Toc523347838 \h </w:instrText>
      </w:r>
      <w:r>
        <w:rPr>
          <w:noProof/>
        </w:rPr>
      </w:r>
      <w:r>
        <w:rPr>
          <w:noProof/>
        </w:rPr>
        <w:fldChar w:fldCharType="separate"/>
      </w:r>
      <w:r>
        <w:rPr>
          <w:noProof/>
        </w:rPr>
        <w:t>161</w:t>
      </w:r>
      <w:r>
        <w:rPr>
          <w:noProof/>
        </w:rPr>
        <w:fldChar w:fldCharType="end"/>
      </w:r>
    </w:p>
    <w:p w14:paraId="79BCA8A7" w14:textId="0B765559" w:rsidR="00C334A7" w:rsidRDefault="00C334A7">
      <w:pPr>
        <w:pStyle w:val="TOC1"/>
        <w:tabs>
          <w:tab w:val="left" w:pos="1540"/>
          <w:tab w:val="right" w:leader="dot" w:pos="7920"/>
        </w:tabs>
        <w:rPr>
          <w:rFonts w:asciiTheme="minorHAnsi" w:eastAsiaTheme="minorEastAsia" w:hAnsiTheme="minorHAnsi" w:cstheme="minorBidi"/>
          <w:b w:val="0"/>
          <w:bCs w:val="0"/>
          <w:noProof/>
          <w:sz w:val="22"/>
          <w:szCs w:val="22"/>
        </w:rPr>
      </w:pPr>
      <w:r w:rsidRPr="00A32CB6">
        <w:rPr>
          <w:noProof/>
        </w:rPr>
        <w:t>Chapter 6:</w:t>
      </w:r>
      <w:r>
        <w:rPr>
          <w:rFonts w:asciiTheme="minorHAnsi" w:eastAsiaTheme="minorEastAsia" w:hAnsiTheme="minorHAnsi" w:cstheme="minorBidi"/>
          <w:b w:val="0"/>
          <w:bCs w:val="0"/>
          <w:noProof/>
          <w:sz w:val="22"/>
          <w:szCs w:val="22"/>
        </w:rPr>
        <w:tab/>
      </w:r>
      <w:r w:rsidRPr="00A32CB6">
        <w:rPr>
          <w:noProof/>
        </w:rPr>
        <w:t>A practical case study for a DEED model incorporating a wind-storage combined system under UK energy policies</w:t>
      </w:r>
      <w:r>
        <w:rPr>
          <w:noProof/>
        </w:rPr>
        <w:tab/>
      </w:r>
      <w:r>
        <w:rPr>
          <w:noProof/>
        </w:rPr>
        <w:fldChar w:fldCharType="begin"/>
      </w:r>
      <w:r>
        <w:rPr>
          <w:noProof/>
        </w:rPr>
        <w:instrText xml:space="preserve"> PAGEREF _Toc523347839 \h </w:instrText>
      </w:r>
      <w:r>
        <w:rPr>
          <w:noProof/>
        </w:rPr>
      </w:r>
      <w:r>
        <w:rPr>
          <w:noProof/>
        </w:rPr>
        <w:fldChar w:fldCharType="separate"/>
      </w:r>
      <w:r>
        <w:rPr>
          <w:noProof/>
        </w:rPr>
        <w:t>162</w:t>
      </w:r>
      <w:r>
        <w:rPr>
          <w:noProof/>
        </w:rPr>
        <w:fldChar w:fldCharType="end"/>
      </w:r>
    </w:p>
    <w:p w14:paraId="559F0534" w14:textId="290A9F5A"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6.1</w:t>
      </w:r>
      <w:r>
        <w:rPr>
          <w:rFonts w:asciiTheme="minorHAnsi" w:eastAsiaTheme="minorEastAsia" w:hAnsiTheme="minorHAnsi" w:cstheme="minorBidi"/>
          <w:noProof/>
          <w:sz w:val="22"/>
          <w:szCs w:val="22"/>
        </w:rPr>
        <w:tab/>
      </w:r>
      <w:r w:rsidRPr="00A32CB6">
        <w:rPr>
          <w:noProof/>
        </w:rPr>
        <w:t>Introduction</w:t>
      </w:r>
      <w:r>
        <w:rPr>
          <w:noProof/>
        </w:rPr>
        <w:tab/>
      </w:r>
      <w:r>
        <w:rPr>
          <w:noProof/>
        </w:rPr>
        <w:fldChar w:fldCharType="begin"/>
      </w:r>
      <w:r>
        <w:rPr>
          <w:noProof/>
        </w:rPr>
        <w:instrText xml:space="preserve"> PAGEREF _Toc523347840 \h </w:instrText>
      </w:r>
      <w:r>
        <w:rPr>
          <w:noProof/>
        </w:rPr>
      </w:r>
      <w:r>
        <w:rPr>
          <w:noProof/>
        </w:rPr>
        <w:fldChar w:fldCharType="separate"/>
      </w:r>
      <w:r>
        <w:rPr>
          <w:noProof/>
        </w:rPr>
        <w:t>163</w:t>
      </w:r>
      <w:r>
        <w:rPr>
          <w:noProof/>
        </w:rPr>
        <w:fldChar w:fldCharType="end"/>
      </w:r>
    </w:p>
    <w:p w14:paraId="50978384" w14:textId="6410D824"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6.2</w:t>
      </w:r>
      <w:r>
        <w:rPr>
          <w:rFonts w:asciiTheme="minorHAnsi" w:eastAsiaTheme="minorEastAsia" w:hAnsiTheme="minorHAnsi" w:cstheme="minorBidi"/>
          <w:noProof/>
          <w:sz w:val="22"/>
          <w:szCs w:val="22"/>
        </w:rPr>
        <w:tab/>
      </w:r>
      <w:r w:rsidRPr="00A32CB6">
        <w:rPr>
          <w:noProof/>
        </w:rPr>
        <w:t>Data and modifications</w:t>
      </w:r>
      <w:r>
        <w:rPr>
          <w:noProof/>
        </w:rPr>
        <w:tab/>
      </w:r>
      <w:r>
        <w:rPr>
          <w:noProof/>
        </w:rPr>
        <w:fldChar w:fldCharType="begin"/>
      </w:r>
      <w:r>
        <w:rPr>
          <w:noProof/>
        </w:rPr>
        <w:instrText xml:space="preserve"> PAGEREF _Toc523347841 \h </w:instrText>
      </w:r>
      <w:r>
        <w:rPr>
          <w:noProof/>
        </w:rPr>
      </w:r>
      <w:r>
        <w:rPr>
          <w:noProof/>
        </w:rPr>
        <w:fldChar w:fldCharType="separate"/>
      </w:r>
      <w:r>
        <w:rPr>
          <w:noProof/>
        </w:rPr>
        <w:t>166</w:t>
      </w:r>
      <w:r>
        <w:rPr>
          <w:noProof/>
        </w:rPr>
        <w:fldChar w:fldCharType="end"/>
      </w:r>
    </w:p>
    <w:p w14:paraId="5F9D40CF" w14:textId="6DA8F604"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6.2.1</w:t>
      </w:r>
      <w:r>
        <w:rPr>
          <w:rFonts w:asciiTheme="minorHAnsi" w:eastAsiaTheme="minorEastAsia" w:hAnsiTheme="minorHAnsi" w:cstheme="minorBidi"/>
          <w:iCs w:val="0"/>
          <w:noProof/>
          <w:sz w:val="22"/>
          <w:szCs w:val="22"/>
        </w:rPr>
        <w:tab/>
      </w:r>
      <w:r>
        <w:rPr>
          <w:noProof/>
        </w:rPr>
        <w:t>Conventional power</w:t>
      </w:r>
      <w:r>
        <w:rPr>
          <w:noProof/>
        </w:rPr>
        <w:tab/>
      </w:r>
      <w:r>
        <w:rPr>
          <w:noProof/>
        </w:rPr>
        <w:fldChar w:fldCharType="begin"/>
      </w:r>
      <w:r>
        <w:rPr>
          <w:noProof/>
        </w:rPr>
        <w:instrText xml:space="preserve"> PAGEREF _Toc523347842 \h </w:instrText>
      </w:r>
      <w:r>
        <w:rPr>
          <w:noProof/>
        </w:rPr>
      </w:r>
      <w:r>
        <w:rPr>
          <w:noProof/>
        </w:rPr>
        <w:fldChar w:fldCharType="separate"/>
      </w:r>
      <w:r>
        <w:rPr>
          <w:noProof/>
        </w:rPr>
        <w:t>166</w:t>
      </w:r>
      <w:r>
        <w:rPr>
          <w:noProof/>
        </w:rPr>
        <w:fldChar w:fldCharType="end"/>
      </w:r>
    </w:p>
    <w:p w14:paraId="2ECC2795" w14:textId="0874844C" w:rsidR="00C334A7" w:rsidRDefault="00C334A7">
      <w:pPr>
        <w:pStyle w:val="TOC4"/>
        <w:tabs>
          <w:tab w:val="right" w:leader="dot" w:pos="7920"/>
        </w:tabs>
        <w:rPr>
          <w:rFonts w:asciiTheme="minorHAnsi" w:eastAsiaTheme="minorEastAsia" w:hAnsiTheme="minorHAnsi" w:cstheme="minorBidi"/>
          <w:noProof/>
          <w:sz w:val="22"/>
          <w:szCs w:val="22"/>
        </w:rPr>
      </w:pPr>
      <w:r>
        <w:rPr>
          <w:noProof/>
        </w:rPr>
        <w:t>6.2.1.1 Power output limit and ramp rate</w:t>
      </w:r>
      <w:r>
        <w:rPr>
          <w:noProof/>
        </w:rPr>
        <w:tab/>
      </w:r>
      <w:r>
        <w:rPr>
          <w:noProof/>
        </w:rPr>
        <w:fldChar w:fldCharType="begin"/>
      </w:r>
      <w:r>
        <w:rPr>
          <w:noProof/>
        </w:rPr>
        <w:instrText xml:space="preserve"> PAGEREF _Toc523347843 \h </w:instrText>
      </w:r>
      <w:r>
        <w:rPr>
          <w:noProof/>
        </w:rPr>
      </w:r>
      <w:r>
        <w:rPr>
          <w:noProof/>
        </w:rPr>
        <w:fldChar w:fldCharType="separate"/>
      </w:r>
      <w:r>
        <w:rPr>
          <w:noProof/>
        </w:rPr>
        <w:t>168</w:t>
      </w:r>
      <w:r>
        <w:rPr>
          <w:noProof/>
        </w:rPr>
        <w:fldChar w:fldCharType="end"/>
      </w:r>
    </w:p>
    <w:p w14:paraId="6917458F" w14:textId="482A98B0" w:rsidR="00C334A7" w:rsidRDefault="00C334A7">
      <w:pPr>
        <w:pStyle w:val="TOC4"/>
        <w:tabs>
          <w:tab w:val="right" w:leader="dot" w:pos="7920"/>
        </w:tabs>
        <w:rPr>
          <w:rFonts w:asciiTheme="minorHAnsi" w:eastAsiaTheme="minorEastAsia" w:hAnsiTheme="minorHAnsi" w:cstheme="minorBidi"/>
          <w:noProof/>
          <w:sz w:val="22"/>
          <w:szCs w:val="22"/>
        </w:rPr>
      </w:pPr>
      <w:r>
        <w:rPr>
          <w:noProof/>
        </w:rPr>
        <w:t>6.2.1.2 Cost function</w:t>
      </w:r>
      <w:r>
        <w:rPr>
          <w:noProof/>
        </w:rPr>
        <w:tab/>
      </w:r>
      <w:r>
        <w:rPr>
          <w:noProof/>
        </w:rPr>
        <w:fldChar w:fldCharType="begin"/>
      </w:r>
      <w:r>
        <w:rPr>
          <w:noProof/>
        </w:rPr>
        <w:instrText xml:space="preserve"> PAGEREF _Toc523347844 \h </w:instrText>
      </w:r>
      <w:r>
        <w:rPr>
          <w:noProof/>
        </w:rPr>
      </w:r>
      <w:r>
        <w:rPr>
          <w:noProof/>
        </w:rPr>
        <w:fldChar w:fldCharType="separate"/>
      </w:r>
      <w:r>
        <w:rPr>
          <w:noProof/>
        </w:rPr>
        <w:t>169</w:t>
      </w:r>
      <w:r>
        <w:rPr>
          <w:noProof/>
        </w:rPr>
        <w:fldChar w:fldCharType="end"/>
      </w:r>
    </w:p>
    <w:p w14:paraId="3CD47543" w14:textId="6DDD9FBA" w:rsidR="00C334A7" w:rsidRDefault="00C334A7">
      <w:pPr>
        <w:pStyle w:val="TOC4"/>
        <w:tabs>
          <w:tab w:val="right" w:leader="dot" w:pos="7920"/>
        </w:tabs>
        <w:rPr>
          <w:rFonts w:asciiTheme="minorHAnsi" w:eastAsiaTheme="minorEastAsia" w:hAnsiTheme="minorHAnsi" w:cstheme="minorBidi"/>
          <w:noProof/>
          <w:sz w:val="22"/>
          <w:szCs w:val="22"/>
        </w:rPr>
      </w:pPr>
      <w:r>
        <w:rPr>
          <w:noProof/>
        </w:rPr>
        <w:t>6.2.1.3 Emission function</w:t>
      </w:r>
      <w:r>
        <w:rPr>
          <w:noProof/>
        </w:rPr>
        <w:tab/>
      </w:r>
      <w:r>
        <w:rPr>
          <w:noProof/>
        </w:rPr>
        <w:fldChar w:fldCharType="begin"/>
      </w:r>
      <w:r>
        <w:rPr>
          <w:noProof/>
        </w:rPr>
        <w:instrText xml:space="preserve"> PAGEREF _Toc523347845 \h </w:instrText>
      </w:r>
      <w:r>
        <w:rPr>
          <w:noProof/>
        </w:rPr>
      </w:r>
      <w:r>
        <w:rPr>
          <w:noProof/>
        </w:rPr>
        <w:fldChar w:fldCharType="separate"/>
      </w:r>
      <w:r>
        <w:rPr>
          <w:noProof/>
        </w:rPr>
        <w:t>172</w:t>
      </w:r>
      <w:r>
        <w:rPr>
          <w:noProof/>
        </w:rPr>
        <w:fldChar w:fldCharType="end"/>
      </w:r>
    </w:p>
    <w:p w14:paraId="3DA35DE9" w14:textId="7F6A6834"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6.2.2</w:t>
      </w:r>
      <w:r>
        <w:rPr>
          <w:rFonts w:asciiTheme="minorHAnsi" w:eastAsiaTheme="minorEastAsia" w:hAnsiTheme="minorHAnsi" w:cstheme="minorBidi"/>
          <w:iCs w:val="0"/>
          <w:noProof/>
          <w:sz w:val="22"/>
          <w:szCs w:val="22"/>
        </w:rPr>
        <w:tab/>
      </w:r>
      <w:r>
        <w:rPr>
          <w:noProof/>
        </w:rPr>
        <w:t>Wind power</w:t>
      </w:r>
      <w:r>
        <w:rPr>
          <w:noProof/>
        </w:rPr>
        <w:tab/>
      </w:r>
      <w:r>
        <w:rPr>
          <w:noProof/>
        </w:rPr>
        <w:fldChar w:fldCharType="begin"/>
      </w:r>
      <w:r>
        <w:rPr>
          <w:noProof/>
        </w:rPr>
        <w:instrText xml:space="preserve"> PAGEREF _Toc523347846 \h </w:instrText>
      </w:r>
      <w:r>
        <w:rPr>
          <w:noProof/>
        </w:rPr>
      </w:r>
      <w:r>
        <w:rPr>
          <w:noProof/>
        </w:rPr>
        <w:fldChar w:fldCharType="separate"/>
      </w:r>
      <w:r>
        <w:rPr>
          <w:noProof/>
        </w:rPr>
        <w:t>175</w:t>
      </w:r>
      <w:r>
        <w:rPr>
          <w:noProof/>
        </w:rPr>
        <w:fldChar w:fldCharType="end"/>
      </w:r>
    </w:p>
    <w:p w14:paraId="3F5693EE" w14:textId="5294C58C" w:rsidR="00C334A7" w:rsidRDefault="00C334A7">
      <w:pPr>
        <w:pStyle w:val="TOC4"/>
        <w:tabs>
          <w:tab w:val="right" w:leader="dot" w:pos="7920"/>
        </w:tabs>
        <w:rPr>
          <w:rFonts w:asciiTheme="minorHAnsi" w:eastAsiaTheme="minorEastAsia" w:hAnsiTheme="minorHAnsi" w:cstheme="minorBidi"/>
          <w:noProof/>
          <w:sz w:val="22"/>
          <w:szCs w:val="22"/>
        </w:rPr>
      </w:pPr>
      <w:r>
        <w:rPr>
          <w:noProof/>
        </w:rPr>
        <w:t>6.2.2.1 Wind farm</w:t>
      </w:r>
      <w:r>
        <w:rPr>
          <w:noProof/>
        </w:rPr>
        <w:tab/>
      </w:r>
      <w:r>
        <w:rPr>
          <w:noProof/>
        </w:rPr>
        <w:fldChar w:fldCharType="begin"/>
      </w:r>
      <w:r>
        <w:rPr>
          <w:noProof/>
        </w:rPr>
        <w:instrText xml:space="preserve"> PAGEREF _Toc523347847 \h </w:instrText>
      </w:r>
      <w:r>
        <w:rPr>
          <w:noProof/>
        </w:rPr>
      </w:r>
      <w:r>
        <w:rPr>
          <w:noProof/>
        </w:rPr>
        <w:fldChar w:fldCharType="separate"/>
      </w:r>
      <w:r>
        <w:rPr>
          <w:noProof/>
        </w:rPr>
        <w:t>176</w:t>
      </w:r>
      <w:r>
        <w:rPr>
          <w:noProof/>
        </w:rPr>
        <w:fldChar w:fldCharType="end"/>
      </w:r>
    </w:p>
    <w:p w14:paraId="7775D498" w14:textId="67B3B73D" w:rsidR="00C334A7" w:rsidRDefault="00C334A7">
      <w:pPr>
        <w:pStyle w:val="TOC4"/>
        <w:tabs>
          <w:tab w:val="right" w:leader="dot" w:pos="7920"/>
        </w:tabs>
        <w:rPr>
          <w:rFonts w:asciiTheme="minorHAnsi" w:eastAsiaTheme="minorEastAsia" w:hAnsiTheme="minorHAnsi" w:cstheme="minorBidi"/>
          <w:noProof/>
          <w:sz w:val="22"/>
          <w:szCs w:val="22"/>
        </w:rPr>
      </w:pPr>
      <w:r>
        <w:rPr>
          <w:noProof/>
        </w:rPr>
        <w:lastRenderedPageBreak/>
        <w:t>6.2.2.2 Wind power uncertainty model</w:t>
      </w:r>
      <w:r>
        <w:rPr>
          <w:noProof/>
        </w:rPr>
        <w:tab/>
      </w:r>
      <w:r>
        <w:rPr>
          <w:noProof/>
        </w:rPr>
        <w:fldChar w:fldCharType="begin"/>
      </w:r>
      <w:r>
        <w:rPr>
          <w:noProof/>
        </w:rPr>
        <w:instrText xml:space="preserve"> PAGEREF _Toc523347848 \h </w:instrText>
      </w:r>
      <w:r>
        <w:rPr>
          <w:noProof/>
        </w:rPr>
      </w:r>
      <w:r>
        <w:rPr>
          <w:noProof/>
        </w:rPr>
        <w:fldChar w:fldCharType="separate"/>
      </w:r>
      <w:r>
        <w:rPr>
          <w:noProof/>
        </w:rPr>
        <w:t>176</w:t>
      </w:r>
      <w:r>
        <w:rPr>
          <w:noProof/>
        </w:rPr>
        <w:fldChar w:fldCharType="end"/>
      </w:r>
    </w:p>
    <w:p w14:paraId="7E69C1D4" w14:textId="3062B1F9" w:rsidR="00C334A7" w:rsidRDefault="00C334A7">
      <w:pPr>
        <w:pStyle w:val="TOC4"/>
        <w:tabs>
          <w:tab w:val="right" w:leader="dot" w:pos="7920"/>
        </w:tabs>
        <w:rPr>
          <w:rFonts w:asciiTheme="minorHAnsi" w:eastAsiaTheme="minorEastAsia" w:hAnsiTheme="minorHAnsi" w:cstheme="minorBidi"/>
          <w:noProof/>
          <w:sz w:val="22"/>
          <w:szCs w:val="22"/>
        </w:rPr>
      </w:pPr>
      <w:r>
        <w:rPr>
          <w:noProof/>
        </w:rPr>
        <w:t>6.2.2.3 Wind power price</w:t>
      </w:r>
      <w:r>
        <w:rPr>
          <w:noProof/>
        </w:rPr>
        <w:tab/>
      </w:r>
      <w:r>
        <w:rPr>
          <w:noProof/>
        </w:rPr>
        <w:fldChar w:fldCharType="begin"/>
      </w:r>
      <w:r>
        <w:rPr>
          <w:noProof/>
        </w:rPr>
        <w:instrText xml:space="preserve"> PAGEREF _Toc523347849 \h </w:instrText>
      </w:r>
      <w:r>
        <w:rPr>
          <w:noProof/>
        </w:rPr>
      </w:r>
      <w:r>
        <w:rPr>
          <w:noProof/>
        </w:rPr>
        <w:fldChar w:fldCharType="separate"/>
      </w:r>
      <w:r>
        <w:rPr>
          <w:noProof/>
        </w:rPr>
        <w:t>179</w:t>
      </w:r>
      <w:r>
        <w:rPr>
          <w:noProof/>
        </w:rPr>
        <w:fldChar w:fldCharType="end"/>
      </w:r>
    </w:p>
    <w:p w14:paraId="3A3DD089" w14:textId="4F13D267"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6.2.3</w:t>
      </w:r>
      <w:r>
        <w:rPr>
          <w:rFonts w:asciiTheme="minorHAnsi" w:eastAsiaTheme="minorEastAsia" w:hAnsiTheme="minorHAnsi" w:cstheme="minorBidi"/>
          <w:iCs w:val="0"/>
          <w:noProof/>
          <w:sz w:val="22"/>
          <w:szCs w:val="22"/>
        </w:rPr>
        <w:tab/>
      </w:r>
      <w:r>
        <w:rPr>
          <w:noProof/>
        </w:rPr>
        <w:t>BESS</w:t>
      </w:r>
      <w:r>
        <w:rPr>
          <w:noProof/>
        </w:rPr>
        <w:tab/>
      </w:r>
      <w:r>
        <w:rPr>
          <w:noProof/>
        </w:rPr>
        <w:fldChar w:fldCharType="begin"/>
      </w:r>
      <w:r>
        <w:rPr>
          <w:noProof/>
        </w:rPr>
        <w:instrText xml:space="preserve"> PAGEREF _Toc523347850 \h </w:instrText>
      </w:r>
      <w:r>
        <w:rPr>
          <w:noProof/>
        </w:rPr>
      </w:r>
      <w:r>
        <w:rPr>
          <w:noProof/>
        </w:rPr>
        <w:fldChar w:fldCharType="separate"/>
      </w:r>
      <w:r>
        <w:rPr>
          <w:noProof/>
        </w:rPr>
        <w:t>180</w:t>
      </w:r>
      <w:r>
        <w:rPr>
          <w:noProof/>
        </w:rPr>
        <w:fldChar w:fldCharType="end"/>
      </w:r>
    </w:p>
    <w:p w14:paraId="7075EE9C" w14:textId="639D0AF1"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6.2.4</w:t>
      </w:r>
      <w:r>
        <w:rPr>
          <w:rFonts w:asciiTheme="minorHAnsi" w:eastAsiaTheme="minorEastAsia" w:hAnsiTheme="minorHAnsi" w:cstheme="minorBidi"/>
          <w:iCs w:val="0"/>
          <w:noProof/>
          <w:sz w:val="22"/>
          <w:szCs w:val="22"/>
        </w:rPr>
        <w:tab/>
      </w:r>
      <w:r>
        <w:rPr>
          <w:noProof/>
        </w:rPr>
        <w:t>Demand</w:t>
      </w:r>
      <w:r>
        <w:rPr>
          <w:noProof/>
        </w:rPr>
        <w:tab/>
      </w:r>
      <w:r>
        <w:rPr>
          <w:noProof/>
        </w:rPr>
        <w:fldChar w:fldCharType="begin"/>
      </w:r>
      <w:r>
        <w:rPr>
          <w:noProof/>
        </w:rPr>
        <w:instrText xml:space="preserve"> PAGEREF _Toc523347851 \h </w:instrText>
      </w:r>
      <w:r>
        <w:rPr>
          <w:noProof/>
        </w:rPr>
      </w:r>
      <w:r>
        <w:rPr>
          <w:noProof/>
        </w:rPr>
        <w:fldChar w:fldCharType="separate"/>
      </w:r>
      <w:r>
        <w:rPr>
          <w:noProof/>
        </w:rPr>
        <w:t>180</w:t>
      </w:r>
      <w:r>
        <w:rPr>
          <w:noProof/>
        </w:rPr>
        <w:fldChar w:fldCharType="end"/>
      </w:r>
    </w:p>
    <w:p w14:paraId="774FC484" w14:textId="23973599"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6.3</w:t>
      </w:r>
      <w:r>
        <w:rPr>
          <w:rFonts w:asciiTheme="minorHAnsi" w:eastAsiaTheme="minorEastAsia" w:hAnsiTheme="minorHAnsi" w:cstheme="minorBidi"/>
          <w:noProof/>
          <w:sz w:val="22"/>
          <w:szCs w:val="22"/>
        </w:rPr>
        <w:tab/>
      </w:r>
      <w:r w:rsidRPr="00A32CB6">
        <w:rPr>
          <w:noProof/>
        </w:rPr>
        <w:t>Case study</w:t>
      </w:r>
      <w:r>
        <w:rPr>
          <w:noProof/>
        </w:rPr>
        <w:tab/>
      </w:r>
      <w:r>
        <w:rPr>
          <w:noProof/>
        </w:rPr>
        <w:fldChar w:fldCharType="begin"/>
      </w:r>
      <w:r>
        <w:rPr>
          <w:noProof/>
        </w:rPr>
        <w:instrText xml:space="preserve"> PAGEREF _Toc523347852 \h </w:instrText>
      </w:r>
      <w:r>
        <w:rPr>
          <w:noProof/>
        </w:rPr>
      </w:r>
      <w:r>
        <w:rPr>
          <w:noProof/>
        </w:rPr>
        <w:fldChar w:fldCharType="separate"/>
      </w:r>
      <w:r>
        <w:rPr>
          <w:noProof/>
        </w:rPr>
        <w:t>182</w:t>
      </w:r>
      <w:r>
        <w:rPr>
          <w:noProof/>
        </w:rPr>
        <w:fldChar w:fldCharType="end"/>
      </w:r>
    </w:p>
    <w:p w14:paraId="4A32E0E2" w14:textId="2488FAA3"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6.3.1</w:t>
      </w:r>
      <w:r>
        <w:rPr>
          <w:rFonts w:asciiTheme="minorHAnsi" w:eastAsiaTheme="minorEastAsia" w:hAnsiTheme="minorHAnsi" w:cstheme="minorBidi"/>
          <w:iCs w:val="0"/>
          <w:noProof/>
          <w:sz w:val="22"/>
          <w:szCs w:val="22"/>
        </w:rPr>
        <w:tab/>
      </w:r>
      <w:r>
        <w:rPr>
          <w:noProof/>
        </w:rPr>
        <w:t>Inter-day analysis</w:t>
      </w:r>
      <w:r>
        <w:rPr>
          <w:noProof/>
        </w:rPr>
        <w:tab/>
      </w:r>
      <w:r>
        <w:rPr>
          <w:noProof/>
        </w:rPr>
        <w:fldChar w:fldCharType="begin"/>
      </w:r>
      <w:r>
        <w:rPr>
          <w:noProof/>
        </w:rPr>
        <w:instrText xml:space="preserve"> PAGEREF _Toc523347853 \h </w:instrText>
      </w:r>
      <w:r>
        <w:rPr>
          <w:noProof/>
        </w:rPr>
      </w:r>
      <w:r>
        <w:rPr>
          <w:noProof/>
        </w:rPr>
        <w:fldChar w:fldCharType="separate"/>
      </w:r>
      <w:r>
        <w:rPr>
          <w:noProof/>
        </w:rPr>
        <w:t>183</w:t>
      </w:r>
      <w:r>
        <w:rPr>
          <w:noProof/>
        </w:rPr>
        <w:fldChar w:fldCharType="end"/>
      </w:r>
    </w:p>
    <w:p w14:paraId="1CEA0B5B" w14:textId="6869A2A9"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6.3.2</w:t>
      </w:r>
      <w:r>
        <w:rPr>
          <w:rFonts w:asciiTheme="minorHAnsi" w:eastAsiaTheme="minorEastAsia" w:hAnsiTheme="minorHAnsi" w:cstheme="minorBidi"/>
          <w:iCs w:val="0"/>
          <w:noProof/>
          <w:sz w:val="22"/>
          <w:szCs w:val="22"/>
        </w:rPr>
        <w:tab/>
      </w:r>
      <w:r>
        <w:rPr>
          <w:noProof/>
        </w:rPr>
        <w:t>Intra-day analysis</w:t>
      </w:r>
      <w:r>
        <w:rPr>
          <w:noProof/>
        </w:rPr>
        <w:tab/>
      </w:r>
      <w:r>
        <w:rPr>
          <w:noProof/>
        </w:rPr>
        <w:fldChar w:fldCharType="begin"/>
      </w:r>
      <w:r>
        <w:rPr>
          <w:noProof/>
        </w:rPr>
        <w:instrText xml:space="preserve"> PAGEREF _Toc523347854 \h </w:instrText>
      </w:r>
      <w:r>
        <w:rPr>
          <w:noProof/>
        </w:rPr>
      </w:r>
      <w:r>
        <w:rPr>
          <w:noProof/>
        </w:rPr>
        <w:fldChar w:fldCharType="separate"/>
      </w:r>
      <w:r>
        <w:rPr>
          <w:noProof/>
        </w:rPr>
        <w:t>187</w:t>
      </w:r>
      <w:r>
        <w:rPr>
          <w:noProof/>
        </w:rPr>
        <w:fldChar w:fldCharType="end"/>
      </w:r>
    </w:p>
    <w:p w14:paraId="59C25FF3" w14:textId="79E594EC"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6.4</w:t>
      </w:r>
      <w:r>
        <w:rPr>
          <w:rFonts w:asciiTheme="minorHAnsi" w:eastAsiaTheme="minorEastAsia" w:hAnsiTheme="minorHAnsi" w:cstheme="minorBidi"/>
          <w:noProof/>
          <w:sz w:val="22"/>
          <w:szCs w:val="22"/>
        </w:rPr>
        <w:tab/>
      </w:r>
      <w:r w:rsidRPr="00A32CB6">
        <w:rPr>
          <w:noProof/>
        </w:rPr>
        <w:t>Discussion</w:t>
      </w:r>
      <w:r>
        <w:rPr>
          <w:noProof/>
        </w:rPr>
        <w:tab/>
      </w:r>
      <w:r>
        <w:rPr>
          <w:noProof/>
        </w:rPr>
        <w:fldChar w:fldCharType="begin"/>
      </w:r>
      <w:r>
        <w:rPr>
          <w:noProof/>
        </w:rPr>
        <w:instrText xml:space="preserve"> PAGEREF _Toc523347855 \h </w:instrText>
      </w:r>
      <w:r>
        <w:rPr>
          <w:noProof/>
        </w:rPr>
      </w:r>
      <w:r>
        <w:rPr>
          <w:noProof/>
        </w:rPr>
        <w:fldChar w:fldCharType="separate"/>
      </w:r>
      <w:r>
        <w:rPr>
          <w:noProof/>
        </w:rPr>
        <w:t>191</w:t>
      </w:r>
      <w:r>
        <w:rPr>
          <w:noProof/>
        </w:rPr>
        <w:fldChar w:fldCharType="end"/>
      </w:r>
    </w:p>
    <w:p w14:paraId="10E7C878" w14:textId="26AE0CC8"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6.5</w:t>
      </w:r>
      <w:r>
        <w:rPr>
          <w:rFonts w:asciiTheme="minorHAnsi" w:eastAsiaTheme="minorEastAsia" w:hAnsiTheme="minorHAnsi" w:cstheme="minorBidi"/>
          <w:noProof/>
          <w:sz w:val="22"/>
          <w:szCs w:val="22"/>
        </w:rPr>
        <w:tab/>
      </w:r>
      <w:r w:rsidRPr="00A32CB6">
        <w:rPr>
          <w:noProof/>
        </w:rPr>
        <w:t>Conclusions</w:t>
      </w:r>
      <w:r>
        <w:rPr>
          <w:noProof/>
        </w:rPr>
        <w:tab/>
      </w:r>
      <w:r>
        <w:rPr>
          <w:noProof/>
        </w:rPr>
        <w:fldChar w:fldCharType="begin"/>
      </w:r>
      <w:r>
        <w:rPr>
          <w:noProof/>
        </w:rPr>
        <w:instrText xml:space="preserve"> PAGEREF _Toc523347856 \h </w:instrText>
      </w:r>
      <w:r>
        <w:rPr>
          <w:noProof/>
        </w:rPr>
      </w:r>
      <w:r>
        <w:rPr>
          <w:noProof/>
        </w:rPr>
        <w:fldChar w:fldCharType="separate"/>
      </w:r>
      <w:r>
        <w:rPr>
          <w:noProof/>
        </w:rPr>
        <w:t>193</w:t>
      </w:r>
      <w:r>
        <w:rPr>
          <w:noProof/>
        </w:rPr>
        <w:fldChar w:fldCharType="end"/>
      </w:r>
    </w:p>
    <w:p w14:paraId="2702593F" w14:textId="728DF11C" w:rsidR="00C334A7" w:rsidRDefault="00C334A7">
      <w:pPr>
        <w:pStyle w:val="TOC1"/>
        <w:tabs>
          <w:tab w:val="left" w:pos="1540"/>
          <w:tab w:val="right" w:leader="dot" w:pos="7920"/>
        </w:tabs>
        <w:rPr>
          <w:rFonts w:asciiTheme="minorHAnsi" w:eastAsiaTheme="minorEastAsia" w:hAnsiTheme="minorHAnsi" w:cstheme="minorBidi"/>
          <w:b w:val="0"/>
          <w:bCs w:val="0"/>
          <w:noProof/>
          <w:sz w:val="22"/>
          <w:szCs w:val="22"/>
        </w:rPr>
      </w:pPr>
      <w:r w:rsidRPr="00A32CB6">
        <w:rPr>
          <w:noProof/>
        </w:rPr>
        <w:t>Chapter 7:</w:t>
      </w:r>
      <w:r>
        <w:rPr>
          <w:rFonts w:asciiTheme="minorHAnsi" w:eastAsiaTheme="minorEastAsia" w:hAnsiTheme="minorHAnsi" w:cstheme="minorBidi"/>
          <w:b w:val="0"/>
          <w:bCs w:val="0"/>
          <w:noProof/>
          <w:sz w:val="22"/>
          <w:szCs w:val="22"/>
        </w:rPr>
        <w:tab/>
      </w:r>
      <w:r w:rsidRPr="00A32CB6">
        <w:rPr>
          <w:noProof/>
        </w:rPr>
        <w:t>Conclusions and future work</w:t>
      </w:r>
      <w:r>
        <w:rPr>
          <w:noProof/>
        </w:rPr>
        <w:tab/>
      </w:r>
      <w:r>
        <w:rPr>
          <w:noProof/>
        </w:rPr>
        <w:fldChar w:fldCharType="begin"/>
      </w:r>
      <w:r>
        <w:rPr>
          <w:noProof/>
        </w:rPr>
        <w:instrText xml:space="preserve"> PAGEREF _Toc523347857 \h </w:instrText>
      </w:r>
      <w:r>
        <w:rPr>
          <w:noProof/>
        </w:rPr>
      </w:r>
      <w:r>
        <w:rPr>
          <w:noProof/>
        </w:rPr>
        <w:fldChar w:fldCharType="separate"/>
      </w:r>
      <w:r>
        <w:rPr>
          <w:noProof/>
        </w:rPr>
        <w:t>194</w:t>
      </w:r>
      <w:r>
        <w:rPr>
          <w:noProof/>
        </w:rPr>
        <w:fldChar w:fldCharType="end"/>
      </w:r>
    </w:p>
    <w:p w14:paraId="20267B76" w14:textId="6ED72F07"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7.1</w:t>
      </w:r>
      <w:r>
        <w:rPr>
          <w:rFonts w:asciiTheme="minorHAnsi" w:eastAsiaTheme="minorEastAsia" w:hAnsiTheme="minorHAnsi" w:cstheme="minorBidi"/>
          <w:noProof/>
          <w:sz w:val="22"/>
          <w:szCs w:val="22"/>
        </w:rPr>
        <w:tab/>
      </w:r>
      <w:r w:rsidRPr="00A32CB6">
        <w:rPr>
          <w:noProof/>
        </w:rPr>
        <w:t>Summary of the main contributions</w:t>
      </w:r>
      <w:r>
        <w:rPr>
          <w:noProof/>
        </w:rPr>
        <w:tab/>
      </w:r>
      <w:r>
        <w:rPr>
          <w:noProof/>
        </w:rPr>
        <w:fldChar w:fldCharType="begin"/>
      </w:r>
      <w:r>
        <w:rPr>
          <w:noProof/>
        </w:rPr>
        <w:instrText xml:space="preserve"> PAGEREF _Toc523347858 \h </w:instrText>
      </w:r>
      <w:r>
        <w:rPr>
          <w:noProof/>
        </w:rPr>
      </w:r>
      <w:r>
        <w:rPr>
          <w:noProof/>
        </w:rPr>
        <w:fldChar w:fldCharType="separate"/>
      </w:r>
      <w:r>
        <w:rPr>
          <w:noProof/>
        </w:rPr>
        <w:t>195</w:t>
      </w:r>
      <w:r>
        <w:rPr>
          <w:noProof/>
        </w:rPr>
        <w:fldChar w:fldCharType="end"/>
      </w:r>
    </w:p>
    <w:p w14:paraId="7F5B32D5" w14:textId="468E0FED"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7.1.1</w:t>
      </w:r>
      <w:r>
        <w:rPr>
          <w:rFonts w:asciiTheme="minorHAnsi" w:eastAsiaTheme="minorEastAsia" w:hAnsiTheme="minorHAnsi" w:cstheme="minorBidi"/>
          <w:iCs w:val="0"/>
          <w:noProof/>
          <w:sz w:val="22"/>
          <w:szCs w:val="22"/>
        </w:rPr>
        <w:tab/>
      </w:r>
      <w:r>
        <w:rPr>
          <w:noProof/>
        </w:rPr>
        <w:t>CEED model of an electrical grid with conventional and wind power under the UK energy policies</w:t>
      </w:r>
      <w:r>
        <w:rPr>
          <w:noProof/>
        </w:rPr>
        <w:tab/>
      </w:r>
      <w:r>
        <w:rPr>
          <w:noProof/>
        </w:rPr>
        <w:fldChar w:fldCharType="begin"/>
      </w:r>
      <w:r>
        <w:rPr>
          <w:noProof/>
        </w:rPr>
        <w:instrText xml:space="preserve"> PAGEREF _Toc523347859 \h </w:instrText>
      </w:r>
      <w:r>
        <w:rPr>
          <w:noProof/>
        </w:rPr>
      </w:r>
      <w:r>
        <w:rPr>
          <w:noProof/>
        </w:rPr>
        <w:fldChar w:fldCharType="separate"/>
      </w:r>
      <w:r>
        <w:rPr>
          <w:noProof/>
        </w:rPr>
        <w:t>195</w:t>
      </w:r>
      <w:r>
        <w:rPr>
          <w:noProof/>
        </w:rPr>
        <w:fldChar w:fldCharType="end"/>
      </w:r>
    </w:p>
    <w:p w14:paraId="68BA14D4" w14:textId="5403345F"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7.1.2</w:t>
      </w:r>
      <w:r>
        <w:rPr>
          <w:rFonts w:asciiTheme="minorHAnsi" w:eastAsiaTheme="minorEastAsia" w:hAnsiTheme="minorHAnsi" w:cstheme="minorBidi"/>
          <w:iCs w:val="0"/>
          <w:noProof/>
          <w:sz w:val="22"/>
          <w:szCs w:val="22"/>
        </w:rPr>
        <w:tab/>
      </w:r>
      <w:r>
        <w:rPr>
          <w:noProof/>
        </w:rPr>
        <w:t>DEED model of an electrical grid with conventional and wind power under UK energy policies</w:t>
      </w:r>
      <w:r>
        <w:rPr>
          <w:noProof/>
        </w:rPr>
        <w:tab/>
      </w:r>
      <w:r>
        <w:rPr>
          <w:noProof/>
        </w:rPr>
        <w:fldChar w:fldCharType="begin"/>
      </w:r>
      <w:r>
        <w:rPr>
          <w:noProof/>
        </w:rPr>
        <w:instrText xml:space="preserve"> PAGEREF _Toc523347860 \h </w:instrText>
      </w:r>
      <w:r>
        <w:rPr>
          <w:noProof/>
        </w:rPr>
      </w:r>
      <w:r>
        <w:rPr>
          <w:noProof/>
        </w:rPr>
        <w:fldChar w:fldCharType="separate"/>
      </w:r>
      <w:r>
        <w:rPr>
          <w:noProof/>
        </w:rPr>
        <w:t>196</w:t>
      </w:r>
      <w:r>
        <w:rPr>
          <w:noProof/>
        </w:rPr>
        <w:fldChar w:fldCharType="end"/>
      </w:r>
    </w:p>
    <w:p w14:paraId="45BE082B" w14:textId="071F51D1"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7.1.3</w:t>
      </w:r>
      <w:r>
        <w:rPr>
          <w:rFonts w:asciiTheme="minorHAnsi" w:eastAsiaTheme="minorEastAsia" w:hAnsiTheme="minorHAnsi" w:cstheme="minorBidi"/>
          <w:iCs w:val="0"/>
          <w:noProof/>
          <w:sz w:val="22"/>
          <w:szCs w:val="22"/>
        </w:rPr>
        <w:tab/>
      </w:r>
      <w:r>
        <w:rPr>
          <w:noProof/>
        </w:rPr>
        <w:t>DEED model of an electrical grid with conventional power and wind-storage combined system under UK energy policies</w:t>
      </w:r>
      <w:r>
        <w:rPr>
          <w:noProof/>
        </w:rPr>
        <w:tab/>
      </w:r>
      <w:r>
        <w:rPr>
          <w:noProof/>
        </w:rPr>
        <w:fldChar w:fldCharType="begin"/>
      </w:r>
      <w:r>
        <w:rPr>
          <w:noProof/>
        </w:rPr>
        <w:instrText xml:space="preserve"> PAGEREF _Toc523347861 \h </w:instrText>
      </w:r>
      <w:r>
        <w:rPr>
          <w:noProof/>
        </w:rPr>
      </w:r>
      <w:r>
        <w:rPr>
          <w:noProof/>
        </w:rPr>
        <w:fldChar w:fldCharType="separate"/>
      </w:r>
      <w:r>
        <w:rPr>
          <w:noProof/>
        </w:rPr>
        <w:t>197</w:t>
      </w:r>
      <w:r>
        <w:rPr>
          <w:noProof/>
        </w:rPr>
        <w:fldChar w:fldCharType="end"/>
      </w:r>
    </w:p>
    <w:p w14:paraId="264C3CD4" w14:textId="16448907"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7.1.4</w:t>
      </w:r>
      <w:r>
        <w:rPr>
          <w:rFonts w:asciiTheme="minorHAnsi" w:eastAsiaTheme="minorEastAsia" w:hAnsiTheme="minorHAnsi" w:cstheme="minorBidi"/>
          <w:iCs w:val="0"/>
          <w:noProof/>
          <w:sz w:val="22"/>
          <w:szCs w:val="22"/>
        </w:rPr>
        <w:tab/>
      </w:r>
      <w:r>
        <w:rPr>
          <w:noProof/>
        </w:rPr>
        <w:t>A practical case study for DEED model incorporating conventional power and wind-storage combined system under UK energy policies</w:t>
      </w:r>
      <w:r>
        <w:rPr>
          <w:noProof/>
        </w:rPr>
        <w:tab/>
      </w:r>
      <w:r>
        <w:rPr>
          <w:noProof/>
        </w:rPr>
        <w:fldChar w:fldCharType="begin"/>
      </w:r>
      <w:r>
        <w:rPr>
          <w:noProof/>
        </w:rPr>
        <w:instrText xml:space="preserve"> PAGEREF _Toc523347862 \h </w:instrText>
      </w:r>
      <w:r>
        <w:rPr>
          <w:noProof/>
        </w:rPr>
      </w:r>
      <w:r>
        <w:rPr>
          <w:noProof/>
        </w:rPr>
        <w:fldChar w:fldCharType="separate"/>
      </w:r>
      <w:r>
        <w:rPr>
          <w:noProof/>
        </w:rPr>
        <w:t>198</w:t>
      </w:r>
      <w:r>
        <w:rPr>
          <w:noProof/>
        </w:rPr>
        <w:fldChar w:fldCharType="end"/>
      </w:r>
    </w:p>
    <w:p w14:paraId="55C6575F" w14:textId="4F68F127"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7.2</w:t>
      </w:r>
      <w:r>
        <w:rPr>
          <w:rFonts w:asciiTheme="minorHAnsi" w:eastAsiaTheme="minorEastAsia" w:hAnsiTheme="minorHAnsi" w:cstheme="minorBidi"/>
          <w:noProof/>
          <w:sz w:val="22"/>
          <w:szCs w:val="22"/>
        </w:rPr>
        <w:tab/>
      </w:r>
      <w:r w:rsidRPr="00A32CB6">
        <w:rPr>
          <w:noProof/>
        </w:rPr>
        <w:t>Research limitations</w:t>
      </w:r>
      <w:r>
        <w:rPr>
          <w:noProof/>
        </w:rPr>
        <w:tab/>
      </w:r>
      <w:r>
        <w:rPr>
          <w:noProof/>
        </w:rPr>
        <w:fldChar w:fldCharType="begin"/>
      </w:r>
      <w:r>
        <w:rPr>
          <w:noProof/>
        </w:rPr>
        <w:instrText xml:space="preserve"> PAGEREF _Toc523347863 \h </w:instrText>
      </w:r>
      <w:r>
        <w:rPr>
          <w:noProof/>
        </w:rPr>
      </w:r>
      <w:r>
        <w:rPr>
          <w:noProof/>
        </w:rPr>
        <w:fldChar w:fldCharType="separate"/>
      </w:r>
      <w:r>
        <w:rPr>
          <w:noProof/>
        </w:rPr>
        <w:t>199</w:t>
      </w:r>
      <w:r>
        <w:rPr>
          <w:noProof/>
        </w:rPr>
        <w:fldChar w:fldCharType="end"/>
      </w:r>
    </w:p>
    <w:p w14:paraId="3512C6DB" w14:textId="5E5E3E34" w:rsidR="00C334A7" w:rsidRDefault="00C334A7">
      <w:pPr>
        <w:pStyle w:val="TOC2"/>
        <w:tabs>
          <w:tab w:val="left" w:pos="880"/>
          <w:tab w:val="right" w:leader="dot" w:pos="7920"/>
        </w:tabs>
        <w:rPr>
          <w:rFonts w:asciiTheme="minorHAnsi" w:eastAsiaTheme="minorEastAsia" w:hAnsiTheme="minorHAnsi" w:cstheme="minorBidi"/>
          <w:noProof/>
          <w:sz w:val="22"/>
          <w:szCs w:val="22"/>
        </w:rPr>
      </w:pPr>
      <w:r w:rsidRPr="00A32CB6">
        <w:rPr>
          <w:noProof/>
        </w:rPr>
        <w:t>7.3</w:t>
      </w:r>
      <w:r>
        <w:rPr>
          <w:rFonts w:asciiTheme="minorHAnsi" w:eastAsiaTheme="minorEastAsia" w:hAnsiTheme="minorHAnsi" w:cstheme="minorBidi"/>
          <w:noProof/>
          <w:sz w:val="22"/>
          <w:szCs w:val="22"/>
        </w:rPr>
        <w:tab/>
      </w:r>
      <w:r w:rsidRPr="00A32CB6">
        <w:rPr>
          <w:noProof/>
        </w:rPr>
        <w:t>Future prospects</w:t>
      </w:r>
      <w:r>
        <w:rPr>
          <w:noProof/>
        </w:rPr>
        <w:tab/>
      </w:r>
      <w:r>
        <w:rPr>
          <w:noProof/>
        </w:rPr>
        <w:fldChar w:fldCharType="begin"/>
      </w:r>
      <w:r>
        <w:rPr>
          <w:noProof/>
        </w:rPr>
        <w:instrText xml:space="preserve"> PAGEREF _Toc523347864 \h </w:instrText>
      </w:r>
      <w:r>
        <w:rPr>
          <w:noProof/>
        </w:rPr>
      </w:r>
      <w:r>
        <w:rPr>
          <w:noProof/>
        </w:rPr>
        <w:fldChar w:fldCharType="separate"/>
      </w:r>
      <w:r>
        <w:rPr>
          <w:noProof/>
        </w:rPr>
        <w:t>200</w:t>
      </w:r>
      <w:r>
        <w:rPr>
          <w:noProof/>
        </w:rPr>
        <w:fldChar w:fldCharType="end"/>
      </w:r>
    </w:p>
    <w:p w14:paraId="2C639641" w14:textId="5B3F356A"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7.3.1</w:t>
      </w:r>
      <w:r>
        <w:rPr>
          <w:rFonts w:asciiTheme="minorHAnsi" w:eastAsiaTheme="minorEastAsia" w:hAnsiTheme="minorHAnsi" w:cstheme="minorBidi"/>
          <w:iCs w:val="0"/>
          <w:noProof/>
          <w:sz w:val="22"/>
          <w:szCs w:val="22"/>
        </w:rPr>
        <w:tab/>
      </w:r>
      <w:r>
        <w:rPr>
          <w:noProof/>
        </w:rPr>
        <w:t>Power systems</w:t>
      </w:r>
      <w:r>
        <w:rPr>
          <w:noProof/>
        </w:rPr>
        <w:tab/>
      </w:r>
      <w:r>
        <w:rPr>
          <w:noProof/>
        </w:rPr>
        <w:fldChar w:fldCharType="begin"/>
      </w:r>
      <w:r>
        <w:rPr>
          <w:noProof/>
        </w:rPr>
        <w:instrText xml:space="preserve"> PAGEREF _Toc523347865 \h </w:instrText>
      </w:r>
      <w:r>
        <w:rPr>
          <w:noProof/>
        </w:rPr>
      </w:r>
      <w:r>
        <w:rPr>
          <w:noProof/>
        </w:rPr>
        <w:fldChar w:fldCharType="separate"/>
      </w:r>
      <w:r>
        <w:rPr>
          <w:noProof/>
        </w:rPr>
        <w:t>200</w:t>
      </w:r>
      <w:r>
        <w:rPr>
          <w:noProof/>
        </w:rPr>
        <w:fldChar w:fldCharType="end"/>
      </w:r>
    </w:p>
    <w:p w14:paraId="0387F52A" w14:textId="56E3CB01" w:rsidR="00C334A7" w:rsidRDefault="00C334A7">
      <w:pPr>
        <w:pStyle w:val="TOC3"/>
        <w:tabs>
          <w:tab w:val="left" w:pos="1320"/>
          <w:tab w:val="right" w:leader="dot" w:pos="7920"/>
        </w:tabs>
        <w:rPr>
          <w:rFonts w:asciiTheme="minorHAnsi" w:eastAsiaTheme="minorEastAsia" w:hAnsiTheme="minorHAnsi" w:cstheme="minorBidi"/>
          <w:iCs w:val="0"/>
          <w:noProof/>
          <w:sz w:val="22"/>
          <w:szCs w:val="22"/>
        </w:rPr>
      </w:pPr>
      <w:r w:rsidRPr="00A32CB6">
        <w:rPr>
          <w:noProof/>
          <w:color w:val="000000"/>
          <w14:scene3d>
            <w14:camera w14:prst="orthographicFront"/>
            <w14:lightRig w14:rig="threePt" w14:dir="t">
              <w14:rot w14:lat="0" w14:lon="0" w14:rev="0"/>
            </w14:lightRig>
          </w14:scene3d>
        </w:rPr>
        <w:t>7.3.2</w:t>
      </w:r>
      <w:r>
        <w:rPr>
          <w:rFonts w:asciiTheme="minorHAnsi" w:eastAsiaTheme="minorEastAsia" w:hAnsiTheme="minorHAnsi" w:cstheme="minorBidi"/>
          <w:iCs w:val="0"/>
          <w:noProof/>
          <w:sz w:val="22"/>
          <w:szCs w:val="22"/>
        </w:rPr>
        <w:tab/>
      </w:r>
      <w:r>
        <w:rPr>
          <w:noProof/>
        </w:rPr>
        <w:t>Economics and emissions</w:t>
      </w:r>
      <w:r>
        <w:rPr>
          <w:noProof/>
        </w:rPr>
        <w:tab/>
      </w:r>
      <w:r>
        <w:rPr>
          <w:noProof/>
        </w:rPr>
        <w:fldChar w:fldCharType="begin"/>
      </w:r>
      <w:r>
        <w:rPr>
          <w:noProof/>
        </w:rPr>
        <w:instrText xml:space="preserve"> PAGEREF _Toc523347866 \h </w:instrText>
      </w:r>
      <w:r>
        <w:rPr>
          <w:noProof/>
        </w:rPr>
      </w:r>
      <w:r>
        <w:rPr>
          <w:noProof/>
        </w:rPr>
        <w:fldChar w:fldCharType="separate"/>
      </w:r>
      <w:r>
        <w:rPr>
          <w:noProof/>
        </w:rPr>
        <w:t>202</w:t>
      </w:r>
      <w:r>
        <w:rPr>
          <w:noProof/>
        </w:rPr>
        <w:fldChar w:fldCharType="end"/>
      </w:r>
    </w:p>
    <w:p w14:paraId="11D4EC8E" w14:textId="02660AFB" w:rsidR="00C334A7" w:rsidRDefault="00C334A7">
      <w:pPr>
        <w:pStyle w:val="TOC1"/>
        <w:tabs>
          <w:tab w:val="right" w:leader="dot" w:pos="7920"/>
        </w:tabs>
        <w:rPr>
          <w:rFonts w:asciiTheme="minorHAnsi" w:eastAsiaTheme="minorEastAsia" w:hAnsiTheme="minorHAnsi" w:cstheme="minorBidi"/>
          <w:b w:val="0"/>
          <w:bCs w:val="0"/>
          <w:noProof/>
          <w:sz w:val="22"/>
          <w:szCs w:val="22"/>
        </w:rPr>
      </w:pPr>
      <w:r>
        <w:rPr>
          <w:noProof/>
        </w:rPr>
        <w:lastRenderedPageBreak/>
        <w:t>List of references</w:t>
      </w:r>
      <w:r>
        <w:rPr>
          <w:noProof/>
        </w:rPr>
        <w:tab/>
      </w:r>
      <w:r>
        <w:rPr>
          <w:noProof/>
        </w:rPr>
        <w:fldChar w:fldCharType="begin"/>
      </w:r>
      <w:r>
        <w:rPr>
          <w:noProof/>
        </w:rPr>
        <w:instrText xml:space="preserve"> PAGEREF _Toc523347867 \h </w:instrText>
      </w:r>
      <w:r>
        <w:rPr>
          <w:noProof/>
        </w:rPr>
      </w:r>
      <w:r>
        <w:rPr>
          <w:noProof/>
        </w:rPr>
        <w:fldChar w:fldCharType="separate"/>
      </w:r>
      <w:r>
        <w:rPr>
          <w:noProof/>
        </w:rPr>
        <w:t>203</w:t>
      </w:r>
      <w:r>
        <w:rPr>
          <w:noProof/>
        </w:rPr>
        <w:fldChar w:fldCharType="end"/>
      </w:r>
    </w:p>
    <w:p w14:paraId="170DC3A6" w14:textId="48732CA8" w:rsidR="00737501" w:rsidRPr="00ED6412" w:rsidRDefault="00477905" w:rsidP="004C1551">
      <w:pPr>
        <w:rPr>
          <w:noProof/>
        </w:rPr>
      </w:pPr>
      <w:r w:rsidRPr="00ED6412">
        <w:rPr>
          <w:rFonts w:eastAsiaTheme="minorHAnsi"/>
          <w:noProof/>
          <w:szCs w:val="20"/>
          <w:lang w:eastAsia="en-US"/>
        </w:rPr>
        <w:fldChar w:fldCharType="end"/>
      </w:r>
    </w:p>
    <w:p w14:paraId="06177E0A" w14:textId="77777777" w:rsidR="00737501" w:rsidRPr="00ED6412" w:rsidRDefault="00737501" w:rsidP="004C1551">
      <w:pPr>
        <w:rPr>
          <w:noProof/>
        </w:rPr>
      </w:pPr>
      <w:r w:rsidRPr="00ED6412">
        <w:rPr>
          <w:noProof/>
        </w:rPr>
        <w:br w:type="page"/>
      </w:r>
    </w:p>
    <w:p w14:paraId="4E4B0B17" w14:textId="45CEE988" w:rsidR="00DF43E0" w:rsidRPr="00ED6412" w:rsidRDefault="00DF43E0" w:rsidP="00E673B9">
      <w:pPr>
        <w:pStyle w:val="Style2"/>
        <w:rPr>
          <w:color w:val="auto"/>
        </w:rPr>
      </w:pPr>
      <w:bookmarkStart w:id="11" w:name="_Toc523347702"/>
      <w:r w:rsidRPr="00ED6412">
        <w:rPr>
          <w:color w:val="auto"/>
        </w:rPr>
        <w:lastRenderedPageBreak/>
        <w:t xml:space="preserve">List of </w:t>
      </w:r>
      <w:r w:rsidR="002F6C99" w:rsidRPr="00ED6412">
        <w:rPr>
          <w:color w:val="auto"/>
        </w:rPr>
        <w:t>F</w:t>
      </w:r>
      <w:r w:rsidRPr="00ED6412">
        <w:rPr>
          <w:color w:val="auto"/>
        </w:rPr>
        <w:t>igures</w:t>
      </w:r>
      <w:bookmarkEnd w:id="11"/>
    </w:p>
    <w:p w14:paraId="2FF559CF" w14:textId="77777777" w:rsidR="00DF43E0" w:rsidRPr="00ED6412" w:rsidRDefault="00DF43E0" w:rsidP="004C1551">
      <w:pPr>
        <w:rPr>
          <w:b/>
        </w:rPr>
      </w:pPr>
    </w:p>
    <w:p w14:paraId="5CCAA225" w14:textId="279700B5" w:rsidR="00C334A7" w:rsidRDefault="0057019D">
      <w:pPr>
        <w:pStyle w:val="TableofFigures"/>
        <w:tabs>
          <w:tab w:val="right" w:leader="dot" w:pos="7920"/>
        </w:tabs>
        <w:rPr>
          <w:rFonts w:asciiTheme="minorHAnsi" w:eastAsiaTheme="minorEastAsia" w:hAnsiTheme="minorHAnsi" w:cstheme="minorBidi"/>
          <w:noProof/>
          <w:sz w:val="22"/>
          <w:szCs w:val="22"/>
        </w:rPr>
      </w:pPr>
      <w:r w:rsidRPr="00ED6412">
        <w:rPr>
          <w:b/>
          <w:bCs/>
          <w:smallCaps/>
          <w:noProof/>
        </w:rPr>
        <w:fldChar w:fldCharType="begin"/>
      </w:r>
      <w:r w:rsidRPr="00ED6412">
        <w:rPr>
          <w:b/>
          <w:bCs/>
          <w:smallCaps/>
          <w:noProof/>
        </w:rPr>
        <w:instrText xml:space="preserve"> TOC \f f \c "Figure" </w:instrText>
      </w:r>
      <w:r w:rsidRPr="00ED6412">
        <w:rPr>
          <w:b/>
          <w:bCs/>
          <w:smallCaps/>
          <w:noProof/>
        </w:rPr>
        <w:fldChar w:fldCharType="separate"/>
      </w:r>
      <w:r w:rsidR="00C334A7">
        <w:rPr>
          <w:noProof/>
        </w:rPr>
        <w:t>Figure 1.1 The CPF in the UK from 2010 to 2050.</w:t>
      </w:r>
      <w:r w:rsidR="00C334A7">
        <w:rPr>
          <w:noProof/>
        </w:rPr>
        <w:tab/>
      </w:r>
      <w:r w:rsidR="00C334A7">
        <w:rPr>
          <w:noProof/>
        </w:rPr>
        <w:fldChar w:fldCharType="begin"/>
      </w:r>
      <w:r w:rsidR="00C334A7">
        <w:rPr>
          <w:noProof/>
        </w:rPr>
        <w:instrText xml:space="preserve"> PAGEREF _Toc523347868 \h </w:instrText>
      </w:r>
      <w:r w:rsidR="00C334A7">
        <w:rPr>
          <w:noProof/>
        </w:rPr>
      </w:r>
      <w:r w:rsidR="00C334A7">
        <w:rPr>
          <w:noProof/>
        </w:rPr>
        <w:fldChar w:fldCharType="separate"/>
      </w:r>
      <w:r w:rsidR="00C334A7">
        <w:rPr>
          <w:noProof/>
        </w:rPr>
        <w:t>6</w:t>
      </w:r>
      <w:r w:rsidR="00C334A7">
        <w:rPr>
          <w:noProof/>
        </w:rPr>
        <w:fldChar w:fldCharType="end"/>
      </w:r>
    </w:p>
    <w:p w14:paraId="64BB431A" w14:textId="1FCAA3A0"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2.1 Fuel cost as a function of power output of a typical conventional generator unit with valve-point effects [101].</w:t>
      </w:r>
      <w:r>
        <w:rPr>
          <w:noProof/>
        </w:rPr>
        <w:tab/>
      </w:r>
      <w:r>
        <w:rPr>
          <w:noProof/>
        </w:rPr>
        <w:fldChar w:fldCharType="begin"/>
      </w:r>
      <w:r>
        <w:rPr>
          <w:noProof/>
        </w:rPr>
        <w:instrText xml:space="preserve"> PAGEREF _Toc523347869 \h </w:instrText>
      </w:r>
      <w:r>
        <w:rPr>
          <w:noProof/>
        </w:rPr>
      </w:r>
      <w:r>
        <w:rPr>
          <w:noProof/>
        </w:rPr>
        <w:fldChar w:fldCharType="separate"/>
      </w:r>
      <w:r>
        <w:rPr>
          <w:noProof/>
        </w:rPr>
        <w:t>20</w:t>
      </w:r>
      <w:r>
        <w:rPr>
          <w:noProof/>
        </w:rPr>
        <w:fldChar w:fldCharType="end"/>
      </w:r>
    </w:p>
    <w:p w14:paraId="7F0A183B" w14:textId="5D3550AC" w:rsidR="00C334A7" w:rsidRDefault="00C334A7">
      <w:pPr>
        <w:pStyle w:val="TableofFigures"/>
        <w:tabs>
          <w:tab w:val="right" w:leader="dot" w:pos="7920"/>
        </w:tabs>
        <w:rPr>
          <w:rFonts w:asciiTheme="minorHAnsi" w:eastAsiaTheme="minorEastAsia" w:hAnsiTheme="minorHAnsi" w:cstheme="minorBidi"/>
          <w:noProof/>
          <w:sz w:val="22"/>
          <w:szCs w:val="22"/>
        </w:rPr>
      </w:pPr>
      <w:r w:rsidRPr="007940B5">
        <w:rPr>
          <w:noProof/>
          <w:color w:val="FF0000"/>
        </w:rPr>
        <w:t xml:space="preserve">Figure 2.2 Weibull distribution with different </w:t>
      </w:r>
      <w:r w:rsidRPr="007940B5">
        <w:rPr>
          <w:i/>
          <w:noProof/>
          <w:color w:val="FF0000"/>
        </w:rPr>
        <w:t>k</w:t>
      </w:r>
      <w:r w:rsidRPr="007940B5">
        <w:rPr>
          <w:noProof/>
          <w:color w:val="FF0000"/>
        </w:rPr>
        <w:t xml:space="preserve"> values [148].</w:t>
      </w:r>
      <w:r>
        <w:rPr>
          <w:noProof/>
        </w:rPr>
        <w:tab/>
      </w:r>
      <w:r>
        <w:rPr>
          <w:noProof/>
        </w:rPr>
        <w:fldChar w:fldCharType="begin"/>
      </w:r>
      <w:r>
        <w:rPr>
          <w:noProof/>
        </w:rPr>
        <w:instrText xml:space="preserve"> PAGEREF _Toc523347870 \h </w:instrText>
      </w:r>
      <w:r>
        <w:rPr>
          <w:noProof/>
        </w:rPr>
      </w:r>
      <w:r>
        <w:rPr>
          <w:noProof/>
        </w:rPr>
        <w:fldChar w:fldCharType="separate"/>
      </w:r>
      <w:r>
        <w:rPr>
          <w:noProof/>
        </w:rPr>
        <w:t>28</w:t>
      </w:r>
      <w:r>
        <w:rPr>
          <w:noProof/>
        </w:rPr>
        <w:fldChar w:fldCharType="end"/>
      </w:r>
    </w:p>
    <w:p w14:paraId="41507CD4" w14:textId="17C48060"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2.3 The scheme for two types of electrical energy systems that combine with wind power generators and ESS. The left hand side is the WSCS and the right hand side is the grid-connected ESS.</w:t>
      </w:r>
      <w:r>
        <w:rPr>
          <w:noProof/>
        </w:rPr>
        <w:tab/>
      </w:r>
      <w:r>
        <w:rPr>
          <w:noProof/>
        </w:rPr>
        <w:fldChar w:fldCharType="begin"/>
      </w:r>
      <w:r>
        <w:rPr>
          <w:noProof/>
        </w:rPr>
        <w:instrText xml:space="preserve"> PAGEREF _Toc523347871 \h </w:instrText>
      </w:r>
      <w:r>
        <w:rPr>
          <w:noProof/>
        </w:rPr>
      </w:r>
      <w:r>
        <w:rPr>
          <w:noProof/>
        </w:rPr>
        <w:fldChar w:fldCharType="separate"/>
      </w:r>
      <w:r>
        <w:rPr>
          <w:noProof/>
        </w:rPr>
        <w:t>38</w:t>
      </w:r>
      <w:r>
        <w:rPr>
          <w:noProof/>
        </w:rPr>
        <w:fldChar w:fldCharType="end"/>
      </w:r>
    </w:p>
    <w:p w14:paraId="47D1B259" w14:textId="0164EAEC"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2.4 The principle of the CfD [170].</w:t>
      </w:r>
      <w:r>
        <w:rPr>
          <w:noProof/>
        </w:rPr>
        <w:tab/>
      </w:r>
      <w:r>
        <w:rPr>
          <w:noProof/>
        </w:rPr>
        <w:fldChar w:fldCharType="begin"/>
      </w:r>
      <w:r>
        <w:rPr>
          <w:noProof/>
        </w:rPr>
        <w:instrText xml:space="preserve"> PAGEREF _Toc523347872 \h </w:instrText>
      </w:r>
      <w:r>
        <w:rPr>
          <w:noProof/>
        </w:rPr>
      </w:r>
      <w:r>
        <w:rPr>
          <w:noProof/>
        </w:rPr>
        <w:fldChar w:fldCharType="separate"/>
      </w:r>
      <w:r>
        <w:rPr>
          <w:noProof/>
        </w:rPr>
        <w:t>41</w:t>
      </w:r>
      <w:r>
        <w:rPr>
          <w:noProof/>
        </w:rPr>
        <w:fldChar w:fldCharType="end"/>
      </w:r>
    </w:p>
    <w:p w14:paraId="52B3D84C" w14:textId="5BEE039B"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3.1 Flow chart of hybrid GA-SQP optimisation algorithm.</w:t>
      </w:r>
      <w:r>
        <w:rPr>
          <w:noProof/>
        </w:rPr>
        <w:tab/>
      </w:r>
      <w:r>
        <w:rPr>
          <w:noProof/>
        </w:rPr>
        <w:fldChar w:fldCharType="begin"/>
      </w:r>
      <w:r>
        <w:rPr>
          <w:noProof/>
        </w:rPr>
        <w:instrText xml:space="preserve"> PAGEREF _Toc523347873 \h </w:instrText>
      </w:r>
      <w:r>
        <w:rPr>
          <w:noProof/>
        </w:rPr>
      </w:r>
      <w:r>
        <w:rPr>
          <w:noProof/>
        </w:rPr>
        <w:fldChar w:fldCharType="separate"/>
      </w:r>
      <w:r>
        <w:rPr>
          <w:noProof/>
        </w:rPr>
        <w:t>57</w:t>
      </w:r>
      <w:r>
        <w:rPr>
          <w:noProof/>
        </w:rPr>
        <w:fldChar w:fldCharType="end"/>
      </w:r>
    </w:p>
    <w:p w14:paraId="587DBEE3" w14:textId="4173967A"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3.2 Optimal outputs as a function of conventional power cost, direct and overestimation wind power cost.</w:t>
      </w:r>
      <w:r>
        <w:rPr>
          <w:noProof/>
        </w:rPr>
        <w:tab/>
      </w:r>
      <w:r>
        <w:rPr>
          <w:noProof/>
        </w:rPr>
        <w:fldChar w:fldCharType="begin"/>
      </w:r>
      <w:r>
        <w:rPr>
          <w:noProof/>
        </w:rPr>
        <w:instrText xml:space="preserve"> PAGEREF _Toc523347874 \h </w:instrText>
      </w:r>
      <w:r>
        <w:rPr>
          <w:noProof/>
        </w:rPr>
      </w:r>
      <w:r>
        <w:rPr>
          <w:noProof/>
        </w:rPr>
        <w:fldChar w:fldCharType="separate"/>
      </w:r>
      <w:r>
        <w:rPr>
          <w:noProof/>
        </w:rPr>
        <w:t>67</w:t>
      </w:r>
      <w:r>
        <w:rPr>
          <w:noProof/>
        </w:rPr>
        <w:fldChar w:fldCharType="end"/>
      </w:r>
    </w:p>
    <w:p w14:paraId="6B10FE27" w14:textId="21D1CE9F"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3.3 Optimal outputs as a function of conventional power cost, direct and underestimation wind power cost.</w:t>
      </w:r>
      <w:r>
        <w:rPr>
          <w:noProof/>
        </w:rPr>
        <w:tab/>
      </w:r>
      <w:r>
        <w:rPr>
          <w:noProof/>
        </w:rPr>
        <w:fldChar w:fldCharType="begin"/>
      </w:r>
      <w:r>
        <w:rPr>
          <w:noProof/>
        </w:rPr>
        <w:instrText xml:space="preserve"> PAGEREF _Toc523347875 \h </w:instrText>
      </w:r>
      <w:r>
        <w:rPr>
          <w:noProof/>
        </w:rPr>
      </w:r>
      <w:r>
        <w:rPr>
          <w:noProof/>
        </w:rPr>
        <w:fldChar w:fldCharType="separate"/>
      </w:r>
      <w:r>
        <w:rPr>
          <w:noProof/>
        </w:rPr>
        <w:t>69</w:t>
      </w:r>
      <w:r>
        <w:rPr>
          <w:noProof/>
        </w:rPr>
        <w:fldChar w:fldCharType="end"/>
      </w:r>
    </w:p>
    <w:p w14:paraId="05F30965" w14:textId="0833348E"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3.4 Percentage errors of Hetzer’s research and proposed CEED with vary underestimation wind power cost coefficients.</w:t>
      </w:r>
      <w:r>
        <w:rPr>
          <w:noProof/>
        </w:rPr>
        <w:tab/>
      </w:r>
      <w:r>
        <w:rPr>
          <w:noProof/>
        </w:rPr>
        <w:fldChar w:fldCharType="begin"/>
      </w:r>
      <w:r>
        <w:rPr>
          <w:noProof/>
        </w:rPr>
        <w:instrText xml:space="preserve"> PAGEREF _Toc523347876 \h </w:instrText>
      </w:r>
      <w:r>
        <w:rPr>
          <w:noProof/>
        </w:rPr>
      </w:r>
      <w:r>
        <w:rPr>
          <w:noProof/>
        </w:rPr>
        <w:fldChar w:fldCharType="separate"/>
      </w:r>
      <w:r>
        <w:rPr>
          <w:noProof/>
        </w:rPr>
        <w:t>70</w:t>
      </w:r>
      <w:r>
        <w:rPr>
          <w:noProof/>
        </w:rPr>
        <w:fldChar w:fldCharType="end"/>
      </w:r>
    </w:p>
    <w:p w14:paraId="57BC1878" w14:textId="3CFA5438"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lastRenderedPageBreak/>
        <w:t>Figure 3.5 Total costs of IEEE 30 bus electrical system installed (a) 10%, (b) 20%, and (c) 30% wind power capacity with different emission limits.</w:t>
      </w:r>
      <w:r>
        <w:rPr>
          <w:noProof/>
        </w:rPr>
        <w:tab/>
      </w:r>
      <w:r>
        <w:rPr>
          <w:noProof/>
        </w:rPr>
        <w:fldChar w:fldCharType="begin"/>
      </w:r>
      <w:r>
        <w:rPr>
          <w:noProof/>
        </w:rPr>
        <w:instrText xml:space="preserve"> PAGEREF _Toc523347877 \h </w:instrText>
      </w:r>
      <w:r>
        <w:rPr>
          <w:noProof/>
        </w:rPr>
      </w:r>
      <w:r>
        <w:rPr>
          <w:noProof/>
        </w:rPr>
        <w:fldChar w:fldCharType="separate"/>
      </w:r>
      <w:r>
        <w:rPr>
          <w:noProof/>
        </w:rPr>
        <w:t>77</w:t>
      </w:r>
      <w:r>
        <w:rPr>
          <w:noProof/>
        </w:rPr>
        <w:fldChar w:fldCharType="end"/>
      </w:r>
    </w:p>
    <w:p w14:paraId="660396F2" w14:textId="211DBCA2"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3.6 Total emissions of IEEE 30 bus electrical system installed (a) 10%, (b) 20%, and (c) 30% wind power capacity with different emission limits.</w:t>
      </w:r>
      <w:r>
        <w:rPr>
          <w:noProof/>
        </w:rPr>
        <w:tab/>
      </w:r>
      <w:r>
        <w:rPr>
          <w:noProof/>
        </w:rPr>
        <w:fldChar w:fldCharType="begin"/>
      </w:r>
      <w:r>
        <w:rPr>
          <w:noProof/>
        </w:rPr>
        <w:instrText xml:space="preserve"> PAGEREF _Toc523347878 \h </w:instrText>
      </w:r>
      <w:r>
        <w:rPr>
          <w:noProof/>
        </w:rPr>
      </w:r>
      <w:r>
        <w:rPr>
          <w:noProof/>
        </w:rPr>
        <w:fldChar w:fldCharType="separate"/>
      </w:r>
      <w:r>
        <w:rPr>
          <w:noProof/>
        </w:rPr>
        <w:t>81</w:t>
      </w:r>
      <w:r>
        <w:rPr>
          <w:noProof/>
        </w:rPr>
        <w:fldChar w:fldCharType="end"/>
      </w:r>
    </w:p>
    <w:p w14:paraId="32C2BC93" w14:textId="37695915"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3.7 Total emission costs of IEEE 30 bus electrical system installed (a) 10%, (b) 20%, and (c) 30% wind power capacity with different emission limits.</w:t>
      </w:r>
      <w:r>
        <w:rPr>
          <w:noProof/>
        </w:rPr>
        <w:tab/>
      </w:r>
      <w:r>
        <w:rPr>
          <w:noProof/>
        </w:rPr>
        <w:fldChar w:fldCharType="begin"/>
      </w:r>
      <w:r>
        <w:rPr>
          <w:noProof/>
        </w:rPr>
        <w:instrText xml:space="preserve"> PAGEREF _Toc523347879 \h </w:instrText>
      </w:r>
      <w:r>
        <w:rPr>
          <w:noProof/>
        </w:rPr>
      </w:r>
      <w:r>
        <w:rPr>
          <w:noProof/>
        </w:rPr>
        <w:fldChar w:fldCharType="separate"/>
      </w:r>
      <w:r>
        <w:rPr>
          <w:noProof/>
        </w:rPr>
        <w:t>82</w:t>
      </w:r>
      <w:r>
        <w:rPr>
          <w:noProof/>
        </w:rPr>
        <w:fldChar w:fldCharType="end"/>
      </w:r>
    </w:p>
    <w:p w14:paraId="73C91423" w14:textId="69B2634C"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3.8 Optimal result. (a) Total cost, (b) Total emission and (c) Emission cost of an electrical system with nine conventional generators and installed 30% wind power capacity with different emission limits.</w:t>
      </w:r>
      <w:r>
        <w:rPr>
          <w:noProof/>
        </w:rPr>
        <w:tab/>
      </w:r>
      <w:r>
        <w:rPr>
          <w:noProof/>
        </w:rPr>
        <w:fldChar w:fldCharType="begin"/>
      </w:r>
      <w:r>
        <w:rPr>
          <w:noProof/>
        </w:rPr>
        <w:instrText xml:space="preserve"> PAGEREF _Toc523347880 \h </w:instrText>
      </w:r>
      <w:r>
        <w:rPr>
          <w:noProof/>
        </w:rPr>
      </w:r>
      <w:r>
        <w:rPr>
          <w:noProof/>
        </w:rPr>
        <w:fldChar w:fldCharType="separate"/>
      </w:r>
      <w:r>
        <w:rPr>
          <w:noProof/>
        </w:rPr>
        <w:t>86</w:t>
      </w:r>
      <w:r>
        <w:rPr>
          <w:noProof/>
        </w:rPr>
        <w:fldChar w:fldCharType="end"/>
      </w:r>
    </w:p>
    <w:p w14:paraId="04168086" w14:textId="5EA9F612"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3.9 Optimal result (a) Total cost, (b) Total emission and (c) Emission cost of an electrical system with nine conventional generators and installed 30% wind power capacity considering CO</w:t>
      </w:r>
      <w:r w:rsidRPr="007940B5">
        <w:rPr>
          <w:noProof/>
          <w:vertAlign w:val="subscript"/>
        </w:rPr>
        <w:t>2</w:t>
      </w:r>
      <w:r>
        <w:rPr>
          <w:noProof/>
        </w:rPr>
        <w:t xml:space="preserve"> emission.</w:t>
      </w:r>
      <w:r>
        <w:rPr>
          <w:noProof/>
        </w:rPr>
        <w:tab/>
      </w:r>
      <w:r>
        <w:rPr>
          <w:noProof/>
        </w:rPr>
        <w:fldChar w:fldCharType="begin"/>
      </w:r>
      <w:r>
        <w:rPr>
          <w:noProof/>
        </w:rPr>
        <w:instrText xml:space="preserve"> PAGEREF _Toc523347881 \h </w:instrText>
      </w:r>
      <w:r>
        <w:rPr>
          <w:noProof/>
        </w:rPr>
      </w:r>
      <w:r>
        <w:rPr>
          <w:noProof/>
        </w:rPr>
        <w:fldChar w:fldCharType="separate"/>
      </w:r>
      <w:r>
        <w:rPr>
          <w:noProof/>
        </w:rPr>
        <w:t>87</w:t>
      </w:r>
      <w:r>
        <w:rPr>
          <w:noProof/>
        </w:rPr>
        <w:fldChar w:fldCharType="end"/>
      </w:r>
    </w:p>
    <w:p w14:paraId="6E4D4741" w14:textId="1C48DD66"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4.1 Flow chart of DEED model.</w:t>
      </w:r>
      <w:r>
        <w:rPr>
          <w:noProof/>
        </w:rPr>
        <w:tab/>
      </w:r>
      <w:r>
        <w:rPr>
          <w:noProof/>
        </w:rPr>
        <w:fldChar w:fldCharType="begin"/>
      </w:r>
      <w:r>
        <w:rPr>
          <w:noProof/>
        </w:rPr>
        <w:instrText xml:space="preserve"> PAGEREF _Toc523347882 \h </w:instrText>
      </w:r>
      <w:r>
        <w:rPr>
          <w:noProof/>
        </w:rPr>
      </w:r>
      <w:r>
        <w:rPr>
          <w:noProof/>
        </w:rPr>
        <w:fldChar w:fldCharType="separate"/>
      </w:r>
      <w:r>
        <w:rPr>
          <w:noProof/>
        </w:rPr>
        <w:t>99</w:t>
      </w:r>
      <w:r>
        <w:rPr>
          <w:noProof/>
        </w:rPr>
        <w:fldChar w:fldCharType="end"/>
      </w:r>
    </w:p>
    <w:p w14:paraId="25B379C2" w14:textId="5CCDD26A"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4.2 Demand in the Sheffield region on a typical weekday in March 2015.</w:t>
      </w:r>
      <w:r>
        <w:rPr>
          <w:noProof/>
        </w:rPr>
        <w:tab/>
      </w:r>
      <w:r>
        <w:rPr>
          <w:noProof/>
        </w:rPr>
        <w:fldChar w:fldCharType="begin"/>
      </w:r>
      <w:r>
        <w:rPr>
          <w:noProof/>
        </w:rPr>
        <w:instrText xml:space="preserve"> PAGEREF _Toc523347883 \h </w:instrText>
      </w:r>
      <w:r>
        <w:rPr>
          <w:noProof/>
        </w:rPr>
      </w:r>
      <w:r>
        <w:rPr>
          <w:noProof/>
        </w:rPr>
        <w:fldChar w:fldCharType="separate"/>
      </w:r>
      <w:r>
        <w:rPr>
          <w:noProof/>
        </w:rPr>
        <w:t>101</w:t>
      </w:r>
      <w:r>
        <w:rPr>
          <w:noProof/>
        </w:rPr>
        <w:fldChar w:fldCharType="end"/>
      </w:r>
    </w:p>
    <w:p w14:paraId="7152C5BD" w14:textId="5B2765C1"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4.3 Illumination of the first three steps in the Figure 4.2.</w:t>
      </w:r>
      <w:r>
        <w:rPr>
          <w:noProof/>
        </w:rPr>
        <w:tab/>
      </w:r>
      <w:r>
        <w:rPr>
          <w:noProof/>
        </w:rPr>
        <w:fldChar w:fldCharType="begin"/>
      </w:r>
      <w:r>
        <w:rPr>
          <w:noProof/>
        </w:rPr>
        <w:instrText xml:space="preserve"> PAGEREF _Toc523347884 \h </w:instrText>
      </w:r>
      <w:r>
        <w:rPr>
          <w:noProof/>
        </w:rPr>
      </w:r>
      <w:r>
        <w:rPr>
          <w:noProof/>
        </w:rPr>
        <w:fldChar w:fldCharType="separate"/>
      </w:r>
      <w:r>
        <w:rPr>
          <w:noProof/>
        </w:rPr>
        <w:t>102</w:t>
      </w:r>
      <w:r>
        <w:rPr>
          <w:noProof/>
        </w:rPr>
        <w:fldChar w:fldCharType="end"/>
      </w:r>
    </w:p>
    <w:p w14:paraId="0F78E1B1" w14:textId="76C4F4B7"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4.4 PF for the given system of a day with (a) no emission limit, (b) 230 tCO</w:t>
      </w:r>
      <w:r w:rsidRPr="007940B5">
        <w:rPr>
          <w:noProof/>
          <w:vertAlign w:val="subscript"/>
        </w:rPr>
        <w:t>2</w:t>
      </w:r>
      <w:r>
        <w:rPr>
          <w:noProof/>
        </w:rPr>
        <w:t>e/h, (c) 210 tCO</w:t>
      </w:r>
      <w:r w:rsidRPr="007940B5">
        <w:rPr>
          <w:noProof/>
          <w:vertAlign w:val="subscript"/>
        </w:rPr>
        <w:t>2</w:t>
      </w:r>
      <w:r>
        <w:rPr>
          <w:noProof/>
        </w:rPr>
        <w:t>e/h, (d) 190 tCO</w:t>
      </w:r>
      <w:r w:rsidRPr="007940B5">
        <w:rPr>
          <w:noProof/>
          <w:vertAlign w:val="subscript"/>
        </w:rPr>
        <w:t>2</w:t>
      </w:r>
      <w:r>
        <w:rPr>
          <w:noProof/>
        </w:rPr>
        <w:t>e/h, and (e) 170 tCO</w:t>
      </w:r>
      <w:r w:rsidRPr="007940B5">
        <w:rPr>
          <w:noProof/>
          <w:vertAlign w:val="subscript"/>
        </w:rPr>
        <w:t>2</w:t>
      </w:r>
      <w:r>
        <w:rPr>
          <w:noProof/>
        </w:rPr>
        <w:t>e/h emission limit of EPS.</w:t>
      </w:r>
      <w:r>
        <w:rPr>
          <w:noProof/>
        </w:rPr>
        <w:tab/>
      </w:r>
      <w:r>
        <w:rPr>
          <w:noProof/>
        </w:rPr>
        <w:fldChar w:fldCharType="begin"/>
      </w:r>
      <w:r>
        <w:rPr>
          <w:noProof/>
        </w:rPr>
        <w:instrText xml:space="preserve"> PAGEREF _Toc523347885 \h </w:instrText>
      </w:r>
      <w:r>
        <w:rPr>
          <w:noProof/>
        </w:rPr>
      </w:r>
      <w:r>
        <w:rPr>
          <w:noProof/>
        </w:rPr>
        <w:fldChar w:fldCharType="separate"/>
      </w:r>
      <w:r>
        <w:rPr>
          <w:noProof/>
        </w:rPr>
        <w:t>107</w:t>
      </w:r>
      <w:r>
        <w:rPr>
          <w:noProof/>
        </w:rPr>
        <w:fldChar w:fldCharType="end"/>
      </w:r>
    </w:p>
    <w:p w14:paraId="2B770ADC" w14:textId="0A96F37E"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lastRenderedPageBreak/>
        <w:t>Figure 4.5 Cost of the Go Green scenario from 2010 to 2050.</w:t>
      </w:r>
      <w:r>
        <w:rPr>
          <w:noProof/>
        </w:rPr>
        <w:tab/>
      </w:r>
      <w:r>
        <w:rPr>
          <w:noProof/>
        </w:rPr>
        <w:fldChar w:fldCharType="begin"/>
      </w:r>
      <w:r>
        <w:rPr>
          <w:noProof/>
        </w:rPr>
        <w:instrText xml:space="preserve"> PAGEREF _Toc523347886 \h </w:instrText>
      </w:r>
      <w:r>
        <w:rPr>
          <w:noProof/>
        </w:rPr>
      </w:r>
      <w:r>
        <w:rPr>
          <w:noProof/>
        </w:rPr>
        <w:fldChar w:fldCharType="separate"/>
      </w:r>
      <w:r>
        <w:rPr>
          <w:noProof/>
        </w:rPr>
        <w:t>110</w:t>
      </w:r>
      <w:r>
        <w:rPr>
          <w:noProof/>
        </w:rPr>
        <w:fldChar w:fldCharType="end"/>
      </w:r>
    </w:p>
    <w:p w14:paraId="10E85F4F" w14:textId="71249955"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4.6 Cost of the No Progression scenario from 2010 to 2050.</w:t>
      </w:r>
      <w:r>
        <w:rPr>
          <w:noProof/>
        </w:rPr>
        <w:tab/>
      </w:r>
      <w:r>
        <w:rPr>
          <w:noProof/>
        </w:rPr>
        <w:fldChar w:fldCharType="begin"/>
      </w:r>
      <w:r>
        <w:rPr>
          <w:noProof/>
        </w:rPr>
        <w:instrText xml:space="preserve"> PAGEREF _Toc523347887 \h </w:instrText>
      </w:r>
      <w:r>
        <w:rPr>
          <w:noProof/>
        </w:rPr>
      </w:r>
      <w:r>
        <w:rPr>
          <w:noProof/>
        </w:rPr>
        <w:fldChar w:fldCharType="separate"/>
      </w:r>
      <w:r>
        <w:rPr>
          <w:noProof/>
        </w:rPr>
        <w:t>111</w:t>
      </w:r>
      <w:r>
        <w:rPr>
          <w:noProof/>
        </w:rPr>
        <w:fldChar w:fldCharType="end"/>
      </w:r>
    </w:p>
    <w:p w14:paraId="3D9D14D1" w14:textId="7A320A30"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4.7 Emissions in the Go Green scenario from 2010 to 2050.</w:t>
      </w:r>
      <w:r>
        <w:rPr>
          <w:noProof/>
        </w:rPr>
        <w:tab/>
      </w:r>
      <w:r>
        <w:rPr>
          <w:noProof/>
        </w:rPr>
        <w:fldChar w:fldCharType="begin"/>
      </w:r>
      <w:r>
        <w:rPr>
          <w:noProof/>
        </w:rPr>
        <w:instrText xml:space="preserve"> PAGEREF _Toc523347888 \h </w:instrText>
      </w:r>
      <w:r>
        <w:rPr>
          <w:noProof/>
        </w:rPr>
      </w:r>
      <w:r>
        <w:rPr>
          <w:noProof/>
        </w:rPr>
        <w:fldChar w:fldCharType="separate"/>
      </w:r>
      <w:r>
        <w:rPr>
          <w:noProof/>
        </w:rPr>
        <w:t>112</w:t>
      </w:r>
      <w:r>
        <w:rPr>
          <w:noProof/>
        </w:rPr>
        <w:fldChar w:fldCharType="end"/>
      </w:r>
    </w:p>
    <w:p w14:paraId="4E347BD4" w14:textId="03647966"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4.8 Emissions in the No Progression scenario from 2010 to 2050.</w:t>
      </w:r>
      <w:r>
        <w:rPr>
          <w:noProof/>
        </w:rPr>
        <w:tab/>
      </w:r>
      <w:r>
        <w:rPr>
          <w:noProof/>
        </w:rPr>
        <w:fldChar w:fldCharType="begin"/>
      </w:r>
      <w:r>
        <w:rPr>
          <w:noProof/>
        </w:rPr>
        <w:instrText xml:space="preserve"> PAGEREF _Toc523347889 \h </w:instrText>
      </w:r>
      <w:r>
        <w:rPr>
          <w:noProof/>
        </w:rPr>
      </w:r>
      <w:r>
        <w:rPr>
          <w:noProof/>
        </w:rPr>
        <w:fldChar w:fldCharType="separate"/>
      </w:r>
      <w:r>
        <w:rPr>
          <w:noProof/>
        </w:rPr>
        <w:t>113</w:t>
      </w:r>
      <w:r>
        <w:rPr>
          <w:noProof/>
        </w:rPr>
        <w:fldChar w:fldCharType="end"/>
      </w:r>
    </w:p>
    <w:p w14:paraId="4E7F4F0E" w14:textId="0656FB86"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4.9 Power output at (a) 30 min time interval, and (b) 10 min time interval, where P1 to P6 are conventional generators 1 to 6 and W is the scheduled wind power.</w:t>
      </w:r>
      <w:r>
        <w:rPr>
          <w:noProof/>
        </w:rPr>
        <w:tab/>
      </w:r>
      <w:r>
        <w:rPr>
          <w:noProof/>
        </w:rPr>
        <w:fldChar w:fldCharType="begin"/>
      </w:r>
      <w:r>
        <w:rPr>
          <w:noProof/>
        </w:rPr>
        <w:instrText xml:space="preserve"> PAGEREF _Toc523347890 \h </w:instrText>
      </w:r>
      <w:r>
        <w:rPr>
          <w:noProof/>
        </w:rPr>
      </w:r>
      <w:r>
        <w:rPr>
          <w:noProof/>
        </w:rPr>
        <w:fldChar w:fldCharType="separate"/>
      </w:r>
      <w:r>
        <w:rPr>
          <w:noProof/>
        </w:rPr>
        <w:t>114</w:t>
      </w:r>
      <w:r>
        <w:rPr>
          <w:noProof/>
        </w:rPr>
        <w:fldChar w:fldCharType="end"/>
      </w:r>
    </w:p>
    <w:p w14:paraId="05089A2A" w14:textId="02302C8B"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4.10 Cost as a function of power outputs from Table 4.1.</w:t>
      </w:r>
      <w:r>
        <w:rPr>
          <w:noProof/>
        </w:rPr>
        <w:tab/>
      </w:r>
      <w:r>
        <w:rPr>
          <w:noProof/>
        </w:rPr>
        <w:fldChar w:fldCharType="begin"/>
      </w:r>
      <w:r>
        <w:rPr>
          <w:noProof/>
        </w:rPr>
        <w:instrText xml:space="preserve"> PAGEREF _Toc523347891 \h </w:instrText>
      </w:r>
      <w:r>
        <w:rPr>
          <w:noProof/>
        </w:rPr>
      </w:r>
      <w:r>
        <w:rPr>
          <w:noProof/>
        </w:rPr>
        <w:fldChar w:fldCharType="separate"/>
      </w:r>
      <w:r>
        <w:rPr>
          <w:noProof/>
        </w:rPr>
        <w:t>116</w:t>
      </w:r>
      <w:r>
        <w:rPr>
          <w:noProof/>
        </w:rPr>
        <w:fldChar w:fldCharType="end"/>
      </w:r>
    </w:p>
    <w:p w14:paraId="360EFB13" w14:textId="45679892"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4.11 Emission as a function of power outputs from Table 4.1.</w:t>
      </w:r>
      <w:r>
        <w:rPr>
          <w:noProof/>
        </w:rPr>
        <w:tab/>
      </w:r>
      <w:r>
        <w:rPr>
          <w:noProof/>
        </w:rPr>
        <w:fldChar w:fldCharType="begin"/>
      </w:r>
      <w:r>
        <w:rPr>
          <w:noProof/>
        </w:rPr>
        <w:instrText xml:space="preserve"> PAGEREF _Toc523347892 \h </w:instrText>
      </w:r>
      <w:r>
        <w:rPr>
          <w:noProof/>
        </w:rPr>
      </w:r>
      <w:r>
        <w:rPr>
          <w:noProof/>
        </w:rPr>
        <w:fldChar w:fldCharType="separate"/>
      </w:r>
      <w:r>
        <w:rPr>
          <w:noProof/>
        </w:rPr>
        <w:t>116</w:t>
      </w:r>
      <w:r>
        <w:rPr>
          <w:noProof/>
        </w:rPr>
        <w:fldChar w:fldCharType="end"/>
      </w:r>
    </w:p>
    <w:p w14:paraId="77C2DC1E" w14:textId="4A88AABD"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4.12 Total cost at each time step of a typical day in the Sheffield region with the 10 min and 30 min time intervals, respectively.</w:t>
      </w:r>
      <w:r>
        <w:rPr>
          <w:noProof/>
        </w:rPr>
        <w:tab/>
      </w:r>
      <w:r>
        <w:rPr>
          <w:noProof/>
        </w:rPr>
        <w:fldChar w:fldCharType="begin"/>
      </w:r>
      <w:r>
        <w:rPr>
          <w:noProof/>
        </w:rPr>
        <w:instrText xml:space="preserve"> PAGEREF _Toc523347893 \h </w:instrText>
      </w:r>
      <w:r>
        <w:rPr>
          <w:noProof/>
        </w:rPr>
      </w:r>
      <w:r>
        <w:rPr>
          <w:noProof/>
        </w:rPr>
        <w:fldChar w:fldCharType="separate"/>
      </w:r>
      <w:r>
        <w:rPr>
          <w:noProof/>
        </w:rPr>
        <w:t>117</w:t>
      </w:r>
      <w:r>
        <w:rPr>
          <w:noProof/>
        </w:rPr>
        <w:fldChar w:fldCharType="end"/>
      </w:r>
    </w:p>
    <w:p w14:paraId="09837166" w14:textId="243B7256"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4.13 Emissions at each time step on the typical day in the Sheffield region with the 10 min and 30 min time intervals, respectively.</w:t>
      </w:r>
      <w:r>
        <w:rPr>
          <w:noProof/>
        </w:rPr>
        <w:tab/>
      </w:r>
      <w:r>
        <w:rPr>
          <w:noProof/>
        </w:rPr>
        <w:fldChar w:fldCharType="begin"/>
      </w:r>
      <w:r>
        <w:rPr>
          <w:noProof/>
        </w:rPr>
        <w:instrText xml:space="preserve"> PAGEREF _Toc523347894 \h </w:instrText>
      </w:r>
      <w:r>
        <w:rPr>
          <w:noProof/>
        </w:rPr>
      </w:r>
      <w:r>
        <w:rPr>
          <w:noProof/>
        </w:rPr>
        <w:fldChar w:fldCharType="separate"/>
      </w:r>
      <w:r>
        <w:rPr>
          <w:noProof/>
        </w:rPr>
        <w:t>118</w:t>
      </w:r>
      <w:r>
        <w:rPr>
          <w:noProof/>
        </w:rPr>
        <w:fldChar w:fldCharType="end"/>
      </w:r>
    </w:p>
    <w:p w14:paraId="12A20B55" w14:textId="3DBDDF27"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5.1 Flowchart of the proposed DEED control scheme to dispatch ESS.</w:t>
      </w:r>
      <w:r>
        <w:rPr>
          <w:noProof/>
        </w:rPr>
        <w:tab/>
      </w:r>
      <w:r>
        <w:rPr>
          <w:noProof/>
        </w:rPr>
        <w:fldChar w:fldCharType="begin"/>
      </w:r>
      <w:r>
        <w:rPr>
          <w:noProof/>
        </w:rPr>
        <w:instrText xml:space="preserve"> PAGEREF _Toc523347895 \h </w:instrText>
      </w:r>
      <w:r>
        <w:rPr>
          <w:noProof/>
        </w:rPr>
      </w:r>
      <w:r>
        <w:rPr>
          <w:noProof/>
        </w:rPr>
        <w:fldChar w:fldCharType="separate"/>
      </w:r>
      <w:r>
        <w:rPr>
          <w:noProof/>
        </w:rPr>
        <w:t>129</w:t>
      </w:r>
      <w:r>
        <w:rPr>
          <w:noProof/>
        </w:rPr>
        <w:fldChar w:fldCharType="end"/>
      </w:r>
    </w:p>
    <w:p w14:paraId="6D9974F9" w14:textId="14724162"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5.2 An IEEE 30 bus system with 6 conventional generators, a wind farm and an ESS [219].</w:t>
      </w:r>
      <w:r>
        <w:rPr>
          <w:noProof/>
        </w:rPr>
        <w:tab/>
      </w:r>
      <w:r>
        <w:rPr>
          <w:noProof/>
        </w:rPr>
        <w:fldChar w:fldCharType="begin"/>
      </w:r>
      <w:r>
        <w:rPr>
          <w:noProof/>
        </w:rPr>
        <w:instrText xml:space="preserve"> PAGEREF _Toc523347896 \h </w:instrText>
      </w:r>
      <w:r>
        <w:rPr>
          <w:noProof/>
        </w:rPr>
      </w:r>
      <w:r>
        <w:rPr>
          <w:noProof/>
        </w:rPr>
        <w:fldChar w:fldCharType="separate"/>
      </w:r>
      <w:r>
        <w:rPr>
          <w:noProof/>
        </w:rPr>
        <w:t>134</w:t>
      </w:r>
      <w:r>
        <w:rPr>
          <w:noProof/>
        </w:rPr>
        <w:fldChar w:fldCharType="end"/>
      </w:r>
    </w:p>
    <w:p w14:paraId="33295E08" w14:textId="2119974D"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5.3 Energy stored in the BESS as a function of the constant demand from 210 to 300 MW at 30% wind power penetration of the peak demand.</w:t>
      </w:r>
      <w:r>
        <w:rPr>
          <w:noProof/>
        </w:rPr>
        <w:tab/>
      </w:r>
      <w:r>
        <w:rPr>
          <w:noProof/>
        </w:rPr>
        <w:fldChar w:fldCharType="begin"/>
      </w:r>
      <w:r>
        <w:rPr>
          <w:noProof/>
        </w:rPr>
        <w:instrText xml:space="preserve"> PAGEREF _Toc523347897 \h </w:instrText>
      </w:r>
      <w:r>
        <w:rPr>
          <w:noProof/>
        </w:rPr>
      </w:r>
      <w:r>
        <w:rPr>
          <w:noProof/>
        </w:rPr>
        <w:fldChar w:fldCharType="separate"/>
      </w:r>
      <w:r>
        <w:rPr>
          <w:noProof/>
        </w:rPr>
        <w:t>136</w:t>
      </w:r>
      <w:r>
        <w:rPr>
          <w:noProof/>
        </w:rPr>
        <w:fldChar w:fldCharType="end"/>
      </w:r>
    </w:p>
    <w:p w14:paraId="55093032" w14:textId="1750B435"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lastRenderedPageBreak/>
        <w:t>Figure 5.4 BESS charging gradient as a function of the demand at 30% wind power penetration of the peak demand.</w:t>
      </w:r>
      <w:r>
        <w:rPr>
          <w:noProof/>
        </w:rPr>
        <w:tab/>
      </w:r>
      <w:r>
        <w:rPr>
          <w:noProof/>
        </w:rPr>
        <w:fldChar w:fldCharType="begin"/>
      </w:r>
      <w:r>
        <w:rPr>
          <w:noProof/>
        </w:rPr>
        <w:instrText xml:space="preserve"> PAGEREF _Toc523347898 \h </w:instrText>
      </w:r>
      <w:r>
        <w:rPr>
          <w:noProof/>
        </w:rPr>
      </w:r>
      <w:r>
        <w:rPr>
          <w:noProof/>
        </w:rPr>
        <w:fldChar w:fldCharType="separate"/>
      </w:r>
      <w:r>
        <w:rPr>
          <w:noProof/>
        </w:rPr>
        <w:t>137</w:t>
      </w:r>
      <w:r>
        <w:rPr>
          <w:noProof/>
        </w:rPr>
        <w:fldChar w:fldCharType="end"/>
      </w:r>
    </w:p>
    <w:p w14:paraId="5C8ADF74" w14:textId="738136AF"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5.5 The BESS charging power and the under- and over-estimation wind power as a function of the scheduled wind power at 10% and 30% of the daily peak demand in the Sheffield region.</w:t>
      </w:r>
      <w:r>
        <w:rPr>
          <w:noProof/>
        </w:rPr>
        <w:tab/>
      </w:r>
      <w:r>
        <w:rPr>
          <w:noProof/>
        </w:rPr>
        <w:fldChar w:fldCharType="begin"/>
      </w:r>
      <w:r>
        <w:rPr>
          <w:noProof/>
        </w:rPr>
        <w:instrText xml:space="preserve"> PAGEREF _Toc523347899 \h </w:instrText>
      </w:r>
      <w:r>
        <w:rPr>
          <w:noProof/>
        </w:rPr>
      </w:r>
      <w:r>
        <w:rPr>
          <w:noProof/>
        </w:rPr>
        <w:fldChar w:fldCharType="separate"/>
      </w:r>
      <w:r>
        <w:rPr>
          <w:noProof/>
        </w:rPr>
        <w:t>139</w:t>
      </w:r>
      <w:r>
        <w:rPr>
          <w:noProof/>
        </w:rPr>
        <w:fldChar w:fldCharType="end"/>
      </w:r>
    </w:p>
    <w:p w14:paraId="56AB578E" w14:textId="75A89DD9"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5.6 Optimized power outputs as a function of the overestimation coefficient.</w:t>
      </w:r>
      <w:r>
        <w:rPr>
          <w:noProof/>
        </w:rPr>
        <w:tab/>
      </w:r>
      <w:r>
        <w:rPr>
          <w:noProof/>
        </w:rPr>
        <w:fldChar w:fldCharType="begin"/>
      </w:r>
      <w:r>
        <w:rPr>
          <w:noProof/>
        </w:rPr>
        <w:instrText xml:space="preserve"> PAGEREF _Toc523347900 \h </w:instrText>
      </w:r>
      <w:r>
        <w:rPr>
          <w:noProof/>
        </w:rPr>
      </w:r>
      <w:r>
        <w:rPr>
          <w:noProof/>
        </w:rPr>
        <w:fldChar w:fldCharType="separate"/>
      </w:r>
      <w:r>
        <w:rPr>
          <w:noProof/>
        </w:rPr>
        <w:t>142</w:t>
      </w:r>
      <w:r>
        <w:rPr>
          <w:noProof/>
        </w:rPr>
        <w:fldChar w:fldCharType="end"/>
      </w:r>
    </w:p>
    <w:p w14:paraId="064ACA71" w14:textId="16E82027"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5.7 Optimized power outputs as a function of the underestimation coefficient.</w:t>
      </w:r>
      <w:r>
        <w:rPr>
          <w:noProof/>
        </w:rPr>
        <w:tab/>
      </w:r>
      <w:r>
        <w:rPr>
          <w:noProof/>
        </w:rPr>
        <w:fldChar w:fldCharType="begin"/>
      </w:r>
      <w:r>
        <w:rPr>
          <w:noProof/>
        </w:rPr>
        <w:instrText xml:space="preserve"> PAGEREF _Toc523347901 \h </w:instrText>
      </w:r>
      <w:r>
        <w:rPr>
          <w:noProof/>
        </w:rPr>
      </w:r>
      <w:r>
        <w:rPr>
          <w:noProof/>
        </w:rPr>
        <w:fldChar w:fldCharType="separate"/>
      </w:r>
      <w:r>
        <w:rPr>
          <w:noProof/>
        </w:rPr>
        <w:t>144</w:t>
      </w:r>
      <w:r>
        <w:rPr>
          <w:noProof/>
        </w:rPr>
        <w:fldChar w:fldCharType="end"/>
      </w:r>
    </w:p>
    <w:p w14:paraId="7E44FB15" w14:textId="3D3D041F"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5.8 The total cost with different under- and over-estimation coefficients that vary from 0 to 10 $/MWh.</w:t>
      </w:r>
      <w:r>
        <w:rPr>
          <w:noProof/>
        </w:rPr>
        <w:tab/>
      </w:r>
      <w:r>
        <w:rPr>
          <w:noProof/>
        </w:rPr>
        <w:fldChar w:fldCharType="begin"/>
      </w:r>
      <w:r>
        <w:rPr>
          <w:noProof/>
        </w:rPr>
        <w:instrText xml:space="preserve"> PAGEREF _Toc523347902 \h </w:instrText>
      </w:r>
      <w:r>
        <w:rPr>
          <w:noProof/>
        </w:rPr>
      </w:r>
      <w:r>
        <w:rPr>
          <w:noProof/>
        </w:rPr>
        <w:fldChar w:fldCharType="separate"/>
      </w:r>
      <w:r>
        <w:rPr>
          <w:noProof/>
        </w:rPr>
        <w:t>145</w:t>
      </w:r>
      <w:r>
        <w:rPr>
          <w:noProof/>
        </w:rPr>
        <w:fldChar w:fldCharType="end"/>
      </w:r>
    </w:p>
    <w:p w14:paraId="37615103" w14:textId="71A9438F"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5.9 ESS charging status with different under- and over-estimation coefficients that vary from 0 to 10 $/MWh.</w:t>
      </w:r>
      <w:r>
        <w:rPr>
          <w:noProof/>
        </w:rPr>
        <w:tab/>
      </w:r>
      <w:r>
        <w:rPr>
          <w:noProof/>
        </w:rPr>
        <w:fldChar w:fldCharType="begin"/>
      </w:r>
      <w:r>
        <w:rPr>
          <w:noProof/>
        </w:rPr>
        <w:instrText xml:space="preserve"> PAGEREF _Toc523347903 \h </w:instrText>
      </w:r>
      <w:r>
        <w:rPr>
          <w:noProof/>
        </w:rPr>
      </w:r>
      <w:r>
        <w:rPr>
          <w:noProof/>
        </w:rPr>
        <w:fldChar w:fldCharType="separate"/>
      </w:r>
      <w:r>
        <w:rPr>
          <w:noProof/>
        </w:rPr>
        <w:t>147</w:t>
      </w:r>
      <w:r>
        <w:rPr>
          <w:noProof/>
        </w:rPr>
        <w:fldChar w:fldCharType="end"/>
      </w:r>
    </w:p>
    <w:p w14:paraId="2B6DA7A6" w14:textId="36AF9099"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5.10 Scheduled power output of W1 as a function of the under- and over-estimation coefficients.</w:t>
      </w:r>
      <w:r>
        <w:rPr>
          <w:noProof/>
        </w:rPr>
        <w:tab/>
      </w:r>
      <w:r>
        <w:rPr>
          <w:noProof/>
        </w:rPr>
        <w:fldChar w:fldCharType="begin"/>
      </w:r>
      <w:r>
        <w:rPr>
          <w:noProof/>
        </w:rPr>
        <w:instrText xml:space="preserve"> PAGEREF _Toc523347904 \h </w:instrText>
      </w:r>
      <w:r>
        <w:rPr>
          <w:noProof/>
        </w:rPr>
      </w:r>
      <w:r>
        <w:rPr>
          <w:noProof/>
        </w:rPr>
        <w:fldChar w:fldCharType="separate"/>
      </w:r>
      <w:r>
        <w:rPr>
          <w:noProof/>
        </w:rPr>
        <w:t>148</w:t>
      </w:r>
      <w:r>
        <w:rPr>
          <w:noProof/>
        </w:rPr>
        <w:fldChar w:fldCharType="end"/>
      </w:r>
    </w:p>
    <w:p w14:paraId="28C550B1" w14:textId="5E6A7275"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5.11 Scheduled power output of W1 as a function of the under- and over-estimation coefficients without ESS given in [46].</w:t>
      </w:r>
      <w:r>
        <w:rPr>
          <w:noProof/>
        </w:rPr>
        <w:tab/>
      </w:r>
      <w:r>
        <w:rPr>
          <w:noProof/>
        </w:rPr>
        <w:fldChar w:fldCharType="begin"/>
      </w:r>
      <w:r>
        <w:rPr>
          <w:noProof/>
        </w:rPr>
        <w:instrText xml:space="preserve"> PAGEREF _Toc523347905 \h </w:instrText>
      </w:r>
      <w:r>
        <w:rPr>
          <w:noProof/>
        </w:rPr>
      </w:r>
      <w:r>
        <w:rPr>
          <w:noProof/>
        </w:rPr>
        <w:fldChar w:fldCharType="separate"/>
      </w:r>
      <w:r>
        <w:rPr>
          <w:noProof/>
        </w:rPr>
        <w:t>149</w:t>
      </w:r>
      <w:r>
        <w:rPr>
          <w:noProof/>
        </w:rPr>
        <w:fldChar w:fldCharType="end"/>
      </w:r>
    </w:p>
    <w:p w14:paraId="34B5516C" w14:textId="4B69EDD3"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5.12 Scheduled power output of W2 as a function of the under- and over-estimation coefficients.</w:t>
      </w:r>
      <w:r>
        <w:rPr>
          <w:noProof/>
        </w:rPr>
        <w:tab/>
      </w:r>
      <w:r>
        <w:rPr>
          <w:noProof/>
        </w:rPr>
        <w:fldChar w:fldCharType="begin"/>
      </w:r>
      <w:r>
        <w:rPr>
          <w:noProof/>
        </w:rPr>
        <w:instrText xml:space="preserve"> PAGEREF _Toc523347906 \h </w:instrText>
      </w:r>
      <w:r>
        <w:rPr>
          <w:noProof/>
        </w:rPr>
      </w:r>
      <w:r>
        <w:rPr>
          <w:noProof/>
        </w:rPr>
        <w:fldChar w:fldCharType="separate"/>
      </w:r>
      <w:r>
        <w:rPr>
          <w:noProof/>
        </w:rPr>
        <w:t>150</w:t>
      </w:r>
      <w:r>
        <w:rPr>
          <w:noProof/>
        </w:rPr>
        <w:fldChar w:fldCharType="end"/>
      </w:r>
    </w:p>
    <w:p w14:paraId="2B015BC6" w14:textId="18C05111"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lastRenderedPageBreak/>
        <w:t>Figure 5.13 Scheduled power output of W2 as a function of the under- and over-estimation coefficients without ESS given in [46].</w:t>
      </w:r>
      <w:r>
        <w:rPr>
          <w:noProof/>
        </w:rPr>
        <w:tab/>
      </w:r>
      <w:r>
        <w:rPr>
          <w:noProof/>
        </w:rPr>
        <w:fldChar w:fldCharType="begin"/>
      </w:r>
      <w:r>
        <w:rPr>
          <w:noProof/>
        </w:rPr>
        <w:instrText xml:space="preserve"> PAGEREF _Toc523347907 \h </w:instrText>
      </w:r>
      <w:r>
        <w:rPr>
          <w:noProof/>
        </w:rPr>
      </w:r>
      <w:r>
        <w:rPr>
          <w:noProof/>
        </w:rPr>
        <w:fldChar w:fldCharType="separate"/>
      </w:r>
      <w:r>
        <w:rPr>
          <w:noProof/>
        </w:rPr>
        <w:t>151</w:t>
      </w:r>
      <w:r>
        <w:rPr>
          <w:noProof/>
        </w:rPr>
        <w:fldChar w:fldCharType="end"/>
      </w:r>
    </w:p>
    <w:p w14:paraId="6E2A95F7" w14:textId="0D374535"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5.14  Energy stored in the BESS and scheduled wind power on a typical weekday in the Sheffield region under CPF of 2010 to 2050 and for different EPS conditions. The left column is energy stored in the BESS and right column is the wind power. (a) and (b) are results at 210 tCO</w:t>
      </w:r>
      <w:r w:rsidRPr="007940B5">
        <w:rPr>
          <w:noProof/>
          <w:vertAlign w:val="subscript"/>
        </w:rPr>
        <w:t>2</w:t>
      </w:r>
      <w:r>
        <w:rPr>
          <w:noProof/>
        </w:rPr>
        <w:t>e/h, (c) and (d) are results at 190 tCO</w:t>
      </w:r>
      <w:r w:rsidRPr="007940B5">
        <w:rPr>
          <w:noProof/>
          <w:vertAlign w:val="subscript"/>
        </w:rPr>
        <w:t>2</w:t>
      </w:r>
      <w:r>
        <w:rPr>
          <w:noProof/>
        </w:rPr>
        <w:t>e/h and (e) and (f) are results at 170 tCO</w:t>
      </w:r>
      <w:r w:rsidRPr="007940B5">
        <w:rPr>
          <w:noProof/>
          <w:vertAlign w:val="subscript"/>
        </w:rPr>
        <w:t>2</w:t>
      </w:r>
      <w:r>
        <w:rPr>
          <w:noProof/>
        </w:rPr>
        <w:t>e/h.</w:t>
      </w:r>
      <w:r>
        <w:rPr>
          <w:noProof/>
        </w:rPr>
        <w:tab/>
      </w:r>
      <w:r>
        <w:rPr>
          <w:noProof/>
        </w:rPr>
        <w:fldChar w:fldCharType="begin"/>
      </w:r>
      <w:r>
        <w:rPr>
          <w:noProof/>
        </w:rPr>
        <w:instrText xml:space="preserve"> PAGEREF _Toc523347908 \h </w:instrText>
      </w:r>
      <w:r>
        <w:rPr>
          <w:noProof/>
        </w:rPr>
      </w:r>
      <w:r>
        <w:rPr>
          <w:noProof/>
        </w:rPr>
        <w:fldChar w:fldCharType="separate"/>
      </w:r>
      <w:r>
        <w:rPr>
          <w:noProof/>
        </w:rPr>
        <w:t>153</w:t>
      </w:r>
      <w:r>
        <w:rPr>
          <w:noProof/>
        </w:rPr>
        <w:fldChar w:fldCharType="end"/>
      </w:r>
    </w:p>
    <w:p w14:paraId="72C8192B" w14:textId="399FBDAD"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5.15 The total cost on a typical day in the Sheffield region under a CPF in 2050 and emission limit of 170 t/h with a 30% wind power penetration.</w:t>
      </w:r>
      <w:r>
        <w:rPr>
          <w:noProof/>
        </w:rPr>
        <w:tab/>
      </w:r>
      <w:r>
        <w:rPr>
          <w:noProof/>
        </w:rPr>
        <w:fldChar w:fldCharType="begin"/>
      </w:r>
      <w:r>
        <w:rPr>
          <w:noProof/>
        </w:rPr>
        <w:instrText xml:space="preserve"> PAGEREF _Toc523347909 \h </w:instrText>
      </w:r>
      <w:r>
        <w:rPr>
          <w:noProof/>
        </w:rPr>
      </w:r>
      <w:r>
        <w:rPr>
          <w:noProof/>
        </w:rPr>
        <w:fldChar w:fldCharType="separate"/>
      </w:r>
      <w:r>
        <w:rPr>
          <w:noProof/>
        </w:rPr>
        <w:t>156</w:t>
      </w:r>
      <w:r>
        <w:rPr>
          <w:noProof/>
        </w:rPr>
        <w:fldChar w:fldCharType="end"/>
      </w:r>
    </w:p>
    <w:p w14:paraId="017A6AF4" w14:textId="6513BADB"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5.16 The total emissions on a typical day in the Sheffield region under a CPF in 2050 and emission limit of 170 t/h with a 30% wind power penetration.</w:t>
      </w:r>
      <w:r>
        <w:rPr>
          <w:noProof/>
        </w:rPr>
        <w:tab/>
      </w:r>
      <w:r>
        <w:rPr>
          <w:noProof/>
        </w:rPr>
        <w:fldChar w:fldCharType="begin"/>
      </w:r>
      <w:r>
        <w:rPr>
          <w:noProof/>
        </w:rPr>
        <w:instrText xml:space="preserve"> PAGEREF _Toc523347910 \h </w:instrText>
      </w:r>
      <w:r>
        <w:rPr>
          <w:noProof/>
        </w:rPr>
      </w:r>
      <w:r>
        <w:rPr>
          <w:noProof/>
        </w:rPr>
        <w:fldChar w:fldCharType="separate"/>
      </w:r>
      <w:r>
        <w:rPr>
          <w:noProof/>
        </w:rPr>
        <w:t>157</w:t>
      </w:r>
      <w:r>
        <w:rPr>
          <w:noProof/>
        </w:rPr>
        <w:fldChar w:fldCharType="end"/>
      </w:r>
    </w:p>
    <w:p w14:paraId="5065CE82" w14:textId="6D597AE9"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5.17 The under/over estimation cost on a typical day in the Sheffield region under a CPF of 2050 and emission limit of 170 t/h with a 30% wind power penetration.</w:t>
      </w:r>
      <w:r>
        <w:rPr>
          <w:noProof/>
        </w:rPr>
        <w:tab/>
      </w:r>
      <w:r>
        <w:rPr>
          <w:noProof/>
        </w:rPr>
        <w:fldChar w:fldCharType="begin"/>
      </w:r>
      <w:r>
        <w:rPr>
          <w:noProof/>
        </w:rPr>
        <w:instrText xml:space="preserve"> PAGEREF _Toc523347911 \h </w:instrText>
      </w:r>
      <w:r>
        <w:rPr>
          <w:noProof/>
        </w:rPr>
      </w:r>
      <w:r>
        <w:rPr>
          <w:noProof/>
        </w:rPr>
        <w:fldChar w:fldCharType="separate"/>
      </w:r>
      <w:r>
        <w:rPr>
          <w:noProof/>
        </w:rPr>
        <w:t>158</w:t>
      </w:r>
      <w:r>
        <w:rPr>
          <w:noProof/>
        </w:rPr>
        <w:fldChar w:fldCharType="end"/>
      </w:r>
    </w:p>
    <w:p w14:paraId="6CB03016" w14:textId="70C0ABA6"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6.1 A schematic of a hypothetical local off-grid electrical system that consists of a conventional power station and a WSCS including an on-shore wind farm and a BESS and the power flow in the system.</w:t>
      </w:r>
      <w:r>
        <w:rPr>
          <w:noProof/>
        </w:rPr>
        <w:tab/>
      </w:r>
      <w:r>
        <w:rPr>
          <w:noProof/>
        </w:rPr>
        <w:fldChar w:fldCharType="begin"/>
      </w:r>
      <w:r>
        <w:rPr>
          <w:noProof/>
        </w:rPr>
        <w:instrText xml:space="preserve"> PAGEREF _Toc523347912 \h </w:instrText>
      </w:r>
      <w:r>
        <w:rPr>
          <w:noProof/>
        </w:rPr>
      </w:r>
      <w:r>
        <w:rPr>
          <w:noProof/>
        </w:rPr>
        <w:fldChar w:fldCharType="separate"/>
      </w:r>
      <w:r>
        <w:rPr>
          <w:noProof/>
        </w:rPr>
        <w:t>165</w:t>
      </w:r>
      <w:r>
        <w:rPr>
          <w:noProof/>
        </w:rPr>
        <w:fldChar w:fldCharType="end"/>
      </w:r>
    </w:p>
    <w:p w14:paraId="3E319FA6" w14:textId="1275406D"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6.2 Parabolic fit for the cost as a function of the power output.</w:t>
      </w:r>
      <w:r>
        <w:rPr>
          <w:noProof/>
        </w:rPr>
        <w:tab/>
      </w:r>
      <w:r>
        <w:rPr>
          <w:noProof/>
        </w:rPr>
        <w:fldChar w:fldCharType="begin"/>
      </w:r>
      <w:r>
        <w:rPr>
          <w:noProof/>
        </w:rPr>
        <w:instrText xml:space="preserve"> PAGEREF _Toc523347913 \h </w:instrText>
      </w:r>
      <w:r>
        <w:rPr>
          <w:noProof/>
        </w:rPr>
      </w:r>
      <w:r>
        <w:rPr>
          <w:noProof/>
        </w:rPr>
        <w:fldChar w:fldCharType="separate"/>
      </w:r>
      <w:r>
        <w:rPr>
          <w:noProof/>
        </w:rPr>
        <w:t>172</w:t>
      </w:r>
      <w:r>
        <w:rPr>
          <w:noProof/>
        </w:rPr>
        <w:fldChar w:fldCharType="end"/>
      </w:r>
    </w:p>
    <w:p w14:paraId="10C66D43" w14:textId="4F9C01AE"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6.3 The wind speed distribution and Weibull distribution at the weather station and the Weibull distribution of the wind farm.</w:t>
      </w:r>
      <w:r>
        <w:rPr>
          <w:noProof/>
        </w:rPr>
        <w:tab/>
      </w:r>
      <w:r>
        <w:rPr>
          <w:noProof/>
        </w:rPr>
        <w:fldChar w:fldCharType="begin"/>
      </w:r>
      <w:r>
        <w:rPr>
          <w:noProof/>
        </w:rPr>
        <w:instrText xml:space="preserve"> PAGEREF _Toc523347914 \h </w:instrText>
      </w:r>
      <w:r>
        <w:rPr>
          <w:noProof/>
        </w:rPr>
      </w:r>
      <w:r>
        <w:rPr>
          <w:noProof/>
        </w:rPr>
        <w:fldChar w:fldCharType="separate"/>
      </w:r>
      <w:r>
        <w:rPr>
          <w:noProof/>
        </w:rPr>
        <w:t>179</w:t>
      </w:r>
      <w:r>
        <w:rPr>
          <w:noProof/>
        </w:rPr>
        <w:fldChar w:fldCharType="end"/>
      </w:r>
    </w:p>
    <w:p w14:paraId="275A6188" w14:textId="55E61A67"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lastRenderedPageBreak/>
        <w:t>Figure 6.4 Hourly demand data in Estonia on a typical weekday.</w:t>
      </w:r>
      <w:r>
        <w:rPr>
          <w:noProof/>
        </w:rPr>
        <w:tab/>
      </w:r>
      <w:r>
        <w:rPr>
          <w:noProof/>
        </w:rPr>
        <w:fldChar w:fldCharType="begin"/>
      </w:r>
      <w:r>
        <w:rPr>
          <w:noProof/>
        </w:rPr>
        <w:instrText xml:space="preserve"> PAGEREF _Toc523347915 \h </w:instrText>
      </w:r>
      <w:r>
        <w:rPr>
          <w:noProof/>
        </w:rPr>
      </w:r>
      <w:r>
        <w:rPr>
          <w:noProof/>
        </w:rPr>
        <w:fldChar w:fldCharType="separate"/>
      </w:r>
      <w:r>
        <w:rPr>
          <w:noProof/>
        </w:rPr>
        <w:t>181</w:t>
      </w:r>
      <w:r>
        <w:rPr>
          <w:noProof/>
        </w:rPr>
        <w:fldChar w:fldCharType="end"/>
      </w:r>
    </w:p>
    <w:p w14:paraId="515C6F1A" w14:textId="0208D24D"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6.5 The PF for the given electrical system on the typical day with different emission limits of EPS.</w:t>
      </w:r>
      <w:r>
        <w:rPr>
          <w:noProof/>
        </w:rPr>
        <w:tab/>
      </w:r>
      <w:r>
        <w:rPr>
          <w:noProof/>
        </w:rPr>
        <w:fldChar w:fldCharType="begin"/>
      </w:r>
      <w:r>
        <w:rPr>
          <w:noProof/>
        </w:rPr>
        <w:instrText xml:space="preserve"> PAGEREF _Toc523347916 \h </w:instrText>
      </w:r>
      <w:r>
        <w:rPr>
          <w:noProof/>
        </w:rPr>
      </w:r>
      <w:r>
        <w:rPr>
          <w:noProof/>
        </w:rPr>
        <w:fldChar w:fldCharType="separate"/>
      </w:r>
      <w:r>
        <w:rPr>
          <w:noProof/>
        </w:rPr>
        <w:t>184</w:t>
      </w:r>
      <w:r>
        <w:rPr>
          <w:noProof/>
        </w:rPr>
        <w:fldChar w:fldCharType="end"/>
      </w:r>
    </w:p>
    <w:p w14:paraId="621F2A56" w14:textId="2948CE17"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6.6 Emission reduction compared to the unlimited emission level of the CPF from 2010 to 2030 as a function of the emission limit of EPS.</w:t>
      </w:r>
      <w:r>
        <w:rPr>
          <w:noProof/>
        </w:rPr>
        <w:tab/>
      </w:r>
      <w:r>
        <w:rPr>
          <w:noProof/>
        </w:rPr>
        <w:fldChar w:fldCharType="begin"/>
      </w:r>
      <w:r>
        <w:rPr>
          <w:noProof/>
        </w:rPr>
        <w:instrText xml:space="preserve"> PAGEREF _Toc523347917 \h </w:instrText>
      </w:r>
      <w:r>
        <w:rPr>
          <w:noProof/>
        </w:rPr>
      </w:r>
      <w:r>
        <w:rPr>
          <w:noProof/>
        </w:rPr>
        <w:fldChar w:fldCharType="separate"/>
      </w:r>
      <w:r>
        <w:rPr>
          <w:noProof/>
        </w:rPr>
        <w:t>185</w:t>
      </w:r>
      <w:r>
        <w:rPr>
          <w:noProof/>
        </w:rPr>
        <w:fldChar w:fldCharType="end"/>
      </w:r>
    </w:p>
    <w:p w14:paraId="60A802AD" w14:textId="4F8D7FEB"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6.7 Emission cost in the total cost as a function of the CPF for the given electrical system on the typical day with different emission limits of EPS.</w:t>
      </w:r>
      <w:r>
        <w:rPr>
          <w:noProof/>
        </w:rPr>
        <w:tab/>
      </w:r>
      <w:r>
        <w:rPr>
          <w:noProof/>
        </w:rPr>
        <w:fldChar w:fldCharType="begin"/>
      </w:r>
      <w:r>
        <w:rPr>
          <w:noProof/>
        </w:rPr>
        <w:instrText xml:space="preserve"> PAGEREF _Toc523347918 \h </w:instrText>
      </w:r>
      <w:r>
        <w:rPr>
          <w:noProof/>
        </w:rPr>
      </w:r>
      <w:r>
        <w:rPr>
          <w:noProof/>
        </w:rPr>
        <w:fldChar w:fldCharType="separate"/>
      </w:r>
      <w:r>
        <w:rPr>
          <w:noProof/>
        </w:rPr>
        <w:t>186</w:t>
      </w:r>
      <w:r>
        <w:rPr>
          <w:noProof/>
        </w:rPr>
        <w:fldChar w:fldCharType="end"/>
      </w:r>
    </w:p>
    <w:p w14:paraId="287B9418" w14:textId="31709335"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6.8 Scheduled wind power on a typical weekday under CPF of 2010 to 2050 and for different emission limits of EPS. (a) no EPS, (b) 775 tCO2e/h emission limit, (c) 750 tCO2e/h, (d) 725 tCO2e/h, (e) 700 tCO2e/h, and (f) 675 tCO2e/h.</w:t>
      </w:r>
      <w:r>
        <w:rPr>
          <w:noProof/>
        </w:rPr>
        <w:tab/>
      </w:r>
      <w:r>
        <w:rPr>
          <w:noProof/>
        </w:rPr>
        <w:fldChar w:fldCharType="begin"/>
      </w:r>
      <w:r>
        <w:rPr>
          <w:noProof/>
        </w:rPr>
        <w:instrText xml:space="preserve"> PAGEREF _Toc523347919 \h </w:instrText>
      </w:r>
      <w:r>
        <w:rPr>
          <w:noProof/>
        </w:rPr>
      </w:r>
      <w:r>
        <w:rPr>
          <w:noProof/>
        </w:rPr>
        <w:fldChar w:fldCharType="separate"/>
      </w:r>
      <w:r>
        <w:rPr>
          <w:noProof/>
        </w:rPr>
        <w:t>188</w:t>
      </w:r>
      <w:r>
        <w:rPr>
          <w:noProof/>
        </w:rPr>
        <w:fldChar w:fldCharType="end"/>
      </w:r>
    </w:p>
    <w:p w14:paraId="27ED301E" w14:textId="522312C6"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Figure 6.9 Energy stored in the BESS on a typical weekday under CPF of 2010 to 2050 and for different emission limits of EPS. (a) no EPS, (b) 775 tCO2e/h emission limit, (c) 750 tCO2e/h, (d) 725 tCO2e/h, (e) 700 tCO2e/h, and (f) 675 tCO2e/h.</w:t>
      </w:r>
      <w:r>
        <w:rPr>
          <w:noProof/>
        </w:rPr>
        <w:tab/>
      </w:r>
      <w:r>
        <w:rPr>
          <w:noProof/>
        </w:rPr>
        <w:fldChar w:fldCharType="begin"/>
      </w:r>
      <w:r>
        <w:rPr>
          <w:noProof/>
        </w:rPr>
        <w:instrText xml:space="preserve"> PAGEREF _Toc523347920 \h </w:instrText>
      </w:r>
      <w:r>
        <w:rPr>
          <w:noProof/>
        </w:rPr>
      </w:r>
      <w:r>
        <w:rPr>
          <w:noProof/>
        </w:rPr>
        <w:fldChar w:fldCharType="separate"/>
      </w:r>
      <w:r>
        <w:rPr>
          <w:noProof/>
        </w:rPr>
        <w:t>189</w:t>
      </w:r>
      <w:r>
        <w:rPr>
          <w:noProof/>
        </w:rPr>
        <w:fldChar w:fldCharType="end"/>
      </w:r>
    </w:p>
    <w:p w14:paraId="29E129D0" w14:textId="11509E03" w:rsidR="00737501" w:rsidRPr="00ED6412" w:rsidRDefault="0057019D" w:rsidP="002F6C99">
      <w:pPr>
        <w:pStyle w:val="TOC1"/>
        <w:tabs>
          <w:tab w:val="right" w:leader="dot" w:pos="8488"/>
        </w:tabs>
        <w:rPr>
          <w:noProof/>
        </w:rPr>
      </w:pPr>
      <w:r w:rsidRPr="00ED6412">
        <w:rPr>
          <w:b w:val="0"/>
          <w:bCs w:val="0"/>
          <w:smallCaps/>
          <w:noProof/>
        </w:rPr>
        <w:fldChar w:fldCharType="end"/>
      </w:r>
    </w:p>
    <w:p w14:paraId="3E0DDB1E" w14:textId="77777777" w:rsidR="00737501" w:rsidRPr="00ED6412" w:rsidRDefault="00737501" w:rsidP="004C1551">
      <w:pPr>
        <w:rPr>
          <w:rFonts w:eastAsiaTheme="minorHAnsi"/>
          <w:noProof/>
          <w:szCs w:val="20"/>
          <w:lang w:eastAsia="en-US"/>
        </w:rPr>
      </w:pPr>
      <w:r w:rsidRPr="00ED6412">
        <w:rPr>
          <w:noProof/>
        </w:rPr>
        <w:br w:type="page"/>
      </w:r>
    </w:p>
    <w:p w14:paraId="349BDD79" w14:textId="0DD8294F" w:rsidR="00DF43E0" w:rsidRPr="00ED6412" w:rsidRDefault="00DF43E0" w:rsidP="00E673B9">
      <w:pPr>
        <w:pStyle w:val="Style2"/>
        <w:rPr>
          <w:color w:val="auto"/>
        </w:rPr>
      </w:pPr>
      <w:bookmarkStart w:id="12" w:name="_Toc523347703"/>
      <w:r w:rsidRPr="00ED6412">
        <w:rPr>
          <w:color w:val="auto"/>
        </w:rPr>
        <w:lastRenderedPageBreak/>
        <w:t xml:space="preserve">List of </w:t>
      </w:r>
      <w:r w:rsidR="002F6C99" w:rsidRPr="00ED6412">
        <w:rPr>
          <w:color w:val="auto"/>
        </w:rPr>
        <w:t>T</w:t>
      </w:r>
      <w:r w:rsidRPr="00ED6412">
        <w:rPr>
          <w:color w:val="auto"/>
        </w:rPr>
        <w:t>ables</w:t>
      </w:r>
      <w:bookmarkEnd w:id="12"/>
    </w:p>
    <w:p w14:paraId="5A8C410C" w14:textId="77777777" w:rsidR="00DF43E0" w:rsidRPr="00ED6412" w:rsidRDefault="00DF43E0" w:rsidP="004C1551">
      <w:pPr>
        <w:rPr>
          <w:b/>
        </w:rPr>
      </w:pPr>
    </w:p>
    <w:p w14:paraId="07C88D67" w14:textId="65D6819E" w:rsidR="00C334A7" w:rsidRDefault="0057019D">
      <w:pPr>
        <w:pStyle w:val="TableofFigures"/>
        <w:tabs>
          <w:tab w:val="right" w:leader="dot" w:pos="7920"/>
        </w:tabs>
        <w:rPr>
          <w:rFonts w:asciiTheme="minorHAnsi" w:eastAsiaTheme="minorEastAsia" w:hAnsiTheme="minorHAnsi" w:cstheme="minorBidi"/>
          <w:noProof/>
          <w:sz w:val="22"/>
          <w:szCs w:val="22"/>
        </w:rPr>
      </w:pPr>
      <w:r w:rsidRPr="00ED6412">
        <w:rPr>
          <w:caps/>
          <w:noProof/>
        </w:rPr>
        <w:fldChar w:fldCharType="begin"/>
      </w:r>
      <w:r w:rsidRPr="00ED6412">
        <w:rPr>
          <w:caps/>
          <w:noProof/>
        </w:rPr>
        <w:instrText xml:space="preserve"> TOC \c "Table" </w:instrText>
      </w:r>
      <w:r w:rsidRPr="00ED6412">
        <w:rPr>
          <w:caps/>
          <w:noProof/>
        </w:rPr>
        <w:fldChar w:fldCharType="separate"/>
      </w:r>
      <w:r w:rsidR="00C334A7">
        <w:rPr>
          <w:noProof/>
        </w:rPr>
        <w:t>Table 2.1 A summary of the models employed for the analysis of electricity systems.</w:t>
      </w:r>
      <w:r w:rsidR="00C334A7">
        <w:rPr>
          <w:noProof/>
        </w:rPr>
        <w:tab/>
      </w:r>
      <w:r w:rsidR="00C334A7">
        <w:rPr>
          <w:noProof/>
        </w:rPr>
        <w:fldChar w:fldCharType="begin"/>
      </w:r>
      <w:r w:rsidR="00C334A7">
        <w:rPr>
          <w:noProof/>
        </w:rPr>
        <w:instrText xml:space="preserve"> PAGEREF _Toc523347921 \h </w:instrText>
      </w:r>
      <w:r w:rsidR="00C334A7">
        <w:rPr>
          <w:noProof/>
        </w:rPr>
      </w:r>
      <w:r w:rsidR="00C334A7">
        <w:rPr>
          <w:noProof/>
        </w:rPr>
        <w:fldChar w:fldCharType="separate"/>
      </w:r>
      <w:r w:rsidR="00C334A7">
        <w:rPr>
          <w:noProof/>
        </w:rPr>
        <w:t>16</w:t>
      </w:r>
      <w:r w:rsidR="00C334A7">
        <w:rPr>
          <w:noProof/>
        </w:rPr>
        <w:fldChar w:fldCharType="end"/>
      </w:r>
    </w:p>
    <w:p w14:paraId="33E54E2F" w14:textId="1BBD2DFC"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2.2 The constraints of DED that effect the different aspects and equation classified in different aspects.</w:t>
      </w:r>
      <w:r>
        <w:rPr>
          <w:noProof/>
        </w:rPr>
        <w:tab/>
      </w:r>
      <w:r>
        <w:rPr>
          <w:noProof/>
        </w:rPr>
        <w:fldChar w:fldCharType="begin"/>
      </w:r>
      <w:r>
        <w:rPr>
          <w:noProof/>
        </w:rPr>
        <w:instrText xml:space="preserve"> PAGEREF _Toc523347922 \h </w:instrText>
      </w:r>
      <w:r>
        <w:rPr>
          <w:noProof/>
        </w:rPr>
      </w:r>
      <w:r>
        <w:rPr>
          <w:noProof/>
        </w:rPr>
        <w:fldChar w:fldCharType="separate"/>
      </w:r>
      <w:r>
        <w:rPr>
          <w:noProof/>
        </w:rPr>
        <w:t>21</w:t>
      </w:r>
      <w:r>
        <w:rPr>
          <w:noProof/>
        </w:rPr>
        <w:fldChar w:fldCharType="end"/>
      </w:r>
    </w:p>
    <w:p w14:paraId="7EF52987" w14:textId="1CF70068"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2.3 The ED model taking into account the waste penalty and reserve costs of wind power.</w:t>
      </w:r>
      <w:r>
        <w:rPr>
          <w:noProof/>
        </w:rPr>
        <w:tab/>
      </w:r>
      <w:r>
        <w:rPr>
          <w:noProof/>
        </w:rPr>
        <w:fldChar w:fldCharType="begin"/>
      </w:r>
      <w:r>
        <w:rPr>
          <w:noProof/>
        </w:rPr>
        <w:instrText xml:space="preserve"> PAGEREF _Toc523347923 \h </w:instrText>
      </w:r>
      <w:r>
        <w:rPr>
          <w:noProof/>
        </w:rPr>
      </w:r>
      <w:r>
        <w:rPr>
          <w:noProof/>
        </w:rPr>
        <w:fldChar w:fldCharType="separate"/>
      </w:r>
      <w:r>
        <w:rPr>
          <w:noProof/>
        </w:rPr>
        <w:t>30</w:t>
      </w:r>
      <w:r>
        <w:rPr>
          <w:noProof/>
        </w:rPr>
        <w:fldChar w:fldCharType="end"/>
      </w:r>
    </w:p>
    <w:p w14:paraId="1E4712B0" w14:textId="480296E9"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2.4 The roles of ESS with different technologies installed in energy storage projects in the UK up to 2016.</w:t>
      </w:r>
      <w:r>
        <w:rPr>
          <w:noProof/>
        </w:rPr>
        <w:tab/>
      </w:r>
      <w:r>
        <w:rPr>
          <w:noProof/>
        </w:rPr>
        <w:fldChar w:fldCharType="begin"/>
      </w:r>
      <w:r>
        <w:rPr>
          <w:noProof/>
        </w:rPr>
        <w:instrText xml:space="preserve"> PAGEREF _Toc523347924 \h </w:instrText>
      </w:r>
      <w:r>
        <w:rPr>
          <w:noProof/>
        </w:rPr>
      </w:r>
      <w:r>
        <w:rPr>
          <w:noProof/>
        </w:rPr>
        <w:fldChar w:fldCharType="separate"/>
      </w:r>
      <w:r>
        <w:rPr>
          <w:noProof/>
        </w:rPr>
        <w:t>31</w:t>
      </w:r>
      <w:r>
        <w:rPr>
          <w:noProof/>
        </w:rPr>
        <w:fldChar w:fldCharType="end"/>
      </w:r>
    </w:p>
    <w:p w14:paraId="27A49A1E" w14:textId="2D674095"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3.1 The carbon price floor (CPF) in the UK [24].</w:t>
      </w:r>
      <w:r>
        <w:rPr>
          <w:noProof/>
        </w:rPr>
        <w:tab/>
      </w:r>
      <w:r>
        <w:rPr>
          <w:noProof/>
        </w:rPr>
        <w:fldChar w:fldCharType="begin"/>
      </w:r>
      <w:r>
        <w:rPr>
          <w:noProof/>
        </w:rPr>
        <w:instrText xml:space="preserve"> PAGEREF _Toc523347925 \h </w:instrText>
      </w:r>
      <w:r>
        <w:rPr>
          <w:noProof/>
        </w:rPr>
      </w:r>
      <w:r>
        <w:rPr>
          <w:noProof/>
        </w:rPr>
        <w:fldChar w:fldCharType="separate"/>
      </w:r>
      <w:r>
        <w:rPr>
          <w:noProof/>
        </w:rPr>
        <w:t>50</w:t>
      </w:r>
      <w:r>
        <w:rPr>
          <w:noProof/>
        </w:rPr>
        <w:fldChar w:fldCharType="end"/>
      </w:r>
    </w:p>
    <w:p w14:paraId="70B942DE" w14:textId="6F85474A"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3.2 Coefficients in the cost functions and constraints of power outputs of the IEEE 30 buses system with 6 thermal generators [189].</w:t>
      </w:r>
      <w:r>
        <w:rPr>
          <w:noProof/>
        </w:rPr>
        <w:tab/>
      </w:r>
      <w:r>
        <w:rPr>
          <w:noProof/>
        </w:rPr>
        <w:fldChar w:fldCharType="begin"/>
      </w:r>
      <w:r>
        <w:rPr>
          <w:noProof/>
        </w:rPr>
        <w:instrText xml:space="preserve"> PAGEREF _Toc523347926 \h </w:instrText>
      </w:r>
      <w:r>
        <w:rPr>
          <w:noProof/>
        </w:rPr>
      </w:r>
      <w:r>
        <w:rPr>
          <w:noProof/>
        </w:rPr>
        <w:fldChar w:fldCharType="separate"/>
      </w:r>
      <w:r>
        <w:rPr>
          <w:noProof/>
        </w:rPr>
        <w:t>60</w:t>
      </w:r>
      <w:r>
        <w:rPr>
          <w:noProof/>
        </w:rPr>
        <w:fldChar w:fldCharType="end"/>
      </w:r>
    </w:p>
    <w:p w14:paraId="0E4733EA" w14:textId="44B8AD4F"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3.3 The coefficients in the emission functions [189].</w:t>
      </w:r>
      <w:r>
        <w:rPr>
          <w:noProof/>
        </w:rPr>
        <w:tab/>
      </w:r>
      <w:r>
        <w:rPr>
          <w:noProof/>
        </w:rPr>
        <w:fldChar w:fldCharType="begin"/>
      </w:r>
      <w:r>
        <w:rPr>
          <w:noProof/>
        </w:rPr>
        <w:instrText xml:space="preserve"> PAGEREF _Toc523347927 \h </w:instrText>
      </w:r>
      <w:r>
        <w:rPr>
          <w:noProof/>
        </w:rPr>
      </w:r>
      <w:r>
        <w:rPr>
          <w:noProof/>
        </w:rPr>
        <w:fldChar w:fldCharType="separate"/>
      </w:r>
      <w:r>
        <w:rPr>
          <w:noProof/>
        </w:rPr>
        <w:t>61</w:t>
      </w:r>
      <w:r>
        <w:rPr>
          <w:noProof/>
        </w:rPr>
        <w:fldChar w:fldCharType="end"/>
      </w:r>
    </w:p>
    <w:p w14:paraId="5C9F55D2" w14:textId="37E28842"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 xml:space="preserve">Table 3.4 Validation result of scenario 1: </w:t>
      </w:r>
      <w:r w:rsidRPr="007644C6">
        <w:rPr>
          <w:i/>
          <w:noProof/>
        </w:rPr>
        <w:t>w</w:t>
      </w:r>
      <w:r w:rsidRPr="007644C6">
        <w:rPr>
          <w:noProof/>
          <w:vertAlign w:val="subscript"/>
        </w:rPr>
        <w:t>1</w:t>
      </w:r>
      <w:r>
        <w:rPr>
          <w:noProof/>
        </w:rPr>
        <w:t xml:space="preserve"> = </w:t>
      </w:r>
      <w:r w:rsidRPr="007644C6">
        <w:rPr>
          <w:i/>
          <w:noProof/>
        </w:rPr>
        <w:t>w</w:t>
      </w:r>
      <w:r w:rsidRPr="007644C6">
        <w:rPr>
          <w:noProof/>
          <w:vertAlign w:val="subscript"/>
        </w:rPr>
        <w:t xml:space="preserve">2 </w:t>
      </w:r>
      <w:r>
        <w:rPr>
          <w:noProof/>
        </w:rPr>
        <w:t>=</w:t>
      </w:r>
      <w:r w:rsidRPr="007644C6">
        <w:rPr>
          <w:i/>
          <w:noProof/>
        </w:rPr>
        <w:t xml:space="preserve"> w</w:t>
      </w:r>
      <w:r w:rsidRPr="007644C6">
        <w:rPr>
          <w:noProof/>
          <w:vertAlign w:val="subscript"/>
        </w:rPr>
        <w:t xml:space="preserve">3 </w:t>
      </w:r>
      <w:r>
        <w:rPr>
          <w:noProof/>
        </w:rPr>
        <w:t xml:space="preserve">= </w:t>
      </w:r>
      <w:r w:rsidRPr="007644C6">
        <w:rPr>
          <w:i/>
          <w:noProof/>
        </w:rPr>
        <w:t>w</w:t>
      </w:r>
      <w:r w:rsidRPr="007644C6">
        <w:rPr>
          <w:noProof/>
          <w:vertAlign w:val="subscript"/>
        </w:rPr>
        <w:t>4</w:t>
      </w:r>
      <w:r>
        <w:rPr>
          <w:noProof/>
        </w:rPr>
        <w:t xml:space="preserve"> = 0.25.</w:t>
      </w:r>
      <w:r>
        <w:rPr>
          <w:noProof/>
        </w:rPr>
        <w:tab/>
      </w:r>
      <w:r>
        <w:rPr>
          <w:noProof/>
        </w:rPr>
        <w:fldChar w:fldCharType="begin"/>
      </w:r>
      <w:r>
        <w:rPr>
          <w:noProof/>
        </w:rPr>
        <w:instrText xml:space="preserve"> PAGEREF _Toc523347928 \h </w:instrText>
      </w:r>
      <w:r>
        <w:rPr>
          <w:noProof/>
        </w:rPr>
      </w:r>
      <w:r>
        <w:rPr>
          <w:noProof/>
        </w:rPr>
        <w:fldChar w:fldCharType="separate"/>
      </w:r>
      <w:r>
        <w:rPr>
          <w:noProof/>
        </w:rPr>
        <w:t>62</w:t>
      </w:r>
      <w:r>
        <w:rPr>
          <w:noProof/>
        </w:rPr>
        <w:fldChar w:fldCharType="end"/>
      </w:r>
    </w:p>
    <w:p w14:paraId="67AC53DF" w14:textId="3EA0C2D8"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 xml:space="preserve">Table 3.5 Validation result of scenario 2: </w:t>
      </w:r>
      <w:r w:rsidRPr="007644C6">
        <w:rPr>
          <w:i/>
          <w:noProof/>
        </w:rPr>
        <w:t>w</w:t>
      </w:r>
      <w:r>
        <w:rPr>
          <w:noProof/>
        </w:rPr>
        <w:t xml:space="preserve">1 = 0.4, </w:t>
      </w:r>
      <w:r w:rsidRPr="007644C6">
        <w:rPr>
          <w:i/>
          <w:noProof/>
        </w:rPr>
        <w:t>w</w:t>
      </w:r>
      <w:r>
        <w:rPr>
          <w:noProof/>
        </w:rPr>
        <w:t xml:space="preserve">2 = 0.3, </w:t>
      </w:r>
      <w:r w:rsidRPr="007644C6">
        <w:rPr>
          <w:i/>
          <w:noProof/>
        </w:rPr>
        <w:t>w</w:t>
      </w:r>
      <w:r>
        <w:rPr>
          <w:noProof/>
        </w:rPr>
        <w:t xml:space="preserve">3 = 0.2, </w:t>
      </w:r>
      <w:r w:rsidRPr="007644C6">
        <w:rPr>
          <w:i/>
          <w:noProof/>
        </w:rPr>
        <w:t>w</w:t>
      </w:r>
      <w:r>
        <w:rPr>
          <w:noProof/>
        </w:rPr>
        <w:t>4 = 0.1.</w:t>
      </w:r>
      <w:r>
        <w:rPr>
          <w:noProof/>
        </w:rPr>
        <w:tab/>
      </w:r>
      <w:r>
        <w:rPr>
          <w:noProof/>
        </w:rPr>
        <w:fldChar w:fldCharType="begin"/>
      </w:r>
      <w:r>
        <w:rPr>
          <w:noProof/>
        </w:rPr>
        <w:instrText xml:space="preserve"> PAGEREF _Toc523347929 \h </w:instrText>
      </w:r>
      <w:r>
        <w:rPr>
          <w:noProof/>
        </w:rPr>
      </w:r>
      <w:r>
        <w:rPr>
          <w:noProof/>
        </w:rPr>
        <w:fldChar w:fldCharType="separate"/>
      </w:r>
      <w:r>
        <w:rPr>
          <w:noProof/>
        </w:rPr>
        <w:t>63</w:t>
      </w:r>
      <w:r>
        <w:rPr>
          <w:noProof/>
        </w:rPr>
        <w:fldChar w:fldCharType="end"/>
      </w:r>
    </w:p>
    <w:p w14:paraId="591A7225" w14:textId="08B9A23C"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3.6 The cost coefficients and the power output ranges of generators [46].</w:t>
      </w:r>
      <w:r>
        <w:rPr>
          <w:noProof/>
        </w:rPr>
        <w:tab/>
      </w:r>
      <w:r>
        <w:rPr>
          <w:noProof/>
        </w:rPr>
        <w:fldChar w:fldCharType="begin"/>
      </w:r>
      <w:r>
        <w:rPr>
          <w:noProof/>
        </w:rPr>
        <w:instrText xml:space="preserve"> PAGEREF _Toc523347930 \h </w:instrText>
      </w:r>
      <w:r>
        <w:rPr>
          <w:noProof/>
        </w:rPr>
      </w:r>
      <w:r>
        <w:rPr>
          <w:noProof/>
        </w:rPr>
        <w:fldChar w:fldCharType="separate"/>
      </w:r>
      <w:r>
        <w:rPr>
          <w:noProof/>
        </w:rPr>
        <w:t>65</w:t>
      </w:r>
      <w:r>
        <w:rPr>
          <w:noProof/>
        </w:rPr>
        <w:fldChar w:fldCharType="end"/>
      </w:r>
    </w:p>
    <w:p w14:paraId="6699D100" w14:textId="3C65436C"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lastRenderedPageBreak/>
        <w:t>Table 3.7 Costs and emissions of the IEEE 30 buses electrical system with conventional power and different wind power capacities at 1800 MW demand.</w:t>
      </w:r>
      <w:r>
        <w:rPr>
          <w:noProof/>
        </w:rPr>
        <w:tab/>
      </w:r>
      <w:r>
        <w:rPr>
          <w:noProof/>
        </w:rPr>
        <w:fldChar w:fldCharType="begin"/>
      </w:r>
      <w:r>
        <w:rPr>
          <w:noProof/>
        </w:rPr>
        <w:instrText xml:space="preserve"> PAGEREF _Toc523347931 \h </w:instrText>
      </w:r>
      <w:r>
        <w:rPr>
          <w:noProof/>
        </w:rPr>
      </w:r>
      <w:r>
        <w:rPr>
          <w:noProof/>
        </w:rPr>
        <w:fldChar w:fldCharType="separate"/>
      </w:r>
      <w:r>
        <w:rPr>
          <w:noProof/>
        </w:rPr>
        <w:t>73</w:t>
      </w:r>
      <w:r>
        <w:rPr>
          <w:noProof/>
        </w:rPr>
        <w:fldChar w:fldCharType="end"/>
      </w:r>
    </w:p>
    <w:p w14:paraId="35F3EBDB" w14:textId="5453489B"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3.8 Coefficients in the cost functions and constraints of power outputs of the electrical system with 9 thermal generators [97].</w:t>
      </w:r>
      <w:r>
        <w:rPr>
          <w:noProof/>
        </w:rPr>
        <w:tab/>
      </w:r>
      <w:r>
        <w:rPr>
          <w:noProof/>
        </w:rPr>
        <w:fldChar w:fldCharType="begin"/>
      </w:r>
      <w:r>
        <w:rPr>
          <w:noProof/>
        </w:rPr>
        <w:instrText xml:space="preserve"> PAGEREF _Toc523347932 \h </w:instrText>
      </w:r>
      <w:r>
        <w:rPr>
          <w:noProof/>
        </w:rPr>
      </w:r>
      <w:r>
        <w:rPr>
          <w:noProof/>
        </w:rPr>
        <w:fldChar w:fldCharType="separate"/>
      </w:r>
      <w:r>
        <w:rPr>
          <w:noProof/>
        </w:rPr>
        <w:t>84</w:t>
      </w:r>
      <w:r>
        <w:rPr>
          <w:noProof/>
        </w:rPr>
        <w:fldChar w:fldCharType="end"/>
      </w:r>
    </w:p>
    <w:p w14:paraId="69ABF7E3" w14:textId="59687E9D"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3.9 Coefficients of emission function [97].</w:t>
      </w:r>
      <w:r>
        <w:rPr>
          <w:noProof/>
        </w:rPr>
        <w:tab/>
      </w:r>
      <w:r>
        <w:rPr>
          <w:noProof/>
        </w:rPr>
        <w:fldChar w:fldCharType="begin"/>
      </w:r>
      <w:r>
        <w:rPr>
          <w:noProof/>
        </w:rPr>
        <w:instrText xml:space="preserve"> PAGEREF _Toc523347933 \h </w:instrText>
      </w:r>
      <w:r>
        <w:rPr>
          <w:noProof/>
        </w:rPr>
      </w:r>
      <w:r>
        <w:rPr>
          <w:noProof/>
        </w:rPr>
        <w:fldChar w:fldCharType="separate"/>
      </w:r>
      <w:r>
        <w:rPr>
          <w:noProof/>
        </w:rPr>
        <w:t>85</w:t>
      </w:r>
      <w:r>
        <w:rPr>
          <w:noProof/>
        </w:rPr>
        <w:fldChar w:fldCharType="end"/>
      </w:r>
    </w:p>
    <w:p w14:paraId="0551BCAD" w14:textId="5D726F3C"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4.1 Coefficients in the cost functions and constraints of power outputs of the IEEE 30 buses system with 6 thermal generators.</w:t>
      </w:r>
      <w:r>
        <w:rPr>
          <w:noProof/>
        </w:rPr>
        <w:tab/>
      </w:r>
      <w:r>
        <w:rPr>
          <w:noProof/>
        </w:rPr>
        <w:fldChar w:fldCharType="begin"/>
      </w:r>
      <w:r>
        <w:rPr>
          <w:noProof/>
        </w:rPr>
        <w:instrText xml:space="preserve"> PAGEREF _Toc523347934 \h </w:instrText>
      </w:r>
      <w:r>
        <w:rPr>
          <w:noProof/>
        </w:rPr>
      </w:r>
      <w:r>
        <w:rPr>
          <w:noProof/>
        </w:rPr>
        <w:fldChar w:fldCharType="separate"/>
      </w:r>
      <w:r>
        <w:rPr>
          <w:noProof/>
        </w:rPr>
        <w:t>104</w:t>
      </w:r>
      <w:r>
        <w:rPr>
          <w:noProof/>
        </w:rPr>
        <w:fldChar w:fldCharType="end"/>
      </w:r>
    </w:p>
    <w:p w14:paraId="2BBFD9F8" w14:textId="1FC32F3E"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4.2 Coefficients in the emission functions and constraints of power outputs of the IEEE 30 buses system with 6 thermal generators.</w:t>
      </w:r>
      <w:r>
        <w:rPr>
          <w:noProof/>
        </w:rPr>
        <w:tab/>
      </w:r>
      <w:r>
        <w:rPr>
          <w:noProof/>
        </w:rPr>
        <w:fldChar w:fldCharType="begin"/>
      </w:r>
      <w:r>
        <w:rPr>
          <w:noProof/>
        </w:rPr>
        <w:instrText xml:space="preserve"> PAGEREF _Toc523347935 \h </w:instrText>
      </w:r>
      <w:r>
        <w:rPr>
          <w:noProof/>
        </w:rPr>
      </w:r>
      <w:r>
        <w:rPr>
          <w:noProof/>
        </w:rPr>
        <w:fldChar w:fldCharType="separate"/>
      </w:r>
      <w:r>
        <w:rPr>
          <w:noProof/>
        </w:rPr>
        <w:t>104</w:t>
      </w:r>
      <w:r>
        <w:rPr>
          <w:noProof/>
        </w:rPr>
        <w:fldChar w:fldCharType="end"/>
      </w:r>
    </w:p>
    <w:p w14:paraId="7A19BD81" w14:textId="63F04FB5"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4.3 Ramp rates of the IEEE 30 buses system with 6 thermal generators.</w:t>
      </w:r>
      <w:r>
        <w:rPr>
          <w:noProof/>
        </w:rPr>
        <w:tab/>
      </w:r>
      <w:r>
        <w:rPr>
          <w:noProof/>
        </w:rPr>
        <w:fldChar w:fldCharType="begin"/>
      </w:r>
      <w:r>
        <w:rPr>
          <w:noProof/>
        </w:rPr>
        <w:instrText xml:space="preserve"> PAGEREF _Toc523347936 \h </w:instrText>
      </w:r>
      <w:r>
        <w:rPr>
          <w:noProof/>
        </w:rPr>
      </w:r>
      <w:r>
        <w:rPr>
          <w:noProof/>
        </w:rPr>
        <w:fldChar w:fldCharType="separate"/>
      </w:r>
      <w:r>
        <w:rPr>
          <w:noProof/>
        </w:rPr>
        <w:t>105</w:t>
      </w:r>
      <w:r>
        <w:rPr>
          <w:noProof/>
        </w:rPr>
        <w:fldChar w:fldCharType="end"/>
      </w:r>
    </w:p>
    <w:p w14:paraId="488809D4" w14:textId="56C77454"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4.5 Future energy scenarios for the Go Green and No Progression.</w:t>
      </w:r>
      <w:r>
        <w:rPr>
          <w:noProof/>
        </w:rPr>
        <w:tab/>
      </w:r>
      <w:r>
        <w:rPr>
          <w:noProof/>
        </w:rPr>
        <w:fldChar w:fldCharType="begin"/>
      </w:r>
      <w:r>
        <w:rPr>
          <w:noProof/>
        </w:rPr>
        <w:instrText xml:space="preserve"> PAGEREF _Toc523347937 \h </w:instrText>
      </w:r>
      <w:r>
        <w:rPr>
          <w:noProof/>
        </w:rPr>
      </w:r>
      <w:r>
        <w:rPr>
          <w:noProof/>
        </w:rPr>
        <w:fldChar w:fldCharType="separate"/>
      </w:r>
      <w:r>
        <w:rPr>
          <w:noProof/>
        </w:rPr>
        <w:t>109</w:t>
      </w:r>
      <w:r>
        <w:rPr>
          <w:noProof/>
        </w:rPr>
        <w:fldChar w:fldCharType="end"/>
      </w:r>
    </w:p>
    <w:p w14:paraId="25EDEF8C" w14:textId="0697D6C0"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5.1 Objectives and constraints equations employed Chapter 4.</w:t>
      </w:r>
      <w:r>
        <w:rPr>
          <w:noProof/>
        </w:rPr>
        <w:tab/>
      </w:r>
      <w:r>
        <w:rPr>
          <w:noProof/>
        </w:rPr>
        <w:fldChar w:fldCharType="begin"/>
      </w:r>
      <w:r>
        <w:rPr>
          <w:noProof/>
        </w:rPr>
        <w:instrText xml:space="preserve"> PAGEREF _Toc523347938 \h </w:instrText>
      </w:r>
      <w:r>
        <w:rPr>
          <w:noProof/>
        </w:rPr>
      </w:r>
      <w:r>
        <w:rPr>
          <w:noProof/>
        </w:rPr>
        <w:fldChar w:fldCharType="separate"/>
      </w:r>
      <w:r>
        <w:rPr>
          <w:noProof/>
        </w:rPr>
        <w:t>125</w:t>
      </w:r>
      <w:r>
        <w:rPr>
          <w:noProof/>
        </w:rPr>
        <w:fldChar w:fldCharType="end"/>
      </w:r>
    </w:p>
    <w:p w14:paraId="340B860F" w14:textId="39CEBB78"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6.1 Objectives and constraints equations of Chapter 5.</w:t>
      </w:r>
      <w:r>
        <w:rPr>
          <w:noProof/>
        </w:rPr>
        <w:tab/>
      </w:r>
      <w:r>
        <w:rPr>
          <w:noProof/>
        </w:rPr>
        <w:fldChar w:fldCharType="begin"/>
      </w:r>
      <w:r>
        <w:rPr>
          <w:noProof/>
        </w:rPr>
        <w:instrText xml:space="preserve"> PAGEREF _Toc523347939 \h </w:instrText>
      </w:r>
      <w:r>
        <w:rPr>
          <w:noProof/>
        </w:rPr>
      </w:r>
      <w:r>
        <w:rPr>
          <w:noProof/>
        </w:rPr>
        <w:fldChar w:fldCharType="separate"/>
      </w:r>
      <w:r>
        <w:rPr>
          <w:noProof/>
        </w:rPr>
        <w:t>167</w:t>
      </w:r>
      <w:r>
        <w:rPr>
          <w:noProof/>
        </w:rPr>
        <w:fldChar w:fldCharType="end"/>
      </w:r>
    </w:p>
    <w:p w14:paraId="3922A9C4" w14:textId="10062E49"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6.2 Power output limit and ramp rate of the typical type of coal-fired generators [233].</w:t>
      </w:r>
      <w:r>
        <w:rPr>
          <w:noProof/>
        </w:rPr>
        <w:tab/>
      </w:r>
      <w:r>
        <w:rPr>
          <w:noProof/>
        </w:rPr>
        <w:fldChar w:fldCharType="begin"/>
      </w:r>
      <w:r>
        <w:rPr>
          <w:noProof/>
        </w:rPr>
        <w:instrText xml:space="preserve"> PAGEREF _Toc523347940 \h </w:instrText>
      </w:r>
      <w:r>
        <w:rPr>
          <w:noProof/>
        </w:rPr>
      </w:r>
      <w:r>
        <w:rPr>
          <w:noProof/>
        </w:rPr>
        <w:fldChar w:fldCharType="separate"/>
      </w:r>
      <w:r>
        <w:rPr>
          <w:noProof/>
        </w:rPr>
        <w:t>169</w:t>
      </w:r>
      <w:r>
        <w:rPr>
          <w:noProof/>
        </w:rPr>
        <w:fldChar w:fldCharType="end"/>
      </w:r>
    </w:p>
    <w:p w14:paraId="01D7A683" w14:textId="4DF0F461"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6.3 Experimental power output combustion rate and the efficiency of the typical type of coal-fired generators [233].</w:t>
      </w:r>
      <w:r>
        <w:rPr>
          <w:noProof/>
        </w:rPr>
        <w:tab/>
      </w:r>
      <w:r>
        <w:rPr>
          <w:noProof/>
        </w:rPr>
        <w:fldChar w:fldCharType="begin"/>
      </w:r>
      <w:r>
        <w:rPr>
          <w:noProof/>
        </w:rPr>
        <w:instrText xml:space="preserve"> PAGEREF _Toc523347941 \h </w:instrText>
      </w:r>
      <w:r>
        <w:rPr>
          <w:noProof/>
        </w:rPr>
      </w:r>
      <w:r>
        <w:rPr>
          <w:noProof/>
        </w:rPr>
        <w:fldChar w:fldCharType="separate"/>
      </w:r>
      <w:r>
        <w:rPr>
          <w:noProof/>
        </w:rPr>
        <w:t>169</w:t>
      </w:r>
      <w:r>
        <w:rPr>
          <w:noProof/>
        </w:rPr>
        <w:fldChar w:fldCharType="end"/>
      </w:r>
    </w:p>
    <w:p w14:paraId="491BAF0E" w14:textId="598804D3"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lastRenderedPageBreak/>
        <w:t>Table 6.4 Fuel mass and its cost of combustion at different power outputs [234].</w:t>
      </w:r>
      <w:r>
        <w:rPr>
          <w:noProof/>
        </w:rPr>
        <w:tab/>
      </w:r>
      <w:r>
        <w:rPr>
          <w:noProof/>
        </w:rPr>
        <w:fldChar w:fldCharType="begin"/>
      </w:r>
      <w:r>
        <w:rPr>
          <w:noProof/>
        </w:rPr>
        <w:instrText xml:space="preserve"> PAGEREF _Toc523347942 \h </w:instrText>
      </w:r>
      <w:r>
        <w:rPr>
          <w:noProof/>
        </w:rPr>
      </w:r>
      <w:r>
        <w:rPr>
          <w:noProof/>
        </w:rPr>
        <w:fldChar w:fldCharType="separate"/>
      </w:r>
      <w:r>
        <w:rPr>
          <w:noProof/>
        </w:rPr>
        <w:t>171</w:t>
      </w:r>
      <w:r>
        <w:rPr>
          <w:noProof/>
        </w:rPr>
        <w:fldChar w:fldCharType="end"/>
      </w:r>
    </w:p>
    <w:p w14:paraId="46178028" w14:textId="11ACA704"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6.5 Coefficients and variance of the parabolic fit equation for the fuel cost of the typical charcoal and generators.</w:t>
      </w:r>
      <w:r>
        <w:rPr>
          <w:noProof/>
        </w:rPr>
        <w:tab/>
      </w:r>
      <w:r>
        <w:rPr>
          <w:noProof/>
        </w:rPr>
        <w:fldChar w:fldCharType="begin"/>
      </w:r>
      <w:r>
        <w:rPr>
          <w:noProof/>
        </w:rPr>
        <w:instrText xml:space="preserve"> PAGEREF _Toc523347943 \h </w:instrText>
      </w:r>
      <w:r>
        <w:rPr>
          <w:noProof/>
        </w:rPr>
      </w:r>
      <w:r>
        <w:rPr>
          <w:noProof/>
        </w:rPr>
        <w:fldChar w:fldCharType="separate"/>
      </w:r>
      <w:r>
        <w:rPr>
          <w:noProof/>
        </w:rPr>
        <w:t>171</w:t>
      </w:r>
      <w:r>
        <w:rPr>
          <w:noProof/>
        </w:rPr>
        <w:fldChar w:fldCharType="end"/>
      </w:r>
    </w:p>
    <w:p w14:paraId="0E9C67BC" w14:textId="7DED01B4"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6.6 The ultimate analysis and removal efficiency of the typical Shenhua coal AR [234].</w:t>
      </w:r>
      <w:r>
        <w:rPr>
          <w:noProof/>
        </w:rPr>
        <w:tab/>
      </w:r>
      <w:r>
        <w:rPr>
          <w:noProof/>
        </w:rPr>
        <w:fldChar w:fldCharType="begin"/>
      </w:r>
      <w:r>
        <w:rPr>
          <w:noProof/>
        </w:rPr>
        <w:instrText xml:space="preserve"> PAGEREF _Toc523347944 \h </w:instrText>
      </w:r>
      <w:r>
        <w:rPr>
          <w:noProof/>
        </w:rPr>
      </w:r>
      <w:r>
        <w:rPr>
          <w:noProof/>
        </w:rPr>
        <w:fldChar w:fldCharType="separate"/>
      </w:r>
      <w:r>
        <w:rPr>
          <w:noProof/>
        </w:rPr>
        <w:t>173</w:t>
      </w:r>
      <w:r>
        <w:rPr>
          <w:noProof/>
        </w:rPr>
        <w:fldChar w:fldCharType="end"/>
      </w:r>
    </w:p>
    <w:p w14:paraId="21444BAD" w14:textId="78BF95C0"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6.7 Molar mass of C, S, N and their oxidised emissions.</w:t>
      </w:r>
      <w:r>
        <w:rPr>
          <w:noProof/>
        </w:rPr>
        <w:tab/>
      </w:r>
      <w:r>
        <w:rPr>
          <w:noProof/>
        </w:rPr>
        <w:fldChar w:fldCharType="begin"/>
      </w:r>
      <w:r>
        <w:rPr>
          <w:noProof/>
        </w:rPr>
        <w:instrText xml:space="preserve"> PAGEREF _Toc523347945 \h </w:instrText>
      </w:r>
      <w:r>
        <w:rPr>
          <w:noProof/>
        </w:rPr>
      </w:r>
      <w:r>
        <w:rPr>
          <w:noProof/>
        </w:rPr>
        <w:fldChar w:fldCharType="separate"/>
      </w:r>
      <w:r>
        <w:rPr>
          <w:noProof/>
        </w:rPr>
        <w:t>174</w:t>
      </w:r>
      <w:r>
        <w:rPr>
          <w:noProof/>
        </w:rPr>
        <w:fldChar w:fldCharType="end"/>
      </w:r>
    </w:p>
    <w:p w14:paraId="5417DE0C" w14:textId="68944812"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6.8 Mass of the emissions at different power outputs.</w:t>
      </w:r>
      <w:r>
        <w:rPr>
          <w:noProof/>
        </w:rPr>
        <w:tab/>
      </w:r>
      <w:r>
        <w:rPr>
          <w:noProof/>
        </w:rPr>
        <w:fldChar w:fldCharType="begin"/>
      </w:r>
      <w:r>
        <w:rPr>
          <w:noProof/>
        </w:rPr>
        <w:instrText xml:space="preserve"> PAGEREF _Toc523347946 \h </w:instrText>
      </w:r>
      <w:r>
        <w:rPr>
          <w:noProof/>
        </w:rPr>
      </w:r>
      <w:r>
        <w:rPr>
          <w:noProof/>
        </w:rPr>
        <w:fldChar w:fldCharType="separate"/>
      </w:r>
      <w:r>
        <w:rPr>
          <w:noProof/>
        </w:rPr>
        <w:t>175</w:t>
      </w:r>
      <w:r>
        <w:rPr>
          <w:noProof/>
        </w:rPr>
        <w:fldChar w:fldCharType="end"/>
      </w:r>
    </w:p>
    <w:p w14:paraId="32AE6706" w14:textId="0D419DC4"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6.9 Coefficients and variance of the parabolic fit equation for CO</w:t>
      </w:r>
      <w:r w:rsidRPr="007644C6">
        <w:rPr>
          <w:noProof/>
          <w:vertAlign w:val="subscript"/>
        </w:rPr>
        <w:t>2</w:t>
      </w:r>
      <w:r>
        <w:rPr>
          <w:noProof/>
        </w:rPr>
        <w:t>, SO</w:t>
      </w:r>
      <w:r w:rsidRPr="007644C6">
        <w:rPr>
          <w:noProof/>
          <w:vertAlign w:val="subscript"/>
        </w:rPr>
        <w:t>2</w:t>
      </w:r>
      <w:r>
        <w:rPr>
          <w:noProof/>
        </w:rPr>
        <w:t xml:space="preserve"> and NO</w:t>
      </w:r>
      <w:r w:rsidRPr="007644C6">
        <w:rPr>
          <w:noProof/>
          <w:vertAlign w:val="subscript"/>
        </w:rPr>
        <w:t>x</w:t>
      </w:r>
      <w:r>
        <w:rPr>
          <w:noProof/>
        </w:rPr>
        <w:t xml:space="preserve"> for the typical charcoal and generators.</w:t>
      </w:r>
      <w:r>
        <w:rPr>
          <w:noProof/>
        </w:rPr>
        <w:tab/>
      </w:r>
      <w:r>
        <w:rPr>
          <w:noProof/>
        </w:rPr>
        <w:fldChar w:fldCharType="begin"/>
      </w:r>
      <w:r>
        <w:rPr>
          <w:noProof/>
        </w:rPr>
        <w:instrText xml:space="preserve"> PAGEREF _Toc523347947 \h </w:instrText>
      </w:r>
      <w:r>
        <w:rPr>
          <w:noProof/>
        </w:rPr>
      </w:r>
      <w:r>
        <w:rPr>
          <w:noProof/>
        </w:rPr>
        <w:fldChar w:fldCharType="separate"/>
      </w:r>
      <w:r>
        <w:rPr>
          <w:noProof/>
        </w:rPr>
        <w:t>175</w:t>
      </w:r>
      <w:r>
        <w:rPr>
          <w:noProof/>
        </w:rPr>
        <w:fldChar w:fldCharType="end"/>
      </w:r>
    </w:p>
    <w:p w14:paraId="67B323E6" w14:textId="426F3409"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6.10 Technical specification of the Siemens wind turbines SWT-3.0-113 installed in the Pen y Cymoedd wind farm.</w:t>
      </w:r>
      <w:r>
        <w:rPr>
          <w:noProof/>
        </w:rPr>
        <w:tab/>
      </w:r>
      <w:r>
        <w:rPr>
          <w:noProof/>
        </w:rPr>
        <w:fldChar w:fldCharType="begin"/>
      </w:r>
      <w:r>
        <w:rPr>
          <w:noProof/>
        </w:rPr>
        <w:instrText xml:space="preserve"> PAGEREF _Toc523347948 \h </w:instrText>
      </w:r>
      <w:r>
        <w:rPr>
          <w:noProof/>
        </w:rPr>
      </w:r>
      <w:r>
        <w:rPr>
          <w:noProof/>
        </w:rPr>
        <w:fldChar w:fldCharType="separate"/>
      </w:r>
      <w:r>
        <w:rPr>
          <w:noProof/>
        </w:rPr>
        <w:t>176</w:t>
      </w:r>
      <w:r>
        <w:rPr>
          <w:noProof/>
        </w:rPr>
        <w:fldChar w:fldCharType="end"/>
      </w:r>
    </w:p>
    <w:p w14:paraId="5E751CC6" w14:textId="71B3548B" w:rsidR="00C334A7" w:rsidRDefault="00C334A7">
      <w:pPr>
        <w:pStyle w:val="TableofFigures"/>
        <w:tabs>
          <w:tab w:val="right" w:leader="dot" w:pos="7920"/>
        </w:tabs>
        <w:rPr>
          <w:rFonts w:asciiTheme="minorHAnsi" w:eastAsiaTheme="minorEastAsia" w:hAnsiTheme="minorHAnsi" w:cstheme="minorBidi"/>
          <w:noProof/>
          <w:sz w:val="22"/>
          <w:szCs w:val="22"/>
        </w:rPr>
      </w:pPr>
      <w:r>
        <w:rPr>
          <w:noProof/>
        </w:rPr>
        <w:t>Table 6.11 Weibull parameters for the weather station and the wind farm.</w:t>
      </w:r>
      <w:r>
        <w:rPr>
          <w:noProof/>
        </w:rPr>
        <w:tab/>
      </w:r>
      <w:r>
        <w:rPr>
          <w:noProof/>
        </w:rPr>
        <w:fldChar w:fldCharType="begin"/>
      </w:r>
      <w:r>
        <w:rPr>
          <w:noProof/>
        </w:rPr>
        <w:instrText xml:space="preserve"> PAGEREF _Toc523347949 \h </w:instrText>
      </w:r>
      <w:r>
        <w:rPr>
          <w:noProof/>
        </w:rPr>
      </w:r>
      <w:r>
        <w:rPr>
          <w:noProof/>
        </w:rPr>
        <w:fldChar w:fldCharType="separate"/>
      </w:r>
      <w:r>
        <w:rPr>
          <w:noProof/>
        </w:rPr>
        <w:t>178</w:t>
      </w:r>
      <w:r>
        <w:rPr>
          <w:noProof/>
        </w:rPr>
        <w:fldChar w:fldCharType="end"/>
      </w:r>
    </w:p>
    <w:p w14:paraId="51A85E3F" w14:textId="1D34A5C7" w:rsidR="004709FD" w:rsidRPr="00ED6412" w:rsidRDefault="0057019D" w:rsidP="002F6C99">
      <w:pPr>
        <w:pStyle w:val="TOC1"/>
        <w:tabs>
          <w:tab w:val="right" w:leader="dot" w:pos="8488"/>
        </w:tabs>
        <w:rPr>
          <w:noProof/>
        </w:rPr>
      </w:pPr>
      <w:r w:rsidRPr="00ED6412">
        <w:rPr>
          <w:caps/>
          <w:noProof/>
        </w:rPr>
        <w:fldChar w:fldCharType="end"/>
      </w:r>
    </w:p>
    <w:p w14:paraId="43347E83" w14:textId="77777777" w:rsidR="00DF43E0" w:rsidRPr="00ED6412" w:rsidRDefault="00DF43E0" w:rsidP="004C1551">
      <w:pPr>
        <w:tabs>
          <w:tab w:val="left" w:pos="1020"/>
        </w:tabs>
        <w:spacing w:after="120"/>
      </w:pPr>
      <w:r w:rsidRPr="00ED6412">
        <w:rPr>
          <w:b/>
          <w:sz w:val="32"/>
        </w:rPr>
        <w:tab/>
      </w:r>
    </w:p>
    <w:p w14:paraId="4FE64972" w14:textId="77777777" w:rsidR="00521C86" w:rsidRPr="00ED6412" w:rsidRDefault="00521C86" w:rsidP="004C1551">
      <w:pPr>
        <w:tabs>
          <w:tab w:val="left" w:pos="1020"/>
        </w:tabs>
        <w:spacing w:after="120"/>
      </w:pPr>
    </w:p>
    <w:p w14:paraId="509C7CCB" w14:textId="77777777" w:rsidR="00DF43E0" w:rsidRPr="00ED6412" w:rsidRDefault="00DF43E0" w:rsidP="004C1551">
      <w:pPr>
        <w:rPr>
          <w:b/>
        </w:rPr>
        <w:sectPr w:rsidR="00DF43E0" w:rsidRPr="00ED6412" w:rsidSect="001C7A61">
          <w:headerReference w:type="default" r:id="rId11"/>
          <w:footerReference w:type="even" r:id="rId12"/>
          <w:footerReference w:type="default" r:id="rId13"/>
          <w:pgSz w:w="11900" w:h="16840" w:code="9"/>
          <w:pgMar w:top="2268" w:right="1418" w:bottom="1701" w:left="2552" w:header="284" w:footer="454" w:gutter="0"/>
          <w:pgNumType w:fmt="lowerRoman" w:start="1" w:chapSep="emDash"/>
          <w:cols w:space="708"/>
          <w:docGrid w:linePitch="360"/>
        </w:sectPr>
      </w:pPr>
    </w:p>
    <w:p w14:paraId="1E6C648B" w14:textId="6244082E" w:rsidR="00DF43E0" w:rsidRPr="00ED6412" w:rsidRDefault="00DF43E0" w:rsidP="00E673B9">
      <w:pPr>
        <w:pStyle w:val="Heading1"/>
        <w:rPr>
          <w:color w:val="auto"/>
        </w:rPr>
      </w:pPr>
      <w:bookmarkStart w:id="13" w:name="_Toc420596676"/>
      <w:bookmarkStart w:id="14" w:name="_Toc310605571"/>
      <w:bookmarkStart w:id="15" w:name="_Toc310605866"/>
      <w:bookmarkStart w:id="16" w:name="_Toc523347704"/>
      <w:r w:rsidRPr="00ED6412">
        <w:rPr>
          <w:color w:val="auto"/>
        </w:rPr>
        <w:lastRenderedPageBreak/>
        <w:t>Introduction</w:t>
      </w:r>
      <w:bookmarkEnd w:id="13"/>
      <w:bookmarkEnd w:id="14"/>
      <w:bookmarkEnd w:id="15"/>
      <w:bookmarkEnd w:id="16"/>
    </w:p>
    <w:p w14:paraId="68890D2E" w14:textId="77777777" w:rsidR="00544A33" w:rsidRPr="00ED6412" w:rsidRDefault="00544A33" w:rsidP="00544A33">
      <w:pPr>
        <w:rPr>
          <w:b/>
        </w:rPr>
      </w:pPr>
      <w:r w:rsidRPr="00ED6412">
        <w:rPr>
          <w:b/>
        </w:rPr>
        <w:t>Summary</w:t>
      </w:r>
    </w:p>
    <w:p w14:paraId="0C09B14A" w14:textId="2D898332" w:rsidR="00544A33" w:rsidRPr="00ED6412" w:rsidRDefault="00D83C8C" w:rsidP="00D83C8C">
      <w:pPr>
        <w:rPr>
          <w:lang w:eastAsia="en-US"/>
        </w:rPr>
      </w:pPr>
      <w:r w:rsidRPr="00ED6412">
        <w:t xml:space="preserve">This chapter </w:t>
      </w:r>
      <w:r w:rsidR="00F37BBC" w:rsidRPr="00ED6412">
        <w:t>introduces the</w:t>
      </w:r>
      <w:r w:rsidRPr="00ED6412">
        <w:t xml:space="preserve"> </w:t>
      </w:r>
      <w:r w:rsidR="00344534" w:rsidRPr="00ED6412">
        <w:t xml:space="preserve">thesis </w:t>
      </w:r>
      <w:r w:rsidR="00F37BBC" w:rsidRPr="00ED6412">
        <w:t>motivation</w:t>
      </w:r>
      <w:r w:rsidRPr="00ED6412">
        <w:t xml:space="preserve">. </w:t>
      </w:r>
      <w:r w:rsidR="00E7073A" w:rsidRPr="00ED6412">
        <w:rPr>
          <w:lang w:eastAsia="en-US"/>
        </w:rPr>
        <w:t>With the rise in global development, energy</w:t>
      </w:r>
      <w:r w:rsidR="00C9292D" w:rsidRPr="00ED6412">
        <w:rPr>
          <w:lang w:eastAsia="en-US"/>
        </w:rPr>
        <w:t xml:space="preserve"> is playing</w:t>
      </w:r>
      <w:r w:rsidR="00E7073A" w:rsidRPr="00ED6412">
        <w:rPr>
          <w:lang w:eastAsia="en-US"/>
        </w:rPr>
        <w:t xml:space="preserve"> an increasingly </w:t>
      </w:r>
      <w:r w:rsidR="00C9292D" w:rsidRPr="00ED6412">
        <w:rPr>
          <w:lang w:eastAsia="en-US"/>
        </w:rPr>
        <w:t xml:space="preserve">more </w:t>
      </w:r>
      <w:r w:rsidR="00E7073A" w:rsidRPr="00ED6412">
        <w:rPr>
          <w:lang w:eastAsia="en-US"/>
        </w:rPr>
        <w:t>important role in the world</w:t>
      </w:r>
      <w:r w:rsidR="00DE6656" w:rsidRPr="00ED6412">
        <w:rPr>
          <w:lang w:eastAsia="en-US"/>
        </w:rPr>
        <w:t>. Increasing</w:t>
      </w:r>
      <w:r w:rsidR="00E7073A" w:rsidRPr="00ED6412">
        <w:rPr>
          <w:lang w:eastAsia="en-US"/>
        </w:rPr>
        <w:t xml:space="preserve"> </w:t>
      </w:r>
      <w:r w:rsidR="00C9292D" w:rsidRPr="00ED6412">
        <w:rPr>
          <w:lang w:eastAsia="en-US"/>
        </w:rPr>
        <w:t xml:space="preserve">pollutants and </w:t>
      </w:r>
      <w:r w:rsidR="00E7073A" w:rsidRPr="00ED6412">
        <w:rPr>
          <w:lang w:eastAsia="en-US"/>
        </w:rPr>
        <w:t xml:space="preserve">greenhouse gas (GHG) emissions </w:t>
      </w:r>
      <w:r w:rsidR="00C9292D" w:rsidRPr="00ED6412">
        <w:rPr>
          <w:lang w:eastAsia="en-US"/>
        </w:rPr>
        <w:t>are</w:t>
      </w:r>
      <w:r w:rsidR="00E7073A" w:rsidRPr="00ED6412">
        <w:rPr>
          <w:lang w:eastAsia="en-US"/>
        </w:rPr>
        <w:t xml:space="preserve"> driving a replacement of conventiona</w:t>
      </w:r>
      <w:r w:rsidR="009A59BC" w:rsidRPr="00ED6412">
        <w:rPr>
          <w:lang w:eastAsia="en-US"/>
        </w:rPr>
        <w:t xml:space="preserve">l power sources with renewables. In the </w:t>
      </w:r>
      <w:r w:rsidR="00F07EF6" w:rsidRPr="00ED6412">
        <w:rPr>
          <w:lang w:eastAsia="en-US"/>
        </w:rPr>
        <w:t xml:space="preserve">UK, the </w:t>
      </w:r>
      <w:r w:rsidR="00797130" w:rsidRPr="00ED6412">
        <w:rPr>
          <w:lang w:eastAsia="en-US"/>
        </w:rPr>
        <w:t xml:space="preserve">energy </w:t>
      </w:r>
      <w:r w:rsidR="003A000C" w:rsidRPr="00ED6412">
        <w:rPr>
          <w:lang w:eastAsia="en-US"/>
        </w:rPr>
        <w:t>market</w:t>
      </w:r>
      <w:r w:rsidR="00F07EF6" w:rsidRPr="00ED6412">
        <w:rPr>
          <w:lang w:eastAsia="en-US"/>
        </w:rPr>
        <w:t xml:space="preserve"> </w:t>
      </w:r>
      <w:r w:rsidR="00C9292D" w:rsidRPr="00ED6412">
        <w:rPr>
          <w:lang w:eastAsia="en-US"/>
        </w:rPr>
        <w:t>has been and is being</w:t>
      </w:r>
      <w:r w:rsidR="00A72623" w:rsidRPr="00ED6412">
        <w:rPr>
          <w:lang w:eastAsia="en-US"/>
        </w:rPr>
        <w:t xml:space="preserve"> </w:t>
      </w:r>
      <w:r w:rsidR="00F07EF6" w:rsidRPr="00ED6412">
        <w:rPr>
          <w:lang w:eastAsia="en-US"/>
        </w:rPr>
        <w:t xml:space="preserve">reformed and the security, affordability and decarbonisation </w:t>
      </w:r>
      <w:r w:rsidR="00C9292D" w:rsidRPr="00ED6412">
        <w:rPr>
          <w:lang w:eastAsia="en-US"/>
        </w:rPr>
        <w:t>has become</w:t>
      </w:r>
      <w:r w:rsidR="00F07EF6" w:rsidRPr="00ED6412">
        <w:rPr>
          <w:lang w:eastAsia="en-US"/>
        </w:rPr>
        <w:t xml:space="preserve"> </w:t>
      </w:r>
      <w:r w:rsidR="00C07E24" w:rsidRPr="00ED6412">
        <w:rPr>
          <w:lang w:eastAsia="en-US"/>
        </w:rPr>
        <w:t xml:space="preserve">the first priority in </w:t>
      </w:r>
      <w:r w:rsidR="00C9292D" w:rsidRPr="00ED6412">
        <w:rPr>
          <w:lang w:eastAsia="en-US"/>
        </w:rPr>
        <w:t>all</w:t>
      </w:r>
      <w:r w:rsidR="00C07E24" w:rsidRPr="00ED6412">
        <w:rPr>
          <w:lang w:eastAsia="en-US"/>
        </w:rPr>
        <w:t xml:space="preserve"> energy system</w:t>
      </w:r>
      <w:r w:rsidR="00C9292D" w:rsidRPr="00ED6412">
        <w:rPr>
          <w:lang w:eastAsia="en-US"/>
        </w:rPr>
        <w:t>s</w:t>
      </w:r>
      <w:r w:rsidR="00C07E24" w:rsidRPr="00ED6412">
        <w:rPr>
          <w:lang w:eastAsia="en-US"/>
        </w:rPr>
        <w:t xml:space="preserve">. </w:t>
      </w:r>
      <w:r w:rsidR="00DB6010" w:rsidRPr="00ED6412">
        <w:rPr>
          <w:lang w:eastAsia="en-US"/>
        </w:rPr>
        <w:t>Therefore</w:t>
      </w:r>
      <w:r w:rsidR="009A59BC" w:rsidRPr="00ED6412">
        <w:rPr>
          <w:lang w:eastAsia="en-US"/>
        </w:rPr>
        <w:t xml:space="preserve">, the </w:t>
      </w:r>
      <w:r w:rsidR="00DB6010" w:rsidRPr="00ED6412">
        <w:rPr>
          <w:lang w:eastAsia="en-US"/>
        </w:rPr>
        <w:t>optimi</w:t>
      </w:r>
      <w:r w:rsidR="008934DA" w:rsidRPr="00ED6412">
        <w:rPr>
          <w:lang w:eastAsia="en-US"/>
        </w:rPr>
        <w:t>z</w:t>
      </w:r>
      <w:r w:rsidR="00DB6010" w:rsidRPr="00ED6412">
        <w:rPr>
          <w:lang w:eastAsia="en-US"/>
        </w:rPr>
        <w:t xml:space="preserve">ation </w:t>
      </w:r>
      <w:r w:rsidR="009A59BC" w:rsidRPr="00ED6412">
        <w:rPr>
          <w:lang w:eastAsia="en-US"/>
        </w:rPr>
        <w:t xml:space="preserve">dispatch of the </w:t>
      </w:r>
      <w:r w:rsidR="0083030D" w:rsidRPr="00ED6412">
        <w:rPr>
          <w:lang w:eastAsia="en-US"/>
        </w:rPr>
        <w:t xml:space="preserve">UK </w:t>
      </w:r>
      <w:r w:rsidR="00DB6010" w:rsidRPr="00ED6412">
        <w:rPr>
          <w:lang w:eastAsia="en-US"/>
        </w:rPr>
        <w:t>energy system</w:t>
      </w:r>
      <w:r w:rsidR="009A59BC" w:rsidRPr="00ED6412">
        <w:rPr>
          <w:lang w:eastAsia="en-US"/>
        </w:rPr>
        <w:t xml:space="preserve"> </w:t>
      </w:r>
      <w:r w:rsidR="00DB6010" w:rsidRPr="00ED6412">
        <w:rPr>
          <w:lang w:eastAsia="en-US"/>
        </w:rPr>
        <w:t>should consider the new energy polici</w:t>
      </w:r>
      <w:r w:rsidR="00344534" w:rsidRPr="00ED6412">
        <w:rPr>
          <w:lang w:eastAsia="en-US"/>
        </w:rPr>
        <w:t>es and the new energy resources</w:t>
      </w:r>
      <w:r w:rsidR="00F37BBC" w:rsidRPr="00ED6412">
        <w:rPr>
          <w:lang w:eastAsia="en-US"/>
        </w:rPr>
        <w:t xml:space="preserve"> </w:t>
      </w:r>
      <w:r w:rsidR="00344534" w:rsidRPr="00ED6412">
        <w:rPr>
          <w:lang w:eastAsia="en-US"/>
        </w:rPr>
        <w:t>a</w:t>
      </w:r>
      <w:r w:rsidR="00C9292D" w:rsidRPr="00ED6412">
        <w:rPr>
          <w:lang w:eastAsia="en-US"/>
        </w:rPr>
        <w:t>nd</w:t>
      </w:r>
      <w:r w:rsidR="00091900" w:rsidRPr="00ED6412">
        <w:rPr>
          <w:lang w:eastAsia="en-US"/>
        </w:rPr>
        <w:t xml:space="preserve"> the </w:t>
      </w:r>
      <w:r w:rsidR="00C9292D" w:rsidRPr="00ED6412">
        <w:rPr>
          <w:lang w:eastAsia="en-US"/>
        </w:rPr>
        <w:t>aims</w:t>
      </w:r>
      <w:r w:rsidR="00091900" w:rsidRPr="00ED6412">
        <w:rPr>
          <w:lang w:eastAsia="en-US"/>
        </w:rPr>
        <w:t xml:space="preserve">, </w:t>
      </w:r>
      <w:r w:rsidR="00A326F0">
        <w:rPr>
          <w:lang w:eastAsia="en-US"/>
        </w:rPr>
        <w:t>contributions</w:t>
      </w:r>
      <w:r w:rsidR="00091900" w:rsidRPr="00ED6412">
        <w:rPr>
          <w:lang w:eastAsia="en-US"/>
        </w:rPr>
        <w:t xml:space="preserve"> </w:t>
      </w:r>
      <w:r w:rsidR="0083030D" w:rsidRPr="00ED6412">
        <w:rPr>
          <w:lang w:eastAsia="en-US"/>
        </w:rPr>
        <w:t xml:space="preserve">and outline </w:t>
      </w:r>
      <w:r w:rsidR="00091900" w:rsidRPr="00ED6412">
        <w:rPr>
          <w:lang w:eastAsia="en-US"/>
        </w:rPr>
        <w:t xml:space="preserve">of this thesis are </w:t>
      </w:r>
      <w:r w:rsidR="0083030D" w:rsidRPr="00ED6412">
        <w:rPr>
          <w:lang w:eastAsia="en-US"/>
        </w:rPr>
        <w:t>described</w:t>
      </w:r>
      <w:r w:rsidR="00C9292D" w:rsidRPr="00ED6412">
        <w:rPr>
          <w:lang w:eastAsia="en-US"/>
        </w:rPr>
        <w:t xml:space="preserve"> and discussed in this chapter</w:t>
      </w:r>
      <w:r w:rsidR="00091900" w:rsidRPr="00ED6412">
        <w:rPr>
          <w:lang w:eastAsia="en-US"/>
        </w:rPr>
        <w:t>.</w:t>
      </w:r>
    </w:p>
    <w:p w14:paraId="1DEB28D1" w14:textId="53F7EE94" w:rsidR="001E0544" w:rsidRPr="00ED6412" w:rsidRDefault="000040CF" w:rsidP="000040CF">
      <w:pPr>
        <w:spacing w:line="276" w:lineRule="auto"/>
        <w:jc w:val="left"/>
      </w:pPr>
      <w:r w:rsidRPr="00ED6412">
        <w:br w:type="page"/>
      </w:r>
    </w:p>
    <w:p w14:paraId="5E86F5C0" w14:textId="15B09125" w:rsidR="005C2CC5" w:rsidRPr="00ED6412" w:rsidRDefault="00F56819" w:rsidP="00A27D3C">
      <w:pPr>
        <w:pStyle w:val="Heading2"/>
        <w:spacing w:line="480" w:lineRule="auto"/>
        <w:rPr>
          <w:rFonts w:ascii="Times New Roman" w:hAnsi="Times New Roman" w:cs="Times New Roman"/>
          <w:color w:val="auto"/>
        </w:rPr>
      </w:pPr>
      <w:bookmarkStart w:id="17" w:name="_Toc523347705"/>
      <w:r w:rsidRPr="00ED6412">
        <w:rPr>
          <w:rFonts w:ascii="Times New Roman" w:hAnsi="Times New Roman" w:cs="Times New Roman"/>
          <w:color w:val="auto"/>
        </w:rPr>
        <w:lastRenderedPageBreak/>
        <w:t>The role of e</w:t>
      </w:r>
      <w:r w:rsidR="002C6772" w:rsidRPr="00ED6412">
        <w:rPr>
          <w:rFonts w:ascii="Times New Roman" w:hAnsi="Times New Roman" w:cs="Times New Roman"/>
          <w:color w:val="auto"/>
        </w:rPr>
        <w:t>nergy</w:t>
      </w:r>
      <w:r w:rsidR="00175E8A" w:rsidRPr="00ED6412">
        <w:rPr>
          <w:rFonts w:ascii="Times New Roman" w:hAnsi="Times New Roman" w:cs="Times New Roman"/>
          <w:color w:val="auto"/>
        </w:rPr>
        <w:t xml:space="preserve"> system</w:t>
      </w:r>
      <w:r w:rsidR="00516C28" w:rsidRPr="00ED6412">
        <w:rPr>
          <w:rFonts w:ascii="Times New Roman" w:hAnsi="Times New Roman" w:cs="Times New Roman"/>
          <w:color w:val="auto"/>
        </w:rPr>
        <w:t>s</w:t>
      </w:r>
      <w:bookmarkEnd w:id="17"/>
    </w:p>
    <w:p w14:paraId="0AF784D4" w14:textId="0CB8C046" w:rsidR="000F3303" w:rsidRPr="00ED6412" w:rsidRDefault="00C73F18" w:rsidP="003A3181">
      <w:r w:rsidRPr="00ED6412">
        <w:t>Since</w:t>
      </w:r>
      <w:r w:rsidR="00C72280" w:rsidRPr="00ED6412">
        <w:t xml:space="preserve"> the second </w:t>
      </w:r>
      <w:r w:rsidRPr="00ED6412">
        <w:t>Industrial R</w:t>
      </w:r>
      <w:r w:rsidR="00C72280" w:rsidRPr="00ED6412">
        <w:t>evolution, electricity and e</w:t>
      </w:r>
      <w:r w:rsidR="008F7FF3" w:rsidRPr="00ED6412">
        <w:t xml:space="preserve">nergy </w:t>
      </w:r>
      <w:r w:rsidR="00516C28" w:rsidRPr="00ED6412">
        <w:t>has</w:t>
      </w:r>
      <w:r w:rsidR="009B324E" w:rsidRPr="00ED6412">
        <w:t xml:space="preserve"> </w:t>
      </w:r>
      <w:r w:rsidR="008F7FF3" w:rsidRPr="00ED6412">
        <w:t>becom</w:t>
      </w:r>
      <w:r w:rsidR="00516C28" w:rsidRPr="00ED6412">
        <w:t>e</w:t>
      </w:r>
      <w:r w:rsidR="008F7FF3" w:rsidRPr="00ED6412">
        <w:t xml:space="preserve"> </w:t>
      </w:r>
      <w:r w:rsidR="00C72280" w:rsidRPr="00ED6412">
        <w:t>widely used</w:t>
      </w:r>
      <w:r w:rsidR="00533D1F" w:rsidRPr="00ED6412">
        <w:t xml:space="preserve"> </w:t>
      </w:r>
      <w:r w:rsidR="00533D1F" w:rsidRPr="00ED6412">
        <w:fldChar w:fldCharType="begin"/>
      </w:r>
      <w:r w:rsidR="000201C4">
        <w:instrText xml:space="preserve"> ADDIN EN.CITE &lt;EndNote&gt;&lt;Cite&gt;&lt;Author&gt;Mokyr&lt;/Author&gt;&lt;Year&gt;1998&lt;/Year&gt;&lt;RecNum&gt;438&lt;/RecNum&gt;&lt;DisplayText&gt;[1, 2]&lt;/DisplayText&gt;&lt;record&gt;&lt;rec-number&gt;438&lt;/rec-number&gt;&lt;foreign-keys&gt;&lt;key app="EN" db-id="wat2z5xv39zx9lefev2vrzeifd9dzfzsx50x" timestamp="0"&gt;438&lt;/key&gt;&lt;/foreign-keys&gt;&lt;ref-type name="Journal Article"&gt;17&lt;/ref-type&gt;&lt;contributors&gt;&lt;authors&gt;&lt;author&gt;Joel Mokyr&lt;/author&gt;&lt;author&gt;Robert H. Strotz &lt;/author&gt;&lt;/authors&gt;&lt;/contributors&gt;&lt;titles&gt;&lt;title&gt;The Second Industrial Revolution, 1870-1914&lt;/title&gt;&lt;/titles&gt;&lt;dates&gt;&lt;year&gt;1998&lt;/year&gt;&lt;/dates&gt;&lt;urls&gt;&lt;related-urls&gt;&lt;url&gt;https://pdfs.semanticscholar.org/769c/a06c2ea1ab122e0e2a37099be00e3c11dd52.pdf&lt;/url&gt;&lt;/related-urls&gt;&lt;/urls&gt;&lt;/record&gt;&lt;/Cite&gt;&lt;Cite&gt;&lt;Author&gt;Mokyr&lt;/Author&gt;&lt;Year&gt;1992&lt;/Year&gt;&lt;RecNum&gt;439&lt;/RecNum&gt;&lt;record&gt;&lt;rec-number&gt;439&lt;/rec-number&gt;&lt;foreign-keys&gt;&lt;key app="EN" db-id="wat2z5xv39zx9lefev2vrzeifd9dzfzsx50x" timestamp="0"&gt;439&lt;/key&gt;&lt;/foreign-keys&gt;&lt;ref-type name="Book"&gt;6&lt;/ref-type&gt;&lt;contributors&gt;&lt;authors&gt;&lt;author&gt;Mokyr, Joel&lt;/author&gt;&lt;/authors&gt;&lt;/contributors&gt;&lt;titles&gt;&lt;title&gt;The lever of riches: Technological creativity and economic progress&lt;/title&gt;&lt;/titles&gt;&lt;dates&gt;&lt;year&gt;1992&lt;/year&gt;&lt;/dates&gt;&lt;publisher&gt;Oxford University Press&lt;/publisher&gt;&lt;isbn&gt;0199762716&lt;/isbn&gt;&lt;urls&gt;&lt;/urls&gt;&lt;/record&gt;&lt;/Cite&gt;&lt;/EndNote&gt;</w:instrText>
      </w:r>
      <w:r w:rsidR="00533D1F" w:rsidRPr="00ED6412">
        <w:fldChar w:fldCharType="separate"/>
      </w:r>
      <w:r w:rsidR="000201C4">
        <w:rPr>
          <w:noProof/>
        </w:rPr>
        <w:t>[</w:t>
      </w:r>
      <w:hyperlink w:anchor="_ENREF_1" w:tooltip="Mokyr, 1998 #438" w:history="1">
        <w:r w:rsidR="00213BF8">
          <w:rPr>
            <w:noProof/>
          </w:rPr>
          <w:t>1</w:t>
        </w:r>
      </w:hyperlink>
      <w:r w:rsidR="000201C4">
        <w:rPr>
          <w:noProof/>
        </w:rPr>
        <w:t xml:space="preserve">, </w:t>
      </w:r>
      <w:hyperlink w:anchor="_ENREF_2" w:tooltip="Mokyr, 1992 #439" w:history="1">
        <w:r w:rsidR="00213BF8">
          <w:rPr>
            <w:noProof/>
          </w:rPr>
          <w:t>2</w:t>
        </w:r>
      </w:hyperlink>
      <w:r w:rsidR="000201C4">
        <w:rPr>
          <w:noProof/>
        </w:rPr>
        <w:t>]</w:t>
      </w:r>
      <w:r w:rsidR="00533D1F" w:rsidRPr="00ED6412">
        <w:fldChar w:fldCharType="end"/>
      </w:r>
      <w:r w:rsidR="009B324E" w:rsidRPr="00ED6412">
        <w:t xml:space="preserve">. </w:t>
      </w:r>
      <w:r w:rsidR="00AE236C" w:rsidRPr="00ED6412">
        <w:t xml:space="preserve">In general, </w:t>
      </w:r>
      <w:r w:rsidR="00516C28" w:rsidRPr="00ED6412">
        <w:t>an</w:t>
      </w:r>
      <w:r w:rsidR="00AE236C" w:rsidRPr="00ED6412">
        <w:t xml:space="preserve"> energy system consists of energy </w:t>
      </w:r>
      <w:r w:rsidR="00302B99" w:rsidRPr="00ED6412">
        <w:t>generation</w:t>
      </w:r>
      <w:r w:rsidR="00AE236C" w:rsidRPr="00ED6412">
        <w:t>, transmission, distribution and energy demand</w:t>
      </w:r>
      <w:r w:rsidR="009A16ED" w:rsidRPr="00ED6412">
        <w:t xml:space="preserve"> aspects</w:t>
      </w:r>
      <w:r w:rsidR="00AE236C" w:rsidRPr="00ED6412">
        <w:t xml:space="preserve"> </w:t>
      </w:r>
      <w:r w:rsidR="00AE236C" w:rsidRPr="00ED6412">
        <w:fldChar w:fldCharType="begin"/>
      </w:r>
      <w:r w:rsidR="000201C4">
        <w:instrText xml:space="preserve"> ADDIN EN.CITE &lt;EndNote&gt;&lt;Cite&gt;&lt;Author&gt;Bob Everett&lt;/Author&gt;&lt;Year&gt;2011&lt;/Year&gt;&lt;RecNum&gt;429&lt;/RecNum&gt;&lt;DisplayText&gt;[3]&lt;/DisplayText&gt;&lt;record&gt;&lt;rec-number&gt;429&lt;/rec-number&gt;&lt;foreign-keys&gt;&lt;key app="EN" db-id="wat2z5xv39zx9lefev2vrzeifd9dzfzsx50x" timestamp="0"&gt;429&lt;/key&gt;&lt;/foreign-keys&gt;&lt;ref-type name="Book"&gt;6&lt;/ref-type&gt;&lt;contributors&gt;&lt;authors&gt;&lt;author&gt;Bob Everett,‎ Godfrey Boyle,‎ Stephen Peake,‎ Janet Ramage&lt;/author&gt;&lt;/authors&gt;&lt;/contributors&gt;&lt;titles&gt;&lt;title&gt;Energy Systems and Sustainability: Power for a Sustainable Future&lt;/title&gt;&lt;/titles&gt;&lt;dates&gt;&lt;year&gt;2011&lt;/year&gt;&lt;/dates&gt;&lt;publisher&gt;OUP Oxford&lt;/publisher&gt;&lt;isbn&gt;978-0199593743&lt;/isbn&gt;&lt;urls&gt;&lt;/urls&gt;&lt;/record&gt;&lt;/Cite&gt;&lt;/EndNote&gt;</w:instrText>
      </w:r>
      <w:r w:rsidR="00AE236C" w:rsidRPr="00ED6412">
        <w:fldChar w:fldCharType="separate"/>
      </w:r>
      <w:r w:rsidR="000201C4">
        <w:rPr>
          <w:noProof/>
        </w:rPr>
        <w:t>[</w:t>
      </w:r>
      <w:hyperlink w:anchor="_ENREF_3" w:tooltip="Bob Everett, 2011 #429" w:history="1">
        <w:r w:rsidR="00213BF8">
          <w:rPr>
            <w:noProof/>
          </w:rPr>
          <w:t>3</w:t>
        </w:r>
      </w:hyperlink>
      <w:r w:rsidR="000201C4">
        <w:rPr>
          <w:noProof/>
        </w:rPr>
        <w:t>]</w:t>
      </w:r>
      <w:r w:rsidR="00AE236C" w:rsidRPr="00ED6412">
        <w:fldChar w:fldCharType="end"/>
      </w:r>
      <w:r w:rsidR="00AE236C" w:rsidRPr="00ED6412">
        <w:t xml:space="preserve">. </w:t>
      </w:r>
      <w:r w:rsidR="002319DE" w:rsidRPr="00ED6412">
        <w:t xml:space="preserve">Moreover, </w:t>
      </w:r>
      <w:r w:rsidR="002E66F5" w:rsidRPr="00ED6412">
        <w:t xml:space="preserve">in the context of energy economics, an energy system is a technical and economic system that meets </w:t>
      </w:r>
      <w:r w:rsidR="009B324E" w:rsidRPr="00ED6412">
        <w:t xml:space="preserve">the energy demand </w:t>
      </w:r>
      <w:r w:rsidR="00804D2B" w:rsidRPr="00ED6412">
        <w:fldChar w:fldCharType="begin"/>
      </w:r>
      <w:r w:rsidR="000201C4">
        <w:instrText xml:space="preserve"> ADDIN EN.CITE &lt;EndNote&gt;&lt;Cite&gt;&lt;Author&gt;Groscurth&lt;/Author&gt;&lt;Year&gt;1995&lt;/Year&gt;&lt;RecNum&gt;430&lt;/RecNum&gt;&lt;DisplayText&gt;[4]&lt;/DisplayText&gt;&lt;record&gt;&lt;rec-number&gt;430&lt;/rec-number&gt;&lt;foreign-keys&gt;&lt;key app="EN" db-id="wat2z5xv39zx9lefev2vrzeifd9dzfzsx50x" timestamp="0"&gt;430&lt;/key&gt;&lt;/foreign-keys&gt;&lt;ref-type name="Journal Article"&gt;17&lt;/ref-type&gt;&lt;contributors&gt;&lt;authors&gt;&lt;author&gt;Groscurth, H. M.&lt;/author&gt;&lt;author&gt;Bruckner, Th&lt;/author&gt;&lt;author&gt;Kümmel, R.&lt;/author&gt;&lt;/authors&gt;&lt;/contributors&gt;&lt;titles&gt;&lt;title&gt;Modeling of energy-services supply systems&lt;/title&gt;&lt;secondary-title&gt;Energy&lt;/secondary-title&gt;&lt;/titles&gt;&lt;pages&gt;941-958&lt;/pages&gt;&lt;volume&gt;20&lt;/volume&gt;&lt;number&gt;9&lt;/number&gt;&lt;dates&gt;&lt;year&gt;1995&lt;/year&gt;&lt;pub-dates&gt;&lt;date&gt;1995/09/01/&lt;/date&gt;&lt;/pub-dates&gt;&lt;/dates&gt;&lt;isbn&gt;0360-5442&lt;/isbn&gt;&lt;urls&gt;&lt;related-urls&gt;&lt;url&gt;http://www.sciencedirect.com/science/article/pii/036054429500067Q&lt;/url&gt;&lt;/related-urls&gt;&lt;/urls&gt;&lt;electronic-resource-num&gt;https://doi.org/10.1016/0360-5442(95)00067-Q&lt;/electronic-resource-num&gt;&lt;/record&gt;&lt;/Cite&gt;&lt;/EndNote&gt;</w:instrText>
      </w:r>
      <w:r w:rsidR="00804D2B" w:rsidRPr="00ED6412">
        <w:fldChar w:fldCharType="separate"/>
      </w:r>
      <w:r w:rsidR="000201C4">
        <w:rPr>
          <w:noProof/>
        </w:rPr>
        <w:t>[</w:t>
      </w:r>
      <w:hyperlink w:anchor="_ENREF_4" w:tooltip="Groscurth, 1995 #430" w:history="1">
        <w:r w:rsidR="00213BF8">
          <w:rPr>
            <w:noProof/>
          </w:rPr>
          <w:t>4</w:t>
        </w:r>
      </w:hyperlink>
      <w:r w:rsidR="000201C4">
        <w:rPr>
          <w:noProof/>
        </w:rPr>
        <w:t>]</w:t>
      </w:r>
      <w:r w:rsidR="00804D2B" w:rsidRPr="00ED6412">
        <w:fldChar w:fldCharType="end"/>
      </w:r>
      <w:r w:rsidR="009B324E" w:rsidRPr="00ED6412">
        <w:t>.</w:t>
      </w:r>
      <w:r w:rsidR="003A3181" w:rsidRPr="00ED6412">
        <w:t xml:space="preserve"> </w:t>
      </w:r>
    </w:p>
    <w:p w14:paraId="114C1712" w14:textId="7D388A9F" w:rsidR="00777E37" w:rsidRPr="00ED6412" w:rsidRDefault="00B9367F" w:rsidP="00A27D3C">
      <w:r w:rsidRPr="00ED6412">
        <w:t xml:space="preserve">Nowadays, </w:t>
      </w:r>
      <w:r w:rsidR="00145557" w:rsidRPr="00ED6412">
        <w:t xml:space="preserve">the electricity generation </w:t>
      </w:r>
      <w:r w:rsidRPr="00ED6412">
        <w:t>in the energy system</w:t>
      </w:r>
      <w:r w:rsidR="00516C28" w:rsidRPr="00ED6412">
        <w:t>s</w:t>
      </w:r>
      <w:r w:rsidRPr="00ED6412">
        <w:t xml:space="preserve"> </w:t>
      </w:r>
      <w:r w:rsidR="00145557" w:rsidRPr="00ED6412">
        <w:t xml:space="preserve">of the world </w:t>
      </w:r>
      <w:r w:rsidR="00516C28" w:rsidRPr="00ED6412">
        <w:t>wa</w:t>
      </w:r>
      <w:r w:rsidR="00145557" w:rsidRPr="00ED6412">
        <w:t xml:space="preserve">s </w:t>
      </w:r>
      <w:r w:rsidR="007B075A" w:rsidRPr="00ED6412">
        <w:t>23536</w:t>
      </w:r>
      <w:r w:rsidR="00927228" w:rsidRPr="00ED6412">
        <w:rPr>
          <w:lang w:val="en-US"/>
        </w:rPr>
        <w:t> </w:t>
      </w:r>
      <w:r w:rsidR="007B075A" w:rsidRPr="00ED6412">
        <w:t>TWh</w:t>
      </w:r>
      <w:r w:rsidR="00145557" w:rsidRPr="00ED6412">
        <w:t xml:space="preserve"> in 2014</w:t>
      </w:r>
      <w:r w:rsidRPr="00ED6412">
        <w:t xml:space="preserve"> </w:t>
      </w:r>
      <w:r w:rsidRPr="00ED6412">
        <w:fldChar w:fldCharType="begin"/>
      </w:r>
      <w:r w:rsidR="000201C4">
        <w:instrText xml:space="preserve"> ADDIN EN.CITE &lt;EndNote&gt;&lt;Cite&gt;&lt;Author&gt;BP&lt;/Author&gt;&lt;Year&gt;2015&lt;/Year&gt;&lt;RecNum&gt;428&lt;/RecNum&gt;&lt;DisplayText&gt;[5]&lt;/DisplayText&gt;&lt;record&gt;&lt;rec-number&gt;428&lt;/rec-number&gt;&lt;foreign-keys&gt;&lt;key app="EN" db-id="wat2z5xv39zx9lefev2vrzeifd9dzfzsx50x" timestamp="0"&gt;428&lt;/key&gt;&lt;/foreign-keys&gt;&lt;ref-type name="Journal Article"&gt;17&lt;/ref-type&gt;&lt;contributors&gt;&lt;authors&gt;&lt;author&gt;BP&lt;/author&gt;&lt;/authors&gt;&lt;/contributors&gt;&lt;titles&gt;&lt;title&gt;BP Statistical Review of World Energy&lt;/title&gt;&lt;/titles&gt;&lt;dates&gt;&lt;year&gt;2015&lt;/year&gt;&lt;/dates&gt;&lt;urls&gt;&lt;related-urls&gt;&lt;url&gt;https://www.bp.com/content/dam/bp/pdf/energy-economics/statistical-review-2015/bp-statistical-review-of-world-energy-2015-full-report.pdf&lt;/url&gt;&lt;/related-urls&gt;&lt;/urls&gt;&lt;/record&gt;&lt;/Cite&gt;&lt;/EndNote&gt;</w:instrText>
      </w:r>
      <w:r w:rsidRPr="00ED6412">
        <w:fldChar w:fldCharType="separate"/>
      </w:r>
      <w:r w:rsidR="000201C4">
        <w:rPr>
          <w:noProof/>
        </w:rPr>
        <w:t>[</w:t>
      </w:r>
      <w:hyperlink w:anchor="_ENREF_5" w:tooltip="BP, 2015 #428" w:history="1">
        <w:r w:rsidR="00213BF8">
          <w:rPr>
            <w:noProof/>
          </w:rPr>
          <w:t>5</w:t>
        </w:r>
      </w:hyperlink>
      <w:r w:rsidR="000201C4">
        <w:rPr>
          <w:noProof/>
        </w:rPr>
        <w:t>]</w:t>
      </w:r>
      <w:r w:rsidRPr="00ED6412">
        <w:fldChar w:fldCharType="end"/>
      </w:r>
      <w:r w:rsidRPr="00ED6412">
        <w:t xml:space="preserve"> and</w:t>
      </w:r>
      <w:r w:rsidR="00145557" w:rsidRPr="00ED6412">
        <w:t xml:space="preserve"> the widely used </w:t>
      </w:r>
      <w:r w:rsidR="007B3CA6" w:rsidRPr="00ED6412">
        <w:t xml:space="preserve">energy </w:t>
      </w:r>
      <w:r w:rsidR="00145557" w:rsidRPr="00ED6412">
        <w:t xml:space="preserve">resources are coal, oil, natural gas, nuclear, biomass and other renewables, such as </w:t>
      </w:r>
      <w:r w:rsidR="00094F83" w:rsidRPr="00ED6412">
        <w:t xml:space="preserve">hydro, </w:t>
      </w:r>
      <w:r w:rsidR="00145557" w:rsidRPr="00ED6412">
        <w:t>solar PV and wind</w:t>
      </w:r>
      <w:r w:rsidR="004A1FBE" w:rsidRPr="00ED6412">
        <w:t xml:space="preserve"> </w:t>
      </w:r>
      <w:r w:rsidR="00804D2B" w:rsidRPr="00ED6412">
        <w:fldChar w:fldCharType="begin"/>
      </w:r>
      <w:r w:rsidR="000201C4">
        <w:instrText xml:space="preserve"> ADDIN EN.CITE &lt;EndNote&gt;&lt;Cite&gt;&lt;Author&gt;Bob Everett&lt;/Author&gt;&lt;Year&gt;2011&lt;/Year&gt;&lt;RecNum&gt;429&lt;/RecNum&gt;&lt;DisplayText&gt;[3]&lt;/DisplayText&gt;&lt;record&gt;&lt;rec-number&gt;429&lt;/rec-number&gt;&lt;foreign-keys&gt;&lt;key app="EN" db-id="wat2z5xv39zx9lefev2vrzeifd9dzfzsx50x" timestamp="0"&gt;429&lt;/key&gt;&lt;/foreign-keys&gt;&lt;ref-type name="Book"&gt;6&lt;/ref-type&gt;&lt;contributors&gt;&lt;authors&gt;&lt;author&gt;Bob Everett,‎ Godfrey Boyle,‎ Stephen Peake,‎ Janet Ramage&lt;/author&gt;&lt;/authors&gt;&lt;/contributors&gt;&lt;titles&gt;&lt;title&gt;Energy Systems and Sustainability: Power for a Sustainable Future&lt;/title&gt;&lt;/titles&gt;&lt;dates&gt;&lt;year&gt;2011&lt;/year&gt;&lt;/dates&gt;&lt;publisher&gt;OUP Oxford&lt;/publisher&gt;&lt;isbn&gt;978-0199593743&lt;/isbn&gt;&lt;urls&gt;&lt;/urls&gt;&lt;/record&gt;&lt;/Cite&gt;&lt;/EndNote&gt;</w:instrText>
      </w:r>
      <w:r w:rsidR="00804D2B" w:rsidRPr="00ED6412">
        <w:fldChar w:fldCharType="separate"/>
      </w:r>
      <w:r w:rsidR="000201C4">
        <w:rPr>
          <w:noProof/>
        </w:rPr>
        <w:t>[</w:t>
      </w:r>
      <w:hyperlink w:anchor="_ENREF_3" w:tooltip="Bob Everett, 2011 #429" w:history="1">
        <w:r w:rsidR="00213BF8">
          <w:rPr>
            <w:noProof/>
          </w:rPr>
          <w:t>3</w:t>
        </w:r>
      </w:hyperlink>
      <w:r w:rsidR="000201C4">
        <w:rPr>
          <w:noProof/>
        </w:rPr>
        <w:t>]</w:t>
      </w:r>
      <w:r w:rsidR="00804D2B" w:rsidRPr="00ED6412">
        <w:fldChar w:fldCharType="end"/>
      </w:r>
      <w:r w:rsidR="005C2B0B" w:rsidRPr="00ED6412">
        <w:t>,</w:t>
      </w:r>
      <w:r w:rsidR="005C2B0B" w:rsidRPr="00ED6412">
        <w:rPr>
          <w:rFonts w:ascii="TimesNewRoman" w:eastAsiaTheme="minorEastAsia" w:hAnsi="TimesNewRoman" w:cs="TimesNewRoman"/>
          <w:sz w:val="23"/>
          <w:szCs w:val="23"/>
        </w:rPr>
        <w:t xml:space="preserve"> </w:t>
      </w:r>
      <w:r w:rsidR="00516C28" w:rsidRPr="00ED6412">
        <w:rPr>
          <w:rFonts w:ascii="TimesNewRoman" w:eastAsiaTheme="minorEastAsia" w:hAnsi="TimesNewRoman" w:cs="TimesNewRoman"/>
          <w:sz w:val="23"/>
          <w:szCs w:val="23"/>
        </w:rPr>
        <w:t xml:space="preserve">but </w:t>
      </w:r>
      <w:r w:rsidR="005C2B0B" w:rsidRPr="00ED6412">
        <w:rPr>
          <w:rFonts w:ascii="TimesNewRoman" w:eastAsiaTheme="minorEastAsia" w:hAnsi="TimesNewRoman" w:cs="TimesNewRoman"/>
          <w:sz w:val="23"/>
          <w:szCs w:val="23"/>
        </w:rPr>
        <w:t>with a growing emphasis on wind.</w:t>
      </w:r>
      <w:r w:rsidR="00145557" w:rsidRPr="00ED6412">
        <w:t xml:space="preserve"> </w:t>
      </w:r>
    </w:p>
    <w:p w14:paraId="1E5D4EF5" w14:textId="2C3EBCD6" w:rsidR="00C7294F" w:rsidRPr="00ED6412" w:rsidRDefault="00C7294F" w:rsidP="001E3750">
      <w:pPr>
        <w:pStyle w:val="Heading3"/>
      </w:pPr>
      <w:bookmarkStart w:id="18" w:name="_Toc523347706"/>
      <w:r w:rsidRPr="00ED6412">
        <w:t>Energy system</w:t>
      </w:r>
      <w:r w:rsidR="00516C28" w:rsidRPr="00ED6412">
        <w:t>s</w:t>
      </w:r>
      <w:r w:rsidRPr="00ED6412">
        <w:t xml:space="preserve"> in the UK</w:t>
      </w:r>
      <w:bookmarkEnd w:id="18"/>
    </w:p>
    <w:p w14:paraId="76E9A4D6" w14:textId="4078E7AA" w:rsidR="00C7294F" w:rsidRPr="00ED6412" w:rsidRDefault="00C7294F" w:rsidP="00C7294F">
      <w:pPr>
        <w:rPr>
          <w:lang w:eastAsia="en-US"/>
        </w:rPr>
      </w:pPr>
      <w:r w:rsidRPr="00ED6412">
        <w:t>In the UK, t</w:t>
      </w:r>
      <w:r w:rsidR="00184810" w:rsidRPr="00ED6412">
        <w:t>he electricity generation wa</w:t>
      </w:r>
      <w:r w:rsidRPr="00ED6412">
        <w:t>s 3</w:t>
      </w:r>
      <w:r w:rsidR="00184810" w:rsidRPr="00ED6412">
        <w:t>57</w:t>
      </w:r>
      <w:r w:rsidRPr="00ED6412">
        <w:t xml:space="preserve"> TWh in 201</w:t>
      </w:r>
      <w:r w:rsidR="00184810" w:rsidRPr="00ED6412">
        <w:t>6</w:t>
      </w:r>
      <w:r w:rsidRPr="00ED6412">
        <w:t xml:space="preserve"> and the major power producers are coal, gas, nuclear, oil, wind, hydro, solar and bioenergy </w:t>
      </w:r>
      <w:r w:rsidRPr="00ED6412">
        <w:fldChar w:fldCharType="begin"/>
      </w:r>
      <w:r w:rsidR="000201C4">
        <w:instrText xml:space="preserve"> ADDIN EN.CITE &lt;EndNote&gt;&lt;Cite&gt;&lt;Author&gt;DECC&lt;/Author&gt;&lt;Year&gt;2015&lt;/Year&gt;&lt;RecNum&gt;427&lt;/RecNum&gt;&lt;DisplayText&gt;[6, 7]&lt;/DisplayText&gt;&lt;record&gt;&lt;rec-number&gt;427&lt;/rec-number&gt;&lt;foreign-keys&gt;&lt;key app="EN" db-id="wat2z5xv39zx9lefev2vrzeifd9dzfzsx50x" timestamp="0"&gt;427&lt;/key&gt;&lt;/foreign-keys&gt;&lt;ref-type name="Journal Article"&gt;17&lt;/ref-type&gt;&lt;contributors&gt;&lt;authors&gt;&lt;author&gt;DECC&lt;/author&gt;&lt;/authors&gt;&lt;/contributors&gt;&lt;titles&gt;&lt;title&gt;Digest of UK Energy Statistics (DUKES) 2015 Chapter 5: Electricity&lt;/title&gt;&lt;/titles&gt;&lt;dates&gt;&lt;year&gt;2015&lt;/year&gt;&lt;/dates&gt;&lt;urls&gt;&lt;/urls&gt;&lt;/record&gt;&lt;/Cite&gt;&lt;Cite&gt;&lt;Author&gt;BEIS&lt;/Author&gt;&lt;Year&gt;2017&lt;/Year&gt;&lt;RecNum&gt;437&lt;/RecNum&gt;&lt;record&gt;&lt;rec-number&gt;437&lt;/rec-number&gt;&lt;foreign-keys&gt;&lt;key app="EN" db-id="wat2z5xv39zx9lefev2vrzeifd9dzfzsx50x" timestamp="0"&gt;437&lt;/key&gt;&lt;/foreign-keys&gt;&lt;ref-type name="Journal Article"&gt;17&lt;/ref-type&gt;&lt;contributors&gt;&lt;authors&gt;&lt;author&gt;BEIS&lt;/author&gt;&lt;/authors&gt;&lt;/contributors&gt;&lt;titles&gt;&lt;title&gt;Digest of UK Energy Statistics (DUKES) 2017 Chapter 5: Electricity&lt;/title&gt;&lt;/titles&gt;&lt;dates&gt;&lt;year&gt;2017&lt;/year&gt;&lt;/dates&gt;&lt;urls&gt;&lt;/urls&gt;&lt;/record&gt;&lt;/Cite&gt;&lt;/EndNote&gt;</w:instrText>
      </w:r>
      <w:r w:rsidRPr="00ED6412">
        <w:fldChar w:fldCharType="separate"/>
      </w:r>
      <w:r w:rsidR="000201C4">
        <w:rPr>
          <w:noProof/>
        </w:rPr>
        <w:t>[</w:t>
      </w:r>
      <w:hyperlink w:anchor="_ENREF_6" w:tooltip="DECC, 2015 #427" w:history="1">
        <w:r w:rsidR="00213BF8">
          <w:rPr>
            <w:noProof/>
          </w:rPr>
          <w:t>6</w:t>
        </w:r>
      </w:hyperlink>
      <w:r w:rsidR="000201C4">
        <w:rPr>
          <w:noProof/>
        </w:rPr>
        <w:t xml:space="preserve">, </w:t>
      </w:r>
      <w:hyperlink w:anchor="_ENREF_7" w:tooltip="BEIS, 2017 #437" w:history="1">
        <w:r w:rsidR="00213BF8">
          <w:rPr>
            <w:noProof/>
          </w:rPr>
          <w:t>7</w:t>
        </w:r>
      </w:hyperlink>
      <w:r w:rsidR="000201C4">
        <w:rPr>
          <w:noProof/>
        </w:rPr>
        <w:t>]</w:t>
      </w:r>
      <w:r w:rsidRPr="00ED6412">
        <w:fldChar w:fldCharType="end"/>
      </w:r>
      <w:r w:rsidRPr="00ED6412">
        <w:t>.</w:t>
      </w:r>
    </w:p>
    <w:p w14:paraId="1251F9F2" w14:textId="0A63243F" w:rsidR="004F7530" w:rsidRPr="00ED6412" w:rsidRDefault="004F7530" w:rsidP="00A326F0">
      <w:pPr>
        <w:pStyle w:val="Heading4"/>
      </w:pPr>
      <w:bookmarkStart w:id="19" w:name="_Toc523347707"/>
      <w:r w:rsidRPr="00ED6412">
        <w:t>Conventional energy</w:t>
      </w:r>
      <w:bookmarkEnd w:id="19"/>
    </w:p>
    <w:p w14:paraId="6885CD6C" w14:textId="6CDF9002" w:rsidR="00213C97" w:rsidRPr="00ED6412" w:rsidRDefault="00AE01AC" w:rsidP="00AE01AC">
      <w:r w:rsidRPr="00ED6412">
        <w:rPr>
          <w:lang w:eastAsia="en-US"/>
        </w:rPr>
        <w:t>Conventional energy is the power resources that us</w:t>
      </w:r>
      <w:r w:rsidR="00516C28" w:rsidRPr="00ED6412">
        <w:rPr>
          <w:lang w:eastAsia="en-US"/>
        </w:rPr>
        <w:t>e</w:t>
      </w:r>
      <w:r w:rsidRPr="00ED6412">
        <w:rPr>
          <w:lang w:eastAsia="en-US"/>
        </w:rPr>
        <w:t xml:space="preserve"> fossil fuels, such as natural gas</w:t>
      </w:r>
      <w:r w:rsidR="00AA0215" w:rsidRPr="00ED6412">
        <w:rPr>
          <w:lang w:eastAsia="en-US"/>
        </w:rPr>
        <w:t>, oil</w:t>
      </w:r>
      <w:r w:rsidRPr="00ED6412">
        <w:rPr>
          <w:lang w:eastAsia="en-US"/>
        </w:rPr>
        <w:t xml:space="preserve"> and coal</w:t>
      </w:r>
      <w:r w:rsidR="00777E37" w:rsidRPr="00ED6412">
        <w:rPr>
          <w:lang w:eastAsia="en-US"/>
        </w:rPr>
        <w:t xml:space="preserve"> </w:t>
      </w:r>
      <w:r w:rsidR="00777E37" w:rsidRPr="00ED6412">
        <w:rPr>
          <w:lang w:eastAsia="en-US"/>
        </w:rPr>
        <w:fldChar w:fldCharType="begin"/>
      </w:r>
      <w:r w:rsidR="000201C4">
        <w:rPr>
          <w:lang w:eastAsia="en-US"/>
        </w:rPr>
        <w:instrText xml:space="preserve"> ADDIN EN.CITE &lt;EndNote&gt;&lt;Cite&gt;&lt;Author&gt;Kosmadakis&lt;/Author&gt;&lt;Year&gt;2013&lt;/Year&gt;&lt;RecNum&gt;432&lt;/RecNum&gt;&lt;DisplayText&gt;[8, 9]&lt;/DisplayText&gt;&lt;record&gt;&lt;rec-number&gt;432&lt;/rec-number&gt;&lt;foreign-keys&gt;&lt;key app="EN" db-id="wat2z5xv39zx9lefev2vrzeifd9dzfzsx50x" timestamp="0"&gt;432&lt;/key&gt;&lt;/foreign-keys&gt;&lt;ref-type name="Book Section"&gt;5&lt;/ref-type&gt;&lt;contributors&gt;&lt;authors&gt;&lt;author&gt;Kosmadakis, George&lt;/author&gt;&lt;author&gt;Karellas, Sotirios&lt;/author&gt;&lt;author&gt;Kakaras, Emmanuel&lt;/author&gt;&lt;/authors&gt;&lt;/contributors&gt;&lt;titles&gt;&lt;title&gt;Renewable and conventional electricity generation systems: Technologies and diversity of energy systems&lt;/title&gt;&lt;secondary-title&gt;Renewable Energy Governance&lt;/secondary-title&gt;&lt;/titles&gt;&lt;pages&gt;9-30&lt;/pages&gt;&lt;dates&gt;&lt;year&gt;2013&lt;/year&gt;&lt;/dates&gt;&lt;publisher&gt;Springer&lt;/publisher&gt;&lt;urls&gt;&lt;/urls&gt;&lt;/record&gt;&lt;/Cite&gt;&lt;Cite ExcludeYear="1"&gt;&lt;Author&gt;Energy.gov&lt;/Author&gt;&lt;RecNum&gt;436&lt;/RecNum&gt;&lt;record&gt;&lt;rec-number&gt;436&lt;/rec-number&gt;&lt;foreign-keys&gt;&lt;key app="EN" db-id="wat2z5xv39zx9lefev2vrzeifd9dzfzsx50x" timestamp="0"&gt;436&lt;/key&gt;&lt;/foreign-keys&gt;&lt;ref-type name="Web Page"&gt;12&lt;/ref-type&gt;&lt;contributors&gt;&lt;authors&gt;&lt;author&gt;Energy.gov&lt;/author&gt;&lt;/authors&gt;&lt;/contributors&gt;&lt;titles&gt;&lt;title&gt;Fossil&lt;/title&gt;&lt;/titles&gt;&lt;volume&gt;2017&lt;/volume&gt;&lt;number&gt;26 December&lt;/number&gt;&lt;dates&gt;&lt;/dates&gt;&lt;urls&gt;&lt;related-urls&gt;&lt;url&gt;https://energy.gov/science-innovation/energy-sources/fossil&lt;/url&gt;&lt;/related-urls&gt;&lt;/urls&gt;&lt;/record&gt;&lt;/Cite&gt;&lt;/EndNote&gt;</w:instrText>
      </w:r>
      <w:r w:rsidR="00777E37" w:rsidRPr="00ED6412">
        <w:rPr>
          <w:lang w:eastAsia="en-US"/>
        </w:rPr>
        <w:fldChar w:fldCharType="separate"/>
      </w:r>
      <w:r w:rsidR="000201C4">
        <w:rPr>
          <w:noProof/>
          <w:lang w:eastAsia="en-US"/>
        </w:rPr>
        <w:t>[</w:t>
      </w:r>
      <w:hyperlink w:anchor="_ENREF_8" w:tooltip="Kosmadakis, 2013 #432" w:history="1">
        <w:r w:rsidR="00213BF8">
          <w:rPr>
            <w:noProof/>
            <w:lang w:eastAsia="en-US"/>
          </w:rPr>
          <w:t>8</w:t>
        </w:r>
      </w:hyperlink>
      <w:r w:rsidR="000201C4">
        <w:rPr>
          <w:noProof/>
          <w:lang w:eastAsia="en-US"/>
        </w:rPr>
        <w:t xml:space="preserve">, </w:t>
      </w:r>
      <w:hyperlink w:anchor="_ENREF_9" w:tooltip="Energy.gov,  #436" w:history="1">
        <w:r w:rsidR="00213BF8">
          <w:rPr>
            <w:noProof/>
            <w:lang w:eastAsia="en-US"/>
          </w:rPr>
          <w:t>9</w:t>
        </w:r>
      </w:hyperlink>
      <w:r w:rsidR="000201C4">
        <w:rPr>
          <w:noProof/>
          <w:lang w:eastAsia="en-US"/>
        </w:rPr>
        <w:t>]</w:t>
      </w:r>
      <w:r w:rsidR="00777E37" w:rsidRPr="00ED6412">
        <w:rPr>
          <w:lang w:eastAsia="en-US"/>
        </w:rPr>
        <w:fldChar w:fldCharType="end"/>
      </w:r>
      <w:r w:rsidR="00777E37" w:rsidRPr="00ED6412">
        <w:rPr>
          <w:lang w:eastAsia="en-US"/>
        </w:rPr>
        <w:t>.</w:t>
      </w:r>
      <w:r w:rsidR="001A47DF" w:rsidRPr="00ED6412">
        <w:rPr>
          <w:lang w:eastAsia="en-US"/>
        </w:rPr>
        <w:t xml:space="preserve"> </w:t>
      </w:r>
      <w:r w:rsidR="00516C28" w:rsidRPr="00ED6412">
        <w:t>At present, o</w:t>
      </w:r>
      <w:r w:rsidR="00DC44D2" w:rsidRPr="00ED6412">
        <w:t>ver 50%</w:t>
      </w:r>
      <w:r w:rsidR="008A1AC3" w:rsidRPr="00ED6412">
        <w:t xml:space="preserve"> of the UK’s electricity is produced by fossil fuels. </w:t>
      </w:r>
      <w:r w:rsidR="00F545D2" w:rsidRPr="00ED6412">
        <w:t xml:space="preserve">In 2015, natural gas generated </w:t>
      </w:r>
      <w:r w:rsidR="00DC44D2" w:rsidRPr="00ED6412">
        <w:t>42</w:t>
      </w:r>
      <w:r w:rsidR="008A1AC3" w:rsidRPr="00ED6412">
        <w:t xml:space="preserve">% </w:t>
      </w:r>
      <w:r w:rsidR="00F545D2" w:rsidRPr="00ED6412">
        <w:t xml:space="preserve">of the electricity, coal </w:t>
      </w:r>
      <w:r w:rsidR="00A42294" w:rsidRPr="00ED6412">
        <w:t xml:space="preserve">produced </w:t>
      </w:r>
      <w:r w:rsidR="00DC44D2" w:rsidRPr="00ED6412">
        <w:t>9</w:t>
      </w:r>
      <w:r w:rsidR="00A42294" w:rsidRPr="00ED6412">
        <w:t>% and oil supplied a</w:t>
      </w:r>
      <w:r w:rsidR="008A1AC3" w:rsidRPr="00ED6412">
        <w:t xml:space="preserve"> very small amount</w:t>
      </w:r>
      <w:r w:rsidR="00A42294" w:rsidRPr="00ED6412">
        <w:t>, which</w:t>
      </w:r>
      <w:r w:rsidR="008A1AC3" w:rsidRPr="00ED6412">
        <w:t xml:space="preserve"> </w:t>
      </w:r>
      <w:r w:rsidR="00516C28" w:rsidRPr="00ED6412">
        <w:t>wa</w:t>
      </w:r>
      <w:r w:rsidR="008A1AC3" w:rsidRPr="00ED6412">
        <w:t xml:space="preserve">s </w:t>
      </w:r>
      <w:r w:rsidR="00A42294" w:rsidRPr="00ED6412">
        <w:t>under 1%</w:t>
      </w:r>
      <w:r w:rsidR="00F545D2" w:rsidRPr="00ED6412">
        <w:t xml:space="preserve"> </w:t>
      </w:r>
      <w:r w:rsidR="000C0CB9" w:rsidRPr="00ED6412">
        <w:fldChar w:fldCharType="begin"/>
      </w:r>
      <w:r w:rsidR="000201C4">
        <w:instrText xml:space="preserve"> ADDIN EN.CITE &lt;EndNote&gt;&lt;Cite&gt;&lt;Author&gt;BEIS&lt;/Author&gt;&lt;Year&gt;2017&lt;/Year&gt;&lt;RecNum&gt;437&lt;/RecNum&gt;&lt;DisplayText&gt;[7]&lt;/DisplayText&gt;&lt;record&gt;&lt;rec-number&gt;437&lt;/rec-number&gt;&lt;foreign-keys&gt;&lt;key app="EN" db-id="wat2z5xv39zx9lefev2vrzeifd9dzfzsx50x" timestamp="0"&gt;437&lt;/key&gt;&lt;/foreign-keys&gt;&lt;ref-type name="Journal Article"&gt;17&lt;/ref-type&gt;&lt;contributors&gt;&lt;authors&gt;&lt;author&gt;BEIS&lt;/author&gt;&lt;/authors&gt;&lt;/contributors&gt;&lt;titles&gt;&lt;title&gt;Digest of UK Energy Statistics (DUKES) 2017 Chapter 5: Electricity&lt;/title&gt;&lt;/titles&gt;&lt;dates&gt;&lt;year&gt;2017&lt;/year&gt;&lt;/dates&gt;&lt;urls&gt;&lt;/urls&gt;&lt;/record&gt;&lt;/Cite&gt;&lt;/EndNote&gt;</w:instrText>
      </w:r>
      <w:r w:rsidR="000C0CB9" w:rsidRPr="00ED6412">
        <w:fldChar w:fldCharType="separate"/>
      </w:r>
      <w:r w:rsidR="000201C4">
        <w:rPr>
          <w:noProof/>
        </w:rPr>
        <w:t>[</w:t>
      </w:r>
      <w:hyperlink w:anchor="_ENREF_7" w:tooltip="BEIS, 2017 #437" w:history="1">
        <w:r w:rsidR="00213BF8">
          <w:rPr>
            <w:noProof/>
          </w:rPr>
          <w:t>7</w:t>
        </w:r>
      </w:hyperlink>
      <w:r w:rsidR="000201C4">
        <w:rPr>
          <w:noProof/>
        </w:rPr>
        <w:t>]</w:t>
      </w:r>
      <w:r w:rsidR="000C0CB9" w:rsidRPr="00ED6412">
        <w:fldChar w:fldCharType="end"/>
      </w:r>
      <w:r w:rsidR="008A1AC3" w:rsidRPr="00ED6412">
        <w:t>.</w:t>
      </w:r>
      <w:r w:rsidR="00213C97" w:rsidRPr="00ED6412">
        <w:t xml:space="preserve"> </w:t>
      </w:r>
    </w:p>
    <w:p w14:paraId="22F1C0F2" w14:textId="67C18D43" w:rsidR="00641FE2" w:rsidRPr="00ED6412" w:rsidRDefault="006A00C6" w:rsidP="00E36D44">
      <w:pPr>
        <w:rPr>
          <w:lang w:eastAsia="en-US"/>
        </w:rPr>
      </w:pPr>
      <w:r w:rsidRPr="00ED6412">
        <w:rPr>
          <w:lang w:eastAsia="en-US"/>
        </w:rPr>
        <w:t xml:space="preserve">Coal was the largest source of electricity generation in the UK until </w:t>
      </w:r>
      <w:r w:rsidR="00516C28" w:rsidRPr="00ED6412">
        <w:rPr>
          <w:lang w:eastAsia="en-US"/>
        </w:rPr>
        <w:t xml:space="preserve">the </w:t>
      </w:r>
      <w:r w:rsidRPr="00ED6412">
        <w:rPr>
          <w:lang w:eastAsia="en-US"/>
        </w:rPr>
        <w:t xml:space="preserve">mid 1990s </w:t>
      </w:r>
      <w:r w:rsidRPr="00ED6412">
        <w:rPr>
          <w:lang w:eastAsia="en-US"/>
        </w:rPr>
        <w:fldChar w:fldCharType="begin"/>
      </w:r>
      <w:r w:rsidR="000201C4">
        <w:rPr>
          <w:lang w:eastAsia="en-US"/>
        </w:rPr>
        <w:instrText xml:space="preserve"> ADDIN EN.CITE &lt;EndNote&gt;&lt;Cite&gt;&lt;Author&gt;BEIS&lt;/Author&gt;&lt;Year&gt;2016&lt;/Year&gt;&lt;RecNum&gt;444&lt;/RecNum&gt;&lt;DisplayText&gt;[10]&lt;/DisplayText&gt;&lt;record&gt;&lt;rec-number&gt;444&lt;/rec-number&gt;&lt;foreign-keys&gt;&lt;key app="EN" db-id="wat2z5xv39zx9lefev2vrzeifd9dzfzsx50x" timestamp="0"&gt;444&lt;/key&gt;&lt;/foreign-keys&gt;&lt;ref-type name="Journal Article"&gt;17&lt;/ref-type&gt;&lt;contributors&gt;&lt;authors&gt;&lt;author&gt;BEIS&lt;/author&gt;&lt;/authors&gt;&lt;/contributors&gt;&lt;titles&gt;&lt;title&gt;Coal Generation in Great Britain The Pathway to a Low-Carbon Future: Consultation Document &lt;/title&gt;&lt;/titles&gt;&lt;dates&gt;&lt;year&gt;2016&lt;/year&gt;&lt;/dates&gt;&lt;urls&gt;&lt;related-urls&gt;&lt;url&gt;https://www.gov.uk/government/uploads/system/uploads/attachment_data/file/577080/With_SIG_Unabated_coal_closure_consultation_FINAL__v6.1_.pdf&lt;/url&gt;&lt;/related-urls&gt;&lt;/urls&gt;&lt;/record&gt;&lt;/Cite&gt;&lt;/EndNote&gt;</w:instrText>
      </w:r>
      <w:r w:rsidRPr="00ED6412">
        <w:rPr>
          <w:lang w:eastAsia="en-US"/>
        </w:rPr>
        <w:fldChar w:fldCharType="separate"/>
      </w:r>
      <w:r w:rsidR="000201C4">
        <w:rPr>
          <w:noProof/>
          <w:lang w:eastAsia="en-US"/>
        </w:rPr>
        <w:t>[</w:t>
      </w:r>
      <w:hyperlink w:anchor="_ENREF_10" w:tooltip="BEIS, 2016 #444" w:history="1">
        <w:r w:rsidR="00213BF8">
          <w:rPr>
            <w:noProof/>
            <w:lang w:eastAsia="en-US"/>
          </w:rPr>
          <w:t>10</w:t>
        </w:r>
      </w:hyperlink>
      <w:r w:rsidR="000201C4">
        <w:rPr>
          <w:noProof/>
          <w:lang w:eastAsia="en-US"/>
        </w:rPr>
        <w:t>]</w:t>
      </w:r>
      <w:r w:rsidRPr="00ED6412">
        <w:rPr>
          <w:lang w:eastAsia="en-US"/>
        </w:rPr>
        <w:fldChar w:fldCharType="end"/>
      </w:r>
      <w:r w:rsidRPr="00ED6412">
        <w:rPr>
          <w:lang w:eastAsia="en-US"/>
        </w:rPr>
        <w:t xml:space="preserve">. However, </w:t>
      </w:r>
      <w:r w:rsidR="00516C28" w:rsidRPr="00ED6412">
        <w:rPr>
          <w:lang w:eastAsia="en-US"/>
        </w:rPr>
        <w:t>in order to reduce the</w:t>
      </w:r>
      <w:r w:rsidR="00516C28" w:rsidRPr="00ED6412">
        <w:t xml:space="preserve"> </w:t>
      </w:r>
      <w:r w:rsidR="00516C28" w:rsidRPr="00ED6412">
        <w:rPr>
          <w:lang w:eastAsia="en-US"/>
        </w:rPr>
        <w:t xml:space="preserve">emissions, the </w:t>
      </w:r>
      <w:r w:rsidRPr="00ED6412">
        <w:rPr>
          <w:lang w:eastAsia="en-US"/>
        </w:rPr>
        <w:t xml:space="preserve">UK government announced </w:t>
      </w:r>
      <w:r w:rsidRPr="00ED6412">
        <w:rPr>
          <w:lang w:eastAsia="en-US"/>
        </w:rPr>
        <w:lastRenderedPageBreak/>
        <w:t>that it will close coal</w:t>
      </w:r>
      <w:r w:rsidR="00641FE2" w:rsidRPr="00ED6412">
        <w:t>-fired</w:t>
      </w:r>
      <w:r w:rsidRPr="00ED6412">
        <w:rPr>
          <w:lang w:eastAsia="en-US"/>
        </w:rPr>
        <w:t xml:space="preserve"> power generations</w:t>
      </w:r>
      <w:r w:rsidR="00EE2D86" w:rsidRPr="00ED6412">
        <w:rPr>
          <w:lang w:eastAsia="en-US"/>
        </w:rPr>
        <w:t xml:space="preserve"> without Carbon Capture and Storage (CCS), </w:t>
      </w:r>
      <w:r w:rsidRPr="00ED6412">
        <w:rPr>
          <w:lang w:eastAsia="en-US"/>
        </w:rPr>
        <w:t xml:space="preserve">in Great Britain by 2025 </w:t>
      </w:r>
      <w:r w:rsidRPr="00ED6412">
        <w:rPr>
          <w:lang w:eastAsia="en-US"/>
        </w:rPr>
        <w:fldChar w:fldCharType="begin"/>
      </w:r>
      <w:r w:rsidR="000201C4">
        <w:rPr>
          <w:lang w:eastAsia="en-US"/>
        </w:rPr>
        <w:instrText xml:space="preserve"> ADDIN EN.CITE &lt;EndNote&gt;&lt;Cite&gt;&lt;Author&gt;BEIS&lt;/Author&gt;&lt;Year&gt;2017&lt;/Year&gt;&lt;RecNum&gt;446&lt;/RecNum&gt;&lt;DisplayText&gt;[11]&lt;/DisplayText&gt;&lt;record&gt;&lt;rec-number&gt;446&lt;/rec-number&gt;&lt;foreign-keys&gt;&lt;key app="EN" db-id="wat2z5xv39zx9lefev2vrzeifd9dzfzsx50x" timestamp="0"&gt;446&lt;/key&gt;&lt;/foreign-keys&gt;&lt;ref-type name="Journal Article"&gt;17&lt;/ref-type&gt;&lt;contributors&gt;&lt;authors&gt;&lt;author&gt;BEIS&lt;/author&gt;&lt;/authors&gt;&lt;/contributors&gt;&lt;titles&gt;&lt;title&gt;Coal Generation in Great Britain: Summary of Responses to Consultation &lt;/title&gt;&lt;/titles&gt;&lt;dates&gt;&lt;year&gt;2017&lt;/year&gt;&lt;/dates&gt;&lt;urls&gt;&lt;related-urls&gt;&lt;url&gt;https://www.gov.uk/government/uploads/system/uploads/attachment_data/file/650476/unabated-coal-consultation-summary-of-responses.pdf&lt;/url&gt;&lt;/related-urls&gt;&lt;/urls&gt;&lt;/record&gt;&lt;/Cite&gt;&lt;/EndNote&gt;</w:instrText>
      </w:r>
      <w:r w:rsidRPr="00ED6412">
        <w:rPr>
          <w:lang w:eastAsia="en-US"/>
        </w:rPr>
        <w:fldChar w:fldCharType="separate"/>
      </w:r>
      <w:r w:rsidR="000201C4">
        <w:rPr>
          <w:noProof/>
          <w:lang w:eastAsia="en-US"/>
        </w:rPr>
        <w:t>[</w:t>
      </w:r>
      <w:hyperlink w:anchor="_ENREF_11" w:tooltip="BEIS, 2017 #446" w:history="1">
        <w:r w:rsidR="00213BF8">
          <w:rPr>
            <w:noProof/>
            <w:lang w:eastAsia="en-US"/>
          </w:rPr>
          <w:t>11</w:t>
        </w:r>
      </w:hyperlink>
      <w:r w:rsidR="000201C4">
        <w:rPr>
          <w:noProof/>
          <w:lang w:eastAsia="en-US"/>
        </w:rPr>
        <w:t>]</w:t>
      </w:r>
      <w:r w:rsidRPr="00ED6412">
        <w:rPr>
          <w:lang w:eastAsia="en-US"/>
        </w:rPr>
        <w:fldChar w:fldCharType="end"/>
      </w:r>
      <w:r w:rsidRPr="00ED6412">
        <w:rPr>
          <w:lang w:eastAsia="en-US"/>
        </w:rPr>
        <w:t xml:space="preserve">. </w:t>
      </w:r>
    </w:p>
    <w:p w14:paraId="6DE89F09" w14:textId="2373E1CF" w:rsidR="00592596" w:rsidRPr="00ED6412" w:rsidRDefault="00727A8A" w:rsidP="00E36D44">
      <w:pPr>
        <w:rPr>
          <w:lang w:eastAsia="en-US"/>
        </w:rPr>
      </w:pPr>
      <w:r w:rsidRPr="00ED6412">
        <w:rPr>
          <w:lang w:eastAsia="en-US"/>
        </w:rPr>
        <w:t>Gas</w:t>
      </w:r>
      <w:r w:rsidR="003D5866" w:rsidRPr="00ED6412">
        <w:t>-fired power</w:t>
      </w:r>
      <w:r w:rsidRPr="00ED6412">
        <w:rPr>
          <w:lang w:eastAsia="en-US"/>
        </w:rPr>
        <w:t xml:space="preserve"> generation </w:t>
      </w:r>
      <w:r w:rsidR="00BC29DF" w:rsidRPr="00ED6412">
        <w:rPr>
          <w:lang w:eastAsia="en-US"/>
        </w:rPr>
        <w:t xml:space="preserve">usage </w:t>
      </w:r>
      <w:r w:rsidR="00516C28" w:rsidRPr="00ED6412">
        <w:rPr>
          <w:lang w:eastAsia="en-US"/>
        </w:rPr>
        <w:t>has rise</w:t>
      </w:r>
      <w:r w:rsidR="002E66F5" w:rsidRPr="00ED6412">
        <w:rPr>
          <w:lang w:eastAsia="en-US"/>
        </w:rPr>
        <w:t>n</w:t>
      </w:r>
      <w:r w:rsidRPr="00ED6412">
        <w:rPr>
          <w:lang w:eastAsia="en-US"/>
        </w:rPr>
        <w:t xml:space="preserve"> </w:t>
      </w:r>
      <w:r w:rsidR="00BC29DF" w:rsidRPr="00ED6412">
        <w:rPr>
          <w:lang w:eastAsia="en-US"/>
        </w:rPr>
        <w:t xml:space="preserve">in the UK </w:t>
      </w:r>
      <w:r w:rsidRPr="00ED6412">
        <w:rPr>
          <w:lang w:eastAsia="en-US"/>
        </w:rPr>
        <w:t>s</w:t>
      </w:r>
      <w:r w:rsidR="00D728F2" w:rsidRPr="00ED6412">
        <w:rPr>
          <w:lang w:eastAsia="en-US"/>
        </w:rPr>
        <w:t>ince the early 1990s</w:t>
      </w:r>
      <w:r w:rsidRPr="00ED6412">
        <w:rPr>
          <w:lang w:eastAsia="en-US"/>
        </w:rPr>
        <w:t xml:space="preserve"> </w:t>
      </w:r>
      <w:r w:rsidR="00616F93" w:rsidRPr="00ED6412">
        <w:rPr>
          <w:lang w:eastAsia="en-US"/>
        </w:rPr>
        <w:fldChar w:fldCharType="begin"/>
      </w:r>
      <w:r w:rsidR="000201C4">
        <w:rPr>
          <w:lang w:eastAsia="en-US"/>
        </w:rPr>
        <w:instrText xml:space="preserve"> ADDIN EN.CITE &lt;EndNote&gt;&lt;Cite&gt;&lt;Author&gt;DECC&lt;/Author&gt;&lt;Year&gt;2012&lt;/Year&gt;&lt;RecNum&gt;116&lt;/RecNum&gt;&lt;DisplayText&gt;[12]&lt;/DisplayText&gt;&lt;record&gt;&lt;rec-number&gt;116&lt;/rec-number&gt;&lt;foreign-keys&gt;&lt;key app="EN" db-id="wat2z5xv39zx9lefev2vrzeifd9dzfzsx50x" timestamp="0"&gt;116&lt;/key&gt;&lt;/foreign-keys&gt;&lt;ref-type name="Journal Article"&gt;17&lt;/ref-type&gt;&lt;contributors&gt;&lt;authors&gt;&lt;author&gt;DECC&lt;/author&gt;&lt;/authors&gt;&lt;/contributors&gt;&lt;titles&gt;&lt;title&gt;Gas Generation Strategy&lt;/title&gt;&lt;/titles&gt;&lt;dates&gt;&lt;year&gt;2012&lt;/year&gt;&lt;/dates&gt;&lt;urls&gt;&lt;related-urls&gt;&lt;url&gt;https://www.gov.uk/government/uploads/system/uploads/attachment_data/file/65654/7165-gas-generation-strategy.pdf&lt;/url&gt;&lt;/related-urls&gt;&lt;/urls&gt;&lt;/record&gt;&lt;/Cite&gt;&lt;/EndNote&gt;</w:instrText>
      </w:r>
      <w:r w:rsidR="00616F93" w:rsidRPr="00ED6412">
        <w:rPr>
          <w:lang w:eastAsia="en-US"/>
        </w:rPr>
        <w:fldChar w:fldCharType="separate"/>
      </w:r>
      <w:r w:rsidR="000201C4">
        <w:rPr>
          <w:noProof/>
          <w:lang w:eastAsia="en-US"/>
        </w:rPr>
        <w:t>[</w:t>
      </w:r>
      <w:hyperlink w:anchor="_ENREF_12" w:tooltip="DECC, 2012 #116" w:history="1">
        <w:r w:rsidR="00213BF8">
          <w:rPr>
            <w:noProof/>
            <w:lang w:eastAsia="en-US"/>
          </w:rPr>
          <w:t>12</w:t>
        </w:r>
      </w:hyperlink>
      <w:r w:rsidR="000201C4">
        <w:rPr>
          <w:noProof/>
          <w:lang w:eastAsia="en-US"/>
        </w:rPr>
        <w:t>]</w:t>
      </w:r>
      <w:r w:rsidR="00616F93" w:rsidRPr="00ED6412">
        <w:rPr>
          <w:lang w:eastAsia="en-US"/>
        </w:rPr>
        <w:fldChar w:fldCharType="end"/>
      </w:r>
      <w:r w:rsidR="00D728F2" w:rsidRPr="00ED6412">
        <w:rPr>
          <w:lang w:eastAsia="en-US"/>
        </w:rPr>
        <w:t xml:space="preserve">. </w:t>
      </w:r>
      <w:r w:rsidR="00516C28" w:rsidRPr="00ED6412">
        <w:rPr>
          <w:lang w:eastAsia="en-US"/>
        </w:rPr>
        <w:t>In 2016, there wa</w:t>
      </w:r>
      <w:r w:rsidR="00DD470D" w:rsidRPr="00ED6412">
        <w:rPr>
          <w:lang w:eastAsia="en-US"/>
        </w:rPr>
        <w:t xml:space="preserve">s about 32 GW </w:t>
      </w:r>
      <w:r w:rsidR="00592596" w:rsidRPr="00ED6412">
        <w:rPr>
          <w:lang w:eastAsia="en-US"/>
        </w:rPr>
        <w:t xml:space="preserve">Combined Cycle Gas Turbine (CCGT) </w:t>
      </w:r>
      <w:r w:rsidR="00DD470D" w:rsidRPr="00ED6412">
        <w:rPr>
          <w:lang w:eastAsia="en-US"/>
        </w:rPr>
        <w:t>capacity in the UK a</w:t>
      </w:r>
      <w:r w:rsidR="003D45B8" w:rsidRPr="00ED6412">
        <w:rPr>
          <w:lang w:eastAsia="en-US"/>
        </w:rPr>
        <w:t xml:space="preserve">nd 26 GW </w:t>
      </w:r>
      <w:r w:rsidR="00DD470D" w:rsidRPr="00ED6412">
        <w:rPr>
          <w:lang w:eastAsia="en-US"/>
        </w:rPr>
        <w:t xml:space="preserve">extra </w:t>
      </w:r>
      <w:r w:rsidR="004F3A17" w:rsidRPr="00ED6412">
        <w:rPr>
          <w:lang w:eastAsia="en-US"/>
        </w:rPr>
        <w:t>will be</w:t>
      </w:r>
      <w:r w:rsidR="003D45B8" w:rsidRPr="00ED6412">
        <w:rPr>
          <w:lang w:eastAsia="en-US"/>
        </w:rPr>
        <w:t xml:space="preserve"> deployed by 2030</w:t>
      </w:r>
      <w:r w:rsidR="00DD470D" w:rsidRPr="00ED6412">
        <w:rPr>
          <w:lang w:eastAsia="en-US"/>
        </w:rPr>
        <w:t xml:space="preserve"> </w:t>
      </w:r>
      <w:r w:rsidR="00131515" w:rsidRPr="00ED6412">
        <w:rPr>
          <w:lang w:eastAsia="en-US"/>
        </w:rPr>
        <w:fldChar w:fldCharType="begin"/>
      </w:r>
      <w:r w:rsidR="000201C4">
        <w:rPr>
          <w:lang w:eastAsia="en-US"/>
        </w:rPr>
        <w:instrText xml:space="preserve"> ADDIN EN.CITE &lt;EndNote&gt;&lt;Cite&gt;&lt;Author&gt;BEIS&lt;/Author&gt;&lt;Year&gt;2017&lt;/Year&gt;&lt;RecNum&gt;437&lt;/RecNum&gt;&lt;DisplayText&gt;[7, 12]&lt;/DisplayText&gt;&lt;record&gt;&lt;rec-number&gt;437&lt;/rec-number&gt;&lt;foreign-keys&gt;&lt;key app="EN" db-id="wat2z5xv39zx9lefev2vrzeifd9dzfzsx50x" timestamp="0"&gt;437&lt;/key&gt;&lt;/foreign-keys&gt;&lt;ref-type name="Journal Article"&gt;17&lt;/ref-type&gt;&lt;contributors&gt;&lt;authors&gt;&lt;author&gt;BEIS&lt;/author&gt;&lt;/authors&gt;&lt;/contributors&gt;&lt;titles&gt;&lt;title&gt;Digest of UK Energy Statistics (DUKES) 2017 Chapter 5: Electricity&lt;/title&gt;&lt;/titles&gt;&lt;dates&gt;&lt;year&gt;2017&lt;/year&gt;&lt;/dates&gt;&lt;urls&gt;&lt;/urls&gt;&lt;/record&gt;&lt;/Cite&gt;&lt;Cite&gt;&lt;Author&gt;DECC&lt;/Author&gt;&lt;Year&gt;2012&lt;/Year&gt;&lt;RecNum&gt;116&lt;/RecNum&gt;&lt;record&gt;&lt;rec-number&gt;116&lt;/rec-number&gt;&lt;foreign-keys&gt;&lt;key app="EN" db-id="wat2z5xv39zx9lefev2vrzeifd9dzfzsx50x" timestamp="0"&gt;116&lt;/key&gt;&lt;/foreign-keys&gt;&lt;ref-type name="Journal Article"&gt;17&lt;/ref-type&gt;&lt;contributors&gt;&lt;authors&gt;&lt;author&gt;DECC&lt;/author&gt;&lt;/authors&gt;&lt;/contributors&gt;&lt;titles&gt;&lt;title&gt;Gas Generation Strategy&lt;/title&gt;&lt;/titles&gt;&lt;dates&gt;&lt;year&gt;2012&lt;/year&gt;&lt;/dates&gt;&lt;urls&gt;&lt;related-urls&gt;&lt;url&gt;https://www.gov.uk/government/uploads/system/uploads/attachment_data/file/65654/7165-gas-generation-strategy.pdf&lt;/url&gt;&lt;/related-urls&gt;&lt;/urls&gt;&lt;/record&gt;&lt;/Cite&gt;&lt;/EndNote&gt;</w:instrText>
      </w:r>
      <w:r w:rsidR="00131515" w:rsidRPr="00ED6412">
        <w:rPr>
          <w:lang w:eastAsia="en-US"/>
        </w:rPr>
        <w:fldChar w:fldCharType="separate"/>
      </w:r>
      <w:r w:rsidR="000201C4">
        <w:rPr>
          <w:noProof/>
          <w:lang w:eastAsia="en-US"/>
        </w:rPr>
        <w:t>[</w:t>
      </w:r>
      <w:hyperlink w:anchor="_ENREF_7" w:tooltip="BEIS, 2017 #437" w:history="1">
        <w:r w:rsidR="00213BF8">
          <w:rPr>
            <w:noProof/>
            <w:lang w:eastAsia="en-US"/>
          </w:rPr>
          <w:t>7</w:t>
        </w:r>
      </w:hyperlink>
      <w:r w:rsidR="000201C4">
        <w:rPr>
          <w:noProof/>
          <w:lang w:eastAsia="en-US"/>
        </w:rPr>
        <w:t xml:space="preserve">, </w:t>
      </w:r>
      <w:hyperlink w:anchor="_ENREF_12" w:tooltip="DECC, 2012 #116" w:history="1">
        <w:r w:rsidR="00213BF8">
          <w:rPr>
            <w:noProof/>
            <w:lang w:eastAsia="en-US"/>
          </w:rPr>
          <w:t>12</w:t>
        </w:r>
      </w:hyperlink>
      <w:r w:rsidR="000201C4">
        <w:rPr>
          <w:noProof/>
          <w:lang w:eastAsia="en-US"/>
        </w:rPr>
        <w:t>]</w:t>
      </w:r>
      <w:r w:rsidR="00131515" w:rsidRPr="00ED6412">
        <w:rPr>
          <w:lang w:eastAsia="en-US"/>
        </w:rPr>
        <w:fldChar w:fldCharType="end"/>
      </w:r>
      <w:r w:rsidR="00C7294F" w:rsidRPr="00ED6412">
        <w:rPr>
          <w:lang w:eastAsia="en-US"/>
        </w:rPr>
        <w:t xml:space="preserve">, which </w:t>
      </w:r>
      <w:r w:rsidR="00516C28" w:rsidRPr="00ED6412">
        <w:rPr>
          <w:lang w:eastAsia="en-US"/>
        </w:rPr>
        <w:t>is an</w:t>
      </w:r>
      <w:r w:rsidR="004F3A17" w:rsidRPr="00ED6412">
        <w:rPr>
          <w:lang w:eastAsia="en-US"/>
        </w:rPr>
        <w:t xml:space="preserve"> increment </w:t>
      </w:r>
      <w:r w:rsidR="00516C28" w:rsidRPr="00ED6412">
        <w:rPr>
          <w:lang w:eastAsia="en-US"/>
        </w:rPr>
        <w:t>by</w:t>
      </w:r>
      <w:r w:rsidR="00C7294F" w:rsidRPr="00ED6412">
        <w:rPr>
          <w:lang w:eastAsia="en-US"/>
        </w:rPr>
        <w:t xml:space="preserve"> over 80%</w:t>
      </w:r>
      <w:r w:rsidR="003D45B8" w:rsidRPr="00ED6412">
        <w:rPr>
          <w:lang w:eastAsia="en-US"/>
        </w:rPr>
        <w:t>.</w:t>
      </w:r>
      <w:r w:rsidR="00E36D44" w:rsidRPr="00ED6412">
        <w:rPr>
          <w:lang w:eastAsia="en-US"/>
        </w:rPr>
        <w:t xml:space="preserve"> </w:t>
      </w:r>
      <w:r w:rsidR="004F3A17" w:rsidRPr="00ED6412">
        <w:rPr>
          <w:lang w:eastAsia="en-US"/>
        </w:rPr>
        <w:t>Therefore,</w:t>
      </w:r>
      <w:r w:rsidR="00592596" w:rsidRPr="00ED6412">
        <w:rPr>
          <w:lang w:eastAsia="en-US"/>
        </w:rPr>
        <w:t xml:space="preserve"> although the coal-fired generation will be reduced, </w:t>
      </w:r>
      <w:r w:rsidR="00CC03F0" w:rsidRPr="00ED6412">
        <w:rPr>
          <w:lang w:eastAsia="en-US"/>
        </w:rPr>
        <w:t xml:space="preserve">conventional power </w:t>
      </w:r>
      <w:r w:rsidR="00FD6DDF" w:rsidRPr="00ED6412">
        <w:rPr>
          <w:lang w:eastAsia="en-US"/>
        </w:rPr>
        <w:t xml:space="preserve">will </w:t>
      </w:r>
      <w:r w:rsidR="00CC03F0" w:rsidRPr="00ED6412">
        <w:rPr>
          <w:lang w:eastAsia="en-US"/>
        </w:rPr>
        <w:t>still</w:t>
      </w:r>
      <w:r w:rsidR="00FD6DDF" w:rsidRPr="00ED6412">
        <w:rPr>
          <w:lang w:eastAsia="en-US"/>
        </w:rPr>
        <w:t xml:space="preserve"> dominate</w:t>
      </w:r>
      <w:r w:rsidR="004F3A17" w:rsidRPr="00ED6412">
        <w:rPr>
          <w:lang w:eastAsia="en-US"/>
        </w:rPr>
        <w:t xml:space="preserve"> the </w:t>
      </w:r>
      <w:r w:rsidR="007E1E6F" w:rsidRPr="00ED6412">
        <w:rPr>
          <w:lang w:eastAsia="en-US"/>
        </w:rPr>
        <w:t>energy generation in the UK in the near future.</w:t>
      </w:r>
    </w:p>
    <w:p w14:paraId="4E38F6C5" w14:textId="32BDBAA7" w:rsidR="004F7530" w:rsidRPr="00ED6412" w:rsidRDefault="004F7530" w:rsidP="00A326F0">
      <w:pPr>
        <w:pStyle w:val="Heading4"/>
      </w:pPr>
      <w:bookmarkStart w:id="20" w:name="_Toc523347708"/>
      <w:r w:rsidRPr="00ED6412">
        <w:t>Renewable energy</w:t>
      </w:r>
      <w:bookmarkEnd w:id="20"/>
    </w:p>
    <w:p w14:paraId="62EE5DA6" w14:textId="089C999C" w:rsidR="00C73844" w:rsidRPr="00ED6412" w:rsidRDefault="00BE5DC0" w:rsidP="00D54257">
      <w:pPr>
        <w:rPr>
          <w:lang w:eastAsia="en-US"/>
        </w:rPr>
      </w:pPr>
      <w:r w:rsidRPr="00F612A1">
        <w:rPr>
          <w:lang w:eastAsia="en-US"/>
        </w:rPr>
        <w:t xml:space="preserve">More stringent </w:t>
      </w:r>
      <w:r w:rsidRPr="00ED6412">
        <w:rPr>
          <w:lang w:eastAsia="en-US"/>
        </w:rPr>
        <w:t xml:space="preserve">environmental pollution regulations urges drives </w:t>
      </w:r>
      <w:r w:rsidR="004D2D3F" w:rsidRPr="00ED6412">
        <w:rPr>
          <w:lang w:eastAsia="en-US"/>
        </w:rPr>
        <w:t>the increas</w:t>
      </w:r>
      <w:r w:rsidR="00DA2815" w:rsidRPr="00ED6412">
        <w:rPr>
          <w:lang w:eastAsia="en-US"/>
        </w:rPr>
        <w:t>e in the</w:t>
      </w:r>
      <w:r w:rsidR="004D2D3F" w:rsidRPr="00ED6412">
        <w:rPr>
          <w:lang w:eastAsia="en-US"/>
        </w:rPr>
        <w:t xml:space="preserve"> use of renewable resources as alternatives to conventional power generations and one of these renewable sources, which is widely used in th</w:t>
      </w:r>
      <w:r w:rsidR="00FB48ED" w:rsidRPr="00ED6412">
        <w:rPr>
          <w:lang w:eastAsia="en-US"/>
        </w:rPr>
        <w:t xml:space="preserve">e UK, is wind energy. </w:t>
      </w:r>
      <w:r w:rsidR="00C73844" w:rsidRPr="00ED6412">
        <w:t>The Department of Energy and Climate Change (DECC</w:t>
      </w:r>
      <w:r w:rsidR="00D7039F" w:rsidRPr="00ED6412">
        <w:t xml:space="preserve">, now </w:t>
      </w:r>
      <w:r w:rsidR="00AB3629" w:rsidRPr="00ED6412">
        <w:t xml:space="preserve">Department for Business, Energy &amp; Industrial Strategy, namely </w:t>
      </w:r>
      <w:r w:rsidR="00D7039F" w:rsidRPr="00ED6412">
        <w:t>BEIS</w:t>
      </w:r>
      <w:r w:rsidR="00C73844" w:rsidRPr="00ED6412">
        <w:t xml:space="preserve">) </w:t>
      </w:r>
      <w:r w:rsidR="004D2D3F" w:rsidRPr="00ED6412">
        <w:rPr>
          <w:lang w:eastAsia="en-US"/>
        </w:rPr>
        <w:t>indicated that in 2020, the UK can deliver 234</w:t>
      </w:r>
      <w:r w:rsidR="00FC23EE" w:rsidRPr="00ED6412">
        <w:rPr>
          <w:lang w:eastAsia="en-US"/>
        </w:rPr>
        <w:t> </w:t>
      </w:r>
      <w:r w:rsidR="004D2D3F" w:rsidRPr="00ED6412">
        <w:rPr>
          <w:lang w:eastAsia="en-US"/>
        </w:rPr>
        <w:t xml:space="preserve">TWh of renewable energy overall, which is 15% of the forecasted energy consumption. </w:t>
      </w:r>
      <w:r w:rsidRPr="00ED6412">
        <w:rPr>
          <w:lang w:eastAsia="en-US"/>
        </w:rPr>
        <w:t xml:space="preserve">In 2014, 20.3% of the renewable energy in the UK was supplied by wind </w:t>
      </w:r>
      <w:r w:rsidRPr="00ED6412">
        <w:rPr>
          <w:lang w:eastAsia="en-US"/>
        </w:rPr>
        <w:fldChar w:fldCharType="begin"/>
      </w:r>
      <w:r w:rsidR="000201C4">
        <w:rPr>
          <w:lang w:eastAsia="en-US"/>
        </w:rPr>
        <w:instrText xml:space="preserve"> ADDIN EN.CITE &lt;EndNote&gt;&lt;Cite&gt;&lt;Author&gt;DECC&lt;/Author&gt;&lt;Year&gt;2015&lt;/Year&gt;&lt;RecNum&gt;383&lt;/RecNum&gt;&lt;DisplayText&gt;[13]&lt;/DisplayText&gt;&lt;record&gt;&lt;rec-number&gt;383&lt;/rec-number&gt;&lt;foreign-keys&gt;&lt;key app="EN" db-id="wat2z5xv39zx9lefev2vrzeifd9dzfzsx50x" timestamp="0"&gt;383&lt;/key&gt;&lt;/foreign-keys&gt;&lt;ref-type name="Journal Article"&gt;17&lt;/ref-type&gt;&lt;contributors&gt;&lt;authors&gt;&lt;author&gt;DECC&lt;/author&gt;&lt;/authors&gt;&lt;/contributors&gt;&lt;titles&gt;&lt;title&gt;Digest of UK Energy Statistics (DUKES) 2015 Chapter 6: renewable sources of energy&lt;/title&gt;&lt;/titles&gt;&lt;dates&gt;&lt;year&gt;2015&lt;/year&gt;&lt;/dates&gt;&lt;urls&gt;&lt;/urls&gt;&lt;/record&gt;&lt;/Cite&gt;&lt;/EndNote&gt;</w:instrText>
      </w:r>
      <w:r w:rsidRPr="00ED6412">
        <w:rPr>
          <w:lang w:eastAsia="en-US"/>
        </w:rPr>
        <w:fldChar w:fldCharType="separate"/>
      </w:r>
      <w:r w:rsidR="000201C4">
        <w:rPr>
          <w:noProof/>
          <w:lang w:eastAsia="en-US"/>
        </w:rPr>
        <w:t>[</w:t>
      </w:r>
      <w:hyperlink w:anchor="_ENREF_13" w:tooltip="DECC, 2015 #383" w:history="1">
        <w:r w:rsidR="00213BF8">
          <w:rPr>
            <w:noProof/>
            <w:lang w:eastAsia="en-US"/>
          </w:rPr>
          <w:t>13</w:t>
        </w:r>
      </w:hyperlink>
      <w:r w:rsidR="000201C4">
        <w:rPr>
          <w:noProof/>
          <w:lang w:eastAsia="en-US"/>
        </w:rPr>
        <w:t>]</w:t>
      </w:r>
      <w:r w:rsidRPr="00ED6412">
        <w:rPr>
          <w:lang w:eastAsia="en-US"/>
        </w:rPr>
        <w:fldChar w:fldCharType="end"/>
      </w:r>
      <w:r w:rsidRPr="00ED6412">
        <w:rPr>
          <w:lang w:eastAsia="en-US"/>
        </w:rPr>
        <w:t>, and by 2020, wind energy will supply 57 to 90</w:t>
      </w:r>
      <w:r w:rsidRPr="00ED6412">
        <w:rPr>
          <w:rFonts w:ascii="Gadugi" w:hAnsi="Gadugi"/>
          <w:lang w:eastAsia="en-US"/>
        </w:rPr>
        <w:t> </w:t>
      </w:r>
      <w:r w:rsidRPr="00ED6412">
        <w:rPr>
          <w:lang w:eastAsia="en-US"/>
        </w:rPr>
        <w:t>TWh, which is between 24% to 38% of the total renewable energy in the UK</w:t>
      </w:r>
      <w:r w:rsidR="004D2D3F" w:rsidRPr="00ED6412">
        <w:rPr>
          <w:lang w:eastAsia="en-US"/>
        </w:rPr>
        <w:t>.</w:t>
      </w:r>
    </w:p>
    <w:p w14:paraId="062C41E7" w14:textId="4F7230C4" w:rsidR="004F7530" w:rsidRPr="00ED6412" w:rsidRDefault="004F7530" w:rsidP="00A326F0">
      <w:pPr>
        <w:pStyle w:val="Heading4"/>
      </w:pPr>
      <w:bookmarkStart w:id="21" w:name="_Toc523347709"/>
      <w:r w:rsidRPr="00ED6412">
        <w:t>Energy storage</w:t>
      </w:r>
      <w:r w:rsidR="003C1ADD" w:rsidRPr="00ED6412">
        <w:t xml:space="preserve"> in renewable energy systems</w:t>
      </w:r>
      <w:bookmarkEnd w:id="21"/>
    </w:p>
    <w:p w14:paraId="0162872A" w14:textId="71E6D668" w:rsidR="001C5054" w:rsidRPr="00ED6412" w:rsidRDefault="0082262D" w:rsidP="0082262D">
      <w:bookmarkStart w:id="22" w:name="_Toc420596678"/>
      <w:bookmarkStart w:id="23" w:name="_Toc310605573"/>
      <w:bookmarkStart w:id="24" w:name="_Toc310605868"/>
      <w:r w:rsidRPr="00ED6412">
        <w:t xml:space="preserve">With the increasing installed renewable power into power grids, especially the variable renewable energy (VRE) with low dispatchability, high variability and low predictability, such as wind and solar PV </w:t>
      </w:r>
      <w:r w:rsidR="00A71AAA" w:rsidRPr="00ED6412">
        <w:t xml:space="preserve">with inherent intermittent nature </w:t>
      </w:r>
      <w:r w:rsidRPr="00ED6412">
        <w:fldChar w:fldCharType="begin">
          <w:fldData xml:space="preserve">PEVuZE5vdGU+PENpdGU+PEF1dGhvcj5ERUNDPC9BdXRob3I+PFllYXI+MjAxNTwvWWVhcj48UmVj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</w:fldData>
        </w:fldChar>
      </w:r>
      <w:r w:rsidR="000201C4">
        <w:instrText xml:space="preserve"> ADDIN EN.CITE </w:instrText>
      </w:r>
      <w:r w:rsidR="000201C4">
        <w:fldChar w:fldCharType="begin">
          <w:fldData xml:space="preserve">PEVuZE5vdGU+PENpdGU+PEF1dGhvcj5ERUNDPC9BdXRob3I+PFllYXI+MjAxNTwvWWVhcj48UmVj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</w:fldData>
        </w:fldChar>
      </w:r>
      <w:r w:rsidR="000201C4">
        <w:instrText xml:space="preserve"> ADDIN EN.CITE.DATA </w:instrText>
      </w:r>
      <w:r w:rsidR="000201C4">
        <w:fldChar w:fldCharType="end"/>
      </w:r>
      <w:r w:rsidRPr="00ED6412">
        <w:fldChar w:fldCharType="separate"/>
      </w:r>
      <w:r w:rsidR="000201C4">
        <w:rPr>
          <w:noProof/>
        </w:rPr>
        <w:t>[</w:t>
      </w:r>
      <w:hyperlink w:anchor="_ENREF_13" w:tooltip="DECC, 2015 #383" w:history="1">
        <w:r w:rsidR="00213BF8">
          <w:rPr>
            <w:noProof/>
          </w:rPr>
          <w:t>13-15</w:t>
        </w:r>
      </w:hyperlink>
      <w:r w:rsidR="000201C4">
        <w:rPr>
          <w:noProof/>
        </w:rPr>
        <w:t>]</w:t>
      </w:r>
      <w:r w:rsidRPr="00ED6412">
        <w:fldChar w:fldCharType="end"/>
      </w:r>
      <w:r w:rsidRPr="00ED6412">
        <w:t xml:space="preserve">, </w:t>
      </w:r>
      <w:r w:rsidR="00A71AAA" w:rsidRPr="00ED6412">
        <w:lastRenderedPageBreak/>
        <w:t xml:space="preserve">the grid-connected VRE may cause power fluctuation and voltage </w:t>
      </w:r>
      <w:r w:rsidR="007766C0" w:rsidRPr="00ED6412">
        <w:t>instability</w:t>
      </w:r>
      <w:r w:rsidR="00A71AAA" w:rsidRPr="00ED6412">
        <w:t xml:space="preserve">. Therefore, </w:t>
      </w:r>
      <w:r w:rsidRPr="00ED6412">
        <w:t xml:space="preserve">the reliability and stability of the power grid </w:t>
      </w:r>
      <w:r w:rsidR="00344534" w:rsidRPr="00ED6412">
        <w:t>has been</w:t>
      </w:r>
      <w:r w:rsidRPr="00ED6412">
        <w:t xml:space="preserve"> reduced</w:t>
      </w:r>
      <w:r w:rsidR="001701ED" w:rsidRPr="00ED6412">
        <w:t xml:space="preserve"> </w:t>
      </w:r>
      <w:r w:rsidRPr="00ED6412">
        <w:fldChar w:fldCharType="begin">
          <w:fldData xml:space="preserve">PEVuZE5vdGU+PENpdGU+PEF1dGhvcj5WdTwvQXV0aG9yPjxZZWFyPjIwMTY8L1llYXI+PFJlY051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</w:fldData>
        </w:fldChar>
      </w:r>
      <w:r w:rsidR="000201C4">
        <w:instrText xml:space="preserve"> ADDIN EN.CITE </w:instrText>
      </w:r>
      <w:r w:rsidR="000201C4">
        <w:fldChar w:fldCharType="begin">
          <w:fldData xml:space="preserve">PEVuZE5vdGU+PENpdGU+PEF1dGhvcj5WdTwvQXV0aG9yPjxZZWFyPjIwMTY8L1llYXI+PFJlY051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</w:fldData>
        </w:fldChar>
      </w:r>
      <w:r w:rsidR="000201C4">
        <w:instrText xml:space="preserve"> ADDIN EN.CITE.DATA </w:instrText>
      </w:r>
      <w:r w:rsidR="000201C4">
        <w:fldChar w:fldCharType="end"/>
      </w:r>
      <w:r w:rsidRPr="00ED6412">
        <w:fldChar w:fldCharType="separate"/>
      </w:r>
      <w:r w:rsidR="000201C4">
        <w:rPr>
          <w:noProof/>
        </w:rPr>
        <w:t>[</w:t>
      </w:r>
      <w:hyperlink w:anchor="_ENREF_16" w:tooltip="Vu, 2016 #433" w:history="1">
        <w:r w:rsidR="00213BF8">
          <w:rPr>
            <w:noProof/>
          </w:rPr>
          <w:t>16-20</w:t>
        </w:r>
      </w:hyperlink>
      <w:r w:rsidR="000201C4">
        <w:rPr>
          <w:noProof/>
        </w:rPr>
        <w:t>]</w:t>
      </w:r>
      <w:r w:rsidRPr="00ED6412">
        <w:fldChar w:fldCharType="end"/>
      </w:r>
      <w:r w:rsidRPr="00ED6412">
        <w:t xml:space="preserve">. However, </w:t>
      </w:r>
      <w:r w:rsidR="00FB48ED" w:rsidRPr="00ED6412">
        <w:t xml:space="preserve">the </w:t>
      </w:r>
      <w:r w:rsidRPr="00ED6412">
        <w:t xml:space="preserve">Energy Storage System (ESS) </w:t>
      </w:r>
      <w:r w:rsidR="003C1ADD" w:rsidRPr="00ED6412">
        <w:t xml:space="preserve">in renewable energy systems increases the robustness of </w:t>
      </w:r>
      <w:r w:rsidRPr="00ED6412">
        <w:t xml:space="preserve">the energy system </w:t>
      </w:r>
      <w:r w:rsidR="003C1ADD" w:rsidRPr="00ED6412">
        <w:t>and mitigate</w:t>
      </w:r>
      <w:r w:rsidR="00FB48ED" w:rsidRPr="00ED6412">
        <w:t>s the</w:t>
      </w:r>
      <w:r w:rsidR="003C1ADD" w:rsidRPr="00ED6412">
        <w:t xml:space="preserve"> renewable power variations </w:t>
      </w:r>
      <w:r w:rsidR="00AA3E8F" w:rsidRPr="00ED6412">
        <w:t xml:space="preserve">by absorbing and releasing energy when VRE </w:t>
      </w:r>
      <w:r w:rsidR="00B9425E" w:rsidRPr="00ED6412">
        <w:t xml:space="preserve">is </w:t>
      </w:r>
      <w:r w:rsidR="00AA3E8F" w:rsidRPr="00ED6412">
        <w:t>required and provid</w:t>
      </w:r>
      <w:r w:rsidR="00B9425E" w:rsidRPr="00ED6412">
        <w:t>es</w:t>
      </w:r>
      <w:r w:rsidR="00AA3E8F" w:rsidRPr="00ED6412">
        <w:t xml:space="preserve"> ancillary service for voltage and frequency stability in the grid </w:t>
      </w:r>
      <w:r w:rsidRPr="00ED6412">
        <w:fldChar w:fldCharType="begin"/>
      </w:r>
      <w:r w:rsidR="000201C4">
        <w:instrText xml:space="preserve"> ADDIN EN.CITE &lt;EndNote&gt;&lt;Cite&gt;&lt;Author&gt;Association&lt;/Author&gt;&lt;Year&gt;2015&lt;/Year&gt;&lt;RecNum&gt;368&lt;/RecNum&gt;&lt;DisplayText&gt;[18, 19, 21]&lt;/DisplayText&gt;&lt;record&gt;&lt;rec-number&gt;368&lt;/rec-number&gt;&lt;foreign-keys&gt;&lt;key app="EN" db-id="wat2z5xv39zx9lefev2vrzeifd9dzfzsx50x" timestamp="0"&gt;368&lt;/key&gt;&lt;/foreign-keys&gt;&lt;ref-type name="Journal Article"&gt;17&lt;/ref-type&gt;&lt;contributors&gt;&lt;authors&gt;&lt;author&gt;Renewable Energy Association&lt;/author&gt;&lt;/authors&gt;&lt;/contributors&gt;&lt;titles&gt;&lt;title&gt;Energy Storage in the UK An Overview&lt;/title&gt;&lt;/titles&gt;&lt;dates&gt;&lt;year&gt;2015&lt;/year&gt;&lt;/dates&gt;&lt;urls&gt;&lt;related-urls&gt;&lt;url&gt;https://www.r-e-a.net/upload/rea_uk_energy_storage_report_november_2015_-_final.pdf&lt;/url&gt;&lt;/related-urls&gt;&lt;/urls&gt;&lt;/record&gt;&lt;/Cite&gt;&lt;Cite&gt;&lt;Author&gt;Association&lt;/Author&gt;&lt;Year&gt;2016&lt;/Year&gt;&lt;RecNum&gt;372&lt;/RecNum&gt;&lt;record&gt;&lt;rec-number&gt;372&lt;/rec-number&gt;&lt;foreign-keys&gt;&lt;key app="EN" db-id="wat2z5xv39zx9lefev2vrzeifd9dzfzsx50x" timestamp="0"&gt;372&lt;/key&gt;&lt;/foreign-keys&gt;&lt;ref-type name="Journal Article"&gt;17&lt;/ref-type&gt;&lt;contributors&gt;&lt;authors&gt;&lt;author&gt;Renewable Energy Association&lt;/author&gt;&lt;/authors&gt;&lt;/contributors&gt;&lt;titles&gt;&lt;title&gt;Energy storage in the UK An Overview 2nd Edition&lt;/title&gt;&lt;/titles&gt;&lt;dates&gt;&lt;year&gt;2016&lt;/year&gt;&lt;/dates&gt;&lt;urls&gt;&lt;/urls&gt;&lt;/record&gt;&lt;/Cite&gt;&lt;Cite&gt;&lt;Author&gt;Roberts&lt;/Author&gt;&lt;Year&gt;2011&lt;/Year&gt;&lt;RecNum&gt;435&lt;/RecNum&gt;&lt;record&gt;&lt;rec-number&gt;435&lt;/rec-number&gt;&lt;foreign-keys&gt;&lt;key app="EN" db-id="wat2z5xv39zx9lefev2vrzeifd9dzfzsx50x" timestamp="0"&gt;435&lt;/key&gt;&lt;/foreign-keys&gt;&lt;ref-type name="Journal Article"&gt;17&lt;/ref-type&gt;&lt;contributors&gt;&lt;authors&gt;&lt;author&gt;Roberts, Bradford P&lt;/author&gt;&lt;author&gt;Sandberg, Chet&lt;/author&gt;&lt;/authors&gt;&lt;/contributors&gt;&lt;titles&gt;&lt;title&gt;The role of energy storage in development of smart grids&lt;/title&gt;&lt;secondary-title&gt;Proceedings of the IEEE&lt;/secondary-title&gt;&lt;/titles&gt;&lt;pages&gt;1139-1144&lt;/pages&gt;&lt;volume&gt;99&lt;/volume&gt;&lt;number&gt;6&lt;/number&gt;&lt;dates&gt;&lt;year&gt;2011&lt;/year&gt;&lt;/dates&gt;&lt;isbn&gt;0018-9219&lt;/isbn&gt;&lt;urls&gt;&lt;/urls&gt;&lt;/record&gt;&lt;/Cite&gt;&lt;/EndNote&gt;</w:instrText>
      </w:r>
      <w:r w:rsidRPr="00ED6412">
        <w:fldChar w:fldCharType="separate"/>
      </w:r>
      <w:r w:rsidR="000201C4">
        <w:rPr>
          <w:noProof/>
        </w:rPr>
        <w:t>[</w:t>
      </w:r>
      <w:hyperlink w:anchor="_ENREF_18" w:tooltip="Association, 2015 #368" w:history="1">
        <w:r w:rsidR="00213BF8">
          <w:rPr>
            <w:noProof/>
          </w:rPr>
          <w:t>18</w:t>
        </w:r>
      </w:hyperlink>
      <w:r w:rsidR="000201C4">
        <w:rPr>
          <w:noProof/>
        </w:rPr>
        <w:t xml:space="preserve">, </w:t>
      </w:r>
      <w:hyperlink w:anchor="_ENREF_19" w:tooltip="Association, 2016 #372" w:history="1">
        <w:r w:rsidR="00213BF8">
          <w:rPr>
            <w:noProof/>
          </w:rPr>
          <w:t>19</w:t>
        </w:r>
      </w:hyperlink>
      <w:r w:rsidR="000201C4">
        <w:rPr>
          <w:noProof/>
        </w:rPr>
        <w:t xml:space="preserve">, </w:t>
      </w:r>
      <w:hyperlink w:anchor="_ENREF_21" w:tooltip="Roberts, 2011 #435" w:history="1">
        <w:r w:rsidR="00213BF8">
          <w:rPr>
            <w:noProof/>
          </w:rPr>
          <w:t>21</w:t>
        </w:r>
      </w:hyperlink>
      <w:r w:rsidR="000201C4">
        <w:rPr>
          <w:noProof/>
        </w:rPr>
        <w:t>]</w:t>
      </w:r>
      <w:r w:rsidRPr="00ED6412">
        <w:fldChar w:fldCharType="end"/>
      </w:r>
      <w:r w:rsidRPr="00ED6412">
        <w:t xml:space="preserve">.  </w:t>
      </w:r>
    </w:p>
    <w:p w14:paraId="2B8A4B7C" w14:textId="125B743E" w:rsidR="005C4F0E" w:rsidRPr="00ED6412" w:rsidRDefault="00E72257" w:rsidP="00581250">
      <w:r w:rsidRPr="00ED6412">
        <w:t>Up to 2015</w:t>
      </w:r>
      <w:r w:rsidR="00581250" w:rsidRPr="00ED6412">
        <w:t xml:space="preserve">, there </w:t>
      </w:r>
      <w:r w:rsidR="00FB48ED" w:rsidRPr="00ED6412">
        <w:t>w</w:t>
      </w:r>
      <w:r w:rsidR="00344534" w:rsidRPr="00ED6412">
        <w:t>as</w:t>
      </w:r>
      <w:r w:rsidR="00581250" w:rsidRPr="00ED6412">
        <w:t xml:space="preserve"> 33 GWh</w:t>
      </w:r>
      <w:r w:rsidRPr="00ED6412">
        <w:t xml:space="preserve"> </w:t>
      </w:r>
      <w:r w:rsidR="005610F6" w:rsidRPr="00ED6412">
        <w:t xml:space="preserve">of </w:t>
      </w:r>
      <w:r w:rsidRPr="00ED6412">
        <w:t xml:space="preserve">ESS capacity </w:t>
      </w:r>
      <w:r w:rsidR="00F96217" w:rsidRPr="00ED6412">
        <w:t xml:space="preserve">and 27 ESS projects </w:t>
      </w:r>
      <w:r w:rsidR="003276FA" w:rsidRPr="00ED6412">
        <w:t>in the UK</w:t>
      </w:r>
      <w:r w:rsidR="00FB48ED" w:rsidRPr="00ED6412">
        <w:t xml:space="preserve"> and</w:t>
      </w:r>
      <w:r w:rsidR="003276FA" w:rsidRPr="00ED6412">
        <w:t xml:space="preserve"> </w:t>
      </w:r>
      <w:r w:rsidR="00504506" w:rsidRPr="00ED6412">
        <w:t xml:space="preserve">15 of </w:t>
      </w:r>
      <w:r w:rsidR="00F96217" w:rsidRPr="00ED6412">
        <w:t xml:space="preserve">these projects </w:t>
      </w:r>
      <w:r w:rsidR="00FB48ED" w:rsidRPr="00ED6412">
        <w:t>we</w:t>
      </w:r>
      <w:r w:rsidR="00504506" w:rsidRPr="00ED6412">
        <w:t xml:space="preserve">re used </w:t>
      </w:r>
      <w:r w:rsidR="00455FF9" w:rsidRPr="00ED6412">
        <w:t>for</w:t>
      </w:r>
      <w:r w:rsidR="00504506" w:rsidRPr="00ED6412">
        <w:t xml:space="preserve"> renewable energy time shift</w:t>
      </w:r>
      <w:r w:rsidR="00581250" w:rsidRPr="00ED6412">
        <w:t xml:space="preserve"> </w:t>
      </w:r>
      <w:r w:rsidR="00313FCC" w:rsidRPr="00ED6412">
        <w:fldChar w:fldCharType="begin"/>
      </w:r>
      <w:r w:rsidR="000201C4">
        <w:instrText xml:space="preserve"> ADDIN EN.CITE &lt;EndNote&gt;&lt;Cite&gt;&lt;Author&gt;Association&lt;/Author&gt;&lt;Year&gt;2015&lt;/Year&gt;&lt;RecNum&gt;368&lt;/RecNum&gt;&lt;DisplayText&gt;[18]&lt;/DisplayText&gt;&lt;record&gt;&lt;rec-number&gt;368&lt;/rec-number&gt;&lt;foreign-keys&gt;&lt;key app="EN" db-id="wat2z5xv39zx9lefev2vrzeifd9dzfzsx50x" timestamp="0"&gt;368&lt;/key&gt;&lt;/foreign-keys&gt;&lt;ref-type name="Journal Article"&gt;17&lt;/ref-type&gt;&lt;contributors&gt;&lt;authors&gt;&lt;author&gt;Renewable Energy Association&lt;/author&gt;&lt;/authors&gt;&lt;/contributors&gt;&lt;titles&gt;&lt;title&gt;Energy Storage in the UK An Overview&lt;/title&gt;&lt;/titles&gt;&lt;dates&gt;&lt;year&gt;2015&lt;/year&gt;&lt;/dates&gt;&lt;urls&gt;&lt;related-urls&gt;&lt;url&gt;https://www.r-e-a.net/upload/rea_uk_energy_storage_report_november_2015_-_final.pdf&lt;/url&gt;&lt;/related-urls&gt;&lt;/urls&gt;&lt;/record&gt;&lt;/Cite&gt;&lt;/EndNote&gt;</w:instrText>
      </w:r>
      <w:r w:rsidR="00313FCC" w:rsidRPr="00ED6412">
        <w:fldChar w:fldCharType="separate"/>
      </w:r>
      <w:r w:rsidR="000201C4">
        <w:rPr>
          <w:noProof/>
        </w:rPr>
        <w:t>[</w:t>
      </w:r>
      <w:hyperlink w:anchor="_ENREF_18" w:tooltip="Association, 2015 #368" w:history="1">
        <w:r w:rsidR="00213BF8">
          <w:rPr>
            <w:noProof/>
          </w:rPr>
          <w:t>18</w:t>
        </w:r>
      </w:hyperlink>
      <w:r w:rsidR="000201C4">
        <w:rPr>
          <w:noProof/>
        </w:rPr>
        <w:t>]</w:t>
      </w:r>
      <w:r w:rsidR="00313FCC" w:rsidRPr="00ED6412">
        <w:fldChar w:fldCharType="end"/>
      </w:r>
      <w:r w:rsidR="00504506" w:rsidRPr="00ED6412">
        <w:t>.</w:t>
      </w:r>
      <w:r w:rsidRPr="00ED6412">
        <w:t xml:space="preserve"> </w:t>
      </w:r>
    </w:p>
    <w:p w14:paraId="37AD5117" w14:textId="443B24B0" w:rsidR="0034605C" w:rsidRPr="00ED6412" w:rsidRDefault="0034605C" w:rsidP="001E3750">
      <w:pPr>
        <w:pStyle w:val="Heading3"/>
        <w:rPr>
          <w:rFonts w:ascii="Times New Roman" w:hAnsi="Times New Roman" w:cs="Times New Roman"/>
        </w:rPr>
      </w:pPr>
      <w:bookmarkStart w:id="25" w:name="_Toc523347710"/>
      <w:r w:rsidRPr="00ED6412">
        <w:t xml:space="preserve">Energy policy </w:t>
      </w:r>
      <w:r w:rsidRPr="00ED6412">
        <w:rPr>
          <w:rFonts w:ascii="Times New Roman" w:hAnsi="Times New Roman" w:cs="Times New Roman"/>
        </w:rPr>
        <w:t>in the UK</w:t>
      </w:r>
      <w:bookmarkEnd w:id="25"/>
    </w:p>
    <w:p w14:paraId="495E0489" w14:textId="027C3F55" w:rsidR="00286013" w:rsidRPr="00ED6412" w:rsidRDefault="003878B8" w:rsidP="00641367">
      <w:pPr>
        <w:rPr>
          <w:rFonts w:eastAsiaTheme="majorEastAsia"/>
          <w:lang w:eastAsia="en-US"/>
        </w:rPr>
      </w:pPr>
      <w:r w:rsidRPr="00ED6412">
        <w:rPr>
          <w:rFonts w:eastAsiaTheme="majorEastAsia"/>
          <w:lang w:eastAsia="en-US"/>
        </w:rPr>
        <w:t xml:space="preserve">The current energy policy in the UK is </w:t>
      </w:r>
      <w:r w:rsidR="000168A9" w:rsidRPr="00ED6412">
        <w:rPr>
          <w:rFonts w:eastAsiaTheme="majorEastAsia"/>
          <w:lang w:eastAsia="en-US"/>
        </w:rPr>
        <w:t xml:space="preserve">the </w:t>
      </w:r>
      <w:r w:rsidRPr="00ED6412">
        <w:rPr>
          <w:rFonts w:eastAsiaTheme="majorEastAsia"/>
          <w:lang w:eastAsia="en-US"/>
        </w:rPr>
        <w:t xml:space="preserve">Energy Act 2013 </w:t>
      </w:r>
      <w:r w:rsidR="00804A33" w:rsidRPr="00ED6412">
        <w:rPr>
          <w:rFonts w:eastAsiaTheme="majorEastAsia"/>
          <w:lang w:eastAsia="en-US"/>
        </w:rPr>
        <w:fldChar w:fldCharType="begin"/>
      </w:r>
      <w:r w:rsidR="000201C4">
        <w:rPr>
          <w:rFonts w:eastAsiaTheme="majorEastAsia"/>
          <w:lang w:eastAsia="en-US"/>
        </w:rPr>
        <w:instrText xml:space="preserve"> ADDIN EN.CITE &lt;EndNote&gt;&lt;Cite&gt;&lt;Author&gt;Legislation.gov.uk&lt;/Author&gt;&lt;Year&gt;2013&lt;/Year&gt;&lt;RecNum&gt;456&lt;/RecNum&gt;&lt;DisplayText&gt;[22]&lt;/DisplayText&gt;&lt;record&gt;&lt;rec-number&gt;456&lt;/rec-number&gt;&lt;foreign-keys&gt;&lt;key app="EN" db-id="wat2z5xv39zx9lefev2vrzeifd9dzfzsx50x" timestamp="0"&gt;456&lt;/key&gt;&lt;/foreign-keys&gt;&lt;ref-type name="Web Page"&gt;12&lt;/ref-type&gt;&lt;contributors&gt;&lt;authors&gt;&lt;author&gt;Legislation.gov.uk&lt;/author&gt;&lt;/authors&gt;&lt;/contributors&gt;&lt;titles&gt;&lt;title&gt;Energy Act 2013&lt;/title&gt;&lt;/titles&gt;&lt;volume&gt;2017&lt;/volume&gt;&lt;number&gt;28 December&lt;/number&gt;&lt;dates&gt;&lt;year&gt;2013&lt;/year&gt;&lt;/dates&gt;&lt;urls&gt;&lt;related-urls&gt;&lt;url&gt;https://www.legislation.gov.uk/ukpga/2013/32/introduction&lt;/url&gt;&lt;/related-urls&gt;&lt;/urls&gt;&lt;/record&gt;&lt;/Cite&gt;&lt;/EndNote&gt;</w:instrText>
      </w:r>
      <w:r w:rsidR="00804A33" w:rsidRPr="00ED6412">
        <w:rPr>
          <w:rFonts w:eastAsiaTheme="majorEastAsia"/>
          <w:lang w:eastAsia="en-US"/>
        </w:rPr>
        <w:fldChar w:fldCharType="separate"/>
      </w:r>
      <w:r w:rsidR="000201C4">
        <w:rPr>
          <w:rFonts w:eastAsiaTheme="majorEastAsia"/>
          <w:noProof/>
          <w:lang w:eastAsia="en-US"/>
        </w:rPr>
        <w:t>[</w:t>
      </w:r>
      <w:hyperlink w:anchor="_ENREF_22" w:tooltip="Legislation.gov.uk, 2013 #456" w:history="1">
        <w:r w:rsidR="00213BF8">
          <w:rPr>
            <w:rFonts w:eastAsiaTheme="majorEastAsia"/>
            <w:noProof/>
            <w:lang w:eastAsia="en-US"/>
          </w:rPr>
          <w:t>22</w:t>
        </w:r>
      </w:hyperlink>
      <w:r w:rsidR="000201C4">
        <w:rPr>
          <w:rFonts w:eastAsiaTheme="majorEastAsia"/>
          <w:noProof/>
          <w:lang w:eastAsia="en-US"/>
        </w:rPr>
        <w:t>]</w:t>
      </w:r>
      <w:r w:rsidR="00804A33" w:rsidRPr="00ED6412">
        <w:rPr>
          <w:rFonts w:eastAsiaTheme="majorEastAsia"/>
          <w:lang w:eastAsia="en-US"/>
        </w:rPr>
        <w:fldChar w:fldCharType="end"/>
      </w:r>
      <w:r w:rsidR="00DB1215" w:rsidRPr="00ED6412">
        <w:rPr>
          <w:rFonts w:eastAsiaTheme="majorEastAsia"/>
          <w:lang w:eastAsia="en-US"/>
        </w:rPr>
        <w:t>, which set</w:t>
      </w:r>
      <w:r w:rsidR="00FB48ED" w:rsidRPr="00ED6412">
        <w:rPr>
          <w:rFonts w:eastAsiaTheme="majorEastAsia"/>
          <w:lang w:eastAsia="en-US"/>
        </w:rPr>
        <w:t>s</w:t>
      </w:r>
      <w:r w:rsidR="00DB1215" w:rsidRPr="00ED6412">
        <w:rPr>
          <w:rFonts w:eastAsiaTheme="majorEastAsia"/>
          <w:lang w:eastAsia="en-US"/>
        </w:rPr>
        <w:t xml:space="preserve"> a decarbonisation target</w:t>
      </w:r>
      <w:r w:rsidR="00804A33" w:rsidRPr="00ED6412">
        <w:rPr>
          <w:rFonts w:eastAsiaTheme="majorEastAsia"/>
          <w:lang w:eastAsia="en-US"/>
        </w:rPr>
        <w:t xml:space="preserve"> </w:t>
      </w:r>
      <w:r w:rsidR="00FB48ED" w:rsidRPr="00ED6412">
        <w:rPr>
          <w:rFonts w:eastAsiaTheme="majorEastAsia"/>
          <w:lang w:eastAsia="en-US"/>
        </w:rPr>
        <w:t>for</w:t>
      </w:r>
      <w:r w:rsidR="000168A9" w:rsidRPr="00ED6412">
        <w:rPr>
          <w:rFonts w:eastAsiaTheme="majorEastAsia"/>
          <w:lang w:eastAsia="en-US"/>
        </w:rPr>
        <w:t xml:space="preserve"> the UK energy system</w:t>
      </w:r>
      <w:r w:rsidRPr="00ED6412">
        <w:rPr>
          <w:rFonts w:eastAsiaTheme="majorEastAsia"/>
          <w:lang w:eastAsia="en-US"/>
        </w:rPr>
        <w:t xml:space="preserve">. </w:t>
      </w:r>
      <w:r w:rsidR="00DB1215" w:rsidRPr="00ED6412">
        <w:rPr>
          <w:rFonts w:eastAsiaTheme="majorEastAsia"/>
          <w:lang w:eastAsia="en-US"/>
        </w:rPr>
        <w:t>Moreover, t</w:t>
      </w:r>
      <w:r w:rsidR="00641367" w:rsidRPr="00ED6412">
        <w:rPr>
          <w:rFonts w:eastAsiaTheme="majorEastAsia"/>
          <w:lang w:eastAsia="en-US"/>
        </w:rPr>
        <w:t xml:space="preserve">he UK government </w:t>
      </w:r>
      <w:r w:rsidR="00FB48ED" w:rsidRPr="00ED6412">
        <w:rPr>
          <w:rFonts w:eastAsiaTheme="majorEastAsia"/>
          <w:lang w:eastAsia="en-US"/>
        </w:rPr>
        <w:t xml:space="preserve">is </w:t>
      </w:r>
      <w:r w:rsidR="00641367" w:rsidRPr="00ED6412">
        <w:rPr>
          <w:rFonts w:eastAsiaTheme="majorEastAsia"/>
          <w:lang w:eastAsia="en-US"/>
        </w:rPr>
        <w:t>committed</w:t>
      </w:r>
      <w:r w:rsidR="005F7041" w:rsidRPr="00ED6412">
        <w:rPr>
          <w:rFonts w:eastAsiaTheme="majorEastAsia"/>
          <w:lang w:eastAsia="en-US"/>
        </w:rPr>
        <w:t xml:space="preserve"> </w:t>
      </w:r>
      <w:r w:rsidR="00FB48ED" w:rsidRPr="00ED6412">
        <w:rPr>
          <w:rFonts w:eastAsiaTheme="majorEastAsia"/>
          <w:lang w:eastAsia="en-US"/>
        </w:rPr>
        <w:t>to</w:t>
      </w:r>
      <w:r w:rsidR="00CF53C1" w:rsidRPr="00ED6412">
        <w:rPr>
          <w:rFonts w:eastAsiaTheme="majorEastAsia"/>
          <w:lang w:eastAsia="en-US"/>
        </w:rPr>
        <w:t xml:space="preserve"> the Climate Change Act </w:t>
      </w:r>
      <w:r w:rsidR="00FB48ED" w:rsidRPr="00ED6412">
        <w:rPr>
          <w:rFonts w:eastAsiaTheme="majorEastAsia"/>
          <w:lang w:eastAsia="en-US"/>
        </w:rPr>
        <w:t>by</w:t>
      </w:r>
      <w:r w:rsidR="00641367" w:rsidRPr="00ED6412">
        <w:rPr>
          <w:rFonts w:eastAsiaTheme="majorEastAsia"/>
          <w:lang w:eastAsia="en-US"/>
        </w:rPr>
        <w:t xml:space="preserve"> </w:t>
      </w:r>
      <w:r w:rsidR="00FB48ED" w:rsidRPr="00ED6412">
        <w:rPr>
          <w:rFonts w:eastAsiaTheme="majorEastAsia"/>
          <w:lang w:eastAsia="en-US"/>
        </w:rPr>
        <w:t>reducing</w:t>
      </w:r>
      <w:r w:rsidR="00641367" w:rsidRPr="00ED6412">
        <w:rPr>
          <w:rFonts w:eastAsiaTheme="majorEastAsia"/>
          <w:lang w:eastAsia="en-US"/>
        </w:rPr>
        <w:t xml:space="preserve"> emissions by 80% </w:t>
      </w:r>
      <w:r w:rsidR="00344534" w:rsidRPr="00ED6412">
        <w:rPr>
          <w:rFonts w:eastAsiaTheme="majorEastAsia"/>
          <w:lang w:eastAsia="en-US"/>
        </w:rPr>
        <w:t>from their</w:t>
      </w:r>
      <w:r w:rsidR="00FB48ED" w:rsidRPr="00ED6412">
        <w:rPr>
          <w:rFonts w:eastAsiaTheme="majorEastAsia"/>
          <w:lang w:eastAsia="en-US"/>
        </w:rPr>
        <w:t xml:space="preserve"> </w:t>
      </w:r>
      <w:r w:rsidR="00641367" w:rsidRPr="00ED6412">
        <w:rPr>
          <w:rFonts w:eastAsiaTheme="majorEastAsia"/>
          <w:lang w:eastAsia="en-US"/>
        </w:rPr>
        <w:t xml:space="preserve">1990 levels by 2050 </w:t>
      </w:r>
      <w:r w:rsidR="00313FCC" w:rsidRPr="00ED6412">
        <w:rPr>
          <w:rFonts w:eastAsiaTheme="majorEastAsia"/>
          <w:lang w:eastAsia="en-US"/>
        </w:rPr>
        <w:fldChar w:fldCharType="begin"/>
      </w:r>
      <w:r w:rsidR="000201C4">
        <w:rPr>
          <w:rFonts w:eastAsiaTheme="majorEastAsia"/>
          <w:lang w:eastAsia="en-US"/>
        </w:rPr>
        <w:instrText xml:space="preserve"> ADDIN EN.CITE &lt;EndNote&gt;&lt;Cite&gt;&lt;Author&gt;CCC&lt;/Author&gt;&lt;Year&gt;2009&lt;/Year&gt;&lt;RecNum&gt;450&lt;/RecNum&gt;&lt;DisplayText&gt;[23-25]&lt;/DisplayText&gt;&lt;record&gt;&lt;rec-number&gt;450&lt;/rec-number&gt;&lt;foreign-keys&gt;&lt;key app="EN" db-id="wat2z5xv39zx9lefev2vrzeifd9dzfzsx50x" timestamp="0"&gt;450&lt;/key&gt;&lt;/foreign-keys&gt;&lt;ref-type name="Journal Article"&gt;17&lt;/ref-type&gt;&lt;contributors&gt;&lt;authors&gt;&lt;author&gt;CCC&lt;/author&gt;&lt;/authors&gt;&lt;/contributors&gt;&lt;titles&gt;&lt;title&gt;Meeting Carbon Budgets – the need for a step change &lt;/title&gt;&lt;/titles&gt;&lt;dates&gt;&lt;year&gt;2009&lt;/year&gt;&lt;/dates&gt;&lt;urls&gt;&lt;related-urls&gt;&lt;url&gt;https://www.theccc.org.uk/archive/aws2/21667%20CCC%20Report%20AW%20WEB.pdf&lt;/url&gt;&lt;/related-urls&gt;&lt;/urls&gt;&lt;/record&gt;&lt;/Cite&gt;&lt;Cite&gt;&lt;Author&gt;CCC&lt;/Author&gt;&lt;Year&gt;2010&lt;/Year&gt;&lt;RecNum&gt;285&lt;/RecNum&gt;&lt;record&gt;&lt;rec-number&gt;285&lt;/rec-number&gt;&lt;foreign-keys&gt;&lt;key app="EN" db-id="wat2z5xv39zx9lefev2vrzeifd9dzfzsx50x" timestamp="0"&gt;285&lt;/key&gt;&lt;/foreign-keys&gt;&lt;ref-type name="Journal Article"&gt;17&lt;/ref-type&gt;&lt;contributors&gt;&lt;authors&gt;&lt;author&gt;CCC&lt;/author&gt;&lt;/authors&gt;&lt;/contributors&gt;&lt;titles&gt;&lt;title&gt;The Fourth Carbon Budget Reducing emissions through the 2020s &lt;/title&gt;&lt;/titles&gt;&lt;dates&gt;&lt;year&gt;2010&lt;/year&gt;&lt;/dates&gt;&lt;urls&gt;&lt;related-urls&gt;&lt;url&gt;https://www.theccc.org.uk/archive/aws2/4th%20Budget/CCC-4th-Budget-Book_interactive_singles.pdf&lt;/url&gt;&lt;/related-urls&gt;&lt;/urls&gt;&lt;/record&gt;&lt;/Cite&gt;&lt;Cite&gt;&lt;Author&gt;CCC&lt;/Author&gt;&lt;Year&gt;2015&lt;/Year&gt;&lt;RecNum&gt;290&lt;/RecNum&gt;&lt;record&gt;&lt;rec-number&gt;290&lt;/rec-number&gt;&lt;foreign-keys&gt;&lt;key app="EN" db-id="wat2z5xv39zx9lefev2vrzeifd9dzfzsx50x" timestamp="0"&gt;290&lt;/key&gt;&lt;/foreign-keys&gt;&lt;ref-type name="Journal Article"&gt;17&lt;/ref-type&gt;&lt;contributors&gt;&lt;authors&gt;&lt;author&gt;CCC&lt;/author&gt;&lt;/authors&gt;&lt;/contributors&gt;&lt;titles&gt;&lt;title&gt;The Fifth Carbon Budget: The next step towards a low-carbon economy&lt;/title&gt;&lt;/titles&gt;&lt;dates&gt;&lt;year&gt;2015&lt;/year&gt;&lt;/dates&gt;&lt;urls&gt;&lt;related-urls&gt;&lt;url&gt;https://documents.theccc.org.uk/wp-content/uploads/2015/11/Committee-on-Climate-Change-Fifth-Carbon-Budget-Report.pdf&lt;/url&gt;&lt;/related-urls&gt;&lt;/urls&gt;&lt;/record&gt;&lt;/Cite&gt;&lt;/EndNote&gt;</w:instrText>
      </w:r>
      <w:r w:rsidR="00313FCC" w:rsidRPr="00ED6412">
        <w:rPr>
          <w:rFonts w:eastAsiaTheme="majorEastAsia"/>
          <w:lang w:eastAsia="en-US"/>
        </w:rPr>
        <w:fldChar w:fldCharType="separate"/>
      </w:r>
      <w:r w:rsidR="000201C4">
        <w:rPr>
          <w:rFonts w:eastAsiaTheme="majorEastAsia"/>
          <w:noProof/>
          <w:lang w:eastAsia="en-US"/>
        </w:rPr>
        <w:t>[</w:t>
      </w:r>
      <w:hyperlink w:anchor="_ENREF_23" w:tooltip="CCC, 2009 #450" w:history="1">
        <w:r w:rsidR="00213BF8">
          <w:rPr>
            <w:rFonts w:eastAsiaTheme="majorEastAsia"/>
            <w:noProof/>
            <w:lang w:eastAsia="en-US"/>
          </w:rPr>
          <w:t>23-25</w:t>
        </w:r>
      </w:hyperlink>
      <w:r w:rsidR="000201C4">
        <w:rPr>
          <w:rFonts w:eastAsiaTheme="majorEastAsia"/>
          <w:noProof/>
          <w:lang w:eastAsia="en-US"/>
        </w:rPr>
        <w:t>]</w:t>
      </w:r>
      <w:r w:rsidR="00313FCC" w:rsidRPr="00ED6412">
        <w:rPr>
          <w:rFonts w:eastAsiaTheme="majorEastAsia"/>
          <w:lang w:eastAsia="en-US"/>
        </w:rPr>
        <w:fldChar w:fldCharType="end"/>
      </w:r>
      <w:r w:rsidR="00641367" w:rsidRPr="00ED6412">
        <w:rPr>
          <w:rFonts w:eastAsiaTheme="majorEastAsia"/>
          <w:lang w:eastAsia="en-US"/>
        </w:rPr>
        <w:t>.</w:t>
      </w:r>
      <w:r w:rsidR="008A4738" w:rsidRPr="00ED6412">
        <w:rPr>
          <w:rFonts w:eastAsiaTheme="majorEastAsia"/>
          <w:lang w:eastAsia="en-US"/>
        </w:rPr>
        <w:t xml:space="preserve"> </w:t>
      </w:r>
      <w:r w:rsidR="00C51BE2" w:rsidRPr="00ED6412">
        <w:rPr>
          <w:rFonts w:eastAsiaTheme="majorEastAsia"/>
          <w:lang w:eastAsia="en-US"/>
        </w:rPr>
        <w:t xml:space="preserve">In order to achieve this carbon target, </w:t>
      </w:r>
      <w:r w:rsidR="00641367" w:rsidRPr="00ED6412">
        <w:rPr>
          <w:rFonts w:eastAsiaTheme="majorEastAsia"/>
          <w:lang w:eastAsia="en-US"/>
        </w:rPr>
        <w:t xml:space="preserve">the </w:t>
      </w:r>
      <w:r w:rsidR="00781E93" w:rsidRPr="00ED6412">
        <w:rPr>
          <w:rFonts w:eastAsiaTheme="majorEastAsia"/>
          <w:lang w:eastAsia="en-US"/>
        </w:rPr>
        <w:t>Electricity Market Reform (EMR</w:t>
      </w:r>
      <w:r w:rsidR="004E1671" w:rsidRPr="00ED6412">
        <w:rPr>
          <w:rFonts w:eastAsiaTheme="majorEastAsia"/>
          <w:lang w:eastAsia="en-US"/>
        </w:rPr>
        <w:t>) is</w:t>
      </w:r>
      <w:r w:rsidR="008A4738" w:rsidRPr="00ED6412">
        <w:rPr>
          <w:rFonts w:eastAsiaTheme="majorEastAsia"/>
          <w:lang w:eastAsia="en-US"/>
        </w:rPr>
        <w:t xml:space="preserve"> </w:t>
      </w:r>
      <w:r w:rsidR="00D51F81" w:rsidRPr="00ED6412">
        <w:rPr>
          <w:rFonts w:eastAsiaTheme="majorEastAsia"/>
          <w:lang w:eastAsia="en-US"/>
        </w:rPr>
        <w:t>stated in the</w:t>
      </w:r>
      <w:r w:rsidR="000168A9" w:rsidRPr="00ED6412">
        <w:rPr>
          <w:rFonts w:eastAsiaTheme="majorEastAsia"/>
          <w:lang w:eastAsia="en-US"/>
        </w:rPr>
        <w:t xml:space="preserve"> Energy Act 2013 and it is</w:t>
      </w:r>
      <w:r w:rsidR="00D51F81" w:rsidRPr="00ED6412">
        <w:rPr>
          <w:rFonts w:eastAsiaTheme="majorEastAsia"/>
          <w:lang w:eastAsia="en-US"/>
        </w:rPr>
        <w:t xml:space="preserve"> </w:t>
      </w:r>
      <w:r w:rsidR="000168A9" w:rsidRPr="00ED6412">
        <w:t xml:space="preserve">supported by the </w:t>
      </w:r>
      <w:r w:rsidR="000901FE" w:rsidRPr="00ED6412">
        <w:rPr>
          <w:rFonts w:eastAsiaTheme="majorEastAsia"/>
          <w:lang w:eastAsia="en-US"/>
        </w:rPr>
        <w:t>Carbon Price Floor (CPF)</w:t>
      </w:r>
      <w:r w:rsidR="000168A9" w:rsidRPr="00ED6412">
        <w:rPr>
          <w:rFonts w:eastAsiaTheme="majorEastAsia"/>
          <w:lang w:eastAsia="en-US"/>
        </w:rPr>
        <w:t xml:space="preserve"> and an Emission Performance Standard (EPS) </w:t>
      </w:r>
      <w:r w:rsidR="00583256" w:rsidRPr="00ED6412">
        <w:rPr>
          <w:rFonts w:eastAsiaTheme="majorEastAsia"/>
          <w:lang w:eastAsia="en-US"/>
        </w:rPr>
        <w:fldChar w:fldCharType="begin"/>
      </w:r>
      <w:r w:rsidR="000201C4">
        <w:rPr>
          <w:rFonts w:eastAsiaTheme="majorEastAsia"/>
          <w:lang w:eastAsia="en-US"/>
        </w:rPr>
        <w:instrText xml:space="preserve"> ADDIN EN.CITE &lt;EndNote&gt;&lt;Cite&gt;&lt;Author&gt;Legislation.gov.uk&lt;/Author&gt;&lt;Year&gt;2013&lt;/Year&gt;&lt;RecNum&gt;456&lt;/RecNum&gt;&lt;DisplayText&gt;[22, 26]&lt;/DisplayText&gt;&lt;record&gt;&lt;rec-number&gt;456&lt;/rec-number&gt;&lt;foreign-keys&gt;&lt;key app="EN" db-id="wat2z5xv39zx9lefev2vrzeifd9dzfzsx50x" timestamp="0"&gt;456&lt;/key&gt;&lt;/foreign-keys&gt;&lt;ref-type name="Web Page"&gt;12&lt;/ref-type&gt;&lt;contributors&gt;&lt;authors&gt;&lt;author&gt;Legislation.gov.uk&lt;/author&gt;&lt;/authors&gt;&lt;/contributors&gt;&lt;titles&gt;&lt;title&gt;Energy Act 2013&lt;/title&gt;&lt;/titles&gt;&lt;volume&gt;2017&lt;/volume&gt;&lt;number&gt;28 December&lt;/number&gt;&lt;dates&gt;&lt;year&gt;2013&lt;/year&gt;&lt;/dates&gt;&lt;urls&gt;&lt;related-urls&gt;&lt;url&gt;https://www.legislation.gov.uk/ukpga/2013/32/introduction&lt;/url&gt;&lt;/related-urls&gt;&lt;/urls&gt;&lt;/record&gt;&lt;/Cite&gt;&lt;Cite&gt;&lt;Author&gt;DECC&lt;/Author&gt;&lt;Year&gt;2012&lt;/Year&gt;&lt;RecNum&gt;288&lt;/RecNum&gt;&lt;record&gt;&lt;rec-number&gt;288&lt;/rec-number&gt;&lt;foreign-keys&gt;&lt;key app="EN" db-id="wat2z5xv39zx9lefev2vrzeifd9dzfzsx50x" timestamp="0"&gt;288&lt;/key&gt;&lt;/foreign-keys&gt;&lt;ref-type name="Journal Article"&gt;17&lt;/ref-type&gt;&lt;contributors&gt;&lt;authors&gt;&lt;author&gt;DECC&lt;/author&gt;&lt;/authors&gt;&lt;/contributors&gt;&lt;titles&gt;&lt;title&gt;Electrisity Market Reform: Policy Overview&lt;/title&gt;&lt;/titles&gt;&lt;dates&gt;&lt;year&gt;2012&lt;/year&gt;&lt;/dates&gt;&lt;urls&gt;&lt;related-urls&gt;&lt;url&gt;https://www.gov.uk/government/uploads/system/uploads/attachment_data/file/65634/7090-electricity-market-reform-policy-overview-.pdf&lt;/url&gt;&lt;/related-urls&gt;&lt;/urls&gt;&lt;/record&gt;&lt;/Cite&gt;&lt;/EndNote&gt;</w:instrText>
      </w:r>
      <w:r w:rsidR="00583256" w:rsidRPr="00ED6412">
        <w:rPr>
          <w:rFonts w:eastAsiaTheme="majorEastAsia"/>
          <w:lang w:eastAsia="en-US"/>
        </w:rPr>
        <w:fldChar w:fldCharType="separate"/>
      </w:r>
      <w:r w:rsidR="000201C4">
        <w:rPr>
          <w:rFonts w:eastAsiaTheme="majorEastAsia"/>
          <w:noProof/>
          <w:lang w:eastAsia="en-US"/>
        </w:rPr>
        <w:t>[</w:t>
      </w:r>
      <w:hyperlink w:anchor="_ENREF_22" w:tooltip="Legislation.gov.uk, 2013 #456" w:history="1">
        <w:r w:rsidR="00213BF8">
          <w:rPr>
            <w:rFonts w:eastAsiaTheme="majorEastAsia"/>
            <w:noProof/>
            <w:lang w:eastAsia="en-US"/>
          </w:rPr>
          <w:t>22</w:t>
        </w:r>
      </w:hyperlink>
      <w:r w:rsidR="000201C4">
        <w:rPr>
          <w:rFonts w:eastAsiaTheme="majorEastAsia"/>
          <w:noProof/>
          <w:lang w:eastAsia="en-US"/>
        </w:rPr>
        <w:t xml:space="preserve">, </w:t>
      </w:r>
      <w:hyperlink w:anchor="_ENREF_26" w:tooltip="DECC, 2012 #288" w:history="1">
        <w:r w:rsidR="00213BF8">
          <w:rPr>
            <w:rFonts w:eastAsiaTheme="majorEastAsia"/>
            <w:noProof/>
            <w:lang w:eastAsia="en-US"/>
          </w:rPr>
          <w:t>26</w:t>
        </w:r>
      </w:hyperlink>
      <w:r w:rsidR="000201C4">
        <w:rPr>
          <w:rFonts w:eastAsiaTheme="majorEastAsia"/>
          <w:noProof/>
          <w:lang w:eastAsia="en-US"/>
        </w:rPr>
        <w:t>]</w:t>
      </w:r>
      <w:r w:rsidR="00583256" w:rsidRPr="00ED6412">
        <w:rPr>
          <w:rFonts w:eastAsiaTheme="majorEastAsia"/>
          <w:lang w:eastAsia="en-US"/>
        </w:rPr>
        <w:fldChar w:fldCharType="end"/>
      </w:r>
      <w:r w:rsidR="000168A9" w:rsidRPr="00ED6412">
        <w:rPr>
          <w:rFonts w:eastAsiaTheme="majorEastAsia"/>
          <w:lang w:eastAsia="en-US"/>
        </w:rPr>
        <w:t>.</w:t>
      </w:r>
    </w:p>
    <w:p w14:paraId="1544A136" w14:textId="77777777" w:rsidR="00573BA2" w:rsidRPr="00ED6412" w:rsidRDefault="00573BA2" w:rsidP="00A326F0">
      <w:pPr>
        <w:pStyle w:val="Heading4"/>
      </w:pPr>
      <w:bookmarkStart w:id="26" w:name="_Ref502256521"/>
      <w:bookmarkStart w:id="27" w:name="_Toc523347711"/>
      <w:r w:rsidRPr="00ED6412">
        <w:t>Electricity Market Reform (EMR)</w:t>
      </w:r>
      <w:bookmarkEnd w:id="26"/>
      <w:bookmarkEnd w:id="27"/>
    </w:p>
    <w:p w14:paraId="15A73AD4" w14:textId="0D4EF08A" w:rsidR="00BF445E" w:rsidRDefault="00EB6963" w:rsidP="00573BA2">
      <w:pPr>
        <w:spacing w:after="120"/>
      </w:pPr>
      <w:r w:rsidRPr="00ED6412">
        <w:t xml:space="preserve">EMR </w:t>
      </w:r>
      <w:r w:rsidR="00344534" w:rsidRPr="00ED6412">
        <w:t>wa</w:t>
      </w:r>
      <w:r w:rsidRPr="00ED6412">
        <w:t xml:space="preserve">s </w:t>
      </w:r>
      <w:r w:rsidR="004E1671" w:rsidRPr="00ED6412">
        <w:t xml:space="preserve"> introduced by t</w:t>
      </w:r>
      <w:r w:rsidR="00573BA2" w:rsidRPr="00ED6412">
        <w:t xml:space="preserve">he UK government </w:t>
      </w:r>
      <w:r w:rsidR="004E1671" w:rsidRPr="00ED6412">
        <w:t>for</w:t>
      </w:r>
      <w:r w:rsidR="00573BA2" w:rsidRPr="00ED6412">
        <w:t xml:space="preserve"> three objectives, which are to keep the lights on</w:t>
      </w:r>
      <w:r w:rsidR="004E1671" w:rsidRPr="00ED6412">
        <w:t xml:space="preserve"> (security)</w:t>
      </w:r>
      <w:r w:rsidR="00573BA2" w:rsidRPr="00ED6412">
        <w:t>, to keep energy bills affordable</w:t>
      </w:r>
      <w:r w:rsidR="004E1671" w:rsidRPr="00ED6412">
        <w:t xml:space="preserve"> (affordability)</w:t>
      </w:r>
      <w:r w:rsidR="00573BA2" w:rsidRPr="00ED6412">
        <w:t>, and to decarbonise energy generation</w:t>
      </w:r>
      <w:r w:rsidR="004E1671" w:rsidRPr="00ED6412">
        <w:t xml:space="preserve"> (sustainability)</w:t>
      </w:r>
      <w:r w:rsidR="00573BA2" w:rsidRPr="00ED6412">
        <w:t xml:space="preserve"> </w:t>
      </w:r>
      <w:r w:rsidR="00313FCC" w:rsidRPr="00ED6412">
        <w:fldChar w:fldCharType="begin"/>
      </w:r>
      <w:r w:rsidR="000201C4">
        <w:instrText xml:space="preserve"> ADDIN EN.CITE &lt;EndNote&gt;&lt;Cite&gt;&lt;Author&gt;DECC&lt;/Author&gt;&lt;Year&gt;2012&lt;/Year&gt;&lt;RecNum&gt;288&lt;/RecNum&gt;&lt;DisplayText&gt;[26, 27]&lt;/DisplayText&gt;&lt;record&gt;&lt;rec-number&gt;288&lt;/rec-number&gt;&lt;foreign-keys&gt;&lt;key app="EN" db-id="wat2z5xv39zx9lefev2vrzeifd9dzfzsx50x" timestamp="0"&gt;288&lt;/key&gt;&lt;/foreign-keys&gt;&lt;ref-type name="Journal Article"&gt;17&lt;/ref-type&gt;&lt;contributors&gt;&lt;authors&gt;&lt;author&gt;DECC&lt;/author&gt;&lt;/authors&gt;&lt;/contributors&gt;&lt;titles&gt;&lt;title&gt;Electrisity Market Reform: Policy Overview&lt;/title&gt;&lt;/titles&gt;&lt;dates&gt;&lt;year&gt;2012&lt;/year&gt;&lt;/dates&gt;&lt;urls&gt;&lt;related-urls&gt;&lt;url&gt;https://www.gov.uk/government/uploads/system/uploads/attachment_data/file/65634/7090-electricity-market-reform-policy-overview-.pdf&lt;/url&gt;&lt;/related-urls&gt;&lt;/urls&gt;&lt;/record&gt;&lt;/Cite&gt;&lt;Cite&gt;&lt;Author&gt;CCC&lt;/Author&gt;&lt;Year&gt;2013&lt;/Year&gt;&lt;RecNum&gt;38&lt;/RecNum&gt;&lt;record&gt;&lt;rec-number&gt;38&lt;/rec-number&gt;&lt;foreign-keys&gt;&lt;key app="EN" db-id="wat2z5xv39zx9lefev2vrzeifd9dzfzsx50x" timestamp="0"&gt;38&lt;/key&gt;&lt;/foreign-keys&gt;&lt;ref-type name="Journal Article"&gt;17&lt;/ref-type&gt;&lt;contributors&gt;&lt;authors&gt;&lt;author&gt;CCC&lt;/author&gt;&lt;/authors&gt;&lt;/contributors&gt;&lt;titles&gt;&lt;title&gt;Next steps on Electricity Market Reform – securing the benefits of low-carbon investment&lt;/title&gt;&lt;secondary-title&gt;Committee on Climate Change&lt;/secondary-title&gt;&lt;/titles&gt;&lt;dates&gt;&lt;year&gt;2013&lt;/year&gt;&lt;/dates&gt;&lt;urls&gt;&lt;related-urls&gt;&lt;url&gt;http://www.theccc.org.uk/wp-content/uploads/2013/05/1720_EMR_report_web.pdf&lt;/url&gt;&lt;/related-urls&gt;&lt;/urls&gt;&lt;/record&gt;&lt;/Cite&gt;&lt;/EndNote&gt;</w:instrText>
      </w:r>
      <w:r w:rsidR="00313FCC" w:rsidRPr="00ED6412">
        <w:fldChar w:fldCharType="separate"/>
      </w:r>
      <w:r w:rsidR="000201C4">
        <w:rPr>
          <w:noProof/>
        </w:rPr>
        <w:t>[</w:t>
      </w:r>
      <w:hyperlink w:anchor="_ENREF_26" w:tooltip="DECC, 2012 #288" w:history="1">
        <w:r w:rsidR="00213BF8">
          <w:rPr>
            <w:noProof/>
          </w:rPr>
          <w:t>26</w:t>
        </w:r>
      </w:hyperlink>
      <w:r w:rsidR="000201C4">
        <w:rPr>
          <w:noProof/>
        </w:rPr>
        <w:t xml:space="preserve">, </w:t>
      </w:r>
      <w:hyperlink w:anchor="_ENREF_27" w:tooltip="CCC, 2013 #38" w:history="1">
        <w:r w:rsidR="00213BF8">
          <w:rPr>
            <w:noProof/>
          </w:rPr>
          <w:t>27</w:t>
        </w:r>
      </w:hyperlink>
      <w:r w:rsidR="000201C4">
        <w:rPr>
          <w:noProof/>
        </w:rPr>
        <w:t>]</w:t>
      </w:r>
      <w:r w:rsidR="00313FCC" w:rsidRPr="00ED6412">
        <w:fldChar w:fldCharType="end"/>
      </w:r>
      <w:r w:rsidR="002A7655" w:rsidRPr="00ED6412">
        <w:t xml:space="preserve">. </w:t>
      </w:r>
    </w:p>
    <w:p w14:paraId="751D1160" w14:textId="4D162D14" w:rsidR="00AC1493" w:rsidRPr="00A326F0" w:rsidRDefault="00AC1493" w:rsidP="00AC1493">
      <w:pPr>
        <w:spacing w:after="120"/>
      </w:pPr>
      <w:r w:rsidRPr="00A326F0">
        <w:t xml:space="preserve">The key elements of EMR are as follows:  </w:t>
      </w:r>
    </w:p>
    <w:p w14:paraId="207AD2A4" w14:textId="65577810" w:rsidR="00AC1493" w:rsidRPr="00A326F0" w:rsidRDefault="00AC1493" w:rsidP="00AC1493">
      <w:pPr>
        <w:pStyle w:val="ListParagraph"/>
        <w:numPr>
          <w:ilvl w:val="0"/>
          <w:numId w:val="35"/>
        </w:numPr>
        <w:spacing w:after="120"/>
      </w:pPr>
      <w:r w:rsidRPr="00A326F0">
        <w:lastRenderedPageBreak/>
        <w:t xml:space="preserve">A mechanism to support investment in low-carbon generation: Feed-in Tariffs with Contracts for Difference (CfD). </w:t>
      </w:r>
    </w:p>
    <w:p w14:paraId="167002B6" w14:textId="0F1FC7AE" w:rsidR="00AC1493" w:rsidRPr="00A326F0" w:rsidRDefault="00AC1493" w:rsidP="00AC1493">
      <w:pPr>
        <w:pStyle w:val="ListParagraph"/>
        <w:numPr>
          <w:ilvl w:val="0"/>
          <w:numId w:val="35"/>
        </w:numPr>
        <w:spacing w:after="120"/>
      </w:pPr>
      <w:r w:rsidRPr="00A326F0">
        <w:t>A mechanism to support security of supply.</w:t>
      </w:r>
    </w:p>
    <w:p w14:paraId="773082A9" w14:textId="24F65B57" w:rsidR="00AC1493" w:rsidRPr="00A326F0" w:rsidRDefault="00AC1493" w:rsidP="00AC1493">
      <w:pPr>
        <w:pStyle w:val="ListParagraph"/>
        <w:numPr>
          <w:ilvl w:val="0"/>
          <w:numId w:val="35"/>
        </w:numPr>
        <w:spacing w:after="120"/>
      </w:pPr>
      <w:r w:rsidRPr="00A326F0">
        <w:t xml:space="preserve">The institutional arrangements to support the reform.     </w:t>
      </w:r>
    </w:p>
    <w:p w14:paraId="1B119817" w14:textId="30F950AF" w:rsidR="00AC1493" w:rsidRPr="00A326F0" w:rsidRDefault="00AC1493" w:rsidP="00AC1493">
      <w:pPr>
        <w:spacing w:after="120"/>
      </w:pPr>
      <w:r w:rsidRPr="00A326F0">
        <w:t xml:space="preserve">And these mechanisms will be supported by following:  </w:t>
      </w:r>
    </w:p>
    <w:p w14:paraId="326CB86F" w14:textId="79160ADE" w:rsidR="00AC1493" w:rsidRPr="00A326F0" w:rsidRDefault="00AC1493" w:rsidP="00AC1493">
      <w:pPr>
        <w:pStyle w:val="ListParagraph"/>
        <w:numPr>
          <w:ilvl w:val="0"/>
          <w:numId w:val="36"/>
        </w:numPr>
        <w:spacing w:after="120"/>
      </w:pPr>
      <w:r w:rsidRPr="00A326F0">
        <w:t>The Carbon Price Floor</w:t>
      </w:r>
      <w:r w:rsidR="00E81138" w:rsidRPr="00A326F0">
        <w:t xml:space="preserve"> (</w:t>
      </w:r>
      <w:r w:rsidR="00FA1B0D" w:rsidRPr="00A326F0">
        <w:t>CPF).</w:t>
      </w:r>
    </w:p>
    <w:p w14:paraId="5A61B6D3" w14:textId="1B111C2C" w:rsidR="00AC1493" w:rsidRPr="00A326F0" w:rsidRDefault="00FA1B0D" w:rsidP="00AC1493">
      <w:pPr>
        <w:pStyle w:val="ListParagraph"/>
        <w:numPr>
          <w:ilvl w:val="0"/>
          <w:numId w:val="36"/>
        </w:numPr>
        <w:spacing w:after="120"/>
      </w:pPr>
      <w:r w:rsidRPr="00A326F0">
        <w:t xml:space="preserve">The </w:t>
      </w:r>
      <w:r w:rsidR="00AC1493" w:rsidRPr="00A326F0">
        <w:t>Emissions Performance Standard</w:t>
      </w:r>
      <w:r w:rsidRPr="00A326F0">
        <w:t xml:space="preserve"> (EPS)</w:t>
      </w:r>
      <w:r w:rsidR="00AC1493" w:rsidRPr="00A326F0">
        <w:t>.</w:t>
      </w:r>
    </w:p>
    <w:p w14:paraId="3D442AE0" w14:textId="3E830CD1" w:rsidR="00AC1493" w:rsidRPr="00A326F0" w:rsidRDefault="00AC1493" w:rsidP="00AC1493">
      <w:pPr>
        <w:pStyle w:val="ListParagraph"/>
        <w:numPr>
          <w:ilvl w:val="0"/>
          <w:numId w:val="36"/>
        </w:numPr>
        <w:spacing w:after="120"/>
      </w:pPr>
      <w:r w:rsidRPr="00A326F0">
        <w:t>Electricity Demand Reduction.</w:t>
      </w:r>
    </w:p>
    <w:p w14:paraId="62954F35" w14:textId="150C8211" w:rsidR="00AC1493" w:rsidRPr="00A326F0" w:rsidRDefault="00AC1493" w:rsidP="00AC1493">
      <w:pPr>
        <w:pStyle w:val="ListParagraph"/>
        <w:numPr>
          <w:ilvl w:val="0"/>
          <w:numId w:val="36"/>
        </w:numPr>
        <w:spacing w:after="120"/>
      </w:pPr>
      <w:r w:rsidRPr="00A326F0">
        <w:t>Measures to support market liquidity and access to market for independent generators.</w:t>
      </w:r>
    </w:p>
    <w:p w14:paraId="5E66C230" w14:textId="2512F031" w:rsidR="00AC1493" w:rsidRPr="00A326F0" w:rsidRDefault="00AC1493" w:rsidP="00AC1493">
      <w:pPr>
        <w:pStyle w:val="ListParagraph"/>
        <w:numPr>
          <w:ilvl w:val="0"/>
          <w:numId w:val="36"/>
        </w:numPr>
        <w:spacing w:after="120"/>
      </w:pPr>
      <w:r w:rsidRPr="00A326F0">
        <w:t>Effective transitional arrangements.</w:t>
      </w:r>
    </w:p>
    <w:p w14:paraId="1A2D629F" w14:textId="77777777" w:rsidR="0034605C" w:rsidRPr="00ED6412" w:rsidRDefault="0034605C" w:rsidP="00A326F0">
      <w:pPr>
        <w:pStyle w:val="Heading4"/>
      </w:pPr>
      <w:bookmarkStart w:id="28" w:name="_Ref502257491"/>
      <w:bookmarkStart w:id="29" w:name="_Toc523347712"/>
      <w:r w:rsidRPr="00ED6412">
        <w:t>Carbon Price Floor (CPF)</w:t>
      </w:r>
      <w:bookmarkEnd w:id="28"/>
      <w:bookmarkEnd w:id="29"/>
    </w:p>
    <w:p w14:paraId="5A2D1E3D" w14:textId="3F174DED" w:rsidR="0034605C" w:rsidRPr="00ED6412" w:rsidRDefault="0034605C" w:rsidP="00B11AEB">
      <w:r w:rsidRPr="00ED6412">
        <w:rPr>
          <w:lang w:eastAsia="en-US"/>
        </w:rPr>
        <w:t xml:space="preserve">In </w:t>
      </w:r>
      <w:r w:rsidR="00044C89" w:rsidRPr="00ED6412">
        <w:rPr>
          <w:lang w:eastAsia="en-US"/>
        </w:rPr>
        <w:t>order</w:t>
      </w:r>
      <w:r w:rsidRPr="00ED6412">
        <w:rPr>
          <w:lang w:eastAsia="en-US"/>
        </w:rPr>
        <w:t xml:space="preserve"> to improve the environmental conditions and reduce the greenhouse gases</w:t>
      </w:r>
      <w:r w:rsidR="00044C89" w:rsidRPr="00ED6412">
        <w:rPr>
          <w:lang w:eastAsia="en-US"/>
        </w:rPr>
        <w:t xml:space="preserve"> (GHG)</w:t>
      </w:r>
      <w:r w:rsidRPr="00ED6412">
        <w:rPr>
          <w:lang w:eastAsia="en-US"/>
        </w:rPr>
        <w:t>, the European Union Emissions Tradin</w:t>
      </w:r>
      <w:r w:rsidR="00511E6A" w:rsidRPr="00ED6412">
        <w:rPr>
          <w:lang w:eastAsia="en-US"/>
        </w:rPr>
        <w:t xml:space="preserve">g System (EU ETS) </w:t>
      </w:r>
      <w:r w:rsidRPr="00ED6412">
        <w:rPr>
          <w:lang w:eastAsia="en-US"/>
        </w:rPr>
        <w:t>provides a market for the carbon allowances t</w:t>
      </w:r>
      <w:r w:rsidR="00044C89" w:rsidRPr="00ED6412">
        <w:rPr>
          <w:lang w:eastAsia="en-US"/>
        </w:rPr>
        <w:t xml:space="preserve">rading and sets the </w:t>
      </w:r>
      <w:r w:rsidR="00C51BE2" w:rsidRPr="00ED6412">
        <w:rPr>
          <w:lang w:eastAsia="en-US"/>
        </w:rPr>
        <w:t>carbon price</w:t>
      </w:r>
      <w:r w:rsidRPr="00ED6412">
        <w:rPr>
          <w:lang w:eastAsia="en-US"/>
        </w:rPr>
        <w:t xml:space="preserve"> </w:t>
      </w:r>
      <w:r w:rsidR="00313FCC" w:rsidRPr="00ED6412">
        <w:rPr>
          <w:lang w:eastAsia="en-US"/>
        </w:rPr>
        <w:fldChar w:fldCharType="begin"/>
      </w:r>
      <w:r w:rsidR="000201C4">
        <w:rPr>
          <w:lang w:eastAsia="en-US"/>
        </w:rPr>
        <w:instrText xml:space="preserve"> ADDIN EN.CITE &lt;EndNote&gt;&lt;Cite&gt;&lt;Author&gt;Commission&lt;/Author&gt;&lt;Year&gt;2013&lt;/Year&gt;&lt;RecNum&gt;284&lt;/RecNum&gt;&lt;DisplayText&gt;[28]&lt;/DisplayText&gt;&lt;record&gt;&lt;rec-number&gt;284&lt;/rec-number&gt;&lt;foreign-keys&gt;&lt;key app="EN" db-id="wat2z5xv39zx9lefev2vrzeifd9dzfzsx50x" timestamp="0"&gt;284&lt;/key&gt;&lt;/foreign-keys&gt;&lt;ref-type name="Journal Article"&gt;17&lt;/ref-type&gt;&lt;contributors&gt;&lt;authors&gt;&lt;author&gt;EU Commission&lt;/author&gt;&lt;/authors&gt;&lt;/contributors&gt;&lt;titles&gt;&lt;title&gt;The EU Emissions Trading System (EU ETS)&lt;/title&gt;&lt;/titles&gt;&lt;dates&gt;&lt;year&gt;2013&lt;/year&gt;&lt;/dates&gt;&lt;urls&gt;&lt;related-urls&gt;&lt;url&gt;http://ec.europa.eu/clima/publications/docs/factsheet_ets_en.pdf&lt;/url&gt;&lt;/related-urls&gt;&lt;/urls&gt;&lt;/record&gt;&lt;/Cite&gt;&lt;/EndNote&gt;</w:instrText>
      </w:r>
      <w:r w:rsidR="00313FCC" w:rsidRPr="00ED6412">
        <w:rPr>
          <w:lang w:eastAsia="en-US"/>
        </w:rPr>
        <w:fldChar w:fldCharType="separate"/>
      </w:r>
      <w:r w:rsidR="000201C4">
        <w:rPr>
          <w:noProof/>
          <w:lang w:eastAsia="en-US"/>
        </w:rPr>
        <w:t>[</w:t>
      </w:r>
      <w:hyperlink w:anchor="_ENREF_28" w:tooltip="Commission, 2013 #284" w:history="1">
        <w:r w:rsidR="00213BF8">
          <w:rPr>
            <w:noProof/>
            <w:lang w:eastAsia="en-US"/>
          </w:rPr>
          <w:t>28</w:t>
        </w:r>
      </w:hyperlink>
      <w:r w:rsidR="000201C4">
        <w:rPr>
          <w:noProof/>
          <w:lang w:eastAsia="en-US"/>
        </w:rPr>
        <w:t>]</w:t>
      </w:r>
      <w:r w:rsidR="00313FCC" w:rsidRPr="00ED6412">
        <w:rPr>
          <w:lang w:eastAsia="en-US"/>
        </w:rPr>
        <w:fldChar w:fldCharType="end"/>
      </w:r>
      <w:r w:rsidR="00511E6A" w:rsidRPr="00ED6412">
        <w:t>.</w:t>
      </w:r>
      <w:r w:rsidRPr="00ED6412">
        <w:t xml:space="preserve"> </w:t>
      </w:r>
      <w:r w:rsidR="00B11AEB" w:rsidRPr="00ED6412">
        <w:t xml:space="preserve">The carbon price is </w:t>
      </w:r>
      <w:r w:rsidR="00EA14BD" w:rsidRPr="00ED6412">
        <w:t xml:space="preserve">a tax </w:t>
      </w:r>
      <w:r w:rsidR="00AB55E1" w:rsidRPr="00ED6412">
        <w:t xml:space="preserve">rate on </w:t>
      </w:r>
      <w:r w:rsidR="00FB48ED" w:rsidRPr="00ED6412">
        <w:t>the emission of</w:t>
      </w:r>
      <w:r w:rsidR="00AB55E1" w:rsidRPr="00ED6412">
        <w:t xml:space="preserve"> one tonne of CO</w:t>
      </w:r>
      <w:r w:rsidR="00AB55E1" w:rsidRPr="00ED6412">
        <w:rPr>
          <w:vertAlign w:val="subscript"/>
        </w:rPr>
        <w:t>2</w:t>
      </w:r>
      <w:r w:rsidR="00AB55E1" w:rsidRPr="00ED6412">
        <w:t xml:space="preserve"> or the equivalent GHG</w:t>
      </w:r>
      <w:r w:rsidR="002A6D2D" w:rsidRPr="00ED6412">
        <w:t xml:space="preserve"> </w:t>
      </w:r>
      <w:r w:rsidR="00313FCC" w:rsidRPr="00ED6412">
        <w:fldChar w:fldCharType="begin"/>
      </w:r>
      <w:r w:rsidR="000201C4">
        <w:instrText xml:space="preserve"> ADDIN EN.CITE &lt;EndNote&gt;&lt;Cite ExcludeYear="1"&gt;&lt;Author&gt;Commission&lt;/Author&gt;&lt;RecNum&gt;452&lt;/RecNum&gt;&lt;DisplayText&gt;[29]&lt;/DisplayText&gt;&lt;record&gt;&lt;rec-number&gt;452&lt;/rec-number&gt;&lt;foreign-keys&gt;&lt;key app="EN" db-id="wat2z5xv39zx9lefev2vrzeifd9dzfzsx50x" timestamp="0"&gt;452&lt;/key&gt;&lt;/foreign-keys&gt;&lt;ref-type name="Web Page"&gt;12&lt;/ref-type&gt;&lt;contributors&gt;&lt;authors&gt;&lt;author&gt;EU Commission&lt;/author&gt;&lt;/authors&gt;&lt;/contributors&gt;&lt;titles&gt;&lt;title&gt;Emissions cap and allowances&lt;/title&gt;&lt;/titles&gt;&lt;volume&gt;2017&lt;/volume&gt;&lt;number&gt;28 December&lt;/number&gt;&lt;dates&gt;&lt;/dates&gt;&lt;urls&gt;&lt;related-urls&gt;&lt;url&gt;https://ec.europa.eu/clima/policies/ets/cap_en&lt;/url&gt;&lt;/related-urls&gt;&lt;/urls&gt;&lt;/record&gt;&lt;/Cite&gt;&lt;/EndNote&gt;</w:instrText>
      </w:r>
      <w:r w:rsidR="00313FCC" w:rsidRPr="00ED6412">
        <w:fldChar w:fldCharType="separate"/>
      </w:r>
      <w:r w:rsidR="000201C4">
        <w:rPr>
          <w:noProof/>
        </w:rPr>
        <w:t>[</w:t>
      </w:r>
      <w:hyperlink w:anchor="_ENREF_29" w:tooltip="Commission,  #452" w:history="1">
        <w:r w:rsidR="00213BF8">
          <w:rPr>
            <w:noProof/>
          </w:rPr>
          <w:t>29</w:t>
        </w:r>
      </w:hyperlink>
      <w:r w:rsidR="000201C4">
        <w:rPr>
          <w:noProof/>
        </w:rPr>
        <w:t>]</w:t>
      </w:r>
      <w:r w:rsidR="00313FCC" w:rsidRPr="00ED6412">
        <w:fldChar w:fldCharType="end"/>
      </w:r>
      <w:r w:rsidR="00B11AEB" w:rsidRPr="00ED6412">
        <w:t>.</w:t>
      </w:r>
    </w:p>
    <w:p w14:paraId="6942F8CC" w14:textId="527A53CA" w:rsidR="00EB5289" w:rsidRPr="00ED6412" w:rsidRDefault="000716C6" w:rsidP="00FB48ED">
      <w:pPr>
        <w:spacing w:after="120"/>
        <w:rPr>
          <w:lang w:eastAsia="en-US"/>
        </w:rPr>
      </w:pPr>
      <w:r w:rsidRPr="00ED6412">
        <w:t xml:space="preserve">The CPF </w:t>
      </w:r>
      <w:r w:rsidR="000C76CF" w:rsidRPr="00ED6412">
        <w:t>consists</w:t>
      </w:r>
      <w:r w:rsidRPr="00ED6412">
        <w:t xml:space="preserve"> </w:t>
      </w:r>
      <w:r w:rsidR="00FB48ED" w:rsidRPr="00ED6412">
        <w:t xml:space="preserve">of </w:t>
      </w:r>
      <w:r w:rsidRPr="00ED6412">
        <w:t xml:space="preserve">the EU ETS </w:t>
      </w:r>
      <w:r w:rsidR="000C76CF" w:rsidRPr="00ED6412">
        <w:rPr>
          <w:lang w:eastAsia="en-US"/>
        </w:rPr>
        <w:t>allowances</w:t>
      </w:r>
      <w:r w:rsidR="000C76CF" w:rsidRPr="00ED6412">
        <w:t xml:space="preserve"> price </w:t>
      </w:r>
      <w:r w:rsidRPr="00ED6412">
        <w:t xml:space="preserve">and the Carbon </w:t>
      </w:r>
      <w:r w:rsidR="000C76CF" w:rsidRPr="00ED6412">
        <w:t>Price Support (CPS),</w:t>
      </w:r>
      <w:r w:rsidRPr="00ED6412">
        <w:t xml:space="preserve"> which is </w:t>
      </w:r>
      <w:r w:rsidR="005610F6" w:rsidRPr="00ED6412">
        <w:t>a</w:t>
      </w:r>
      <w:r w:rsidRPr="00ED6412">
        <w:t xml:space="preserve"> UK-only </w:t>
      </w:r>
      <w:r w:rsidR="000C76CF" w:rsidRPr="00ED6412">
        <w:t xml:space="preserve">tax </w:t>
      </w:r>
      <w:r w:rsidR="00313FCC" w:rsidRPr="00ED6412">
        <w:fldChar w:fldCharType="begin"/>
      </w:r>
      <w:r w:rsidR="000201C4">
        <w:instrText xml:space="preserve"> ADDIN EN.CITE &lt;EndNote&gt;&lt;Cite&gt;&lt;Author&gt;Hirst&lt;/Author&gt;&lt;Year&gt;2017&lt;/Year&gt;&lt;RecNum&gt;451&lt;/RecNum&gt;&lt;DisplayText&gt;[30]&lt;/DisplayText&gt;&lt;record&gt;&lt;rec-number&gt;451&lt;/rec-number&gt;&lt;foreign-keys&gt;&lt;key app="EN" db-id="wat2z5xv39zx9lefev2vrzeifd9dzfzsx50x" timestamp="0"&gt;451&lt;/key&gt;&lt;/foreign-keys&gt;&lt;ref-type name="Journal Article"&gt;17&lt;/ref-type&gt;&lt;contributors&gt;&lt;authors&gt;&lt;author&gt;David Hirst&lt;/author&gt;&lt;/authors&gt;&lt;/contributors&gt;&lt;titles&gt;&lt;title&gt;Carbon Price Floor (CPF) and the price support mechanism&lt;/title&gt;&lt;secondary-title&gt;Commons Library Briefing&lt;/secondary-title&gt;&lt;/titles&gt;&lt;dates&gt;&lt;year&gt;2017&lt;/year&gt;&lt;/dates&gt;&lt;urls&gt;&lt;related-urls&gt;&lt;url&gt;researchbriefings.files.parliament.uk/documents/SN05927/SN05927.pdf&lt;/url&gt;&lt;/related-urls&gt;&lt;/urls&gt;&lt;/record&gt;&lt;/Cite&gt;&lt;/EndNote&gt;</w:instrText>
      </w:r>
      <w:r w:rsidR="00313FCC" w:rsidRPr="00ED6412">
        <w:fldChar w:fldCharType="separate"/>
      </w:r>
      <w:r w:rsidR="000201C4">
        <w:rPr>
          <w:noProof/>
        </w:rPr>
        <w:t>[</w:t>
      </w:r>
      <w:hyperlink w:anchor="_ENREF_30" w:tooltip="Hirst, 2017 #451" w:history="1">
        <w:r w:rsidR="00213BF8">
          <w:rPr>
            <w:noProof/>
          </w:rPr>
          <w:t>30</w:t>
        </w:r>
      </w:hyperlink>
      <w:r w:rsidR="000201C4">
        <w:rPr>
          <w:noProof/>
        </w:rPr>
        <w:t>]</w:t>
      </w:r>
      <w:r w:rsidR="00313FCC" w:rsidRPr="00ED6412">
        <w:fldChar w:fldCharType="end"/>
      </w:r>
      <w:r w:rsidRPr="00ED6412">
        <w:t xml:space="preserve">. </w:t>
      </w:r>
      <w:r w:rsidR="00BB1F4D" w:rsidRPr="00ED6412">
        <w:t xml:space="preserve">According to </w:t>
      </w:r>
      <w:r w:rsidR="008C0F66" w:rsidRPr="00ED6412">
        <w:t xml:space="preserve">the Fourth Carbon Budget </w:t>
      </w:r>
      <w:r w:rsidR="00FB48ED" w:rsidRPr="00ED6412">
        <w:t>of</w:t>
      </w:r>
      <w:r w:rsidR="008C0F66" w:rsidRPr="00ED6412">
        <w:t xml:space="preserve"> the Committee on Climate Change </w:t>
      </w:r>
      <w:r w:rsidR="008C0F66" w:rsidRPr="00ED6412">
        <w:fldChar w:fldCharType="begin"/>
      </w:r>
      <w:r w:rsidR="000201C4">
        <w:instrText xml:space="preserve"> ADDIN EN.CITE &lt;EndNote&gt;&lt;Cite&gt;&lt;Author&gt;CCC&lt;/Author&gt;&lt;Year&gt;2010&lt;/Year&gt;&lt;RecNum&gt;285&lt;/RecNum&gt;&lt;DisplayText&gt;[24]&lt;/DisplayText&gt;&lt;record&gt;&lt;rec-number&gt;285&lt;/rec-number&gt;&lt;foreign-keys&gt;&lt;key app="EN" db-id="wat2z5xv39zx9lefev2vrzeifd9dzfzsx50x" timestamp="0"&gt;285&lt;/key&gt;&lt;/foreign-keys&gt;&lt;ref-type name="Journal Article"&gt;17&lt;/ref-type&gt;&lt;contributors&gt;&lt;authors&gt;&lt;author&gt;CCC&lt;/author&gt;&lt;/authors&gt;&lt;/contributors&gt;&lt;titles&gt;&lt;title&gt;The Fourth Carbon Budget Reducing emissions through the 2020s &lt;/title&gt;&lt;/titles&gt;&lt;dates&gt;&lt;year&gt;2010&lt;/year&gt;&lt;/dates&gt;&lt;urls&gt;&lt;related-urls&gt;&lt;url&gt;https://www.theccc.org.uk/archive/aws2/4th%20Budget/CCC-4th-Budget-Book_interactive_singles.pdf&lt;/url&gt;&lt;/related-urls&gt;&lt;/urls&gt;&lt;/record&gt;&lt;/Cite&gt;&lt;/EndNote&gt;</w:instrText>
      </w:r>
      <w:r w:rsidR="008C0F66" w:rsidRPr="00ED6412">
        <w:fldChar w:fldCharType="separate"/>
      </w:r>
      <w:r w:rsidR="000201C4">
        <w:rPr>
          <w:noProof/>
        </w:rPr>
        <w:t>[</w:t>
      </w:r>
      <w:hyperlink w:anchor="_ENREF_24" w:tooltip="CCC, 2010 #285" w:history="1">
        <w:r w:rsidR="00213BF8">
          <w:rPr>
            <w:noProof/>
          </w:rPr>
          <w:t>24</w:t>
        </w:r>
      </w:hyperlink>
      <w:r w:rsidR="000201C4">
        <w:rPr>
          <w:noProof/>
        </w:rPr>
        <w:t>]</w:t>
      </w:r>
      <w:r w:rsidR="008C0F66" w:rsidRPr="00ED6412">
        <w:fldChar w:fldCharType="end"/>
      </w:r>
      <w:r w:rsidR="008C0F66" w:rsidRPr="00ED6412">
        <w:t xml:space="preserve">, </w:t>
      </w:r>
      <w:r w:rsidR="00BB1F4D" w:rsidRPr="00ED6412">
        <w:t xml:space="preserve">the CPF in the UK from 2010 to 2050 </w:t>
      </w:r>
      <w:r w:rsidR="008C0F66" w:rsidRPr="00ED6412">
        <w:t>are shown in</w:t>
      </w:r>
      <w:r w:rsidR="004B1DF0" w:rsidRPr="00ED6412">
        <w:t xml:space="preserve"> </w:t>
      </w:r>
      <w:r w:rsidR="004B1DF0" w:rsidRPr="00ED6412">
        <w:fldChar w:fldCharType="begin"/>
      </w:r>
      <w:r w:rsidR="004B1DF0" w:rsidRPr="00ED6412">
        <w:instrText xml:space="preserve"> REF _Ref502327318 \h </w:instrText>
      </w:r>
      <w:r w:rsidR="00A63E2B" w:rsidRPr="00ED6412">
        <w:instrText xml:space="preserve"> \* MERGEFORMAT </w:instrText>
      </w:r>
      <w:r w:rsidR="004B1DF0" w:rsidRPr="00ED6412">
        <w:fldChar w:fldCharType="separate"/>
      </w:r>
      <w:r w:rsidR="00C05E44" w:rsidRPr="00ED6412">
        <w:t xml:space="preserve">Figure </w:t>
      </w:r>
      <w:r w:rsidR="00C05E44">
        <w:rPr>
          <w:noProof/>
        </w:rPr>
        <w:t>1</w:t>
      </w:r>
      <w:r w:rsidR="00C05E44" w:rsidRPr="00ED6412">
        <w:rPr>
          <w:noProof/>
        </w:rPr>
        <w:t>.</w:t>
      </w:r>
      <w:r w:rsidR="00C05E44">
        <w:rPr>
          <w:noProof/>
        </w:rPr>
        <w:t>1</w:t>
      </w:r>
      <w:r w:rsidR="004B1DF0" w:rsidRPr="00ED6412">
        <w:fldChar w:fldCharType="end"/>
      </w:r>
      <w:r w:rsidR="008C0F66" w:rsidRPr="00ED6412">
        <w:t xml:space="preserve">. The carbon price in 2010 </w:t>
      </w:r>
      <w:r w:rsidR="00FB48ED" w:rsidRPr="00ED6412">
        <w:t>wa</w:t>
      </w:r>
      <w:r w:rsidR="008C0F66" w:rsidRPr="00ED6412">
        <w:t xml:space="preserve">s </w:t>
      </w:r>
      <w:r w:rsidR="008174C1" w:rsidRPr="00ED6412">
        <w:t>zero</w:t>
      </w:r>
      <w:r w:rsidR="008C0F66" w:rsidRPr="00ED6412">
        <w:t xml:space="preserve"> because the CPF start</w:t>
      </w:r>
      <w:r w:rsidR="00BB1F4D" w:rsidRPr="00ED6412">
        <w:t>ed</w:t>
      </w:r>
      <w:r w:rsidR="008C0F66" w:rsidRPr="00ED6412">
        <w:t xml:space="preserve"> from 2013</w:t>
      </w:r>
      <w:r w:rsidR="000C76CF" w:rsidRPr="00ED6412">
        <w:t xml:space="preserve"> </w:t>
      </w:r>
      <w:r w:rsidR="00313FCC" w:rsidRPr="00ED6412">
        <w:fldChar w:fldCharType="begin"/>
      </w:r>
      <w:r w:rsidR="000201C4">
        <w:instrText xml:space="preserve"> ADDIN EN.CITE &lt;EndNote&gt;&lt;Cite&gt;&lt;Author&gt;Hirst&lt;/Author&gt;&lt;Year&gt;2017&lt;/Year&gt;&lt;RecNum&gt;451&lt;/RecNum&gt;&lt;DisplayText&gt;[30]&lt;/DisplayText&gt;&lt;record&gt;&lt;rec-number&gt;451&lt;/rec-number&gt;&lt;foreign-keys&gt;&lt;key app="EN" db-id="wat2z5xv39zx9lefev2vrzeifd9dzfzsx50x" timestamp="0"&gt;451&lt;/key&gt;&lt;/foreign-keys&gt;&lt;ref-type name="Journal Article"&gt;17&lt;/ref-type&gt;&lt;contributors&gt;&lt;authors&gt;&lt;author&gt;David Hirst&lt;/author&gt;&lt;/authors&gt;&lt;/contributors&gt;&lt;titles&gt;&lt;title&gt;Carbon Price Floor (CPF) and the price support mechanism&lt;/title&gt;&lt;secondary-title&gt;Commons Library Briefing&lt;/secondary-title&gt;&lt;/titles&gt;&lt;dates&gt;&lt;year&gt;2017&lt;/year&gt;&lt;/dates&gt;&lt;urls&gt;&lt;related-urls&gt;&lt;url&gt;researchbriefings.files.parliament.uk/documents/SN05927/SN05927.pdf&lt;/url&gt;&lt;/related-urls&gt;&lt;/urls&gt;&lt;/record&gt;&lt;/Cite&gt;&lt;/EndNote&gt;</w:instrText>
      </w:r>
      <w:r w:rsidR="00313FCC" w:rsidRPr="00ED6412">
        <w:fldChar w:fldCharType="separate"/>
      </w:r>
      <w:r w:rsidR="000201C4">
        <w:rPr>
          <w:noProof/>
        </w:rPr>
        <w:t>[</w:t>
      </w:r>
      <w:hyperlink w:anchor="_ENREF_30" w:tooltip="Hirst, 2017 #451" w:history="1">
        <w:r w:rsidR="00213BF8">
          <w:rPr>
            <w:noProof/>
          </w:rPr>
          <w:t>30</w:t>
        </w:r>
      </w:hyperlink>
      <w:r w:rsidR="000201C4">
        <w:rPr>
          <w:noProof/>
        </w:rPr>
        <w:t>]</w:t>
      </w:r>
      <w:r w:rsidR="00313FCC" w:rsidRPr="00ED6412">
        <w:fldChar w:fldCharType="end"/>
      </w:r>
      <w:r w:rsidR="000C76CF" w:rsidRPr="00ED6412">
        <w:t>.</w:t>
      </w:r>
      <w:r w:rsidR="00FB48ED" w:rsidRPr="00ED6412">
        <w:t xml:space="preserve"> </w:t>
      </w:r>
      <w:r w:rsidR="004B1DF0" w:rsidRPr="00ED6412">
        <w:rPr>
          <w:lang w:eastAsia="en-US"/>
        </w:rPr>
        <w:t>It can be observe</w:t>
      </w:r>
      <w:r w:rsidR="00344534" w:rsidRPr="00ED6412">
        <w:rPr>
          <w:lang w:eastAsia="en-US"/>
        </w:rPr>
        <w:t>d</w:t>
      </w:r>
      <w:r w:rsidR="004B1DF0" w:rsidRPr="00ED6412">
        <w:rPr>
          <w:lang w:eastAsia="en-US"/>
        </w:rPr>
        <w:t xml:space="preserve"> from </w:t>
      </w:r>
      <w:r w:rsidR="004B1DF0" w:rsidRPr="00ED6412">
        <w:fldChar w:fldCharType="begin"/>
      </w:r>
      <w:r w:rsidR="004B1DF0" w:rsidRPr="00ED6412">
        <w:instrText xml:space="preserve"> REF _Ref502327318 \h </w:instrText>
      </w:r>
      <w:r w:rsidR="00A63E2B" w:rsidRPr="00ED6412">
        <w:instrText xml:space="preserve"> \* MERGEFORMAT </w:instrText>
      </w:r>
      <w:r w:rsidR="004B1DF0" w:rsidRPr="00ED6412">
        <w:fldChar w:fldCharType="separate"/>
      </w:r>
      <w:r w:rsidR="00C05E44" w:rsidRPr="00ED6412">
        <w:t xml:space="preserve">Figure </w:t>
      </w:r>
      <w:r w:rsidR="00C05E44">
        <w:rPr>
          <w:noProof/>
        </w:rPr>
        <w:t>1</w:t>
      </w:r>
      <w:r w:rsidR="00C05E44" w:rsidRPr="00ED6412">
        <w:rPr>
          <w:noProof/>
        </w:rPr>
        <w:t>.</w:t>
      </w:r>
      <w:r w:rsidR="00C05E44">
        <w:rPr>
          <w:noProof/>
        </w:rPr>
        <w:t>1</w:t>
      </w:r>
      <w:r w:rsidR="004B1DF0" w:rsidRPr="00ED6412">
        <w:fldChar w:fldCharType="end"/>
      </w:r>
      <w:r w:rsidR="004B1DF0" w:rsidRPr="00ED6412">
        <w:t xml:space="preserve"> </w:t>
      </w:r>
      <w:r w:rsidR="004B1DF0" w:rsidRPr="00ED6412">
        <w:rPr>
          <w:lang w:eastAsia="en-US"/>
        </w:rPr>
        <w:t xml:space="preserve">that the CPF value increases dramatically from 2010 to 2050. </w:t>
      </w:r>
    </w:p>
    <w:p w14:paraId="3F604561" w14:textId="77777777" w:rsidR="00C05C23" w:rsidRPr="00ED6412" w:rsidRDefault="00C05C23" w:rsidP="00A326F0">
      <w:pPr>
        <w:pStyle w:val="Heading4"/>
      </w:pPr>
      <w:bookmarkStart w:id="30" w:name="_Toc523347713"/>
      <w:r w:rsidRPr="00ED6412">
        <w:lastRenderedPageBreak/>
        <w:t>Emissions Performance Standard (EPS)</w:t>
      </w:r>
      <w:bookmarkEnd w:id="30"/>
    </w:p>
    <w:p w14:paraId="40274487" w14:textId="2726866D" w:rsidR="00C05C23" w:rsidRPr="00ED6412" w:rsidRDefault="00C05C23" w:rsidP="00C05C23">
      <w:pPr>
        <w:rPr>
          <w:lang w:eastAsia="en-US"/>
        </w:rPr>
      </w:pPr>
      <w:r w:rsidRPr="00ED6412">
        <w:rPr>
          <w:lang w:eastAsia="en-US"/>
        </w:rPr>
        <w:t>EPS is a regulatory component of the National Planning policy. It provides a limit on the emissions of new fossil fuel power stations, namely 450 gCO</w:t>
      </w:r>
      <w:r w:rsidRPr="00ED6412">
        <w:rPr>
          <w:vertAlign w:val="subscript"/>
          <w:lang w:eastAsia="en-US"/>
        </w:rPr>
        <w:t>2</w:t>
      </w:r>
      <w:r w:rsidRPr="00ED6412">
        <w:rPr>
          <w:lang w:eastAsia="en-US"/>
        </w:rPr>
        <w:t xml:space="preserve">/kWh, which is about half of the  emissions of coal-fired power generation without CCS </w:t>
      </w:r>
      <w:r w:rsidRPr="00ED6412">
        <w:rPr>
          <w:lang w:eastAsia="en-US"/>
        </w:rPr>
        <w:fldChar w:fldCharType="begin"/>
      </w:r>
      <w:r w:rsidR="000201C4">
        <w:rPr>
          <w:lang w:eastAsia="en-US"/>
        </w:rPr>
        <w:instrText xml:space="preserve"> ADDIN EN.CITE &lt;EndNote&gt;&lt;Cite&gt;&lt;Author&gt;DECC&lt;/Author&gt;&lt;Year&gt;2012&lt;/Year&gt;&lt;RecNum&gt;288&lt;/RecNum&gt;&lt;DisplayText&gt;[26, 31]&lt;/DisplayText&gt;&lt;record&gt;&lt;rec-number&gt;288&lt;/rec-number&gt;&lt;foreign-keys&gt;&lt;key app="EN" db-id="wat2z5xv39zx9lefev2vrzeifd9dzfzsx50x" timestamp="0"&gt;288&lt;/key&gt;&lt;/foreign-keys&gt;&lt;ref-type name="Journal Article"&gt;17&lt;/ref-type&gt;&lt;contributors&gt;&lt;authors&gt;&lt;author&gt;DECC&lt;/author&gt;&lt;/authors&gt;&lt;/contributors&gt;&lt;titles&gt;&lt;title&gt;Electrisity Market Reform: Policy Overview&lt;/title&gt;&lt;/titles&gt;&lt;dates&gt;&lt;year&gt;2012&lt;/year&gt;&lt;/dates&gt;&lt;urls&gt;&lt;related-urls&gt;&lt;url&gt;https://www.gov.uk/government/uploads/system/uploads/attachment_data/file/65634/7090-electricity-market-reform-policy-overview-.pdf&lt;/url&gt;&lt;/related-urls&gt;&lt;/urls&gt;&lt;/record&gt;&lt;/Cite&gt;&lt;Cite&gt;&lt;Author&gt;Legislation.gov.uk&lt;/Author&gt;&lt;Year&gt;2015&lt;/Year&gt;&lt;RecNum&gt;455&lt;/RecNum&gt;&lt;record&gt;&lt;rec-number&gt;455&lt;/rec-number&gt;&lt;foreign-keys&gt;&lt;key app="EN" db-id="wat2z5xv39zx9lefev2vrzeifd9dzfzsx50x" timestamp="0"&gt;455&lt;/key&gt;&lt;/foreign-keys&gt;&lt;ref-type name="Web Page"&gt;12&lt;/ref-type&gt;&lt;contributors&gt;&lt;authors&gt;&lt;author&gt;Legislation.gov.uk&lt;/author&gt;&lt;/authors&gt;&lt;/contributors&gt;&lt;titles&gt;&lt;title&gt;The Emissions Performance Standard Regulations 2015&lt;/title&gt;&lt;/titles&gt;&lt;volume&gt;2017&lt;/volume&gt;&lt;number&gt;28 December &lt;/number&gt;&lt;dates&gt;&lt;year&gt;2015&lt;/year&gt;&lt;/dates&gt;&lt;urls&gt;&lt;related-urls&gt;&lt;url&gt;https://www.legislation.gov.uk/ukdsi/2015/9780111127186&lt;/url&gt;&lt;/related-urls&gt;&lt;/urls&gt;&lt;/record&gt;&lt;/Cite&gt;&lt;/EndNote&gt;</w:instrText>
      </w:r>
      <w:r w:rsidRPr="00ED6412">
        <w:rPr>
          <w:lang w:eastAsia="en-US"/>
        </w:rPr>
        <w:fldChar w:fldCharType="separate"/>
      </w:r>
      <w:r w:rsidR="000201C4">
        <w:rPr>
          <w:noProof/>
          <w:lang w:eastAsia="en-US"/>
        </w:rPr>
        <w:t>[</w:t>
      </w:r>
      <w:hyperlink w:anchor="_ENREF_26" w:tooltip="DECC, 2012 #288" w:history="1">
        <w:r w:rsidR="00213BF8">
          <w:rPr>
            <w:noProof/>
            <w:lang w:eastAsia="en-US"/>
          </w:rPr>
          <w:t>26</w:t>
        </w:r>
      </w:hyperlink>
      <w:r w:rsidR="000201C4">
        <w:rPr>
          <w:noProof/>
          <w:lang w:eastAsia="en-US"/>
        </w:rPr>
        <w:t xml:space="preserve">, </w:t>
      </w:r>
      <w:hyperlink w:anchor="_ENREF_31" w:tooltip="Legislation.gov.uk, 2015 #455" w:history="1">
        <w:r w:rsidR="00213BF8">
          <w:rPr>
            <w:noProof/>
            <w:lang w:eastAsia="en-US"/>
          </w:rPr>
          <w:t>31</w:t>
        </w:r>
      </w:hyperlink>
      <w:r w:rsidR="000201C4">
        <w:rPr>
          <w:noProof/>
          <w:lang w:eastAsia="en-US"/>
        </w:rPr>
        <w:t>]</w:t>
      </w:r>
      <w:r w:rsidRPr="00ED6412">
        <w:rPr>
          <w:lang w:eastAsia="en-US"/>
        </w:rPr>
        <w:fldChar w:fldCharType="end"/>
      </w:r>
      <w:r w:rsidRPr="00ED6412">
        <w:rPr>
          <w:lang w:eastAsia="en-US"/>
        </w:rPr>
        <w:t xml:space="preserve">.  BEIS stated that one of the options to place the closure of unabated coal into effect is to modify the existing EPS on the emission limit per unit of generated electricity at any point in time, rather than have an annual limit </w:t>
      </w:r>
      <w:r w:rsidRPr="00ED6412">
        <w:rPr>
          <w:lang w:eastAsia="en-US"/>
        </w:rPr>
        <w:fldChar w:fldCharType="begin"/>
      </w:r>
      <w:r w:rsidR="000201C4">
        <w:rPr>
          <w:lang w:eastAsia="en-US"/>
        </w:rPr>
        <w:instrText xml:space="preserve"> ADDIN EN.CITE &lt;EndNote&gt;&lt;Cite&gt;&lt;Author&gt;BEIS&lt;/Author&gt;&lt;Year&gt;2016&lt;/Year&gt;&lt;RecNum&gt;444&lt;/RecNum&gt;&lt;DisplayText&gt;[10]&lt;/DisplayText&gt;&lt;record&gt;&lt;rec-number&gt;444&lt;/rec-number&gt;&lt;foreign-keys&gt;&lt;key app="EN" db-id="wat2z5xv39zx9lefev2vrzeifd9dzfzsx50x" timestamp="0"&gt;444&lt;/key&gt;&lt;/foreign-keys&gt;&lt;ref-type name="Journal Article"&gt;17&lt;/ref-type&gt;&lt;contributors&gt;&lt;authors&gt;&lt;author&gt;BEIS&lt;/author&gt;&lt;/authors&gt;&lt;/contributors&gt;&lt;titles&gt;&lt;title&gt;Coal Generation in Great Britain The Pathway to a Low-Carbon Future: Consultation Document &lt;/title&gt;&lt;/titles&gt;&lt;dates&gt;&lt;year&gt;2016&lt;/year&gt;&lt;/dates&gt;&lt;urls&gt;&lt;related-urls&gt;&lt;url&gt;https://www.gov.uk/government/uploads/system/uploads/attachment_data/file/577080/With_SIG_Unabated_coal_closure_consultation_FINAL__v6.1_.pdf&lt;/url&gt;&lt;/related-urls&gt;&lt;/urls&gt;&lt;/record&gt;&lt;/Cite&gt;&lt;/EndNote&gt;</w:instrText>
      </w:r>
      <w:r w:rsidRPr="00ED6412">
        <w:rPr>
          <w:lang w:eastAsia="en-US"/>
        </w:rPr>
        <w:fldChar w:fldCharType="separate"/>
      </w:r>
      <w:r w:rsidR="000201C4">
        <w:rPr>
          <w:noProof/>
          <w:lang w:eastAsia="en-US"/>
        </w:rPr>
        <w:t>[</w:t>
      </w:r>
      <w:hyperlink w:anchor="_ENREF_10" w:tooltip="BEIS, 2016 #444" w:history="1">
        <w:r w:rsidR="00213BF8">
          <w:rPr>
            <w:noProof/>
            <w:lang w:eastAsia="en-US"/>
          </w:rPr>
          <w:t>10</w:t>
        </w:r>
      </w:hyperlink>
      <w:r w:rsidR="000201C4">
        <w:rPr>
          <w:noProof/>
          <w:lang w:eastAsia="en-US"/>
        </w:rPr>
        <w:t>]</w:t>
      </w:r>
      <w:r w:rsidRPr="00ED6412">
        <w:rPr>
          <w:lang w:eastAsia="en-US"/>
        </w:rPr>
        <w:fldChar w:fldCharType="end"/>
      </w:r>
      <w:r w:rsidRPr="00ED6412">
        <w:rPr>
          <w:lang w:eastAsia="en-US"/>
        </w:rPr>
        <w:t>. Therefore, an emission limit of per unit of generated electricity at any point in time will be considered in this thesis in order to contain this new feature of the EPS.</w:t>
      </w:r>
    </w:p>
    <w:p w14:paraId="7A6D84C6" w14:textId="77777777" w:rsidR="004B1DF0" w:rsidRPr="00ED6412" w:rsidRDefault="00EB5289" w:rsidP="004B1DF0">
      <w:pPr>
        <w:keepNext/>
      </w:pPr>
      <w:r w:rsidRPr="00ED6412">
        <w:rPr>
          <w:noProof/>
          <w:lang w:eastAsia="en-GB"/>
        </w:rPr>
        <w:drawing>
          <wp:inline distT="0" distB="0" distL="0" distR="0" wp14:anchorId="6DA4236B" wp14:editId="7F3AE7AD">
            <wp:extent cx="5038725" cy="3857625"/>
            <wp:effectExtent l="0" t="0" r="9525" b="9525"/>
            <wp:docPr id="4" name="Picture 4" descr="C:\Users\admin\Desktop\CP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CPF.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8725" cy="3857625"/>
                    </a:xfrm>
                    <a:prstGeom prst="rect">
                      <a:avLst/>
                    </a:prstGeom>
                    <a:noFill/>
                    <a:ln>
                      <a:noFill/>
                    </a:ln>
                  </pic:spPr>
                </pic:pic>
              </a:graphicData>
            </a:graphic>
          </wp:inline>
        </w:drawing>
      </w:r>
    </w:p>
    <w:p w14:paraId="568B9C3C" w14:textId="7F55D7E4" w:rsidR="004B1DF0" w:rsidRPr="00ED6412" w:rsidRDefault="004B1DF0" w:rsidP="004B1DF0">
      <w:pPr>
        <w:pStyle w:val="Caption"/>
        <w:jc w:val="both"/>
      </w:pPr>
      <w:bookmarkStart w:id="31" w:name="_Ref502327318"/>
      <w:bookmarkStart w:id="32" w:name="_Toc523347868"/>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1</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1</w:t>
      </w:r>
      <w:r w:rsidR="00C47357">
        <w:rPr>
          <w:noProof/>
        </w:rPr>
        <w:fldChar w:fldCharType="end"/>
      </w:r>
      <w:bookmarkEnd w:id="31"/>
      <w:r w:rsidRPr="00ED6412">
        <w:t xml:space="preserve"> </w:t>
      </w:r>
      <w:r w:rsidR="00FB48ED" w:rsidRPr="00ED6412">
        <w:t xml:space="preserve">The </w:t>
      </w:r>
      <w:r w:rsidRPr="00ED6412">
        <w:t>CPF in the UK from 2010 to 2050.</w:t>
      </w:r>
      <w:bookmarkEnd w:id="32"/>
    </w:p>
    <w:p w14:paraId="25BB72EA" w14:textId="445B2B3E" w:rsidR="004B1028" w:rsidRPr="00ED6412" w:rsidRDefault="00212AC3" w:rsidP="004B1028">
      <w:pPr>
        <w:pStyle w:val="Heading2"/>
        <w:rPr>
          <w:color w:val="auto"/>
        </w:rPr>
      </w:pPr>
      <w:bookmarkStart w:id="33" w:name="_Toc523347714"/>
      <w:r w:rsidRPr="00ED6412">
        <w:rPr>
          <w:color w:val="auto"/>
        </w:rPr>
        <w:lastRenderedPageBreak/>
        <w:t>The role of e</w:t>
      </w:r>
      <w:r w:rsidR="0041050C" w:rsidRPr="00ED6412">
        <w:rPr>
          <w:color w:val="auto"/>
        </w:rPr>
        <w:t>conomic</w:t>
      </w:r>
      <w:r w:rsidR="004B1028" w:rsidRPr="00ED6412">
        <w:rPr>
          <w:color w:val="auto"/>
        </w:rPr>
        <w:t xml:space="preserve"> dispatch</w:t>
      </w:r>
      <w:bookmarkEnd w:id="33"/>
      <w:r w:rsidR="00450CFF" w:rsidRPr="00ED6412">
        <w:rPr>
          <w:color w:val="auto"/>
        </w:rPr>
        <w:t xml:space="preserve"> </w:t>
      </w:r>
    </w:p>
    <w:p w14:paraId="0B5735F9" w14:textId="5DBC6698" w:rsidR="00B63757" w:rsidRPr="00ED6412" w:rsidRDefault="004C2E2B" w:rsidP="00F56FA1">
      <w:pPr>
        <w:spacing w:after="120"/>
      </w:pPr>
      <w:r w:rsidRPr="00ED6412">
        <w:t>According to</w:t>
      </w:r>
      <w:r w:rsidR="00E574D1" w:rsidRPr="00ED6412">
        <w:t xml:space="preserve"> </w:t>
      </w:r>
      <w:r w:rsidR="00EB0D90" w:rsidRPr="00ED6412">
        <w:t>the EMR</w:t>
      </w:r>
      <w:r w:rsidR="004A1783" w:rsidRPr="00ED6412">
        <w:t xml:space="preserve">, </w:t>
      </w:r>
      <w:r w:rsidR="00344534" w:rsidRPr="00ED6412">
        <w:t>sufficient</w:t>
      </w:r>
      <w:r w:rsidRPr="00ED6412">
        <w:t xml:space="preserve"> energy supply is required in the system </w:t>
      </w:r>
      <w:r w:rsidR="004A1783" w:rsidRPr="00ED6412">
        <w:t>in or</w:t>
      </w:r>
      <w:r w:rsidRPr="00ED6412">
        <w:t>der to secure the energy system</w:t>
      </w:r>
      <w:r w:rsidR="004A1783" w:rsidRPr="00ED6412">
        <w:t>.</w:t>
      </w:r>
      <w:r w:rsidR="00E574D1" w:rsidRPr="00ED6412">
        <w:t xml:space="preserve"> A</w:t>
      </w:r>
      <w:r w:rsidR="002475BB" w:rsidRPr="00ED6412">
        <w:t>t th</w:t>
      </w:r>
      <w:r w:rsidR="00E574D1" w:rsidRPr="00ED6412">
        <w:t xml:space="preserve">e same time, the </w:t>
      </w:r>
      <w:r w:rsidR="00F56FA1" w:rsidRPr="00ED6412">
        <w:t>affordable electricity bill require</w:t>
      </w:r>
      <w:r w:rsidR="00437FCE" w:rsidRPr="00ED6412">
        <w:t>s</w:t>
      </w:r>
      <w:r w:rsidR="00F56FA1" w:rsidRPr="00ED6412">
        <w:t xml:space="preserve"> a </w:t>
      </w:r>
      <w:r w:rsidR="000A73B0" w:rsidRPr="00ED6412">
        <w:t>low</w:t>
      </w:r>
      <w:r w:rsidR="00F56FA1" w:rsidRPr="00ED6412">
        <w:t xml:space="preserve"> </w:t>
      </w:r>
      <w:r w:rsidR="000A73B0" w:rsidRPr="00ED6412">
        <w:t>supply</w:t>
      </w:r>
      <w:r w:rsidR="00F56FA1" w:rsidRPr="00ED6412">
        <w:t xml:space="preserve"> cost </w:t>
      </w:r>
      <w:r w:rsidR="00FB48ED" w:rsidRPr="00ED6412">
        <w:t xml:space="preserve">in </w:t>
      </w:r>
      <w:r w:rsidR="00F56FA1" w:rsidRPr="00ED6412">
        <w:t xml:space="preserve">the power generations. </w:t>
      </w:r>
      <w:r w:rsidR="000A73B0" w:rsidRPr="00ED6412">
        <w:t>Therefore, the balance between the demand and supply</w:t>
      </w:r>
      <w:r w:rsidR="00FB48ED" w:rsidRPr="00ED6412">
        <w:t xml:space="preserve"> in the energy system</w:t>
      </w:r>
      <w:r w:rsidR="000A73B0" w:rsidRPr="00ED6412">
        <w:t xml:space="preserve"> should be </w:t>
      </w:r>
      <w:r w:rsidR="00344534" w:rsidRPr="00ED6412">
        <w:t>found</w:t>
      </w:r>
      <w:r w:rsidR="000A73B0" w:rsidRPr="00ED6412">
        <w:t xml:space="preserve"> and the cost of the supply should be minimize</w:t>
      </w:r>
      <w:r w:rsidR="00FB48ED" w:rsidRPr="00ED6412">
        <w:t>d</w:t>
      </w:r>
      <w:r w:rsidR="000A73B0" w:rsidRPr="00ED6412">
        <w:t>.</w:t>
      </w:r>
    </w:p>
    <w:p w14:paraId="690E4B95" w14:textId="66F7430E" w:rsidR="00643B4C" w:rsidRPr="00ED6412" w:rsidRDefault="00643B4C" w:rsidP="001E3750">
      <w:pPr>
        <w:pStyle w:val="Heading3"/>
      </w:pPr>
      <w:bookmarkStart w:id="34" w:name="_Toc523347715"/>
      <w:r w:rsidRPr="00ED6412">
        <w:t>Economic dispatch (ED)</w:t>
      </w:r>
      <w:bookmarkEnd w:id="34"/>
    </w:p>
    <w:p w14:paraId="629BECA1" w14:textId="471DF7E2" w:rsidR="001A1B9A" w:rsidRPr="00ED6412" w:rsidRDefault="0041050C" w:rsidP="009209DF">
      <w:r w:rsidRPr="00ED6412">
        <w:t xml:space="preserve">To </w:t>
      </w:r>
      <w:r w:rsidR="00BF6656" w:rsidRPr="00ED6412">
        <w:t xml:space="preserve">determine the optimal operation strategy of the energy system under the EMR, </w:t>
      </w:r>
      <w:r w:rsidRPr="00ED6412">
        <w:t>the balance of the demand and supply and</w:t>
      </w:r>
      <w:r w:rsidR="00D30136" w:rsidRPr="00ED6412">
        <w:t xml:space="preserve"> </w:t>
      </w:r>
      <w:r w:rsidR="00FB48ED" w:rsidRPr="00ED6412">
        <w:t>the minimization of</w:t>
      </w:r>
      <w:r w:rsidR="00D30136" w:rsidRPr="00ED6412">
        <w:t xml:space="preserve"> the supply </w:t>
      </w:r>
      <w:r w:rsidRPr="00ED6412">
        <w:t>cost</w:t>
      </w:r>
      <w:r w:rsidR="00BF6656" w:rsidRPr="00ED6412">
        <w:t xml:space="preserve"> should be considered. Therefore</w:t>
      </w:r>
      <w:r w:rsidRPr="00ED6412">
        <w:t xml:space="preserve"> the economic dispatch (ED) is introduced</w:t>
      </w:r>
      <w:r w:rsidR="00FB48ED" w:rsidRPr="00ED6412">
        <w:t xml:space="preserve"> and this is </w:t>
      </w:r>
      <w:r w:rsidR="002D4BC6" w:rsidRPr="00ED6412">
        <w:t>defined</w:t>
      </w:r>
      <w:r w:rsidRPr="00ED6412">
        <w:t xml:space="preserve"> by </w:t>
      </w:r>
      <w:r w:rsidR="00344534" w:rsidRPr="00ED6412">
        <w:t xml:space="preserve">the </w:t>
      </w:r>
      <w:r w:rsidRPr="00ED6412">
        <w:t>EPAct section 1234</w:t>
      </w:r>
      <w:r w:rsidR="00FB48ED" w:rsidRPr="00ED6412">
        <w:t xml:space="preserve">, namely </w:t>
      </w:r>
      <w:r w:rsidRPr="00ED6412">
        <w:t>‘The operation of generation facilities to produce energy at the lowest cost to reliably serve consumers, recognizing any operational limits of generation and transmission faciliti</w:t>
      </w:r>
      <w:r w:rsidR="001D3A16" w:rsidRPr="00ED6412">
        <w:t>es</w:t>
      </w:r>
      <w:r w:rsidRPr="00ED6412">
        <w:t xml:space="preserve">’ </w:t>
      </w:r>
      <w:r w:rsidRPr="00ED6412">
        <w:fldChar w:fldCharType="begin"/>
      </w:r>
      <w:r w:rsidR="000201C4">
        <w:instrText xml:space="preserve"> ADDIN EN.CITE &lt;EndNote&gt;&lt;Cite&gt;&lt;Author&gt;Energy.gov&lt;/Author&gt;&lt;Year&gt;2005&lt;/Year&gt;&lt;RecNum&gt;448&lt;/RecNum&gt;&lt;DisplayText&gt;[32]&lt;/DisplayText&gt;&lt;record&gt;&lt;rec-number&gt;448&lt;/rec-number&gt;&lt;foreign-keys&gt;&lt;key app="EN" db-id="wat2z5xv39zx9lefev2vrzeifd9dzfzsx50x" timestamp="0"&gt;448&lt;/key&gt;&lt;/foreign-keys&gt;&lt;ref-type name="Journal Article"&gt;17&lt;/ref-type&gt;&lt;contributors&gt;&lt;authors&gt;&lt;author&gt;Energy.gov&lt;/author&gt;&lt;/authors&gt;&lt;/contributors&gt;&lt;titles&gt;&lt;title&gt;US Energy Policy Act of 2005&lt;/title&gt;&lt;/titles&gt;&lt;dates&gt;&lt;year&gt;2005&lt;/year&gt;&lt;/dates&gt;&lt;urls&gt;&lt;related-urls&gt;&lt;url&gt;https://energy.gov/downloads/energy-policy-act-2005&lt;/url&gt;&lt;/related-urls&gt;&lt;/urls&gt;&lt;/record&gt;&lt;/Cite&gt;&lt;/EndNote&gt;</w:instrText>
      </w:r>
      <w:r w:rsidRPr="00ED6412">
        <w:fldChar w:fldCharType="separate"/>
      </w:r>
      <w:r w:rsidR="000201C4">
        <w:rPr>
          <w:noProof/>
        </w:rPr>
        <w:t>[</w:t>
      </w:r>
      <w:hyperlink w:anchor="_ENREF_32" w:tooltip="Energy.gov, 2005 #448" w:history="1">
        <w:r w:rsidR="00213BF8">
          <w:rPr>
            <w:noProof/>
          </w:rPr>
          <w:t>32</w:t>
        </w:r>
      </w:hyperlink>
      <w:r w:rsidR="000201C4">
        <w:rPr>
          <w:noProof/>
        </w:rPr>
        <w:t>]</w:t>
      </w:r>
      <w:r w:rsidRPr="00ED6412">
        <w:fldChar w:fldCharType="end"/>
      </w:r>
      <w:r w:rsidR="001D3A16" w:rsidRPr="00ED6412">
        <w:t>.</w:t>
      </w:r>
      <w:r w:rsidR="004014CB" w:rsidRPr="00ED6412">
        <w:t xml:space="preserve"> </w:t>
      </w:r>
      <w:r w:rsidR="009209DF" w:rsidRPr="00ED6412">
        <w:t xml:space="preserve">Initially, to consider the electricity grid balance in </w:t>
      </w:r>
      <w:r w:rsidR="00112CC7" w:rsidRPr="00ED6412">
        <w:t>techno-</w:t>
      </w:r>
      <w:r w:rsidR="009209DF" w:rsidRPr="00ED6412">
        <w:t>economi</w:t>
      </w:r>
      <w:r w:rsidR="00FB48ED" w:rsidRPr="00ED6412">
        <w:t>c terms, the ED is introduced and t</w:t>
      </w:r>
      <w:r w:rsidR="009209DF" w:rsidRPr="00ED6412">
        <w:t xml:space="preserve">he ED of thermal power generating units </w:t>
      </w:r>
      <w:r w:rsidR="00FB48ED" w:rsidRPr="00ED6412">
        <w:t>h</w:t>
      </w:r>
      <w:r w:rsidR="009209DF" w:rsidRPr="00ED6412">
        <w:t>as</w:t>
      </w:r>
      <w:r w:rsidR="00FB48ED" w:rsidRPr="00ED6412">
        <w:t xml:space="preserve"> been</w:t>
      </w:r>
      <w:r w:rsidR="009209DF" w:rsidRPr="00ED6412">
        <w:t xml:space="preserve"> proposed since 1920</w:t>
      </w:r>
      <w:r w:rsidR="00FB48ED" w:rsidRPr="00ED6412">
        <w:t>,</w:t>
      </w:r>
      <w:r w:rsidR="009209DF" w:rsidRPr="00ED6412">
        <w:t xml:space="preserve"> or even earlier </w:t>
      </w:r>
      <w:r w:rsidR="009209DF" w:rsidRPr="00ED6412">
        <w:fldChar w:fldCharType="begin"/>
      </w:r>
      <w:r w:rsidR="000201C4">
        <w:instrText xml:space="preserve"> ADDIN EN.CITE &lt;EndNote&gt;&lt;Cite ExcludeYear="1"&gt;&lt;Author&gt;Chowdhury&lt;/Author&gt;&lt;Year&gt;1990&lt;/Year&gt;&lt;RecNum&gt;107&lt;/RecNum&gt;&lt;DisplayText&gt;[33]&lt;/DisplayText&gt;&lt;record&gt;&lt;rec-number&gt;107&lt;/rec-number&gt;&lt;foreign-keys&gt;&lt;key app="EN" db-id="wat2z5xv39zx9lefev2vrzeifd9dzfzsx50x" timestamp="0"&gt;107&lt;/key&gt;&lt;/foreign-keys&gt;&lt;ref-type name="Journal Article"&gt;17&lt;/ref-type&gt;&lt;contributors&gt;&lt;authors&gt;&lt;author&gt;Chowdhury, B. H.&lt;/author&gt;&lt;author&gt;Rahman, S.&lt;/author&gt;&lt;/authors&gt;&lt;/contributors&gt;&lt;titles&gt;&lt;title&gt;A review of recent advances in economic dispatch&lt;/title&gt;&lt;secondary-title&gt;Power Systems, IEEE Transactions on&lt;/secondary-title&gt;&lt;/titles&gt;&lt;pages&gt;1248-1259&lt;/pages&gt;&lt;volume&gt;5&lt;/volume&gt;&lt;number&gt;4&lt;/number&gt;&lt;keywords&gt;&lt;keyword&gt;electric power generation&lt;/keyword&gt;&lt;keyword&gt;load dispatching&lt;/keyword&gt;&lt;keyword&gt;load flow&lt;/keyword&gt;&lt;keyword&gt;power systems&lt;/keyword&gt;&lt;keyword&gt;AGC&lt;/keyword&gt;&lt;keyword&gt;automatic generation control&lt;/keyword&gt;&lt;keyword&gt;dynamic dispatch&lt;/keyword&gt;&lt;keyword&gt;economic dispatch&lt;/keyword&gt;&lt;keyword&gt;nonconventional generation sources&lt;/keyword&gt;&lt;keyword&gt;optimal power flow&lt;/keyword&gt;&lt;keyword&gt;Dispatching&lt;/keyword&gt;&lt;keyword&gt;Environmental economics&lt;/keyword&gt;&lt;keyword&gt;Frequency control&lt;/keyword&gt;&lt;keyword&gt;Power generation&lt;/keyword&gt;&lt;keyword&gt;Power generation economics&lt;/keyword&gt;&lt;keyword&gt;Power system analysis computing&lt;/keyword&gt;&lt;keyword&gt;Power system economics&lt;/keyword&gt;&lt;keyword&gt;Processor scheduling&lt;/keyword&gt;&lt;keyword&gt;Stress control&lt;/keyword&gt;&lt;/keywords&gt;&lt;dates&gt;&lt;year&gt;1990&lt;/year&gt;&lt;/dates&gt;&lt;isbn&gt;0885-8950&lt;/isbn&gt;&lt;urls&gt;&lt;/urls&gt;&lt;electronic-resource-num&gt;10.1109/59.99376&lt;/electronic-resource-num&gt;&lt;/record&gt;&lt;/Cite&gt;&lt;/EndNote&gt;</w:instrText>
      </w:r>
      <w:r w:rsidR="009209DF" w:rsidRPr="00ED6412">
        <w:fldChar w:fldCharType="separate"/>
      </w:r>
      <w:r w:rsidR="000201C4">
        <w:rPr>
          <w:noProof/>
        </w:rPr>
        <w:t>[</w:t>
      </w:r>
      <w:hyperlink w:anchor="_ENREF_33" w:tooltip="Chowdhury, 1990 #107" w:history="1">
        <w:r w:rsidR="00213BF8">
          <w:rPr>
            <w:noProof/>
          </w:rPr>
          <w:t>33</w:t>
        </w:r>
      </w:hyperlink>
      <w:r w:rsidR="000201C4">
        <w:rPr>
          <w:noProof/>
        </w:rPr>
        <w:t>]</w:t>
      </w:r>
      <w:r w:rsidR="009209DF" w:rsidRPr="00ED6412">
        <w:fldChar w:fldCharType="end"/>
      </w:r>
      <w:r w:rsidR="009209DF" w:rsidRPr="00ED6412">
        <w:t xml:space="preserve">. </w:t>
      </w:r>
    </w:p>
    <w:p w14:paraId="554DDA40" w14:textId="612E8691" w:rsidR="0041050C" w:rsidRPr="00ED6412" w:rsidRDefault="0017522F" w:rsidP="001E3750">
      <w:pPr>
        <w:pStyle w:val="Heading3"/>
      </w:pPr>
      <w:bookmarkStart w:id="35" w:name="_Toc523347716"/>
      <w:r w:rsidRPr="00ED6412">
        <w:t>Combined e</w:t>
      </w:r>
      <w:r w:rsidR="0041050C" w:rsidRPr="00ED6412">
        <w:t>conomic and emission dispatch (</w:t>
      </w:r>
      <w:r w:rsidR="00FA5D56" w:rsidRPr="00ED6412">
        <w:t>C</w:t>
      </w:r>
      <w:r w:rsidR="0041050C" w:rsidRPr="00ED6412">
        <w:t>EED)</w:t>
      </w:r>
      <w:bookmarkEnd w:id="35"/>
    </w:p>
    <w:p w14:paraId="47B85D7B" w14:textId="48CEB181" w:rsidR="00820954" w:rsidRPr="00ED6412" w:rsidRDefault="00E14400" w:rsidP="004824F0">
      <w:pPr>
        <w:spacing w:after="120"/>
      </w:pPr>
      <w:r w:rsidRPr="00ED6412">
        <w:t>With the growing concern for the environment</w:t>
      </w:r>
      <w:r w:rsidR="004824F0" w:rsidRPr="00ED6412">
        <w:t xml:space="preserve">, </w:t>
      </w:r>
      <w:r w:rsidR="00576D98" w:rsidRPr="00ED6412">
        <w:t>CEED</w:t>
      </w:r>
      <w:r w:rsidR="004824F0" w:rsidRPr="00ED6412">
        <w:t xml:space="preserve"> models have been developed for an electrical system consisting of fossil-fired power plants in the 1990s </w:t>
      </w:r>
      <w:r w:rsidR="0012260E" w:rsidRPr="00ED6412">
        <w:fldChar w:fldCharType="begin">
          <w:fldData xml:space="preserve">PEVuZE5vdGU+PENpdGU+PEF1dGhvcj5Ib2xzdGVpbjwvQXV0aG9yPjxZZWFyPjE5OTI8L1llYXI+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</w:fldData>
        </w:fldChar>
      </w:r>
      <w:r w:rsidR="000201C4">
        <w:instrText xml:space="preserve"> ADDIN EN.CITE </w:instrText>
      </w:r>
      <w:r w:rsidR="000201C4">
        <w:fldChar w:fldCharType="begin">
          <w:fldData xml:space="preserve">PEVuZE5vdGU+PENpdGU+PEF1dGhvcj5Ib2xzdGVpbjwvQXV0aG9yPjxZZWFyPjE5OTI8L1llYXI+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</w:fldData>
        </w:fldChar>
      </w:r>
      <w:r w:rsidR="000201C4">
        <w:instrText xml:space="preserve"> ADDIN EN.CITE.DATA </w:instrText>
      </w:r>
      <w:r w:rsidR="000201C4">
        <w:fldChar w:fldCharType="end"/>
      </w:r>
      <w:r w:rsidR="0012260E" w:rsidRPr="00ED6412">
        <w:fldChar w:fldCharType="separate"/>
      </w:r>
      <w:r w:rsidR="000201C4">
        <w:rPr>
          <w:noProof/>
        </w:rPr>
        <w:t>[</w:t>
      </w:r>
      <w:hyperlink w:anchor="_ENREF_34" w:tooltip="Holstein, 1992 #286" w:history="1">
        <w:r w:rsidR="00213BF8">
          <w:rPr>
            <w:noProof/>
          </w:rPr>
          <w:t>34-36</w:t>
        </w:r>
      </w:hyperlink>
      <w:r w:rsidR="000201C4">
        <w:rPr>
          <w:noProof/>
        </w:rPr>
        <w:t>]</w:t>
      </w:r>
      <w:r w:rsidR="0012260E" w:rsidRPr="00ED6412">
        <w:fldChar w:fldCharType="end"/>
      </w:r>
      <w:r w:rsidR="00127266" w:rsidRPr="00ED6412">
        <w:t>.</w:t>
      </w:r>
      <w:r w:rsidR="004824F0" w:rsidRPr="00ED6412">
        <w:t xml:space="preserve"> Initially, the CEED considered only conventional powered generators </w:t>
      </w:r>
      <w:r w:rsidR="0012260E" w:rsidRPr="00ED6412">
        <w:fldChar w:fldCharType="begin">
          <w:fldData xml:space="preserve">PEVuZE5vdGU+PENpdGU+PEF1dGhvcj5Ib2xzdGVpbjwvQXV0aG9yPjxZZWFyPjE5OTI8L1llYXI+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</w:fldData>
        </w:fldChar>
      </w:r>
      <w:r w:rsidR="000201C4">
        <w:instrText xml:space="preserve"> ADDIN EN.CITE </w:instrText>
      </w:r>
      <w:r w:rsidR="000201C4">
        <w:fldChar w:fldCharType="begin">
          <w:fldData xml:space="preserve">PEVuZE5vdGU+PENpdGU+PEF1dGhvcj5Ib2xzdGVpbjwvQXV0aG9yPjxZZWFyPjE5OTI8L1llYXI+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</w:fldData>
        </w:fldChar>
      </w:r>
      <w:r w:rsidR="000201C4">
        <w:instrText xml:space="preserve"> ADDIN EN.CITE.DATA </w:instrText>
      </w:r>
      <w:r w:rsidR="000201C4">
        <w:fldChar w:fldCharType="end"/>
      </w:r>
      <w:r w:rsidR="0012260E" w:rsidRPr="00ED6412">
        <w:fldChar w:fldCharType="separate"/>
      </w:r>
      <w:r w:rsidR="000201C4">
        <w:rPr>
          <w:noProof/>
        </w:rPr>
        <w:t>[</w:t>
      </w:r>
      <w:hyperlink w:anchor="_ENREF_34" w:tooltip="Holstein, 1992 #286" w:history="1">
        <w:r w:rsidR="00213BF8">
          <w:rPr>
            <w:noProof/>
          </w:rPr>
          <w:t>34-39</w:t>
        </w:r>
      </w:hyperlink>
      <w:r w:rsidR="000201C4">
        <w:rPr>
          <w:noProof/>
        </w:rPr>
        <w:t>]</w:t>
      </w:r>
      <w:r w:rsidR="0012260E" w:rsidRPr="00ED6412">
        <w:fldChar w:fldCharType="end"/>
      </w:r>
      <w:r w:rsidR="00A95DA1" w:rsidRPr="00ED6412">
        <w:t>.</w:t>
      </w:r>
      <w:r w:rsidR="00127266" w:rsidRPr="00ED6412">
        <w:t xml:space="preserve"> </w:t>
      </w:r>
      <w:r w:rsidR="004824F0" w:rsidRPr="00ED6412">
        <w:t xml:space="preserve">With the ever-increasing use of renewable power, the power system network now </w:t>
      </w:r>
      <w:r w:rsidR="004824F0" w:rsidRPr="00ED6412">
        <w:lastRenderedPageBreak/>
        <w:t>is not only allocating system power from conventional generators but also from renewable power plants, such as wind farms</w:t>
      </w:r>
      <w:r w:rsidR="00DE3A2C" w:rsidRPr="00ED6412">
        <w:t xml:space="preserve"> </w:t>
      </w:r>
      <w:r w:rsidR="0012260E" w:rsidRPr="00ED6412">
        <w:fldChar w:fldCharType="begin">
          <w:fldData xml:space="preserve">PEVuZE5vdGU+PENpdGU+PEF1dGhvcj5ZYW88L0F1dGhvcj48WWVhcj4yMDExPC9ZZWFyPjxSZWNO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</w:fldData>
        </w:fldChar>
      </w:r>
      <w:r w:rsidR="000201C4">
        <w:instrText xml:space="preserve"> ADDIN EN.CITE </w:instrText>
      </w:r>
      <w:r w:rsidR="000201C4">
        <w:fldChar w:fldCharType="begin">
          <w:fldData xml:space="preserve">PEVuZE5vdGU+PENpdGU+PEF1dGhvcj5ZYW88L0F1dGhvcj48WWVhcj4yMDExPC9ZZWFyPjxSZWNO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</w:fldData>
        </w:fldChar>
      </w:r>
      <w:r w:rsidR="000201C4">
        <w:instrText xml:space="preserve"> ADDIN EN.CITE.DATA </w:instrText>
      </w:r>
      <w:r w:rsidR="000201C4">
        <w:fldChar w:fldCharType="end"/>
      </w:r>
      <w:r w:rsidR="0012260E" w:rsidRPr="00ED6412">
        <w:fldChar w:fldCharType="separate"/>
      </w:r>
      <w:r w:rsidR="000201C4">
        <w:rPr>
          <w:noProof/>
        </w:rPr>
        <w:t>[</w:t>
      </w:r>
      <w:hyperlink w:anchor="_ENREF_40" w:tooltip="Yao, 2011 #303" w:history="1">
        <w:r w:rsidR="00213BF8">
          <w:rPr>
            <w:noProof/>
          </w:rPr>
          <w:t>40</w:t>
        </w:r>
      </w:hyperlink>
      <w:r w:rsidR="000201C4">
        <w:rPr>
          <w:noProof/>
        </w:rPr>
        <w:t xml:space="preserve">, </w:t>
      </w:r>
      <w:hyperlink w:anchor="_ENREF_41" w:tooltip="Jin, 2014 #270" w:history="1">
        <w:r w:rsidR="00213BF8">
          <w:rPr>
            <w:noProof/>
          </w:rPr>
          <w:t>41</w:t>
        </w:r>
      </w:hyperlink>
      <w:r w:rsidR="000201C4">
        <w:rPr>
          <w:noProof/>
        </w:rPr>
        <w:t>]</w:t>
      </w:r>
      <w:r w:rsidR="0012260E" w:rsidRPr="00ED6412">
        <w:fldChar w:fldCharType="end"/>
      </w:r>
      <w:r w:rsidR="00DE3A2C" w:rsidRPr="00ED6412">
        <w:t>,</w:t>
      </w:r>
      <w:r w:rsidR="004824F0" w:rsidRPr="00ED6412">
        <w:t xml:space="preserve"> solar PV plants</w:t>
      </w:r>
      <w:r w:rsidR="003823CB" w:rsidRPr="00ED6412">
        <w:t xml:space="preserve"> </w:t>
      </w:r>
      <w:r w:rsidR="0012260E" w:rsidRPr="00ED6412">
        <w:fldChar w:fldCharType="begin">
          <w:fldData xml:space="preserve">PEVuZE5vdGU+PENpdGU+PEF1dGhvcj5Ob3R0cm90dDwvQXV0aG9yPjxZZWFyPjIwMTM8L1llYXI+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</w:fldData>
        </w:fldChar>
      </w:r>
      <w:r w:rsidR="000201C4">
        <w:instrText xml:space="preserve"> ADDIN EN.CITE </w:instrText>
      </w:r>
      <w:r w:rsidR="000201C4">
        <w:fldChar w:fldCharType="begin">
          <w:fldData xml:space="preserve">PEVuZE5vdGU+PENpdGU+PEF1dGhvcj5Ob3R0cm90dDwvQXV0aG9yPjxZZWFyPjIwMTM8L1llYXI+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</w:fldData>
        </w:fldChar>
      </w:r>
      <w:r w:rsidR="000201C4">
        <w:instrText xml:space="preserve"> ADDIN EN.CITE.DATA </w:instrText>
      </w:r>
      <w:r w:rsidR="000201C4">
        <w:fldChar w:fldCharType="end"/>
      </w:r>
      <w:r w:rsidR="0012260E" w:rsidRPr="00ED6412">
        <w:fldChar w:fldCharType="separate"/>
      </w:r>
      <w:r w:rsidR="000201C4">
        <w:rPr>
          <w:noProof/>
        </w:rPr>
        <w:t>[</w:t>
      </w:r>
      <w:hyperlink w:anchor="_ENREF_42" w:tooltip="Nottrott, 2013 #80" w:history="1">
        <w:r w:rsidR="00213BF8">
          <w:rPr>
            <w:noProof/>
          </w:rPr>
          <w:t>42</w:t>
        </w:r>
      </w:hyperlink>
      <w:r w:rsidR="000201C4">
        <w:rPr>
          <w:noProof/>
        </w:rPr>
        <w:t xml:space="preserve">, </w:t>
      </w:r>
      <w:hyperlink w:anchor="_ENREF_43" w:tooltip="Wu, 2014 #238" w:history="1">
        <w:r w:rsidR="00213BF8">
          <w:rPr>
            <w:noProof/>
          </w:rPr>
          <w:t>43</w:t>
        </w:r>
      </w:hyperlink>
      <w:r w:rsidR="000201C4">
        <w:rPr>
          <w:noProof/>
        </w:rPr>
        <w:t>]</w:t>
      </w:r>
      <w:r w:rsidR="0012260E" w:rsidRPr="00ED6412">
        <w:fldChar w:fldCharType="end"/>
      </w:r>
      <w:r w:rsidR="003823CB" w:rsidRPr="00ED6412">
        <w:t xml:space="preserve"> </w:t>
      </w:r>
      <w:r w:rsidR="004824F0" w:rsidRPr="00ED6412">
        <w:t>and hydro power stations</w:t>
      </w:r>
      <w:r w:rsidR="006636D0" w:rsidRPr="00ED6412">
        <w:t xml:space="preserve"> </w:t>
      </w:r>
      <w:r w:rsidR="0012260E" w:rsidRPr="00ED6412">
        <w:fldChar w:fldCharType="begin"/>
      </w:r>
      <w:r w:rsidR="000201C4">
        <w:instrText xml:space="preserve"> ADDIN EN.CITE &lt;EndNote&gt;&lt;Cite&gt;&lt;Author&gt;Huang&lt;/Author&gt;&lt;Year&gt;2001&lt;/Year&gt;&lt;RecNum&gt;323&lt;/RecNum&gt;&lt;DisplayText&gt;[44, 45]&lt;/DisplayText&gt;&lt;record&gt;&lt;rec-number&gt;323&lt;/rec-number&gt;&lt;foreign-keys&gt;&lt;key app="EN" db-id="wat2z5xv39zx9lefev2vrzeifd9dzfzsx50x" timestamp="0"&gt;323&lt;/key&gt;&lt;/foreign-keys&gt;&lt;ref-type name="Journal Article"&gt;17&lt;/ref-type&gt;&lt;contributors&gt;&lt;authors&gt;&lt;author&gt;Huang, Shyh-Jier&lt;/author&gt;&lt;/authors&gt;&lt;/contributors&gt;&lt;titles&gt;&lt;title&gt;Enhancement of hydroelectric generation scheduling using ant colony system based optimization approaches&lt;/title&gt;&lt;secondary-title&gt;IEEE Transactions on Energy Conversion&lt;/secondary-title&gt;&lt;/titles&gt;&lt;pages&gt;296-301&lt;/pages&gt;&lt;volume&gt;16&lt;/volume&gt;&lt;number&gt;3&lt;/number&gt;&lt;dates&gt;&lt;year&gt;2001&lt;/year&gt;&lt;/dates&gt;&lt;isbn&gt;0885-8969&lt;/isbn&gt;&lt;urls&gt;&lt;/urls&gt;&lt;/record&gt;&lt;/Cite&gt;&lt;Cite&gt;&lt;Author&gt;Soares&lt;/Author&gt;&lt;Year&gt;2003&lt;/Year&gt;&lt;RecNum&gt;324&lt;/RecNum&gt;&lt;record&gt;&lt;rec-number&gt;324&lt;/rec-number&gt;&lt;foreign-keys&gt;&lt;key app="EN" db-id="wat2z5xv39zx9lefev2vrzeifd9dzfzsx50x" timestamp="0"&gt;324&lt;/key&gt;&lt;/foreign-keys&gt;&lt;ref-type name="Conference Proceedings"&gt;10&lt;/ref-type&gt;&lt;contributors&gt;&lt;authors&gt;&lt;author&gt;Soares, S&lt;/author&gt;&lt;author&gt;Ohishi, T&lt;/author&gt;&lt;author&gt;Cicogna, M&lt;/author&gt;&lt;author&gt;Arce, A&lt;/author&gt;&lt;/authors&gt;&lt;/contributors&gt;&lt;titles&gt;&lt;title&gt;Dynamic dispatch of hydro generating units&lt;/title&gt;&lt;secondary-title&gt;Power Tech Conference Proceedings, 2003 IEEE Bologna&lt;/secondary-title&gt;&lt;/titles&gt;&lt;pages&gt;6 pp. Vol. 2&lt;/pages&gt;&lt;volume&gt;2&lt;/volume&gt;&lt;dates&gt;&lt;year&gt;2003&lt;/year&gt;&lt;/dates&gt;&lt;publisher&gt;IEEE&lt;/publisher&gt;&lt;isbn&gt;0780379675&lt;/isbn&gt;&lt;urls&gt;&lt;/urls&gt;&lt;/record&gt;&lt;/Cite&gt;&lt;/EndNote&gt;</w:instrText>
      </w:r>
      <w:r w:rsidR="0012260E" w:rsidRPr="00ED6412">
        <w:fldChar w:fldCharType="separate"/>
      </w:r>
      <w:r w:rsidR="000201C4">
        <w:rPr>
          <w:noProof/>
        </w:rPr>
        <w:t>[</w:t>
      </w:r>
      <w:hyperlink w:anchor="_ENREF_44" w:tooltip="Huang, 2001 #323" w:history="1">
        <w:r w:rsidR="00213BF8">
          <w:rPr>
            <w:noProof/>
          </w:rPr>
          <w:t>44</w:t>
        </w:r>
      </w:hyperlink>
      <w:r w:rsidR="000201C4">
        <w:rPr>
          <w:noProof/>
        </w:rPr>
        <w:t xml:space="preserve">, </w:t>
      </w:r>
      <w:hyperlink w:anchor="_ENREF_45" w:tooltip="Soares, 2003 #324" w:history="1">
        <w:r w:rsidR="00213BF8">
          <w:rPr>
            <w:noProof/>
          </w:rPr>
          <w:t>45</w:t>
        </w:r>
      </w:hyperlink>
      <w:r w:rsidR="000201C4">
        <w:rPr>
          <w:noProof/>
        </w:rPr>
        <w:t>]</w:t>
      </w:r>
      <w:r w:rsidR="0012260E" w:rsidRPr="00ED6412">
        <w:fldChar w:fldCharType="end"/>
      </w:r>
      <w:r w:rsidR="00E17BCB" w:rsidRPr="00ED6412">
        <w:t xml:space="preserve">. </w:t>
      </w:r>
      <w:r w:rsidR="004824F0" w:rsidRPr="00ED6412">
        <w:t>Due to the negligible emissions in renewable power generation, the dispatch of renewable resources does not have emission dispatch</w:t>
      </w:r>
      <w:r w:rsidR="00E06F21" w:rsidRPr="00ED6412">
        <w:t xml:space="preserve"> </w:t>
      </w:r>
      <w:r w:rsidR="0012260E" w:rsidRPr="00ED6412">
        <w:fldChar w:fldCharType="begin">
          <w:fldData xml:space="preserve">PEVuZE5vdGU+PENpdGU+PEF1dGhvcj5DaG93ZGh1cnk8L0F1dGhvcj48WWVhcj4xOTkwPC9ZZWFy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</w:fldData>
        </w:fldChar>
      </w:r>
      <w:r w:rsidR="000201C4">
        <w:instrText xml:space="preserve"> ADDIN EN.CITE </w:instrText>
      </w:r>
      <w:r w:rsidR="000201C4">
        <w:fldChar w:fldCharType="begin">
          <w:fldData xml:space="preserve">PEVuZE5vdGU+PENpdGU+PEF1dGhvcj5DaG93ZGh1cnk8L0F1dGhvcj48WWVhcj4xOTkwPC9ZZWFy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</w:fldData>
        </w:fldChar>
      </w:r>
      <w:r w:rsidR="000201C4">
        <w:instrText xml:space="preserve"> ADDIN EN.CITE.DATA </w:instrText>
      </w:r>
      <w:r w:rsidR="000201C4">
        <w:fldChar w:fldCharType="end"/>
      </w:r>
      <w:r w:rsidR="0012260E" w:rsidRPr="00ED6412">
        <w:fldChar w:fldCharType="separate"/>
      </w:r>
      <w:r w:rsidR="000201C4">
        <w:rPr>
          <w:noProof/>
        </w:rPr>
        <w:t>[</w:t>
      </w:r>
      <w:hyperlink w:anchor="_ENREF_33" w:tooltip="Chowdhury, 1990 #107" w:history="1">
        <w:r w:rsidR="00213BF8">
          <w:rPr>
            <w:noProof/>
          </w:rPr>
          <w:t>33</w:t>
        </w:r>
      </w:hyperlink>
      <w:r w:rsidR="000201C4">
        <w:rPr>
          <w:noProof/>
        </w:rPr>
        <w:t xml:space="preserve">, </w:t>
      </w:r>
      <w:hyperlink w:anchor="_ENREF_46" w:tooltip="Hetzer, 2008 #256" w:history="1">
        <w:r w:rsidR="00213BF8">
          <w:rPr>
            <w:noProof/>
          </w:rPr>
          <w:t>46</w:t>
        </w:r>
      </w:hyperlink>
      <w:r w:rsidR="000201C4">
        <w:rPr>
          <w:noProof/>
        </w:rPr>
        <w:t>]</w:t>
      </w:r>
      <w:r w:rsidR="0012260E" w:rsidRPr="00ED6412">
        <w:fldChar w:fldCharType="end"/>
      </w:r>
      <w:r w:rsidR="00E06F21" w:rsidRPr="00ED6412">
        <w:t>.</w:t>
      </w:r>
      <w:r w:rsidR="004824F0" w:rsidRPr="00ED6412">
        <w:t xml:space="preserve"> Nowadays, wind power is in the top two of the renewable energies in the UK and </w:t>
      </w:r>
      <w:r w:rsidR="00FB48ED" w:rsidRPr="00ED6412">
        <w:t xml:space="preserve">it is </w:t>
      </w:r>
      <w:r w:rsidR="004824F0" w:rsidRPr="00ED6412">
        <w:t>still increasing</w:t>
      </w:r>
      <w:r w:rsidR="00FA2518" w:rsidRPr="00ED6412">
        <w:t xml:space="preserve"> </w:t>
      </w:r>
      <w:r w:rsidR="0012260E" w:rsidRPr="00ED6412">
        <w:fldChar w:fldCharType="begin"/>
      </w:r>
      <w:r w:rsidR="000201C4">
        <w:instrText xml:space="preserve"> ADDIN EN.CITE &lt;EndNote&gt;&lt;Cite&gt;&lt;Author&gt;Søren Krohn&lt;/Author&gt;&lt;Year&gt;2009&lt;/Year&gt;&lt;RecNum&gt;280&lt;/RecNum&gt;&lt;DisplayText&gt;[47]&lt;/DisplayText&gt;&lt;record&gt;&lt;rec-number&gt;280&lt;/rec-number&gt;&lt;foreign-keys&gt;&lt;key app="EN" db-id="wat2z5xv39zx9lefev2vrzeifd9dzfzsx50x" timestamp="0"&gt;280&lt;/key&gt;&lt;/foreign-keys&gt;&lt;ref-type name="Journal Article"&gt;17&lt;/ref-type&gt;&lt;contributors&gt;&lt;authors&gt;&lt;author&gt;Søren Krohn, Poul-Erik Morthorst, Shimon Awerbuch &lt;/author&gt;&lt;/authors&gt;&lt;/contributors&gt;&lt;titles&gt;&lt;title&gt;The Economics of Wind Energy: A report by the European Wind Energy Association&lt;/title&gt;&lt;/titles&gt;&lt;dates&gt;&lt;year&gt;2009&lt;/year&gt;&lt;/dates&gt;&lt;urls&gt;&lt;related-urls&gt;&lt;url&gt;http://www.ewea.org/fileadmin/files/library/publications/reports/Economics_of_Wind_Energy.pdf&lt;/url&gt;&lt;/related-urls&gt;&lt;/urls&gt;&lt;/record&gt;&lt;/Cite&gt;&lt;/EndNote&gt;</w:instrText>
      </w:r>
      <w:r w:rsidR="0012260E" w:rsidRPr="00ED6412">
        <w:fldChar w:fldCharType="separate"/>
      </w:r>
      <w:r w:rsidR="000201C4">
        <w:rPr>
          <w:noProof/>
        </w:rPr>
        <w:t>[</w:t>
      </w:r>
      <w:hyperlink w:anchor="_ENREF_47" w:tooltip="Søren Krohn, 2009 #280" w:history="1">
        <w:r w:rsidR="00213BF8">
          <w:rPr>
            <w:noProof/>
          </w:rPr>
          <w:t>47</w:t>
        </w:r>
      </w:hyperlink>
      <w:r w:rsidR="000201C4">
        <w:rPr>
          <w:noProof/>
        </w:rPr>
        <w:t>]</w:t>
      </w:r>
      <w:r w:rsidR="0012260E" w:rsidRPr="00ED6412">
        <w:fldChar w:fldCharType="end"/>
      </w:r>
      <w:r w:rsidR="00FA2518" w:rsidRPr="00ED6412">
        <w:t xml:space="preserve">, </w:t>
      </w:r>
      <w:r w:rsidR="00FB48ED" w:rsidRPr="00ED6412">
        <w:t xml:space="preserve">and </w:t>
      </w:r>
      <w:r w:rsidR="007708C5" w:rsidRPr="00ED6412">
        <w:t xml:space="preserve">therefore </w:t>
      </w:r>
      <w:r w:rsidR="00FB48ED" w:rsidRPr="00ED6412">
        <w:t xml:space="preserve">in this thesis, </w:t>
      </w:r>
      <w:r w:rsidR="007708C5" w:rsidRPr="00ED6412">
        <w:t>the wind power is a representation of the renewable energy</w:t>
      </w:r>
      <w:r w:rsidR="004824F0" w:rsidRPr="00ED6412">
        <w:t xml:space="preserve">. Nonetheless, in the ED model that incorporates wind power, the unpredictable wind power outputs become a non-negligible problem. Uncertainty </w:t>
      </w:r>
      <w:r w:rsidR="00FB48ED" w:rsidRPr="00ED6412">
        <w:t>in the</w:t>
      </w:r>
      <w:r w:rsidR="004824F0" w:rsidRPr="00ED6412">
        <w:t xml:space="preserve"> conventional energy sources, such as </w:t>
      </w:r>
      <w:r w:rsidR="00FB48ED" w:rsidRPr="00ED6412">
        <w:t xml:space="preserve">the </w:t>
      </w:r>
      <w:r w:rsidR="004824F0" w:rsidRPr="00ED6412">
        <w:t>cost and fuel inputs, are much lower and controllable than that of the wind power output.</w:t>
      </w:r>
    </w:p>
    <w:p w14:paraId="0D9312D2" w14:textId="4D8D4271" w:rsidR="00576D98" w:rsidRPr="00ED6412" w:rsidRDefault="00576D98" w:rsidP="004824F0">
      <w:pPr>
        <w:spacing w:after="120"/>
      </w:pPr>
      <w:r w:rsidRPr="00ED6412">
        <w:t>Moreover, low carbon resources</w:t>
      </w:r>
      <w:r w:rsidR="00E14400" w:rsidRPr="00ED6412">
        <w:t>, such as renewable power</w:t>
      </w:r>
      <w:r w:rsidRPr="00ED6412">
        <w:t xml:space="preserve">, can help with </w:t>
      </w:r>
      <w:r w:rsidR="00FB48ED" w:rsidRPr="00ED6412">
        <w:t xml:space="preserve">the </w:t>
      </w:r>
      <w:r w:rsidRPr="00ED6412">
        <w:t xml:space="preserve">decarbonisation </w:t>
      </w:r>
      <w:r w:rsidR="005515A3" w:rsidRPr="00ED6412">
        <w:t xml:space="preserve">in EMR </w:t>
      </w:r>
      <w:r w:rsidRPr="00ED6412">
        <w:t xml:space="preserve">and </w:t>
      </w:r>
      <w:r w:rsidR="00FB48ED" w:rsidRPr="00ED6412">
        <w:t xml:space="preserve">in the future it </w:t>
      </w:r>
      <w:r w:rsidRPr="00ED6412">
        <w:t xml:space="preserve">will be </w:t>
      </w:r>
      <w:r w:rsidR="00FB48ED" w:rsidRPr="00ED6412">
        <w:t xml:space="preserve">more </w:t>
      </w:r>
      <w:r w:rsidRPr="00ED6412">
        <w:t xml:space="preserve">widely applied to the energy system in the UK.  Nevertheless, most of the low carbon resources are high in cost </w:t>
      </w:r>
      <w:r w:rsidRPr="00ED6412">
        <w:fldChar w:fldCharType="begin"/>
      </w:r>
      <w:r w:rsidR="000201C4">
        <w:instrText xml:space="preserve"> ADDIN EN.CITE &lt;EndNote&gt;&lt;Cite&gt;&lt;Author&gt;DECC&lt;/Author&gt;&lt;Year&gt;2013&lt;/Year&gt;&lt;RecNum&gt;289&lt;/RecNum&gt;&lt;DisplayText&gt;[48]&lt;/DisplayText&gt;&lt;record&gt;&lt;rec-number&gt;289&lt;/rec-number&gt;&lt;foreign-keys&gt;&lt;key app="EN" db-id="wat2z5xv39zx9lefev2vrzeifd9dzfzsx50x" timestamp="0"&gt;289&lt;/key&gt;&lt;/foreign-keys&gt;&lt;ref-type name="Journal Article"&gt;17&lt;/ref-type&gt;&lt;contributors&gt;&lt;authors&gt;&lt;author&gt;DECC&lt;/author&gt;&lt;/authors&gt;&lt;/contributors&gt;&lt;titles&gt;&lt;title&gt;Investing in renewable technologies – CfD contract terms and strike prices&lt;/title&gt;&lt;/titles&gt;&lt;dates&gt;&lt;year&gt;2013&lt;/year&gt;&lt;/dates&gt;&lt;urls&gt;&lt;related-urls&gt;&lt;url&gt;https://www.gov.uk/government/uploads/system/uploads/attachment_data/file/263937/Final_Document_-_Investing_in_renewable_technologies_-_CfD_contract_terms_and_strike_prices_UPDATED_6_DEC.pdf&lt;/url&gt;&lt;/related-urls&gt;&lt;/urls&gt;&lt;/record&gt;&lt;/Cite&gt;&lt;/EndNote&gt;</w:instrText>
      </w:r>
      <w:r w:rsidRPr="00ED6412">
        <w:fldChar w:fldCharType="separate"/>
      </w:r>
      <w:r w:rsidR="000201C4">
        <w:rPr>
          <w:noProof/>
        </w:rPr>
        <w:t>[</w:t>
      </w:r>
      <w:hyperlink w:anchor="_ENREF_48" w:tooltip="DECC, 2013 #289" w:history="1">
        <w:r w:rsidR="00213BF8">
          <w:rPr>
            <w:noProof/>
          </w:rPr>
          <w:t>48</w:t>
        </w:r>
      </w:hyperlink>
      <w:r w:rsidR="000201C4">
        <w:rPr>
          <w:noProof/>
        </w:rPr>
        <w:t>]</w:t>
      </w:r>
      <w:r w:rsidRPr="00ED6412">
        <w:fldChar w:fldCharType="end"/>
      </w:r>
      <w:r w:rsidRPr="00ED6412">
        <w:t>. Further, the CPF also leads a high cost of the GHG emission</w:t>
      </w:r>
      <w:r w:rsidR="00FB48ED" w:rsidRPr="00ED6412">
        <w:t>s</w:t>
      </w:r>
      <w:r w:rsidRPr="00ED6412">
        <w:t xml:space="preserve"> from conventional power resources. Thus the balance between fuel and emission cost is import</w:t>
      </w:r>
      <w:r w:rsidR="00FB48ED" w:rsidRPr="00ED6412">
        <w:t>ant to the future energy market and t</w:t>
      </w:r>
      <w:r w:rsidRPr="00ED6412">
        <w:t>he C</w:t>
      </w:r>
      <w:r w:rsidR="002E369A" w:rsidRPr="00ED6412">
        <w:t>EED</w:t>
      </w:r>
      <w:r w:rsidRPr="00ED6412">
        <w:t xml:space="preserve"> should be introduced </w:t>
      </w:r>
      <w:r w:rsidR="00FB48ED" w:rsidRPr="00ED6412">
        <w:t>in</w:t>
      </w:r>
      <w:r w:rsidRPr="00ED6412">
        <w:t>to the UK energy system.</w:t>
      </w:r>
    </w:p>
    <w:p w14:paraId="22A06BD7" w14:textId="0733D103" w:rsidR="000B7D85" w:rsidRPr="00ED6412" w:rsidRDefault="00A40829" w:rsidP="00F56FA1">
      <w:pPr>
        <w:spacing w:after="120"/>
      </w:pPr>
      <w:r w:rsidRPr="00ED6412">
        <w:t xml:space="preserve">Therefore, it is </w:t>
      </w:r>
      <w:r w:rsidR="00FB48ED" w:rsidRPr="00ED6412">
        <w:t>very important</w:t>
      </w:r>
      <w:r w:rsidRPr="00ED6412">
        <w:t xml:space="preserve"> to investigate </w:t>
      </w:r>
      <w:r w:rsidR="00BF6656" w:rsidRPr="00ED6412">
        <w:t>a</w:t>
      </w:r>
      <w:r w:rsidRPr="00ED6412">
        <w:t xml:space="preserve"> </w:t>
      </w:r>
      <w:r w:rsidR="0017522F" w:rsidRPr="00ED6412">
        <w:t>C</w:t>
      </w:r>
      <w:r w:rsidR="00FB48ED" w:rsidRPr="00ED6412">
        <w:t xml:space="preserve">EED </w:t>
      </w:r>
      <w:r w:rsidR="008D3D78" w:rsidRPr="00ED6412">
        <w:t>model that</w:t>
      </w:r>
      <w:r w:rsidRPr="00ED6412">
        <w:t xml:space="preserve"> is useful </w:t>
      </w:r>
      <w:r w:rsidR="00344534" w:rsidRPr="00ED6412">
        <w:t>when</w:t>
      </w:r>
      <w:r w:rsidRPr="00ED6412">
        <w:t xml:space="preserve"> research</w:t>
      </w:r>
      <w:r w:rsidR="00344534" w:rsidRPr="00ED6412">
        <w:t>ing</w:t>
      </w:r>
      <w:r w:rsidRPr="00ED6412">
        <w:t xml:space="preserve"> </w:t>
      </w:r>
      <w:r w:rsidR="008247A9" w:rsidRPr="00ED6412">
        <w:t xml:space="preserve">the optimal operation strategy in </w:t>
      </w:r>
      <w:r w:rsidRPr="00ED6412">
        <w:t>the energy system under the current UK energy policies w</w:t>
      </w:r>
      <w:r w:rsidR="00FB48ED" w:rsidRPr="00ED6412">
        <w:t>hen</w:t>
      </w:r>
      <w:r w:rsidRPr="00ED6412">
        <w:t xml:space="preserve"> considering the conventional</w:t>
      </w:r>
      <w:r w:rsidR="00344534" w:rsidRPr="00ED6412">
        <w:t xml:space="preserve"> power</w:t>
      </w:r>
      <w:r w:rsidRPr="00ED6412">
        <w:t xml:space="preserve">, renewable power and </w:t>
      </w:r>
      <w:r w:rsidR="00EE28A4" w:rsidRPr="00ED6412">
        <w:t>ESS</w:t>
      </w:r>
      <w:r w:rsidRPr="00ED6412">
        <w:t>.</w:t>
      </w:r>
    </w:p>
    <w:p w14:paraId="0C65DA12" w14:textId="33C4C9D9" w:rsidR="00DF43E0" w:rsidRPr="00ED6412" w:rsidRDefault="00DF43E0" w:rsidP="004C1551">
      <w:pPr>
        <w:pStyle w:val="Heading2"/>
        <w:spacing w:line="480" w:lineRule="auto"/>
        <w:rPr>
          <w:rFonts w:ascii="Times New Roman" w:hAnsi="Times New Roman" w:cs="Times New Roman"/>
          <w:color w:val="auto"/>
        </w:rPr>
      </w:pPr>
      <w:bookmarkStart w:id="36" w:name="_Toc523347717"/>
      <w:bookmarkEnd w:id="22"/>
      <w:bookmarkEnd w:id="23"/>
      <w:bookmarkEnd w:id="24"/>
      <w:r w:rsidRPr="00ED6412">
        <w:rPr>
          <w:rFonts w:ascii="Times New Roman" w:hAnsi="Times New Roman" w:cs="Times New Roman"/>
          <w:color w:val="auto"/>
        </w:rPr>
        <w:lastRenderedPageBreak/>
        <w:t xml:space="preserve">Thesis </w:t>
      </w:r>
      <w:r w:rsidR="00FD6A66" w:rsidRPr="00ED6412">
        <w:rPr>
          <w:rFonts w:ascii="Times New Roman" w:hAnsi="Times New Roman" w:cs="Times New Roman"/>
          <w:color w:val="auto"/>
        </w:rPr>
        <w:t>structure</w:t>
      </w:r>
      <w:bookmarkEnd w:id="36"/>
    </w:p>
    <w:p w14:paraId="14F576E4" w14:textId="63D768AF" w:rsidR="00332BC5" w:rsidRPr="00ED6412" w:rsidRDefault="00332BC5" w:rsidP="00332BC5">
      <w:pPr>
        <w:rPr>
          <w:lang w:eastAsia="en-US"/>
        </w:rPr>
      </w:pPr>
      <w:r w:rsidRPr="00ED6412">
        <w:rPr>
          <w:lang w:eastAsia="en-US"/>
        </w:rPr>
        <w:t xml:space="preserve">The research </w:t>
      </w:r>
      <w:r w:rsidR="00FB48ED" w:rsidRPr="00ED6412">
        <w:rPr>
          <w:lang w:eastAsia="en-US"/>
        </w:rPr>
        <w:t>aims</w:t>
      </w:r>
      <w:r w:rsidRPr="00ED6412">
        <w:rPr>
          <w:lang w:eastAsia="en-US"/>
        </w:rPr>
        <w:t xml:space="preserve">, contribution and outline </w:t>
      </w:r>
      <w:r w:rsidR="00344534" w:rsidRPr="00ED6412">
        <w:rPr>
          <w:lang w:eastAsia="en-US"/>
        </w:rPr>
        <w:t xml:space="preserve">of the thesis </w:t>
      </w:r>
      <w:r w:rsidRPr="00ED6412">
        <w:rPr>
          <w:lang w:eastAsia="en-US"/>
        </w:rPr>
        <w:t xml:space="preserve">is described in this section. </w:t>
      </w:r>
    </w:p>
    <w:p w14:paraId="68CDBE59" w14:textId="1442901F" w:rsidR="00FD6A66" w:rsidRPr="00ED6412" w:rsidRDefault="00FD6A66" w:rsidP="001E3750">
      <w:pPr>
        <w:pStyle w:val="Heading3"/>
      </w:pPr>
      <w:bookmarkStart w:id="37" w:name="_Toc523347718"/>
      <w:r w:rsidRPr="00ED6412">
        <w:t>Research proposal</w:t>
      </w:r>
      <w:bookmarkEnd w:id="37"/>
      <w:r w:rsidRPr="00ED6412">
        <w:t xml:space="preserve"> </w:t>
      </w:r>
    </w:p>
    <w:p w14:paraId="12FD74F4" w14:textId="1FAD2AFA" w:rsidR="0098078D" w:rsidRPr="00ED6412" w:rsidRDefault="0098078D" w:rsidP="004569BA">
      <w:pPr>
        <w:rPr>
          <w:lang w:eastAsia="en-US"/>
        </w:rPr>
      </w:pPr>
      <w:r w:rsidRPr="00ED6412">
        <w:rPr>
          <w:lang w:eastAsia="en-US"/>
        </w:rPr>
        <w:t xml:space="preserve">The research </w:t>
      </w:r>
      <w:r w:rsidR="00FB48ED" w:rsidRPr="00ED6412">
        <w:rPr>
          <w:lang w:eastAsia="en-US"/>
        </w:rPr>
        <w:t>aim</w:t>
      </w:r>
      <w:r w:rsidR="005779BB" w:rsidRPr="00ED6412">
        <w:rPr>
          <w:lang w:eastAsia="en-US"/>
        </w:rPr>
        <w:t>s</w:t>
      </w:r>
      <w:r w:rsidRPr="00ED6412">
        <w:rPr>
          <w:lang w:eastAsia="en-US"/>
        </w:rPr>
        <w:t xml:space="preserve"> of this </w:t>
      </w:r>
      <w:r w:rsidR="00344534" w:rsidRPr="00ED6412">
        <w:rPr>
          <w:lang w:eastAsia="en-US"/>
        </w:rPr>
        <w:t xml:space="preserve">thesis </w:t>
      </w:r>
      <w:r w:rsidRPr="00ED6412">
        <w:rPr>
          <w:lang w:eastAsia="en-US"/>
        </w:rPr>
        <w:t>are as follows:</w:t>
      </w:r>
    </w:p>
    <w:p w14:paraId="0332A0FE" w14:textId="56227D4F" w:rsidR="0098078D" w:rsidRPr="00ED6412" w:rsidRDefault="0098078D" w:rsidP="0014420C">
      <w:pPr>
        <w:pStyle w:val="ListParagraph"/>
        <w:numPr>
          <w:ilvl w:val="0"/>
          <w:numId w:val="16"/>
        </w:numPr>
        <w:spacing w:line="480" w:lineRule="auto"/>
        <w:ind w:left="714" w:hanging="357"/>
        <w:contextualSpacing w:val="0"/>
      </w:pPr>
      <w:r w:rsidRPr="00ED6412">
        <w:t xml:space="preserve">To develop </w:t>
      </w:r>
      <w:r w:rsidR="002E0290" w:rsidRPr="00ED6412">
        <w:t xml:space="preserve">a </w:t>
      </w:r>
      <w:r w:rsidR="00B65C79" w:rsidRPr="00ED6412">
        <w:t xml:space="preserve">dispatch </w:t>
      </w:r>
      <w:r w:rsidR="002E0290" w:rsidRPr="00ED6412">
        <w:t xml:space="preserve">model </w:t>
      </w:r>
      <w:r w:rsidR="009E7200" w:rsidRPr="00ED6412">
        <w:t xml:space="preserve">in order </w:t>
      </w:r>
      <w:r w:rsidR="00B65C79" w:rsidRPr="00ED6412">
        <w:t xml:space="preserve">to </w:t>
      </w:r>
      <w:r w:rsidR="00454694" w:rsidRPr="00ED6412">
        <w:t>determine the optimal operation strategy</w:t>
      </w:r>
      <w:r w:rsidR="00B65C79" w:rsidRPr="00ED6412">
        <w:t xml:space="preserve"> </w:t>
      </w:r>
      <w:r w:rsidR="00454694" w:rsidRPr="00ED6412">
        <w:t xml:space="preserve">of </w:t>
      </w:r>
      <w:r w:rsidR="00B65C79" w:rsidRPr="00ED6412">
        <w:t>the future</w:t>
      </w:r>
      <w:r w:rsidR="00362176" w:rsidRPr="00ED6412">
        <w:t xml:space="preserve"> UK</w:t>
      </w:r>
      <w:r w:rsidR="00B65C79" w:rsidRPr="00ED6412">
        <w:t xml:space="preserve"> energy system </w:t>
      </w:r>
      <w:r w:rsidR="00362176" w:rsidRPr="00ED6412">
        <w:t>under the current UK energy policies</w:t>
      </w:r>
      <w:r w:rsidR="00AD48D5" w:rsidRPr="00ED6412">
        <w:t>, specifically</w:t>
      </w:r>
      <w:r w:rsidR="00536B3B" w:rsidRPr="00ED6412">
        <w:t>,</w:t>
      </w:r>
      <w:r w:rsidR="00AD48D5" w:rsidRPr="00ED6412">
        <w:t xml:space="preserve"> the EMR</w:t>
      </w:r>
      <w:r w:rsidR="00362176" w:rsidRPr="00ED6412">
        <w:t>.</w:t>
      </w:r>
      <w:r w:rsidR="00DE4E17" w:rsidRPr="00ED6412">
        <w:t xml:space="preserve"> </w:t>
      </w:r>
      <w:r w:rsidR="00AD48D5" w:rsidRPr="00ED6412">
        <w:t xml:space="preserve">Therefore, </w:t>
      </w:r>
      <w:r w:rsidR="00536B3B" w:rsidRPr="00ED6412">
        <w:t xml:space="preserve">three objectives </w:t>
      </w:r>
      <w:r w:rsidR="00BE7386" w:rsidRPr="00ED6412">
        <w:t xml:space="preserve">should be achieved in the model: </w:t>
      </w:r>
      <w:r w:rsidR="00536B3B" w:rsidRPr="00ED6412">
        <w:t xml:space="preserve">the security of the energy system, namely </w:t>
      </w:r>
      <w:r w:rsidR="006304BA" w:rsidRPr="00ED6412">
        <w:t xml:space="preserve">the </w:t>
      </w:r>
      <w:r w:rsidR="00536B3B" w:rsidRPr="00ED6412">
        <w:t>demand and supply balancing</w:t>
      </w:r>
      <w:r w:rsidR="00A326F0">
        <w:t xml:space="preserve"> and reserve power</w:t>
      </w:r>
      <w:r w:rsidR="00536B3B" w:rsidRPr="00ED6412">
        <w:t xml:space="preserve">; the affordability, namely minimizing </w:t>
      </w:r>
      <w:r w:rsidR="006304BA" w:rsidRPr="00ED6412">
        <w:t xml:space="preserve">the </w:t>
      </w:r>
      <w:r w:rsidR="00536B3B" w:rsidRPr="00ED6412">
        <w:t xml:space="preserve">cost; and the decarbonisation, </w:t>
      </w:r>
      <w:r w:rsidR="00BE7386" w:rsidRPr="00ED6412">
        <w:t>which is able to be achieved</w:t>
      </w:r>
      <w:r w:rsidR="00536B3B" w:rsidRPr="00ED6412">
        <w:t xml:space="preserve"> </w:t>
      </w:r>
      <w:r w:rsidR="00BE7386" w:rsidRPr="00ED6412">
        <w:t xml:space="preserve">by </w:t>
      </w:r>
      <w:r w:rsidR="00536B3B" w:rsidRPr="00ED6412">
        <w:t>the renewable power and its ESS for time shifting</w:t>
      </w:r>
      <w:r w:rsidR="00BE7386" w:rsidRPr="00ED6412">
        <w:t>, the CPF for the GHG emission and</w:t>
      </w:r>
      <w:r w:rsidR="00AD48D5" w:rsidRPr="00ED6412">
        <w:t xml:space="preserve"> a</w:t>
      </w:r>
      <w:r w:rsidR="00536B3B" w:rsidRPr="00ED6412">
        <w:t>n</w:t>
      </w:r>
      <w:r w:rsidR="00AD48D5" w:rsidRPr="00ED6412">
        <w:t xml:space="preserve"> emission limit level from the EPS.</w:t>
      </w:r>
    </w:p>
    <w:p w14:paraId="6AD84461" w14:textId="771E6B95" w:rsidR="00F94A0C" w:rsidRPr="00ED6412" w:rsidRDefault="006244D0" w:rsidP="0014420C">
      <w:pPr>
        <w:pStyle w:val="ListParagraph"/>
        <w:numPr>
          <w:ilvl w:val="0"/>
          <w:numId w:val="16"/>
        </w:numPr>
        <w:spacing w:line="480" w:lineRule="auto"/>
        <w:contextualSpacing w:val="0"/>
      </w:pPr>
      <w:r w:rsidRPr="00ED6412">
        <w:t xml:space="preserve">To develop a novel approach for building a model of ESS </w:t>
      </w:r>
      <w:r w:rsidR="00A326F0">
        <w:t xml:space="preserve">in WSCS </w:t>
      </w:r>
      <w:r w:rsidRPr="00ED6412">
        <w:t xml:space="preserve">that </w:t>
      </w:r>
      <w:r w:rsidR="00344534" w:rsidRPr="00ED6412">
        <w:t>i</w:t>
      </w:r>
      <w:r w:rsidR="006304BA" w:rsidRPr="00ED6412">
        <w:t>s</w:t>
      </w:r>
      <w:r w:rsidRPr="00ED6412">
        <w:t xml:space="preserve"> for the renewable energy time shift. Th</w:t>
      </w:r>
      <w:r w:rsidR="00E663B8" w:rsidRPr="00ED6412">
        <w:t>is</w:t>
      </w:r>
      <w:r w:rsidRPr="00ED6412">
        <w:t xml:space="preserve"> method is based on the</w:t>
      </w:r>
      <w:r w:rsidR="00110BE7" w:rsidRPr="00ED6412">
        <w:t xml:space="preserve"> </w:t>
      </w:r>
      <w:r w:rsidR="006C533D" w:rsidRPr="00ED6412">
        <w:t xml:space="preserve">uncertainty of the renewable power and the </w:t>
      </w:r>
      <w:r w:rsidR="00A450A8" w:rsidRPr="00ED6412">
        <w:t xml:space="preserve">waste and </w:t>
      </w:r>
      <w:r w:rsidR="00F15CAD" w:rsidRPr="00ED6412">
        <w:t>reserv</w:t>
      </w:r>
      <w:r w:rsidR="006304BA" w:rsidRPr="00ED6412">
        <w:t xml:space="preserve">e </w:t>
      </w:r>
      <w:r w:rsidR="00A450A8" w:rsidRPr="00ED6412">
        <w:t>of the renewable power</w:t>
      </w:r>
      <w:r w:rsidR="006C533D" w:rsidRPr="00ED6412">
        <w:t>.</w:t>
      </w:r>
      <w:r w:rsidR="000E2AFB" w:rsidRPr="00ED6412">
        <w:t xml:space="preserve"> </w:t>
      </w:r>
    </w:p>
    <w:p w14:paraId="28FCB690" w14:textId="6ED2CE42" w:rsidR="00E26B3C" w:rsidRPr="00ED6412" w:rsidRDefault="00E26B3C" w:rsidP="001E3750">
      <w:pPr>
        <w:pStyle w:val="Heading3"/>
      </w:pPr>
      <w:bookmarkStart w:id="38" w:name="_Toc523347719"/>
      <w:r w:rsidRPr="00ED6412">
        <w:t>Contribution of the thesis</w:t>
      </w:r>
      <w:bookmarkEnd w:id="38"/>
    </w:p>
    <w:p w14:paraId="31968969" w14:textId="32F8B800" w:rsidR="003B6ECA" w:rsidRPr="00ED6412" w:rsidRDefault="003B6ECA" w:rsidP="00DD5CB8">
      <w:r w:rsidRPr="00ED6412">
        <w:rPr>
          <w:lang w:eastAsia="en-US"/>
        </w:rPr>
        <w:t xml:space="preserve">Firstly, </w:t>
      </w:r>
      <w:r w:rsidRPr="00ED6412">
        <w:t>a</w:t>
      </w:r>
      <w:r w:rsidR="00B46D6A" w:rsidRPr="00ED6412">
        <w:t xml:space="preserve"> </w:t>
      </w:r>
      <w:r w:rsidRPr="00ED6412">
        <w:t xml:space="preserve">novel </w:t>
      </w:r>
      <w:r w:rsidR="00B46D6A" w:rsidRPr="00ED6412">
        <w:t xml:space="preserve">steady state </w:t>
      </w:r>
      <w:r w:rsidR="0017522F" w:rsidRPr="00ED6412">
        <w:t>C</w:t>
      </w:r>
      <w:r w:rsidR="00126FED" w:rsidRPr="00ED6412">
        <w:t>E</w:t>
      </w:r>
      <w:r w:rsidR="00B46D6A" w:rsidRPr="00ED6412">
        <w:t xml:space="preserve">ED </w:t>
      </w:r>
      <w:r w:rsidR="005E7E44" w:rsidRPr="00ED6412">
        <w:t xml:space="preserve">model </w:t>
      </w:r>
      <w:r w:rsidR="003A0662" w:rsidRPr="00ED6412">
        <w:t xml:space="preserve">that </w:t>
      </w:r>
      <w:r w:rsidR="005E7E44" w:rsidRPr="00ED6412">
        <w:t>involve</w:t>
      </w:r>
      <w:r w:rsidR="006304BA" w:rsidRPr="00ED6412">
        <w:t>s</w:t>
      </w:r>
      <w:r w:rsidR="005E7E44" w:rsidRPr="00ED6412">
        <w:t xml:space="preserve"> </w:t>
      </w:r>
      <w:r w:rsidR="008448F2" w:rsidRPr="00ED6412">
        <w:t xml:space="preserve">conventional and wind power in </w:t>
      </w:r>
      <w:r w:rsidR="000B6ED1" w:rsidRPr="00ED6412">
        <w:t>an</w:t>
      </w:r>
      <w:r w:rsidR="008448F2" w:rsidRPr="00ED6412">
        <w:t xml:space="preserve"> energy system</w:t>
      </w:r>
      <w:r w:rsidR="00DF4A51" w:rsidRPr="00ED6412">
        <w:t>,</w:t>
      </w:r>
      <w:r w:rsidR="008448F2" w:rsidRPr="00ED6412">
        <w:t xml:space="preserve"> </w:t>
      </w:r>
      <w:r w:rsidR="008D3D78" w:rsidRPr="00ED6412">
        <w:t>and</w:t>
      </w:r>
      <w:r w:rsidR="00DF4A51" w:rsidRPr="00ED6412">
        <w:t xml:space="preserve"> </w:t>
      </w:r>
      <w:r w:rsidR="008448F2" w:rsidRPr="00ED6412">
        <w:t>consider</w:t>
      </w:r>
      <w:r w:rsidR="006304BA" w:rsidRPr="00ED6412">
        <w:t>s</w:t>
      </w:r>
      <w:r w:rsidR="008448F2" w:rsidRPr="00ED6412">
        <w:t xml:space="preserve"> the </w:t>
      </w:r>
      <w:r w:rsidR="00A326F0">
        <w:t>EMR</w:t>
      </w:r>
      <w:r w:rsidR="00524D1F" w:rsidRPr="00ED6412">
        <w:t xml:space="preserve"> </w:t>
      </w:r>
      <w:r w:rsidR="003B788D" w:rsidRPr="00ED6412">
        <w:t>has been</w:t>
      </w:r>
      <w:r w:rsidR="00524D1F" w:rsidRPr="00ED6412">
        <w:t xml:space="preserve"> investigated</w:t>
      </w:r>
      <w:r w:rsidR="00301575" w:rsidRPr="00ED6412">
        <w:t xml:space="preserve"> </w:t>
      </w:r>
      <w:r w:rsidR="006304BA" w:rsidRPr="00ED6412">
        <w:t>by</w:t>
      </w:r>
      <w:r w:rsidR="00301575" w:rsidRPr="00ED6412">
        <w:t xml:space="preserve"> study</w:t>
      </w:r>
      <w:r w:rsidR="006304BA" w:rsidRPr="00ED6412">
        <w:t>ing</w:t>
      </w:r>
      <w:r w:rsidR="00301575" w:rsidRPr="00ED6412">
        <w:t xml:space="preserve"> the UK energy system</w:t>
      </w:r>
      <w:r w:rsidR="00F40EAC" w:rsidRPr="00ED6412">
        <w:t xml:space="preserve"> between 2010 to 2050</w:t>
      </w:r>
      <w:r w:rsidR="00C65870" w:rsidRPr="00ED6412">
        <w:t>.</w:t>
      </w:r>
      <w:r w:rsidR="00680022" w:rsidRPr="00ED6412">
        <w:t xml:space="preserve"> </w:t>
      </w:r>
      <w:r w:rsidR="002D2980" w:rsidRPr="00ED6412">
        <w:t xml:space="preserve">A new </w:t>
      </w:r>
      <w:r w:rsidR="004F7F58" w:rsidRPr="00ED6412">
        <w:t xml:space="preserve">CEED </w:t>
      </w:r>
      <w:r w:rsidR="003B788D" w:rsidRPr="00ED6412">
        <w:t xml:space="preserve">model that </w:t>
      </w:r>
      <w:r w:rsidR="00DD5CB8" w:rsidRPr="00ED6412">
        <w:t>determine</w:t>
      </w:r>
      <w:r w:rsidR="006304BA" w:rsidRPr="00ED6412">
        <w:t>s</w:t>
      </w:r>
      <w:r w:rsidR="00DD5CB8" w:rsidRPr="00ED6412">
        <w:t xml:space="preserve"> the optimal operation strategy for the given system on the power </w:t>
      </w:r>
      <w:r w:rsidR="00DD5CB8" w:rsidRPr="00ED6412">
        <w:lastRenderedPageBreak/>
        <w:t xml:space="preserve">dispatching with the </w:t>
      </w:r>
      <w:r w:rsidR="006304BA" w:rsidRPr="00ED6412">
        <w:t>inclusion</w:t>
      </w:r>
      <w:r w:rsidR="00DD5CB8" w:rsidRPr="00ED6412">
        <w:t xml:space="preserve"> of wind power waste and reserv</w:t>
      </w:r>
      <w:r w:rsidR="006304BA" w:rsidRPr="00ED6412">
        <w:t>e</w:t>
      </w:r>
      <w:r w:rsidR="00DD5CB8" w:rsidRPr="00ED6412">
        <w:t xml:space="preserve"> and the environmental aspect, especially the CPF of GHG and </w:t>
      </w:r>
      <w:r w:rsidR="006304BA" w:rsidRPr="00ED6412">
        <w:t xml:space="preserve">the </w:t>
      </w:r>
      <w:r w:rsidR="00DD5CB8" w:rsidRPr="00ED6412">
        <w:t>emission limits of EPS in decarbonisation scenarios has been developed and accomplished.</w:t>
      </w:r>
      <w:r w:rsidR="004341F4" w:rsidRPr="00ED6412">
        <w:t xml:space="preserve"> Moreover, the wind power is modelled by the Weibull distribution and takes into account the waste and reserve power.</w:t>
      </w:r>
    </w:p>
    <w:p w14:paraId="11AE6F0D" w14:textId="589F3041" w:rsidR="003B6ECA" w:rsidRPr="00ED6412" w:rsidRDefault="003B6ECA" w:rsidP="004341F4">
      <w:r w:rsidRPr="00ED6412">
        <w:t>Secondly, a</w:t>
      </w:r>
      <w:r w:rsidR="00126FED" w:rsidRPr="00ED6412">
        <w:t xml:space="preserve"> dynamic EED</w:t>
      </w:r>
      <w:r w:rsidR="00016FB9" w:rsidRPr="00ED6412">
        <w:t xml:space="preserve"> (DEED) model </w:t>
      </w:r>
      <w:r w:rsidR="006304BA" w:rsidRPr="00ED6412">
        <w:t xml:space="preserve">that </w:t>
      </w:r>
      <w:r w:rsidR="000B6ED1" w:rsidRPr="00ED6412">
        <w:t>incorporat</w:t>
      </w:r>
      <w:r w:rsidR="006304BA" w:rsidRPr="00ED6412">
        <w:t>es</w:t>
      </w:r>
      <w:r w:rsidR="000B6ED1" w:rsidRPr="00ED6412">
        <w:t xml:space="preserve"> conventional </w:t>
      </w:r>
      <w:r w:rsidR="00344534" w:rsidRPr="00ED6412">
        <w:t xml:space="preserve">power </w:t>
      </w:r>
      <w:r w:rsidR="000B6ED1" w:rsidRPr="00ED6412">
        <w:t xml:space="preserve">and wind power in an energy system and </w:t>
      </w:r>
      <w:r w:rsidR="006304BA" w:rsidRPr="00ED6412">
        <w:t>includes</w:t>
      </w:r>
      <w:r w:rsidR="000B6ED1" w:rsidRPr="00ED6412">
        <w:t xml:space="preserve"> the CPF and emission limit</w:t>
      </w:r>
      <w:r w:rsidR="006304BA" w:rsidRPr="00ED6412">
        <w:t>s</w:t>
      </w:r>
      <w:r w:rsidR="000B6ED1" w:rsidRPr="00ED6412">
        <w:t xml:space="preserve"> of EPS</w:t>
      </w:r>
      <w:r w:rsidR="00524D1F" w:rsidRPr="00ED6412">
        <w:t xml:space="preserve"> </w:t>
      </w:r>
      <w:r w:rsidR="00A52661" w:rsidRPr="00ED6412">
        <w:t xml:space="preserve">has been </w:t>
      </w:r>
      <w:r w:rsidR="00D914E6" w:rsidRPr="00ED6412">
        <w:t>develope</w:t>
      </w:r>
      <w:r w:rsidR="00A52661" w:rsidRPr="00ED6412">
        <w:t xml:space="preserve">d </w:t>
      </w:r>
      <w:r w:rsidRPr="00ED6412">
        <w:t xml:space="preserve">based on the </w:t>
      </w:r>
      <w:r w:rsidR="00DD5CB8" w:rsidRPr="00ED6412">
        <w:t xml:space="preserve">investigated </w:t>
      </w:r>
      <w:r w:rsidRPr="00ED6412">
        <w:t>CEED model</w:t>
      </w:r>
      <w:r w:rsidR="00F15CAD" w:rsidRPr="00ED6412">
        <w:t>. It has been invest</w:t>
      </w:r>
      <w:r w:rsidR="00324713" w:rsidRPr="00ED6412">
        <w:t>igat</w:t>
      </w:r>
      <w:r w:rsidR="00F15CAD" w:rsidRPr="00ED6412">
        <w:t>ed</w:t>
      </w:r>
      <w:r w:rsidRPr="00ED6412">
        <w:t xml:space="preserve"> </w:t>
      </w:r>
      <w:r w:rsidR="006304BA" w:rsidRPr="00ED6412">
        <w:t>in</w:t>
      </w:r>
      <w:r w:rsidR="00A52661" w:rsidRPr="00ED6412">
        <w:t xml:space="preserve"> </w:t>
      </w:r>
      <w:r w:rsidR="00344534" w:rsidRPr="00ED6412">
        <w:t xml:space="preserve">this </w:t>
      </w:r>
      <w:r w:rsidR="00A52661" w:rsidRPr="00ED6412">
        <w:t xml:space="preserve">study </w:t>
      </w:r>
      <w:r w:rsidR="006304BA" w:rsidRPr="00ED6412">
        <w:t xml:space="preserve">with a </w:t>
      </w:r>
      <w:r w:rsidR="00D914E6" w:rsidRPr="00ED6412">
        <w:t>daily half-hourly to hourly optimi</w:t>
      </w:r>
      <w:r w:rsidR="008934DA" w:rsidRPr="00ED6412">
        <w:t>z</w:t>
      </w:r>
      <w:r w:rsidR="00D914E6" w:rsidRPr="00ED6412">
        <w:t xml:space="preserve">ation dispatch in the </w:t>
      </w:r>
      <w:r w:rsidR="00A52661" w:rsidRPr="00ED6412">
        <w:t xml:space="preserve">UK energy system between 2010 </w:t>
      </w:r>
      <w:r w:rsidR="008D3D78" w:rsidRPr="00ED6412">
        <w:t>and</w:t>
      </w:r>
      <w:r w:rsidR="00A52661" w:rsidRPr="00ED6412">
        <w:t xml:space="preserve"> 2050</w:t>
      </w:r>
      <w:r w:rsidR="000B6ED1" w:rsidRPr="00ED6412">
        <w:t>.</w:t>
      </w:r>
      <w:r w:rsidR="004341F4" w:rsidRPr="00ED6412">
        <w:t xml:space="preserve"> A  typical daily half-hourly demand profile in the Sheffield region under the UK decarbonisation policies of a given system in several possible scenarios from 2010 to 2050.</w:t>
      </w:r>
    </w:p>
    <w:p w14:paraId="2BF212BC" w14:textId="44CF0717" w:rsidR="003B6ECA" w:rsidRPr="00ED6412" w:rsidRDefault="003B6ECA" w:rsidP="003B6ECA">
      <w:r w:rsidRPr="00ED6412">
        <w:t>Thirdly, a</w:t>
      </w:r>
      <w:r w:rsidR="00126FED" w:rsidRPr="00ED6412">
        <w:t xml:space="preserve"> </w:t>
      </w:r>
      <w:r w:rsidR="00F15CAD" w:rsidRPr="00ED6412">
        <w:t xml:space="preserve">novel </w:t>
      </w:r>
      <w:r w:rsidR="00524D1F" w:rsidRPr="00ED6412">
        <w:t>D</w:t>
      </w:r>
      <w:r w:rsidR="00126FED" w:rsidRPr="00ED6412">
        <w:t xml:space="preserve">EED </w:t>
      </w:r>
      <w:r w:rsidR="005B24C5" w:rsidRPr="00ED6412">
        <w:t xml:space="preserve">that </w:t>
      </w:r>
      <w:r w:rsidR="00524D1F" w:rsidRPr="00ED6412">
        <w:t>incorporat</w:t>
      </w:r>
      <w:r w:rsidR="005B24C5" w:rsidRPr="00ED6412">
        <w:t>e</w:t>
      </w:r>
      <w:r w:rsidR="006304BA" w:rsidRPr="00ED6412">
        <w:t>s</w:t>
      </w:r>
      <w:r w:rsidR="00524D1F" w:rsidRPr="00ED6412">
        <w:t xml:space="preserve"> conventional</w:t>
      </w:r>
      <w:r w:rsidR="00344534" w:rsidRPr="00ED6412">
        <w:t xml:space="preserve"> power</w:t>
      </w:r>
      <w:r w:rsidR="004341F4" w:rsidRPr="00ED6412">
        <w:t xml:space="preserve"> and a WSCS, which consists</w:t>
      </w:r>
      <w:r w:rsidR="00524D1F" w:rsidRPr="00ED6412">
        <w:t xml:space="preserve"> wind power and an ESS that </w:t>
      </w:r>
      <w:r w:rsidR="006304BA" w:rsidRPr="00ED6412">
        <w:t xml:space="preserve">is </w:t>
      </w:r>
      <w:r w:rsidR="005B24C5" w:rsidRPr="00ED6412">
        <w:t xml:space="preserve">used for renewable power time shifting </w:t>
      </w:r>
      <w:r w:rsidR="00524D1F" w:rsidRPr="00ED6412">
        <w:t>in an energy system</w:t>
      </w:r>
      <w:r w:rsidR="004341F4" w:rsidRPr="00ED6412">
        <w:t>,</w:t>
      </w:r>
      <w:r w:rsidR="00524D1F" w:rsidRPr="00ED6412">
        <w:t xml:space="preserve"> and </w:t>
      </w:r>
      <w:r w:rsidR="006304BA" w:rsidRPr="00ED6412">
        <w:t>takes into account</w:t>
      </w:r>
      <w:r w:rsidR="00524D1F" w:rsidRPr="00ED6412">
        <w:t xml:space="preserve"> the CPF and emission limit of EPS </w:t>
      </w:r>
      <w:r w:rsidR="00772096" w:rsidRPr="00ED6412">
        <w:t>has been</w:t>
      </w:r>
      <w:r w:rsidR="00524D1F" w:rsidRPr="00ED6412">
        <w:t xml:space="preserve"> developed.</w:t>
      </w:r>
      <w:r w:rsidR="005B24C5" w:rsidRPr="00ED6412">
        <w:t xml:space="preserve"> </w:t>
      </w:r>
      <w:r w:rsidR="006F6757" w:rsidRPr="00ED6412">
        <w:t>The</w:t>
      </w:r>
      <w:r w:rsidR="005B24C5" w:rsidRPr="00ED6412">
        <w:t xml:space="preserve"> ESS </w:t>
      </w:r>
      <w:r w:rsidR="00E351BD" w:rsidRPr="00ED6412">
        <w:t>has been</w:t>
      </w:r>
      <w:r w:rsidR="00086BCC" w:rsidRPr="00ED6412">
        <w:t xml:space="preserve"> </w:t>
      </w:r>
      <w:r w:rsidR="00DC0DFF" w:rsidRPr="00ED6412">
        <w:t xml:space="preserve">modelled </w:t>
      </w:r>
      <w:r w:rsidR="000925C4" w:rsidRPr="00ED6412">
        <w:t xml:space="preserve">and the state of charge (SoC) has been decided </w:t>
      </w:r>
      <w:r w:rsidR="00086BCC" w:rsidRPr="00ED6412">
        <w:t>by</w:t>
      </w:r>
      <w:r w:rsidR="005B24C5" w:rsidRPr="00ED6412">
        <w:t xml:space="preserve"> </w:t>
      </w:r>
      <w:r w:rsidR="002F7267" w:rsidRPr="00ED6412">
        <w:t xml:space="preserve">considering </w:t>
      </w:r>
      <w:r w:rsidR="006304BA" w:rsidRPr="00ED6412">
        <w:t xml:space="preserve">the </w:t>
      </w:r>
      <w:r w:rsidR="005F6F8B" w:rsidRPr="00ED6412">
        <w:t>optimi</w:t>
      </w:r>
      <w:r w:rsidR="008934DA" w:rsidRPr="00ED6412">
        <w:t>z</w:t>
      </w:r>
      <w:r w:rsidR="005F6F8B" w:rsidRPr="00ED6412">
        <w:t>ation of the waste and reserv</w:t>
      </w:r>
      <w:r w:rsidR="006304BA" w:rsidRPr="00ED6412">
        <w:t>e</w:t>
      </w:r>
      <w:r w:rsidR="005F6F8B" w:rsidRPr="00ED6412">
        <w:t xml:space="preserve"> of the wind power </w:t>
      </w:r>
      <w:r w:rsidR="00790738" w:rsidRPr="00ED6412">
        <w:t>using</w:t>
      </w:r>
      <w:r w:rsidR="005F6F8B" w:rsidRPr="00ED6412">
        <w:t xml:space="preserve"> </w:t>
      </w:r>
      <w:r w:rsidR="005B24C5" w:rsidRPr="00ED6412">
        <w:t xml:space="preserve">the </w:t>
      </w:r>
      <w:r w:rsidR="006F6757" w:rsidRPr="00ED6412">
        <w:t xml:space="preserve">uncertainty of the wind power </w:t>
      </w:r>
      <w:r w:rsidR="00C408C4" w:rsidRPr="00ED6412">
        <w:t xml:space="preserve">that </w:t>
      </w:r>
      <w:r w:rsidR="002F7267" w:rsidRPr="00ED6412">
        <w:t>employ</w:t>
      </w:r>
      <w:r w:rsidR="006304BA" w:rsidRPr="00ED6412">
        <w:t>s the</w:t>
      </w:r>
      <w:r w:rsidR="001D422A" w:rsidRPr="00ED6412">
        <w:t xml:space="preserve"> Weibull distribution</w:t>
      </w:r>
      <w:r w:rsidR="005F6F8B" w:rsidRPr="00ED6412">
        <w:t>.</w:t>
      </w:r>
    </w:p>
    <w:p w14:paraId="2AD7546A" w14:textId="2024E243" w:rsidR="00126FED" w:rsidRPr="00ED6412" w:rsidRDefault="003B6ECA" w:rsidP="003B6ECA">
      <w:pPr>
        <w:rPr>
          <w:lang w:eastAsia="en-US"/>
        </w:rPr>
      </w:pPr>
      <w:r w:rsidRPr="00ED6412">
        <w:t>Finally, a</w:t>
      </w:r>
      <w:r w:rsidR="00126FED" w:rsidRPr="00ED6412">
        <w:t xml:space="preserve"> practical </w:t>
      </w:r>
      <w:r w:rsidR="00F606CC" w:rsidRPr="00ED6412">
        <w:t xml:space="preserve">case study </w:t>
      </w:r>
      <w:r w:rsidR="00DB3F2B" w:rsidRPr="00ED6412">
        <w:t>ha</w:t>
      </w:r>
      <w:r w:rsidR="00F606CC" w:rsidRPr="00ED6412">
        <w:t>s</w:t>
      </w:r>
      <w:r w:rsidR="00DB3F2B" w:rsidRPr="00ED6412">
        <w:t xml:space="preserve"> been</w:t>
      </w:r>
      <w:r w:rsidR="00F606CC" w:rsidRPr="00ED6412">
        <w:t xml:space="preserve"> applied to the DEED model</w:t>
      </w:r>
      <w:r w:rsidR="00E351BD" w:rsidRPr="00ED6412">
        <w:t xml:space="preserve"> that incorporate</w:t>
      </w:r>
      <w:r w:rsidR="006304BA" w:rsidRPr="00ED6412">
        <w:t>s</w:t>
      </w:r>
      <w:r w:rsidR="00E351BD" w:rsidRPr="00ED6412">
        <w:t xml:space="preserve"> conventional</w:t>
      </w:r>
      <w:r w:rsidR="00344534" w:rsidRPr="00ED6412">
        <w:t xml:space="preserve"> power</w:t>
      </w:r>
      <w:r w:rsidR="00E351BD" w:rsidRPr="00ED6412">
        <w:t>, wind power and an ESS</w:t>
      </w:r>
      <w:r w:rsidR="00DB3F2B" w:rsidRPr="00ED6412">
        <w:t xml:space="preserve"> and </w:t>
      </w:r>
      <w:r w:rsidR="006304BA" w:rsidRPr="00ED6412">
        <w:t>takes into account</w:t>
      </w:r>
      <w:r w:rsidR="00DB3F2B" w:rsidRPr="00ED6412">
        <w:t xml:space="preserve"> the CPF and emission limit</w:t>
      </w:r>
      <w:r w:rsidR="006304BA" w:rsidRPr="00ED6412">
        <w:t>s</w:t>
      </w:r>
      <w:r w:rsidR="00DB3F2B" w:rsidRPr="00ED6412">
        <w:t xml:space="preserve"> of EPS.</w:t>
      </w:r>
      <w:r w:rsidR="0030015E" w:rsidRPr="00ED6412">
        <w:t xml:space="preserve"> </w:t>
      </w:r>
      <w:r w:rsidR="004341F4" w:rsidRPr="00ED6412">
        <w:t xml:space="preserve">The practical data for the conventional generators have been collected from the experiment results. The data for the wind </w:t>
      </w:r>
      <w:r w:rsidR="004341F4" w:rsidRPr="00ED6412">
        <w:lastRenderedPageBreak/>
        <w:t>farm, wind speed profile, ESS of the wind farm and the demand have been collected from open resource databases. Moreover,</w:t>
      </w:r>
      <w:r w:rsidR="006B2C60" w:rsidRPr="00ED6412">
        <w:t xml:space="preserve"> the</w:t>
      </w:r>
      <w:r w:rsidR="0030015E" w:rsidRPr="00ED6412">
        <w:t xml:space="preserve"> </w:t>
      </w:r>
      <w:r w:rsidR="006C731D" w:rsidRPr="00ED6412">
        <w:t xml:space="preserve">practical data from the </w:t>
      </w:r>
      <w:r w:rsidR="006304BA" w:rsidRPr="00ED6412">
        <w:t xml:space="preserve">available </w:t>
      </w:r>
      <w:r w:rsidR="006C731D" w:rsidRPr="00ED6412">
        <w:t>experiment</w:t>
      </w:r>
      <w:r w:rsidR="006304BA" w:rsidRPr="00ED6412">
        <w:t>ed data</w:t>
      </w:r>
      <w:r w:rsidR="00230FC7" w:rsidRPr="00ED6412">
        <w:t xml:space="preserve"> has been fitted to </w:t>
      </w:r>
      <w:r w:rsidR="00625A6B" w:rsidRPr="00ED6412">
        <w:t xml:space="preserve">find </w:t>
      </w:r>
      <w:r w:rsidR="006304BA" w:rsidRPr="00ED6412">
        <w:t xml:space="preserve">the </w:t>
      </w:r>
      <w:r w:rsidR="00A9461E" w:rsidRPr="00ED6412">
        <w:t xml:space="preserve">variables </w:t>
      </w:r>
      <w:r w:rsidR="006304BA" w:rsidRPr="00ED6412">
        <w:t xml:space="preserve">that occurs </w:t>
      </w:r>
      <w:r w:rsidR="00A9461E" w:rsidRPr="00ED6412">
        <w:t xml:space="preserve">in the </w:t>
      </w:r>
      <w:r w:rsidR="00230FC7" w:rsidRPr="00ED6412">
        <w:t xml:space="preserve">objective </w:t>
      </w:r>
      <w:r w:rsidR="00A9461E" w:rsidRPr="00ED6412">
        <w:t xml:space="preserve">and constraints </w:t>
      </w:r>
      <w:r w:rsidR="00230FC7" w:rsidRPr="00ED6412">
        <w:t xml:space="preserve">functions </w:t>
      </w:r>
      <w:r w:rsidR="006304BA" w:rsidRPr="00ED6412">
        <w:t>in</w:t>
      </w:r>
      <w:r w:rsidR="00230FC7" w:rsidRPr="00ED6412">
        <w:t xml:space="preserve"> the </w:t>
      </w:r>
      <w:r w:rsidR="0014696D" w:rsidRPr="00ED6412">
        <w:t>model</w:t>
      </w:r>
      <w:r w:rsidR="00F15B64" w:rsidRPr="00ED6412">
        <w:t>.</w:t>
      </w:r>
      <w:r w:rsidR="006C731D" w:rsidRPr="00ED6412">
        <w:t xml:space="preserve"> </w:t>
      </w:r>
    </w:p>
    <w:p w14:paraId="5EB78D4E" w14:textId="30B50E35" w:rsidR="00FD6A66" w:rsidRPr="00ED6412" w:rsidRDefault="00FD6A66" w:rsidP="001E3750">
      <w:pPr>
        <w:pStyle w:val="Heading3"/>
      </w:pPr>
      <w:bookmarkStart w:id="39" w:name="_Toc523347720"/>
      <w:r w:rsidRPr="00ED6412">
        <w:t>Outline of</w:t>
      </w:r>
      <w:r w:rsidR="006304BA" w:rsidRPr="00ED6412">
        <w:t xml:space="preserve"> the</w:t>
      </w:r>
      <w:r w:rsidRPr="00ED6412">
        <w:t xml:space="preserve"> thesis</w:t>
      </w:r>
      <w:bookmarkEnd w:id="39"/>
    </w:p>
    <w:p w14:paraId="54C722B3" w14:textId="5DD744F6" w:rsidR="001D1845" w:rsidRPr="00ED6412" w:rsidRDefault="001D1845" w:rsidP="0014420C">
      <w:pPr>
        <w:pStyle w:val="ListParagraph"/>
        <w:numPr>
          <w:ilvl w:val="0"/>
          <w:numId w:val="17"/>
        </w:numPr>
        <w:spacing w:line="480" w:lineRule="auto"/>
        <w:contextualSpacing w:val="0"/>
      </w:pPr>
      <w:r w:rsidRPr="00ED6412">
        <w:t xml:space="preserve">In Chapter 1, a general introduction to the motivation for the </w:t>
      </w:r>
      <w:r w:rsidR="00C63160" w:rsidRPr="00ED6412">
        <w:t>CEED model that determine</w:t>
      </w:r>
      <w:r w:rsidR="006304BA" w:rsidRPr="00ED6412">
        <w:t>s</w:t>
      </w:r>
      <w:r w:rsidR="00C63160" w:rsidRPr="00ED6412">
        <w:t xml:space="preserve"> the operation strategy of the future UK energy system </w:t>
      </w:r>
      <w:r w:rsidRPr="00ED6412">
        <w:t xml:space="preserve">is </w:t>
      </w:r>
      <w:r w:rsidR="00C355FA" w:rsidRPr="00ED6412">
        <w:t>introduce</w:t>
      </w:r>
      <w:r w:rsidRPr="00ED6412">
        <w:t xml:space="preserve">d. </w:t>
      </w:r>
    </w:p>
    <w:p w14:paraId="4F6E23B3" w14:textId="4E8D0192" w:rsidR="00DF43E0" w:rsidRPr="00ED6412" w:rsidRDefault="00DF43E0" w:rsidP="0014420C">
      <w:pPr>
        <w:pStyle w:val="ListParagraph"/>
        <w:numPr>
          <w:ilvl w:val="0"/>
          <w:numId w:val="15"/>
        </w:numPr>
        <w:spacing w:line="480" w:lineRule="auto"/>
        <w:ind w:left="714" w:hanging="357"/>
        <w:contextualSpacing w:val="0"/>
      </w:pPr>
      <w:r w:rsidRPr="00ED6412">
        <w:t xml:space="preserve">In Chapter 2, </w:t>
      </w:r>
      <w:r w:rsidR="006304BA" w:rsidRPr="00ED6412">
        <w:t>a</w:t>
      </w:r>
      <w:r w:rsidR="006E6409" w:rsidRPr="00ED6412">
        <w:t xml:space="preserve"> </w:t>
      </w:r>
      <w:r w:rsidR="00EF5352" w:rsidRPr="00ED6412">
        <w:t xml:space="preserve">detailed historical and critical </w:t>
      </w:r>
      <w:r w:rsidR="006E6409" w:rsidRPr="00ED6412">
        <w:t xml:space="preserve">literature review of the energy dispatch </w:t>
      </w:r>
      <w:r w:rsidR="001D1845" w:rsidRPr="00ED6412">
        <w:t>is presented</w:t>
      </w:r>
      <w:r w:rsidR="006E6409" w:rsidRPr="00ED6412">
        <w:t>.</w:t>
      </w:r>
      <w:r w:rsidR="00C355FA" w:rsidRPr="00ED6412">
        <w:t xml:space="preserve"> </w:t>
      </w:r>
      <w:r w:rsidR="006304BA" w:rsidRPr="00ED6412">
        <w:t>Further,</w:t>
      </w:r>
      <w:r w:rsidR="00C355FA" w:rsidRPr="00ED6412">
        <w:t xml:space="preserve"> the knowledge gap</w:t>
      </w:r>
      <w:r w:rsidR="0077190B" w:rsidRPr="00ED6412">
        <w:t>s</w:t>
      </w:r>
      <w:r w:rsidR="00C355FA" w:rsidRPr="00ED6412">
        <w:t xml:space="preserve"> </w:t>
      </w:r>
      <w:r w:rsidR="0077190B" w:rsidRPr="00ED6412">
        <w:t>in</w:t>
      </w:r>
      <w:r w:rsidR="00C355FA" w:rsidRPr="00ED6412">
        <w:t xml:space="preserve"> the energy dispatch </w:t>
      </w:r>
      <w:r w:rsidR="0077190B" w:rsidRPr="00ED6412">
        <w:t>are discuss</w:t>
      </w:r>
      <w:r w:rsidR="00C355FA" w:rsidRPr="00ED6412">
        <w:t>ed.</w:t>
      </w:r>
    </w:p>
    <w:p w14:paraId="4F5C5F72" w14:textId="27D604F0" w:rsidR="00DE6B37" w:rsidRPr="00ED6412" w:rsidRDefault="00DF43E0" w:rsidP="0014420C">
      <w:pPr>
        <w:pStyle w:val="ListParagraph"/>
        <w:numPr>
          <w:ilvl w:val="0"/>
          <w:numId w:val="15"/>
        </w:numPr>
        <w:spacing w:line="480" w:lineRule="auto"/>
        <w:contextualSpacing w:val="0"/>
      </w:pPr>
      <w:r w:rsidRPr="00ED6412">
        <w:t xml:space="preserve">In Chapter 3, </w:t>
      </w:r>
      <w:r w:rsidR="00DD5CB8" w:rsidRPr="00ED6412">
        <w:t xml:space="preserve">a </w:t>
      </w:r>
      <w:r w:rsidR="004673FD" w:rsidRPr="00ED6412">
        <w:t xml:space="preserve">novel </w:t>
      </w:r>
      <w:r w:rsidR="00DD5CB8" w:rsidRPr="00ED6412">
        <w:t xml:space="preserve">CEED model for a combined conventional and wind power system </w:t>
      </w:r>
      <w:r w:rsidR="0077190B" w:rsidRPr="00ED6412">
        <w:t xml:space="preserve">that </w:t>
      </w:r>
      <w:r w:rsidR="00DD5CB8" w:rsidRPr="00ED6412">
        <w:t>incorporat</w:t>
      </w:r>
      <w:r w:rsidR="0077190B" w:rsidRPr="00ED6412">
        <w:t>es</w:t>
      </w:r>
      <w:r w:rsidR="00DD5CB8" w:rsidRPr="00ED6412">
        <w:t xml:space="preserve"> CPF and emission limit</w:t>
      </w:r>
      <w:r w:rsidR="0077190B" w:rsidRPr="00ED6412">
        <w:t>s</w:t>
      </w:r>
      <w:r w:rsidR="00DD5CB8" w:rsidRPr="00ED6412">
        <w:t xml:space="preserve"> of EPS is developed. </w:t>
      </w:r>
      <w:r w:rsidR="00B02F39" w:rsidRPr="00ED6412">
        <w:t xml:space="preserve">The </w:t>
      </w:r>
      <w:r w:rsidR="0010751D" w:rsidRPr="00ED6412">
        <w:t xml:space="preserve">uncertainty of the </w:t>
      </w:r>
      <w:r w:rsidR="00B02F39" w:rsidRPr="00ED6412">
        <w:t xml:space="preserve">wind power is modelled by the Weibull distribution and </w:t>
      </w:r>
      <w:r w:rsidR="0010751D" w:rsidRPr="00ED6412">
        <w:t>the</w:t>
      </w:r>
      <w:r w:rsidR="00762334" w:rsidRPr="00ED6412">
        <w:t xml:space="preserve"> value of </w:t>
      </w:r>
      <w:r w:rsidR="0077190B" w:rsidRPr="00ED6412">
        <w:t xml:space="preserve">the </w:t>
      </w:r>
      <w:r w:rsidR="00762334" w:rsidRPr="00ED6412">
        <w:t xml:space="preserve">waste </w:t>
      </w:r>
      <w:r w:rsidR="0077190B" w:rsidRPr="00ED6412">
        <w:t xml:space="preserve">power </w:t>
      </w:r>
      <w:r w:rsidR="00762334" w:rsidRPr="00ED6412">
        <w:t xml:space="preserve">penalty and reserve </w:t>
      </w:r>
      <w:r w:rsidR="0077190B" w:rsidRPr="00ED6412">
        <w:t xml:space="preserve">power </w:t>
      </w:r>
      <w:r w:rsidR="00762334" w:rsidRPr="00ED6412">
        <w:t xml:space="preserve">cost are considered according to the uncertainty </w:t>
      </w:r>
      <w:r w:rsidR="0077190B" w:rsidRPr="00ED6412">
        <w:t>in</w:t>
      </w:r>
      <w:r w:rsidR="00762334" w:rsidRPr="00ED6412">
        <w:t xml:space="preserve"> the wind power.</w:t>
      </w:r>
      <w:r w:rsidR="0010751D" w:rsidRPr="00ED6412">
        <w:t xml:space="preserve"> </w:t>
      </w:r>
      <w:r w:rsidR="00DD5CB8" w:rsidRPr="00ED6412">
        <w:t xml:space="preserve">Also, two case studies are </w:t>
      </w:r>
      <w:r w:rsidR="0010751D" w:rsidRPr="00ED6412">
        <w:t>presented</w:t>
      </w:r>
      <w:r w:rsidR="0077190B" w:rsidRPr="00ED6412">
        <w:t xml:space="preserve"> and discussed</w:t>
      </w:r>
      <w:r w:rsidR="0010751D" w:rsidRPr="00ED6412">
        <w:t>.</w:t>
      </w:r>
      <w:r w:rsidR="00221507" w:rsidRPr="00ED6412">
        <w:t xml:space="preserve"> </w:t>
      </w:r>
    </w:p>
    <w:p w14:paraId="25C674F4" w14:textId="63F1C36D" w:rsidR="00DF43E0" w:rsidRPr="00ED6412" w:rsidRDefault="00DF43E0" w:rsidP="0014420C">
      <w:pPr>
        <w:pStyle w:val="ListParagraph"/>
        <w:numPr>
          <w:ilvl w:val="0"/>
          <w:numId w:val="15"/>
        </w:numPr>
        <w:spacing w:line="480" w:lineRule="auto"/>
        <w:contextualSpacing w:val="0"/>
      </w:pPr>
      <w:r w:rsidRPr="00ED6412">
        <w:t xml:space="preserve">Chapter 4 </w:t>
      </w:r>
      <w:r w:rsidR="0010751D" w:rsidRPr="00ED6412">
        <w:t>investigates a DEED model</w:t>
      </w:r>
      <w:r w:rsidR="00377420" w:rsidRPr="00ED6412">
        <w:t xml:space="preserve"> which incorporate</w:t>
      </w:r>
      <w:r w:rsidR="0077190B" w:rsidRPr="00ED6412">
        <w:t>s</w:t>
      </w:r>
      <w:r w:rsidR="00377420" w:rsidRPr="00ED6412">
        <w:t xml:space="preserve"> conventional and wind power and consider</w:t>
      </w:r>
      <w:r w:rsidR="0077190B" w:rsidRPr="00ED6412">
        <w:t>s</w:t>
      </w:r>
      <w:r w:rsidR="00377420" w:rsidRPr="00ED6412">
        <w:t xml:space="preserve"> CPF and </w:t>
      </w:r>
      <w:r w:rsidR="0077190B" w:rsidRPr="00ED6412">
        <w:t xml:space="preserve">the </w:t>
      </w:r>
      <w:r w:rsidR="00377420" w:rsidRPr="00ED6412">
        <w:t>limit of the EPS o</w:t>
      </w:r>
      <w:r w:rsidR="0077190B" w:rsidRPr="00ED6412">
        <w:t>n</w:t>
      </w:r>
      <w:r w:rsidR="00377420" w:rsidRPr="00ED6412">
        <w:t xml:space="preserve"> the emission</w:t>
      </w:r>
      <w:r w:rsidR="0077190B" w:rsidRPr="00ED6412">
        <w:t>s</w:t>
      </w:r>
      <w:r w:rsidR="00377420" w:rsidRPr="00ED6412">
        <w:t xml:space="preserve"> aspect, </w:t>
      </w:r>
      <w:r w:rsidR="0077190B" w:rsidRPr="00ED6412">
        <w:t xml:space="preserve">and this is </w:t>
      </w:r>
      <w:r w:rsidR="0010751D" w:rsidRPr="00ED6412">
        <w:t xml:space="preserve">based on the CEED model </w:t>
      </w:r>
      <w:r w:rsidR="0077190B" w:rsidRPr="00ED6412">
        <w:t xml:space="preserve">presented </w:t>
      </w:r>
      <w:r w:rsidR="0010751D" w:rsidRPr="00ED6412">
        <w:t>in Chapter</w:t>
      </w:r>
      <w:r w:rsidR="004673FD" w:rsidRPr="00ED6412">
        <w:t> </w:t>
      </w:r>
      <w:r w:rsidR="0010751D" w:rsidRPr="00ED6412">
        <w:t>3.</w:t>
      </w:r>
      <w:r w:rsidR="00CE66B2" w:rsidRPr="00ED6412">
        <w:t xml:space="preserve"> </w:t>
      </w:r>
      <w:r w:rsidR="00041C72" w:rsidRPr="00ED6412">
        <w:t xml:space="preserve">A case </w:t>
      </w:r>
      <w:r w:rsidR="00041C72" w:rsidRPr="00ED6412">
        <w:lastRenderedPageBreak/>
        <w:t xml:space="preserve">study </w:t>
      </w:r>
      <w:r w:rsidR="002E1D22" w:rsidRPr="00ED6412">
        <w:t>with</w:t>
      </w:r>
      <w:r w:rsidR="00041C72" w:rsidRPr="00ED6412">
        <w:t xml:space="preserve"> the </w:t>
      </w:r>
      <w:r w:rsidR="004673FD" w:rsidRPr="00ED6412">
        <w:t xml:space="preserve">demand profile of the </w:t>
      </w:r>
      <w:r w:rsidR="00041C72" w:rsidRPr="00ED6412">
        <w:t>Sheffield region is presented</w:t>
      </w:r>
      <w:r w:rsidR="0077190B" w:rsidRPr="00ED6412">
        <w:t xml:space="preserve"> and discussed</w:t>
      </w:r>
      <w:r w:rsidR="00041C72" w:rsidRPr="00ED6412">
        <w:t>.</w:t>
      </w:r>
    </w:p>
    <w:p w14:paraId="498174A1" w14:textId="0DDCBD14" w:rsidR="00DF43E0" w:rsidRPr="00ED6412" w:rsidRDefault="00DF43E0" w:rsidP="0014420C">
      <w:pPr>
        <w:pStyle w:val="ListParagraph"/>
        <w:numPr>
          <w:ilvl w:val="0"/>
          <w:numId w:val="15"/>
        </w:numPr>
        <w:spacing w:line="480" w:lineRule="auto"/>
        <w:contextualSpacing w:val="0"/>
      </w:pPr>
      <w:r w:rsidRPr="00ED6412">
        <w:t xml:space="preserve">In Chapter 5, </w:t>
      </w:r>
      <w:r w:rsidR="000D76A9" w:rsidRPr="00ED6412">
        <w:t>a novel DEED model for a dynamic energy system that involve</w:t>
      </w:r>
      <w:r w:rsidR="0077190B" w:rsidRPr="00ED6412">
        <w:t>s</w:t>
      </w:r>
      <w:r w:rsidR="000D76A9" w:rsidRPr="00ED6412">
        <w:t xml:space="preserve"> conventional, wind power and an ESS</w:t>
      </w:r>
      <w:r w:rsidR="0077190B" w:rsidRPr="00ED6412">
        <w:t xml:space="preserve"> that</w:t>
      </w:r>
      <w:r w:rsidR="000D76A9" w:rsidRPr="00ED6412">
        <w:t xml:space="preserve"> incorporat</w:t>
      </w:r>
      <w:r w:rsidR="0077190B" w:rsidRPr="00ED6412">
        <w:t>es</w:t>
      </w:r>
      <w:r w:rsidR="000D76A9" w:rsidRPr="00ED6412">
        <w:t xml:space="preserve"> CPF and </w:t>
      </w:r>
      <w:r w:rsidR="001D4675" w:rsidRPr="00ED6412">
        <w:t xml:space="preserve">emission limits of </w:t>
      </w:r>
      <w:r w:rsidR="000D76A9" w:rsidRPr="00ED6412">
        <w:t xml:space="preserve">EPS is developed. The proposed model </w:t>
      </w:r>
      <w:r w:rsidR="00D05E4B" w:rsidRPr="00ED6412">
        <w:t>is based on the DEED model</w:t>
      </w:r>
      <w:r w:rsidR="0077190B" w:rsidRPr="00ED6412">
        <w:t xml:space="preserve"> presented</w:t>
      </w:r>
      <w:r w:rsidR="00D05E4B" w:rsidRPr="00ED6412">
        <w:t xml:space="preserve"> in Chapter</w:t>
      </w:r>
      <w:r w:rsidR="00D05E4B" w:rsidRPr="00ED6412">
        <w:rPr>
          <w:rFonts w:ascii="Ebrima" w:hAnsi="Ebrima"/>
        </w:rPr>
        <w:t> </w:t>
      </w:r>
      <w:r w:rsidR="00D05E4B" w:rsidRPr="00ED6412">
        <w:t>4 and t</w:t>
      </w:r>
      <w:r w:rsidR="000D76A9" w:rsidRPr="00ED6412">
        <w:t xml:space="preserve">he ESS in the model aims to reduce the </w:t>
      </w:r>
      <w:r w:rsidR="0077190B" w:rsidRPr="00ED6412">
        <w:t xml:space="preserve">costs of </w:t>
      </w:r>
      <w:r w:rsidR="000D76A9" w:rsidRPr="00ED6412">
        <w:t>waste and reserv</w:t>
      </w:r>
      <w:r w:rsidR="0077190B" w:rsidRPr="00ED6412">
        <w:t>e</w:t>
      </w:r>
      <w:r w:rsidR="000D76A9" w:rsidRPr="00ED6412">
        <w:t xml:space="preserve"> </w:t>
      </w:r>
      <w:r w:rsidR="0077190B" w:rsidRPr="00ED6412">
        <w:t xml:space="preserve">power </w:t>
      </w:r>
      <w:r w:rsidR="000D76A9" w:rsidRPr="00ED6412">
        <w:t xml:space="preserve">and </w:t>
      </w:r>
      <w:r w:rsidR="0077190B" w:rsidRPr="00ED6412">
        <w:t xml:space="preserve">the </w:t>
      </w:r>
      <w:r w:rsidR="000D76A9" w:rsidRPr="00ED6412">
        <w:t>uncertainty of the wind power. Two case studies are presented</w:t>
      </w:r>
      <w:r w:rsidR="0077190B" w:rsidRPr="00ED6412">
        <w:t xml:space="preserve"> and discussed</w:t>
      </w:r>
      <w:r w:rsidR="000D76A9" w:rsidRPr="00ED6412">
        <w:t>.</w:t>
      </w:r>
    </w:p>
    <w:p w14:paraId="066422FA" w14:textId="3AD22885" w:rsidR="00DF43E0" w:rsidRPr="00ED6412" w:rsidRDefault="00DF43E0" w:rsidP="0014420C">
      <w:pPr>
        <w:pStyle w:val="ListParagraph"/>
        <w:numPr>
          <w:ilvl w:val="0"/>
          <w:numId w:val="15"/>
        </w:numPr>
        <w:spacing w:line="480" w:lineRule="auto"/>
        <w:contextualSpacing w:val="0"/>
      </w:pPr>
      <w:r w:rsidRPr="00ED6412">
        <w:t xml:space="preserve">Chapter 6 </w:t>
      </w:r>
      <w:r w:rsidR="00C355FA" w:rsidRPr="00ED6412">
        <w:t xml:space="preserve">presents a practical case study to the DEED model of an electrical grid with conventional and wind power and with an ESS incorporating CPF and </w:t>
      </w:r>
      <w:r w:rsidR="001D4675" w:rsidRPr="00ED6412">
        <w:t xml:space="preserve">emission limits of </w:t>
      </w:r>
      <w:r w:rsidR="00C355FA" w:rsidRPr="00ED6412">
        <w:t xml:space="preserve">EPS based on the UK energy policies. The practical case study investigates a hypothetical off-grid electrical system in Wales by applying the appropriate practical experimental data </w:t>
      </w:r>
      <w:r w:rsidR="0077190B" w:rsidRPr="00ED6412">
        <w:t>for</w:t>
      </w:r>
      <w:r w:rsidR="00C355FA" w:rsidRPr="00ED6412">
        <w:t xml:space="preserve"> the conventional </w:t>
      </w:r>
      <w:r w:rsidR="001452E0" w:rsidRPr="00ED6412">
        <w:t>power,</w:t>
      </w:r>
      <w:r w:rsidR="00344534" w:rsidRPr="00ED6412">
        <w:t xml:space="preserve"> the</w:t>
      </w:r>
      <w:r w:rsidR="001452E0" w:rsidRPr="00ED6412">
        <w:t xml:space="preserve"> wind farm that includes wind turbines,</w:t>
      </w:r>
      <w:r w:rsidR="00AF7229" w:rsidRPr="00ED6412">
        <w:t xml:space="preserve"> wind speed profiles</w:t>
      </w:r>
      <w:r w:rsidR="001452E0" w:rsidRPr="00ED6412">
        <w:t xml:space="preserve"> and</w:t>
      </w:r>
      <w:r w:rsidR="002E1D22" w:rsidRPr="00ED6412">
        <w:t xml:space="preserve"> </w:t>
      </w:r>
      <w:r w:rsidR="00C355FA" w:rsidRPr="00ED6412">
        <w:t>ESS</w:t>
      </w:r>
      <w:r w:rsidR="001452E0" w:rsidRPr="00ED6412">
        <w:t>,</w:t>
      </w:r>
      <w:r w:rsidR="00C355FA" w:rsidRPr="00ED6412">
        <w:t xml:space="preserve"> and the demand to the DEED model </w:t>
      </w:r>
      <w:r w:rsidR="0077190B" w:rsidRPr="00ED6412">
        <w:t>as given in</w:t>
      </w:r>
      <w:r w:rsidR="00C355FA" w:rsidRPr="00ED6412">
        <w:t xml:space="preserve"> Chapter</w:t>
      </w:r>
      <w:r w:rsidR="002E1D22" w:rsidRPr="00ED6412">
        <w:t> </w:t>
      </w:r>
      <w:r w:rsidR="00C355FA" w:rsidRPr="00ED6412">
        <w:t xml:space="preserve">5. </w:t>
      </w:r>
    </w:p>
    <w:p w14:paraId="78E00470" w14:textId="7E8DD06D" w:rsidR="00C355FA" w:rsidRPr="00ED6412" w:rsidRDefault="00DF43E0" w:rsidP="0014420C">
      <w:pPr>
        <w:pStyle w:val="ListParagraph"/>
        <w:numPr>
          <w:ilvl w:val="0"/>
          <w:numId w:val="15"/>
        </w:numPr>
        <w:spacing w:line="480" w:lineRule="auto"/>
        <w:contextualSpacing w:val="0"/>
      </w:pPr>
      <w:r w:rsidRPr="00ED6412">
        <w:t xml:space="preserve">In Chapter 7, </w:t>
      </w:r>
      <w:r w:rsidR="00C355FA" w:rsidRPr="00ED6412">
        <w:t>the key findings and conclusions in the research are presented. Moreover, the limitation</w:t>
      </w:r>
      <w:r w:rsidR="0077190B" w:rsidRPr="00ED6412">
        <w:t>s of</w:t>
      </w:r>
      <w:r w:rsidR="00C355FA" w:rsidRPr="00ED6412">
        <w:t xml:space="preserve"> the thesis and some suggestions for the possible future </w:t>
      </w:r>
      <w:r w:rsidR="0077190B" w:rsidRPr="00ED6412">
        <w:t>investigations</w:t>
      </w:r>
      <w:r w:rsidR="00C355FA" w:rsidRPr="00ED6412">
        <w:t xml:space="preserve"> are discussed.</w:t>
      </w:r>
    </w:p>
    <w:p w14:paraId="3E8E060C" w14:textId="77777777" w:rsidR="00DF43E0" w:rsidRPr="00ED6412" w:rsidRDefault="00DF43E0" w:rsidP="00C355FA">
      <w:bookmarkStart w:id="40" w:name="_Toc420596681"/>
    </w:p>
    <w:p w14:paraId="698ADFCF" w14:textId="77777777" w:rsidR="00124DC3" w:rsidRPr="00ED6412" w:rsidRDefault="00124DC3" w:rsidP="004C1551">
      <w:pPr>
        <w:sectPr w:rsidR="00124DC3" w:rsidRPr="00ED6412" w:rsidSect="00A22AC7">
          <w:headerReference w:type="default" r:id="rId15"/>
          <w:headerReference w:type="first" r:id="rId16"/>
          <w:footerReference w:type="first" r:id="rId17"/>
          <w:pgSz w:w="11900" w:h="16840"/>
          <w:pgMar w:top="2268" w:right="1418" w:bottom="1701" w:left="2552" w:header="1134" w:footer="567" w:gutter="0"/>
          <w:pgNumType w:start="1" w:chapSep="emDash"/>
          <w:cols w:space="708"/>
          <w:titlePg/>
          <w:docGrid w:linePitch="360"/>
        </w:sectPr>
      </w:pPr>
    </w:p>
    <w:p w14:paraId="0FB90628" w14:textId="31B31A76" w:rsidR="00DF43E0" w:rsidRPr="00ED6412" w:rsidRDefault="00DF43E0" w:rsidP="00E673B9">
      <w:pPr>
        <w:pStyle w:val="Heading1"/>
        <w:rPr>
          <w:color w:val="auto"/>
        </w:rPr>
      </w:pPr>
      <w:bookmarkStart w:id="41" w:name="_Toc310605576"/>
      <w:bookmarkStart w:id="42" w:name="_Toc310605871"/>
      <w:bookmarkStart w:id="43" w:name="_Toc523347721"/>
      <w:r w:rsidRPr="00ED6412">
        <w:rPr>
          <w:color w:val="auto"/>
        </w:rPr>
        <w:lastRenderedPageBreak/>
        <w:t>Literature review</w:t>
      </w:r>
      <w:bookmarkEnd w:id="41"/>
      <w:bookmarkEnd w:id="42"/>
      <w:bookmarkEnd w:id="43"/>
    </w:p>
    <w:p w14:paraId="25F2F2DB" w14:textId="77777777" w:rsidR="00582CEE" w:rsidRPr="00ED6412" w:rsidRDefault="00582CEE" w:rsidP="00582CEE">
      <w:pPr>
        <w:rPr>
          <w:b/>
        </w:rPr>
      </w:pPr>
      <w:bookmarkStart w:id="44" w:name="_Toc420596682"/>
      <w:bookmarkEnd w:id="40"/>
      <w:r w:rsidRPr="00ED6412">
        <w:rPr>
          <w:b/>
        </w:rPr>
        <w:t>Summary</w:t>
      </w:r>
    </w:p>
    <w:p w14:paraId="7C12511F" w14:textId="56DF84DE" w:rsidR="00582CEE" w:rsidRPr="00ED6412" w:rsidRDefault="00582CEE" w:rsidP="00260DFE">
      <w:r w:rsidRPr="00ED6412">
        <w:t xml:space="preserve">This chapter </w:t>
      </w:r>
      <w:r w:rsidR="001C5210" w:rsidRPr="00ED6412">
        <w:t>present</w:t>
      </w:r>
      <w:r w:rsidR="00272551" w:rsidRPr="00ED6412">
        <w:t>s a</w:t>
      </w:r>
      <w:r w:rsidR="006A71CB" w:rsidRPr="00ED6412">
        <w:t xml:space="preserve"> historical and critical literature review of </w:t>
      </w:r>
      <w:r w:rsidR="00A330E4" w:rsidRPr="00ED6412">
        <w:t>economic dispatch. Firstly, a general review</w:t>
      </w:r>
      <w:r w:rsidR="00866A03" w:rsidRPr="00ED6412">
        <w:t xml:space="preserve"> of the</w:t>
      </w:r>
      <w:r w:rsidR="001C5210" w:rsidRPr="00ED6412">
        <w:t xml:space="preserve"> </w:t>
      </w:r>
      <w:r w:rsidR="006A71CB" w:rsidRPr="00ED6412">
        <w:t xml:space="preserve">different models </w:t>
      </w:r>
      <w:r w:rsidR="00866A03" w:rsidRPr="00ED6412">
        <w:t>in</w:t>
      </w:r>
      <w:r w:rsidR="006A71CB" w:rsidRPr="00ED6412">
        <w:t xml:space="preserve"> electrical energy system</w:t>
      </w:r>
      <w:r w:rsidR="001C5210" w:rsidRPr="00ED6412">
        <w:t>s are</w:t>
      </w:r>
      <w:r w:rsidR="00A330E4" w:rsidRPr="00ED6412">
        <w:t xml:space="preserve"> introduced. Secondly, a historical review on the economic and emission dispatch is </w:t>
      </w:r>
      <w:r w:rsidR="00A77848" w:rsidRPr="00ED6412">
        <w:t>present</w:t>
      </w:r>
      <w:r w:rsidR="00A330E4" w:rsidRPr="00ED6412">
        <w:t xml:space="preserve">ed. Moreover, a critical review of the </w:t>
      </w:r>
      <w:r w:rsidR="002370E5" w:rsidRPr="00ED6412">
        <w:t xml:space="preserve">current </w:t>
      </w:r>
      <w:r w:rsidR="00A330E4" w:rsidRPr="00ED6412">
        <w:t xml:space="preserve">economic dispatch </w:t>
      </w:r>
      <w:r w:rsidR="002370E5" w:rsidRPr="00ED6412">
        <w:t>model</w:t>
      </w:r>
      <w:r w:rsidR="00A77848" w:rsidRPr="00ED6412">
        <w:t>s</w:t>
      </w:r>
      <w:r w:rsidR="002370E5" w:rsidRPr="00ED6412">
        <w:t xml:space="preserve"> that </w:t>
      </w:r>
      <w:r w:rsidR="00260DFE" w:rsidRPr="00ED6412">
        <w:t xml:space="preserve">takes into account </w:t>
      </w:r>
      <w:r w:rsidR="00A330E4" w:rsidRPr="00ED6412">
        <w:t xml:space="preserve">wind power uncertainty </w:t>
      </w:r>
      <w:r w:rsidR="00260DFE" w:rsidRPr="00ED6412">
        <w:t>and ESS is discussed</w:t>
      </w:r>
      <w:r w:rsidR="00A330E4" w:rsidRPr="00ED6412">
        <w:t>.</w:t>
      </w:r>
      <w:r w:rsidR="00884203" w:rsidRPr="00ED6412">
        <w:t xml:space="preserve"> </w:t>
      </w:r>
      <w:r w:rsidR="00260DFE" w:rsidRPr="00ED6412">
        <w:t>Finally</w:t>
      </w:r>
      <w:r w:rsidR="0084436E" w:rsidRPr="00ED6412">
        <w:t xml:space="preserve">, </w:t>
      </w:r>
      <w:r w:rsidR="00866A03" w:rsidRPr="00ED6412">
        <w:t xml:space="preserve">some of </w:t>
      </w:r>
      <w:r w:rsidR="00A77848" w:rsidRPr="00ED6412">
        <w:t xml:space="preserve">the </w:t>
      </w:r>
      <w:r w:rsidR="0084436E" w:rsidRPr="00ED6412">
        <w:t xml:space="preserve">knowledge gap and the aim of </w:t>
      </w:r>
      <w:r w:rsidR="00A77848" w:rsidRPr="00ED6412">
        <w:t xml:space="preserve">the </w:t>
      </w:r>
      <w:r w:rsidR="0084436E" w:rsidRPr="00ED6412">
        <w:t>thesis</w:t>
      </w:r>
      <w:r w:rsidR="00260DFE" w:rsidRPr="00ED6412">
        <w:t xml:space="preserve"> are addressed.</w:t>
      </w:r>
    </w:p>
    <w:p w14:paraId="326608F4" w14:textId="662E70AD" w:rsidR="008F208F" w:rsidRPr="00ED6412" w:rsidRDefault="000040CF" w:rsidP="000040CF">
      <w:pPr>
        <w:spacing w:line="276" w:lineRule="auto"/>
        <w:jc w:val="left"/>
      </w:pPr>
      <w:r w:rsidRPr="00ED6412">
        <w:br w:type="page"/>
      </w:r>
    </w:p>
    <w:p w14:paraId="78A513E5" w14:textId="77777777" w:rsidR="00430D32" w:rsidRPr="00ED6412" w:rsidRDefault="00430D32" w:rsidP="0014420C">
      <w:pPr>
        <w:pStyle w:val="ListParagraph"/>
        <w:keepNext/>
        <w:keepLines/>
        <w:numPr>
          <w:ilvl w:val="0"/>
          <w:numId w:val="5"/>
        </w:numPr>
        <w:spacing w:before="960" w:after="240" w:line="480" w:lineRule="auto"/>
        <w:contextualSpacing w:val="0"/>
        <w:outlineLvl w:val="1"/>
        <w:rPr>
          <w:rFonts w:eastAsiaTheme="majorEastAsia"/>
          <w:b/>
          <w:bCs/>
          <w:vanish/>
          <w:sz w:val="32"/>
          <w:szCs w:val="26"/>
        </w:rPr>
      </w:pPr>
      <w:bookmarkStart w:id="45" w:name="_Toc310605577"/>
      <w:bookmarkStart w:id="46" w:name="_Toc310605872"/>
    </w:p>
    <w:p w14:paraId="04EF4E0F" w14:textId="12997713" w:rsidR="008F208F" w:rsidRPr="00ED6412" w:rsidRDefault="008F208F" w:rsidP="008F208F">
      <w:pPr>
        <w:pStyle w:val="Heading2"/>
        <w:rPr>
          <w:color w:val="auto"/>
        </w:rPr>
      </w:pPr>
      <w:bookmarkStart w:id="47" w:name="_Toc523347722"/>
      <w:bookmarkEnd w:id="45"/>
      <w:bookmarkEnd w:id="46"/>
      <w:r w:rsidRPr="00ED6412">
        <w:rPr>
          <w:color w:val="auto"/>
        </w:rPr>
        <w:t xml:space="preserve">Overview of </w:t>
      </w:r>
      <w:r w:rsidR="001A5E4D" w:rsidRPr="00ED6412">
        <w:rPr>
          <w:color w:val="auto"/>
        </w:rPr>
        <w:t xml:space="preserve">the </w:t>
      </w:r>
      <w:r w:rsidRPr="00ED6412">
        <w:rPr>
          <w:color w:val="auto"/>
        </w:rPr>
        <w:t>model</w:t>
      </w:r>
      <w:r w:rsidR="001A5E4D" w:rsidRPr="00ED6412">
        <w:rPr>
          <w:color w:val="auto"/>
        </w:rPr>
        <w:t>s</w:t>
      </w:r>
      <w:r w:rsidRPr="00ED6412">
        <w:rPr>
          <w:color w:val="auto"/>
        </w:rPr>
        <w:t xml:space="preserve"> for electrical energy system</w:t>
      </w:r>
      <w:bookmarkEnd w:id="47"/>
    </w:p>
    <w:p w14:paraId="6883E660" w14:textId="6DA3CCBE" w:rsidR="00104968" w:rsidRPr="00ED6412" w:rsidRDefault="009C496E" w:rsidP="00723082">
      <w:pPr>
        <w:rPr>
          <w:lang w:eastAsia="en-US"/>
        </w:rPr>
      </w:pPr>
      <w:r w:rsidRPr="00ED6412">
        <w:rPr>
          <w:lang w:eastAsia="en-US"/>
        </w:rPr>
        <w:t xml:space="preserve">There are </w:t>
      </w:r>
      <w:r w:rsidR="00C746BC" w:rsidRPr="00ED6412">
        <w:rPr>
          <w:lang w:eastAsia="en-US"/>
        </w:rPr>
        <w:t xml:space="preserve">several </w:t>
      </w:r>
      <w:r w:rsidR="008B7A03" w:rsidRPr="00ED6412">
        <w:rPr>
          <w:lang w:eastAsia="en-US"/>
        </w:rPr>
        <w:t>different types of model</w:t>
      </w:r>
      <w:r w:rsidR="00323FCB" w:rsidRPr="00ED6412">
        <w:rPr>
          <w:lang w:eastAsia="en-US"/>
        </w:rPr>
        <w:t>s</w:t>
      </w:r>
      <w:r w:rsidR="008B7A03" w:rsidRPr="00ED6412">
        <w:rPr>
          <w:lang w:eastAsia="en-US"/>
        </w:rPr>
        <w:t xml:space="preserve"> that</w:t>
      </w:r>
      <w:r w:rsidRPr="00ED6412">
        <w:rPr>
          <w:lang w:eastAsia="en-US"/>
        </w:rPr>
        <w:t xml:space="preserve"> can be used to analyse the electricity </w:t>
      </w:r>
      <w:r w:rsidR="00915C07" w:rsidRPr="00ED6412">
        <w:rPr>
          <w:lang w:eastAsia="en-US"/>
        </w:rPr>
        <w:t xml:space="preserve">energy </w:t>
      </w:r>
      <w:r w:rsidRPr="00ED6412">
        <w:rPr>
          <w:lang w:eastAsia="en-US"/>
        </w:rPr>
        <w:t xml:space="preserve">system, </w:t>
      </w:r>
      <w:r w:rsidR="00346716" w:rsidRPr="00ED6412">
        <w:rPr>
          <w:lang w:eastAsia="en-US"/>
        </w:rPr>
        <w:t>such as</w:t>
      </w:r>
      <w:r w:rsidR="00E47813" w:rsidRPr="00ED6412">
        <w:rPr>
          <w:lang w:eastAsia="en-US"/>
        </w:rPr>
        <w:t xml:space="preserve"> </w:t>
      </w:r>
      <w:r w:rsidR="008B7A03" w:rsidRPr="00ED6412">
        <w:rPr>
          <w:lang w:eastAsia="en-US"/>
        </w:rPr>
        <w:t xml:space="preserve">the </w:t>
      </w:r>
      <w:r w:rsidR="00723082" w:rsidRPr="00ED6412">
        <w:t>di</w:t>
      </w:r>
      <w:r w:rsidR="001D3144" w:rsidRPr="00ED6412">
        <w:t>spatch model, investment model</w:t>
      </w:r>
      <w:r w:rsidR="00723082" w:rsidRPr="00ED6412">
        <w:t xml:space="preserve">, electricity market model </w:t>
      </w:r>
      <w:r w:rsidR="00937504" w:rsidRPr="00ED6412">
        <w:t xml:space="preserve">and </w:t>
      </w:r>
      <w:r w:rsidR="00937504" w:rsidRPr="00ED6412">
        <w:rPr>
          <w:lang w:eastAsia="en-US"/>
        </w:rPr>
        <w:t>power system model</w:t>
      </w:r>
      <w:r w:rsidR="00723082" w:rsidRPr="00ED6412">
        <w:rPr>
          <w:lang w:eastAsia="en-US"/>
        </w:rPr>
        <w:t>.</w:t>
      </w:r>
      <w:r w:rsidR="005F6342" w:rsidRPr="00ED6412">
        <w:rPr>
          <w:lang w:eastAsia="en-US"/>
        </w:rPr>
        <w:t xml:space="preserve"> </w:t>
      </w:r>
      <w:r w:rsidR="00866A03" w:rsidRPr="00ED6412">
        <w:rPr>
          <w:lang w:eastAsia="en-US"/>
        </w:rPr>
        <w:t xml:space="preserve">All these models may be combined produce just one </w:t>
      </w:r>
      <w:r w:rsidR="008D3D78" w:rsidRPr="00ED6412">
        <w:rPr>
          <w:lang w:eastAsia="en-US"/>
        </w:rPr>
        <w:t>model that</w:t>
      </w:r>
      <w:r w:rsidR="00866A03" w:rsidRPr="00ED6412">
        <w:rPr>
          <w:lang w:eastAsia="en-US"/>
        </w:rPr>
        <w:t xml:space="preserve"> includes all their features </w:t>
      </w:r>
      <w:r w:rsidR="0032771B" w:rsidRPr="00ED6412">
        <w:rPr>
          <w:lang w:eastAsia="en-US"/>
        </w:rPr>
        <w:fldChar w:fldCharType="begin">
          <w:fldData xml:space="preserve">PEVuZE5vdGU+PENpdGU+PEF1dGhvcj5Hw7ZyYW5zc29uPC9BdXRob3I+PFllYXI+MjAxNDwvWWVh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</w:fldData>
        </w:fldChar>
      </w:r>
      <w:r w:rsidR="000201C4">
        <w:rPr>
          <w:lang w:eastAsia="en-US"/>
        </w:rPr>
        <w:instrText xml:space="preserve"> ADDIN EN.CITE </w:instrText>
      </w:r>
      <w:r w:rsidR="000201C4">
        <w:rPr>
          <w:lang w:eastAsia="en-US"/>
        </w:rPr>
        <w:fldChar w:fldCharType="begin">
          <w:fldData xml:space="preserve">PEVuZE5vdGU+PENpdGU+PEF1dGhvcj5Hw7ZyYW5zc29uPC9BdXRob3I+PFllYXI+MjAxNDwvWWVh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</w:fldData>
        </w:fldChar>
      </w:r>
      <w:r w:rsidR="000201C4">
        <w:rPr>
          <w:lang w:eastAsia="en-US"/>
        </w:rPr>
        <w:instrText xml:space="preserve"> ADDIN EN.CITE.DATA </w:instrText>
      </w:r>
      <w:r w:rsidR="000201C4">
        <w:rPr>
          <w:lang w:eastAsia="en-US"/>
        </w:rPr>
      </w:r>
      <w:r w:rsidR="000201C4">
        <w:rPr>
          <w:lang w:eastAsia="en-US"/>
        </w:rPr>
        <w:fldChar w:fldCharType="end"/>
      </w:r>
      <w:r w:rsidR="0032771B" w:rsidRPr="00ED6412">
        <w:rPr>
          <w:lang w:eastAsia="en-US"/>
        </w:rPr>
      </w:r>
      <w:r w:rsidR="0032771B" w:rsidRPr="00ED6412">
        <w:rPr>
          <w:lang w:eastAsia="en-US"/>
        </w:rPr>
        <w:fldChar w:fldCharType="separate"/>
      </w:r>
      <w:r w:rsidR="000201C4">
        <w:rPr>
          <w:noProof/>
          <w:lang w:eastAsia="en-US"/>
        </w:rPr>
        <w:t>[</w:t>
      </w:r>
      <w:hyperlink w:anchor="_ENREF_49" w:tooltip="Göransson, 2014 #464" w:history="1">
        <w:r w:rsidR="00213BF8">
          <w:rPr>
            <w:noProof/>
            <w:lang w:eastAsia="en-US"/>
          </w:rPr>
          <w:t>49-51</w:t>
        </w:r>
      </w:hyperlink>
      <w:r w:rsidR="000201C4">
        <w:rPr>
          <w:noProof/>
          <w:lang w:eastAsia="en-US"/>
        </w:rPr>
        <w:t>]</w:t>
      </w:r>
      <w:r w:rsidR="0032771B" w:rsidRPr="00ED6412">
        <w:rPr>
          <w:lang w:eastAsia="en-US"/>
        </w:rPr>
        <w:fldChar w:fldCharType="end"/>
      </w:r>
      <w:r w:rsidR="0032771B" w:rsidRPr="00ED6412">
        <w:t xml:space="preserve">.   </w:t>
      </w:r>
    </w:p>
    <w:p w14:paraId="28BCCD00" w14:textId="2FCFA5D1" w:rsidR="005F6342" w:rsidRPr="00ED6412" w:rsidRDefault="006409BE" w:rsidP="001E3750">
      <w:pPr>
        <w:pStyle w:val="Heading3"/>
      </w:pPr>
      <w:bookmarkStart w:id="48" w:name="_Toc523347723"/>
      <w:r w:rsidRPr="00ED6412">
        <w:t xml:space="preserve">Dispatch </w:t>
      </w:r>
      <w:r w:rsidR="00485A18" w:rsidRPr="00ED6412">
        <w:t>model</w:t>
      </w:r>
      <w:bookmarkEnd w:id="48"/>
    </w:p>
    <w:p w14:paraId="7FE43D13" w14:textId="0DF10657" w:rsidR="00D60557" w:rsidRPr="00ED6412" w:rsidRDefault="006409BE" w:rsidP="00D60557">
      <w:r w:rsidRPr="00ED6412">
        <w:t>A</w:t>
      </w:r>
      <w:r w:rsidR="004752E1" w:rsidRPr="00ED6412">
        <w:t xml:space="preserve"> dispatch model is a short-term utility planning </w:t>
      </w:r>
      <w:r w:rsidR="002F28F4" w:rsidRPr="00ED6412">
        <w:t xml:space="preserve">model for </w:t>
      </w:r>
      <w:r w:rsidR="004752E1" w:rsidRPr="00ED6412">
        <w:t>minimizing</w:t>
      </w:r>
      <w:r w:rsidR="002F28F4" w:rsidRPr="00ED6412">
        <w:t xml:space="preserve"> </w:t>
      </w:r>
      <w:r w:rsidR="00323FCB" w:rsidRPr="00ED6412">
        <w:t>the operational</w:t>
      </w:r>
      <w:r w:rsidR="004752E1" w:rsidRPr="00ED6412">
        <w:t xml:space="preserve"> </w:t>
      </w:r>
      <w:r w:rsidR="002F28F4" w:rsidRPr="00ED6412">
        <w:t xml:space="preserve">cost in an energy system </w:t>
      </w:r>
      <w:r w:rsidR="00CB3699" w:rsidRPr="00ED6412">
        <w:t xml:space="preserve">with </w:t>
      </w:r>
      <w:r w:rsidR="00866A03" w:rsidRPr="00ED6412">
        <w:t xml:space="preserve">a set of portfolios for </w:t>
      </w:r>
      <w:r w:rsidR="00323FCB" w:rsidRPr="00ED6412">
        <w:t xml:space="preserve">the </w:t>
      </w:r>
      <w:r w:rsidR="00CB3699" w:rsidRPr="00ED6412">
        <w:t>resources</w:t>
      </w:r>
      <w:r w:rsidR="00214135" w:rsidRPr="00ED6412">
        <w:t xml:space="preserve"> </w:t>
      </w:r>
      <w:r w:rsidR="00D06435" w:rsidRPr="00ED6412">
        <w:t xml:space="preserve">that balance the </w:t>
      </w:r>
      <w:r w:rsidR="00812A6D" w:rsidRPr="00ED6412">
        <w:t xml:space="preserve">power </w:t>
      </w:r>
      <w:r w:rsidR="00D06435" w:rsidRPr="00ED6412">
        <w:t xml:space="preserve">demand for electricity </w:t>
      </w:r>
      <w:r w:rsidR="00B840A7" w:rsidRPr="00ED6412">
        <w:rPr>
          <w:lang w:eastAsia="en-US"/>
        </w:rPr>
        <w:fldChar w:fldCharType="begin">
          <w:fldData xml:space="preserve">PEVuZE5vdGU+PENpdGU+PEF1dGhvcj5Hw7ZyYW5zc29uPC9BdXRob3I+PFllYXI+MjAxNDwvWWVh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</w:fldData>
        </w:fldChar>
      </w:r>
      <w:r w:rsidR="000201C4">
        <w:rPr>
          <w:lang w:eastAsia="en-US"/>
        </w:rPr>
        <w:instrText xml:space="preserve"> ADDIN EN.CITE </w:instrText>
      </w:r>
      <w:r w:rsidR="000201C4">
        <w:rPr>
          <w:lang w:eastAsia="en-US"/>
        </w:rPr>
        <w:fldChar w:fldCharType="begin">
          <w:fldData xml:space="preserve">PEVuZE5vdGU+PENpdGU+PEF1dGhvcj5Hw7ZyYW5zc29uPC9BdXRob3I+PFllYXI+MjAxNDwvWWVh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</w:fldData>
        </w:fldChar>
      </w:r>
      <w:r w:rsidR="000201C4">
        <w:rPr>
          <w:lang w:eastAsia="en-US"/>
        </w:rPr>
        <w:instrText xml:space="preserve"> ADDIN EN.CITE.DATA </w:instrText>
      </w:r>
      <w:r w:rsidR="000201C4">
        <w:rPr>
          <w:lang w:eastAsia="en-US"/>
        </w:rPr>
      </w:r>
      <w:r w:rsidR="000201C4">
        <w:rPr>
          <w:lang w:eastAsia="en-US"/>
        </w:rPr>
        <w:fldChar w:fldCharType="end"/>
      </w:r>
      <w:r w:rsidR="00B840A7" w:rsidRPr="00ED6412">
        <w:rPr>
          <w:lang w:eastAsia="en-US"/>
        </w:rPr>
      </w:r>
      <w:r w:rsidR="00B840A7" w:rsidRPr="00ED6412">
        <w:rPr>
          <w:lang w:eastAsia="en-US"/>
        </w:rPr>
        <w:fldChar w:fldCharType="separate"/>
      </w:r>
      <w:r w:rsidR="000201C4">
        <w:rPr>
          <w:noProof/>
          <w:lang w:eastAsia="en-US"/>
        </w:rPr>
        <w:t>[</w:t>
      </w:r>
      <w:hyperlink w:anchor="_ENREF_49" w:tooltip="Göransson, 2014 #464" w:history="1">
        <w:r w:rsidR="00213BF8">
          <w:rPr>
            <w:noProof/>
            <w:lang w:eastAsia="en-US"/>
          </w:rPr>
          <w:t>49</w:t>
        </w:r>
      </w:hyperlink>
      <w:r w:rsidR="000201C4">
        <w:rPr>
          <w:noProof/>
          <w:lang w:eastAsia="en-US"/>
        </w:rPr>
        <w:t xml:space="preserve">, </w:t>
      </w:r>
      <w:hyperlink w:anchor="_ENREF_52" w:tooltip="Mazer, 2007 #463" w:history="1">
        <w:r w:rsidR="00213BF8">
          <w:rPr>
            <w:noProof/>
            <w:lang w:eastAsia="en-US"/>
          </w:rPr>
          <w:t>52</w:t>
        </w:r>
      </w:hyperlink>
      <w:r w:rsidR="000201C4">
        <w:rPr>
          <w:noProof/>
          <w:lang w:eastAsia="en-US"/>
        </w:rPr>
        <w:t xml:space="preserve">, </w:t>
      </w:r>
      <w:hyperlink w:anchor="_ENREF_53" w:tooltip="Foley, 2010 #475" w:history="1">
        <w:r w:rsidR="00213BF8">
          <w:rPr>
            <w:noProof/>
            <w:lang w:eastAsia="en-US"/>
          </w:rPr>
          <w:t>53</w:t>
        </w:r>
      </w:hyperlink>
      <w:r w:rsidR="000201C4">
        <w:rPr>
          <w:noProof/>
          <w:lang w:eastAsia="en-US"/>
        </w:rPr>
        <w:t>]</w:t>
      </w:r>
      <w:r w:rsidR="00B840A7" w:rsidRPr="00ED6412">
        <w:rPr>
          <w:lang w:eastAsia="en-US"/>
        </w:rPr>
        <w:fldChar w:fldCharType="end"/>
      </w:r>
      <w:r w:rsidR="00CB3699" w:rsidRPr="00ED6412">
        <w:t>.</w:t>
      </w:r>
      <w:r w:rsidR="00D40597" w:rsidRPr="00ED6412">
        <w:t xml:space="preserve"> </w:t>
      </w:r>
    </w:p>
    <w:p w14:paraId="2E61E468" w14:textId="5E9C6E6C" w:rsidR="00E84908" w:rsidRPr="00ED6412" w:rsidRDefault="00E84908" w:rsidP="00A326F0">
      <w:pPr>
        <w:pStyle w:val="Heading4"/>
      </w:pPr>
      <w:bookmarkStart w:id="49" w:name="_Toc523347724"/>
      <w:r w:rsidRPr="00ED6412">
        <w:t>Unit commitment model</w:t>
      </w:r>
      <w:bookmarkEnd w:id="49"/>
    </w:p>
    <w:p w14:paraId="0C979F29" w14:textId="1CB63E70" w:rsidR="000D117F" w:rsidRPr="00ED6412" w:rsidRDefault="00323FCB" w:rsidP="00EC060C">
      <w:pPr>
        <w:rPr>
          <w:lang w:eastAsia="en-US"/>
        </w:rPr>
      </w:pPr>
      <w:r w:rsidRPr="00ED6412">
        <w:t>The u</w:t>
      </w:r>
      <w:r w:rsidR="00ED54D1" w:rsidRPr="00ED6412">
        <w:t>nit commitment mode</w:t>
      </w:r>
      <w:r w:rsidR="00951853" w:rsidRPr="00ED6412">
        <w:t>l</w:t>
      </w:r>
      <w:r w:rsidR="00ED54D1" w:rsidRPr="00ED6412">
        <w:t xml:space="preserve"> is a type of dispatch model</w:t>
      </w:r>
      <w:r w:rsidR="00ED54D1" w:rsidRPr="00ED6412">
        <w:rPr>
          <w:lang w:eastAsia="en-US"/>
        </w:rPr>
        <w:t xml:space="preserve"> </w:t>
      </w:r>
      <w:r w:rsidR="00866A03" w:rsidRPr="00ED6412">
        <w:rPr>
          <w:lang w:eastAsia="en-US"/>
        </w:rPr>
        <w:t>that</w:t>
      </w:r>
      <w:r w:rsidR="00812A6D" w:rsidRPr="00ED6412">
        <w:rPr>
          <w:lang w:eastAsia="en-US"/>
        </w:rPr>
        <w:t xml:space="preserve"> is used to optimize the operation schedule of </w:t>
      </w:r>
      <w:r w:rsidR="00733DBD" w:rsidRPr="00ED6412">
        <w:rPr>
          <w:lang w:eastAsia="en-US"/>
        </w:rPr>
        <w:t>different</w:t>
      </w:r>
      <w:r w:rsidR="00812A6D" w:rsidRPr="00ED6412">
        <w:rPr>
          <w:lang w:eastAsia="en-US"/>
        </w:rPr>
        <w:t xml:space="preserve"> generation units with </w:t>
      </w:r>
      <w:r w:rsidR="00866A03" w:rsidRPr="00ED6412">
        <w:rPr>
          <w:lang w:eastAsia="en-US"/>
        </w:rPr>
        <w:t xml:space="preserve">the </w:t>
      </w:r>
      <w:r w:rsidR="00812A6D" w:rsidRPr="00ED6412">
        <w:rPr>
          <w:lang w:eastAsia="en-US"/>
        </w:rPr>
        <w:t xml:space="preserve">power </w:t>
      </w:r>
      <w:r w:rsidR="00B840A7" w:rsidRPr="00ED6412">
        <w:rPr>
          <w:lang w:eastAsia="en-US"/>
        </w:rPr>
        <w:fldChar w:fldCharType="begin">
          <w:fldData xml:space="preserve">PEVuZE5vdGU+PENpdGU+PEF1dGhvcj5TYXJhdmFuYW48L0F1dGhvcj48WWVhcj4yMDEzPC9ZZWFy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</w:fldData>
        </w:fldChar>
      </w:r>
      <w:r w:rsidR="000201C4">
        <w:rPr>
          <w:lang w:eastAsia="en-US"/>
        </w:rPr>
        <w:instrText xml:space="preserve"> ADDIN EN.CITE </w:instrText>
      </w:r>
      <w:r w:rsidR="000201C4">
        <w:rPr>
          <w:lang w:eastAsia="en-US"/>
        </w:rPr>
        <w:fldChar w:fldCharType="begin">
          <w:fldData xml:space="preserve">PEVuZE5vdGU+PENpdGU+PEF1dGhvcj5TYXJhdmFuYW48L0F1dGhvcj48WWVhcj4yMDEzPC9ZZWFy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</w:fldData>
        </w:fldChar>
      </w:r>
      <w:r w:rsidR="000201C4">
        <w:rPr>
          <w:lang w:eastAsia="en-US"/>
        </w:rPr>
        <w:instrText xml:space="preserve"> ADDIN EN.CITE.DATA </w:instrText>
      </w:r>
      <w:r w:rsidR="000201C4">
        <w:rPr>
          <w:lang w:eastAsia="en-US"/>
        </w:rPr>
      </w:r>
      <w:r w:rsidR="000201C4">
        <w:rPr>
          <w:lang w:eastAsia="en-US"/>
        </w:rPr>
        <w:fldChar w:fldCharType="end"/>
      </w:r>
      <w:r w:rsidR="00B840A7" w:rsidRPr="00ED6412">
        <w:rPr>
          <w:lang w:eastAsia="en-US"/>
        </w:rPr>
      </w:r>
      <w:r w:rsidR="00B840A7" w:rsidRPr="00ED6412">
        <w:rPr>
          <w:lang w:eastAsia="en-US"/>
        </w:rPr>
        <w:fldChar w:fldCharType="separate"/>
      </w:r>
      <w:r w:rsidR="000201C4">
        <w:rPr>
          <w:noProof/>
          <w:lang w:eastAsia="en-US"/>
        </w:rPr>
        <w:t>[</w:t>
      </w:r>
      <w:hyperlink w:anchor="_ENREF_51" w:tooltip="Saravanan, 2013 #465" w:history="1">
        <w:r w:rsidR="00213BF8">
          <w:rPr>
            <w:noProof/>
            <w:lang w:eastAsia="en-US"/>
          </w:rPr>
          <w:t>51</w:t>
        </w:r>
      </w:hyperlink>
      <w:r w:rsidR="000201C4">
        <w:rPr>
          <w:noProof/>
          <w:lang w:eastAsia="en-US"/>
        </w:rPr>
        <w:t xml:space="preserve">, </w:t>
      </w:r>
      <w:hyperlink w:anchor="_ENREF_54" w:tooltip="Yong, 2009 #277" w:history="1">
        <w:r w:rsidR="00213BF8">
          <w:rPr>
            <w:noProof/>
            <w:lang w:eastAsia="en-US"/>
          </w:rPr>
          <w:t>54-57</w:t>
        </w:r>
      </w:hyperlink>
      <w:r w:rsidR="000201C4">
        <w:rPr>
          <w:noProof/>
          <w:lang w:eastAsia="en-US"/>
        </w:rPr>
        <w:t>]</w:t>
      </w:r>
      <w:r w:rsidR="00B840A7" w:rsidRPr="00ED6412">
        <w:rPr>
          <w:lang w:eastAsia="en-US"/>
        </w:rPr>
        <w:fldChar w:fldCharType="end"/>
      </w:r>
      <w:r w:rsidR="0060480C" w:rsidRPr="00ED6412">
        <w:rPr>
          <w:lang w:eastAsia="en-US"/>
        </w:rPr>
        <w:t>.</w:t>
      </w:r>
      <w:r w:rsidR="00A35101" w:rsidRPr="00ED6412">
        <w:rPr>
          <w:lang w:eastAsia="en-US"/>
        </w:rPr>
        <w:t xml:space="preserve"> </w:t>
      </w:r>
      <w:r w:rsidR="00350A06" w:rsidRPr="00ED6412">
        <w:rPr>
          <w:lang w:eastAsia="en-US"/>
        </w:rPr>
        <w:t>Different</w:t>
      </w:r>
      <w:r w:rsidR="00A35101" w:rsidRPr="00ED6412">
        <w:rPr>
          <w:lang w:eastAsia="en-US"/>
        </w:rPr>
        <w:t xml:space="preserve"> </w:t>
      </w:r>
      <w:r w:rsidR="004019AA" w:rsidRPr="00ED6412">
        <w:rPr>
          <w:lang w:eastAsia="en-US"/>
        </w:rPr>
        <w:t>generation unit</w:t>
      </w:r>
      <w:r w:rsidR="00A35101" w:rsidRPr="00ED6412">
        <w:rPr>
          <w:lang w:eastAsia="en-US"/>
        </w:rPr>
        <w:t>s have</w:t>
      </w:r>
      <w:r w:rsidR="00EA0F5A" w:rsidRPr="00ED6412">
        <w:rPr>
          <w:lang w:eastAsia="en-US"/>
        </w:rPr>
        <w:t xml:space="preserve"> their own specific properties</w:t>
      </w:r>
      <w:r w:rsidR="0039024E" w:rsidRPr="00ED6412">
        <w:rPr>
          <w:lang w:eastAsia="en-US"/>
        </w:rPr>
        <w:t>, such as type of resources, cost</w:t>
      </w:r>
      <w:r w:rsidR="00866A03" w:rsidRPr="00ED6412">
        <w:rPr>
          <w:lang w:eastAsia="en-US"/>
        </w:rPr>
        <w:t>s</w:t>
      </w:r>
      <w:r w:rsidR="0039024E" w:rsidRPr="00ED6412">
        <w:rPr>
          <w:lang w:eastAsia="en-US"/>
        </w:rPr>
        <w:t>, power output range</w:t>
      </w:r>
      <w:r w:rsidR="00EA0F5A" w:rsidRPr="00ED6412">
        <w:rPr>
          <w:lang w:eastAsia="en-US"/>
        </w:rPr>
        <w:t xml:space="preserve"> </w:t>
      </w:r>
      <w:r w:rsidR="00747A89" w:rsidRPr="00ED6412">
        <w:rPr>
          <w:lang w:eastAsia="en-US"/>
        </w:rPr>
        <w:t xml:space="preserve">and ramp rate </w:t>
      </w:r>
      <w:r w:rsidR="00B840A7" w:rsidRPr="00ED6412">
        <w:rPr>
          <w:lang w:eastAsia="en-US"/>
        </w:rPr>
        <w:fldChar w:fldCharType="begin">
          <w:fldData xml:space="preserve">PEVuZE5vdGU+PENpdGU+PEF1dGhvcj5TYXJhdmFuYW48L0F1dGhvcj48WWVhcj4yMDEzPC9ZZWFy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</w:fldData>
        </w:fldChar>
      </w:r>
      <w:r w:rsidR="000201C4">
        <w:rPr>
          <w:lang w:eastAsia="en-US"/>
        </w:rPr>
        <w:instrText xml:space="preserve"> ADDIN EN.CITE </w:instrText>
      </w:r>
      <w:r w:rsidR="000201C4">
        <w:rPr>
          <w:lang w:eastAsia="en-US"/>
        </w:rPr>
        <w:fldChar w:fldCharType="begin">
          <w:fldData xml:space="preserve">PEVuZE5vdGU+PENpdGU+PEF1dGhvcj5TYXJhdmFuYW48L0F1dGhvcj48WWVhcj4yMDEzPC9ZZWFy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</w:fldData>
        </w:fldChar>
      </w:r>
      <w:r w:rsidR="000201C4">
        <w:rPr>
          <w:lang w:eastAsia="en-US"/>
        </w:rPr>
        <w:instrText xml:space="preserve"> ADDIN EN.CITE.DATA </w:instrText>
      </w:r>
      <w:r w:rsidR="000201C4">
        <w:rPr>
          <w:lang w:eastAsia="en-US"/>
        </w:rPr>
      </w:r>
      <w:r w:rsidR="000201C4">
        <w:rPr>
          <w:lang w:eastAsia="en-US"/>
        </w:rPr>
        <w:fldChar w:fldCharType="end"/>
      </w:r>
      <w:r w:rsidR="00B840A7" w:rsidRPr="00ED6412">
        <w:rPr>
          <w:lang w:eastAsia="en-US"/>
        </w:rPr>
      </w:r>
      <w:r w:rsidR="00B840A7" w:rsidRPr="00ED6412">
        <w:rPr>
          <w:lang w:eastAsia="en-US"/>
        </w:rPr>
        <w:fldChar w:fldCharType="separate"/>
      </w:r>
      <w:r w:rsidR="000201C4">
        <w:rPr>
          <w:noProof/>
          <w:lang w:eastAsia="en-US"/>
        </w:rPr>
        <w:t>[</w:t>
      </w:r>
      <w:hyperlink w:anchor="_ENREF_49" w:tooltip="Göransson, 2014 #464" w:history="1">
        <w:r w:rsidR="00213BF8">
          <w:rPr>
            <w:noProof/>
            <w:lang w:eastAsia="en-US"/>
          </w:rPr>
          <w:t>49</w:t>
        </w:r>
      </w:hyperlink>
      <w:r w:rsidR="000201C4">
        <w:rPr>
          <w:noProof/>
          <w:lang w:eastAsia="en-US"/>
        </w:rPr>
        <w:t xml:space="preserve">, </w:t>
      </w:r>
      <w:hyperlink w:anchor="_ENREF_51" w:tooltip="Saravanan, 2013 #465" w:history="1">
        <w:r w:rsidR="00213BF8">
          <w:rPr>
            <w:noProof/>
            <w:lang w:eastAsia="en-US"/>
          </w:rPr>
          <w:t>51</w:t>
        </w:r>
      </w:hyperlink>
      <w:r w:rsidR="000201C4">
        <w:rPr>
          <w:noProof/>
          <w:lang w:eastAsia="en-US"/>
        </w:rPr>
        <w:t xml:space="preserve">, </w:t>
      </w:r>
      <w:hyperlink w:anchor="_ENREF_54" w:tooltip="Yong, 2009 #277" w:history="1">
        <w:r w:rsidR="00213BF8">
          <w:rPr>
            <w:noProof/>
            <w:lang w:eastAsia="en-US"/>
          </w:rPr>
          <w:t>54-57</w:t>
        </w:r>
      </w:hyperlink>
      <w:r w:rsidR="000201C4">
        <w:rPr>
          <w:noProof/>
          <w:lang w:eastAsia="en-US"/>
        </w:rPr>
        <w:t>]</w:t>
      </w:r>
      <w:r w:rsidR="00B840A7" w:rsidRPr="00ED6412">
        <w:rPr>
          <w:lang w:eastAsia="en-US"/>
        </w:rPr>
        <w:fldChar w:fldCharType="end"/>
      </w:r>
      <w:r w:rsidR="0060480C" w:rsidRPr="00ED6412">
        <w:rPr>
          <w:lang w:eastAsia="en-US"/>
        </w:rPr>
        <w:t>.</w:t>
      </w:r>
      <w:r w:rsidR="00EC060C" w:rsidRPr="00ED6412">
        <w:rPr>
          <w:lang w:eastAsia="en-US"/>
        </w:rPr>
        <w:t xml:space="preserve"> </w:t>
      </w:r>
      <w:r w:rsidR="0039024E" w:rsidRPr="00ED6412">
        <w:rPr>
          <w:lang w:eastAsia="en-US"/>
        </w:rPr>
        <w:t xml:space="preserve">Most of the </w:t>
      </w:r>
      <w:r w:rsidR="00A91563" w:rsidRPr="00ED6412">
        <w:rPr>
          <w:lang w:eastAsia="en-US"/>
        </w:rPr>
        <w:t xml:space="preserve">generation </w:t>
      </w:r>
      <w:r w:rsidR="0039024E" w:rsidRPr="00ED6412">
        <w:rPr>
          <w:lang w:eastAsia="en-US"/>
        </w:rPr>
        <w:t>properties are considered as operation constraints in th</w:t>
      </w:r>
      <w:r w:rsidR="009D319F" w:rsidRPr="00ED6412">
        <w:rPr>
          <w:lang w:eastAsia="en-US"/>
        </w:rPr>
        <w:t>is</w:t>
      </w:r>
      <w:r w:rsidR="0039024E" w:rsidRPr="00ED6412">
        <w:rPr>
          <w:lang w:eastAsia="en-US"/>
        </w:rPr>
        <w:t xml:space="preserve"> model.</w:t>
      </w:r>
    </w:p>
    <w:p w14:paraId="2EB95AC6" w14:textId="5074BF05" w:rsidR="006409BE" w:rsidRPr="00ED6412" w:rsidRDefault="00E47813" w:rsidP="001E3750">
      <w:pPr>
        <w:pStyle w:val="Heading3"/>
      </w:pPr>
      <w:bookmarkStart w:id="50" w:name="_Toc523347725"/>
      <w:r w:rsidRPr="00ED6412">
        <w:t xml:space="preserve">Investment </w:t>
      </w:r>
      <w:r w:rsidR="00485A18" w:rsidRPr="00ED6412">
        <w:t>model</w:t>
      </w:r>
      <w:bookmarkEnd w:id="50"/>
    </w:p>
    <w:p w14:paraId="381FECDB" w14:textId="51CD86AE" w:rsidR="00971185" w:rsidRPr="00ED6412" w:rsidRDefault="00091CA0" w:rsidP="00725E14">
      <w:r w:rsidRPr="00ED6412">
        <w:t>The i</w:t>
      </w:r>
      <w:r w:rsidR="0039024E" w:rsidRPr="00ED6412">
        <w:t xml:space="preserve">nvestment model </w:t>
      </w:r>
      <w:r w:rsidR="00951853" w:rsidRPr="00ED6412">
        <w:t>is</w:t>
      </w:r>
      <w:r w:rsidR="0039024E" w:rsidRPr="00ED6412">
        <w:t xml:space="preserve"> a l</w:t>
      </w:r>
      <w:r w:rsidR="00485A18" w:rsidRPr="00ED6412">
        <w:t>ong-term</w:t>
      </w:r>
      <w:r w:rsidR="00CB3699" w:rsidRPr="00ED6412">
        <w:t xml:space="preserve"> planning</w:t>
      </w:r>
      <w:r w:rsidR="00E34284" w:rsidRPr="00ED6412">
        <w:t xml:space="preserve"> model</w:t>
      </w:r>
      <w:r w:rsidR="00CB3699" w:rsidRPr="00ED6412">
        <w:t xml:space="preserve"> for an optimal portfolio of power plants and transmission </w:t>
      </w:r>
      <w:r w:rsidR="00CE06C4" w:rsidRPr="00ED6412">
        <w:fldChar w:fldCharType="begin"/>
      </w:r>
      <w:r w:rsidR="000201C4">
        <w:instrText xml:space="preserve"> ADDIN EN.CITE &lt;EndNote&gt;&lt;Cite&gt;&lt;Author&gt;Mazer&lt;/Author&gt;&lt;Year&gt;2007&lt;/Year&gt;&lt;RecNum&gt;463&lt;/RecNum&gt;&lt;DisplayText&gt;[52]&lt;/DisplayText&gt;&lt;record&gt;&lt;rec-number&gt;463&lt;/rec-number&gt;&lt;foreign-keys&gt;&lt;key app="EN" db-id="wat2z5xv39zx9lefev2vrzeifd9dzfzsx50x" timestamp="0"&gt;463&lt;/key&gt;&lt;/foreign-keys&gt;&lt;ref-type name="Book"&gt;6&lt;/ref-type&gt;&lt;contributors&gt;&lt;authors&gt;&lt;author&gt;Mazer, Arthur&lt;/author&gt;&lt;/authors&gt;&lt;/contributors&gt;&lt;titles&gt;&lt;title&gt;Electric power planning for regulated and deregulated markets&lt;/title&gt;&lt;/titles&gt;&lt;dates&gt;&lt;year&gt;2007&lt;/year&gt;&lt;/dates&gt;&lt;publisher&gt;John Wiley &amp;amp; Sons&lt;/publisher&gt;&lt;isbn&gt;0470130563&lt;/isbn&gt;&lt;urls&gt;&lt;/urls&gt;&lt;/record&gt;&lt;/Cite&gt;&lt;/EndNote&gt;</w:instrText>
      </w:r>
      <w:r w:rsidR="00CE06C4" w:rsidRPr="00ED6412">
        <w:fldChar w:fldCharType="separate"/>
      </w:r>
      <w:r w:rsidR="000201C4">
        <w:rPr>
          <w:noProof/>
        </w:rPr>
        <w:t>[</w:t>
      </w:r>
      <w:hyperlink w:anchor="_ENREF_52" w:tooltip="Mazer, 2007 #463" w:history="1">
        <w:r w:rsidR="00213BF8">
          <w:rPr>
            <w:noProof/>
          </w:rPr>
          <w:t>52</w:t>
        </w:r>
      </w:hyperlink>
      <w:r w:rsidR="000201C4">
        <w:rPr>
          <w:noProof/>
        </w:rPr>
        <w:t>]</w:t>
      </w:r>
      <w:r w:rsidR="00CE06C4" w:rsidRPr="00ED6412">
        <w:fldChar w:fldCharType="end"/>
      </w:r>
      <w:r w:rsidR="00485A18" w:rsidRPr="00ED6412">
        <w:t>.</w:t>
      </w:r>
      <w:r w:rsidR="001D5FE3" w:rsidRPr="00ED6412">
        <w:t xml:space="preserve"> </w:t>
      </w:r>
      <w:r w:rsidR="00E34BC7" w:rsidRPr="00ED6412">
        <w:t>Typically, i</w:t>
      </w:r>
      <w:r w:rsidR="001D5FE3" w:rsidRPr="00ED6412">
        <w:t xml:space="preserve">t </w:t>
      </w:r>
      <w:r w:rsidR="00E34284" w:rsidRPr="00ED6412">
        <w:t>aim</w:t>
      </w:r>
      <w:r w:rsidR="00E34BC7" w:rsidRPr="00ED6412">
        <w:t>s</w:t>
      </w:r>
      <w:r w:rsidR="007B0C47" w:rsidRPr="00ED6412">
        <w:t xml:space="preserve"> </w:t>
      </w:r>
      <w:r w:rsidR="00E34284" w:rsidRPr="00ED6412">
        <w:t>to</w:t>
      </w:r>
      <w:r w:rsidR="00E34BC7" w:rsidRPr="00ED6412">
        <w:t xml:space="preserve"> minimiz</w:t>
      </w:r>
      <w:r w:rsidR="00E34284" w:rsidRPr="00ED6412">
        <w:t>e the</w:t>
      </w:r>
      <w:r w:rsidR="007B0C47" w:rsidRPr="00ED6412">
        <w:t xml:space="preserve"> </w:t>
      </w:r>
      <w:r w:rsidR="00E52760" w:rsidRPr="00ED6412">
        <w:t xml:space="preserve">levelized cost of electricity (LCOE), </w:t>
      </w:r>
      <w:r w:rsidR="00E34BC7" w:rsidRPr="00ED6412">
        <w:t xml:space="preserve">which includes capital costs, fuel costs, operations and </w:t>
      </w:r>
      <w:r w:rsidR="00E34BC7" w:rsidRPr="00ED6412">
        <w:lastRenderedPageBreak/>
        <w:t>maintenance costs, financing costs, and an assumed utilization rate for different plant types</w:t>
      </w:r>
      <w:r w:rsidR="00A64D9A" w:rsidRPr="00ED6412">
        <w:t xml:space="preserve"> </w:t>
      </w:r>
      <w:r w:rsidR="00CE06C4" w:rsidRPr="00ED6412">
        <w:fldChar w:fldCharType="begin"/>
      </w:r>
      <w:r w:rsidR="000201C4">
        <w:instrText xml:space="preserve"> ADDIN EN.CITE &lt;EndNote&gt;&lt;Cite&gt;&lt;Author&gt;EIA&lt;/Author&gt;&lt;Year&gt;2017&lt;/Year&gt;&lt;RecNum&gt;467&lt;/RecNum&gt;&lt;DisplayText&gt;[58]&lt;/DisplayText&gt;&lt;record&gt;&lt;rec-number&gt;467&lt;/rec-number&gt;&lt;foreign-keys&gt;&lt;key app="EN" db-id="wat2z5xv39zx9lefev2vrzeifd9dzfzsx50x" timestamp="0"&gt;467&lt;/key&gt;&lt;/foreign-keys&gt;&lt;ref-type name="Journal Article"&gt;17&lt;/ref-type&gt;&lt;contributors&gt;&lt;authors&gt;&lt;author&gt;EIA&lt;/author&gt;&lt;/authors&gt;&lt;/contributors&gt;&lt;titles&gt;&lt;title&gt;Levelized Cost and Levelized Avoided Cost of New Generation Resources in the Annual Energy Outlook 2017&lt;/title&gt;&lt;/titles&gt;&lt;dates&gt;&lt;year&gt;2017&lt;/year&gt;&lt;/dates&gt;&lt;urls&gt;&lt;related-urls&gt;&lt;url&gt;https://www.eia.gov/outlooks/aeo/pdf/electricity_generation.pdf&lt;/url&gt;&lt;/related-urls&gt;&lt;/urls&gt;&lt;/record&gt;&lt;/Cite&gt;&lt;/EndNote&gt;</w:instrText>
      </w:r>
      <w:r w:rsidR="00CE06C4" w:rsidRPr="00ED6412">
        <w:fldChar w:fldCharType="separate"/>
      </w:r>
      <w:r w:rsidR="000201C4">
        <w:rPr>
          <w:noProof/>
        </w:rPr>
        <w:t>[</w:t>
      </w:r>
      <w:hyperlink w:anchor="_ENREF_58" w:tooltip="EIA, 2017 #467" w:history="1">
        <w:r w:rsidR="00213BF8">
          <w:rPr>
            <w:noProof/>
          </w:rPr>
          <w:t>58</w:t>
        </w:r>
      </w:hyperlink>
      <w:r w:rsidR="000201C4">
        <w:rPr>
          <w:noProof/>
        </w:rPr>
        <w:t>]</w:t>
      </w:r>
      <w:r w:rsidR="00CE06C4" w:rsidRPr="00ED6412">
        <w:fldChar w:fldCharType="end"/>
      </w:r>
      <w:r w:rsidR="00E34BC7" w:rsidRPr="00ED6412">
        <w:t>.</w:t>
      </w:r>
      <w:r w:rsidR="002916FB" w:rsidRPr="00ED6412">
        <w:t xml:space="preserve"> It is able to evaluate </w:t>
      </w:r>
      <w:r w:rsidR="00866A03" w:rsidRPr="00ED6412">
        <w:t xml:space="preserve">the </w:t>
      </w:r>
      <w:r w:rsidR="002916FB" w:rsidRPr="00ED6412">
        <w:t>outcome</w:t>
      </w:r>
      <w:r w:rsidR="00C37F8B" w:rsidRPr="00ED6412">
        <w:t>s</w:t>
      </w:r>
      <w:r w:rsidR="002916FB" w:rsidRPr="00ED6412">
        <w:t xml:space="preserve"> of the</w:t>
      </w:r>
      <w:r w:rsidR="00C37F8B" w:rsidRPr="00ED6412">
        <w:t xml:space="preserve"> </w:t>
      </w:r>
      <w:r w:rsidR="00971185" w:rsidRPr="00ED6412">
        <w:t>different policies</w:t>
      </w:r>
      <w:r w:rsidR="00CF0CF1" w:rsidRPr="00ED6412">
        <w:t xml:space="preserve"> </w:t>
      </w:r>
      <w:r w:rsidR="00CE06C4" w:rsidRPr="00ED6412">
        <w:fldChar w:fldCharType="begin"/>
      </w:r>
      <w:r w:rsidR="000201C4">
        <w:instrText xml:space="preserve"> ADDIN EN.CITE &lt;EndNote&gt;&lt;Cite&gt;&lt;Author&gt;Göransson&lt;/Author&gt;&lt;Year&gt;2014&lt;/Year&gt;&lt;RecNum&gt;464&lt;/RecNum&gt;&lt;DisplayText&gt;[49]&lt;/DisplayText&gt;&lt;record&gt;&lt;rec-number&gt;464&lt;/rec-number&gt;&lt;foreign-keys&gt;&lt;key app="EN" db-id="wat2z5xv39zx9lefev2vrzeifd9dzfzsx50x" timestamp="0"&gt;464&lt;/key&gt;&lt;/foreign-keys&gt;&lt;ref-type name="Thesis"&gt;32&lt;/ref-type&gt;&lt;contributors&gt;&lt;authors&gt;&lt;author&gt;Göransson, Lisa&lt;/author&gt;&lt;/authors&gt;&lt;/contributors&gt;&lt;titles&gt;&lt;title&gt;The impact of wind power variability on the least-cost dispatch of units in the electricity generation system&lt;/title&gt;&lt;/titles&gt;&lt;dates&gt;&lt;year&gt;2014&lt;/year&gt;&lt;/dates&gt;&lt;publisher&gt;Chalmers University of Technology&lt;/publisher&gt;&lt;isbn&gt;9175970015&lt;/isbn&gt;&lt;urls&gt;&lt;/urls&gt;&lt;/record&gt;&lt;/Cite&gt;&lt;/EndNote&gt;</w:instrText>
      </w:r>
      <w:r w:rsidR="00CE06C4" w:rsidRPr="00ED6412">
        <w:fldChar w:fldCharType="separate"/>
      </w:r>
      <w:r w:rsidR="000201C4">
        <w:rPr>
          <w:noProof/>
        </w:rPr>
        <w:t>[</w:t>
      </w:r>
      <w:hyperlink w:anchor="_ENREF_49" w:tooltip="Göransson, 2014 #464" w:history="1">
        <w:r w:rsidR="00213BF8">
          <w:rPr>
            <w:noProof/>
          </w:rPr>
          <w:t>49</w:t>
        </w:r>
      </w:hyperlink>
      <w:r w:rsidR="000201C4">
        <w:rPr>
          <w:noProof/>
        </w:rPr>
        <w:t>]</w:t>
      </w:r>
      <w:r w:rsidR="00CE06C4" w:rsidRPr="00ED6412">
        <w:fldChar w:fldCharType="end"/>
      </w:r>
      <w:r w:rsidR="00971185" w:rsidRPr="00ED6412">
        <w:t xml:space="preserve">. </w:t>
      </w:r>
    </w:p>
    <w:p w14:paraId="437DC94E" w14:textId="15B52213" w:rsidR="00E47813" w:rsidRPr="00ED6412" w:rsidRDefault="00E47813" w:rsidP="001E3750">
      <w:pPr>
        <w:pStyle w:val="Heading3"/>
      </w:pPr>
      <w:bookmarkStart w:id="51" w:name="_Toc523347726"/>
      <w:r w:rsidRPr="00ED6412">
        <w:t>Electricity market model</w:t>
      </w:r>
      <w:bookmarkEnd w:id="51"/>
    </w:p>
    <w:p w14:paraId="56A9C2D8" w14:textId="7C3C60F3" w:rsidR="00F721F0" w:rsidRPr="00ED6412" w:rsidRDefault="00F22275" w:rsidP="00352D0A">
      <w:pPr>
        <w:rPr>
          <w:lang w:eastAsia="en-US"/>
        </w:rPr>
      </w:pPr>
      <w:r w:rsidRPr="00ED6412">
        <w:rPr>
          <w:lang w:eastAsia="en-US"/>
        </w:rPr>
        <w:t>The e</w:t>
      </w:r>
      <w:r w:rsidR="001D3144" w:rsidRPr="00ED6412">
        <w:rPr>
          <w:lang w:eastAsia="en-US"/>
        </w:rPr>
        <w:t>lectricity market model</w:t>
      </w:r>
      <w:r w:rsidR="00CF0CF1" w:rsidRPr="00ED6412">
        <w:rPr>
          <w:lang w:eastAsia="en-US"/>
        </w:rPr>
        <w:t xml:space="preserve"> </w:t>
      </w:r>
      <w:r w:rsidR="00F721F0" w:rsidRPr="00ED6412">
        <w:rPr>
          <w:lang w:eastAsia="en-US"/>
        </w:rPr>
        <w:t>considers the market behaviours in a</w:t>
      </w:r>
      <w:r w:rsidR="00937504" w:rsidRPr="00ED6412">
        <w:rPr>
          <w:lang w:eastAsia="en-US"/>
        </w:rPr>
        <w:t>n optimization</w:t>
      </w:r>
      <w:r w:rsidR="00F721F0" w:rsidRPr="00ED6412">
        <w:rPr>
          <w:lang w:eastAsia="en-US"/>
        </w:rPr>
        <w:t xml:space="preserve"> model. It is able to be either short, mid or long term</w:t>
      </w:r>
      <w:r w:rsidR="009A2B15" w:rsidRPr="00ED6412">
        <w:rPr>
          <w:lang w:eastAsia="en-US"/>
        </w:rPr>
        <w:t xml:space="preserve"> </w:t>
      </w:r>
      <w:r w:rsidR="00CE06C4" w:rsidRPr="00ED6412">
        <w:rPr>
          <w:lang w:eastAsia="en-US"/>
        </w:rPr>
        <w:fldChar w:fldCharType="begin">
          <w:fldData xml:space="preserve">PEVuZE5vdGU+PENpdGU+PEF1dGhvcj5CYXJyb3NvPC9BdXRob3I+PFllYXI+MjAwNTwvWWVhcj48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</w:fldData>
        </w:fldChar>
      </w:r>
      <w:r w:rsidR="000201C4">
        <w:rPr>
          <w:lang w:eastAsia="en-US"/>
        </w:rPr>
        <w:instrText xml:space="preserve"> ADDIN EN.CITE </w:instrText>
      </w:r>
      <w:r w:rsidR="000201C4">
        <w:rPr>
          <w:lang w:eastAsia="en-US"/>
        </w:rPr>
        <w:fldChar w:fldCharType="begin">
          <w:fldData xml:space="preserve">PEVuZE5vdGU+PENpdGU+PEF1dGhvcj5CYXJyb3NvPC9BdXRob3I+PFllYXI+MjAwNTwvWWVhcj48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</w:fldData>
        </w:fldChar>
      </w:r>
      <w:r w:rsidR="000201C4">
        <w:rPr>
          <w:lang w:eastAsia="en-US"/>
        </w:rPr>
        <w:instrText xml:space="preserve"> ADDIN EN.CITE.DATA </w:instrText>
      </w:r>
      <w:r w:rsidR="000201C4">
        <w:rPr>
          <w:lang w:eastAsia="en-US"/>
        </w:rPr>
      </w:r>
      <w:r w:rsidR="000201C4">
        <w:rPr>
          <w:lang w:eastAsia="en-US"/>
        </w:rPr>
        <w:fldChar w:fldCharType="end"/>
      </w:r>
      <w:r w:rsidR="00CE06C4" w:rsidRPr="00ED6412">
        <w:rPr>
          <w:lang w:eastAsia="en-US"/>
        </w:rPr>
      </w:r>
      <w:r w:rsidR="00CE06C4" w:rsidRPr="00ED6412">
        <w:rPr>
          <w:lang w:eastAsia="en-US"/>
        </w:rPr>
        <w:fldChar w:fldCharType="separate"/>
      </w:r>
      <w:r w:rsidR="000201C4">
        <w:rPr>
          <w:noProof/>
          <w:lang w:eastAsia="en-US"/>
        </w:rPr>
        <w:t>[</w:t>
      </w:r>
      <w:hyperlink w:anchor="_ENREF_52" w:tooltip="Mazer, 2007 #463" w:history="1">
        <w:r w:rsidR="00213BF8">
          <w:rPr>
            <w:noProof/>
            <w:lang w:eastAsia="en-US"/>
          </w:rPr>
          <w:t>52</w:t>
        </w:r>
      </w:hyperlink>
      <w:r w:rsidR="000201C4">
        <w:rPr>
          <w:noProof/>
          <w:lang w:eastAsia="en-US"/>
        </w:rPr>
        <w:t xml:space="preserve">, </w:t>
      </w:r>
      <w:hyperlink w:anchor="_ENREF_59" w:tooltip="Barroso, 2005 #468" w:history="1">
        <w:r w:rsidR="00213BF8">
          <w:rPr>
            <w:noProof/>
            <w:lang w:eastAsia="en-US"/>
          </w:rPr>
          <w:t>59</w:t>
        </w:r>
      </w:hyperlink>
      <w:r w:rsidR="000201C4">
        <w:rPr>
          <w:noProof/>
          <w:lang w:eastAsia="en-US"/>
        </w:rPr>
        <w:t xml:space="preserve">, </w:t>
      </w:r>
      <w:hyperlink w:anchor="_ENREF_60" w:tooltip="Ventosa, 2005 #469" w:history="1">
        <w:r w:rsidR="00213BF8">
          <w:rPr>
            <w:noProof/>
            <w:lang w:eastAsia="en-US"/>
          </w:rPr>
          <w:t>60</w:t>
        </w:r>
      </w:hyperlink>
      <w:r w:rsidR="000201C4">
        <w:rPr>
          <w:noProof/>
          <w:lang w:eastAsia="en-US"/>
        </w:rPr>
        <w:t>]</w:t>
      </w:r>
      <w:r w:rsidR="00CE06C4" w:rsidRPr="00ED6412">
        <w:rPr>
          <w:lang w:eastAsia="en-US"/>
        </w:rPr>
        <w:fldChar w:fldCharType="end"/>
      </w:r>
      <w:r w:rsidR="00F721F0" w:rsidRPr="00ED6412">
        <w:rPr>
          <w:lang w:eastAsia="en-US"/>
        </w:rPr>
        <w:t>.</w:t>
      </w:r>
      <w:r w:rsidR="009A2DC2" w:rsidRPr="00ED6412">
        <w:rPr>
          <w:lang w:eastAsia="en-US"/>
        </w:rPr>
        <w:t xml:space="preserve"> </w:t>
      </w:r>
      <w:r w:rsidR="00352D0A" w:rsidRPr="00ED6412">
        <w:rPr>
          <w:lang w:eastAsia="en-US"/>
        </w:rPr>
        <w:t xml:space="preserve">The electricity market model is able to </w:t>
      </w:r>
      <w:r w:rsidR="003A7621" w:rsidRPr="00ED6412">
        <w:rPr>
          <w:lang w:eastAsia="en-US"/>
        </w:rPr>
        <w:t>be included</w:t>
      </w:r>
      <w:r w:rsidR="00352D0A" w:rsidRPr="00ED6412">
        <w:rPr>
          <w:lang w:eastAsia="en-US"/>
        </w:rPr>
        <w:t xml:space="preserve"> in </w:t>
      </w:r>
      <w:r w:rsidR="003A7621" w:rsidRPr="00ED6412">
        <w:rPr>
          <w:lang w:eastAsia="en-US"/>
        </w:rPr>
        <w:t xml:space="preserve">the </w:t>
      </w:r>
      <w:r w:rsidR="00352D0A" w:rsidRPr="00ED6412">
        <w:rPr>
          <w:lang w:eastAsia="en-US"/>
        </w:rPr>
        <w:t xml:space="preserve">dispatch model </w:t>
      </w:r>
      <w:r w:rsidR="003A7621" w:rsidRPr="00ED6412">
        <w:rPr>
          <w:lang w:eastAsia="en-US"/>
        </w:rPr>
        <w:t>and</w:t>
      </w:r>
      <w:r w:rsidR="00352D0A" w:rsidRPr="00ED6412">
        <w:rPr>
          <w:lang w:eastAsia="en-US"/>
        </w:rPr>
        <w:t xml:space="preserve"> </w:t>
      </w:r>
      <w:r w:rsidR="001669F9" w:rsidRPr="00ED6412">
        <w:rPr>
          <w:lang w:eastAsia="en-US"/>
        </w:rPr>
        <w:t>take</w:t>
      </w:r>
      <w:r w:rsidR="003A7621" w:rsidRPr="00ED6412">
        <w:rPr>
          <w:lang w:eastAsia="en-US"/>
        </w:rPr>
        <w:t>s</w:t>
      </w:r>
      <w:r w:rsidR="001669F9" w:rsidRPr="00ED6412">
        <w:rPr>
          <w:lang w:eastAsia="en-US"/>
        </w:rPr>
        <w:t xml:space="preserve"> into account</w:t>
      </w:r>
      <w:r w:rsidR="00352D0A" w:rsidRPr="00ED6412">
        <w:rPr>
          <w:lang w:eastAsia="en-US"/>
        </w:rPr>
        <w:t xml:space="preserve"> the market feature in the </w:t>
      </w:r>
      <w:r w:rsidR="00BD6DA4" w:rsidRPr="00ED6412">
        <w:rPr>
          <w:lang w:eastAsia="en-US"/>
        </w:rPr>
        <w:t>dispatch optimi</w:t>
      </w:r>
      <w:r w:rsidR="008934DA" w:rsidRPr="00ED6412">
        <w:rPr>
          <w:lang w:eastAsia="en-US"/>
        </w:rPr>
        <w:t>z</w:t>
      </w:r>
      <w:r w:rsidR="00BD6DA4" w:rsidRPr="00ED6412">
        <w:rPr>
          <w:lang w:eastAsia="en-US"/>
        </w:rPr>
        <w:t>ation</w:t>
      </w:r>
      <w:r w:rsidR="00C8385F" w:rsidRPr="00ED6412">
        <w:rPr>
          <w:lang w:eastAsia="en-US"/>
        </w:rPr>
        <w:t xml:space="preserve">. For instance, a price-based ED model is to maximize the profit of the generation companies, which means maximizing the difference between the revenue and cost of generation </w:t>
      </w:r>
      <w:r w:rsidR="00CE06C4" w:rsidRPr="00ED6412">
        <w:rPr>
          <w:lang w:eastAsia="en-US"/>
        </w:rPr>
        <w:fldChar w:fldCharType="begin"/>
      </w:r>
      <w:r w:rsidR="000201C4">
        <w:rPr>
          <w:lang w:eastAsia="en-US"/>
        </w:rPr>
        <w:instrText xml:space="preserve"> ADDIN EN.CITE &lt;EndNote&gt;&lt;Cite&gt;&lt;Author&gt;Attaviriyanupap&lt;/Author&gt;&lt;Year&gt;2004&lt;/Year&gt;&lt;RecNum&gt;424&lt;/RecNum&gt;&lt;DisplayText&gt;[61]&lt;/DisplayText&gt;&lt;record&gt;&lt;rec-number&gt;424&lt;/rec-number&gt;&lt;foreign-keys&gt;&lt;key app="EN" db-id="wat2z5xv39zx9lefev2vrzeifd9dzfzsx50x" timestamp="0"&gt;424&lt;/key&gt;&lt;/foreign-keys&gt;&lt;ref-type name="Journal Article"&gt;17&lt;/ref-type&gt;&lt;contributors&gt;&lt;authors&gt;&lt;author&gt;P. Attaviriyanupap&lt;/author&gt;&lt;author&gt;H. Kita&lt;/author&gt;&lt;author&gt;E. Tanaka&lt;/author&gt;&lt;author&gt;J. Hasegawa&lt;/author&gt;&lt;/authors&gt;&lt;/contributors&gt;&lt;titles&gt;&lt;title&gt;A fuzzy-optimization approach to dynamic economic dispatch considering uncertainties&lt;/title&gt;&lt;secondary-title&gt;IEEE Transactions on Power Systems&lt;/secondary-title&gt;&lt;/titles&gt;&lt;pages&gt;1299-1307&lt;/pages&gt;&lt;volume&gt;19&lt;/volume&gt;&lt;number&gt;3&lt;/number&gt;&lt;keywords&gt;&lt;keyword&gt;fuzzy set theory&lt;/keyword&gt;&lt;keyword&gt;load dispatching&lt;/keyword&gt;&lt;keyword&gt;optimisation&lt;/keyword&gt;&lt;keyword&gt;power markets&lt;/keyword&gt;&lt;keyword&gt;power system economics&lt;/keyword&gt;&lt;keyword&gt;dynamic economic dispatch&lt;/keyword&gt;&lt;keyword&gt;energy deregulation&lt;/keyword&gt;&lt;keyword&gt;energy market&lt;/keyword&gt;&lt;keyword&gt;fuzzy numbers&lt;/keyword&gt;&lt;keyword&gt;fuzzy optimization approach&lt;/keyword&gt;&lt;keyword&gt;reserve market&lt;/keyword&gt;&lt;keyword&gt;Costs&lt;/keyword&gt;&lt;keyword&gt;Economic forecasting&lt;/keyword&gt;&lt;keyword&gt;Environmental economics&lt;/keyword&gt;&lt;keyword&gt;Power engineering and energy&lt;/keyword&gt;&lt;keyword&gt;Power generation economics&lt;/keyword&gt;&lt;keyword&gt;Power system dynamics&lt;/keyword&gt;&lt;keyword&gt;Power systems&lt;/keyword&gt;&lt;keyword&gt;Spinning&lt;/keyword&gt;&lt;keyword&gt;Uncertainty&lt;/keyword&gt;&lt;keyword&gt;Competitive environment&lt;/keyword&gt;&lt;keyword&gt;deregulation&lt;/keyword&gt;&lt;keyword&gt;fuzzy approach&lt;/keyword&gt;&lt;keyword&gt;restructured power system&lt;/keyword&gt;&lt;/keywords&gt;&lt;dates&gt;&lt;year&gt;2004&lt;/year&gt;&lt;/dates&gt;&lt;isbn&gt;0885-8950&lt;/isbn&gt;&lt;urls&gt;&lt;/urls&gt;&lt;electronic-resource-num&gt;10.1109/TPWRS.2004.831272&lt;/electronic-resource-num&gt;&lt;/record&gt;&lt;/Cite&gt;&lt;/EndNote&gt;</w:instrText>
      </w:r>
      <w:r w:rsidR="00CE06C4" w:rsidRPr="00ED6412">
        <w:rPr>
          <w:lang w:eastAsia="en-US"/>
        </w:rPr>
        <w:fldChar w:fldCharType="separate"/>
      </w:r>
      <w:r w:rsidR="000201C4">
        <w:rPr>
          <w:noProof/>
          <w:lang w:eastAsia="en-US"/>
        </w:rPr>
        <w:t>[</w:t>
      </w:r>
      <w:hyperlink w:anchor="_ENREF_61" w:tooltip="Attaviriyanupap, 2004 #424" w:history="1">
        <w:r w:rsidR="00213BF8">
          <w:rPr>
            <w:noProof/>
            <w:lang w:eastAsia="en-US"/>
          </w:rPr>
          <w:t>61</w:t>
        </w:r>
      </w:hyperlink>
      <w:r w:rsidR="000201C4">
        <w:rPr>
          <w:noProof/>
          <w:lang w:eastAsia="en-US"/>
        </w:rPr>
        <w:t>]</w:t>
      </w:r>
      <w:r w:rsidR="00CE06C4" w:rsidRPr="00ED6412">
        <w:rPr>
          <w:lang w:eastAsia="en-US"/>
        </w:rPr>
        <w:fldChar w:fldCharType="end"/>
      </w:r>
      <w:r w:rsidR="00C8385F" w:rsidRPr="00ED6412">
        <w:rPr>
          <w:lang w:eastAsia="en-US"/>
        </w:rPr>
        <w:t xml:space="preserve"> and a</w:t>
      </w:r>
      <w:r w:rsidR="003A7621" w:rsidRPr="00ED6412">
        <w:rPr>
          <w:lang w:eastAsia="en-US"/>
        </w:rPr>
        <w:t xml:space="preserve"> bid-based ED model</w:t>
      </w:r>
      <w:r w:rsidR="00C8385F" w:rsidRPr="00ED6412">
        <w:rPr>
          <w:lang w:eastAsia="en-US"/>
        </w:rPr>
        <w:t xml:space="preserve"> </w:t>
      </w:r>
      <w:r w:rsidR="003A7621" w:rsidRPr="00ED6412">
        <w:rPr>
          <w:lang w:eastAsia="en-US"/>
        </w:rPr>
        <w:t xml:space="preserve">that </w:t>
      </w:r>
      <w:r w:rsidR="00C8385F" w:rsidRPr="00ED6412">
        <w:rPr>
          <w:lang w:eastAsia="en-US"/>
        </w:rPr>
        <w:t>aim</w:t>
      </w:r>
      <w:r w:rsidR="003A7621" w:rsidRPr="00ED6412">
        <w:rPr>
          <w:lang w:eastAsia="en-US"/>
        </w:rPr>
        <w:t>s</w:t>
      </w:r>
      <w:r w:rsidR="00C8385F" w:rsidRPr="00ED6412">
        <w:rPr>
          <w:lang w:eastAsia="en-US"/>
        </w:rPr>
        <w:t xml:space="preserve"> to maximize the social benefit</w:t>
      </w:r>
      <w:r w:rsidR="003A7621" w:rsidRPr="00ED6412">
        <w:rPr>
          <w:lang w:eastAsia="en-US"/>
        </w:rPr>
        <w:t>s</w:t>
      </w:r>
      <w:r w:rsidR="00C8385F" w:rsidRPr="00ED6412">
        <w:rPr>
          <w:lang w:eastAsia="en-US"/>
        </w:rPr>
        <w:t xml:space="preserve">, i.e. to maximize the difference between the benefit </w:t>
      </w:r>
      <w:r w:rsidR="003A7621" w:rsidRPr="00ED6412">
        <w:rPr>
          <w:lang w:eastAsia="en-US"/>
        </w:rPr>
        <w:t>to</w:t>
      </w:r>
      <w:r w:rsidR="00C8385F" w:rsidRPr="00ED6412">
        <w:rPr>
          <w:lang w:eastAsia="en-US"/>
        </w:rPr>
        <w:t xml:space="preserve"> the customer and </w:t>
      </w:r>
      <w:r w:rsidR="003A7621" w:rsidRPr="00ED6412">
        <w:rPr>
          <w:lang w:eastAsia="en-US"/>
        </w:rPr>
        <w:t xml:space="preserve">the </w:t>
      </w:r>
      <w:r w:rsidR="00C8385F" w:rsidRPr="00ED6412">
        <w:rPr>
          <w:lang w:eastAsia="en-US"/>
        </w:rPr>
        <w:t>cost of the generator</w:t>
      </w:r>
      <w:r w:rsidR="003A7621" w:rsidRPr="00ED6412">
        <w:rPr>
          <w:lang w:eastAsia="en-US"/>
        </w:rPr>
        <w:t xml:space="preserve"> to</w:t>
      </w:r>
      <w:r w:rsidR="00C8385F" w:rsidRPr="00ED6412">
        <w:rPr>
          <w:lang w:eastAsia="en-US"/>
        </w:rPr>
        <w:t xml:space="preserve"> the system operator</w:t>
      </w:r>
      <w:r w:rsidR="003F0EA6" w:rsidRPr="00ED6412">
        <w:rPr>
          <w:lang w:eastAsia="en-US"/>
        </w:rPr>
        <w:t xml:space="preserve"> </w:t>
      </w:r>
      <w:r w:rsidR="00CE06C4" w:rsidRPr="00ED6412">
        <w:rPr>
          <w:lang w:eastAsia="en-US"/>
        </w:rPr>
        <w:fldChar w:fldCharType="begin"/>
      </w:r>
      <w:r w:rsidR="000201C4">
        <w:rPr>
          <w:lang w:eastAsia="en-US"/>
        </w:rPr>
        <w:instrText xml:space="preserve"> ADDIN EN.CITE &lt;EndNote&gt;&lt;Cite&gt;&lt;Author&gt;Orike&lt;/Author&gt;&lt;Year&gt;2014&lt;/Year&gt;&lt;RecNum&gt;401&lt;/RecNum&gt;&lt;DisplayText&gt;[62]&lt;/DisplayText&gt;&lt;record&gt;&lt;rec-number&gt;401&lt;/rec-number&gt;&lt;foreign-keys&gt;&lt;key app="EN" db-id="wat2z5xv39zx9lefev2vrzeifd9dzfzsx50x" timestamp="0"&gt;401&lt;/key&gt;&lt;/foreign-keys&gt;&lt;ref-type name="Conference Proceedings"&gt;10&lt;/ref-type&gt;&lt;contributors&gt;&lt;authors&gt;&lt;author&gt;Orike, Sunny&lt;/author&gt;&lt;author&gt;Corne, David W&lt;/author&gt;&lt;/authors&gt;&lt;/contributors&gt;&lt;titles&gt;&lt;title&gt;Evolutionary algorithms for bid-based dynamic economic load dispatch: A Large-Scale Test Case&lt;/title&gt;&lt;secondary-title&gt;Computational Intelligence in Dynamic and Uncertain Environments (CIDUE), 2014 IEEE Symposium on&lt;/secondary-title&gt;&lt;/titles&gt;&lt;pages&gt;69-76&lt;/pages&gt;&lt;dates&gt;&lt;year&gt;2014&lt;/year&gt;&lt;/dates&gt;&lt;publisher&gt;IEEE&lt;/publisher&gt;&lt;isbn&gt;1479945153&lt;/isbn&gt;&lt;urls&gt;&lt;/urls&gt;&lt;/record&gt;&lt;/Cite&gt;&lt;/EndNote&gt;</w:instrText>
      </w:r>
      <w:r w:rsidR="00CE06C4" w:rsidRPr="00ED6412">
        <w:rPr>
          <w:lang w:eastAsia="en-US"/>
        </w:rPr>
        <w:fldChar w:fldCharType="separate"/>
      </w:r>
      <w:r w:rsidR="000201C4">
        <w:rPr>
          <w:noProof/>
          <w:lang w:eastAsia="en-US"/>
        </w:rPr>
        <w:t>[</w:t>
      </w:r>
      <w:hyperlink w:anchor="_ENREF_62" w:tooltip="Orike, 2014 #401" w:history="1">
        <w:r w:rsidR="00213BF8">
          <w:rPr>
            <w:noProof/>
            <w:lang w:eastAsia="en-US"/>
          </w:rPr>
          <w:t>62</w:t>
        </w:r>
      </w:hyperlink>
      <w:r w:rsidR="000201C4">
        <w:rPr>
          <w:noProof/>
          <w:lang w:eastAsia="en-US"/>
        </w:rPr>
        <w:t>]</w:t>
      </w:r>
      <w:r w:rsidR="00CE06C4" w:rsidRPr="00ED6412">
        <w:rPr>
          <w:lang w:eastAsia="en-US"/>
        </w:rPr>
        <w:fldChar w:fldCharType="end"/>
      </w:r>
      <w:r w:rsidR="00BD6DA4" w:rsidRPr="00ED6412">
        <w:rPr>
          <w:lang w:eastAsia="en-US"/>
        </w:rPr>
        <w:t>.</w:t>
      </w:r>
    </w:p>
    <w:p w14:paraId="26712184" w14:textId="77777777" w:rsidR="00396514" w:rsidRPr="00ED6412" w:rsidRDefault="00396514" w:rsidP="001E3750">
      <w:pPr>
        <w:pStyle w:val="Heading3"/>
      </w:pPr>
      <w:bookmarkStart w:id="52" w:name="_Toc523347727"/>
      <w:r w:rsidRPr="00ED6412">
        <w:t>Power system model</w:t>
      </w:r>
      <w:bookmarkEnd w:id="52"/>
    </w:p>
    <w:p w14:paraId="50BFC484" w14:textId="718DCD5C" w:rsidR="00915C07" w:rsidRPr="00ED6412" w:rsidRDefault="003A7621" w:rsidP="00915C07">
      <w:r w:rsidRPr="00ED6412">
        <w:rPr>
          <w:lang w:eastAsia="en-US"/>
        </w:rPr>
        <w:t>The p</w:t>
      </w:r>
      <w:r w:rsidR="00396514" w:rsidRPr="00ED6412">
        <w:rPr>
          <w:lang w:eastAsia="en-US"/>
        </w:rPr>
        <w:t xml:space="preserve">ower system model </w:t>
      </w:r>
      <w:r w:rsidR="00A866D7" w:rsidRPr="00ED6412">
        <w:rPr>
          <w:lang w:eastAsia="en-US"/>
        </w:rPr>
        <w:t>is a simulation model that analyses</w:t>
      </w:r>
      <w:r w:rsidR="00AC59B0" w:rsidRPr="00ED6412">
        <w:rPr>
          <w:lang w:eastAsia="en-US"/>
        </w:rPr>
        <w:t xml:space="preserve"> and visualize</w:t>
      </w:r>
      <w:r w:rsidRPr="00ED6412">
        <w:rPr>
          <w:lang w:eastAsia="en-US"/>
        </w:rPr>
        <w:t>s</w:t>
      </w:r>
      <w:r w:rsidR="00A866D7" w:rsidRPr="00ED6412">
        <w:rPr>
          <w:lang w:eastAsia="en-US"/>
        </w:rPr>
        <w:t xml:space="preserve"> the power flow </w:t>
      </w:r>
      <w:r w:rsidR="00396514" w:rsidRPr="00ED6412">
        <w:rPr>
          <w:lang w:eastAsia="en-US"/>
        </w:rPr>
        <w:t xml:space="preserve">of the given load and </w:t>
      </w:r>
      <w:r w:rsidRPr="00ED6412">
        <w:rPr>
          <w:lang w:eastAsia="en-US"/>
        </w:rPr>
        <w:t xml:space="preserve">the </w:t>
      </w:r>
      <w:r w:rsidR="00396514" w:rsidRPr="00ED6412">
        <w:rPr>
          <w:lang w:eastAsia="en-US"/>
        </w:rPr>
        <w:t>generation at each bus in an electrical power transmission system</w:t>
      </w:r>
      <w:r w:rsidR="009A091E" w:rsidRPr="00ED6412">
        <w:rPr>
          <w:lang w:eastAsia="en-US"/>
        </w:rPr>
        <w:t xml:space="preserve"> </w:t>
      </w:r>
      <w:r w:rsidR="00AC59B0" w:rsidRPr="00ED6412">
        <w:fldChar w:fldCharType="begin"/>
      </w:r>
      <w:r w:rsidR="000201C4">
        <w:instrText xml:space="preserve"> ADDIN EN.CITE &lt;EndNote&gt;&lt;Cite&gt;&lt;Author&gt;Göransson&lt;/Author&gt;&lt;Year&gt;2014&lt;/Year&gt;&lt;RecNum&gt;464&lt;/RecNum&gt;&lt;DisplayText&gt;[49]&lt;/DisplayText&gt;&lt;record&gt;&lt;rec-number&gt;464&lt;/rec-number&gt;&lt;foreign-keys&gt;&lt;key app="EN" db-id="wat2z5xv39zx9lefev2vrzeifd9dzfzsx50x" timestamp="0"&gt;464&lt;/key&gt;&lt;/foreign-keys&gt;&lt;ref-type name="Thesis"&gt;32&lt;/ref-type&gt;&lt;contributors&gt;&lt;authors&gt;&lt;author&gt;Göransson, Lisa&lt;/author&gt;&lt;/authors&gt;&lt;/contributors&gt;&lt;titles&gt;&lt;title&gt;The impact of wind power variability on the least-cost dispatch of units in the electricity generation system&lt;/title&gt;&lt;/titles&gt;&lt;dates&gt;&lt;year&gt;2014&lt;/year&gt;&lt;/dates&gt;&lt;publisher&gt;Chalmers University of Technology&lt;/publisher&gt;&lt;isbn&gt;9175970015&lt;/isbn&gt;&lt;urls&gt;&lt;/urls&gt;&lt;/record&gt;&lt;/Cite&gt;&lt;/EndNote&gt;</w:instrText>
      </w:r>
      <w:r w:rsidR="00AC59B0" w:rsidRPr="00ED6412">
        <w:fldChar w:fldCharType="separate"/>
      </w:r>
      <w:r w:rsidR="000201C4">
        <w:rPr>
          <w:noProof/>
        </w:rPr>
        <w:t>[</w:t>
      </w:r>
      <w:hyperlink w:anchor="_ENREF_49" w:tooltip="Göransson, 2014 #464" w:history="1">
        <w:r w:rsidR="00213BF8">
          <w:rPr>
            <w:noProof/>
          </w:rPr>
          <w:t>49</w:t>
        </w:r>
      </w:hyperlink>
      <w:r w:rsidR="000201C4">
        <w:rPr>
          <w:noProof/>
        </w:rPr>
        <w:t>]</w:t>
      </w:r>
      <w:r w:rsidR="00AC59B0" w:rsidRPr="00ED6412">
        <w:fldChar w:fldCharType="end"/>
      </w:r>
      <w:r w:rsidR="00AC59B0" w:rsidRPr="00ED6412">
        <w:t>.</w:t>
      </w:r>
      <w:r w:rsidR="00A866D7" w:rsidRPr="00ED6412">
        <w:t xml:space="preserve"> </w:t>
      </w:r>
      <w:r w:rsidR="0055370D" w:rsidRPr="00ED6412">
        <w:t>The l</w:t>
      </w:r>
      <w:r w:rsidR="00B964CA" w:rsidRPr="00ED6412">
        <w:t>ong-term</w:t>
      </w:r>
      <w:r w:rsidR="00915C07" w:rsidRPr="00ED6412">
        <w:rPr>
          <w:lang w:eastAsia="en-US"/>
        </w:rPr>
        <w:t xml:space="preserve"> planning </w:t>
      </w:r>
      <w:r w:rsidRPr="00ED6412">
        <w:rPr>
          <w:lang w:eastAsia="en-US"/>
        </w:rPr>
        <w:t xml:space="preserve">power system </w:t>
      </w:r>
      <w:r w:rsidR="00915C07" w:rsidRPr="00ED6412">
        <w:rPr>
          <w:lang w:eastAsia="en-US"/>
        </w:rPr>
        <w:t>mo</w:t>
      </w:r>
      <w:r w:rsidR="00915C07" w:rsidRPr="00ED6412">
        <w:t xml:space="preserve">dels </w:t>
      </w:r>
      <w:r w:rsidR="00B964CA" w:rsidRPr="00ED6412">
        <w:t>are designed</w:t>
      </w:r>
      <w:r w:rsidR="00B964CA" w:rsidRPr="00ED6412">
        <w:rPr>
          <w:lang w:eastAsia="en-US"/>
        </w:rPr>
        <w:t xml:space="preserve"> for </w:t>
      </w:r>
      <w:r w:rsidR="009E4AEB" w:rsidRPr="00ED6412">
        <w:rPr>
          <w:lang w:eastAsia="en-US"/>
        </w:rPr>
        <w:t xml:space="preserve">electrical system </w:t>
      </w:r>
      <w:r w:rsidR="00B964CA" w:rsidRPr="00ED6412">
        <w:rPr>
          <w:lang w:eastAsia="en-US"/>
        </w:rPr>
        <w:t>planning purposes</w:t>
      </w:r>
      <w:r w:rsidR="00B964CA" w:rsidRPr="00ED6412">
        <w:t xml:space="preserve"> and the short-term and real-time</w:t>
      </w:r>
      <w:r w:rsidR="00915C07" w:rsidRPr="00ED6412">
        <w:t xml:space="preserve"> </w:t>
      </w:r>
      <w:r w:rsidRPr="00ED6412">
        <w:t>one</w:t>
      </w:r>
      <w:r w:rsidR="00B964CA" w:rsidRPr="00ED6412">
        <w:t>s are used</w:t>
      </w:r>
      <w:r w:rsidR="00B964CA" w:rsidRPr="00ED6412">
        <w:rPr>
          <w:lang w:eastAsia="en-US"/>
        </w:rPr>
        <w:t xml:space="preserve"> for operational network management</w:t>
      </w:r>
      <w:r w:rsidR="009E4AEB" w:rsidRPr="00ED6412">
        <w:rPr>
          <w:lang w:eastAsia="en-US"/>
        </w:rPr>
        <w:t xml:space="preserve"> for an electrical energy system</w:t>
      </w:r>
      <w:r w:rsidR="00B964CA" w:rsidRPr="00ED6412">
        <w:rPr>
          <w:lang w:eastAsia="en-US"/>
        </w:rPr>
        <w:t xml:space="preserve"> </w:t>
      </w:r>
      <w:r w:rsidR="002E544A" w:rsidRPr="00ED6412">
        <w:fldChar w:fldCharType="begin"/>
      </w:r>
      <w:r w:rsidR="000201C4">
        <w:instrText xml:space="preserve"> ADDIN EN.CITE &lt;EndNote&gt;&lt;Cite&gt;&lt;Author&gt;Stephanie Hay&lt;/Author&gt;&lt;Year&gt;2015&lt;/Year&gt;&lt;RecNum&gt;471&lt;/RecNum&gt;&lt;DisplayText&gt;[63]&lt;/DisplayText&gt;&lt;record&gt;&lt;rec-number&gt;471&lt;/rec-number&gt;&lt;foreign-keys&gt;&lt;key app="EN" db-id="wat2z5xv39zx9lefev2vrzeifd9dzfzsx50x" timestamp="0"&gt;471&lt;/key&gt;&lt;/foreign-keys&gt;&lt;ref-type name="Report"&gt;27&lt;/ref-type&gt;&lt;contributors&gt;&lt;authors&gt;&lt;author&gt;Stephanie Hay, Anna Ferguson&lt;/author&gt;&lt;/authors&gt;&lt;secondary-authors&gt;&lt;author&gt;IET&lt;/author&gt;&lt;/secondary-authors&gt;&lt;/contributors&gt;&lt;titles&gt;&lt;title&gt;A Review of Power System Modelling Platforms and Capabilities&lt;/title&gt;&lt;/titles&gt;&lt;dates&gt;&lt;year&gt;2015&lt;/year&gt;&lt;/dates&gt;&lt;urls&gt;&lt;related-urls&gt;&lt;url&gt;file:///C:/Users/admin/Downloads/3.%20IET%20Educational%20(Stephanie%20Hay).pdf&lt;/url&gt;&lt;/related-urls&gt;&lt;/urls&gt;&lt;/record&gt;&lt;/Cite&gt;&lt;/EndNote&gt;</w:instrText>
      </w:r>
      <w:r w:rsidR="002E544A" w:rsidRPr="00ED6412">
        <w:fldChar w:fldCharType="separate"/>
      </w:r>
      <w:r w:rsidR="000201C4">
        <w:rPr>
          <w:noProof/>
        </w:rPr>
        <w:t>[</w:t>
      </w:r>
      <w:hyperlink w:anchor="_ENREF_63" w:tooltip="Stephanie Hay, 2015 #471" w:history="1">
        <w:r w:rsidR="00213BF8">
          <w:rPr>
            <w:noProof/>
          </w:rPr>
          <w:t>63</w:t>
        </w:r>
      </w:hyperlink>
      <w:r w:rsidR="000201C4">
        <w:rPr>
          <w:noProof/>
        </w:rPr>
        <w:t>]</w:t>
      </w:r>
      <w:r w:rsidR="002E544A" w:rsidRPr="00ED6412">
        <w:fldChar w:fldCharType="end"/>
      </w:r>
      <w:r w:rsidR="00915C07" w:rsidRPr="00ED6412">
        <w:t>.</w:t>
      </w:r>
    </w:p>
    <w:p w14:paraId="0FE9FE6F" w14:textId="576EC1FD" w:rsidR="00396514" w:rsidRPr="00ED6412" w:rsidRDefault="000241E2" w:rsidP="00352D0A">
      <w:pPr>
        <w:rPr>
          <w:lang w:eastAsia="en-US"/>
        </w:rPr>
      </w:pPr>
      <w:r w:rsidRPr="00ED6412">
        <w:t xml:space="preserve">The short-term and real-time models </w:t>
      </w:r>
      <w:r w:rsidRPr="00ED6412">
        <w:rPr>
          <w:lang w:eastAsia="en-US"/>
        </w:rPr>
        <w:t>are</w:t>
      </w:r>
      <w:r w:rsidR="00C33F67" w:rsidRPr="00ED6412">
        <w:rPr>
          <w:lang w:eastAsia="en-US"/>
        </w:rPr>
        <w:t xml:space="preserve"> able to be optimized by taking into account the dispatch model</w:t>
      </w:r>
      <w:r w:rsidR="00517C7B" w:rsidRPr="00ED6412">
        <w:rPr>
          <w:lang w:eastAsia="en-US"/>
        </w:rPr>
        <w:t xml:space="preserve"> </w:t>
      </w:r>
      <w:r w:rsidR="006A78BC" w:rsidRPr="00ED6412">
        <w:rPr>
          <w:lang w:eastAsia="en-US"/>
        </w:rPr>
        <w:fldChar w:fldCharType="begin">
          <w:fldData xml:space="preserve">PEVuZE5vdGU+PENpdGU+PEF1dGhvcj5LaXJzY2hlbjwvQXV0aG9yPjxZZWFyPjIwMTE8L1llYXI+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</w:fldData>
        </w:fldChar>
      </w:r>
      <w:r w:rsidR="000201C4">
        <w:rPr>
          <w:lang w:eastAsia="en-US"/>
        </w:rPr>
        <w:instrText xml:space="preserve"> ADDIN EN.CITE </w:instrText>
      </w:r>
      <w:r w:rsidR="000201C4">
        <w:rPr>
          <w:lang w:eastAsia="en-US"/>
        </w:rPr>
        <w:fldChar w:fldCharType="begin">
          <w:fldData xml:space="preserve">PEVuZE5vdGU+PENpdGU+PEF1dGhvcj5LaXJzY2hlbjwvQXV0aG9yPjxZZWFyPjIwMTE8L1llYXI+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</w:fldData>
        </w:fldChar>
      </w:r>
      <w:r w:rsidR="000201C4">
        <w:rPr>
          <w:lang w:eastAsia="en-US"/>
        </w:rPr>
        <w:instrText xml:space="preserve"> ADDIN EN.CITE.DATA </w:instrText>
      </w:r>
      <w:r w:rsidR="000201C4">
        <w:rPr>
          <w:lang w:eastAsia="en-US"/>
        </w:rPr>
      </w:r>
      <w:r w:rsidR="000201C4">
        <w:rPr>
          <w:lang w:eastAsia="en-US"/>
        </w:rPr>
        <w:fldChar w:fldCharType="end"/>
      </w:r>
      <w:r w:rsidR="006A78BC" w:rsidRPr="00ED6412">
        <w:rPr>
          <w:lang w:eastAsia="en-US"/>
        </w:rPr>
      </w:r>
      <w:r w:rsidR="006A78BC" w:rsidRPr="00ED6412">
        <w:rPr>
          <w:lang w:eastAsia="en-US"/>
        </w:rPr>
        <w:fldChar w:fldCharType="separate"/>
      </w:r>
      <w:r w:rsidR="000201C4">
        <w:rPr>
          <w:noProof/>
          <w:lang w:eastAsia="en-US"/>
        </w:rPr>
        <w:t>[</w:t>
      </w:r>
      <w:hyperlink w:anchor="_ENREF_64" w:tooltip="Kirschen, 2011 #217" w:history="1">
        <w:r w:rsidR="00213BF8">
          <w:rPr>
            <w:noProof/>
            <w:lang w:eastAsia="en-US"/>
          </w:rPr>
          <w:t>64-67</w:t>
        </w:r>
      </w:hyperlink>
      <w:r w:rsidR="000201C4">
        <w:rPr>
          <w:noProof/>
          <w:lang w:eastAsia="en-US"/>
        </w:rPr>
        <w:t>]</w:t>
      </w:r>
      <w:r w:rsidR="006A78BC" w:rsidRPr="00ED6412">
        <w:rPr>
          <w:lang w:eastAsia="en-US"/>
        </w:rPr>
        <w:fldChar w:fldCharType="end"/>
      </w:r>
      <w:r w:rsidR="00664A0E" w:rsidRPr="00ED6412">
        <w:rPr>
          <w:lang w:eastAsia="en-US"/>
        </w:rPr>
        <w:t xml:space="preserve">. </w:t>
      </w:r>
      <w:r w:rsidR="006311FC" w:rsidRPr="00ED6412">
        <w:t>In general, a</w:t>
      </w:r>
      <w:r w:rsidR="00396514" w:rsidRPr="00ED6412">
        <w:t xml:space="preserve"> dispatch model can be a black-box </w:t>
      </w:r>
      <w:r w:rsidR="00396514" w:rsidRPr="00ED6412">
        <w:lastRenderedPageBreak/>
        <w:t xml:space="preserve">problem; however, it can also </w:t>
      </w:r>
      <w:r w:rsidR="006311FC" w:rsidRPr="00ED6412">
        <w:t>combine</w:t>
      </w:r>
      <w:r w:rsidR="00396514" w:rsidRPr="00ED6412">
        <w:t xml:space="preserve"> </w:t>
      </w:r>
      <w:r w:rsidR="006311FC" w:rsidRPr="00ED6412">
        <w:t xml:space="preserve">a dispatch model and a </w:t>
      </w:r>
      <w:r w:rsidR="00396514" w:rsidRPr="00ED6412">
        <w:t xml:space="preserve">power system model </w:t>
      </w:r>
      <w:r w:rsidR="006311FC" w:rsidRPr="00ED6412">
        <w:t>to</w:t>
      </w:r>
      <w:r w:rsidR="00396514" w:rsidRPr="00ED6412">
        <w:t xml:space="preserve"> </w:t>
      </w:r>
      <w:r w:rsidR="006311FC" w:rsidRPr="00ED6412">
        <w:t xml:space="preserve">a </w:t>
      </w:r>
      <w:r w:rsidR="00396514" w:rsidRPr="00ED6412">
        <w:t xml:space="preserve">white-box problem with a given transmission system </w:t>
      </w:r>
      <w:r w:rsidR="00396514" w:rsidRPr="00ED6412">
        <w:rPr>
          <w:lang w:eastAsia="en-US"/>
        </w:rPr>
        <w:fldChar w:fldCharType="begin">
          <w:fldData xml:space="preserve">PEVuZE5vdGU+PENpdGU+PEF1dGhvcj5Hw7ZyYW5zc29uPC9BdXRob3I+PFllYXI+MjAxNDwvWWVh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</w:fldData>
        </w:fldChar>
      </w:r>
      <w:r w:rsidR="000201C4">
        <w:rPr>
          <w:lang w:eastAsia="en-US"/>
        </w:rPr>
        <w:instrText xml:space="preserve"> ADDIN EN.CITE </w:instrText>
      </w:r>
      <w:r w:rsidR="000201C4">
        <w:rPr>
          <w:lang w:eastAsia="en-US"/>
        </w:rPr>
        <w:fldChar w:fldCharType="begin">
          <w:fldData xml:space="preserve">PEVuZE5vdGU+PENpdGU+PEF1dGhvcj5Hw7ZyYW5zc29uPC9BdXRob3I+PFllYXI+MjAxNDwvWWVh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</w:fldData>
        </w:fldChar>
      </w:r>
      <w:r w:rsidR="000201C4">
        <w:rPr>
          <w:lang w:eastAsia="en-US"/>
        </w:rPr>
        <w:instrText xml:space="preserve"> ADDIN EN.CITE.DATA </w:instrText>
      </w:r>
      <w:r w:rsidR="000201C4">
        <w:rPr>
          <w:lang w:eastAsia="en-US"/>
        </w:rPr>
      </w:r>
      <w:r w:rsidR="000201C4">
        <w:rPr>
          <w:lang w:eastAsia="en-US"/>
        </w:rPr>
        <w:fldChar w:fldCharType="end"/>
      </w:r>
      <w:r w:rsidR="00396514" w:rsidRPr="00ED6412">
        <w:rPr>
          <w:lang w:eastAsia="en-US"/>
        </w:rPr>
      </w:r>
      <w:r w:rsidR="00396514" w:rsidRPr="00ED6412">
        <w:rPr>
          <w:lang w:eastAsia="en-US"/>
        </w:rPr>
        <w:fldChar w:fldCharType="separate"/>
      </w:r>
      <w:r w:rsidR="000201C4">
        <w:rPr>
          <w:noProof/>
          <w:lang w:eastAsia="en-US"/>
        </w:rPr>
        <w:t>[</w:t>
      </w:r>
      <w:hyperlink w:anchor="_ENREF_49" w:tooltip="Göransson, 2014 #464" w:history="1">
        <w:r w:rsidR="00213BF8">
          <w:rPr>
            <w:noProof/>
            <w:lang w:eastAsia="en-US"/>
          </w:rPr>
          <w:t>49</w:t>
        </w:r>
      </w:hyperlink>
      <w:r w:rsidR="000201C4">
        <w:rPr>
          <w:noProof/>
          <w:lang w:eastAsia="en-US"/>
        </w:rPr>
        <w:t xml:space="preserve">, </w:t>
      </w:r>
      <w:hyperlink w:anchor="_ENREF_50" w:tooltip="Gumera-Toque, 2015 #466" w:history="1">
        <w:r w:rsidR="00213BF8">
          <w:rPr>
            <w:noProof/>
            <w:lang w:eastAsia="en-US"/>
          </w:rPr>
          <w:t>50</w:t>
        </w:r>
      </w:hyperlink>
      <w:r w:rsidR="000201C4">
        <w:rPr>
          <w:noProof/>
          <w:lang w:eastAsia="en-US"/>
        </w:rPr>
        <w:t xml:space="preserve">, </w:t>
      </w:r>
      <w:hyperlink w:anchor="_ENREF_68" w:tooltip="Jabr, 2009 #153" w:history="1">
        <w:r w:rsidR="00213BF8">
          <w:rPr>
            <w:noProof/>
            <w:lang w:eastAsia="en-US"/>
          </w:rPr>
          <w:t>68</w:t>
        </w:r>
      </w:hyperlink>
      <w:r w:rsidR="000201C4">
        <w:rPr>
          <w:noProof/>
          <w:lang w:eastAsia="en-US"/>
        </w:rPr>
        <w:t xml:space="preserve">, </w:t>
      </w:r>
      <w:hyperlink w:anchor="_ENREF_69" w:tooltip="Happ, 1977 #462" w:history="1">
        <w:r w:rsidR="00213BF8">
          <w:rPr>
            <w:noProof/>
            <w:lang w:eastAsia="en-US"/>
          </w:rPr>
          <w:t>69</w:t>
        </w:r>
      </w:hyperlink>
      <w:r w:rsidR="000201C4">
        <w:rPr>
          <w:noProof/>
          <w:lang w:eastAsia="en-US"/>
        </w:rPr>
        <w:t>]</w:t>
      </w:r>
      <w:r w:rsidR="00396514" w:rsidRPr="00ED6412">
        <w:rPr>
          <w:lang w:eastAsia="en-US"/>
        </w:rPr>
        <w:fldChar w:fldCharType="end"/>
      </w:r>
      <w:r w:rsidR="00396514" w:rsidRPr="00ED6412">
        <w:rPr>
          <w:lang w:eastAsia="en-US"/>
        </w:rPr>
        <w:t>.</w:t>
      </w:r>
    </w:p>
    <w:p w14:paraId="287019CF" w14:textId="05E153F0" w:rsidR="00C01F1B" w:rsidRPr="00ED6412" w:rsidRDefault="009E5B61" w:rsidP="00352D0A">
      <w:pPr>
        <w:rPr>
          <w:lang w:eastAsia="en-US"/>
        </w:rPr>
      </w:pPr>
      <w:r w:rsidRPr="00ED6412">
        <w:rPr>
          <w:lang w:eastAsia="en-US"/>
        </w:rPr>
        <w:fldChar w:fldCharType="begin"/>
      </w:r>
      <w:r w:rsidRPr="00ED6412">
        <w:rPr>
          <w:lang w:eastAsia="en-US"/>
        </w:rPr>
        <w:instrText xml:space="preserve"> REF _Ref503385535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Table </w:t>
      </w:r>
      <w:r w:rsidR="00C05E44">
        <w:rPr>
          <w:noProof/>
        </w:rPr>
        <w:t>2</w:t>
      </w:r>
      <w:r w:rsidR="00C05E44" w:rsidRPr="00ED6412">
        <w:rPr>
          <w:noProof/>
        </w:rPr>
        <w:t>.</w:t>
      </w:r>
      <w:r w:rsidR="00C05E44">
        <w:rPr>
          <w:noProof/>
        </w:rPr>
        <w:t>1</w:t>
      </w:r>
      <w:r w:rsidRPr="00ED6412">
        <w:rPr>
          <w:lang w:eastAsia="en-US"/>
        </w:rPr>
        <w:fldChar w:fldCharType="end"/>
      </w:r>
      <w:r w:rsidRPr="00ED6412">
        <w:rPr>
          <w:lang w:eastAsia="en-US"/>
        </w:rPr>
        <w:t xml:space="preserve"> lists a summary of </w:t>
      </w:r>
      <w:r w:rsidR="0009798A" w:rsidRPr="00ED6412">
        <w:rPr>
          <w:lang w:eastAsia="en-US"/>
        </w:rPr>
        <w:t xml:space="preserve">the </w:t>
      </w:r>
      <w:r w:rsidR="00185E7A" w:rsidRPr="00ED6412">
        <w:rPr>
          <w:lang w:eastAsia="en-US"/>
        </w:rPr>
        <w:t>different</w:t>
      </w:r>
      <w:r w:rsidRPr="00ED6412">
        <w:rPr>
          <w:lang w:eastAsia="en-US"/>
        </w:rPr>
        <w:t xml:space="preserve"> </w:t>
      </w:r>
      <w:r w:rsidR="00185E7A" w:rsidRPr="00ED6412">
        <w:rPr>
          <w:lang w:eastAsia="en-US"/>
        </w:rPr>
        <w:t xml:space="preserve">types of </w:t>
      </w:r>
      <w:r w:rsidRPr="00ED6412">
        <w:rPr>
          <w:lang w:eastAsia="en-US"/>
        </w:rPr>
        <w:t xml:space="preserve">electrical energy system </w:t>
      </w:r>
      <w:r w:rsidR="00185E7A" w:rsidRPr="00ED6412">
        <w:rPr>
          <w:lang w:eastAsia="en-US"/>
        </w:rPr>
        <w:t>model</w:t>
      </w:r>
      <w:r w:rsidR="0009798A" w:rsidRPr="00ED6412">
        <w:rPr>
          <w:lang w:eastAsia="en-US"/>
        </w:rPr>
        <w:t>s</w:t>
      </w:r>
      <w:r w:rsidR="00185E7A" w:rsidRPr="00ED6412">
        <w:rPr>
          <w:lang w:eastAsia="en-US"/>
        </w:rPr>
        <w:t xml:space="preserve"> that</w:t>
      </w:r>
      <w:r w:rsidR="0009798A" w:rsidRPr="00ED6412">
        <w:rPr>
          <w:lang w:eastAsia="en-US"/>
        </w:rPr>
        <w:t xml:space="preserve"> have been</w:t>
      </w:r>
      <w:r w:rsidR="00185E7A" w:rsidRPr="00ED6412">
        <w:rPr>
          <w:lang w:eastAsia="en-US"/>
        </w:rPr>
        <w:t xml:space="preserve"> </w:t>
      </w:r>
      <w:r w:rsidRPr="00ED6412">
        <w:rPr>
          <w:lang w:eastAsia="en-US"/>
        </w:rPr>
        <w:t>introduced in this section</w:t>
      </w:r>
      <w:r w:rsidR="009A091E" w:rsidRPr="00ED6412">
        <w:rPr>
          <w:lang w:eastAsia="en-US"/>
        </w:rPr>
        <w:t>.</w:t>
      </w:r>
    </w:p>
    <w:p w14:paraId="57F50D7B" w14:textId="3C0C9458" w:rsidR="00C746BC" w:rsidRPr="00ED6412" w:rsidRDefault="00C746BC" w:rsidP="00C746BC">
      <w:pPr>
        <w:pStyle w:val="Caption"/>
        <w:keepNext/>
        <w:jc w:val="left"/>
      </w:pPr>
      <w:bookmarkStart w:id="53" w:name="_Ref503385535"/>
      <w:bookmarkStart w:id="54" w:name="_Toc523347921"/>
      <w:r w:rsidRPr="00ED6412">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2</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1</w:t>
      </w:r>
      <w:r w:rsidR="001041A1">
        <w:rPr>
          <w:noProof/>
        </w:rPr>
        <w:fldChar w:fldCharType="end"/>
      </w:r>
      <w:bookmarkEnd w:id="53"/>
      <w:r w:rsidRPr="00ED6412">
        <w:t xml:space="preserve"> </w:t>
      </w:r>
      <w:r w:rsidR="009E5B61" w:rsidRPr="00ED6412">
        <w:t>A s</w:t>
      </w:r>
      <w:r w:rsidRPr="00ED6412">
        <w:t>ummar</w:t>
      </w:r>
      <w:r w:rsidR="009E5B61" w:rsidRPr="00ED6412">
        <w:t>y</w:t>
      </w:r>
      <w:r w:rsidRPr="00ED6412">
        <w:t xml:space="preserve"> of the model</w:t>
      </w:r>
      <w:r w:rsidR="0009798A" w:rsidRPr="00ED6412">
        <w:t>s</w:t>
      </w:r>
      <w:r w:rsidRPr="00ED6412">
        <w:t xml:space="preserve"> </w:t>
      </w:r>
      <w:r w:rsidR="00866A03" w:rsidRPr="00ED6412">
        <w:t xml:space="preserve">employed </w:t>
      </w:r>
      <w:r w:rsidRPr="00ED6412">
        <w:t xml:space="preserve">for </w:t>
      </w:r>
      <w:r w:rsidR="0009798A" w:rsidRPr="00ED6412">
        <w:t xml:space="preserve">the </w:t>
      </w:r>
      <w:r w:rsidR="00272551" w:rsidRPr="00ED6412">
        <w:t>analysis</w:t>
      </w:r>
      <w:r w:rsidRPr="00ED6412">
        <w:t xml:space="preserve"> </w:t>
      </w:r>
      <w:r w:rsidR="0009798A" w:rsidRPr="00ED6412">
        <w:t xml:space="preserve">of </w:t>
      </w:r>
      <w:r w:rsidRPr="00ED6412">
        <w:t>electricity system</w:t>
      </w:r>
      <w:r w:rsidR="009E5B61" w:rsidRPr="00ED6412">
        <w:t>s</w:t>
      </w:r>
      <w:r w:rsidRPr="00ED6412">
        <w:t>.</w:t>
      </w:r>
      <w:bookmarkEnd w:id="54"/>
    </w:p>
    <w:tbl>
      <w:tblPr>
        <w:tblStyle w:val="PlainTable21"/>
        <w:tblW w:w="0" w:type="auto"/>
        <w:tblLook w:val="0420" w:firstRow="1" w:lastRow="0" w:firstColumn="0" w:lastColumn="0" w:noHBand="0" w:noVBand="1"/>
      </w:tblPr>
      <w:tblGrid>
        <w:gridCol w:w="2410"/>
        <w:gridCol w:w="2552"/>
        <w:gridCol w:w="2968"/>
      </w:tblGrid>
      <w:tr w:rsidR="00A53152" w:rsidRPr="00ED6412" w14:paraId="5EE60CA4" w14:textId="77777777" w:rsidTr="00A01FA9">
        <w:trPr>
          <w:cnfStyle w:val="100000000000" w:firstRow="1" w:lastRow="0" w:firstColumn="0" w:lastColumn="0" w:oddVBand="0" w:evenVBand="0" w:oddHBand="0" w:evenHBand="0" w:firstRowFirstColumn="0" w:firstRowLastColumn="0" w:lastRowFirstColumn="0" w:lastRowLastColumn="0"/>
        </w:trPr>
        <w:tc>
          <w:tcPr>
            <w:tcW w:w="2410" w:type="dxa"/>
            <w:vAlign w:val="center"/>
          </w:tcPr>
          <w:p w14:paraId="0DCAA888" w14:textId="08A206E5" w:rsidR="00CB5134" w:rsidRPr="00ED6412" w:rsidRDefault="00CB5134" w:rsidP="00A64309">
            <w:pPr>
              <w:spacing w:line="360" w:lineRule="auto"/>
              <w:jc w:val="left"/>
              <w:rPr>
                <w:lang w:eastAsia="en-US"/>
              </w:rPr>
            </w:pPr>
            <w:r w:rsidRPr="00ED6412">
              <w:rPr>
                <w:lang w:eastAsia="en-US"/>
              </w:rPr>
              <w:t>Model type</w:t>
            </w:r>
          </w:p>
        </w:tc>
        <w:tc>
          <w:tcPr>
            <w:tcW w:w="2552" w:type="dxa"/>
            <w:vAlign w:val="center"/>
          </w:tcPr>
          <w:p w14:paraId="32B02307" w14:textId="74804E46" w:rsidR="00CB5134" w:rsidRPr="00ED6412" w:rsidRDefault="00CB5134" w:rsidP="00A64309">
            <w:pPr>
              <w:spacing w:line="360" w:lineRule="auto"/>
              <w:jc w:val="left"/>
              <w:rPr>
                <w:lang w:eastAsia="en-US"/>
              </w:rPr>
            </w:pPr>
            <w:r w:rsidRPr="00ED6412">
              <w:rPr>
                <w:lang w:eastAsia="en-US"/>
              </w:rPr>
              <w:t>Planning horizon</w:t>
            </w:r>
          </w:p>
        </w:tc>
        <w:tc>
          <w:tcPr>
            <w:tcW w:w="2968" w:type="dxa"/>
            <w:vAlign w:val="center"/>
          </w:tcPr>
          <w:p w14:paraId="2A3C912C" w14:textId="2BBB3D51" w:rsidR="00CB5134" w:rsidRPr="00ED6412" w:rsidRDefault="00CB5134" w:rsidP="00A64309">
            <w:pPr>
              <w:spacing w:line="360" w:lineRule="auto"/>
              <w:jc w:val="left"/>
              <w:rPr>
                <w:lang w:eastAsia="en-US"/>
              </w:rPr>
            </w:pPr>
            <w:r w:rsidRPr="00ED6412">
              <w:rPr>
                <w:lang w:eastAsia="en-US"/>
              </w:rPr>
              <w:t>Proposal</w:t>
            </w:r>
          </w:p>
        </w:tc>
      </w:tr>
      <w:tr w:rsidR="00A53152" w:rsidRPr="00ED6412" w14:paraId="2AC0E8B8" w14:textId="77777777" w:rsidTr="00A01FA9">
        <w:trPr>
          <w:cnfStyle w:val="000000100000" w:firstRow="0" w:lastRow="0" w:firstColumn="0" w:lastColumn="0" w:oddVBand="0" w:evenVBand="0" w:oddHBand="1" w:evenHBand="0" w:firstRowFirstColumn="0" w:firstRowLastColumn="0" w:lastRowFirstColumn="0" w:lastRowLastColumn="0"/>
        </w:trPr>
        <w:tc>
          <w:tcPr>
            <w:tcW w:w="2410" w:type="dxa"/>
          </w:tcPr>
          <w:p w14:paraId="3A7FCD9D" w14:textId="5130BB5B" w:rsidR="00CB5134" w:rsidRPr="00ED6412" w:rsidRDefault="00CB5134" w:rsidP="00A64309">
            <w:pPr>
              <w:spacing w:line="360" w:lineRule="auto"/>
              <w:jc w:val="left"/>
              <w:rPr>
                <w:lang w:eastAsia="en-US"/>
              </w:rPr>
            </w:pPr>
            <w:r w:rsidRPr="00ED6412">
              <w:rPr>
                <w:lang w:eastAsia="en-US"/>
              </w:rPr>
              <w:t>Dispatch model</w:t>
            </w:r>
          </w:p>
        </w:tc>
        <w:tc>
          <w:tcPr>
            <w:tcW w:w="2552" w:type="dxa"/>
          </w:tcPr>
          <w:p w14:paraId="53FFD84D" w14:textId="64356F2B" w:rsidR="00CB5134" w:rsidRPr="00ED6412" w:rsidRDefault="00CB5134" w:rsidP="00A64309">
            <w:pPr>
              <w:spacing w:line="360" w:lineRule="auto"/>
              <w:jc w:val="left"/>
              <w:rPr>
                <w:lang w:eastAsia="en-US"/>
              </w:rPr>
            </w:pPr>
            <w:r w:rsidRPr="00ED6412">
              <w:rPr>
                <w:lang w:eastAsia="en-US"/>
              </w:rPr>
              <w:t>Short-term</w:t>
            </w:r>
          </w:p>
        </w:tc>
        <w:tc>
          <w:tcPr>
            <w:tcW w:w="2968" w:type="dxa"/>
          </w:tcPr>
          <w:p w14:paraId="1919DAC4" w14:textId="15A58E48" w:rsidR="00CB5134" w:rsidRPr="00ED6412" w:rsidRDefault="00CB5134" w:rsidP="00A64309">
            <w:pPr>
              <w:spacing w:line="360" w:lineRule="auto"/>
              <w:jc w:val="left"/>
              <w:rPr>
                <w:lang w:eastAsia="en-US"/>
              </w:rPr>
            </w:pPr>
            <w:r w:rsidRPr="00ED6412">
              <w:rPr>
                <w:lang w:eastAsia="en-US"/>
              </w:rPr>
              <w:t>Minimizing running cost</w:t>
            </w:r>
            <w:r w:rsidR="006C40C9" w:rsidRPr="00ED6412">
              <w:rPr>
                <w:lang w:eastAsia="en-US"/>
              </w:rPr>
              <w:t>s</w:t>
            </w:r>
          </w:p>
        </w:tc>
      </w:tr>
      <w:tr w:rsidR="00A53152" w:rsidRPr="00ED6412" w14:paraId="0108F08D" w14:textId="77777777" w:rsidTr="00A01FA9">
        <w:tc>
          <w:tcPr>
            <w:tcW w:w="2410" w:type="dxa"/>
          </w:tcPr>
          <w:p w14:paraId="45ACA3D3" w14:textId="6AA5574A" w:rsidR="00CB5134" w:rsidRPr="00ED6412" w:rsidRDefault="00CB5134" w:rsidP="00A64309">
            <w:pPr>
              <w:spacing w:line="360" w:lineRule="auto"/>
              <w:jc w:val="left"/>
              <w:rPr>
                <w:lang w:eastAsia="en-US"/>
              </w:rPr>
            </w:pPr>
            <w:r w:rsidRPr="00ED6412">
              <w:rPr>
                <w:lang w:eastAsia="en-US"/>
              </w:rPr>
              <w:t>Investment model</w:t>
            </w:r>
          </w:p>
        </w:tc>
        <w:tc>
          <w:tcPr>
            <w:tcW w:w="2552" w:type="dxa"/>
          </w:tcPr>
          <w:p w14:paraId="0B15AC59" w14:textId="1725F55C" w:rsidR="00CB5134" w:rsidRPr="00ED6412" w:rsidRDefault="00CB5134" w:rsidP="00A64309">
            <w:pPr>
              <w:spacing w:line="360" w:lineRule="auto"/>
              <w:jc w:val="left"/>
              <w:rPr>
                <w:lang w:eastAsia="en-US"/>
              </w:rPr>
            </w:pPr>
            <w:r w:rsidRPr="00ED6412">
              <w:rPr>
                <w:lang w:eastAsia="en-US"/>
              </w:rPr>
              <w:t>Long-term</w:t>
            </w:r>
          </w:p>
        </w:tc>
        <w:tc>
          <w:tcPr>
            <w:tcW w:w="2968" w:type="dxa"/>
          </w:tcPr>
          <w:p w14:paraId="59818BE0" w14:textId="0E76A0B1" w:rsidR="00CB5134" w:rsidRPr="00ED6412" w:rsidRDefault="00CB5134" w:rsidP="00A64309">
            <w:pPr>
              <w:spacing w:line="360" w:lineRule="auto"/>
              <w:jc w:val="left"/>
              <w:rPr>
                <w:lang w:eastAsia="en-US"/>
              </w:rPr>
            </w:pPr>
            <w:r w:rsidRPr="00ED6412">
              <w:rPr>
                <w:lang w:eastAsia="en-US"/>
              </w:rPr>
              <w:t xml:space="preserve">Minimizing </w:t>
            </w:r>
            <w:r w:rsidRPr="00ED6412">
              <w:t>LCOE</w:t>
            </w:r>
          </w:p>
        </w:tc>
      </w:tr>
      <w:tr w:rsidR="00A53152" w:rsidRPr="00ED6412" w14:paraId="6066086D" w14:textId="77777777" w:rsidTr="00A01FA9">
        <w:trPr>
          <w:cnfStyle w:val="000000100000" w:firstRow="0" w:lastRow="0" w:firstColumn="0" w:lastColumn="0" w:oddVBand="0" w:evenVBand="0" w:oddHBand="1" w:evenHBand="0" w:firstRowFirstColumn="0" w:firstRowLastColumn="0" w:lastRowFirstColumn="0" w:lastRowLastColumn="0"/>
        </w:trPr>
        <w:tc>
          <w:tcPr>
            <w:tcW w:w="2410" w:type="dxa"/>
          </w:tcPr>
          <w:p w14:paraId="4F00F111" w14:textId="38681584" w:rsidR="00CB5134" w:rsidRPr="00ED6412" w:rsidRDefault="00CB5134" w:rsidP="00A64309">
            <w:pPr>
              <w:spacing w:line="360" w:lineRule="auto"/>
              <w:jc w:val="left"/>
              <w:rPr>
                <w:lang w:eastAsia="en-US"/>
              </w:rPr>
            </w:pPr>
            <w:r w:rsidRPr="00ED6412">
              <w:rPr>
                <w:lang w:eastAsia="en-US"/>
              </w:rPr>
              <w:t>Electricity market model</w:t>
            </w:r>
          </w:p>
        </w:tc>
        <w:tc>
          <w:tcPr>
            <w:tcW w:w="2552" w:type="dxa"/>
          </w:tcPr>
          <w:p w14:paraId="722CFA95" w14:textId="5ED28665" w:rsidR="00CB5134" w:rsidRPr="00ED6412" w:rsidRDefault="00CB5134" w:rsidP="00A64309">
            <w:pPr>
              <w:spacing w:line="360" w:lineRule="auto"/>
              <w:jc w:val="left"/>
              <w:rPr>
                <w:lang w:eastAsia="en-US"/>
              </w:rPr>
            </w:pPr>
            <w:r w:rsidRPr="00ED6412">
              <w:rPr>
                <w:lang w:eastAsia="en-US"/>
              </w:rPr>
              <w:t>Short, mid or long-term</w:t>
            </w:r>
          </w:p>
        </w:tc>
        <w:tc>
          <w:tcPr>
            <w:tcW w:w="2968" w:type="dxa"/>
          </w:tcPr>
          <w:p w14:paraId="42961087" w14:textId="7E1F3F99" w:rsidR="00CB5134" w:rsidRPr="00ED6412" w:rsidRDefault="00CB5134" w:rsidP="006C40C9">
            <w:pPr>
              <w:spacing w:line="360" w:lineRule="auto"/>
              <w:jc w:val="left"/>
              <w:rPr>
                <w:lang w:eastAsia="en-US"/>
              </w:rPr>
            </w:pPr>
            <w:r w:rsidRPr="00ED6412">
              <w:t>Maxim</w:t>
            </w:r>
            <w:r w:rsidR="006C40C9" w:rsidRPr="00ED6412">
              <w:t>izing</w:t>
            </w:r>
            <w:r w:rsidRPr="00ED6412">
              <w:t xml:space="preserve"> profit</w:t>
            </w:r>
            <w:r w:rsidR="006C40C9" w:rsidRPr="00ED6412">
              <w:t>s</w:t>
            </w:r>
          </w:p>
        </w:tc>
      </w:tr>
      <w:tr w:rsidR="00A53152" w:rsidRPr="00ED6412" w14:paraId="1AC3FCC2" w14:textId="77777777" w:rsidTr="00A01FA9">
        <w:tc>
          <w:tcPr>
            <w:tcW w:w="2410" w:type="dxa"/>
          </w:tcPr>
          <w:p w14:paraId="455E3841" w14:textId="32C7014D" w:rsidR="00CB5134" w:rsidRPr="00ED6412" w:rsidRDefault="00CB5134" w:rsidP="00A64309">
            <w:pPr>
              <w:spacing w:line="360" w:lineRule="auto"/>
              <w:jc w:val="left"/>
              <w:rPr>
                <w:lang w:eastAsia="en-US"/>
              </w:rPr>
            </w:pPr>
            <w:r w:rsidRPr="00ED6412">
              <w:rPr>
                <w:lang w:eastAsia="en-US"/>
              </w:rPr>
              <w:t>Power system model</w:t>
            </w:r>
          </w:p>
        </w:tc>
        <w:tc>
          <w:tcPr>
            <w:tcW w:w="2552" w:type="dxa"/>
          </w:tcPr>
          <w:p w14:paraId="4AA0FCB7" w14:textId="7A6B7A58" w:rsidR="00CB5134" w:rsidRPr="00ED6412" w:rsidRDefault="00CB5134" w:rsidP="00A64309">
            <w:pPr>
              <w:spacing w:line="360" w:lineRule="auto"/>
              <w:jc w:val="left"/>
              <w:rPr>
                <w:lang w:eastAsia="en-US"/>
              </w:rPr>
            </w:pPr>
            <w:r w:rsidRPr="00ED6412">
              <w:rPr>
                <w:lang w:eastAsia="en-US"/>
              </w:rPr>
              <w:t>Short or long-term</w:t>
            </w:r>
          </w:p>
        </w:tc>
        <w:tc>
          <w:tcPr>
            <w:tcW w:w="2968" w:type="dxa"/>
          </w:tcPr>
          <w:p w14:paraId="1D0BCFED" w14:textId="628EF298" w:rsidR="00CB5134" w:rsidRPr="00ED6412" w:rsidRDefault="00A01F85" w:rsidP="00A64309">
            <w:pPr>
              <w:spacing w:line="360" w:lineRule="auto"/>
              <w:jc w:val="left"/>
              <w:rPr>
                <w:lang w:eastAsia="en-US"/>
              </w:rPr>
            </w:pPr>
            <w:r w:rsidRPr="00ED6412">
              <w:rPr>
                <w:lang w:eastAsia="en-US"/>
              </w:rPr>
              <w:t>S</w:t>
            </w:r>
            <w:r w:rsidR="00985FD8" w:rsidRPr="00ED6412">
              <w:rPr>
                <w:lang w:eastAsia="en-US"/>
              </w:rPr>
              <w:t>imulating</w:t>
            </w:r>
            <w:r w:rsidRPr="00ED6412">
              <w:rPr>
                <w:lang w:eastAsia="en-US"/>
              </w:rPr>
              <w:t xml:space="preserve"> </w:t>
            </w:r>
            <w:r w:rsidR="00985FD8" w:rsidRPr="00ED6412">
              <w:rPr>
                <w:lang w:eastAsia="en-US"/>
              </w:rPr>
              <w:t>and optimizing</w:t>
            </w:r>
            <w:r w:rsidR="00370095" w:rsidRPr="00ED6412">
              <w:rPr>
                <w:lang w:eastAsia="en-US"/>
              </w:rPr>
              <w:t xml:space="preserve"> </w:t>
            </w:r>
            <w:r w:rsidRPr="00ED6412">
              <w:rPr>
                <w:lang w:eastAsia="en-US"/>
              </w:rPr>
              <w:t>power flow</w:t>
            </w:r>
            <w:r w:rsidR="00985FD8" w:rsidRPr="00ED6412">
              <w:rPr>
                <w:lang w:eastAsia="en-US"/>
              </w:rPr>
              <w:t xml:space="preserve"> </w:t>
            </w:r>
          </w:p>
        </w:tc>
      </w:tr>
    </w:tbl>
    <w:p w14:paraId="4813DE0C" w14:textId="675F1D2F" w:rsidR="00140223" w:rsidRPr="00ED6412" w:rsidRDefault="00140223" w:rsidP="00352D0A">
      <w:pPr>
        <w:rPr>
          <w:lang w:eastAsia="en-US"/>
        </w:rPr>
      </w:pPr>
    </w:p>
    <w:p w14:paraId="46EF8930" w14:textId="47C51CB1" w:rsidR="008371B2" w:rsidRPr="00ED6412" w:rsidRDefault="008371B2" w:rsidP="001E3750">
      <w:pPr>
        <w:pStyle w:val="Heading3"/>
      </w:pPr>
      <w:bookmarkStart w:id="55" w:name="_Toc523347728"/>
      <w:r w:rsidRPr="00ED6412">
        <w:t>National level dispatch model in the UK</w:t>
      </w:r>
      <w:bookmarkEnd w:id="55"/>
    </w:p>
    <w:p w14:paraId="2FF742B8" w14:textId="34A620C1" w:rsidR="00FB25EF" w:rsidRPr="00ED6412" w:rsidRDefault="006A0C61" w:rsidP="008371B2">
      <w:pPr>
        <w:rPr>
          <w:lang w:eastAsia="en-US"/>
        </w:rPr>
      </w:pPr>
      <w:r w:rsidRPr="00ED6412">
        <w:rPr>
          <w:lang w:eastAsia="en-US"/>
        </w:rPr>
        <w:t>In recent year</w:t>
      </w:r>
      <w:r w:rsidR="00272551" w:rsidRPr="00ED6412">
        <w:rPr>
          <w:lang w:eastAsia="en-US"/>
        </w:rPr>
        <w:t>s</w:t>
      </w:r>
      <w:r w:rsidRPr="00ED6412">
        <w:rPr>
          <w:lang w:eastAsia="en-US"/>
        </w:rPr>
        <w:t>, t</w:t>
      </w:r>
      <w:r w:rsidR="008371B2" w:rsidRPr="00ED6412">
        <w:rPr>
          <w:lang w:eastAsia="en-US"/>
        </w:rPr>
        <w:t xml:space="preserve">here are two national level dispatch models in the UK, one is called </w:t>
      </w:r>
      <w:r w:rsidR="00866A03" w:rsidRPr="00ED6412">
        <w:rPr>
          <w:lang w:eastAsia="en-US"/>
        </w:rPr>
        <w:t xml:space="preserve">the </w:t>
      </w:r>
      <w:r w:rsidR="008371B2" w:rsidRPr="00ED6412">
        <w:rPr>
          <w:lang w:eastAsia="en-US"/>
        </w:rPr>
        <w:t xml:space="preserve">Dispatch Model by </w:t>
      </w:r>
      <w:r w:rsidR="003318D5" w:rsidRPr="00ED6412">
        <w:rPr>
          <w:lang w:eastAsia="en-US"/>
        </w:rPr>
        <w:t xml:space="preserve">the </w:t>
      </w:r>
      <w:r w:rsidR="008371B2" w:rsidRPr="00ED6412">
        <w:rPr>
          <w:lang w:eastAsia="en-US"/>
        </w:rPr>
        <w:t>National Grid</w:t>
      </w:r>
      <w:r w:rsidRPr="00ED6412">
        <w:rPr>
          <w:lang w:eastAsia="en-US"/>
        </w:rPr>
        <w:t xml:space="preserve"> </w:t>
      </w:r>
      <w:r w:rsidR="00F900BD" w:rsidRPr="00ED6412">
        <w:rPr>
          <w:lang w:eastAsia="en-US"/>
        </w:rPr>
        <w:fldChar w:fldCharType="begin"/>
      </w:r>
      <w:r w:rsidR="000201C4">
        <w:rPr>
          <w:lang w:eastAsia="en-US"/>
        </w:rPr>
        <w:instrText xml:space="preserve"> ADDIN EN.CITE &lt;EndNote&gt;&lt;Cite&gt;&lt;Author&gt;Grid&lt;/Author&gt;&lt;Year&gt;2013&lt;/Year&gt;&lt;RecNum&gt;101&lt;/RecNum&gt;&lt;DisplayText&gt;[70]&lt;/DisplayText&gt;&lt;record&gt;&lt;rec-number&gt;101&lt;/rec-number&gt;&lt;foreign-keys&gt;&lt;key app="EN" db-id="wat2z5xv39zx9lefev2vrzeifd9dzfzsx50x" timestamp="0"&gt;101&lt;/key&gt;&lt;/foreign-keys&gt;&lt;ref-type name="Journal Article"&gt;17&lt;/ref-type&gt;&lt;contributors&gt;&lt;authors&gt;&lt;author&gt;National Grid&lt;/author&gt;&lt;/authors&gt;&lt;/contributors&gt;&lt;titles&gt;&lt;title&gt;Dispatch Model&lt;/title&gt;&lt;/titles&gt;&lt;dates&gt;&lt;year&gt;2013&lt;/year&gt;&lt;/dates&gt;&lt;urls&gt;&lt;related-urls&gt;&lt;url&gt;http://www.nationalgrid.com/NR/rdonlyres/64797821-6BA2-4FFA-BF6E-B9871DE9B294/61491/DispatchmodeFinal.pdf&lt;/url&gt;&lt;/related-urls&gt;&lt;/urls&gt;&lt;/record&gt;&lt;/Cite&gt;&lt;/EndNote&gt;</w:instrText>
      </w:r>
      <w:r w:rsidR="00F900BD" w:rsidRPr="00ED6412">
        <w:rPr>
          <w:lang w:eastAsia="en-US"/>
        </w:rPr>
        <w:fldChar w:fldCharType="separate"/>
      </w:r>
      <w:r w:rsidR="000201C4">
        <w:rPr>
          <w:noProof/>
          <w:lang w:eastAsia="en-US"/>
        </w:rPr>
        <w:t>[</w:t>
      </w:r>
      <w:hyperlink w:anchor="_ENREF_70" w:tooltip="Grid, 2013 #101" w:history="1">
        <w:r w:rsidR="00213BF8">
          <w:rPr>
            <w:noProof/>
            <w:lang w:eastAsia="en-US"/>
          </w:rPr>
          <w:t>70</w:t>
        </w:r>
      </w:hyperlink>
      <w:r w:rsidR="000201C4">
        <w:rPr>
          <w:noProof/>
          <w:lang w:eastAsia="en-US"/>
        </w:rPr>
        <w:t>]</w:t>
      </w:r>
      <w:r w:rsidR="00F900BD" w:rsidRPr="00ED6412">
        <w:rPr>
          <w:lang w:eastAsia="en-US"/>
        </w:rPr>
        <w:fldChar w:fldCharType="end"/>
      </w:r>
      <w:r w:rsidRPr="00ED6412">
        <w:rPr>
          <w:lang w:eastAsia="en-US"/>
        </w:rPr>
        <w:t>, an</w:t>
      </w:r>
      <w:r w:rsidR="003318D5" w:rsidRPr="00ED6412">
        <w:rPr>
          <w:lang w:eastAsia="en-US"/>
        </w:rPr>
        <w:t xml:space="preserve">d the </w:t>
      </w:r>
      <w:r w:rsidRPr="00ED6412">
        <w:rPr>
          <w:lang w:eastAsia="en-US"/>
        </w:rPr>
        <w:t xml:space="preserve">other is </w:t>
      </w:r>
      <w:r w:rsidR="003318D5" w:rsidRPr="00ED6412">
        <w:rPr>
          <w:lang w:eastAsia="en-US"/>
        </w:rPr>
        <w:t xml:space="preserve">the </w:t>
      </w:r>
      <w:r w:rsidRPr="00ED6412">
        <w:rPr>
          <w:lang w:eastAsia="en-US"/>
        </w:rPr>
        <w:t xml:space="preserve">Dynamic Dispatch Model (DDM) by DECC </w:t>
      </w:r>
      <w:r w:rsidR="00F900BD" w:rsidRPr="00ED6412">
        <w:rPr>
          <w:lang w:eastAsia="en-US"/>
        </w:rPr>
        <w:fldChar w:fldCharType="begin"/>
      </w:r>
      <w:r w:rsidR="000201C4">
        <w:rPr>
          <w:lang w:eastAsia="en-US"/>
        </w:rPr>
        <w:instrText xml:space="preserve"> ADDIN EN.CITE &lt;EndNote&gt;&lt;Cite&gt;&lt;Author&gt;DECC&lt;/Author&gt;&lt;Year&gt;2012&lt;/Year&gt;&lt;RecNum&gt;102&lt;/RecNum&gt;&lt;DisplayText&gt;[71]&lt;/DisplayText&gt;&lt;record&gt;&lt;rec-number&gt;102&lt;/rec-number&gt;&lt;foreign-keys&gt;&lt;key app="EN" db-id="wat2z5xv39zx9lefev2vrzeifd9dzfzsx50x" timestamp="0"&gt;102&lt;/key&gt;&lt;/foreign-keys&gt;&lt;ref-type name="Journal Article"&gt;17&lt;/ref-type&gt;&lt;contributors&gt;&lt;authors&gt;&lt;author&gt;DECC&lt;/author&gt;&lt;/authors&gt;&lt;/contributors&gt;&lt;titles&gt;&lt;title&gt;DECC Dynamic Dispatch Model (DDM)&lt;/title&gt;&lt;/titles&gt;&lt;dates&gt;&lt;year&gt;2012&lt;/year&gt;&lt;/dates&gt;&lt;urls&gt;&lt;related-urls&gt;&lt;url&gt;https://www.gov.uk/government/uploads/system/uploads/attachment_data/file/65709/5425-decc-dynamic-dispatch-model-ddm.pdf&lt;/url&gt;&lt;/related-urls&gt;&lt;/urls&gt;&lt;/record&gt;&lt;/Cite&gt;&lt;/EndNote&gt;</w:instrText>
      </w:r>
      <w:r w:rsidR="00F900BD" w:rsidRPr="00ED6412">
        <w:rPr>
          <w:lang w:eastAsia="en-US"/>
        </w:rPr>
        <w:fldChar w:fldCharType="separate"/>
      </w:r>
      <w:r w:rsidR="000201C4">
        <w:rPr>
          <w:noProof/>
          <w:lang w:eastAsia="en-US"/>
        </w:rPr>
        <w:t>[</w:t>
      </w:r>
      <w:hyperlink w:anchor="_ENREF_71" w:tooltip="DECC, 2012 #102" w:history="1">
        <w:r w:rsidR="00213BF8">
          <w:rPr>
            <w:noProof/>
            <w:lang w:eastAsia="en-US"/>
          </w:rPr>
          <w:t>71</w:t>
        </w:r>
      </w:hyperlink>
      <w:r w:rsidR="000201C4">
        <w:rPr>
          <w:noProof/>
          <w:lang w:eastAsia="en-US"/>
        </w:rPr>
        <w:t>]</w:t>
      </w:r>
      <w:r w:rsidR="00F900BD" w:rsidRPr="00ED6412">
        <w:rPr>
          <w:lang w:eastAsia="en-US"/>
        </w:rPr>
        <w:fldChar w:fldCharType="end"/>
      </w:r>
      <w:r w:rsidRPr="00ED6412">
        <w:rPr>
          <w:lang w:eastAsia="en-US"/>
        </w:rPr>
        <w:t>.</w:t>
      </w:r>
      <w:r w:rsidR="00B1407A" w:rsidRPr="00ED6412">
        <w:rPr>
          <w:lang w:eastAsia="en-US"/>
        </w:rPr>
        <w:t xml:space="preserve"> </w:t>
      </w:r>
    </w:p>
    <w:p w14:paraId="00BE3805" w14:textId="695136DE" w:rsidR="00FB25EF" w:rsidRPr="00ED6412" w:rsidRDefault="00FB25EF" w:rsidP="008371B2">
      <w:pPr>
        <w:rPr>
          <w:lang w:eastAsia="en-US"/>
        </w:rPr>
      </w:pPr>
      <w:r w:rsidRPr="00ED6412">
        <w:rPr>
          <w:lang w:eastAsia="en-US"/>
        </w:rPr>
        <w:t xml:space="preserve">The Dispatch Model by </w:t>
      </w:r>
      <w:r w:rsidR="00E90C1C" w:rsidRPr="00ED6412">
        <w:rPr>
          <w:lang w:eastAsia="en-US"/>
        </w:rPr>
        <w:t xml:space="preserve">the </w:t>
      </w:r>
      <w:r w:rsidRPr="00ED6412">
        <w:rPr>
          <w:lang w:eastAsia="en-US"/>
        </w:rPr>
        <w:t xml:space="preserve">National Grid </w:t>
      </w:r>
      <w:r w:rsidR="00F900BD" w:rsidRPr="00ED6412">
        <w:rPr>
          <w:lang w:eastAsia="en-US"/>
        </w:rPr>
        <w:fldChar w:fldCharType="begin"/>
      </w:r>
      <w:r w:rsidR="000201C4">
        <w:rPr>
          <w:lang w:eastAsia="en-US"/>
        </w:rPr>
        <w:instrText xml:space="preserve"> ADDIN EN.CITE &lt;EndNote&gt;&lt;Cite&gt;&lt;Author&gt;Grid&lt;/Author&gt;&lt;Year&gt;2013&lt;/Year&gt;&lt;RecNum&gt;101&lt;/RecNum&gt;&lt;DisplayText&gt;[70]&lt;/DisplayText&gt;&lt;record&gt;&lt;rec-number&gt;101&lt;/rec-number&gt;&lt;foreign-keys&gt;&lt;key app="EN" db-id="wat2z5xv39zx9lefev2vrzeifd9dzfzsx50x" timestamp="0"&gt;101&lt;/key&gt;&lt;/foreign-keys&gt;&lt;ref-type name="Journal Article"&gt;17&lt;/ref-type&gt;&lt;contributors&gt;&lt;authors&gt;&lt;author&gt;National Grid&lt;/author&gt;&lt;/authors&gt;&lt;/contributors&gt;&lt;titles&gt;&lt;title&gt;Dispatch Model&lt;/title&gt;&lt;/titles&gt;&lt;dates&gt;&lt;year&gt;2013&lt;/year&gt;&lt;/dates&gt;&lt;urls&gt;&lt;related-urls&gt;&lt;url&gt;http://www.nationalgrid.com/NR/rdonlyres/64797821-6BA2-4FFA-BF6E-B9871DE9B294/61491/DispatchmodeFinal.pdf&lt;/url&gt;&lt;/related-urls&gt;&lt;/urls&gt;&lt;/record&gt;&lt;/Cite&gt;&lt;/EndNote&gt;</w:instrText>
      </w:r>
      <w:r w:rsidR="00F900BD" w:rsidRPr="00ED6412">
        <w:rPr>
          <w:lang w:eastAsia="en-US"/>
        </w:rPr>
        <w:fldChar w:fldCharType="separate"/>
      </w:r>
      <w:r w:rsidR="000201C4">
        <w:rPr>
          <w:noProof/>
          <w:lang w:eastAsia="en-US"/>
        </w:rPr>
        <w:t>[</w:t>
      </w:r>
      <w:hyperlink w:anchor="_ENREF_70" w:tooltip="Grid, 2013 #101" w:history="1">
        <w:r w:rsidR="00213BF8">
          <w:rPr>
            <w:noProof/>
            <w:lang w:eastAsia="en-US"/>
          </w:rPr>
          <w:t>70</w:t>
        </w:r>
      </w:hyperlink>
      <w:r w:rsidR="000201C4">
        <w:rPr>
          <w:noProof/>
          <w:lang w:eastAsia="en-US"/>
        </w:rPr>
        <w:t>]</w:t>
      </w:r>
      <w:r w:rsidR="00F900BD" w:rsidRPr="00ED6412">
        <w:rPr>
          <w:lang w:eastAsia="en-US"/>
        </w:rPr>
        <w:fldChar w:fldCharType="end"/>
      </w:r>
      <w:r w:rsidRPr="00ED6412">
        <w:rPr>
          <w:lang w:eastAsia="en-US"/>
        </w:rPr>
        <w:t xml:space="preserve"> was investigated </w:t>
      </w:r>
      <w:r w:rsidR="00543833" w:rsidRPr="00ED6412">
        <w:rPr>
          <w:lang w:eastAsia="en-US"/>
        </w:rPr>
        <w:t xml:space="preserve">in order </w:t>
      </w:r>
      <w:r w:rsidRPr="00ED6412">
        <w:rPr>
          <w:lang w:eastAsia="en-US"/>
        </w:rPr>
        <w:t>to minimize the generation costs of the UK electrical system</w:t>
      </w:r>
      <w:r w:rsidR="00543833" w:rsidRPr="00ED6412">
        <w:rPr>
          <w:lang w:eastAsia="en-US"/>
        </w:rPr>
        <w:t>s</w:t>
      </w:r>
      <w:r w:rsidRPr="00ED6412">
        <w:rPr>
          <w:lang w:eastAsia="en-US"/>
        </w:rPr>
        <w:t xml:space="preserve"> by taking </w:t>
      </w:r>
      <w:r w:rsidR="00543833" w:rsidRPr="00ED6412">
        <w:rPr>
          <w:lang w:eastAsia="en-US"/>
        </w:rPr>
        <w:t xml:space="preserve">into account </w:t>
      </w:r>
      <w:r w:rsidR="00866A03" w:rsidRPr="00ED6412">
        <w:rPr>
          <w:lang w:eastAsia="en-US"/>
        </w:rPr>
        <w:t xml:space="preserve">the </w:t>
      </w:r>
      <w:r w:rsidRPr="00ED6412">
        <w:rPr>
          <w:lang w:eastAsia="en-US"/>
        </w:rPr>
        <w:t xml:space="preserve">electricity transmission and generation mix within the Gone Green and Slow </w:t>
      </w:r>
      <w:r w:rsidRPr="00ED6412">
        <w:rPr>
          <w:lang w:eastAsia="en-US"/>
        </w:rPr>
        <w:lastRenderedPageBreak/>
        <w:t xml:space="preserve">Progression scenarios </w:t>
      </w:r>
      <w:r w:rsidRPr="00ED6412">
        <w:rPr>
          <w:lang w:eastAsia="en-US"/>
        </w:rPr>
        <w:fldChar w:fldCharType="begin"/>
      </w:r>
      <w:r w:rsidR="000201C4">
        <w:rPr>
          <w:lang w:eastAsia="en-US"/>
        </w:rPr>
        <w:instrText xml:space="preserve"> ADDIN EN.CITE &lt;EndNote&gt;&lt;Cite&gt;&lt;Author&gt;Grid&lt;/Author&gt;&lt;Year&gt;2016&lt;/Year&gt;&lt;RecNum&gt;350&lt;/RecNum&gt;&lt;DisplayText&gt;[72]&lt;/DisplayText&gt;&lt;record&gt;&lt;rec-number&gt;350&lt;/rec-number&gt;&lt;foreign-keys&gt;&lt;key app="EN" db-id="wat2z5xv39zx9lefev2vrzeifd9dzfzsx50x" timestamp="0"&gt;350&lt;/key&gt;&lt;/foreign-keys&gt;&lt;ref-type name="Journal Article"&gt;17&lt;/ref-type&gt;&lt;contributors&gt;&lt;authors&gt;&lt;author&gt;National Grid&lt;/author&gt;&lt;/authors&gt;&lt;/contributors&gt;&lt;titles&gt;&lt;title&gt;Future Energy Scenarios&lt;/title&gt;&lt;/titles&gt;&lt;dates&gt;&lt;year&gt;2016&lt;/year&gt;&lt;/dates&gt;&lt;urls&gt;&lt;related-urls&gt;&lt;url&gt;http://media.nationalgrid.com/media/1304/fes-2016-interactive.pdf&lt;/url&gt;&lt;/related-urls&gt;&lt;/urls&gt;&lt;/record&gt;&lt;/Cite&gt;&lt;/EndNote&gt;</w:instrText>
      </w:r>
      <w:r w:rsidRPr="00ED6412">
        <w:rPr>
          <w:lang w:eastAsia="en-US"/>
        </w:rPr>
        <w:fldChar w:fldCharType="separate"/>
      </w:r>
      <w:r w:rsidR="000201C4">
        <w:rPr>
          <w:noProof/>
          <w:lang w:eastAsia="en-US"/>
        </w:rPr>
        <w:t>[</w:t>
      </w:r>
      <w:hyperlink w:anchor="_ENREF_72" w:tooltip="Grid, 2016 #350" w:history="1">
        <w:r w:rsidR="00213BF8">
          <w:rPr>
            <w:noProof/>
            <w:lang w:eastAsia="en-US"/>
          </w:rPr>
          <w:t>72</w:t>
        </w:r>
      </w:hyperlink>
      <w:r w:rsidR="000201C4">
        <w:rPr>
          <w:noProof/>
          <w:lang w:eastAsia="en-US"/>
        </w:rPr>
        <w:t>]</w:t>
      </w:r>
      <w:r w:rsidRPr="00ED6412">
        <w:rPr>
          <w:lang w:eastAsia="en-US"/>
        </w:rPr>
        <w:fldChar w:fldCharType="end"/>
      </w:r>
      <w:r w:rsidRPr="00ED6412">
        <w:rPr>
          <w:lang w:eastAsia="en-US"/>
        </w:rPr>
        <w:t xml:space="preserve">. </w:t>
      </w:r>
      <w:r w:rsidR="00016F31" w:rsidRPr="00ED6412">
        <w:rPr>
          <w:lang w:eastAsia="en-US"/>
        </w:rPr>
        <w:t>In addition, t</w:t>
      </w:r>
      <w:r w:rsidRPr="00ED6412">
        <w:rPr>
          <w:lang w:eastAsia="en-US"/>
        </w:rPr>
        <w:t>h</w:t>
      </w:r>
      <w:r w:rsidR="00016F31" w:rsidRPr="00ED6412">
        <w:rPr>
          <w:lang w:eastAsia="en-US"/>
        </w:rPr>
        <w:t>is</w:t>
      </w:r>
      <w:r w:rsidRPr="00ED6412">
        <w:rPr>
          <w:lang w:eastAsia="en-US"/>
        </w:rPr>
        <w:t xml:space="preserve"> model g</w:t>
      </w:r>
      <w:r w:rsidR="00866A03" w:rsidRPr="00ED6412">
        <w:rPr>
          <w:lang w:eastAsia="en-US"/>
        </w:rPr>
        <w:t>ives</w:t>
      </w:r>
      <w:r w:rsidRPr="00ED6412">
        <w:rPr>
          <w:lang w:eastAsia="en-US"/>
        </w:rPr>
        <w:t xml:space="preserve"> a</w:t>
      </w:r>
      <w:r w:rsidR="001060DC" w:rsidRPr="00ED6412">
        <w:rPr>
          <w:lang w:eastAsia="en-US"/>
        </w:rPr>
        <w:t>n</w:t>
      </w:r>
      <w:r w:rsidRPr="00ED6412">
        <w:rPr>
          <w:lang w:eastAsia="en-US"/>
        </w:rPr>
        <w:t xml:space="preserve"> hourly solution of a one-year horizon using linear programing.  </w:t>
      </w:r>
    </w:p>
    <w:p w14:paraId="391AB125" w14:textId="799B6A3A" w:rsidR="008371B2" w:rsidRPr="00ED6412" w:rsidRDefault="001060DC" w:rsidP="008371B2">
      <w:pPr>
        <w:rPr>
          <w:lang w:eastAsia="en-US"/>
        </w:rPr>
      </w:pPr>
      <w:r w:rsidRPr="00ED6412">
        <w:rPr>
          <w:lang w:eastAsia="en-US"/>
        </w:rPr>
        <w:t xml:space="preserve">The DDM by DECC </w:t>
      </w:r>
      <w:r w:rsidR="00F900BD" w:rsidRPr="00ED6412">
        <w:rPr>
          <w:lang w:eastAsia="en-US"/>
        </w:rPr>
        <w:fldChar w:fldCharType="begin"/>
      </w:r>
      <w:r w:rsidR="000201C4">
        <w:rPr>
          <w:lang w:eastAsia="en-US"/>
        </w:rPr>
        <w:instrText xml:space="preserve"> ADDIN EN.CITE &lt;EndNote&gt;&lt;Cite&gt;&lt;Author&gt;DECC&lt;/Author&gt;&lt;Year&gt;2012&lt;/Year&gt;&lt;RecNum&gt;102&lt;/RecNum&gt;&lt;DisplayText&gt;[71]&lt;/DisplayText&gt;&lt;record&gt;&lt;rec-number&gt;102&lt;/rec-number&gt;&lt;foreign-keys&gt;&lt;key app="EN" db-id="wat2z5xv39zx9lefev2vrzeifd9dzfzsx50x" timestamp="0"&gt;102&lt;/key&gt;&lt;/foreign-keys&gt;&lt;ref-type name="Journal Article"&gt;17&lt;/ref-type&gt;&lt;contributors&gt;&lt;authors&gt;&lt;author&gt;DECC&lt;/author&gt;&lt;/authors&gt;&lt;/contributors&gt;&lt;titles&gt;&lt;title&gt;DECC Dynamic Dispatch Model (DDM)&lt;/title&gt;&lt;/titles&gt;&lt;dates&gt;&lt;year&gt;2012&lt;/year&gt;&lt;/dates&gt;&lt;urls&gt;&lt;related-urls&gt;&lt;url&gt;https://www.gov.uk/government/uploads/system/uploads/attachment_data/file/65709/5425-decc-dynamic-dispatch-model-ddm.pdf&lt;/url&gt;&lt;/related-urls&gt;&lt;/urls&gt;&lt;/record&gt;&lt;/Cite&gt;&lt;/EndNote&gt;</w:instrText>
      </w:r>
      <w:r w:rsidR="00F900BD" w:rsidRPr="00ED6412">
        <w:rPr>
          <w:lang w:eastAsia="en-US"/>
        </w:rPr>
        <w:fldChar w:fldCharType="separate"/>
      </w:r>
      <w:r w:rsidR="000201C4">
        <w:rPr>
          <w:noProof/>
          <w:lang w:eastAsia="en-US"/>
        </w:rPr>
        <w:t>[</w:t>
      </w:r>
      <w:hyperlink w:anchor="_ENREF_71" w:tooltip="DECC, 2012 #102" w:history="1">
        <w:r w:rsidR="00213BF8">
          <w:rPr>
            <w:noProof/>
            <w:lang w:eastAsia="en-US"/>
          </w:rPr>
          <w:t>71</w:t>
        </w:r>
      </w:hyperlink>
      <w:r w:rsidR="000201C4">
        <w:rPr>
          <w:noProof/>
          <w:lang w:eastAsia="en-US"/>
        </w:rPr>
        <w:t>]</w:t>
      </w:r>
      <w:r w:rsidR="00F900BD" w:rsidRPr="00ED6412">
        <w:rPr>
          <w:lang w:eastAsia="en-US"/>
        </w:rPr>
        <w:fldChar w:fldCharType="end"/>
      </w:r>
      <w:r w:rsidR="00543833" w:rsidRPr="00ED6412">
        <w:rPr>
          <w:lang w:eastAsia="en-US"/>
        </w:rPr>
        <w:t xml:space="preserve"> is</w:t>
      </w:r>
      <w:r w:rsidRPr="00ED6412">
        <w:rPr>
          <w:lang w:eastAsia="en-US"/>
        </w:rPr>
        <w:t xml:space="preserve"> </w:t>
      </w:r>
      <w:r w:rsidR="00565D4A" w:rsidRPr="00ED6412">
        <w:rPr>
          <w:lang w:eastAsia="en-US"/>
        </w:rPr>
        <w:t>a</w:t>
      </w:r>
      <w:r w:rsidR="00F806A8" w:rsidRPr="00ED6412">
        <w:rPr>
          <w:lang w:eastAsia="en-US"/>
        </w:rPr>
        <w:t xml:space="preserve"> model that mixe</w:t>
      </w:r>
      <w:r w:rsidR="002D36DA" w:rsidRPr="00ED6412">
        <w:rPr>
          <w:lang w:eastAsia="en-US"/>
        </w:rPr>
        <w:t>s</w:t>
      </w:r>
      <w:r w:rsidR="00F806A8" w:rsidRPr="00ED6412">
        <w:rPr>
          <w:lang w:eastAsia="en-US"/>
        </w:rPr>
        <w:t xml:space="preserve"> with </w:t>
      </w:r>
      <w:r w:rsidRPr="00ED6412">
        <w:rPr>
          <w:lang w:eastAsia="en-US"/>
        </w:rPr>
        <w:t xml:space="preserve">the </w:t>
      </w:r>
      <w:r w:rsidR="00016F31" w:rsidRPr="00ED6412">
        <w:rPr>
          <w:lang w:eastAsia="en-US"/>
        </w:rPr>
        <w:t xml:space="preserve">dispatch, </w:t>
      </w:r>
      <w:r w:rsidR="00F806A8" w:rsidRPr="00ED6412">
        <w:rPr>
          <w:lang w:eastAsia="en-US"/>
        </w:rPr>
        <w:t>investment and electricity market models.</w:t>
      </w:r>
      <w:r w:rsidRPr="00ED6412">
        <w:rPr>
          <w:lang w:eastAsia="en-US"/>
        </w:rPr>
        <w:t xml:space="preserve"> It </w:t>
      </w:r>
      <w:r w:rsidR="00565D4A" w:rsidRPr="00ED6412">
        <w:rPr>
          <w:lang w:eastAsia="en-US"/>
        </w:rPr>
        <w:t>t</w:t>
      </w:r>
      <w:r w:rsidR="002D36DA" w:rsidRPr="00ED6412">
        <w:rPr>
          <w:lang w:eastAsia="en-US"/>
        </w:rPr>
        <w:t>a</w:t>
      </w:r>
      <w:r w:rsidR="00565D4A" w:rsidRPr="00ED6412">
        <w:rPr>
          <w:lang w:eastAsia="en-US"/>
        </w:rPr>
        <w:t>k</w:t>
      </w:r>
      <w:r w:rsidR="002D36DA" w:rsidRPr="00ED6412">
        <w:rPr>
          <w:lang w:eastAsia="en-US"/>
        </w:rPr>
        <w:t>es</w:t>
      </w:r>
      <w:r w:rsidRPr="00ED6412">
        <w:rPr>
          <w:lang w:eastAsia="en-US"/>
        </w:rPr>
        <w:t xml:space="preserve"> into account the </w:t>
      </w:r>
      <w:r w:rsidR="00016F31" w:rsidRPr="00ED6412">
        <w:rPr>
          <w:lang w:eastAsia="en-US"/>
        </w:rPr>
        <w:t xml:space="preserve">dispatch module, </w:t>
      </w:r>
      <w:r w:rsidR="00565D4A" w:rsidRPr="00ED6412">
        <w:rPr>
          <w:lang w:eastAsia="en-US"/>
        </w:rPr>
        <w:t>investment de</w:t>
      </w:r>
      <w:r w:rsidR="00016F31" w:rsidRPr="00ED6412">
        <w:rPr>
          <w:lang w:eastAsia="en-US"/>
        </w:rPr>
        <w:t xml:space="preserve">cisions and the new plant module in the dispatch. </w:t>
      </w:r>
      <w:r w:rsidR="00866A03" w:rsidRPr="00ED6412">
        <w:rPr>
          <w:lang w:eastAsia="en-US"/>
        </w:rPr>
        <w:t>The DDM model aim</w:t>
      </w:r>
      <w:r w:rsidR="004554FB" w:rsidRPr="00ED6412">
        <w:rPr>
          <w:lang w:eastAsia="en-US"/>
        </w:rPr>
        <w:t>s</w:t>
      </w:r>
      <w:r w:rsidR="00A8219C" w:rsidRPr="00ED6412">
        <w:rPr>
          <w:lang w:eastAsia="en-US"/>
        </w:rPr>
        <w:t xml:space="preserve"> to analys</w:t>
      </w:r>
      <w:r w:rsidR="006B14FA" w:rsidRPr="00ED6412">
        <w:rPr>
          <w:lang w:eastAsia="en-US"/>
        </w:rPr>
        <w:t>e</w:t>
      </w:r>
      <w:r w:rsidR="00A8219C" w:rsidRPr="00ED6412">
        <w:rPr>
          <w:lang w:eastAsia="en-US"/>
        </w:rPr>
        <w:t xml:space="preserve"> the electricity dispatch and the investment decisions in the GB power generation market from 2010 to 2050.</w:t>
      </w:r>
      <w:r w:rsidR="008032F7" w:rsidRPr="00ED6412">
        <w:rPr>
          <w:lang w:eastAsia="en-US"/>
        </w:rPr>
        <w:t xml:space="preserve"> </w:t>
      </w:r>
      <w:r w:rsidR="00A8219C" w:rsidRPr="00ED6412">
        <w:rPr>
          <w:lang w:eastAsia="en-US"/>
        </w:rPr>
        <w:t xml:space="preserve"> Further, t</w:t>
      </w:r>
      <w:r w:rsidR="00016F31" w:rsidRPr="00ED6412">
        <w:rPr>
          <w:lang w:eastAsia="en-US"/>
        </w:rPr>
        <w:t>his model g</w:t>
      </w:r>
      <w:r w:rsidR="004554FB" w:rsidRPr="00ED6412">
        <w:rPr>
          <w:lang w:eastAsia="en-US"/>
        </w:rPr>
        <w:t>i</w:t>
      </w:r>
      <w:r w:rsidR="004B7E8D" w:rsidRPr="00ED6412">
        <w:rPr>
          <w:lang w:eastAsia="en-US"/>
        </w:rPr>
        <w:t>ve</w:t>
      </w:r>
      <w:r w:rsidR="004554FB" w:rsidRPr="00ED6412">
        <w:rPr>
          <w:lang w:eastAsia="en-US"/>
        </w:rPr>
        <w:t>s</w:t>
      </w:r>
      <w:r w:rsidR="00016F31" w:rsidRPr="00ED6412">
        <w:rPr>
          <w:lang w:eastAsia="en-US"/>
        </w:rPr>
        <w:t xml:space="preserve"> a half-hourly solution of a day horizon</w:t>
      </w:r>
      <w:r w:rsidR="00A8219C" w:rsidRPr="00ED6412">
        <w:rPr>
          <w:lang w:eastAsia="en-US"/>
        </w:rPr>
        <w:t xml:space="preserve">. </w:t>
      </w:r>
    </w:p>
    <w:p w14:paraId="4F0B6808" w14:textId="1FBE0C74" w:rsidR="008032F7" w:rsidRPr="00ED6412" w:rsidRDefault="008032F7" w:rsidP="004554FB">
      <w:pPr>
        <w:rPr>
          <w:lang w:eastAsia="en-US"/>
        </w:rPr>
      </w:pPr>
      <w:r w:rsidRPr="00ED6412">
        <w:rPr>
          <w:lang w:eastAsia="en-US"/>
        </w:rPr>
        <w:t xml:space="preserve">As these two models </w:t>
      </w:r>
      <w:r w:rsidR="004554FB" w:rsidRPr="00ED6412">
        <w:rPr>
          <w:lang w:eastAsia="en-US"/>
        </w:rPr>
        <w:t>are</w:t>
      </w:r>
      <w:r w:rsidRPr="00ED6412">
        <w:rPr>
          <w:lang w:eastAsia="en-US"/>
        </w:rPr>
        <w:t xml:space="preserve"> national level modelling, the generations and their capacities were modelled at the </w:t>
      </w:r>
      <w:r w:rsidR="006B14FA" w:rsidRPr="00ED6412">
        <w:rPr>
          <w:lang w:eastAsia="en-US"/>
        </w:rPr>
        <w:t xml:space="preserve">national </w:t>
      </w:r>
      <w:r w:rsidRPr="00ED6412">
        <w:rPr>
          <w:lang w:eastAsia="en-US"/>
        </w:rPr>
        <w:t>fuel type level and consider the short run marginal cost (SRMC)</w:t>
      </w:r>
      <w:r w:rsidR="004554FB" w:rsidRPr="00ED6412">
        <w:rPr>
          <w:lang w:eastAsia="en-US"/>
        </w:rPr>
        <w:t xml:space="preserve"> </w:t>
      </w:r>
      <w:r w:rsidR="00E54DE3" w:rsidRPr="00ED6412">
        <w:rPr>
          <w:lang w:eastAsia="en-US"/>
        </w:rPr>
        <w:fldChar w:fldCharType="begin"/>
      </w:r>
      <w:r w:rsidR="000201C4">
        <w:rPr>
          <w:lang w:eastAsia="en-US"/>
        </w:rPr>
        <w:instrText xml:space="preserve"> ADDIN EN.CITE &lt;EndNote&gt;&lt;Cite&gt;&lt;Author&gt;Authority&lt;/Author&gt;&lt;Year&gt;2008&lt;/Year&gt;&lt;RecNum&gt;530&lt;/RecNum&gt;&lt;DisplayText&gt;[73]&lt;/DisplayText&gt;&lt;record&gt;&lt;rec-number&gt;530&lt;/rec-number&gt;&lt;foreign-keys&gt;&lt;key app="EN" db-id="wat2z5xv39zx9lefev2vrzeifd9dzfzsx50x" timestamp="0"&gt;530&lt;/key&gt;&lt;/foreign-keys&gt;&lt;ref-type name="Journal Article"&gt;17&lt;/ref-type&gt;&lt;contributors&gt;&lt;authors&gt;&lt;author&gt;Economic Regulation Authority&lt;/author&gt;&lt;/authors&gt;&lt;/contributors&gt;&lt;titles&gt;&lt;title&gt;Short Run Marginal Cost Discussion Paper &lt;/title&gt;&lt;/titles&gt;&lt;dates&gt;&lt;year&gt;2008&lt;/year&gt;&lt;/dates&gt;&lt;urls&gt;&lt;/urls&gt;&lt;/record&gt;&lt;/Cite&gt;&lt;/EndNote&gt;</w:instrText>
      </w:r>
      <w:r w:rsidR="00E54DE3" w:rsidRPr="00ED6412">
        <w:rPr>
          <w:lang w:eastAsia="en-US"/>
        </w:rPr>
        <w:fldChar w:fldCharType="separate"/>
      </w:r>
      <w:r w:rsidR="000201C4">
        <w:rPr>
          <w:noProof/>
          <w:lang w:eastAsia="en-US"/>
        </w:rPr>
        <w:t>[</w:t>
      </w:r>
      <w:hyperlink w:anchor="_ENREF_73" w:tooltip="Authority, 2008 #530" w:history="1">
        <w:r w:rsidR="00213BF8">
          <w:rPr>
            <w:noProof/>
            <w:lang w:eastAsia="en-US"/>
          </w:rPr>
          <w:t>73</w:t>
        </w:r>
      </w:hyperlink>
      <w:r w:rsidR="000201C4">
        <w:rPr>
          <w:noProof/>
          <w:lang w:eastAsia="en-US"/>
        </w:rPr>
        <w:t>]</w:t>
      </w:r>
      <w:r w:rsidR="00E54DE3" w:rsidRPr="00ED6412">
        <w:rPr>
          <w:lang w:eastAsia="en-US"/>
        </w:rPr>
        <w:fldChar w:fldCharType="end"/>
      </w:r>
      <w:r w:rsidR="004554FB" w:rsidRPr="00ED6412">
        <w:rPr>
          <w:lang w:eastAsia="en-US"/>
        </w:rPr>
        <w:t>,</w:t>
      </w:r>
      <w:r w:rsidRPr="00ED6412">
        <w:rPr>
          <w:lang w:eastAsia="en-US"/>
        </w:rPr>
        <w:t xml:space="preserve"> for the power plants. Moreover, they </w:t>
      </w:r>
      <w:r w:rsidR="00F15351" w:rsidRPr="00ED6412">
        <w:rPr>
          <w:lang w:eastAsia="en-US"/>
        </w:rPr>
        <w:t>do not take into account the</w:t>
      </w:r>
      <w:r w:rsidRPr="00ED6412">
        <w:rPr>
          <w:lang w:eastAsia="en-US"/>
        </w:rPr>
        <w:t xml:space="preserve"> unit commitment and power system model </w:t>
      </w:r>
      <w:r w:rsidR="00F900BD" w:rsidRPr="00ED6412">
        <w:rPr>
          <w:lang w:eastAsia="en-US"/>
        </w:rPr>
        <w:fldChar w:fldCharType="begin"/>
      </w:r>
      <w:r w:rsidR="000201C4">
        <w:rPr>
          <w:lang w:eastAsia="en-US"/>
        </w:rPr>
        <w:instrText xml:space="preserve"> ADDIN EN.CITE &lt;EndNote&gt;&lt;Cite&gt;&lt;Author&gt;Grid&lt;/Author&gt;&lt;Year&gt;2013&lt;/Year&gt;&lt;RecNum&gt;101&lt;/RecNum&gt;&lt;DisplayText&gt;[70, 71]&lt;/DisplayText&gt;&lt;record&gt;&lt;rec-number&gt;101&lt;/rec-number&gt;&lt;foreign-keys&gt;&lt;key app="EN" db-id="wat2z5xv39zx9lefev2vrzeifd9dzfzsx50x" timestamp="0"&gt;101&lt;/key&gt;&lt;/foreign-keys&gt;&lt;ref-type name="Journal Article"&gt;17&lt;/ref-type&gt;&lt;contributors&gt;&lt;authors&gt;&lt;author&gt;National Grid&lt;/author&gt;&lt;/authors&gt;&lt;/contributors&gt;&lt;titles&gt;&lt;title&gt;Dispatch Model&lt;/title&gt;&lt;/titles&gt;&lt;dates&gt;&lt;year&gt;2013&lt;/year&gt;&lt;/dates&gt;&lt;urls&gt;&lt;related-urls&gt;&lt;url&gt;http://www.nationalgrid.com/NR/rdonlyres/64797821-6BA2-4FFA-BF6E-B9871DE9B294/61491/DispatchmodeFinal.pdf&lt;/url&gt;&lt;/related-urls&gt;&lt;/urls&gt;&lt;/record&gt;&lt;/Cite&gt;&lt;Cite&gt;&lt;Author&gt;DECC&lt;/Author&gt;&lt;Year&gt;2012&lt;/Year&gt;&lt;RecNum&gt;102&lt;/RecNum&gt;&lt;record&gt;&lt;rec-number&gt;102&lt;/rec-number&gt;&lt;foreign-keys&gt;&lt;key app="EN" db-id="wat2z5xv39zx9lefev2vrzeifd9dzfzsx50x" timestamp="0"&gt;102&lt;/key&gt;&lt;/foreign-keys&gt;&lt;ref-type name="Journal Article"&gt;17&lt;/ref-type&gt;&lt;contributors&gt;&lt;authors&gt;&lt;author&gt;DECC&lt;/author&gt;&lt;/authors&gt;&lt;/contributors&gt;&lt;titles&gt;&lt;title&gt;DECC Dynamic Dispatch Model (DDM)&lt;/title&gt;&lt;/titles&gt;&lt;dates&gt;&lt;year&gt;2012&lt;/year&gt;&lt;/dates&gt;&lt;urls&gt;&lt;related-urls&gt;&lt;url&gt;https://www.gov.uk/government/uploads/system/uploads/attachment_data/file/65709/5425-decc-dynamic-dispatch-model-ddm.pdf&lt;/url&gt;&lt;/related-urls&gt;&lt;/urls&gt;&lt;/record&gt;&lt;/Cite&gt;&lt;/EndNote&gt;</w:instrText>
      </w:r>
      <w:r w:rsidR="00F900BD" w:rsidRPr="00ED6412">
        <w:rPr>
          <w:lang w:eastAsia="en-US"/>
        </w:rPr>
        <w:fldChar w:fldCharType="separate"/>
      </w:r>
      <w:r w:rsidR="000201C4">
        <w:rPr>
          <w:noProof/>
          <w:lang w:eastAsia="en-US"/>
        </w:rPr>
        <w:t>[</w:t>
      </w:r>
      <w:hyperlink w:anchor="_ENREF_70" w:tooltip="Grid, 2013 #101" w:history="1">
        <w:r w:rsidR="00213BF8">
          <w:rPr>
            <w:noProof/>
            <w:lang w:eastAsia="en-US"/>
          </w:rPr>
          <w:t>70</w:t>
        </w:r>
      </w:hyperlink>
      <w:r w:rsidR="000201C4">
        <w:rPr>
          <w:noProof/>
          <w:lang w:eastAsia="en-US"/>
        </w:rPr>
        <w:t xml:space="preserve">, </w:t>
      </w:r>
      <w:hyperlink w:anchor="_ENREF_71" w:tooltip="DECC, 2012 #102" w:history="1">
        <w:r w:rsidR="00213BF8">
          <w:rPr>
            <w:noProof/>
            <w:lang w:eastAsia="en-US"/>
          </w:rPr>
          <w:t>71</w:t>
        </w:r>
      </w:hyperlink>
      <w:r w:rsidR="000201C4">
        <w:rPr>
          <w:noProof/>
          <w:lang w:eastAsia="en-US"/>
        </w:rPr>
        <w:t>]</w:t>
      </w:r>
      <w:r w:rsidR="00F900BD" w:rsidRPr="00ED6412">
        <w:rPr>
          <w:lang w:eastAsia="en-US"/>
        </w:rPr>
        <w:fldChar w:fldCharType="end"/>
      </w:r>
      <w:r w:rsidRPr="00ED6412">
        <w:rPr>
          <w:lang w:eastAsia="en-US"/>
        </w:rPr>
        <w:t>.</w:t>
      </w:r>
    </w:p>
    <w:p w14:paraId="19EE84D9" w14:textId="254556A0" w:rsidR="008F208F" w:rsidRPr="00ED6412" w:rsidRDefault="008F208F" w:rsidP="008F208F">
      <w:pPr>
        <w:pStyle w:val="Heading2"/>
        <w:rPr>
          <w:color w:val="auto"/>
        </w:rPr>
      </w:pPr>
      <w:bookmarkStart w:id="56" w:name="_Toc523347729"/>
      <w:r w:rsidRPr="00ED6412">
        <w:rPr>
          <w:color w:val="auto"/>
        </w:rPr>
        <w:t>Overview of economic dispatch</w:t>
      </w:r>
      <w:bookmarkEnd w:id="56"/>
    </w:p>
    <w:p w14:paraId="0CE69A16" w14:textId="79B23186" w:rsidR="00E55760" w:rsidRPr="00ED6412" w:rsidRDefault="00785E55" w:rsidP="00785E55">
      <w:r w:rsidRPr="00ED6412">
        <w:t xml:space="preserve">In general, </w:t>
      </w:r>
      <w:r w:rsidR="002F6BF7" w:rsidRPr="00ED6412">
        <w:t xml:space="preserve">the </w:t>
      </w:r>
      <w:r w:rsidRPr="00ED6412">
        <w:t xml:space="preserve">optimal dispatch </w:t>
      </w:r>
      <w:r w:rsidR="008F0897" w:rsidRPr="00ED6412">
        <w:t xml:space="preserve">model </w:t>
      </w:r>
      <w:r w:rsidRPr="00ED6412">
        <w:t xml:space="preserve">of generation, also called </w:t>
      </w:r>
      <w:r w:rsidR="002F6BF7" w:rsidRPr="00ED6412">
        <w:t xml:space="preserve">the </w:t>
      </w:r>
      <w:r w:rsidRPr="00ED6412">
        <w:t>economic dispatch</w:t>
      </w:r>
      <w:r w:rsidR="00C55A7F" w:rsidRPr="00ED6412">
        <w:t xml:space="preserve"> (ED)</w:t>
      </w:r>
      <w:r w:rsidRPr="00ED6412">
        <w:t xml:space="preserve"> of generation, is a method to balance the demand and supply in energy with minimum fuel costs by employing optimization procedures. Due to the fuel costs of </w:t>
      </w:r>
      <w:r w:rsidR="002F6BF7" w:rsidRPr="00ED6412">
        <w:t xml:space="preserve">the </w:t>
      </w:r>
      <w:r w:rsidRPr="00ED6412">
        <w:t xml:space="preserve">different generators being different, the generation of different resources will vary </w:t>
      </w:r>
      <w:r w:rsidR="009C4980" w:rsidRPr="00ED6412">
        <w:fldChar w:fldCharType="begin"/>
      </w:r>
      <w:r w:rsidR="000201C4">
        <w:instrText xml:space="preserve"> ADDIN EN.CITE &lt;EndNote&gt;&lt;Cite&gt;&lt;Author&gt;Kirschen&lt;/Author&gt;&lt;Year&gt;2004&lt;/Year&gt;&lt;RecNum&gt;100&lt;/RecNum&gt;&lt;DisplayText&gt;[65]&lt;/DisplayText&gt;&lt;record&gt;&lt;rec-number&gt;100&lt;/rec-number&gt;&lt;foreign-keys&gt;&lt;key app="EN" db-id="wat2z5xv39zx9lefev2vrzeifd9dzfzsx50x" timestamp="0"&gt;100&lt;/key&gt;&lt;/foreign-keys&gt;&lt;ref-type name="Journal Article"&gt;17&lt;/ref-type&gt;&lt;contributors&gt;&lt;authors&gt;&lt;author&gt;Daniel Kirschen&lt;/author&gt;&lt;/authors&gt;&lt;/contributors&gt;&lt;titles&gt;&lt;title&gt;Economic Dispatch and Introduction to Optimisation&lt;/title&gt;&lt;secondary-title&gt;The University of Manchester&lt;/secondary-title&gt;&lt;/titles&gt;&lt;dates&gt;&lt;year&gt;2004&lt;/year&gt;&lt;/dates&gt;&lt;urls&gt;&lt;related-urls&gt;&lt;url&gt;http://electrical.csu.edu.tw/Material/EE4Y/EE458563.pdf&lt;/url&gt;&lt;/related-urls&gt;&lt;/urls&gt;&lt;/record&gt;&lt;/Cite&gt;&lt;/EndNote&gt;</w:instrText>
      </w:r>
      <w:r w:rsidR="009C4980" w:rsidRPr="00ED6412">
        <w:fldChar w:fldCharType="separate"/>
      </w:r>
      <w:r w:rsidR="000201C4">
        <w:rPr>
          <w:noProof/>
        </w:rPr>
        <w:t>[</w:t>
      </w:r>
      <w:hyperlink w:anchor="_ENREF_65" w:tooltip="Kirschen, 2004 #100" w:history="1">
        <w:r w:rsidR="00213BF8">
          <w:rPr>
            <w:noProof/>
          </w:rPr>
          <w:t>65</w:t>
        </w:r>
      </w:hyperlink>
      <w:r w:rsidR="000201C4">
        <w:rPr>
          <w:noProof/>
        </w:rPr>
        <w:t>]</w:t>
      </w:r>
      <w:r w:rsidR="009C4980" w:rsidRPr="00ED6412">
        <w:fldChar w:fldCharType="end"/>
      </w:r>
      <w:r w:rsidR="004F303B" w:rsidRPr="00ED6412">
        <w:t>.</w:t>
      </w:r>
      <w:r w:rsidRPr="00ED6412">
        <w:t xml:space="preserve"> </w:t>
      </w:r>
    </w:p>
    <w:p w14:paraId="6BEC68C2" w14:textId="43EC9745" w:rsidR="00EC369A" w:rsidRPr="00ED6412" w:rsidRDefault="005011EE" w:rsidP="001E3750">
      <w:pPr>
        <w:pStyle w:val="Heading3"/>
      </w:pPr>
      <w:bookmarkStart w:id="57" w:name="_Toc523347730"/>
      <w:r w:rsidRPr="00ED6412">
        <w:lastRenderedPageBreak/>
        <w:t>E</w:t>
      </w:r>
      <w:r w:rsidR="00EC369A" w:rsidRPr="00ED6412">
        <w:t>conomic dispatch</w:t>
      </w:r>
      <w:bookmarkEnd w:id="57"/>
    </w:p>
    <w:p w14:paraId="3D7116F2" w14:textId="4CE56B14" w:rsidR="005E7B1F" w:rsidRPr="00ED6412" w:rsidRDefault="004079FF" w:rsidP="005E7B1F">
      <w:r w:rsidRPr="00ED6412">
        <w:t xml:space="preserve">In order to balance </w:t>
      </w:r>
      <w:r w:rsidR="002F6BF7" w:rsidRPr="00ED6412">
        <w:t xml:space="preserve">the </w:t>
      </w:r>
      <w:r w:rsidRPr="00ED6412">
        <w:t>fuel and emission cost</w:t>
      </w:r>
      <w:r w:rsidR="002F6BF7" w:rsidRPr="00ED6412">
        <w:t>s</w:t>
      </w:r>
      <w:r w:rsidRPr="00ED6412">
        <w:t>,</w:t>
      </w:r>
      <w:r w:rsidR="002F6BF7" w:rsidRPr="00ED6412">
        <w:t xml:space="preserve"> an</w:t>
      </w:r>
      <w:r w:rsidRPr="00ED6412">
        <w:t xml:space="preserve"> improved dispatch in the electricity grid is proposed. Initially, </w:t>
      </w:r>
      <w:r w:rsidR="00866A03" w:rsidRPr="00ED6412">
        <w:t>this</w:t>
      </w:r>
      <w:r w:rsidRPr="00ED6412">
        <w:t xml:space="preserve"> consider</w:t>
      </w:r>
      <w:r w:rsidR="00866A03" w:rsidRPr="00ED6412">
        <w:t>s</w:t>
      </w:r>
      <w:r w:rsidRPr="00ED6412">
        <w:t xml:space="preserve"> the electricity grid balance in economic terms, </w:t>
      </w:r>
      <w:r w:rsidR="00866A03" w:rsidRPr="00ED6412">
        <w:t xml:space="preserve">and </w:t>
      </w:r>
      <w:r w:rsidRPr="00ED6412">
        <w:t xml:space="preserve">the economic dispatch (ED) is introduced. The ED of thermal power generating units </w:t>
      </w:r>
      <w:r w:rsidR="002F6BF7" w:rsidRPr="00ED6412">
        <w:t>h</w:t>
      </w:r>
      <w:r w:rsidR="00866A03" w:rsidRPr="00ED6412">
        <w:t>ave</w:t>
      </w:r>
      <w:r w:rsidR="002F6BF7" w:rsidRPr="00ED6412">
        <w:t xml:space="preserve"> been</w:t>
      </w:r>
      <w:r w:rsidRPr="00ED6412">
        <w:t xml:space="preserve"> proposed since 1920</w:t>
      </w:r>
      <w:r w:rsidR="002F6BF7" w:rsidRPr="00ED6412">
        <w:t>,</w:t>
      </w:r>
      <w:r w:rsidRPr="00ED6412">
        <w:t xml:space="preserve"> or even earlier</w:t>
      </w:r>
      <w:r w:rsidR="00D45BE4" w:rsidRPr="00ED6412">
        <w:t xml:space="preserve"> </w:t>
      </w:r>
      <w:r w:rsidR="009C4980" w:rsidRPr="00ED6412">
        <w:fldChar w:fldCharType="begin">
          <w:fldData xml:space="preserve">PEVuZE5vdGU+PENpdGU+PEF1dGhvcj5IYXBwPC9BdXRob3I+PFllYXI+MTk3NzwvWWVhcj48UmVj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</w:fldData>
        </w:fldChar>
      </w:r>
      <w:r w:rsidR="000201C4">
        <w:instrText xml:space="preserve"> ADDIN EN.CITE </w:instrText>
      </w:r>
      <w:r w:rsidR="000201C4">
        <w:fldChar w:fldCharType="begin">
          <w:fldData xml:space="preserve">PEVuZE5vdGU+PENpdGU+PEF1dGhvcj5IYXBwPC9BdXRob3I+PFllYXI+MTk3NzwvWWVhcj48UmVj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</w:fldData>
        </w:fldChar>
      </w:r>
      <w:r w:rsidR="000201C4">
        <w:instrText xml:space="preserve"> ADDIN EN.CITE.DATA </w:instrText>
      </w:r>
      <w:r w:rsidR="000201C4">
        <w:fldChar w:fldCharType="end"/>
      </w:r>
      <w:r w:rsidR="009C4980" w:rsidRPr="00ED6412">
        <w:fldChar w:fldCharType="separate"/>
      </w:r>
      <w:r w:rsidR="000201C4">
        <w:rPr>
          <w:noProof/>
        </w:rPr>
        <w:t>[</w:t>
      </w:r>
      <w:hyperlink w:anchor="_ENREF_33" w:tooltip="Chowdhury, 1990 #107" w:history="1">
        <w:r w:rsidR="00213BF8">
          <w:rPr>
            <w:noProof/>
          </w:rPr>
          <w:t>33</w:t>
        </w:r>
      </w:hyperlink>
      <w:r w:rsidR="000201C4">
        <w:rPr>
          <w:noProof/>
        </w:rPr>
        <w:t xml:space="preserve">, </w:t>
      </w:r>
      <w:hyperlink w:anchor="_ENREF_69" w:tooltip="Happ, 1977 #462" w:history="1">
        <w:r w:rsidR="00213BF8">
          <w:rPr>
            <w:noProof/>
          </w:rPr>
          <w:t>69</w:t>
        </w:r>
      </w:hyperlink>
      <w:r w:rsidR="000201C4">
        <w:rPr>
          <w:noProof/>
        </w:rPr>
        <w:t>]</w:t>
      </w:r>
      <w:r w:rsidR="009C4980" w:rsidRPr="00ED6412">
        <w:fldChar w:fldCharType="end"/>
      </w:r>
      <w:r w:rsidR="00D45BE4" w:rsidRPr="00ED6412">
        <w:t>.</w:t>
      </w:r>
      <w:r w:rsidRPr="00ED6412">
        <w:t xml:space="preserve"> </w:t>
      </w:r>
    </w:p>
    <w:p w14:paraId="7E29BB07" w14:textId="6BAFBC90" w:rsidR="005E7B1F" w:rsidRPr="00ED6412" w:rsidRDefault="005E7B1F" w:rsidP="005E7B1F">
      <w:r w:rsidRPr="00ED6412">
        <w:t>Further, the ED model is a short-term planning</w:t>
      </w:r>
      <w:r w:rsidR="002F6BF7" w:rsidRPr="00ED6412">
        <w:t xml:space="preserve"> model</w:t>
      </w:r>
      <w:r w:rsidRPr="00ED6412">
        <w:t>, which</w:t>
      </w:r>
      <w:r w:rsidR="002F6BF7" w:rsidRPr="00ED6412">
        <w:t xml:space="preserve"> normally</w:t>
      </w:r>
      <w:r w:rsidRPr="00ED6412">
        <w:t xml:space="preserve"> requires </w:t>
      </w:r>
      <w:r w:rsidR="002F6BF7" w:rsidRPr="00ED6412">
        <w:t xml:space="preserve">a </w:t>
      </w:r>
      <w:r w:rsidRPr="00ED6412">
        <w:t xml:space="preserve">day-ahead forecast through real-time delivery. For day-ahead scheduling, hourly or sub-hourly forecasts are necessary </w:t>
      </w:r>
      <w:r w:rsidRPr="00ED6412">
        <w:fldChar w:fldCharType="begin"/>
      </w:r>
      <w:r w:rsidR="000201C4">
        <w:instrText xml:space="preserve"> ADDIN EN.CITE &lt;EndNote&gt;&lt;Cite&gt;&lt;Author&gt;Mazer&lt;/Author&gt;&lt;Year&gt;2007&lt;/Year&gt;&lt;RecNum&gt;463&lt;/RecNum&gt;&lt;DisplayText&gt;[52]&lt;/DisplayText&gt;&lt;record&gt;&lt;rec-number&gt;463&lt;/rec-number&gt;&lt;foreign-keys&gt;&lt;key app="EN" db-id="wat2z5xv39zx9lefev2vrzeifd9dzfzsx50x" timestamp="0"&gt;463&lt;/key&gt;&lt;/foreign-keys&gt;&lt;ref-type name="Book"&gt;6&lt;/ref-type&gt;&lt;contributors&gt;&lt;authors&gt;&lt;author&gt;Mazer, Arthur&lt;/author&gt;&lt;/authors&gt;&lt;/contributors&gt;&lt;titles&gt;&lt;title&gt;Electric power planning for regulated and deregulated markets&lt;/title&gt;&lt;/titles&gt;&lt;dates&gt;&lt;year&gt;2007&lt;/year&gt;&lt;/dates&gt;&lt;publisher&gt;John Wiley &amp;amp; Sons&lt;/publisher&gt;&lt;isbn&gt;0470130563&lt;/isbn&gt;&lt;urls&gt;&lt;/urls&gt;&lt;/record&gt;&lt;/Cite&gt;&lt;/EndNote&gt;</w:instrText>
      </w:r>
      <w:r w:rsidRPr="00ED6412">
        <w:fldChar w:fldCharType="separate"/>
      </w:r>
      <w:r w:rsidR="000201C4">
        <w:rPr>
          <w:noProof/>
        </w:rPr>
        <w:t>[</w:t>
      </w:r>
      <w:hyperlink w:anchor="_ENREF_52" w:tooltip="Mazer, 2007 #463" w:history="1">
        <w:r w:rsidR="00213BF8">
          <w:rPr>
            <w:noProof/>
          </w:rPr>
          <w:t>52</w:t>
        </w:r>
      </w:hyperlink>
      <w:r w:rsidR="000201C4">
        <w:rPr>
          <w:noProof/>
        </w:rPr>
        <w:t>]</w:t>
      </w:r>
      <w:r w:rsidRPr="00ED6412">
        <w:fldChar w:fldCharType="end"/>
      </w:r>
      <w:r w:rsidRPr="00ED6412">
        <w:t>. Ther</w:t>
      </w:r>
      <w:r w:rsidR="006B14FA" w:rsidRPr="00ED6412">
        <w:t>efore, in most of the research</w:t>
      </w:r>
      <w:r w:rsidR="002F6BF7" w:rsidRPr="00ED6412">
        <w:t xml:space="preserve"> on this topic</w:t>
      </w:r>
      <w:r w:rsidRPr="00ED6412">
        <w:t xml:space="preserve">, the ED model </w:t>
      </w:r>
      <w:r w:rsidR="002F6BF7" w:rsidRPr="00ED6412">
        <w:t>is</w:t>
      </w:r>
      <w:r w:rsidRPr="00ED6412">
        <w:t xml:space="preserve"> used for the dispatch strategy </w:t>
      </w:r>
      <w:r w:rsidR="002F6BF7" w:rsidRPr="00ED6412">
        <w:t xml:space="preserve">on a </w:t>
      </w:r>
      <w:r w:rsidRPr="00ED6412">
        <w:t xml:space="preserve">24 </w:t>
      </w:r>
      <w:r w:rsidR="00E25472" w:rsidRPr="00ED6412">
        <w:t>hours’ time</w:t>
      </w:r>
      <w:r w:rsidRPr="00ED6412">
        <w:t xml:space="preserve"> horizon with </w:t>
      </w:r>
      <w:r w:rsidR="002F6BF7" w:rsidRPr="00ED6412">
        <w:t xml:space="preserve">an </w:t>
      </w:r>
      <w:r w:rsidRPr="00ED6412">
        <w:t xml:space="preserve">hourly time interval </w:t>
      </w:r>
      <w:r w:rsidRPr="00ED6412">
        <w:fldChar w:fldCharType="begin">
          <w:fldData xml:space="preserve">PEVuZE5vdGU+PENpdGU+PEF1dGhvcj5aaHU8L0F1dGhvcj48WWVhcj4yMDE2PC9ZZWFyPjxSZWNO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</w:fldData>
        </w:fldChar>
      </w:r>
      <w:r w:rsidR="000201C4">
        <w:instrText xml:space="preserve"> ADDIN EN.CITE </w:instrText>
      </w:r>
      <w:r w:rsidR="000201C4">
        <w:fldChar w:fldCharType="begin">
          <w:fldData xml:space="preserve">PEVuZE5vdGU+PENpdGU+PEF1dGhvcj5aaHU8L0F1dGhvcj48WWVhcj4yMDE2PC9ZZWFyPjxSZWNO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</w:fldData>
        </w:fldChar>
      </w:r>
      <w:r w:rsidR="000201C4">
        <w:instrText xml:space="preserve"> ADDIN EN.CITE.DATA </w:instrText>
      </w:r>
      <w:r w:rsidR="000201C4">
        <w:fldChar w:fldCharType="end"/>
      </w:r>
      <w:r w:rsidRPr="00ED6412">
        <w:fldChar w:fldCharType="separate"/>
      </w:r>
      <w:r w:rsidR="000201C4">
        <w:rPr>
          <w:noProof/>
        </w:rPr>
        <w:t>[</w:t>
      </w:r>
      <w:hyperlink w:anchor="_ENREF_39" w:tooltip="Zhu, 2016 #461" w:history="1">
        <w:r w:rsidR="00213BF8">
          <w:rPr>
            <w:noProof/>
          </w:rPr>
          <w:t>39</w:t>
        </w:r>
      </w:hyperlink>
      <w:r w:rsidR="000201C4">
        <w:rPr>
          <w:noProof/>
        </w:rPr>
        <w:t xml:space="preserve">, </w:t>
      </w:r>
      <w:hyperlink w:anchor="_ENREF_74" w:tooltip="Nagib, 2017 #411" w:history="1">
        <w:r w:rsidR="00213BF8">
          <w:rPr>
            <w:noProof/>
          </w:rPr>
          <w:t>74-76</w:t>
        </w:r>
      </w:hyperlink>
      <w:r w:rsidR="000201C4">
        <w:rPr>
          <w:noProof/>
        </w:rPr>
        <w:t>]</w:t>
      </w:r>
      <w:r w:rsidRPr="00ED6412">
        <w:fldChar w:fldCharType="end"/>
      </w:r>
      <w:r w:rsidRPr="00ED6412">
        <w:t>.</w:t>
      </w:r>
    </w:p>
    <w:p w14:paraId="4149877C" w14:textId="11C58C17" w:rsidR="00E3047C" w:rsidRPr="00ED6412" w:rsidRDefault="000E2AF5" w:rsidP="00BE537A">
      <w:r w:rsidRPr="00ED6412">
        <w:t xml:space="preserve">Most of the ED models </w:t>
      </w:r>
      <w:r w:rsidR="002F6BF7" w:rsidRPr="00ED6412">
        <w:t xml:space="preserve">consider </w:t>
      </w:r>
      <w:r w:rsidRPr="00ED6412">
        <w:t>unit commitment</w:t>
      </w:r>
      <w:r w:rsidR="00B3093E" w:rsidRPr="00ED6412">
        <w:t xml:space="preserve"> </w:t>
      </w:r>
      <w:r w:rsidR="002E544A" w:rsidRPr="00ED6412">
        <w:fldChar w:fldCharType="begin">
          <w:fldData xml:space="preserve">PEVuZE5vdGU+PENpdGU+PEF1dGhvcj5IdTwvQXV0aG9yPjxZZWFyPjIwMTc8L1llYXI+PFJlY051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</w:fldData>
        </w:fldChar>
      </w:r>
      <w:r w:rsidR="000201C4">
        <w:instrText xml:space="preserve"> ADDIN EN.CITE </w:instrText>
      </w:r>
      <w:r w:rsidR="000201C4">
        <w:fldChar w:fldCharType="begin">
          <w:fldData xml:space="preserve">PEVuZE5vdGU+PENpdGU+PEF1dGhvcj5IdTwvQXV0aG9yPjxZZWFyPjIwMTc8L1llYXI+PFJlY051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</w:fldData>
        </w:fldChar>
      </w:r>
      <w:r w:rsidR="000201C4">
        <w:instrText xml:space="preserve"> ADDIN EN.CITE.DATA </w:instrText>
      </w:r>
      <w:r w:rsidR="000201C4">
        <w:fldChar w:fldCharType="end"/>
      </w:r>
      <w:r w:rsidR="002E544A" w:rsidRPr="00ED6412">
        <w:fldChar w:fldCharType="separate"/>
      </w:r>
      <w:r w:rsidR="000201C4">
        <w:rPr>
          <w:noProof/>
        </w:rPr>
        <w:t>[</w:t>
      </w:r>
      <w:hyperlink w:anchor="_ENREF_45" w:tooltip="Soares, 2003 #324" w:history="1">
        <w:r w:rsidR="00213BF8">
          <w:rPr>
            <w:noProof/>
          </w:rPr>
          <w:t>45</w:t>
        </w:r>
      </w:hyperlink>
      <w:r w:rsidR="000201C4">
        <w:rPr>
          <w:noProof/>
        </w:rPr>
        <w:t xml:space="preserve">, </w:t>
      </w:r>
      <w:hyperlink w:anchor="_ENREF_46" w:tooltip="Hetzer, 2008 #256" w:history="1">
        <w:r w:rsidR="00213BF8">
          <w:rPr>
            <w:noProof/>
          </w:rPr>
          <w:t>46</w:t>
        </w:r>
      </w:hyperlink>
      <w:r w:rsidR="000201C4">
        <w:rPr>
          <w:noProof/>
        </w:rPr>
        <w:t xml:space="preserve">, </w:t>
      </w:r>
      <w:hyperlink w:anchor="_ENREF_49" w:tooltip="Göransson, 2014 #464" w:history="1">
        <w:r w:rsidR="00213BF8">
          <w:rPr>
            <w:noProof/>
          </w:rPr>
          <w:t>49</w:t>
        </w:r>
      </w:hyperlink>
      <w:r w:rsidR="000201C4">
        <w:rPr>
          <w:noProof/>
        </w:rPr>
        <w:t xml:space="preserve">, </w:t>
      </w:r>
      <w:hyperlink w:anchor="_ENREF_51" w:tooltip="Saravanan, 2013 #465" w:history="1">
        <w:r w:rsidR="00213BF8">
          <w:rPr>
            <w:noProof/>
          </w:rPr>
          <w:t>51</w:t>
        </w:r>
      </w:hyperlink>
      <w:r w:rsidR="000201C4">
        <w:rPr>
          <w:noProof/>
        </w:rPr>
        <w:t xml:space="preserve">, </w:t>
      </w:r>
      <w:hyperlink w:anchor="_ENREF_54" w:tooltip="Yong, 2009 #277" w:history="1">
        <w:r w:rsidR="00213BF8">
          <w:rPr>
            <w:noProof/>
          </w:rPr>
          <w:t>54-57</w:t>
        </w:r>
      </w:hyperlink>
      <w:r w:rsidR="000201C4">
        <w:rPr>
          <w:noProof/>
        </w:rPr>
        <w:t xml:space="preserve">, </w:t>
      </w:r>
      <w:hyperlink w:anchor="_ENREF_77" w:tooltip="Hu, 2017 #371" w:history="1">
        <w:r w:rsidR="00213BF8">
          <w:rPr>
            <w:noProof/>
          </w:rPr>
          <w:t>77-80</w:t>
        </w:r>
      </w:hyperlink>
      <w:r w:rsidR="000201C4">
        <w:rPr>
          <w:noProof/>
        </w:rPr>
        <w:t>]</w:t>
      </w:r>
      <w:r w:rsidR="002E544A" w:rsidRPr="00ED6412">
        <w:fldChar w:fldCharType="end"/>
      </w:r>
      <w:r w:rsidR="002E544A" w:rsidRPr="00ED6412">
        <w:rPr>
          <w:lang w:eastAsia="en-US"/>
        </w:rPr>
        <w:t>.</w:t>
      </w:r>
      <w:r w:rsidRPr="00ED6412">
        <w:t xml:space="preserve"> </w:t>
      </w:r>
      <w:r w:rsidR="00BE537A" w:rsidRPr="00ED6412">
        <w:t>As</w:t>
      </w:r>
      <w:r w:rsidR="00344700" w:rsidRPr="00ED6412">
        <w:t xml:space="preserve"> the ED models are</w:t>
      </w:r>
      <w:r w:rsidR="00BE537A" w:rsidRPr="00ED6412">
        <w:t xml:space="preserve"> able to combine with other models, </w:t>
      </w:r>
      <w:r w:rsidR="00FD3F92" w:rsidRPr="00ED6412">
        <w:t>some of the model</w:t>
      </w:r>
      <w:r w:rsidR="00BE537A" w:rsidRPr="00ED6412">
        <w:t>s</w:t>
      </w:r>
      <w:r w:rsidR="00FD3F92" w:rsidRPr="00ED6412">
        <w:t xml:space="preserve"> involve</w:t>
      </w:r>
      <w:r w:rsidR="00BE537A" w:rsidRPr="00ED6412">
        <w:t xml:space="preserve"> </w:t>
      </w:r>
      <w:r w:rsidRPr="00ED6412">
        <w:t xml:space="preserve">features </w:t>
      </w:r>
      <w:r w:rsidR="002F6BF7" w:rsidRPr="00ED6412">
        <w:t>in the</w:t>
      </w:r>
      <w:r w:rsidRPr="00ED6412">
        <w:t xml:space="preserve"> </w:t>
      </w:r>
      <w:r w:rsidR="00BE537A" w:rsidRPr="00ED6412">
        <w:t xml:space="preserve">power flow </w:t>
      </w:r>
      <w:r w:rsidR="00B66598" w:rsidRPr="00ED6412">
        <w:rPr>
          <w:lang w:eastAsia="en-US"/>
        </w:rPr>
        <w:fldChar w:fldCharType="begin">
          <w:fldData xml:space="preserve">PEVuZE5vdGU+PENpdGU+PEF1dGhvcj5LaXJzY2hlbjwvQXV0aG9yPjxZZWFyPjIwMTE8L1llYXI+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</w:fldData>
        </w:fldChar>
      </w:r>
      <w:r w:rsidR="000201C4">
        <w:rPr>
          <w:lang w:eastAsia="en-US"/>
        </w:rPr>
        <w:instrText xml:space="preserve"> ADDIN EN.CITE </w:instrText>
      </w:r>
      <w:r w:rsidR="000201C4">
        <w:rPr>
          <w:lang w:eastAsia="en-US"/>
        </w:rPr>
        <w:fldChar w:fldCharType="begin">
          <w:fldData xml:space="preserve">PEVuZE5vdGU+PENpdGU+PEF1dGhvcj5LaXJzY2hlbjwvQXV0aG9yPjxZZWFyPjIwMTE8L1llYXI+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</w:fldData>
        </w:fldChar>
      </w:r>
      <w:r w:rsidR="000201C4">
        <w:rPr>
          <w:lang w:eastAsia="en-US"/>
        </w:rPr>
        <w:instrText xml:space="preserve"> ADDIN EN.CITE.DATA </w:instrText>
      </w:r>
      <w:r w:rsidR="000201C4">
        <w:rPr>
          <w:lang w:eastAsia="en-US"/>
        </w:rPr>
      </w:r>
      <w:r w:rsidR="000201C4">
        <w:rPr>
          <w:lang w:eastAsia="en-US"/>
        </w:rPr>
        <w:fldChar w:fldCharType="end"/>
      </w:r>
      <w:r w:rsidR="00B66598" w:rsidRPr="00ED6412">
        <w:rPr>
          <w:lang w:eastAsia="en-US"/>
        </w:rPr>
      </w:r>
      <w:r w:rsidR="00B66598" w:rsidRPr="00ED6412">
        <w:rPr>
          <w:lang w:eastAsia="en-US"/>
        </w:rPr>
        <w:fldChar w:fldCharType="separate"/>
      </w:r>
      <w:r w:rsidR="000201C4">
        <w:rPr>
          <w:noProof/>
          <w:lang w:eastAsia="en-US"/>
        </w:rPr>
        <w:t>[</w:t>
      </w:r>
      <w:hyperlink w:anchor="_ENREF_50" w:tooltip="Gumera-Toque, 2015 #466" w:history="1">
        <w:r w:rsidR="00213BF8">
          <w:rPr>
            <w:noProof/>
            <w:lang w:eastAsia="en-US"/>
          </w:rPr>
          <w:t>50</w:t>
        </w:r>
      </w:hyperlink>
      <w:r w:rsidR="000201C4">
        <w:rPr>
          <w:noProof/>
          <w:lang w:eastAsia="en-US"/>
        </w:rPr>
        <w:t xml:space="preserve">, </w:t>
      </w:r>
      <w:hyperlink w:anchor="_ENREF_64" w:tooltip="Kirschen, 2011 #217" w:history="1">
        <w:r w:rsidR="00213BF8">
          <w:rPr>
            <w:noProof/>
            <w:lang w:eastAsia="en-US"/>
          </w:rPr>
          <w:t>64-69</w:t>
        </w:r>
      </w:hyperlink>
      <w:r w:rsidR="000201C4">
        <w:rPr>
          <w:noProof/>
          <w:lang w:eastAsia="en-US"/>
        </w:rPr>
        <w:t>]</w:t>
      </w:r>
      <w:r w:rsidR="00B66598" w:rsidRPr="00ED6412">
        <w:rPr>
          <w:lang w:eastAsia="en-US"/>
        </w:rPr>
        <w:fldChar w:fldCharType="end"/>
      </w:r>
      <w:r w:rsidR="00B66598" w:rsidRPr="00ED6412">
        <w:rPr>
          <w:lang w:eastAsia="en-US"/>
        </w:rPr>
        <w:t xml:space="preserve"> </w:t>
      </w:r>
      <w:r w:rsidR="00BE537A" w:rsidRPr="00ED6412">
        <w:t>and electricity market</w:t>
      </w:r>
      <w:r w:rsidRPr="00ED6412">
        <w:t xml:space="preserve"> </w:t>
      </w:r>
      <w:r w:rsidR="002E544A" w:rsidRPr="00ED6412">
        <w:fldChar w:fldCharType="begin">
          <w:fldData xml:space="preserve">PEVuZE5vdGU+PENpdGU+PEF1dGhvcj5Cb3FpYW5nPC9BdXRob3I+PFllYXI+MjAwOTwvWWVhcj48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</w:fldData>
        </w:fldChar>
      </w:r>
      <w:r w:rsidR="000201C4">
        <w:instrText xml:space="preserve"> ADDIN EN.CITE </w:instrText>
      </w:r>
      <w:r w:rsidR="000201C4">
        <w:fldChar w:fldCharType="begin">
          <w:fldData xml:space="preserve">PEVuZE5vdGU+PENpdGU+PEF1dGhvcj5Cb3FpYW5nPC9BdXRob3I+PFllYXI+MjAwOTwvWWVhcj48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</w:fldData>
        </w:fldChar>
      </w:r>
      <w:r w:rsidR="000201C4">
        <w:instrText xml:space="preserve"> ADDIN EN.CITE.DATA </w:instrText>
      </w:r>
      <w:r w:rsidR="000201C4">
        <w:fldChar w:fldCharType="end"/>
      </w:r>
      <w:r w:rsidR="002E544A" w:rsidRPr="00ED6412">
        <w:fldChar w:fldCharType="separate"/>
      </w:r>
      <w:r w:rsidR="000201C4">
        <w:rPr>
          <w:noProof/>
        </w:rPr>
        <w:t>[</w:t>
      </w:r>
      <w:hyperlink w:anchor="_ENREF_52" w:tooltip="Mazer, 2007 #463" w:history="1">
        <w:r w:rsidR="00213BF8">
          <w:rPr>
            <w:noProof/>
          </w:rPr>
          <w:t>52</w:t>
        </w:r>
      </w:hyperlink>
      <w:r w:rsidR="000201C4">
        <w:rPr>
          <w:noProof/>
        </w:rPr>
        <w:t xml:space="preserve">, </w:t>
      </w:r>
      <w:hyperlink w:anchor="_ENREF_61" w:tooltip="Attaviriyanupap, 2004 #424" w:history="1">
        <w:r w:rsidR="00213BF8">
          <w:rPr>
            <w:noProof/>
          </w:rPr>
          <w:t>61</w:t>
        </w:r>
      </w:hyperlink>
      <w:r w:rsidR="000201C4">
        <w:rPr>
          <w:noProof/>
        </w:rPr>
        <w:t xml:space="preserve">, </w:t>
      </w:r>
      <w:hyperlink w:anchor="_ENREF_62" w:tooltip="Orike, 2014 #401" w:history="1">
        <w:r w:rsidR="00213BF8">
          <w:rPr>
            <w:noProof/>
          </w:rPr>
          <w:t>62</w:t>
        </w:r>
      </w:hyperlink>
      <w:r w:rsidR="000201C4">
        <w:rPr>
          <w:noProof/>
        </w:rPr>
        <w:t xml:space="preserve">, </w:t>
      </w:r>
      <w:hyperlink w:anchor="_ENREF_79" w:tooltip="Garcia-Gonzalez, 2008 #201" w:history="1">
        <w:r w:rsidR="00213BF8">
          <w:rPr>
            <w:noProof/>
          </w:rPr>
          <w:t>79</w:t>
        </w:r>
      </w:hyperlink>
      <w:r w:rsidR="000201C4">
        <w:rPr>
          <w:noProof/>
        </w:rPr>
        <w:t xml:space="preserve">, </w:t>
      </w:r>
      <w:hyperlink w:anchor="_ENREF_81" w:tooltip="Boqiang, 2009 #147" w:history="1">
        <w:r w:rsidR="00213BF8">
          <w:rPr>
            <w:noProof/>
          </w:rPr>
          <w:t>81-85</w:t>
        </w:r>
      </w:hyperlink>
      <w:r w:rsidR="000201C4">
        <w:rPr>
          <w:noProof/>
        </w:rPr>
        <w:t>]</w:t>
      </w:r>
      <w:r w:rsidR="002E544A" w:rsidRPr="00ED6412">
        <w:fldChar w:fldCharType="end"/>
      </w:r>
      <w:r w:rsidR="00B3093E" w:rsidRPr="00ED6412">
        <w:rPr>
          <w:lang w:eastAsia="en-US"/>
        </w:rPr>
        <w:t xml:space="preserve"> </w:t>
      </w:r>
      <w:r w:rsidRPr="00ED6412">
        <w:t>in the ED model</w:t>
      </w:r>
      <w:r w:rsidR="00BE537A" w:rsidRPr="00ED6412">
        <w:t xml:space="preserve">. </w:t>
      </w:r>
    </w:p>
    <w:p w14:paraId="76B47136" w14:textId="72E1B114" w:rsidR="006E589C" w:rsidRPr="00ED6412" w:rsidRDefault="005E7B1F" w:rsidP="004079FF">
      <w:pPr>
        <w:spacing w:after="120"/>
      </w:pPr>
      <w:r w:rsidRPr="00ED6412">
        <w:t xml:space="preserve">The basic generation dispatch is steady dispatch.  However, it is difficult to deal with real-time demand because it cannot process large variations in the demand according to the ramp rate limitation of </w:t>
      </w:r>
      <w:r w:rsidR="002F6BF7" w:rsidRPr="00ED6412">
        <w:t xml:space="preserve">the </w:t>
      </w:r>
      <w:r w:rsidRPr="00ED6412">
        <w:t xml:space="preserve">generators </w:t>
      </w:r>
      <w:r w:rsidRPr="00ED6412">
        <w:fldChar w:fldCharType="begin">
          <w:fldData xml:space="preserve">PEVuZE5vdGU+PENpdGU+PEF1dGhvcj5Xb29kPC9BdXRob3I+PFllYXI+MTk4MjwvWWVhcj48UmVj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</w:fldData>
        </w:fldChar>
      </w:r>
      <w:r w:rsidR="000201C4">
        <w:instrText xml:space="preserve"> ADDIN EN.CITE </w:instrText>
      </w:r>
      <w:r w:rsidR="000201C4">
        <w:fldChar w:fldCharType="begin">
          <w:fldData xml:space="preserve">PEVuZE5vdGU+PENpdGU+PEF1dGhvcj5Xb29kPC9BdXRob3I+PFllYXI+MTk4MjwvWWVhcj48UmVj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</w:fldData>
        </w:fldChar>
      </w:r>
      <w:r w:rsidR="000201C4">
        <w:instrText xml:space="preserve"> ADDIN EN.CITE.DATA </w:instrText>
      </w:r>
      <w:r w:rsidR="000201C4">
        <w:fldChar w:fldCharType="end"/>
      </w:r>
      <w:r w:rsidRPr="00ED6412">
        <w:fldChar w:fldCharType="separate"/>
      </w:r>
      <w:r w:rsidR="000201C4">
        <w:rPr>
          <w:noProof/>
        </w:rPr>
        <w:t>[</w:t>
      </w:r>
      <w:hyperlink w:anchor="_ENREF_86" w:tooltip="Wood, 1982 #130" w:history="1">
        <w:r w:rsidR="00213BF8">
          <w:rPr>
            <w:noProof/>
          </w:rPr>
          <w:t>86-88</w:t>
        </w:r>
      </w:hyperlink>
      <w:r w:rsidR="000201C4">
        <w:rPr>
          <w:noProof/>
        </w:rPr>
        <w:t>]</w:t>
      </w:r>
      <w:r w:rsidRPr="00ED6412">
        <w:fldChar w:fldCharType="end"/>
      </w:r>
      <w:r w:rsidRPr="00ED6412">
        <w:t xml:space="preserve">.  </w:t>
      </w:r>
    </w:p>
    <w:p w14:paraId="12FD5D97" w14:textId="31902C97" w:rsidR="00C75F47" w:rsidRPr="00ED6412" w:rsidRDefault="00C75F47" w:rsidP="001E3750">
      <w:pPr>
        <w:pStyle w:val="Heading3"/>
      </w:pPr>
      <w:bookmarkStart w:id="58" w:name="_Toc523347731"/>
      <w:r w:rsidRPr="00ED6412">
        <w:t>Dynamic economic dispatch</w:t>
      </w:r>
      <w:bookmarkEnd w:id="58"/>
    </w:p>
    <w:p w14:paraId="4048985F" w14:textId="2B456C8A" w:rsidR="007F7319" w:rsidRPr="00ED6412" w:rsidRDefault="002F6BF7" w:rsidP="006C3A4B">
      <w:r w:rsidRPr="00ED6412">
        <w:t>In order</w:t>
      </w:r>
      <w:r w:rsidR="007F7319" w:rsidRPr="00ED6412">
        <w:t xml:space="preserve"> to minimize instantaneous operating cost of an electrical power system over a certain period, the dynamic economic dispatch (DED) was proposed since the 1980s </w:t>
      </w:r>
      <w:r w:rsidR="009C4980" w:rsidRPr="00ED6412">
        <w:fldChar w:fldCharType="begin">
          <w:fldData xml:space="preserve">PEVuZE5vdGU+PENpdGU+PEF1dGhvcj5Xb29kPC9BdXRob3I+PFllYXI+MTk4MjwvWWVhcj48UmVj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</w:fldData>
        </w:fldChar>
      </w:r>
      <w:r w:rsidR="000201C4">
        <w:instrText xml:space="preserve"> ADDIN EN.CITE </w:instrText>
      </w:r>
      <w:r w:rsidR="000201C4">
        <w:fldChar w:fldCharType="begin">
          <w:fldData xml:space="preserve">PEVuZE5vdGU+PENpdGU+PEF1dGhvcj5Xb29kPC9BdXRob3I+PFllYXI+MTk4MjwvWWVhcj48UmVj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</w:fldData>
        </w:fldChar>
      </w:r>
      <w:r w:rsidR="000201C4">
        <w:instrText xml:space="preserve"> ADDIN EN.CITE.DATA </w:instrText>
      </w:r>
      <w:r w:rsidR="000201C4">
        <w:fldChar w:fldCharType="end"/>
      </w:r>
      <w:r w:rsidR="009C4980" w:rsidRPr="00ED6412">
        <w:fldChar w:fldCharType="separate"/>
      </w:r>
      <w:r w:rsidR="000201C4">
        <w:rPr>
          <w:noProof/>
        </w:rPr>
        <w:t>[</w:t>
      </w:r>
      <w:hyperlink w:anchor="_ENREF_86" w:tooltip="Wood, 1982 #130" w:history="1">
        <w:r w:rsidR="00213BF8">
          <w:rPr>
            <w:noProof/>
          </w:rPr>
          <w:t>86</w:t>
        </w:r>
      </w:hyperlink>
      <w:r w:rsidR="000201C4">
        <w:rPr>
          <w:noProof/>
        </w:rPr>
        <w:t xml:space="preserve">, </w:t>
      </w:r>
      <w:hyperlink w:anchor="_ENREF_88" w:tooltip="Somuah, 1990 #132" w:history="1">
        <w:r w:rsidR="00213BF8">
          <w:rPr>
            <w:noProof/>
          </w:rPr>
          <w:t>88-90</w:t>
        </w:r>
      </w:hyperlink>
      <w:r w:rsidR="000201C4">
        <w:rPr>
          <w:noProof/>
        </w:rPr>
        <w:t>]</w:t>
      </w:r>
      <w:r w:rsidR="009C4980" w:rsidRPr="00ED6412">
        <w:fldChar w:fldCharType="end"/>
      </w:r>
      <w:r w:rsidR="007F7319" w:rsidRPr="00ED6412">
        <w:t xml:space="preserve">. </w:t>
      </w:r>
      <w:r w:rsidR="004A3A5F" w:rsidRPr="00ED6412">
        <w:t xml:space="preserve">The </w:t>
      </w:r>
      <w:r w:rsidR="00441455" w:rsidRPr="00ED6412">
        <w:t>DED</w:t>
      </w:r>
      <w:r w:rsidR="004A3A5F" w:rsidRPr="00ED6412">
        <w:t xml:space="preserve"> models the power system generation as a control </w:t>
      </w:r>
      <w:r w:rsidR="004A3A5F" w:rsidRPr="00ED6412">
        <w:lastRenderedPageBreak/>
        <w:t xml:space="preserve">system. The variables are the electrical power outputs of the generators. The </w:t>
      </w:r>
      <w:r w:rsidR="00E52F49" w:rsidRPr="00ED6412">
        <w:t>DED</w:t>
      </w:r>
      <w:r w:rsidR="004A3A5F" w:rsidRPr="00ED6412">
        <w:t xml:space="preserve"> is solved by a breakdown of the dispatch period into small time intervals. In each time interval, the power system is </w:t>
      </w:r>
      <w:r w:rsidR="00866A03" w:rsidRPr="00ED6412">
        <w:t>assum</w:t>
      </w:r>
      <w:r w:rsidR="004A3A5F" w:rsidRPr="00ED6412">
        <w:t xml:space="preserve">ed to be </w:t>
      </w:r>
      <w:r w:rsidR="00866A03" w:rsidRPr="00ED6412">
        <w:t>in</w:t>
      </w:r>
      <w:r w:rsidR="004A3A5F" w:rsidRPr="00ED6412">
        <w:t xml:space="preserve"> a steady state and the electricity demand is assumed </w:t>
      </w:r>
      <w:r w:rsidR="00E25472" w:rsidRPr="00ED6412">
        <w:t>a</w:t>
      </w:r>
      <w:r w:rsidR="004A3A5F" w:rsidRPr="00ED6412">
        <w:t xml:space="preserve"> constant in that state. The steady dispatch problem is solved under static constraints at each time interval and the ramp rate constraints are solved between consecutive intervals</w:t>
      </w:r>
      <w:r w:rsidRPr="00ED6412">
        <w:t xml:space="preserve"> in time</w:t>
      </w:r>
      <w:r w:rsidR="004A3A5F" w:rsidRPr="00ED6412">
        <w:t xml:space="preserve"> </w:t>
      </w:r>
      <w:r w:rsidR="00BB6DF5" w:rsidRPr="00ED6412">
        <w:fldChar w:fldCharType="begin">
          <w:fldData xml:space="preserve">PEVuZE5vdGU+PENpdGU+PEF1dGhvcj5Tb211YWg8L0F1dGhvcj48WWVhcj4xOTkwPC9ZZWFyPjxS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</w:fldData>
        </w:fldChar>
      </w:r>
      <w:r w:rsidR="000201C4">
        <w:instrText xml:space="preserve"> ADDIN EN.CITE </w:instrText>
      </w:r>
      <w:r w:rsidR="000201C4">
        <w:fldChar w:fldCharType="begin">
          <w:fldData xml:space="preserve">PEVuZE5vdGU+PENpdGU+PEF1dGhvcj5Tb211YWg8L0F1dGhvcj48WWVhcj4xOTkwPC9ZZWFyPjxS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</w:fldData>
        </w:fldChar>
      </w:r>
      <w:r w:rsidR="000201C4">
        <w:instrText xml:space="preserve"> ADDIN EN.CITE.DATA </w:instrText>
      </w:r>
      <w:r w:rsidR="000201C4">
        <w:fldChar w:fldCharType="end"/>
      </w:r>
      <w:r w:rsidR="00BB6DF5" w:rsidRPr="00ED6412">
        <w:fldChar w:fldCharType="separate"/>
      </w:r>
      <w:r w:rsidR="000201C4">
        <w:rPr>
          <w:noProof/>
        </w:rPr>
        <w:t>[</w:t>
      </w:r>
      <w:hyperlink w:anchor="_ENREF_88" w:tooltip="Somuah, 1990 #132" w:history="1">
        <w:r w:rsidR="00213BF8">
          <w:rPr>
            <w:noProof/>
          </w:rPr>
          <w:t>88</w:t>
        </w:r>
      </w:hyperlink>
      <w:r w:rsidR="000201C4">
        <w:rPr>
          <w:noProof/>
        </w:rPr>
        <w:t xml:space="preserve">, </w:t>
      </w:r>
      <w:hyperlink w:anchor="_ENREF_89" w:tooltip="Han, 2001 #104" w:history="1">
        <w:r w:rsidR="00213BF8">
          <w:rPr>
            <w:noProof/>
          </w:rPr>
          <w:t>89</w:t>
        </w:r>
      </w:hyperlink>
      <w:r w:rsidR="000201C4">
        <w:rPr>
          <w:noProof/>
        </w:rPr>
        <w:t xml:space="preserve">, </w:t>
      </w:r>
      <w:hyperlink w:anchor="_ENREF_91" w:tooltip="Xia, 2010 #108" w:history="1">
        <w:r w:rsidR="00213BF8">
          <w:rPr>
            <w:noProof/>
          </w:rPr>
          <w:t>91</w:t>
        </w:r>
      </w:hyperlink>
      <w:r w:rsidR="000201C4">
        <w:rPr>
          <w:noProof/>
        </w:rPr>
        <w:t>]</w:t>
      </w:r>
      <w:r w:rsidR="00BB6DF5" w:rsidRPr="00ED6412">
        <w:fldChar w:fldCharType="end"/>
      </w:r>
      <w:r w:rsidR="006C3A4B" w:rsidRPr="00ED6412">
        <w:t xml:space="preserve">. </w:t>
      </w:r>
    </w:p>
    <w:p w14:paraId="6CDE425F" w14:textId="61CB7A04" w:rsidR="00D0726F" w:rsidRPr="00ED6412" w:rsidRDefault="00D0726F" w:rsidP="003F5D47">
      <w:r w:rsidRPr="00ED6412">
        <w:t xml:space="preserve">There are three steps in the formulation of a DED problem </w:t>
      </w:r>
      <w:r w:rsidR="00BB6DF5" w:rsidRPr="00ED6412">
        <w:fldChar w:fldCharType="begin"/>
      </w:r>
      <w:r w:rsidR="000201C4">
        <w:instrText xml:space="preserve"> ADDIN EN.CITE &lt;EndNote&gt;&lt;Cite&gt;&lt;Author&gt;Xia&lt;/Author&gt;&lt;Year&gt;2010&lt;/Year&gt;&lt;RecNum&gt;108&lt;/RecNum&gt;&lt;DisplayText&gt;[91]&lt;/DisplayText&gt;&lt;record&gt;&lt;rec-number&gt;108&lt;/rec-number&gt;&lt;foreign-keys&gt;&lt;key app="EN" db-id="wat2z5xv39zx9lefev2vrzeifd9dzfzsx50x" timestamp="0"&gt;108&lt;/key&gt;&lt;/foreign-keys&gt;&lt;ref-type name="Journal Article"&gt;17&lt;/ref-type&gt;&lt;contributors&gt;&lt;authors&gt;&lt;author&gt;Xia, X.&lt;/author&gt;&lt;author&gt;Elaiw, A. M.&lt;/author&gt;&lt;/authors&gt;&lt;/contributors&gt;&lt;titles&gt;&lt;title&gt;Optimal dynamic economic dispatch of generation: A review&lt;/title&gt;&lt;secondary-title&gt;Electric Power Systems Research&lt;/secondary-title&gt;&lt;/titles&gt;&lt;periodical&gt;&lt;full-title&gt;Electric Power Systems Research&lt;/full-title&gt;&lt;/periodical&gt;&lt;pages&gt;975-986&lt;/pages&gt;&lt;volume&gt;80&lt;/volume&gt;&lt;number&gt;8&lt;/number&gt;&lt;keywords&gt;&lt;keyword&gt;Dynamic economic dispatching&lt;/keyword&gt;&lt;keyword&gt;Power generation&lt;/keyword&gt;&lt;/keywords&gt;&lt;dates&gt;&lt;year&gt;2010&lt;/year&gt;&lt;pub-dates&gt;&lt;date&gt;8//&lt;/date&gt;&lt;/pub-dates&gt;&lt;/dates&gt;&lt;isbn&gt;0378-7796&lt;/isbn&gt;&lt;urls&gt;&lt;related-urls&gt;&lt;url&gt;http://www.sciencedirect.com/science/article/pii/S0378779610000027&lt;/url&gt;&lt;/related-urls&gt;&lt;/urls&gt;&lt;electronic-resource-num&gt;http://dx.doi.org/10.1016/j.epsr.2009.12.012&lt;/electronic-resource-num&gt;&lt;/record&gt;&lt;/Cite&gt;&lt;/EndNote&gt;</w:instrText>
      </w:r>
      <w:r w:rsidR="00BB6DF5" w:rsidRPr="00ED6412">
        <w:fldChar w:fldCharType="separate"/>
      </w:r>
      <w:r w:rsidR="000201C4">
        <w:rPr>
          <w:noProof/>
        </w:rPr>
        <w:t>[</w:t>
      </w:r>
      <w:hyperlink w:anchor="_ENREF_91" w:tooltip="Xia, 2010 #108" w:history="1">
        <w:r w:rsidR="00213BF8">
          <w:rPr>
            <w:noProof/>
          </w:rPr>
          <w:t>91</w:t>
        </w:r>
      </w:hyperlink>
      <w:r w:rsidR="000201C4">
        <w:rPr>
          <w:noProof/>
        </w:rPr>
        <w:t>]</w:t>
      </w:r>
      <w:r w:rsidR="00BB6DF5" w:rsidRPr="00ED6412">
        <w:fldChar w:fldCharType="end"/>
      </w:r>
      <w:r w:rsidRPr="00ED6412">
        <w:t>:</w:t>
      </w:r>
    </w:p>
    <w:p w14:paraId="25A51D9D" w14:textId="400D453C" w:rsidR="00D0726F" w:rsidRPr="00ED6412" w:rsidRDefault="00D0726F" w:rsidP="003D01D0">
      <w:pPr>
        <w:pStyle w:val="ListParagraph"/>
        <w:numPr>
          <w:ilvl w:val="0"/>
          <w:numId w:val="18"/>
        </w:numPr>
        <w:spacing w:line="480" w:lineRule="auto"/>
        <w:contextualSpacing w:val="0"/>
      </w:pPr>
      <w:r w:rsidRPr="00ED6412">
        <w:t>Select an appropriate objective function. The aim of an objective functi</w:t>
      </w:r>
      <w:r w:rsidR="00112B59" w:rsidRPr="00ED6412">
        <w:t>on is to minimize the total cost</w:t>
      </w:r>
      <w:r w:rsidRPr="00ED6412">
        <w:t xml:space="preserve"> </w:t>
      </w:r>
      <w:r w:rsidR="00BB6DF5" w:rsidRPr="00ED6412">
        <w:fldChar w:fldCharType="begin"/>
      </w:r>
      <w:r w:rsidR="000201C4">
        <w:instrText xml:space="preserve"> ADDIN EN.CITE &lt;EndNote&gt;&lt;Cite&gt;&lt;Author&gt;Han&lt;/Author&gt;&lt;Year&gt;2001&lt;/Year&gt;&lt;RecNum&gt;104&lt;/RecNum&gt;&lt;DisplayText&gt;[89, 92]&lt;/DisplayText&gt;&lt;record&gt;&lt;rec-number&gt;104&lt;/rec-number&gt;&lt;foreign-keys&gt;&lt;key app="EN" db-id="wat2z5xv39zx9lefev2vrzeifd9dzfzsx50x" timestamp="0"&gt;104&lt;/key&gt;&lt;/foreign-keys&gt;&lt;ref-type name="Journal Article"&gt;17&lt;/ref-type&gt;&lt;contributors&gt;&lt;authors&gt;&lt;author&gt;Han, X. S.&lt;/author&gt;&lt;author&gt;Gooi, HB&lt;/author&gt;&lt;author&gt;Kirschen, Daniel S&lt;/author&gt;&lt;/authors&gt;&lt;/contributors&gt;&lt;titles&gt;&lt;title&gt;Dynamic economic dispatch: feasible and optimal solutions&lt;/title&gt;&lt;secondary-title&gt;Power Systems, IEEE Transactions on&lt;/secondary-title&gt;&lt;/titles&gt;&lt;pages&gt;22-28&lt;/pages&gt;&lt;volume&gt;16&lt;/volume&gt;&lt;number&gt;1&lt;/number&gt;&lt;dates&gt;&lt;year&gt;2001&lt;/year&gt;&lt;/dates&gt;&lt;isbn&gt;0885-8950&lt;/isbn&gt;&lt;urls&gt;&lt;/urls&gt;&lt;/record&gt;&lt;/Cite&gt;&lt;Cite&gt;&lt;Author&gt;Travers&lt;/Author&gt;&lt;Year&gt;1998&lt;/Year&gt;&lt;RecNum&gt;141&lt;/RecNum&gt;&lt;record&gt;&lt;rec-number&gt;141&lt;/rec-number&gt;&lt;foreign-keys&gt;&lt;key app="EN" db-id="wat2z5xv39zx9lefev2vrzeifd9dzfzsx50x" timestamp="0"&gt;141&lt;/key&gt;&lt;/foreign-keys&gt;&lt;ref-type name="Journal Article"&gt;17&lt;/ref-type&gt;&lt;contributors&gt;&lt;authors&gt;&lt;author&gt;Travers, D. L.&lt;/author&gt;&lt;author&gt;John Kaye, R.&lt;/author&gt;&lt;/authors&gt;&lt;/contributors&gt;&lt;titles&gt;&lt;title&gt;Dynamic dispatch by constructive dynamic programming&lt;/title&gt;&lt;secondary-title&gt;IEEE Transactions on Power Systems&lt;/secondary-title&gt;&lt;/titles&gt;&lt;pages&gt;72-78&lt;/pages&gt;&lt;volume&gt;13&lt;/volume&gt;&lt;number&gt;1&lt;/number&gt;&lt;dates&gt;&lt;year&gt;1998&lt;/year&gt;&lt;pub-dates&gt;&lt;date&gt;//&lt;/date&gt;&lt;/pub-dates&gt;&lt;/dates&gt;&lt;urls&gt;&lt;related-urls&gt;&lt;url&gt;http://www.scopus.com/inward/record.url?eid=2-s2.0-0031996537&amp;amp;partnerID=40&amp;amp;md5=66c5e66a7a1af7cc859d55e1bbfdd43c&lt;/url&gt;&lt;/related-urls&gt;&lt;/urls&gt;&lt;/record&gt;&lt;/Cite&gt;&lt;/EndNote&gt;</w:instrText>
      </w:r>
      <w:r w:rsidR="00BB6DF5" w:rsidRPr="00ED6412">
        <w:fldChar w:fldCharType="separate"/>
      </w:r>
      <w:r w:rsidR="000201C4">
        <w:rPr>
          <w:noProof/>
        </w:rPr>
        <w:t>[</w:t>
      </w:r>
      <w:hyperlink w:anchor="_ENREF_89" w:tooltip="Han, 2001 #104" w:history="1">
        <w:r w:rsidR="00213BF8">
          <w:rPr>
            <w:noProof/>
          </w:rPr>
          <w:t>89</w:t>
        </w:r>
      </w:hyperlink>
      <w:r w:rsidR="000201C4">
        <w:rPr>
          <w:noProof/>
        </w:rPr>
        <w:t xml:space="preserve">, </w:t>
      </w:r>
      <w:hyperlink w:anchor="_ENREF_92" w:tooltip="Travers, 1998 #141" w:history="1">
        <w:r w:rsidR="00213BF8">
          <w:rPr>
            <w:noProof/>
          </w:rPr>
          <w:t>92</w:t>
        </w:r>
      </w:hyperlink>
      <w:r w:rsidR="000201C4">
        <w:rPr>
          <w:noProof/>
        </w:rPr>
        <w:t>]</w:t>
      </w:r>
      <w:r w:rsidR="00BB6DF5" w:rsidRPr="00ED6412">
        <w:fldChar w:fldCharType="end"/>
      </w:r>
      <w:r w:rsidR="00CF75E0" w:rsidRPr="00ED6412">
        <w:t>.</w:t>
      </w:r>
      <w:r w:rsidR="005C058C" w:rsidRPr="00ED6412">
        <w:t xml:space="preserve"> </w:t>
      </w:r>
      <w:r w:rsidR="00762456" w:rsidRPr="00ED6412">
        <w:t>In industry,</w:t>
      </w:r>
      <w:r w:rsidR="003F5D47" w:rsidRPr="00ED6412">
        <w:t xml:space="preserve"> </w:t>
      </w:r>
      <w:r w:rsidR="006B14FA" w:rsidRPr="00ED6412">
        <w:t xml:space="preserve">the standard practice is that </w:t>
      </w:r>
      <w:r w:rsidR="00762456" w:rsidRPr="00ED6412">
        <w:t>the</w:t>
      </w:r>
      <w:r w:rsidR="003F5D47" w:rsidRPr="00ED6412">
        <w:t xml:space="preserve"> </w:t>
      </w:r>
      <w:r w:rsidR="00762456" w:rsidRPr="00ED6412">
        <w:t>fuel cost</w:t>
      </w:r>
      <w:r w:rsidR="009D5FFA" w:rsidRPr="00ED6412">
        <w:t xml:space="preserve"> as a function of </w:t>
      </w:r>
      <w:r w:rsidR="00866A03" w:rsidRPr="00ED6412">
        <w:t xml:space="preserve">the </w:t>
      </w:r>
      <w:r w:rsidR="009D5FFA" w:rsidRPr="00ED6412">
        <w:t>power output</w:t>
      </w:r>
      <w:r w:rsidR="00762456" w:rsidRPr="00ED6412">
        <w:t xml:space="preserve"> of a conventional </w:t>
      </w:r>
      <w:r w:rsidR="003F5D47" w:rsidRPr="00ED6412">
        <w:t xml:space="preserve">generator </w:t>
      </w:r>
      <w:r w:rsidR="00762456" w:rsidRPr="00ED6412">
        <w:t xml:space="preserve">in the ED is </w:t>
      </w:r>
      <w:r w:rsidR="006B14FA" w:rsidRPr="00ED6412">
        <w:t xml:space="preserve">handled by a polynomial </w:t>
      </w:r>
      <w:r w:rsidR="007B081D" w:rsidRPr="00ED6412">
        <w:fldChar w:fldCharType="begin">
          <w:fldData xml:space="preserve">PEVuZE5vdGU+PENpdGU+PEF1dGhvcj5LcmlzaG5hbXVydGh5PC9BdXRob3I+PFllYXI+MjAxMjwv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</w:fldData>
        </w:fldChar>
      </w:r>
      <w:r w:rsidR="000201C4">
        <w:instrText xml:space="preserve"> ADDIN EN.CITE </w:instrText>
      </w:r>
      <w:r w:rsidR="000201C4">
        <w:fldChar w:fldCharType="begin">
          <w:fldData xml:space="preserve">PEVuZE5vdGU+PENpdGU+PEF1dGhvcj5LcmlzaG5hbXVydGh5PC9BdXRob3I+PFllYXI+MjAxMjwv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</w:fldData>
        </w:fldChar>
      </w:r>
      <w:r w:rsidR="000201C4">
        <w:instrText xml:space="preserve"> ADDIN EN.CITE.DATA </w:instrText>
      </w:r>
      <w:r w:rsidR="000201C4">
        <w:fldChar w:fldCharType="end"/>
      </w:r>
      <w:r w:rsidR="007B081D" w:rsidRPr="00ED6412">
        <w:fldChar w:fldCharType="separate"/>
      </w:r>
      <w:r w:rsidR="000201C4">
        <w:rPr>
          <w:noProof/>
        </w:rPr>
        <w:t>[</w:t>
      </w:r>
      <w:hyperlink w:anchor="_ENREF_93" w:tooltip="Krishnamurthy, 2012 #478" w:history="1">
        <w:r w:rsidR="00213BF8">
          <w:rPr>
            <w:noProof/>
          </w:rPr>
          <w:t>93</w:t>
        </w:r>
      </w:hyperlink>
      <w:r w:rsidR="000201C4">
        <w:rPr>
          <w:noProof/>
        </w:rPr>
        <w:t>]</w:t>
      </w:r>
      <w:r w:rsidR="007B081D" w:rsidRPr="00ED6412">
        <w:fldChar w:fldCharType="end"/>
      </w:r>
      <w:r w:rsidR="003F5D47" w:rsidRPr="00ED6412">
        <w:t xml:space="preserve">. </w:t>
      </w:r>
      <w:r w:rsidR="00E94534" w:rsidRPr="00ED6412">
        <w:t>Usually, t</w:t>
      </w:r>
      <w:r w:rsidR="005C058C" w:rsidRPr="00ED6412">
        <w:t xml:space="preserve">he </w:t>
      </w:r>
      <w:r w:rsidR="00C2111B" w:rsidRPr="00ED6412">
        <w:t xml:space="preserve">cost </w:t>
      </w:r>
      <w:r w:rsidR="005C058C" w:rsidRPr="00ED6412">
        <w:t>objective function</w:t>
      </w:r>
      <w:r w:rsidR="00BF3971" w:rsidRPr="00ED6412">
        <w:t xml:space="preserve"> of </w:t>
      </w:r>
      <w:r w:rsidR="00866A03" w:rsidRPr="00ED6412">
        <w:t xml:space="preserve">the </w:t>
      </w:r>
      <w:r w:rsidR="00BF3971" w:rsidRPr="00ED6412">
        <w:t>power output</w:t>
      </w:r>
      <w:r w:rsidR="005C058C" w:rsidRPr="00ED6412">
        <w:t xml:space="preserve"> </w:t>
      </w:r>
      <w:r w:rsidR="00762456" w:rsidRPr="00ED6412">
        <w:t>is</w:t>
      </w:r>
      <w:r w:rsidR="00EF1226" w:rsidRPr="00ED6412">
        <w:t xml:space="preserve"> expressed by</w:t>
      </w:r>
      <w:r w:rsidR="005C058C" w:rsidRPr="00ED6412">
        <w:t xml:space="preserve"> </w:t>
      </w:r>
      <w:r w:rsidR="00EB22B5" w:rsidRPr="00ED6412">
        <w:t xml:space="preserve">a </w:t>
      </w:r>
      <w:r w:rsidR="005C058C" w:rsidRPr="00ED6412">
        <w:t xml:space="preserve">smooth quadratic function </w:t>
      </w:r>
      <w:r w:rsidR="0028570D" w:rsidRPr="00ED6412">
        <w:fldChar w:fldCharType="begin">
          <w:fldData xml:space="preserve">PEVuZE5vdGU+PENpdGU+PEF1dGhvcj5IZXR6ZXI8L0F1dGhvcj48WWVhcj4yMDA4PC9ZZWFyPjxS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</w:fldData>
        </w:fldChar>
      </w:r>
      <w:r w:rsidR="000201C4">
        <w:instrText xml:space="preserve"> ADDIN EN.CITE </w:instrText>
      </w:r>
      <w:r w:rsidR="000201C4">
        <w:fldChar w:fldCharType="begin">
          <w:fldData xml:space="preserve">PEVuZE5vdGU+PENpdGU+PEF1dGhvcj5IZXR6ZXI8L0F1dGhvcj48WWVhcj4yMDA4PC9ZZWFyPjxS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</w:fldData>
        </w:fldChar>
      </w:r>
      <w:r w:rsidR="000201C4">
        <w:instrText xml:space="preserve"> ADDIN EN.CITE.DATA </w:instrText>
      </w:r>
      <w:r w:rsidR="000201C4">
        <w:fldChar w:fldCharType="end"/>
      </w:r>
      <w:r w:rsidR="0028570D" w:rsidRPr="00ED6412">
        <w:fldChar w:fldCharType="separate"/>
      </w:r>
      <w:r w:rsidR="000201C4">
        <w:rPr>
          <w:noProof/>
        </w:rPr>
        <w:t>[</w:t>
      </w:r>
      <w:hyperlink w:anchor="_ENREF_46" w:tooltip="Hetzer, 2008 #256" w:history="1">
        <w:r w:rsidR="00213BF8">
          <w:rPr>
            <w:noProof/>
          </w:rPr>
          <w:t>46</w:t>
        </w:r>
      </w:hyperlink>
      <w:r w:rsidR="000201C4">
        <w:rPr>
          <w:noProof/>
        </w:rPr>
        <w:t xml:space="preserve">, </w:t>
      </w:r>
      <w:hyperlink w:anchor="_ENREF_88" w:tooltip="Somuah, 1990 #132" w:history="1">
        <w:r w:rsidR="00213BF8">
          <w:rPr>
            <w:noProof/>
          </w:rPr>
          <w:t>88</w:t>
        </w:r>
      </w:hyperlink>
      <w:r w:rsidR="000201C4">
        <w:rPr>
          <w:noProof/>
        </w:rPr>
        <w:t xml:space="preserve">, </w:t>
      </w:r>
      <w:hyperlink w:anchor="_ENREF_94" w:tooltip="Li, 2000 #480" w:history="1">
        <w:r w:rsidR="00213BF8">
          <w:rPr>
            <w:noProof/>
          </w:rPr>
          <w:t>94</w:t>
        </w:r>
      </w:hyperlink>
      <w:r w:rsidR="000201C4">
        <w:rPr>
          <w:noProof/>
        </w:rPr>
        <w:t xml:space="preserve">, </w:t>
      </w:r>
      <w:hyperlink w:anchor="_ENREF_95" w:tooltip="Dhillon, 2000 #322" w:history="1">
        <w:r w:rsidR="00213BF8">
          <w:rPr>
            <w:noProof/>
          </w:rPr>
          <w:t>95</w:t>
        </w:r>
      </w:hyperlink>
      <w:r w:rsidR="000201C4">
        <w:rPr>
          <w:noProof/>
        </w:rPr>
        <w:t>]</w:t>
      </w:r>
      <w:r w:rsidR="0028570D" w:rsidRPr="00ED6412">
        <w:fldChar w:fldCharType="end"/>
      </w:r>
      <w:r w:rsidR="005C058C" w:rsidRPr="00ED6412">
        <w:t xml:space="preserve">, </w:t>
      </w:r>
      <w:r w:rsidR="00EB22B5" w:rsidRPr="00ED6412">
        <w:t xml:space="preserve">a </w:t>
      </w:r>
      <w:r w:rsidR="005C058C" w:rsidRPr="00ED6412">
        <w:t xml:space="preserve">cubic function </w:t>
      </w:r>
      <w:r w:rsidR="0028570D" w:rsidRPr="00ED6412">
        <w:fldChar w:fldCharType="begin">
          <w:fldData xml:space="preserve">PEVuZE5vdGU+PENpdGU+PEF1dGhvcj5UcnVvbmc8L0F1dGhvcj48WWVhcj4yMDE1PC9ZZWFyPjxS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</w:fldData>
        </w:fldChar>
      </w:r>
      <w:r w:rsidR="000201C4">
        <w:instrText xml:space="preserve"> ADDIN EN.CITE </w:instrText>
      </w:r>
      <w:r w:rsidR="000201C4">
        <w:fldChar w:fldCharType="begin">
          <w:fldData xml:space="preserve">PEVuZE5vdGU+PENpdGU+PEF1dGhvcj5UcnVvbmc8L0F1dGhvcj48WWVhcj4yMDE1PC9ZZWFyPjxS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</w:fldData>
        </w:fldChar>
      </w:r>
      <w:r w:rsidR="000201C4">
        <w:instrText xml:space="preserve"> ADDIN EN.CITE.DATA </w:instrText>
      </w:r>
      <w:r w:rsidR="000201C4">
        <w:fldChar w:fldCharType="end"/>
      </w:r>
      <w:r w:rsidR="0028570D" w:rsidRPr="00ED6412">
        <w:fldChar w:fldCharType="separate"/>
      </w:r>
      <w:r w:rsidR="000201C4">
        <w:rPr>
          <w:noProof/>
        </w:rPr>
        <w:t>[</w:t>
      </w:r>
      <w:hyperlink w:anchor="_ENREF_93" w:tooltip="Krishnamurthy, 2012 #478" w:history="1">
        <w:r w:rsidR="00213BF8">
          <w:rPr>
            <w:noProof/>
          </w:rPr>
          <w:t>93</w:t>
        </w:r>
      </w:hyperlink>
      <w:r w:rsidR="000201C4">
        <w:rPr>
          <w:noProof/>
        </w:rPr>
        <w:t xml:space="preserve">, </w:t>
      </w:r>
      <w:hyperlink w:anchor="_ENREF_96" w:tooltip="Truong, 2015 #477" w:history="1">
        <w:r w:rsidR="00213BF8">
          <w:rPr>
            <w:noProof/>
          </w:rPr>
          <w:t>96</w:t>
        </w:r>
      </w:hyperlink>
      <w:r w:rsidR="000201C4">
        <w:rPr>
          <w:noProof/>
        </w:rPr>
        <w:t xml:space="preserve">, </w:t>
      </w:r>
      <w:hyperlink w:anchor="_ENREF_97" w:tooltip="Lamont, 1995 #479" w:history="1">
        <w:r w:rsidR="00213BF8">
          <w:rPr>
            <w:noProof/>
          </w:rPr>
          <w:t>97</w:t>
        </w:r>
      </w:hyperlink>
      <w:r w:rsidR="000201C4">
        <w:rPr>
          <w:noProof/>
        </w:rPr>
        <w:t>]</w:t>
      </w:r>
      <w:r w:rsidR="0028570D" w:rsidRPr="00ED6412">
        <w:fldChar w:fldCharType="end"/>
      </w:r>
      <w:r w:rsidR="005C058C" w:rsidRPr="00ED6412">
        <w:t xml:space="preserve">, </w:t>
      </w:r>
      <w:r w:rsidR="00A970C4" w:rsidRPr="00ED6412">
        <w:t>or</w:t>
      </w:r>
      <w:r w:rsidR="005C058C" w:rsidRPr="00ED6412">
        <w:t xml:space="preserve"> </w:t>
      </w:r>
      <w:r w:rsidR="00EB22B5" w:rsidRPr="00ED6412">
        <w:t xml:space="preserve">a </w:t>
      </w:r>
      <w:r w:rsidR="00D124B4" w:rsidRPr="00ED6412">
        <w:t xml:space="preserve">quadratic </w:t>
      </w:r>
      <w:r w:rsidR="00E6555B" w:rsidRPr="00ED6412">
        <w:t xml:space="preserve">function with </w:t>
      </w:r>
      <w:r w:rsidR="00D124B4" w:rsidRPr="00ED6412">
        <w:t xml:space="preserve">the non-smooth </w:t>
      </w:r>
      <w:r w:rsidR="005C058C" w:rsidRPr="00ED6412">
        <w:t>valve-point effects</w:t>
      </w:r>
      <w:r w:rsidR="00B60D90" w:rsidRPr="00ED6412">
        <w:t xml:space="preserve">, which </w:t>
      </w:r>
      <w:r w:rsidR="002A1F23" w:rsidRPr="00ED6412">
        <w:t>takes into account</w:t>
      </w:r>
      <w:r w:rsidR="00B60D90" w:rsidRPr="00ED6412">
        <w:t xml:space="preserve"> the valve control of the steam turbine </w:t>
      </w:r>
      <w:r w:rsidR="00F722E8" w:rsidRPr="00ED6412">
        <w:t xml:space="preserve">and </w:t>
      </w:r>
      <w:r w:rsidR="003D01D0" w:rsidRPr="00ED6412">
        <w:t xml:space="preserve">different </w:t>
      </w:r>
      <w:r w:rsidR="00F722E8" w:rsidRPr="00ED6412">
        <w:t xml:space="preserve">valves open </w:t>
      </w:r>
      <w:r w:rsidR="003D01D0" w:rsidRPr="00ED6412">
        <w:t>sequentially for a given output</w:t>
      </w:r>
      <w:r w:rsidR="005C058C" w:rsidRPr="00ED6412">
        <w:t xml:space="preserve"> </w:t>
      </w:r>
      <w:r w:rsidR="0028570D" w:rsidRPr="00ED6412">
        <w:fldChar w:fldCharType="begin">
          <w:fldData xml:space="preserve">PEVuZE5vdGU+PENpdGU+PEF1dGhvcj5KaW48L0F1dGhvcj48WWVhcj4yMDE0PC9ZZWFyPjxSZWNO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=
</w:fldData>
        </w:fldChar>
      </w:r>
      <w:r w:rsidR="000201C4">
        <w:instrText xml:space="preserve"> ADDIN EN.CITE </w:instrText>
      </w:r>
      <w:r w:rsidR="000201C4">
        <w:fldChar w:fldCharType="begin">
          <w:fldData xml:space="preserve">PEVuZE5vdGU+PENpdGU+PEF1dGhvcj5KaW48L0F1dGhvcj48WWVhcj4yMDE0PC9ZZWFyPjxSZWNO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=
</w:fldData>
        </w:fldChar>
      </w:r>
      <w:r w:rsidR="000201C4">
        <w:instrText xml:space="preserve"> ADDIN EN.CITE.DATA </w:instrText>
      </w:r>
      <w:r w:rsidR="000201C4">
        <w:fldChar w:fldCharType="end"/>
      </w:r>
      <w:r w:rsidR="0028570D" w:rsidRPr="00ED6412">
        <w:fldChar w:fldCharType="separate"/>
      </w:r>
      <w:r w:rsidR="000201C4">
        <w:rPr>
          <w:noProof/>
        </w:rPr>
        <w:t>[</w:t>
      </w:r>
      <w:hyperlink w:anchor="_ENREF_41" w:tooltip="Jin, 2014 #270" w:history="1">
        <w:r w:rsidR="00213BF8">
          <w:rPr>
            <w:noProof/>
          </w:rPr>
          <w:t>41</w:t>
        </w:r>
      </w:hyperlink>
      <w:r w:rsidR="000201C4">
        <w:rPr>
          <w:noProof/>
        </w:rPr>
        <w:t xml:space="preserve">, </w:t>
      </w:r>
      <w:hyperlink w:anchor="_ENREF_76" w:tooltip="Basu, 2008 #144" w:history="1">
        <w:r w:rsidR="00213BF8">
          <w:rPr>
            <w:noProof/>
          </w:rPr>
          <w:t>76</w:t>
        </w:r>
      </w:hyperlink>
      <w:r w:rsidR="000201C4">
        <w:rPr>
          <w:noProof/>
        </w:rPr>
        <w:t xml:space="preserve">, </w:t>
      </w:r>
      <w:hyperlink w:anchor="_ENREF_98" w:tooltip="Peng, 2012 #272" w:history="1">
        <w:r w:rsidR="00213BF8">
          <w:rPr>
            <w:noProof/>
          </w:rPr>
          <w:t>98-100</w:t>
        </w:r>
      </w:hyperlink>
      <w:r w:rsidR="000201C4">
        <w:rPr>
          <w:noProof/>
        </w:rPr>
        <w:t>]</w:t>
      </w:r>
      <w:r w:rsidR="0028570D" w:rsidRPr="00ED6412">
        <w:fldChar w:fldCharType="end"/>
      </w:r>
      <w:r w:rsidR="00840B17" w:rsidRPr="00ED6412">
        <w:t>.</w:t>
      </w:r>
      <w:r w:rsidR="005C058C" w:rsidRPr="00ED6412">
        <w:t xml:space="preserve"> </w:t>
      </w:r>
      <w:r w:rsidR="009B1F88" w:rsidRPr="00ED6412">
        <w:fldChar w:fldCharType="begin"/>
      </w:r>
      <w:r w:rsidR="009B1F88" w:rsidRPr="00ED6412">
        <w:instrText xml:space="preserve"> REF _Ref503641782 \h </w:instrText>
      </w:r>
      <w:r w:rsidR="00A63E2B" w:rsidRPr="00ED6412">
        <w:instrText xml:space="preserve"> \* MERGEFORMAT </w:instrText>
      </w:r>
      <w:r w:rsidR="009B1F88" w:rsidRPr="00ED6412">
        <w:fldChar w:fldCharType="separate"/>
      </w:r>
      <w:r w:rsidR="00C05E44" w:rsidRPr="00ED6412">
        <w:t xml:space="preserve">Figure </w:t>
      </w:r>
      <w:r w:rsidR="00C05E44">
        <w:rPr>
          <w:noProof/>
        </w:rPr>
        <w:t>2</w:t>
      </w:r>
      <w:r w:rsidR="00C05E44" w:rsidRPr="00ED6412">
        <w:rPr>
          <w:noProof/>
        </w:rPr>
        <w:t>.</w:t>
      </w:r>
      <w:r w:rsidR="00C05E44">
        <w:rPr>
          <w:noProof/>
        </w:rPr>
        <w:t>1</w:t>
      </w:r>
      <w:r w:rsidR="009B1F88" w:rsidRPr="00ED6412">
        <w:fldChar w:fldCharType="end"/>
      </w:r>
      <w:r w:rsidR="009B1F88" w:rsidRPr="00ED6412">
        <w:t xml:space="preserve"> indicates the fuel cost </w:t>
      </w:r>
      <w:r w:rsidR="00866A03" w:rsidRPr="00ED6412">
        <w:t>variation</w:t>
      </w:r>
      <w:r w:rsidR="009B1F88" w:rsidRPr="00ED6412">
        <w:t xml:space="preserve"> of a </w:t>
      </w:r>
      <w:r w:rsidR="00BF3971" w:rsidRPr="00ED6412">
        <w:t xml:space="preserve">typical </w:t>
      </w:r>
      <w:r w:rsidR="009B1F88" w:rsidRPr="00ED6412">
        <w:t xml:space="preserve">conventional generator unit with valve-point effects </w:t>
      </w:r>
      <w:r w:rsidR="00E3047C" w:rsidRPr="00ED6412">
        <w:fldChar w:fldCharType="begin"/>
      </w:r>
      <w:r w:rsidR="000201C4">
        <w:instrText xml:space="preserve"> ADDIN EN.CITE &lt;EndNote&gt;&lt;Cite&gt;&lt;Author&gt;Khoa&lt;/Author&gt;&lt;Year&gt;2015&lt;/Year&gt;&lt;RecNum&gt;504&lt;/RecNum&gt;&lt;DisplayText&gt;[101]&lt;/DisplayText&gt;&lt;record&gt;&lt;rec-number&gt;504&lt;/rec-number&gt;&lt;foreign-keys&gt;&lt;key app="EN" db-id="wat2z5xv39zx9lefev2vrzeifd9dzfzsx50x" timestamp="0"&gt;504&lt;/key&gt;&lt;/foreign-keys&gt;&lt;ref-type name="Journal Article"&gt;17&lt;/ref-type&gt;&lt;contributors&gt;&lt;authors&gt;&lt;author&gt;Khoa, T. H.&lt;/author&gt;&lt;author&gt;Vasant, P. M.&lt;/author&gt;&lt;author&gt;Balbir Singh, M. S.&lt;/author&gt;&lt;author&gt;Dieu, V. N.&lt;/author&gt;&lt;/authors&gt;&lt;/contributors&gt;&lt;titles&gt;&lt;title&gt;Solving economic dispatch problem with valve-point effects using swarm-based mean–variance mapping optimization (MVMOS)&lt;/title&gt;&lt;secondary-title&gt;Cogent Engineering&lt;/secondary-title&gt;&lt;/titles&gt;&lt;pages&gt;1076983&lt;/pages&gt;&lt;volume&gt;2&lt;/volume&gt;&lt;number&gt;1&lt;/number&gt;&lt;dates&gt;&lt;year&gt;2015&lt;/year&gt;&lt;pub-dates&gt;&lt;date&gt;2015/12/31&lt;/date&gt;&lt;/pub-dates&gt;&lt;/dates&gt;&lt;publisher&gt;Cogent OA&lt;/publisher&gt;&lt;isbn&gt;null&lt;/isbn&gt;&lt;urls&gt;&lt;related-urls&gt;&lt;url&gt;https://doi.org/10.1080/23311916.2015.1076983&lt;/url&gt;&lt;/related-urls&gt;&lt;/urls&gt;&lt;electronic-resource-num&gt;10.1080/23311916.2015.1076983&lt;/electronic-resource-num&gt;&lt;/record&gt;&lt;/Cite&gt;&lt;/EndNote&gt;</w:instrText>
      </w:r>
      <w:r w:rsidR="00E3047C" w:rsidRPr="00ED6412">
        <w:fldChar w:fldCharType="separate"/>
      </w:r>
      <w:r w:rsidR="000201C4">
        <w:rPr>
          <w:noProof/>
        </w:rPr>
        <w:t>[</w:t>
      </w:r>
      <w:hyperlink w:anchor="_ENREF_101" w:tooltip="Khoa, 2015 #504" w:history="1">
        <w:r w:rsidR="00213BF8">
          <w:rPr>
            <w:noProof/>
          </w:rPr>
          <w:t>101</w:t>
        </w:r>
      </w:hyperlink>
      <w:r w:rsidR="000201C4">
        <w:rPr>
          <w:noProof/>
        </w:rPr>
        <w:t>]</w:t>
      </w:r>
      <w:r w:rsidR="00E3047C" w:rsidRPr="00ED6412">
        <w:fldChar w:fldCharType="end"/>
      </w:r>
      <w:r w:rsidR="00433E35" w:rsidRPr="00ED6412">
        <w:t>.</w:t>
      </w:r>
    </w:p>
    <w:p w14:paraId="0186BB1E" w14:textId="5A3EC1F1" w:rsidR="00D07CDB" w:rsidRPr="00ED6412" w:rsidRDefault="00D07CDB" w:rsidP="00D07CDB">
      <w:pPr>
        <w:pStyle w:val="ListParagraph"/>
        <w:numPr>
          <w:ilvl w:val="0"/>
          <w:numId w:val="18"/>
        </w:numPr>
        <w:spacing w:line="480" w:lineRule="auto"/>
        <w:contextualSpacing w:val="0"/>
      </w:pPr>
      <w:r w:rsidRPr="00ED6412">
        <w:t xml:space="preserve">Determine the constraints that fit the problem. In the DED problem, the following constraints may be considered in the demand-supply power balance, ramp rate limits, generation capacity, spinning reserve, emission limits, security constraints, transmission limits, transmission loss, prohibited operating zones and demand side management </w:t>
      </w:r>
      <w:r w:rsidRPr="00ED6412">
        <w:fldChar w:fldCharType="begin">
          <w:fldData xml:space="preserve">PEVuZE5vdGU+PENpdGU+PEF1dGhvcj5YaWE8L0F1dGhvcj48WWVhcj4yMDEwPC9ZZWFyPjxSZWNO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</w:fldData>
        </w:fldChar>
      </w:r>
      <w:r w:rsidR="000201C4">
        <w:instrText xml:space="preserve"> ADDIN EN.CITE </w:instrText>
      </w:r>
      <w:r w:rsidR="000201C4">
        <w:fldChar w:fldCharType="begin">
          <w:fldData xml:space="preserve">PEVuZE5vdGU+PENpdGU+PEF1dGhvcj5YaWE8L0F1dGhvcj48WWVhcj4yMDEwPC9ZZWFyPjxSZWNO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</w:fldData>
        </w:fldChar>
      </w:r>
      <w:r w:rsidR="000201C4">
        <w:instrText xml:space="preserve"> ADDIN EN.CITE.DATA </w:instrText>
      </w:r>
      <w:r w:rsidR="000201C4">
        <w:fldChar w:fldCharType="end"/>
      </w:r>
      <w:r w:rsidRPr="00ED6412">
        <w:fldChar w:fldCharType="separate"/>
      </w:r>
      <w:r w:rsidR="000201C4">
        <w:rPr>
          <w:noProof/>
        </w:rPr>
        <w:t>[</w:t>
      </w:r>
      <w:hyperlink w:anchor="_ENREF_51" w:tooltip="Saravanan, 2013 #465" w:history="1">
        <w:r w:rsidR="00213BF8">
          <w:rPr>
            <w:noProof/>
          </w:rPr>
          <w:t>51</w:t>
        </w:r>
      </w:hyperlink>
      <w:r w:rsidR="000201C4">
        <w:rPr>
          <w:noProof/>
        </w:rPr>
        <w:t xml:space="preserve">, </w:t>
      </w:r>
      <w:hyperlink w:anchor="_ENREF_91" w:tooltip="Xia, 2010 #108" w:history="1">
        <w:r w:rsidR="00213BF8">
          <w:rPr>
            <w:noProof/>
          </w:rPr>
          <w:t>91</w:t>
        </w:r>
      </w:hyperlink>
      <w:r w:rsidR="000201C4">
        <w:rPr>
          <w:noProof/>
        </w:rPr>
        <w:t>]</w:t>
      </w:r>
      <w:r w:rsidRPr="00ED6412">
        <w:fldChar w:fldCharType="end"/>
      </w:r>
      <w:r w:rsidRPr="00ED6412">
        <w:t xml:space="preserve">. </w:t>
      </w:r>
    </w:p>
    <w:p w14:paraId="46EAB64B" w14:textId="0BB1DC0F" w:rsidR="009A6A3D" w:rsidRPr="00ED6412" w:rsidRDefault="009A6A3D" w:rsidP="009A6A3D">
      <w:pPr>
        <w:pStyle w:val="ListParagraph"/>
        <w:spacing w:line="480" w:lineRule="auto"/>
        <w:ind w:left="360" w:firstLine="0"/>
        <w:contextualSpacing w:val="0"/>
      </w:pPr>
      <w:r w:rsidRPr="00ED6412">
        <w:lastRenderedPageBreak/>
        <w:t xml:space="preserve">These constraints affect the generators, demand of electricity system, and network. Moreover, they are classified into three aspects: equality, inequality, and dynamic due to their data state. </w:t>
      </w:r>
      <w:r w:rsidRPr="00ED6412">
        <w:fldChar w:fldCharType="begin"/>
      </w:r>
      <w:r w:rsidRPr="00ED6412">
        <w:instrText xml:space="preserve"> REF _Ref503555418 \h </w:instrText>
      </w:r>
      <w:r w:rsidR="00A63E2B" w:rsidRPr="00ED6412">
        <w:instrText xml:space="preserve"> \* MERGEFORMAT </w:instrText>
      </w:r>
      <w:r w:rsidRPr="00ED6412">
        <w:fldChar w:fldCharType="separate"/>
      </w:r>
      <w:r w:rsidR="00C05E44" w:rsidRPr="00ED6412">
        <w:t xml:space="preserve">Table </w:t>
      </w:r>
      <w:r w:rsidR="00C05E44">
        <w:rPr>
          <w:noProof/>
        </w:rPr>
        <w:t>2</w:t>
      </w:r>
      <w:r w:rsidR="00C05E44" w:rsidRPr="00ED6412">
        <w:rPr>
          <w:noProof/>
        </w:rPr>
        <w:t>.</w:t>
      </w:r>
      <w:r w:rsidR="00C05E44">
        <w:rPr>
          <w:noProof/>
        </w:rPr>
        <w:t>2</w:t>
      </w:r>
      <w:r w:rsidRPr="00ED6412">
        <w:fldChar w:fldCharType="end"/>
      </w:r>
      <w:r w:rsidRPr="00ED6412">
        <w:t xml:space="preserve"> lists the constraints of the DED that effect the different aspects and equation that are classified in different aspects.</w:t>
      </w:r>
    </w:p>
    <w:p w14:paraId="53A77ACF" w14:textId="77777777" w:rsidR="004F70A5" w:rsidRPr="00ED6412" w:rsidRDefault="004F70A5" w:rsidP="007B1B7B">
      <w:pPr>
        <w:pStyle w:val="ListParagraph"/>
        <w:keepNext/>
        <w:spacing w:line="480" w:lineRule="auto"/>
        <w:ind w:left="357" w:firstLine="0"/>
        <w:contextualSpacing w:val="0"/>
        <w:jc w:val="center"/>
      </w:pPr>
      <w:r w:rsidRPr="00ED6412">
        <w:rPr>
          <w:noProof/>
          <w:lang w:eastAsia="en-GB"/>
        </w:rPr>
        <w:drawing>
          <wp:inline distT="0" distB="0" distL="0" distR="0" wp14:anchorId="3CC6DBA5" wp14:editId="700B1B56">
            <wp:extent cx="3996000" cy="2814087"/>
            <wp:effectExtent l="0" t="0" r="5080" b="5715"/>
            <wp:docPr id="8" name="Picture 8" descr="C:\Users\admin\Desktop\oaen_a_1076983_f0001_b.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oaen_a_1076983_f0001_b.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96000" cy="2814087"/>
                    </a:xfrm>
                    <a:prstGeom prst="rect">
                      <a:avLst/>
                    </a:prstGeom>
                    <a:noFill/>
                    <a:ln>
                      <a:noFill/>
                    </a:ln>
                  </pic:spPr>
                </pic:pic>
              </a:graphicData>
            </a:graphic>
          </wp:inline>
        </w:drawing>
      </w:r>
    </w:p>
    <w:p w14:paraId="68988CE9" w14:textId="25551389" w:rsidR="004F70A5" w:rsidRPr="00ED6412" w:rsidRDefault="004F70A5" w:rsidP="004F70A5">
      <w:pPr>
        <w:pStyle w:val="Caption"/>
        <w:jc w:val="both"/>
      </w:pPr>
      <w:bookmarkStart w:id="59" w:name="_Ref503641782"/>
      <w:bookmarkStart w:id="60" w:name="_Toc523347869"/>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2</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1</w:t>
      </w:r>
      <w:r w:rsidR="00C47357">
        <w:rPr>
          <w:noProof/>
        </w:rPr>
        <w:fldChar w:fldCharType="end"/>
      </w:r>
      <w:bookmarkEnd w:id="59"/>
      <w:r w:rsidRPr="00ED6412">
        <w:t xml:space="preserve"> </w:t>
      </w:r>
      <w:r w:rsidR="000B2E21" w:rsidRPr="00ED6412">
        <w:t>Fuel cost</w:t>
      </w:r>
      <w:r w:rsidR="0045204E" w:rsidRPr="00ED6412">
        <w:t xml:space="preserve"> </w:t>
      </w:r>
      <w:r w:rsidR="000B2E21" w:rsidRPr="00ED6412">
        <w:t xml:space="preserve">as a function of power output </w:t>
      </w:r>
      <w:r w:rsidR="009B1F88" w:rsidRPr="00ED6412">
        <w:t xml:space="preserve">of a </w:t>
      </w:r>
      <w:r w:rsidR="0092309D" w:rsidRPr="00ED6412">
        <w:t xml:space="preserve">typical </w:t>
      </w:r>
      <w:r w:rsidR="009B1F88" w:rsidRPr="00ED6412">
        <w:t xml:space="preserve">conventional generator unit with valve-point effects </w:t>
      </w:r>
      <w:r w:rsidR="00433E35" w:rsidRPr="00ED6412">
        <w:fldChar w:fldCharType="begin"/>
      </w:r>
      <w:r w:rsidR="000201C4">
        <w:instrText xml:space="preserve"> ADDIN EN.CITE &lt;EndNote&gt;&lt;Cite&gt;&lt;Author&gt;Khoa&lt;/Author&gt;&lt;Year&gt;2015&lt;/Year&gt;&lt;RecNum&gt;504&lt;/RecNum&gt;&lt;DisplayText&gt;[101]&lt;/DisplayText&gt;&lt;record&gt;&lt;rec-number&gt;504&lt;/rec-number&gt;&lt;foreign-keys&gt;&lt;key app="EN" db-id="wat2z5xv39zx9lefev2vrzeifd9dzfzsx50x" timestamp="0"&gt;504&lt;/key&gt;&lt;/foreign-keys&gt;&lt;ref-type name="Journal Article"&gt;17&lt;/ref-type&gt;&lt;contributors&gt;&lt;authors&gt;&lt;author&gt;Khoa, T. H.&lt;/author&gt;&lt;author&gt;Vasant, P. M.&lt;/author&gt;&lt;author&gt;Balbir Singh, M. S.&lt;/author&gt;&lt;author&gt;Dieu, V. N.&lt;/author&gt;&lt;/authors&gt;&lt;/contributors&gt;&lt;titles&gt;&lt;title&gt;Solving economic dispatch problem with valve-point effects using swarm-based mean–variance mapping optimization (MVMOS)&lt;/title&gt;&lt;secondary-title&gt;Cogent Engineering&lt;/secondary-title&gt;&lt;/titles&gt;&lt;pages&gt;1076983&lt;/pages&gt;&lt;volume&gt;2&lt;/volume&gt;&lt;number&gt;1&lt;/number&gt;&lt;dates&gt;&lt;year&gt;2015&lt;/year&gt;&lt;pub-dates&gt;&lt;date&gt;2015/12/31&lt;/date&gt;&lt;/pub-dates&gt;&lt;/dates&gt;&lt;publisher&gt;Cogent OA&lt;/publisher&gt;&lt;isbn&gt;null&lt;/isbn&gt;&lt;urls&gt;&lt;related-urls&gt;&lt;url&gt;https://doi.org/10.1080/23311916.2015.1076983&lt;/url&gt;&lt;/related-urls&gt;&lt;/urls&gt;&lt;electronic-resource-num&gt;10.1080/23311916.2015.1076983&lt;/electronic-resource-num&gt;&lt;/record&gt;&lt;/Cite&gt;&lt;/EndNote&gt;</w:instrText>
      </w:r>
      <w:r w:rsidR="00433E35" w:rsidRPr="00ED6412">
        <w:fldChar w:fldCharType="separate"/>
      </w:r>
      <w:r w:rsidR="000201C4">
        <w:rPr>
          <w:noProof/>
        </w:rPr>
        <w:t>[</w:t>
      </w:r>
      <w:hyperlink w:anchor="_ENREF_101" w:tooltip="Khoa, 2015 #504" w:history="1">
        <w:r w:rsidR="00213BF8">
          <w:rPr>
            <w:noProof/>
          </w:rPr>
          <w:t>101</w:t>
        </w:r>
      </w:hyperlink>
      <w:r w:rsidR="000201C4">
        <w:rPr>
          <w:noProof/>
        </w:rPr>
        <w:t>]</w:t>
      </w:r>
      <w:r w:rsidR="00433E35" w:rsidRPr="00ED6412">
        <w:fldChar w:fldCharType="end"/>
      </w:r>
      <w:r w:rsidR="00433E35" w:rsidRPr="00ED6412">
        <w:t>.</w:t>
      </w:r>
      <w:bookmarkEnd w:id="60"/>
    </w:p>
    <w:p w14:paraId="64989262" w14:textId="77777777" w:rsidR="009A6A3D" w:rsidRPr="00ED6412" w:rsidRDefault="009A6A3D" w:rsidP="009A6A3D">
      <w:pPr>
        <w:pStyle w:val="ListParagraph"/>
        <w:numPr>
          <w:ilvl w:val="0"/>
          <w:numId w:val="18"/>
        </w:numPr>
        <w:spacing w:line="480" w:lineRule="auto"/>
        <w:contextualSpacing w:val="0"/>
      </w:pPr>
      <w:r w:rsidRPr="00ED6412">
        <w:t>Choose a suitable optimization algorithm that gives a good optimal solution within an acceptable computing time. There are three types of algorithms that  commonly can be used to solve economic dispatch problems, namely:</w:t>
      </w:r>
    </w:p>
    <w:p w14:paraId="4ACB287A" w14:textId="2670A701" w:rsidR="00D07CDB" w:rsidRPr="00ED6412" w:rsidRDefault="009A6A3D" w:rsidP="009A6A3D">
      <w:pPr>
        <w:pStyle w:val="ListParagraph"/>
        <w:numPr>
          <w:ilvl w:val="0"/>
          <w:numId w:val="30"/>
        </w:numPr>
        <w:spacing w:line="480" w:lineRule="auto"/>
        <w:contextualSpacing w:val="0"/>
      </w:pPr>
      <w:r w:rsidRPr="00ED6412">
        <w:t xml:space="preserve">Traditional mathematical iterative algorithms, such as dynamic programming </w:t>
      </w:r>
      <w:r w:rsidRPr="00ED6412">
        <w:fldChar w:fldCharType="begin"/>
      </w:r>
      <w:r w:rsidR="000201C4">
        <w:instrText xml:space="preserve"> ADDIN EN.CITE &lt;EndNote&gt;&lt;Cite&gt;&lt;Author&gt;Travers&lt;/Author&gt;&lt;Year&gt;1998&lt;/Year&gt;&lt;RecNum&gt;141&lt;/RecNum&gt;&lt;DisplayText&gt;[92]&lt;/DisplayText&gt;&lt;record&gt;&lt;rec-number&gt;141&lt;/rec-number&gt;&lt;foreign-keys&gt;&lt;key app="EN" db-id="wat2z5xv39zx9lefev2vrzeifd9dzfzsx50x" timestamp="0"&gt;141&lt;/key&gt;&lt;/foreign-keys&gt;&lt;ref-type name="Journal Article"&gt;17&lt;/ref-type&gt;&lt;contributors&gt;&lt;authors&gt;&lt;author&gt;Travers, D. L.&lt;/author&gt;&lt;author&gt;John Kaye, R.&lt;/author&gt;&lt;/authors&gt;&lt;/contributors&gt;&lt;titles&gt;&lt;title&gt;Dynamic dispatch by constructive dynamic programming&lt;/title&gt;&lt;secondary-title&gt;IEEE Transactions on Power Systems&lt;/secondary-title&gt;&lt;/titles&gt;&lt;pages&gt;72-78&lt;/pages&gt;&lt;volume&gt;13&lt;/volume&gt;&lt;number&gt;1&lt;/number&gt;&lt;dates&gt;&lt;year&gt;1998&lt;/year&gt;&lt;pub-dates&gt;&lt;date&gt;//&lt;/date&gt;&lt;/pub-dates&gt;&lt;/dates&gt;&lt;urls&gt;&lt;related-urls&gt;&lt;url&gt;http://www.scopus.com/inward/record.url?eid=2-s2.0-0031996537&amp;amp;partnerID=40&amp;amp;md5=66c5e66a7a1af7cc859d55e1bbfdd43c&lt;/url&gt;&lt;/related-urls&gt;&lt;/urls&gt;&lt;/record&gt;&lt;/Cite&gt;&lt;/EndNote&gt;</w:instrText>
      </w:r>
      <w:r w:rsidRPr="00ED6412">
        <w:fldChar w:fldCharType="separate"/>
      </w:r>
      <w:r w:rsidR="000201C4">
        <w:rPr>
          <w:noProof/>
        </w:rPr>
        <w:t>[</w:t>
      </w:r>
      <w:hyperlink w:anchor="_ENREF_92" w:tooltip="Travers, 1998 #141" w:history="1">
        <w:r w:rsidR="00213BF8">
          <w:rPr>
            <w:noProof/>
          </w:rPr>
          <w:t>92</w:t>
        </w:r>
      </w:hyperlink>
      <w:r w:rsidR="000201C4">
        <w:rPr>
          <w:noProof/>
        </w:rPr>
        <w:t>]</w:t>
      </w:r>
      <w:r w:rsidRPr="00ED6412">
        <w:fldChar w:fldCharType="end"/>
      </w:r>
      <w:r w:rsidRPr="00ED6412">
        <w:t xml:space="preserve">, interior point methods </w:t>
      </w:r>
      <w:r w:rsidRPr="00ED6412">
        <w:fldChar w:fldCharType="begin"/>
      </w:r>
      <w:r w:rsidR="000201C4">
        <w:instrText xml:space="preserve"> ADDIN EN.CITE &lt;EndNote&gt;&lt;Cite&gt;&lt;Author&gt;Irisarri&lt;/Author&gt;&lt;Year&gt;1998&lt;/Year&gt;&lt;RecNum&gt;149&lt;/RecNum&gt;&lt;DisplayText&gt;[102]&lt;/DisplayText&gt;&lt;record&gt;&lt;rec-number&gt;149&lt;/rec-number&gt;&lt;foreign-keys&gt;&lt;key app="EN" db-id="wat2z5xv39zx9lefev2vrzeifd9dzfzsx50x" timestamp="0"&gt;149&lt;/key&gt;&lt;/foreign-keys&gt;&lt;ref-type name="Journal Article"&gt;17&lt;/ref-type&gt;&lt;contributors&gt;&lt;authors&gt;&lt;author&gt;Irisarri, G.&lt;/author&gt;&lt;/authors&gt;&lt;/contributors&gt;&lt;titles&gt;&lt;title&gt;Economic dispatch with network and ramping constraints via interior point methods&lt;/title&gt;&lt;secondary-title&gt;IEEE Transactions on Power Systems&lt;/secondary-title&gt;&lt;/titles&gt;&lt;pages&gt;236-242&lt;/pages&gt;&lt;volume&gt;13&lt;/volume&gt;&lt;number&gt;1&lt;/number&gt;&lt;dates&gt;&lt;year&gt;1998&lt;/year&gt;&lt;pub-dates&gt;&lt;date&gt;//&lt;/date&gt;&lt;/pub-dates&gt;&lt;/dates&gt;&lt;urls&gt;&lt;related-urls&gt;&lt;url&gt;http://www.scopus.com/inward/record.url?eid=2-s2.0-0031996509&amp;amp;partnerID=40&amp;amp;md5=b28e75de680eaf054642b53e64840046&lt;/url&gt;&lt;/related-urls&gt;&lt;/urls&gt;&lt;/record&gt;&lt;/Cite&gt;&lt;/EndNote&gt;</w:instrText>
      </w:r>
      <w:r w:rsidRPr="00ED6412">
        <w:fldChar w:fldCharType="separate"/>
      </w:r>
      <w:r w:rsidR="000201C4">
        <w:rPr>
          <w:noProof/>
        </w:rPr>
        <w:t>[</w:t>
      </w:r>
      <w:hyperlink w:anchor="_ENREF_102" w:tooltip="Irisarri, 1998 #149" w:history="1">
        <w:r w:rsidR="00213BF8">
          <w:rPr>
            <w:noProof/>
          </w:rPr>
          <w:t>102</w:t>
        </w:r>
      </w:hyperlink>
      <w:r w:rsidR="000201C4">
        <w:rPr>
          <w:noProof/>
        </w:rPr>
        <w:t>]</w:t>
      </w:r>
      <w:r w:rsidRPr="00ED6412">
        <w:fldChar w:fldCharType="end"/>
      </w:r>
      <w:r w:rsidRPr="00ED6412">
        <w:t xml:space="preserve"> and linear programming </w:t>
      </w:r>
      <w:r w:rsidRPr="00ED6412">
        <w:fldChar w:fldCharType="begin">
          <w:fldData xml:space="preserve">PEVuZE5vdGU+PENpdGU+PEF1dGhvcj5SaW9zLVphbGFwYTwvQXV0aG9yPjxZZWFyPjIwMTA8L1ll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</w:fldData>
        </w:fldChar>
      </w:r>
      <w:r w:rsidR="000201C4">
        <w:instrText xml:space="preserve"> ADDIN EN.CITE </w:instrText>
      </w:r>
      <w:r w:rsidR="000201C4">
        <w:fldChar w:fldCharType="begin">
          <w:fldData xml:space="preserve">PEVuZE5vdGU+PENpdGU+PEF1dGhvcj5SaW9zLVphbGFwYTwvQXV0aG9yPjxZZWFyPjIwMTA8L1ll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</w:fldData>
        </w:fldChar>
      </w:r>
      <w:r w:rsidR="000201C4">
        <w:instrText xml:space="preserve"> ADDIN EN.CITE.DATA </w:instrText>
      </w:r>
      <w:r w:rsidR="000201C4">
        <w:fldChar w:fldCharType="end"/>
      </w:r>
      <w:r w:rsidRPr="00ED6412">
        <w:fldChar w:fldCharType="separate"/>
      </w:r>
      <w:r w:rsidR="000201C4">
        <w:rPr>
          <w:noProof/>
        </w:rPr>
        <w:t>[</w:t>
      </w:r>
      <w:hyperlink w:anchor="_ENREF_70" w:tooltip="Grid, 2013 #101" w:history="1">
        <w:r w:rsidR="00213BF8">
          <w:rPr>
            <w:noProof/>
          </w:rPr>
          <w:t>70</w:t>
        </w:r>
      </w:hyperlink>
      <w:r w:rsidR="000201C4">
        <w:rPr>
          <w:noProof/>
        </w:rPr>
        <w:t xml:space="preserve">, </w:t>
      </w:r>
      <w:hyperlink w:anchor="_ENREF_82" w:tooltip="Rios-Zalapa, 2010 #89" w:history="1">
        <w:r w:rsidR="00213BF8">
          <w:rPr>
            <w:noProof/>
          </w:rPr>
          <w:t>82</w:t>
        </w:r>
      </w:hyperlink>
      <w:r w:rsidR="000201C4">
        <w:rPr>
          <w:noProof/>
        </w:rPr>
        <w:t xml:space="preserve">, </w:t>
      </w:r>
      <w:hyperlink w:anchor="_ENREF_88" w:tooltip="Somuah, 1990 #132" w:history="1">
        <w:r w:rsidR="00213BF8">
          <w:rPr>
            <w:noProof/>
          </w:rPr>
          <w:t>88</w:t>
        </w:r>
      </w:hyperlink>
      <w:r w:rsidR="000201C4">
        <w:rPr>
          <w:noProof/>
        </w:rPr>
        <w:t>]</w:t>
      </w:r>
      <w:r w:rsidRPr="00ED6412">
        <w:fldChar w:fldCharType="end"/>
      </w:r>
      <w:r w:rsidRPr="00ED6412">
        <w:t xml:space="preserve">; </w:t>
      </w:r>
    </w:p>
    <w:p w14:paraId="7EE97846" w14:textId="76C30B72" w:rsidR="00A64309" w:rsidRPr="00ED6412" w:rsidRDefault="00A64309" w:rsidP="00A64309">
      <w:pPr>
        <w:pStyle w:val="Caption"/>
        <w:keepNext/>
        <w:jc w:val="left"/>
      </w:pPr>
      <w:bookmarkStart w:id="61" w:name="_Ref503555418"/>
      <w:bookmarkStart w:id="62" w:name="_Toc523347922"/>
      <w:r w:rsidRPr="00ED6412">
        <w:lastRenderedPageBreak/>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2</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2</w:t>
      </w:r>
      <w:r w:rsidR="001041A1">
        <w:rPr>
          <w:noProof/>
        </w:rPr>
        <w:fldChar w:fldCharType="end"/>
      </w:r>
      <w:bookmarkEnd w:id="61"/>
      <w:r w:rsidRPr="00ED6412">
        <w:t xml:space="preserve"> The constraints of DED that effect </w:t>
      </w:r>
      <w:r w:rsidR="00866A03" w:rsidRPr="00ED6412">
        <w:t>the</w:t>
      </w:r>
      <w:r w:rsidRPr="00ED6412">
        <w:t xml:space="preserve"> different aspects and </w:t>
      </w:r>
      <w:r w:rsidR="000811C9" w:rsidRPr="00ED6412">
        <w:t xml:space="preserve">equation </w:t>
      </w:r>
      <w:r w:rsidRPr="00ED6412">
        <w:t>classified in different aspects.</w:t>
      </w:r>
      <w:bookmarkEnd w:id="62"/>
    </w:p>
    <w:tbl>
      <w:tblPr>
        <w:tblStyle w:val="PlainTable21"/>
        <w:tblW w:w="7780" w:type="dxa"/>
        <w:tblLook w:val="0420" w:firstRow="1" w:lastRow="0" w:firstColumn="0" w:lastColumn="0" w:noHBand="0" w:noVBand="1"/>
      </w:tblPr>
      <w:tblGrid>
        <w:gridCol w:w="2970"/>
        <w:gridCol w:w="1190"/>
        <w:gridCol w:w="2324"/>
        <w:gridCol w:w="1296"/>
      </w:tblGrid>
      <w:tr w:rsidR="00A53152" w:rsidRPr="00ED6412" w14:paraId="687EFA93" w14:textId="17710609" w:rsidTr="00441BFF">
        <w:trPr>
          <w:cnfStyle w:val="100000000000" w:firstRow="1" w:lastRow="0" w:firstColumn="0" w:lastColumn="0" w:oddVBand="0" w:evenVBand="0" w:oddHBand="0" w:evenHBand="0" w:firstRowFirstColumn="0" w:firstRowLastColumn="0" w:lastRowFirstColumn="0" w:lastRowLastColumn="0"/>
          <w:trHeight w:val="456"/>
        </w:trPr>
        <w:tc>
          <w:tcPr>
            <w:tcW w:w="2970" w:type="dxa"/>
          </w:tcPr>
          <w:p w14:paraId="4A9216EB" w14:textId="1A056C7B" w:rsidR="00BB7093" w:rsidRPr="00ED6412" w:rsidRDefault="00BB7093" w:rsidP="00A64309">
            <w:pPr>
              <w:spacing w:line="360" w:lineRule="auto"/>
            </w:pPr>
            <w:r w:rsidRPr="00ED6412">
              <w:t>Constraints</w:t>
            </w:r>
          </w:p>
        </w:tc>
        <w:tc>
          <w:tcPr>
            <w:tcW w:w="1190" w:type="dxa"/>
          </w:tcPr>
          <w:p w14:paraId="6185FFEC" w14:textId="42A714A2" w:rsidR="00BB7093" w:rsidRPr="00ED6412" w:rsidRDefault="00BB7093" w:rsidP="00A64309">
            <w:pPr>
              <w:spacing w:line="360" w:lineRule="auto"/>
            </w:pPr>
            <w:r w:rsidRPr="00ED6412">
              <w:t>Effect on</w:t>
            </w:r>
          </w:p>
        </w:tc>
        <w:tc>
          <w:tcPr>
            <w:tcW w:w="2324" w:type="dxa"/>
          </w:tcPr>
          <w:p w14:paraId="6CB7F6AB" w14:textId="732CD96E" w:rsidR="00BB7093" w:rsidRPr="00ED6412" w:rsidRDefault="00BB7093" w:rsidP="00A64309">
            <w:pPr>
              <w:spacing w:line="360" w:lineRule="auto"/>
            </w:pPr>
            <w:r w:rsidRPr="00ED6412">
              <w:t>Equation classify</w:t>
            </w:r>
          </w:p>
        </w:tc>
        <w:tc>
          <w:tcPr>
            <w:tcW w:w="1296" w:type="dxa"/>
          </w:tcPr>
          <w:p w14:paraId="660156EB" w14:textId="459A2DF8" w:rsidR="00BB7093" w:rsidRPr="00ED6412" w:rsidRDefault="009B2145" w:rsidP="00A64309">
            <w:pPr>
              <w:spacing w:line="360" w:lineRule="auto"/>
            </w:pPr>
            <w:r w:rsidRPr="00ED6412">
              <w:t>Related</w:t>
            </w:r>
            <w:r w:rsidR="00F028BE" w:rsidRPr="00ED6412">
              <w:t xml:space="preserve"> research</w:t>
            </w:r>
          </w:p>
        </w:tc>
      </w:tr>
      <w:tr w:rsidR="00A53152" w:rsidRPr="00ED6412" w14:paraId="7C179549" w14:textId="5C70526E" w:rsidTr="00441BFF">
        <w:trPr>
          <w:cnfStyle w:val="000000100000" w:firstRow="0" w:lastRow="0" w:firstColumn="0" w:lastColumn="0" w:oddVBand="0" w:evenVBand="0" w:oddHBand="1" w:evenHBand="0" w:firstRowFirstColumn="0" w:firstRowLastColumn="0" w:lastRowFirstColumn="0" w:lastRowLastColumn="0"/>
          <w:trHeight w:val="456"/>
        </w:trPr>
        <w:tc>
          <w:tcPr>
            <w:tcW w:w="2970" w:type="dxa"/>
          </w:tcPr>
          <w:p w14:paraId="6A5FCE5D" w14:textId="31656A34" w:rsidR="00BB7093" w:rsidRPr="00ED6412" w:rsidRDefault="00BB7093" w:rsidP="003C5DDB">
            <w:pPr>
              <w:spacing w:line="360" w:lineRule="auto"/>
              <w:jc w:val="left"/>
            </w:pPr>
            <w:r w:rsidRPr="00ED6412">
              <w:t>Demand-supply power balance</w:t>
            </w:r>
          </w:p>
        </w:tc>
        <w:tc>
          <w:tcPr>
            <w:tcW w:w="1190" w:type="dxa"/>
          </w:tcPr>
          <w:p w14:paraId="787CB460" w14:textId="016AEAE0" w:rsidR="00BB7093" w:rsidRPr="00ED6412" w:rsidRDefault="00BB7093" w:rsidP="003C5DDB">
            <w:pPr>
              <w:spacing w:line="360" w:lineRule="auto"/>
              <w:jc w:val="left"/>
            </w:pPr>
            <w:r w:rsidRPr="00ED6412">
              <w:t xml:space="preserve">Demand </w:t>
            </w:r>
          </w:p>
        </w:tc>
        <w:tc>
          <w:tcPr>
            <w:tcW w:w="2324" w:type="dxa"/>
          </w:tcPr>
          <w:p w14:paraId="6320CAF9" w14:textId="7E5D9B87" w:rsidR="00BB7093" w:rsidRPr="00ED6412" w:rsidRDefault="00BB7093" w:rsidP="003C5DDB">
            <w:pPr>
              <w:spacing w:line="360" w:lineRule="auto"/>
              <w:jc w:val="left"/>
            </w:pPr>
            <w:r w:rsidRPr="00ED6412">
              <w:t>Equality and dynamic</w:t>
            </w:r>
          </w:p>
        </w:tc>
        <w:tc>
          <w:tcPr>
            <w:tcW w:w="1296" w:type="dxa"/>
          </w:tcPr>
          <w:p w14:paraId="5C1736BA" w14:textId="206A3AE9" w:rsidR="00BB7093" w:rsidRPr="00ED6412" w:rsidRDefault="00857028" w:rsidP="003C5DDB">
            <w:pPr>
              <w:spacing w:line="360" w:lineRule="auto"/>
              <w:jc w:val="left"/>
            </w:pPr>
            <w:r w:rsidRPr="00ED6412">
              <w:t>All</w:t>
            </w:r>
          </w:p>
        </w:tc>
      </w:tr>
      <w:tr w:rsidR="00A53152" w:rsidRPr="00ED6412" w14:paraId="307234CF" w14:textId="019B6593" w:rsidTr="00441BFF">
        <w:trPr>
          <w:trHeight w:val="456"/>
        </w:trPr>
        <w:tc>
          <w:tcPr>
            <w:tcW w:w="2970" w:type="dxa"/>
          </w:tcPr>
          <w:p w14:paraId="2FC701C3" w14:textId="7D55336C" w:rsidR="00BB7093" w:rsidRPr="00ED6412" w:rsidRDefault="00BB7093" w:rsidP="003C5DDB">
            <w:pPr>
              <w:spacing w:line="360" w:lineRule="auto"/>
              <w:jc w:val="left"/>
            </w:pPr>
            <w:r w:rsidRPr="00ED6412">
              <w:t>Generation capacity</w:t>
            </w:r>
          </w:p>
        </w:tc>
        <w:tc>
          <w:tcPr>
            <w:tcW w:w="1190" w:type="dxa"/>
          </w:tcPr>
          <w:p w14:paraId="009B7394" w14:textId="56568F5A" w:rsidR="00BB7093" w:rsidRPr="00ED6412" w:rsidRDefault="00BB7093" w:rsidP="003C5DDB">
            <w:pPr>
              <w:spacing w:line="360" w:lineRule="auto"/>
              <w:jc w:val="left"/>
            </w:pPr>
            <w:r w:rsidRPr="00ED6412">
              <w:t>Generator</w:t>
            </w:r>
          </w:p>
        </w:tc>
        <w:tc>
          <w:tcPr>
            <w:tcW w:w="2324" w:type="dxa"/>
          </w:tcPr>
          <w:p w14:paraId="66ADB128" w14:textId="4FFA5D5B" w:rsidR="00BB7093" w:rsidRPr="00ED6412" w:rsidRDefault="00BB7093" w:rsidP="003C5DDB">
            <w:pPr>
              <w:spacing w:line="360" w:lineRule="auto"/>
              <w:jc w:val="left"/>
            </w:pPr>
            <w:r w:rsidRPr="00ED6412">
              <w:t>Inequality</w:t>
            </w:r>
          </w:p>
        </w:tc>
        <w:tc>
          <w:tcPr>
            <w:tcW w:w="1296" w:type="dxa"/>
          </w:tcPr>
          <w:p w14:paraId="41947060" w14:textId="78BC7E86" w:rsidR="00BB7093" w:rsidRPr="00ED6412" w:rsidRDefault="00857028" w:rsidP="003C5DDB">
            <w:pPr>
              <w:spacing w:line="360" w:lineRule="auto"/>
              <w:jc w:val="left"/>
            </w:pPr>
            <w:r w:rsidRPr="00ED6412">
              <w:t>All</w:t>
            </w:r>
          </w:p>
        </w:tc>
      </w:tr>
      <w:tr w:rsidR="00A53152" w:rsidRPr="00ED6412" w14:paraId="2BF7474B" w14:textId="76A7E0A6" w:rsidTr="00441BFF">
        <w:trPr>
          <w:cnfStyle w:val="000000100000" w:firstRow="0" w:lastRow="0" w:firstColumn="0" w:lastColumn="0" w:oddVBand="0" w:evenVBand="0" w:oddHBand="1" w:evenHBand="0" w:firstRowFirstColumn="0" w:firstRowLastColumn="0" w:lastRowFirstColumn="0" w:lastRowLastColumn="0"/>
          <w:trHeight w:val="456"/>
        </w:trPr>
        <w:tc>
          <w:tcPr>
            <w:tcW w:w="2970" w:type="dxa"/>
          </w:tcPr>
          <w:p w14:paraId="2860B002" w14:textId="3FE05E92" w:rsidR="00BB7093" w:rsidRPr="00ED6412" w:rsidRDefault="00BB7093" w:rsidP="003C5DDB">
            <w:pPr>
              <w:spacing w:line="360" w:lineRule="auto"/>
              <w:jc w:val="left"/>
            </w:pPr>
            <w:r w:rsidRPr="00ED6412">
              <w:t>Ramp rate limits</w:t>
            </w:r>
          </w:p>
        </w:tc>
        <w:tc>
          <w:tcPr>
            <w:tcW w:w="1190" w:type="dxa"/>
          </w:tcPr>
          <w:p w14:paraId="204D0928" w14:textId="68B8FED9" w:rsidR="00BB7093" w:rsidRPr="00ED6412" w:rsidRDefault="00BB7093" w:rsidP="003C5DDB">
            <w:pPr>
              <w:spacing w:line="360" w:lineRule="auto"/>
              <w:jc w:val="left"/>
            </w:pPr>
            <w:r w:rsidRPr="00ED6412">
              <w:t>Generator</w:t>
            </w:r>
          </w:p>
        </w:tc>
        <w:tc>
          <w:tcPr>
            <w:tcW w:w="2324" w:type="dxa"/>
          </w:tcPr>
          <w:p w14:paraId="4665017F" w14:textId="34ABB0EE" w:rsidR="00BB7093" w:rsidRPr="00ED6412" w:rsidRDefault="00BB7093" w:rsidP="003C5DDB">
            <w:pPr>
              <w:spacing w:line="360" w:lineRule="auto"/>
              <w:jc w:val="left"/>
            </w:pPr>
            <w:r w:rsidRPr="00ED6412">
              <w:t>Inequality and dynamic</w:t>
            </w:r>
          </w:p>
        </w:tc>
        <w:tc>
          <w:tcPr>
            <w:tcW w:w="1296" w:type="dxa"/>
          </w:tcPr>
          <w:p w14:paraId="21623A71" w14:textId="7AE57AE3" w:rsidR="00BB7093" w:rsidRPr="00ED6412" w:rsidRDefault="00857028" w:rsidP="003C5DDB">
            <w:pPr>
              <w:spacing w:line="360" w:lineRule="auto"/>
              <w:jc w:val="left"/>
            </w:pPr>
            <w:r w:rsidRPr="00ED6412">
              <w:t>All</w:t>
            </w:r>
          </w:p>
        </w:tc>
      </w:tr>
      <w:tr w:rsidR="00A53152" w:rsidRPr="00ED6412" w14:paraId="2B82B0C2" w14:textId="5068B786" w:rsidTr="00441BFF">
        <w:trPr>
          <w:trHeight w:val="456"/>
        </w:trPr>
        <w:tc>
          <w:tcPr>
            <w:tcW w:w="2970" w:type="dxa"/>
          </w:tcPr>
          <w:p w14:paraId="4876E023" w14:textId="053601C1" w:rsidR="00BB7093" w:rsidRPr="00ED6412" w:rsidRDefault="00BB7093" w:rsidP="003C5DDB">
            <w:pPr>
              <w:spacing w:line="360" w:lineRule="auto"/>
              <w:jc w:val="left"/>
            </w:pPr>
            <w:r w:rsidRPr="00ED6412">
              <w:t>Spinning reserve</w:t>
            </w:r>
          </w:p>
        </w:tc>
        <w:tc>
          <w:tcPr>
            <w:tcW w:w="1190" w:type="dxa"/>
          </w:tcPr>
          <w:p w14:paraId="13817B08" w14:textId="45C57D39" w:rsidR="00BB7093" w:rsidRPr="00ED6412" w:rsidRDefault="00BB7093" w:rsidP="003C5DDB">
            <w:pPr>
              <w:spacing w:line="360" w:lineRule="auto"/>
              <w:jc w:val="left"/>
            </w:pPr>
            <w:r w:rsidRPr="00ED6412">
              <w:t>Generator</w:t>
            </w:r>
          </w:p>
        </w:tc>
        <w:tc>
          <w:tcPr>
            <w:tcW w:w="2324" w:type="dxa"/>
          </w:tcPr>
          <w:p w14:paraId="69598CFD" w14:textId="236F5129" w:rsidR="00BB7093" w:rsidRPr="00ED6412" w:rsidRDefault="00BB7093" w:rsidP="003C5DDB">
            <w:pPr>
              <w:spacing w:line="360" w:lineRule="auto"/>
              <w:jc w:val="left"/>
            </w:pPr>
            <w:r w:rsidRPr="00ED6412">
              <w:t>Inequality</w:t>
            </w:r>
          </w:p>
        </w:tc>
        <w:tc>
          <w:tcPr>
            <w:tcW w:w="1296" w:type="dxa"/>
          </w:tcPr>
          <w:p w14:paraId="5C556B8A" w14:textId="62B63CB2" w:rsidR="00BB7093" w:rsidRPr="00ED6412" w:rsidRDefault="00A23776" w:rsidP="00613D40">
            <w:pPr>
              <w:spacing w:line="360" w:lineRule="auto"/>
              <w:jc w:val="left"/>
            </w:pPr>
            <w:r w:rsidRPr="00ED6412">
              <w:fldChar w:fldCharType="begin">
                <w:fldData xml:space="preserve">PEVuZE5vdGU+PENpdGU+PEF1dGhvcj5Nb3lhPC9BdXRob3I+PFllYXI+MjAwNTwvWWVhcj48UmVj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</w:fldData>
              </w:fldChar>
            </w:r>
            <w:r w:rsidR="000201C4">
              <w:instrText xml:space="preserve"> ADDIN EN.CITE </w:instrText>
            </w:r>
            <w:r w:rsidR="000201C4">
              <w:fldChar w:fldCharType="begin">
                <w:fldData xml:space="preserve">PEVuZE5vdGU+PENpdGU+PEF1dGhvcj5Nb3lhPC9BdXRob3I+PFllYXI+MjAwNTwvWWVhcj48UmVj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</w:fldData>
              </w:fldChar>
            </w:r>
            <w:r w:rsidR="000201C4">
              <w:instrText xml:space="preserve"> ADDIN EN.CITE.DATA </w:instrText>
            </w:r>
            <w:r w:rsidR="000201C4">
              <w:fldChar w:fldCharType="end"/>
            </w:r>
            <w:r w:rsidRPr="00ED6412">
              <w:fldChar w:fldCharType="separate"/>
            </w:r>
            <w:r w:rsidR="000201C4">
              <w:rPr>
                <w:noProof/>
              </w:rPr>
              <w:t>[</w:t>
            </w:r>
            <w:hyperlink w:anchor="_ENREF_86" w:tooltip="Wood, 1982 #130" w:history="1">
              <w:r w:rsidR="00213BF8">
                <w:rPr>
                  <w:noProof/>
                </w:rPr>
                <w:t>86</w:t>
              </w:r>
            </w:hyperlink>
            <w:r w:rsidR="000201C4">
              <w:rPr>
                <w:noProof/>
              </w:rPr>
              <w:t xml:space="preserve">, </w:t>
            </w:r>
            <w:hyperlink w:anchor="_ENREF_103" w:tooltip="Moya, 2005 #485" w:history="1">
              <w:r w:rsidR="00213BF8">
                <w:rPr>
                  <w:noProof/>
                </w:rPr>
                <w:t>103</w:t>
              </w:r>
            </w:hyperlink>
            <w:r w:rsidR="000201C4">
              <w:rPr>
                <w:noProof/>
              </w:rPr>
              <w:t xml:space="preserve">, </w:t>
            </w:r>
            <w:hyperlink w:anchor="_ENREF_104" w:tooltip="Han, 2007 #486" w:history="1">
              <w:r w:rsidR="00213BF8">
                <w:rPr>
                  <w:noProof/>
                </w:rPr>
                <w:t>104</w:t>
              </w:r>
            </w:hyperlink>
            <w:r w:rsidR="000201C4">
              <w:rPr>
                <w:noProof/>
              </w:rPr>
              <w:t>]</w:t>
            </w:r>
            <w:r w:rsidRPr="00ED6412">
              <w:fldChar w:fldCharType="end"/>
            </w:r>
          </w:p>
        </w:tc>
      </w:tr>
      <w:tr w:rsidR="00A53152" w:rsidRPr="00ED6412" w14:paraId="13F6A526" w14:textId="540B817F" w:rsidTr="00441BFF">
        <w:trPr>
          <w:cnfStyle w:val="000000100000" w:firstRow="0" w:lastRow="0" w:firstColumn="0" w:lastColumn="0" w:oddVBand="0" w:evenVBand="0" w:oddHBand="1" w:evenHBand="0" w:firstRowFirstColumn="0" w:firstRowLastColumn="0" w:lastRowFirstColumn="0" w:lastRowLastColumn="0"/>
          <w:trHeight w:val="456"/>
        </w:trPr>
        <w:tc>
          <w:tcPr>
            <w:tcW w:w="2970" w:type="dxa"/>
          </w:tcPr>
          <w:p w14:paraId="41F36BDE" w14:textId="78272622" w:rsidR="00BB7093" w:rsidRPr="00ED6412" w:rsidRDefault="00BB7093" w:rsidP="003C5DDB">
            <w:pPr>
              <w:spacing w:line="360" w:lineRule="auto"/>
              <w:jc w:val="left"/>
            </w:pPr>
            <w:r w:rsidRPr="00ED6412">
              <w:t>Emission limits</w:t>
            </w:r>
          </w:p>
        </w:tc>
        <w:tc>
          <w:tcPr>
            <w:tcW w:w="1190" w:type="dxa"/>
          </w:tcPr>
          <w:p w14:paraId="327E02E2" w14:textId="7F11B0B8" w:rsidR="00BB7093" w:rsidRPr="00ED6412" w:rsidRDefault="00BB7093" w:rsidP="003C5DDB">
            <w:pPr>
              <w:spacing w:line="360" w:lineRule="auto"/>
              <w:jc w:val="left"/>
            </w:pPr>
            <w:r w:rsidRPr="00ED6412">
              <w:t>Generator</w:t>
            </w:r>
          </w:p>
        </w:tc>
        <w:tc>
          <w:tcPr>
            <w:tcW w:w="2324" w:type="dxa"/>
          </w:tcPr>
          <w:p w14:paraId="27416CC6" w14:textId="5D058123" w:rsidR="00BB7093" w:rsidRPr="00ED6412" w:rsidRDefault="00BB7093" w:rsidP="003C5DDB">
            <w:pPr>
              <w:spacing w:line="360" w:lineRule="auto"/>
              <w:jc w:val="left"/>
            </w:pPr>
            <w:r w:rsidRPr="00ED6412">
              <w:t>Inequality</w:t>
            </w:r>
          </w:p>
        </w:tc>
        <w:tc>
          <w:tcPr>
            <w:tcW w:w="1296" w:type="dxa"/>
          </w:tcPr>
          <w:p w14:paraId="5873C259" w14:textId="40723A17" w:rsidR="00BB7093" w:rsidRPr="00ED6412" w:rsidRDefault="0035057A" w:rsidP="00613D40">
            <w:pPr>
              <w:spacing w:line="360" w:lineRule="auto"/>
              <w:jc w:val="left"/>
            </w:pPr>
            <w:r w:rsidRPr="00ED6412">
              <w:rPr>
                <w:lang w:eastAsia="en-US"/>
              </w:rPr>
              <w:fldChar w:fldCharType="begin">
                <w:fldData xml:space="preserve">PEVuZE5vdGU+PENpdGU+PEF1dGhvcj5DYXRhbGFvPC9BdXRob3I+PFllYXI+MjAwNzwvWWVhcj48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</w:fldData>
              </w:fldChar>
            </w:r>
            <w:r w:rsidR="000201C4">
              <w:rPr>
                <w:lang w:eastAsia="en-US"/>
              </w:rPr>
              <w:instrText xml:space="preserve"> ADDIN EN.CITE </w:instrText>
            </w:r>
            <w:r w:rsidR="000201C4">
              <w:rPr>
                <w:lang w:eastAsia="en-US"/>
              </w:rPr>
              <w:fldChar w:fldCharType="begin">
                <w:fldData xml:space="preserve">PEVuZE5vdGU+PENpdGU+PEF1dGhvcj5DYXRhbGFvPC9BdXRob3I+PFllYXI+MjAwNzwvWWVhcj48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</w:fldData>
              </w:fldChar>
            </w:r>
            <w:r w:rsidR="000201C4">
              <w:rPr>
                <w:lang w:eastAsia="en-US"/>
              </w:rPr>
              <w:instrText xml:space="preserve"> ADDIN EN.CITE.DATA </w:instrText>
            </w:r>
            <w:r w:rsidR="000201C4">
              <w:rPr>
                <w:lang w:eastAsia="en-US"/>
              </w:rPr>
            </w:r>
            <w:r w:rsidR="000201C4">
              <w:rPr>
                <w:lang w:eastAsia="en-US"/>
              </w:rPr>
              <w:fldChar w:fldCharType="end"/>
            </w:r>
            <w:r w:rsidRPr="00ED6412">
              <w:rPr>
                <w:lang w:eastAsia="en-US"/>
              </w:rPr>
            </w:r>
            <w:r w:rsidRPr="00ED6412">
              <w:rPr>
                <w:lang w:eastAsia="en-US"/>
              </w:rPr>
              <w:fldChar w:fldCharType="separate"/>
            </w:r>
            <w:r w:rsidR="000201C4">
              <w:rPr>
                <w:noProof/>
                <w:lang w:eastAsia="en-US"/>
              </w:rPr>
              <w:t>[</w:t>
            </w:r>
            <w:hyperlink w:anchor="_ENREF_85" w:tooltip="Catalao, 2007 #484" w:history="1">
              <w:r w:rsidR="00213BF8">
                <w:rPr>
                  <w:noProof/>
                  <w:lang w:eastAsia="en-US"/>
                </w:rPr>
                <w:t>85</w:t>
              </w:r>
            </w:hyperlink>
            <w:r w:rsidR="000201C4">
              <w:rPr>
                <w:noProof/>
                <w:lang w:eastAsia="en-US"/>
              </w:rPr>
              <w:t xml:space="preserve">, </w:t>
            </w:r>
            <w:hyperlink w:anchor="_ENREF_105" w:tooltip="Wang, 1995 #513" w:history="1">
              <w:r w:rsidR="00213BF8">
                <w:rPr>
                  <w:noProof/>
                  <w:lang w:eastAsia="en-US"/>
                </w:rPr>
                <w:t>105</w:t>
              </w:r>
            </w:hyperlink>
            <w:r w:rsidR="000201C4">
              <w:rPr>
                <w:noProof/>
                <w:lang w:eastAsia="en-US"/>
              </w:rPr>
              <w:t xml:space="preserve">, </w:t>
            </w:r>
            <w:hyperlink w:anchor="_ENREF_106" w:tooltip="Ramanathan, 1994 #514" w:history="1">
              <w:r w:rsidR="00213BF8">
                <w:rPr>
                  <w:noProof/>
                  <w:lang w:eastAsia="en-US"/>
                </w:rPr>
                <w:t>106</w:t>
              </w:r>
            </w:hyperlink>
            <w:r w:rsidR="000201C4">
              <w:rPr>
                <w:noProof/>
                <w:lang w:eastAsia="en-US"/>
              </w:rPr>
              <w:t>]</w:t>
            </w:r>
            <w:r w:rsidRPr="00ED6412">
              <w:rPr>
                <w:lang w:eastAsia="en-US"/>
              </w:rPr>
              <w:fldChar w:fldCharType="end"/>
            </w:r>
          </w:p>
        </w:tc>
      </w:tr>
      <w:tr w:rsidR="00A53152" w:rsidRPr="00ED6412" w14:paraId="6CDDF335" w14:textId="6BF3A8AC" w:rsidTr="00441BFF">
        <w:trPr>
          <w:trHeight w:val="456"/>
        </w:trPr>
        <w:tc>
          <w:tcPr>
            <w:tcW w:w="2970" w:type="dxa"/>
          </w:tcPr>
          <w:p w14:paraId="4FC3DD10" w14:textId="43D6C778" w:rsidR="00BB7093" w:rsidRPr="00ED6412" w:rsidRDefault="00BB7093" w:rsidP="003C5DDB">
            <w:pPr>
              <w:spacing w:line="360" w:lineRule="auto"/>
              <w:jc w:val="left"/>
            </w:pPr>
            <w:r w:rsidRPr="00ED6412">
              <w:t>Security constraints</w:t>
            </w:r>
          </w:p>
        </w:tc>
        <w:tc>
          <w:tcPr>
            <w:tcW w:w="1190" w:type="dxa"/>
          </w:tcPr>
          <w:p w14:paraId="28049FCE" w14:textId="0D58B7F3" w:rsidR="00BB7093" w:rsidRPr="00ED6412" w:rsidRDefault="00BB7093" w:rsidP="003C5DDB">
            <w:pPr>
              <w:spacing w:line="360" w:lineRule="auto"/>
              <w:jc w:val="left"/>
            </w:pPr>
            <w:r w:rsidRPr="00ED6412">
              <w:t xml:space="preserve">Network </w:t>
            </w:r>
          </w:p>
        </w:tc>
        <w:tc>
          <w:tcPr>
            <w:tcW w:w="2324" w:type="dxa"/>
          </w:tcPr>
          <w:p w14:paraId="54737861" w14:textId="6C022377" w:rsidR="00BB7093" w:rsidRPr="00ED6412" w:rsidRDefault="00BB7093" w:rsidP="003C5DDB">
            <w:pPr>
              <w:spacing w:line="360" w:lineRule="auto"/>
              <w:jc w:val="left"/>
            </w:pPr>
            <w:r w:rsidRPr="00ED6412">
              <w:t>Inequality</w:t>
            </w:r>
          </w:p>
        </w:tc>
        <w:tc>
          <w:tcPr>
            <w:tcW w:w="1296" w:type="dxa"/>
          </w:tcPr>
          <w:p w14:paraId="7D9AAE3D" w14:textId="0B27480D" w:rsidR="00BB7093" w:rsidRPr="00ED6412" w:rsidRDefault="00A23776" w:rsidP="00613D40">
            <w:pPr>
              <w:spacing w:line="360" w:lineRule="auto"/>
              <w:jc w:val="left"/>
            </w:pPr>
            <w:r w:rsidRPr="00ED6412">
              <w:fldChar w:fldCharType="begin">
                <w:fldData xml:space="preserve">PEVuZE5vdGU+PENpdGU+PEF1dGhvcj5BdHRhcmhhPC9BdXRob3I+PFllYXI+MjAxNjwvWWVhcj48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</w:fldData>
              </w:fldChar>
            </w:r>
            <w:r w:rsidR="000201C4">
              <w:instrText xml:space="preserve"> ADDIN EN.CITE </w:instrText>
            </w:r>
            <w:r w:rsidR="000201C4">
              <w:fldChar w:fldCharType="begin">
                <w:fldData xml:space="preserve">PEVuZE5vdGU+PENpdGU+PEF1dGhvcj5BdHRhcmhhPC9BdXRob3I+PFllYXI+MjAxNjwvWWVhcj48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</w:fldData>
              </w:fldChar>
            </w:r>
            <w:r w:rsidR="000201C4">
              <w:instrText xml:space="preserve"> ADDIN EN.CITE.DATA </w:instrText>
            </w:r>
            <w:r w:rsidR="000201C4">
              <w:fldChar w:fldCharType="end"/>
            </w:r>
            <w:r w:rsidRPr="00ED6412">
              <w:fldChar w:fldCharType="separate"/>
            </w:r>
            <w:r w:rsidR="000201C4">
              <w:rPr>
                <w:noProof/>
              </w:rPr>
              <w:t>[</w:t>
            </w:r>
            <w:hyperlink w:anchor="_ENREF_107" w:tooltip="Attarha, 2016 #482" w:history="1">
              <w:r w:rsidR="00213BF8">
                <w:rPr>
                  <w:noProof/>
                </w:rPr>
                <w:t>107-109</w:t>
              </w:r>
            </w:hyperlink>
            <w:r w:rsidR="000201C4">
              <w:rPr>
                <w:noProof/>
              </w:rPr>
              <w:t>]</w:t>
            </w:r>
            <w:r w:rsidRPr="00ED6412">
              <w:fldChar w:fldCharType="end"/>
            </w:r>
          </w:p>
        </w:tc>
      </w:tr>
      <w:tr w:rsidR="00A53152" w:rsidRPr="00ED6412" w14:paraId="54616A2C" w14:textId="321B5FC2" w:rsidTr="00441BFF">
        <w:trPr>
          <w:cnfStyle w:val="000000100000" w:firstRow="0" w:lastRow="0" w:firstColumn="0" w:lastColumn="0" w:oddVBand="0" w:evenVBand="0" w:oddHBand="1" w:evenHBand="0" w:firstRowFirstColumn="0" w:firstRowLastColumn="0" w:lastRowFirstColumn="0" w:lastRowLastColumn="0"/>
          <w:trHeight w:val="456"/>
        </w:trPr>
        <w:tc>
          <w:tcPr>
            <w:tcW w:w="2970" w:type="dxa"/>
          </w:tcPr>
          <w:p w14:paraId="19C82D85" w14:textId="11F1BB2F" w:rsidR="00BB7093" w:rsidRPr="00ED6412" w:rsidRDefault="00BB7093" w:rsidP="003C5DDB">
            <w:pPr>
              <w:spacing w:line="360" w:lineRule="auto"/>
              <w:jc w:val="left"/>
            </w:pPr>
            <w:r w:rsidRPr="00ED6412">
              <w:t>Transmission limits</w:t>
            </w:r>
          </w:p>
        </w:tc>
        <w:tc>
          <w:tcPr>
            <w:tcW w:w="1190" w:type="dxa"/>
          </w:tcPr>
          <w:p w14:paraId="2F870522" w14:textId="39B7E009" w:rsidR="00BB7093" w:rsidRPr="00ED6412" w:rsidRDefault="00BB7093" w:rsidP="003C5DDB">
            <w:pPr>
              <w:spacing w:line="360" w:lineRule="auto"/>
              <w:jc w:val="left"/>
            </w:pPr>
            <w:r w:rsidRPr="00ED6412">
              <w:t>Network</w:t>
            </w:r>
          </w:p>
        </w:tc>
        <w:tc>
          <w:tcPr>
            <w:tcW w:w="2324" w:type="dxa"/>
          </w:tcPr>
          <w:p w14:paraId="69DCBD92" w14:textId="485166AC" w:rsidR="00BB7093" w:rsidRPr="00ED6412" w:rsidRDefault="00BB7093" w:rsidP="003C5DDB">
            <w:pPr>
              <w:spacing w:line="360" w:lineRule="auto"/>
              <w:jc w:val="left"/>
            </w:pPr>
            <w:r w:rsidRPr="00ED6412">
              <w:t>Inequality</w:t>
            </w:r>
          </w:p>
        </w:tc>
        <w:tc>
          <w:tcPr>
            <w:tcW w:w="1296" w:type="dxa"/>
          </w:tcPr>
          <w:p w14:paraId="5F356A38" w14:textId="27746D51" w:rsidR="00BB7093" w:rsidRPr="00ED6412" w:rsidRDefault="00A23776" w:rsidP="00613D40">
            <w:pPr>
              <w:spacing w:line="360" w:lineRule="auto"/>
              <w:jc w:val="left"/>
            </w:pPr>
            <w:r w:rsidRPr="00ED6412">
              <w:fldChar w:fldCharType="begin">
                <w:fldData xml:space="preserve">PEVuZE5vdGU+PENpdGU+PEF1dGhvcj5DaGV1bmc8L0F1dGhvcj48WWVhcj4yMDEyPC9ZZWFyPjxS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</w:fldData>
              </w:fldChar>
            </w:r>
            <w:r w:rsidR="000201C4">
              <w:instrText xml:space="preserve"> ADDIN EN.CITE </w:instrText>
            </w:r>
            <w:r w:rsidR="000201C4">
              <w:fldChar w:fldCharType="begin">
                <w:fldData xml:space="preserve">PEVuZE5vdGU+PENpdGU+PEF1dGhvcj5DaGV1bmc8L0F1dGhvcj48WWVhcj4yMDEyPC9ZZWFyPjxS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</w:fldData>
              </w:fldChar>
            </w:r>
            <w:r w:rsidR="000201C4">
              <w:instrText xml:space="preserve"> ADDIN EN.CITE.DATA </w:instrText>
            </w:r>
            <w:r w:rsidR="000201C4">
              <w:fldChar w:fldCharType="end"/>
            </w:r>
            <w:r w:rsidRPr="00ED6412">
              <w:fldChar w:fldCharType="separate"/>
            </w:r>
            <w:r w:rsidR="000201C4">
              <w:rPr>
                <w:noProof/>
              </w:rPr>
              <w:t>[</w:t>
            </w:r>
            <w:hyperlink w:anchor="_ENREF_104" w:tooltip="Han, 2007 #486" w:history="1">
              <w:r w:rsidR="00213BF8">
                <w:rPr>
                  <w:noProof/>
                </w:rPr>
                <w:t>104</w:t>
              </w:r>
            </w:hyperlink>
            <w:r w:rsidR="000201C4">
              <w:rPr>
                <w:noProof/>
              </w:rPr>
              <w:t xml:space="preserve">, </w:t>
            </w:r>
            <w:hyperlink w:anchor="_ENREF_110" w:tooltip="Cheung, 2012 #69" w:history="1">
              <w:r w:rsidR="00213BF8">
                <w:rPr>
                  <w:noProof/>
                </w:rPr>
                <w:t>110</w:t>
              </w:r>
            </w:hyperlink>
            <w:r w:rsidR="000201C4">
              <w:rPr>
                <w:noProof/>
              </w:rPr>
              <w:t>]</w:t>
            </w:r>
            <w:r w:rsidRPr="00ED6412">
              <w:fldChar w:fldCharType="end"/>
            </w:r>
          </w:p>
        </w:tc>
      </w:tr>
      <w:tr w:rsidR="00A53152" w:rsidRPr="00ED6412" w14:paraId="2EE0F86D" w14:textId="1F38D0E5" w:rsidTr="00441BFF">
        <w:trPr>
          <w:trHeight w:val="456"/>
        </w:trPr>
        <w:tc>
          <w:tcPr>
            <w:tcW w:w="2970" w:type="dxa"/>
          </w:tcPr>
          <w:p w14:paraId="534E2AB1" w14:textId="3F4947B8" w:rsidR="00BB7093" w:rsidRPr="00ED6412" w:rsidRDefault="00BB7093" w:rsidP="003C5DDB">
            <w:pPr>
              <w:spacing w:line="360" w:lineRule="auto"/>
              <w:jc w:val="left"/>
            </w:pPr>
            <w:r w:rsidRPr="00ED6412">
              <w:t>Transmission loss</w:t>
            </w:r>
            <w:r w:rsidR="00974698" w:rsidRPr="00ED6412">
              <w:t>es</w:t>
            </w:r>
          </w:p>
        </w:tc>
        <w:tc>
          <w:tcPr>
            <w:tcW w:w="1190" w:type="dxa"/>
          </w:tcPr>
          <w:p w14:paraId="78C8A97B" w14:textId="4E849AB0" w:rsidR="00BB7093" w:rsidRPr="00ED6412" w:rsidRDefault="00BB7093" w:rsidP="003C5DDB">
            <w:pPr>
              <w:spacing w:line="360" w:lineRule="auto"/>
              <w:jc w:val="left"/>
            </w:pPr>
            <w:r w:rsidRPr="00ED6412">
              <w:t>Network</w:t>
            </w:r>
          </w:p>
        </w:tc>
        <w:tc>
          <w:tcPr>
            <w:tcW w:w="2324" w:type="dxa"/>
          </w:tcPr>
          <w:p w14:paraId="451AC413" w14:textId="7897442A" w:rsidR="00BB7093" w:rsidRPr="00ED6412" w:rsidRDefault="00BB7093" w:rsidP="003C5DDB">
            <w:pPr>
              <w:spacing w:line="360" w:lineRule="auto"/>
              <w:jc w:val="left"/>
            </w:pPr>
            <w:r w:rsidRPr="00ED6412">
              <w:t>Equality</w:t>
            </w:r>
          </w:p>
        </w:tc>
        <w:tc>
          <w:tcPr>
            <w:tcW w:w="1296" w:type="dxa"/>
          </w:tcPr>
          <w:p w14:paraId="61B29FE8" w14:textId="3590D89D" w:rsidR="00BB7093" w:rsidRPr="00ED6412" w:rsidRDefault="00A23776" w:rsidP="00613D40">
            <w:pPr>
              <w:spacing w:line="360" w:lineRule="auto"/>
              <w:jc w:val="left"/>
            </w:pPr>
            <w:r w:rsidRPr="00ED6412">
              <w:rPr>
                <w:lang w:eastAsia="en-US"/>
              </w:rPr>
              <w:fldChar w:fldCharType="begin">
                <w:fldData xml:space="preserve">PEVuZE5vdGU+PENpdGU+PEF1dGhvcj5QZW5nPC9BdXRob3I+PFllYXI+MjAxMjwvWWVhcj48UmVj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</w:fldData>
              </w:fldChar>
            </w:r>
            <w:r w:rsidR="000201C4">
              <w:rPr>
                <w:lang w:eastAsia="en-US"/>
              </w:rPr>
              <w:instrText xml:space="preserve"> ADDIN EN.CITE </w:instrText>
            </w:r>
            <w:r w:rsidR="000201C4">
              <w:rPr>
                <w:lang w:eastAsia="en-US"/>
              </w:rPr>
              <w:fldChar w:fldCharType="begin">
                <w:fldData xml:space="preserve">PEVuZE5vdGU+PENpdGU+PEF1dGhvcj5QZW5nPC9BdXRob3I+PFllYXI+MjAxMjwvWWVhcj48UmVj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</w:fldData>
              </w:fldChar>
            </w:r>
            <w:r w:rsidR="000201C4">
              <w:rPr>
                <w:lang w:eastAsia="en-US"/>
              </w:rPr>
              <w:instrText xml:space="preserve"> ADDIN EN.CITE.DATA </w:instrText>
            </w:r>
            <w:r w:rsidR="000201C4">
              <w:rPr>
                <w:lang w:eastAsia="en-US"/>
              </w:rPr>
            </w:r>
            <w:r w:rsidR="000201C4">
              <w:rPr>
                <w:lang w:eastAsia="en-US"/>
              </w:rPr>
              <w:fldChar w:fldCharType="end"/>
            </w:r>
            <w:r w:rsidRPr="00ED6412">
              <w:rPr>
                <w:lang w:eastAsia="en-US"/>
              </w:rPr>
            </w:r>
            <w:r w:rsidRPr="00ED6412">
              <w:rPr>
                <w:lang w:eastAsia="en-US"/>
              </w:rPr>
              <w:fldChar w:fldCharType="separate"/>
            </w:r>
            <w:r w:rsidR="000201C4">
              <w:rPr>
                <w:noProof/>
                <w:lang w:eastAsia="en-US"/>
              </w:rPr>
              <w:t>[</w:t>
            </w:r>
            <w:hyperlink w:anchor="_ENREF_98" w:tooltip="Peng, 2012 #272" w:history="1">
              <w:r w:rsidR="00213BF8">
                <w:rPr>
                  <w:noProof/>
                  <w:lang w:eastAsia="en-US"/>
                </w:rPr>
                <w:t>98</w:t>
              </w:r>
            </w:hyperlink>
            <w:r w:rsidR="000201C4">
              <w:rPr>
                <w:noProof/>
                <w:lang w:eastAsia="en-US"/>
              </w:rPr>
              <w:t xml:space="preserve">, </w:t>
            </w:r>
            <w:hyperlink w:anchor="_ENREF_99" w:tooltip="Dubey, 2015 #265" w:history="1">
              <w:r w:rsidR="00213BF8">
                <w:rPr>
                  <w:noProof/>
                  <w:lang w:eastAsia="en-US"/>
                </w:rPr>
                <w:t>99</w:t>
              </w:r>
            </w:hyperlink>
            <w:r w:rsidR="000201C4">
              <w:rPr>
                <w:noProof/>
                <w:lang w:eastAsia="en-US"/>
              </w:rPr>
              <w:t xml:space="preserve">, </w:t>
            </w:r>
            <w:hyperlink w:anchor="_ENREF_104" w:tooltip="Han, 2007 #486" w:history="1">
              <w:r w:rsidR="00213BF8">
                <w:rPr>
                  <w:noProof/>
                  <w:lang w:eastAsia="en-US"/>
                </w:rPr>
                <w:t>104</w:t>
              </w:r>
            </w:hyperlink>
            <w:r w:rsidR="000201C4">
              <w:rPr>
                <w:noProof/>
                <w:lang w:eastAsia="en-US"/>
              </w:rPr>
              <w:t>]</w:t>
            </w:r>
            <w:r w:rsidRPr="00ED6412">
              <w:rPr>
                <w:lang w:eastAsia="en-US"/>
              </w:rPr>
              <w:fldChar w:fldCharType="end"/>
            </w:r>
          </w:p>
        </w:tc>
      </w:tr>
      <w:tr w:rsidR="00A53152" w:rsidRPr="00ED6412" w14:paraId="316A2204" w14:textId="1CAD6266" w:rsidTr="00441BFF">
        <w:trPr>
          <w:cnfStyle w:val="000000100000" w:firstRow="0" w:lastRow="0" w:firstColumn="0" w:lastColumn="0" w:oddVBand="0" w:evenVBand="0" w:oddHBand="1" w:evenHBand="0" w:firstRowFirstColumn="0" w:firstRowLastColumn="0" w:lastRowFirstColumn="0" w:lastRowLastColumn="0"/>
          <w:trHeight w:val="456"/>
        </w:trPr>
        <w:tc>
          <w:tcPr>
            <w:tcW w:w="2970" w:type="dxa"/>
          </w:tcPr>
          <w:p w14:paraId="34E45BBC" w14:textId="62CFD634" w:rsidR="00BB7093" w:rsidRPr="00ED6412" w:rsidRDefault="00BB7093" w:rsidP="003C5DDB">
            <w:pPr>
              <w:spacing w:line="360" w:lineRule="auto"/>
              <w:jc w:val="left"/>
            </w:pPr>
            <w:r w:rsidRPr="00ED6412">
              <w:t>Prohibited operating zones</w:t>
            </w:r>
          </w:p>
        </w:tc>
        <w:tc>
          <w:tcPr>
            <w:tcW w:w="1190" w:type="dxa"/>
          </w:tcPr>
          <w:p w14:paraId="37A01B0F" w14:textId="17526BEA" w:rsidR="00BB7093" w:rsidRPr="00ED6412" w:rsidRDefault="00BB7093" w:rsidP="003C5DDB">
            <w:pPr>
              <w:spacing w:line="360" w:lineRule="auto"/>
              <w:jc w:val="left"/>
            </w:pPr>
            <w:r w:rsidRPr="00ED6412">
              <w:t>Generator</w:t>
            </w:r>
          </w:p>
        </w:tc>
        <w:tc>
          <w:tcPr>
            <w:tcW w:w="2324" w:type="dxa"/>
          </w:tcPr>
          <w:p w14:paraId="143ADE2D" w14:textId="65839C46" w:rsidR="00BB7093" w:rsidRPr="00ED6412" w:rsidRDefault="00BB7093" w:rsidP="003C5DDB">
            <w:pPr>
              <w:spacing w:line="360" w:lineRule="auto"/>
              <w:jc w:val="left"/>
            </w:pPr>
            <w:r w:rsidRPr="00ED6412">
              <w:t>Inequality</w:t>
            </w:r>
          </w:p>
        </w:tc>
        <w:tc>
          <w:tcPr>
            <w:tcW w:w="1296" w:type="dxa"/>
          </w:tcPr>
          <w:p w14:paraId="42A491BC" w14:textId="1C61271C" w:rsidR="00BB7093" w:rsidRPr="00ED6412" w:rsidRDefault="00A23776" w:rsidP="00613D40">
            <w:pPr>
              <w:spacing w:line="360" w:lineRule="auto"/>
              <w:jc w:val="left"/>
            </w:pPr>
            <w:r w:rsidRPr="00ED6412">
              <w:fldChar w:fldCharType="begin">
                <w:fldData xml:space="preserve">PEVuZE5vdGU+PENpdGU+PEF1dGhvcj5MZWU8L0F1dGhvcj48WWVhcj4xOTkzPC9ZZWFyPjxSZWNO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</w:fldData>
              </w:fldChar>
            </w:r>
            <w:r w:rsidR="000201C4">
              <w:instrText xml:space="preserve"> ADDIN EN.CITE </w:instrText>
            </w:r>
            <w:r w:rsidR="000201C4">
              <w:fldChar w:fldCharType="begin">
                <w:fldData xml:space="preserve">PEVuZE5vdGU+PENpdGU+PEF1dGhvcj5MZWU8L0F1dGhvcj48WWVhcj4xOTkzPC9ZZWFyPjxSZWNO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</w:fldData>
              </w:fldChar>
            </w:r>
            <w:r w:rsidR="000201C4">
              <w:instrText xml:space="preserve"> ADDIN EN.CITE.DATA </w:instrText>
            </w:r>
            <w:r w:rsidR="000201C4">
              <w:fldChar w:fldCharType="end"/>
            </w:r>
            <w:r w:rsidRPr="00ED6412">
              <w:fldChar w:fldCharType="separate"/>
            </w:r>
            <w:r w:rsidR="000201C4">
              <w:rPr>
                <w:noProof/>
              </w:rPr>
              <w:t>[</w:t>
            </w:r>
            <w:hyperlink w:anchor="_ENREF_111" w:tooltip="Lee, 1993 #487" w:history="1">
              <w:r w:rsidR="00213BF8">
                <w:rPr>
                  <w:noProof/>
                </w:rPr>
                <w:t>111-113</w:t>
              </w:r>
            </w:hyperlink>
            <w:r w:rsidR="000201C4">
              <w:rPr>
                <w:noProof/>
              </w:rPr>
              <w:t>]</w:t>
            </w:r>
            <w:r w:rsidRPr="00ED6412">
              <w:fldChar w:fldCharType="end"/>
            </w:r>
          </w:p>
        </w:tc>
      </w:tr>
      <w:tr w:rsidR="00A53152" w:rsidRPr="00ED6412" w14:paraId="57841F03" w14:textId="77777777" w:rsidTr="00441BFF">
        <w:trPr>
          <w:trHeight w:val="456"/>
        </w:trPr>
        <w:tc>
          <w:tcPr>
            <w:tcW w:w="2970" w:type="dxa"/>
          </w:tcPr>
          <w:p w14:paraId="4EF2247E" w14:textId="446745BA" w:rsidR="006C04DE" w:rsidRPr="00ED6412" w:rsidRDefault="006C04DE" w:rsidP="003C5DDB">
            <w:pPr>
              <w:spacing w:line="360" w:lineRule="auto"/>
              <w:jc w:val="left"/>
            </w:pPr>
            <w:r w:rsidRPr="00ED6412">
              <w:t>Demand side management</w:t>
            </w:r>
          </w:p>
        </w:tc>
        <w:tc>
          <w:tcPr>
            <w:tcW w:w="1190" w:type="dxa"/>
          </w:tcPr>
          <w:p w14:paraId="3A6EC8B8" w14:textId="067D27A6" w:rsidR="006C04DE" w:rsidRPr="00ED6412" w:rsidRDefault="006C04DE" w:rsidP="003C5DDB">
            <w:pPr>
              <w:spacing w:line="360" w:lineRule="auto"/>
              <w:jc w:val="left"/>
            </w:pPr>
            <w:r w:rsidRPr="00ED6412">
              <w:t>Demand</w:t>
            </w:r>
          </w:p>
        </w:tc>
        <w:tc>
          <w:tcPr>
            <w:tcW w:w="2324" w:type="dxa"/>
          </w:tcPr>
          <w:p w14:paraId="4717179B" w14:textId="63CA92F4" w:rsidR="006C04DE" w:rsidRPr="00ED6412" w:rsidRDefault="006C04DE" w:rsidP="003C5DDB">
            <w:pPr>
              <w:spacing w:line="360" w:lineRule="auto"/>
              <w:jc w:val="left"/>
            </w:pPr>
            <w:r w:rsidRPr="00ED6412">
              <w:t>Inequality and dynamic</w:t>
            </w:r>
          </w:p>
        </w:tc>
        <w:tc>
          <w:tcPr>
            <w:tcW w:w="1296" w:type="dxa"/>
          </w:tcPr>
          <w:p w14:paraId="5BF16A33" w14:textId="5F176FC9" w:rsidR="006C04DE" w:rsidRPr="00ED6412" w:rsidRDefault="00840981" w:rsidP="00613D40">
            <w:pPr>
              <w:spacing w:line="360" w:lineRule="auto"/>
              <w:jc w:val="left"/>
            </w:pPr>
            <w:r w:rsidRPr="00ED6412">
              <w:fldChar w:fldCharType="begin">
                <w:fldData xml:space="preserve">PEVuZE5vdGU+PENpdGU+PEF1dGhvcj5BbGhhbTwvQXV0aG9yPjxZZWFyPjIwMTY8L1llYXI+PFJl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</w:fldData>
              </w:fldChar>
            </w:r>
            <w:r w:rsidR="000201C4">
              <w:instrText xml:space="preserve"> ADDIN EN.CITE </w:instrText>
            </w:r>
            <w:r w:rsidR="000201C4">
              <w:fldChar w:fldCharType="begin">
                <w:fldData xml:space="preserve">PEVuZE5vdGU+PENpdGU+PEF1dGhvcj5BbGhhbTwvQXV0aG9yPjxZZWFyPjIwMTY8L1llYXI+PFJl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</w:fldData>
              </w:fldChar>
            </w:r>
            <w:r w:rsidR="000201C4">
              <w:instrText xml:space="preserve"> ADDIN EN.CITE.DATA </w:instrText>
            </w:r>
            <w:r w:rsidR="000201C4">
              <w:fldChar w:fldCharType="end"/>
            </w:r>
            <w:r w:rsidRPr="00ED6412">
              <w:fldChar w:fldCharType="separate"/>
            </w:r>
            <w:r w:rsidR="000201C4">
              <w:rPr>
                <w:noProof/>
              </w:rPr>
              <w:t>[</w:t>
            </w:r>
            <w:hyperlink w:anchor="_ENREF_75" w:tooltip="Alham, 2016 #312" w:history="1">
              <w:r w:rsidR="00213BF8">
                <w:rPr>
                  <w:noProof/>
                </w:rPr>
                <w:t>75</w:t>
              </w:r>
            </w:hyperlink>
            <w:r w:rsidR="000201C4">
              <w:rPr>
                <w:noProof/>
              </w:rPr>
              <w:t xml:space="preserve">, </w:t>
            </w:r>
            <w:hyperlink w:anchor="_ENREF_114" w:tooltip="Narimani, 2015 #499" w:history="1">
              <w:r w:rsidR="00213BF8">
                <w:rPr>
                  <w:noProof/>
                </w:rPr>
                <w:t>114</w:t>
              </w:r>
            </w:hyperlink>
            <w:r w:rsidR="000201C4">
              <w:rPr>
                <w:noProof/>
              </w:rPr>
              <w:t>]</w:t>
            </w:r>
            <w:r w:rsidRPr="00ED6412">
              <w:fldChar w:fldCharType="end"/>
            </w:r>
          </w:p>
        </w:tc>
      </w:tr>
    </w:tbl>
    <w:p w14:paraId="4066B281" w14:textId="77777777" w:rsidR="00F57681" w:rsidRPr="00ED6412" w:rsidRDefault="00F57681" w:rsidP="00012892"/>
    <w:p w14:paraId="72F58545" w14:textId="08D55E2E" w:rsidR="008F7057" w:rsidRPr="00ED6412" w:rsidRDefault="008F7057" w:rsidP="008F7057">
      <w:pPr>
        <w:pStyle w:val="ListParagraph"/>
        <w:numPr>
          <w:ilvl w:val="0"/>
          <w:numId w:val="23"/>
        </w:numPr>
        <w:spacing w:line="480" w:lineRule="auto"/>
        <w:contextualSpacing w:val="0"/>
      </w:pPr>
      <w:r w:rsidRPr="00ED6412">
        <w:t>Arti</w:t>
      </w:r>
      <w:r w:rsidR="00C142C8" w:rsidRPr="00ED6412">
        <w:t>fi</w:t>
      </w:r>
      <w:r w:rsidR="00974698" w:rsidRPr="00ED6412">
        <w:t xml:space="preserve">cial intelligence techniques, </w:t>
      </w:r>
      <w:r w:rsidR="00C142C8" w:rsidRPr="00ED6412">
        <w:t>e.</w:t>
      </w:r>
      <w:r w:rsidR="00974698" w:rsidRPr="00ED6412">
        <w:t>g.</w:t>
      </w:r>
      <w:r w:rsidR="00C142C8" w:rsidRPr="00ED6412">
        <w:t xml:space="preserve"> genetic algorithm</w:t>
      </w:r>
      <w:r w:rsidR="00254C8D" w:rsidRPr="00ED6412">
        <w:t xml:space="preserve"> (GA)</w:t>
      </w:r>
      <w:r w:rsidR="00C142C8" w:rsidRPr="00ED6412">
        <w:t xml:space="preserve"> </w:t>
      </w:r>
      <w:r w:rsidR="005771C6" w:rsidRPr="00ED6412">
        <w:fldChar w:fldCharType="begin">
          <w:fldData xml:space="preserve">PEVuZE5vdGU+PENpdGU+PEF1dGhvcj5CYXN1PC9BdXRob3I+PFllYXI+MjAwODwvWWVhcj48UmVj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</w:fldData>
        </w:fldChar>
      </w:r>
      <w:r w:rsidR="000201C4">
        <w:instrText xml:space="preserve"> ADDIN EN.CITE </w:instrText>
      </w:r>
      <w:r w:rsidR="000201C4">
        <w:fldChar w:fldCharType="begin">
          <w:fldData xml:space="preserve">PEVuZE5vdGU+PENpdGU+PEF1dGhvcj5CYXN1PC9BdXRob3I+PFllYXI+MjAwODwvWWVhcj48UmVj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</w:fldData>
        </w:fldChar>
      </w:r>
      <w:r w:rsidR="000201C4">
        <w:instrText xml:space="preserve"> ADDIN EN.CITE.DATA </w:instrText>
      </w:r>
      <w:r w:rsidR="000201C4">
        <w:fldChar w:fldCharType="end"/>
      </w:r>
      <w:r w:rsidR="005771C6" w:rsidRPr="00ED6412">
        <w:fldChar w:fldCharType="separate"/>
      </w:r>
      <w:r w:rsidR="000201C4">
        <w:rPr>
          <w:noProof/>
        </w:rPr>
        <w:t>[</w:t>
      </w:r>
      <w:hyperlink w:anchor="_ENREF_76" w:tooltip="Basu, 2008 #144" w:history="1">
        <w:r w:rsidR="00213BF8">
          <w:rPr>
            <w:noProof/>
          </w:rPr>
          <w:t>76</w:t>
        </w:r>
      </w:hyperlink>
      <w:r w:rsidR="000201C4">
        <w:rPr>
          <w:noProof/>
        </w:rPr>
        <w:t xml:space="preserve">, </w:t>
      </w:r>
      <w:hyperlink w:anchor="_ENREF_115" w:tooltip="Lee, 2011 #160" w:history="1">
        <w:r w:rsidR="00213BF8">
          <w:rPr>
            <w:noProof/>
          </w:rPr>
          <w:t>115</w:t>
        </w:r>
      </w:hyperlink>
      <w:r w:rsidR="000201C4">
        <w:rPr>
          <w:noProof/>
        </w:rPr>
        <w:t xml:space="preserve">, </w:t>
      </w:r>
      <w:hyperlink w:anchor="_ENREF_116" w:tooltip="Hong, 2006 #261" w:history="1">
        <w:r w:rsidR="00213BF8">
          <w:rPr>
            <w:noProof/>
          </w:rPr>
          <w:t>116</w:t>
        </w:r>
      </w:hyperlink>
      <w:r w:rsidR="000201C4">
        <w:rPr>
          <w:noProof/>
        </w:rPr>
        <w:t>]</w:t>
      </w:r>
      <w:r w:rsidR="005771C6" w:rsidRPr="00ED6412">
        <w:fldChar w:fldCharType="end"/>
      </w:r>
      <w:r w:rsidR="00C142C8" w:rsidRPr="00ED6412">
        <w:t xml:space="preserve">, evolutionary programming </w:t>
      </w:r>
      <w:r w:rsidR="00254C8D" w:rsidRPr="00ED6412">
        <w:t>(EP)</w:t>
      </w:r>
      <w:r w:rsidR="00C142C8" w:rsidRPr="00ED6412">
        <w:t xml:space="preserve"> </w:t>
      </w:r>
      <w:r w:rsidR="005771C6" w:rsidRPr="00ED6412">
        <w:fldChar w:fldCharType="begin">
          <w:fldData xml:space="preserve">PEVuZE5vdGU+PENpdGU+PEF1dGhvcj5MaWFvPC9BdXRob3I+PFllYXI+MjAxMTwvWWVhcj48UmVj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</w:fldData>
        </w:fldChar>
      </w:r>
      <w:r w:rsidR="000201C4">
        <w:instrText xml:space="preserve"> ADDIN EN.CITE </w:instrText>
      </w:r>
      <w:r w:rsidR="000201C4">
        <w:fldChar w:fldCharType="begin">
          <w:fldData xml:space="preserve">PEVuZE5vdGU+PENpdGU+PEF1dGhvcj5MaWFvPC9BdXRob3I+PFllYXI+MjAxMTwvWWVhcj48UmVj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</w:fldData>
        </w:fldChar>
      </w:r>
      <w:r w:rsidR="000201C4">
        <w:instrText xml:space="preserve"> ADDIN EN.CITE.DATA </w:instrText>
      </w:r>
      <w:r w:rsidR="000201C4">
        <w:fldChar w:fldCharType="end"/>
      </w:r>
      <w:r w:rsidR="005771C6" w:rsidRPr="00ED6412">
        <w:fldChar w:fldCharType="separate"/>
      </w:r>
      <w:r w:rsidR="000201C4">
        <w:rPr>
          <w:noProof/>
        </w:rPr>
        <w:t>[</w:t>
      </w:r>
      <w:hyperlink w:anchor="_ENREF_38" w:tooltip="Roy, 2016 #460" w:history="1">
        <w:r w:rsidR="00213BF8">
          <w:rPr>
            <w:noProof/>
          </w:rPr>
          <w:t>38</w:t>
        </w:r>
      </w:hyperlink>
      <w:r w:rsidR="000201C4">
        <w:rPr>
          <w:noProof/>
        </w:rPr>
        <w:t xml:space="preserve">, </w:t>
      </w:r>
      <w:hyperlink w:anchor="_ENREF_62" w:tooltip="Orike, 2014 #401" w:history="1">
        <w:r w:rsidR="00213BF8">
          <w:rPr>
            <w:noProof/>
          </w:rPr>
          <w:t>62</w:t>
        </w:r>
      </w:hyperlink>
      <w:r w:rsidR="000201C4">
        <w:rPr>
          <w:noProof/>
        </w:rPr>
        <w:t xml:space="preserve">, </w:t>
      </w:r>
      <w:hyperlink w:anchor="_ENREF_117" w:tooltip="Liao, 2011 #157" w:history="1">
        <w:r w:rsidR="00213BF8">
          <w:rPr>
            <w:noProof/>
          </w:rPr>
          <w:t>117</w:t>
        </w:r>
      </w:hyperlink>
      <w:r w:rsidR="000201C4">
        <w:rPr>
          <w:noProof/>
        </w:rPr>
        <w:t xml:space="preserve">, </w:t>
      </w:r>
      <w:hyperlink w:anchor="_ENREF_118" w:tooltip="Joned, 2006 #151" w:history="1">
        <w:r w:rsidR="00213BF8">
          <w:rPr>
            <w:noProof/>
          </w:rPr>
          <w:t>118</w:t>
        </w:r>
      </w:hyperlink>
      <w:r w:rsidR="000201C4">
        <w:rPr>
          <w:noProof/>
        </w:rPr>
        <w:t>]</w:t>
      </w:r>
      <w:r w:rsidR="005771C6" w:rsidRPr="00ED6412">
        <w:fldChar w:fldCharType="end"/>
      </w:r>
      <w:r w:rsidR="00B101C2" w:rsidRPr="00ED6412">
        <w:t xml:space="preserve"> and</w:t>
      </w:r>
      <w:r w:rsidR="00C142C8" w:rsidRPr="00ED6412">
        <w:t xml:space="preserve"> differential evolution</w:t>
      </w:r>
      <w:r w:rsidR="00254C8D" w:rsidRPr="00ED6412">
        <w:t xml:space="preserve"> (DE)</w:t>
      </w:r>
      <w:r w:rsidR="00C142C8" w:rsidRPr="00ED6412">
        <w:t xml:space="preserve"> </w:t>
      </w:r>
      <w:r w:rsidR="005771C6" w:rsidRPr="00ED6412">
        <w:fldChar w:fldCharType="begin">
          <w:fldData xml:space="preserve">PEVuZE5vdGU+PENpdGU+PEF1dGhvcj5TdG9ybjwvQXV0aG9yPjxZZWFyPjE5OTc8L1llYXI+PFJl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</w:fldData>
        </w:fldChar>
      </w:r>
      <w:r w:rsidR="000201C4">
        <w:instrText xml:space="preserve"> ADDIN EN.CITE </w:instrText>
      </w:r>
      <w:r w:rsidR="000201C4">
        <w:fldChar w:fldCharType="begin">
          <w:fldData xml:space="preserve">PEVuZE5vdGU+PENpdGU+PEF1dGhvcj5TdG9ybjwvQXV0aG9yPjxZZWFyPjE5OTc8L1llYXI+PFJl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</w:fldData>
        </w:fldChar>
      </w:r>
      <w:r w:rsidR="000201C4">
        <w:instrText xml:space="preserve"> ADDIN EN.CITE.DATA </w:instrText>
      </w:r>
      <w:r w:rsidR="000201C4">
        <w:fldChar w:fldCharType="end"/>
      </w:r>
      <w:r w:rsidR="005771C6" w:rsidRPr="00ED6412">
        <w:fldChar w:fldCharType="separate"/>
      </w:r>
      <w:r w:rsidR="000201C4">
        <w:rPr>
          <w:noProof/>
        </w:rPr>
        <w:t>[</w:t>
      </w:r>
      <w:hyperlink w:anchor="_ENREF_98" w:tooltip="Peng, 2012 #272" w:history="1">
        <w:r w:rsidR="00213BF8">
          <w:rPr>
            <w:noProof/>
          </w:rPr>
          <w:t>98</w:t>
        </w:r>
      </w:hyperlink>
      <w:r w:rsidR="000201C4">
        <w:rPr>
          <w:noProof/>
        </w:rPr>
        <w:t xml:space="preserve">, </w:t>
      </w:r>
      <w:hyperlink w:anchor="_ENREF_119" w:tooltip="Storn, 1997 #152" w:history="1">
        <w:r w:rsidR="00213BF8">
          <w:rPr>
            <w:noProof/>
          </w:rPr>
          <w:t>119-121</w:t>
        </w:r>
      </w:hyperlink>
      <w:r w:rsidR="000201C4">
        <w:rPr>
          <w:noProof/>
        </w:rPr>
        <w:t>]</w:t>
      </w:r>
      <w:r w:rsidR="005771C6" w:rsidRPr="00ED6412">
        <w:fldChar w:fldCharType="end"/>
      </w:r>
      <w:r w:rsidR="00195FC3" w:rsidRPr="00ED6412">
        <w:t>;</w:t>
      </w:r>
      <w:r w:rsidR="00254C8D" w:rsidRPr="00ED6412">
        <w:t xml:space="preserve"> </w:t>
      </w:r>
    </w:p>
    <w:p w14:paraId="475FC5EF" w14:textId="6894902C" w:rsidR="003C6243" w:rsidRPr="00ED6412" w:rsidRDefault="008F7057" w:rsidP="003C6243">
      <w:pPr>
        <w:pStyle w:val="ListParagraph"/>
        <w:numPr>
          <w:ilvl w:val="0"/>
          <w:numId w:val="23"/>
        </w:numPr>
        <w:spacing w:line="480" w:lineRule="auto"/>
        <w:contextualSpacing w:val="0"/>
      </w:pPr>
      <w:r w:rsidRPr="00ED6412">
        <w:lastRenderedPageBreak/>
        <w:t>Hybrid</w:t>
      </w:r>
      <w:r w:rsidR="00254C8D" w:rsidRPr="00ED6412">
        <w:t xml:space="preserve"> methods, </w:t>
      </w:r>
      <w:r w:rsidR="00974698" w:rsidRPr="00ED6412">
        <w:t xml:space="preserve">e.g. </w:t>
      </w:r>
      <w:r w:rsidR="00254C8D" w:rsidRPr="00ED6412">
        <w:t>particle swarm optimization with sequential quadratic programming (PSO-SQP)</w:t>
      </w:r>
      <w:r w:rsidR="003F5D47" w:rsidRPr="00ED6412">
        <w:t xml:space="preserve"> </w:t>
      </w:r>
      <w:r w:rsidR="00195FC3" w:rsidRPr="00ED6412">
        <w:fldChar w:fldCharType="begin"/>
      </w:r>
      <w:r w:rsidR="000201C4">
        <w:instrText xml:space="preserve"> ADDIN EN.CITE &lt;EndNote&gt;&lt;Cite&gt;&lt;Author&gt;Zhang&lt;/Author&gt;&lt;Year&gt;2013&lt;/Year&gt;&lt;RecNum&gt;472&lt;/RecNum&gt;&lt;DisplayText&gt;[122, 123]&lt;/DisplayText&gt;&lt;record&gt;&lt;rec-number&gt;472&lt;/rec-number&gt;&lt;foreign-keys&gt;&lt;key app="EN" db-id="wat2z5xv39zx9lefev2vrzeifd9dzfzsx50x" timestamp="0"&gt;472&lt;/key&gt;&lt;/foreign-keys&gt;&lt;ref-type name="Journal Article"&gt;17&lt;/ref-type&gt;&lt;contributors&gt;&lt;authors&gt;&lt;author&gt;Zhang, Yang&lt;/author&gt;&lt;author&gt;Yao, Fang&lt;/author&gt;&lt;author&gt;Iu, Herbert Ho-Ching&lt;/author&gt;&lt;author&gt;Fernando, Tyrone&lt;/author&gt;&lt;author&gt;Wong, Kit Po&lt;/author&gt;&lt;/authors&gt;&lt;/contributors&gt;&lt;titles&gt;&lt;title&gt;Sequential quadratic programming particle swarm optimization for wind power system operations considering emissions&lt;/title&gt;&lt;secondary-title&gt;Journal of Modern Power Systems and Clean Energy&lt;/secondary-title&gt;&lt;/titles&gt;&lt;pages&gt;231-240&lt;/pages&gt;&lt;volume&gt;1&lt;/volume&gt;&lt;number&gt;3&lt;/number&gt;&lt;dates&gt;&lt;year&gt;2013&lt;/year&gt;&lt;/dates&gt;&lt;isbn&gt;2196-5625&lt;/isbn&gt;&lt;urls&gt;&lt;/urls&gt;&lt;/record&gt;&lt;/Cite&gt;&lt;Cite&gt;&lt;Author&gt;Victoire&lt;/Author&gt;&lt;Year&gt;2005&lt;/Year&gt;&lt;RecNum&gt;473&lt;/RecNum&gt;&lt;record&gt;&lt;rec-number&gt;473&lt;/rec-number&gt;&lt;foreign-keys&gt;&lt;key app="EN" db-id="wat2z5xv39zx9lefev2vrzeifd9dzfzsx50x" timestamp="0"&gt;473&lt;/key&gt;&lt;/foreign-keys&gt;&lt;ref-type name="Journal Article"&gt;17&lt;/ref-type&gt;&lt;contributors&gt;&lt;authors&gt;&lt;author&gt;Victoire, T. A. A.&lt;/author&gt;&lt;author&gt;Jeyakumar, A. E.&lt;/author&gt;&lt;/authors&gt;&lt;/contributors&gt;&lt;titles&gt;&lt;title&gt;Deterministically guided PSO for dynamic dispatch considering valve-point effect&lt;/title&gt;&lt;secondary-title&gt;Electric Power Systems Research&lt;/secondary-title&gt;&lt;/titles&gt;&lt;periodical&gt;&lt;full-title&gt;Electric Power Systems Research&lt;/full-title&gt;&lt;/periodical&gt;&lt;pages&gt;313-322&lt;/pages&gt;&lt;volume&gt;73&lt;/volume&gt;&lt;number&gt;3&lt;/number&gt;&lt;dates&gt;&lt;year&gt;2005&lt;/year&gt;&lt;/dates&gt;&lt;isbn&gt;0378-7796&lt;/isbn&gt;&lt;urls&gt;&lt;/urls&gt;&lt;/record&gt;&lt;/Cite&gt;&lt;/EndNote&gt;</w:instrText>
      </w:r>
      <w:r w:rsidR="00195FC3" w:rsidRPr="00ED6412">
        <w:fldChar w:fldCharType="separate"/>
      </w:r>
      <w:r w:rsidR="000201C4">
        <w:rPr>
          <w:noProof/>
        </w:rPr>
        <w:t>[</w:t>
      </w:r>
      <w:hyperlink w:anchor="_ENREF_122" w:tooltip="Zhang, 2013 #472" w:history="1">
        <w:r w:rsidR="00213BF8">
          <w:rPr>
            <w:noProof/>
          </w:rPr>
          <w:t>122</w:t>
        </w:r>
      </w:hyperlink>
      <w:r w:rsidR="000201C4">
        <w:rPr>
          <w:noProof/>
        </w:rPr>
        <w:t xml:space="preserve">, </w:t>
      </w:r>
      <w:hyperlink w:anchor="_ENREF_123" w:tooltip="Victoire, 2005 #473" w:history="1">
        <w:r w:rsidR="00213BF8">
          <w:rPr>
            <w:noProof/>
          </w:rPr>
          <w:t>123</w:t>
        </w:r>
      </w:hyperlink>
      <w:r w:rsidR="000201C4">
        <w:rPr>
          <w:noProof/>
        </w:rPr>
        <w:t>]</w:t>
      </w:r>
      <w:r w:rsidR="00195FC3" w:rsidRPr="00ED6412">
        <w:fldChar w:fldCharType="end"/>
      </w:r>
      <w:r w:rsidR="00254C8D" w:rsidRPr="00ED6412">
        <w:t xml:space="preserve">, GA-SQP </w:t>
      </w:r>
      <w:r w:rsidR="00195FC3" w:rsidRPr="00ED6412">
        <w:fldChar w:fldCharType="begin"/>
      </w:r>
      <w:r w:rsidR="000201C4">
        <w:instrText xml:space="preserve"> ADDIN EN.CITE &lt;EndNote&gt;&lt;Cite&gt;&lt;Author&gt;Hu&lt;/Author&gt;&lt;Year&gt;2017&lt;/Year&gt;&lt;RecNum&gt;371&lt;/RecNum&gt;&lt;DisplayText&gt;[77]&lt;/DisplayText&gt;&lt;record&gt;&lt;rec-number&gt;371&lt;/rec-number&gt;&lt;foreign-keys&gt;&lt;key app="EN" db-id="wat2z5xv39zx9lefev2vrzeifd9dzfzsx50x" timestamp="0"&gt;371&lt;/key&gt;&lt;/foreign-keys&gt;&lt;ref-type name="Journal Article"&gt;17&lt;/ref-type&gt;&lt;contributors&gt;&lt;authors&gt;&lt;author&gt;Hu, Fangting&lt;/author&gt;&lt;author&gt;Hughes, Kevin J&lt;/author&gt;&lt;author&gt;Ma, Lin&lt;/author&gt;&lt;author&gt;Pourkashanian, Mohamed&lt;/author&gt;&lt;/authors&gt;&lt;/contributors&gt;&lt;titles&gt;&lt;title&gt;Combined economic and emission dispatch considering conventional and wind power generating units&lt;/title&gt;&lt;secondary-title&gt;International Transactions on Electrical Energy Systems&lt;/secondary-title&gt;&lt;/titles&gt;&lt;dates&gt;&lt;year&gt;2017&lt;/year&gt;&lt;/dates&gt;&lt;isbn&gt;2050-7038&lt;/isbn&gt;&lt;urls&gt;&lt;/urls&gt;&lt;/record&gt;&lt;/Cite&gt;&lt;/EndNote&gt;</w:instrText>
      </w:r>
      <w:r w:rsidR="00195FC3" w:rsidRPr="00ED6412">
        <w:fldChar w:fldCharType="separate"/>
      </w:r>
      <w:r w:rsidR="000201C4">
        <w:rPr>
          <w:noProof/>
        </w:rPr>
        <w:t>[</w:t>
      </w:r>
      <w:hyperlink w:anchor="_ENREF_77" w:tooltip="Hu, 2017 #371" w:history="1">
        <w:r w:rsidR="00213BF8">
          <w:rPr>
            <w:noProof/>
          </w:rPr>
          <w:t>77</w:t>
        </w:r>
      </w:hyperlink>
      <w:r w:rsidR="000201C4">
        <w:rPr>
          <w:noProof/>
        </w:rPr>
        <w:t>]</w:t>
      </w:r>
      <w:r w:rsidR="00195FC3" w:rsidRPr="00ED6412">
        <w:fldChar w:fldCharType="end"/>
      </w:r>
      <w:r w:rsidR="00254C8D" w:rsidRPr="00ED6412">
        <w:t xml:space="preserve"> and EP-PSO-SQP </w:t>
      </w:r>
      <w:r w:rsidR="00195FC3" w:rsidRPr="00ED6412">
        <w:fldChar w:fldCharType="begin"/>
      </w:r>
      <w:r w:rsidR="000201C4">
        <w:instrText xml:space="preserve"> ADDIN EN.CITE &lt;EndNote&gt;&lt;Cite&gt;&lt;Author&gt;Titus&lt;/Author&gt;&lt;Year&gt;2008&lt;/Year&gt;&lt;RecNum&gt;474&lt;/RecNum&gt;&lt;DisplayText&gt;[124]&lt;/DisplayText&gt;&lt;record&gt;&lt;rec-number&gt;474&lt;/rec-number&gt;&lt;foreign-keys&gt;&lt;key app="EN" db-id="wat2z5xv39zx9lefev2vrzeifd9dzfzsx50x" timestamp="0"&gt;474&lt;/key&gt;&lt;/foreign-keys&gt;&lt;ref-type name="Journal Article"&gt;17&lt;/ref-type&gt;&lt;contributors&gt;&lt;authors&gt;&lt;author&gt;Titus, S.&lt;/author&gt;&lt;author&gt;Jeyakumar, A Ebenezer&lt;/author&gt;&lt;/authors&gt;&lt;/contributors&gt;&lt;titles&gt;&lt;title&gt;A hybrid EP-PSO-SQP algorithm for dynamic dispatch considering prohibited operating zones&lt;/title&gt;&lt;secondary-title&gt;Electric power components and systems&lt;/secondary-title&gt;&lt;/titles&gt;&lt;pages&gt;449-467&lt;/pages&gt;&lt;volume&gt;36&lt;/volume&gt;&lt;number&gt;5&lt;/number&gt;&lt;dates&gt;&lt;year&gt;2008&lt;/year&gt;&lt;/dates&gt;&lt;isbn&gt;1532-5008&lt;/isbn&gt;&lt;urls&gt;&lt;/urls&gt;&lt;/record&gt;&lt;/Cite&gt;&lt;/EndNote&gt;</w:instrText>
      </w:r>
      <w:r w:rsidR="00195FC3" w:rsidRPr="00ED6412">
        <w:fldChar w:fldCharType="separate"/>
      </w:r>
      <w:r w:rsidR="000201C4">
        <w:rPr>
          <w:noProof/>
        </w:rPr>
        <w:t>[</w:t>
      </w:r>
      <w:hyperlink w:anchor="_ENREF_124" w:tooltip="Titus, 2008 #474" w:history="1">
        <w:r w:rsidR="00213BF8">
          <w:rPr>
            <w:noProof/>
          </w:rPr>
          <w:t>124</w:t>
        </w:r>
      </w:hyperlink>
      <w:r w:rsidR="000201C4">
        <w:rPr>
          <w:noProof/>
        </w:rPr>
        <w:t>]</w:t>
      </w:r>
      <w:r w:rsidR="00195FC3" w:rsidRPr="00ED6412">
        <w:fldChar w:fldCharType="end"/>
      </w:r>
      <w:r w:rsidR="00411839" w:rsidRPr="00ED6412">
        <w:t>.</w:t>
      </w:r>
    </w:p>
    <w:p w14:paraId="4D17E843" w14:textId="23672B8A" w:rsidR="00642EC1" w:rsidRPr="00ED6412" w:rsidRDefault="001B112F" w:rsidP="00642EC1">
      <w:pPr>
        <w:pStyle w:val="Heading2"/>
        <w:rPr>
          <w:color w:val="auto"/>
        </w:rPr>
      </w:pPr>
      <w:bookmarkStart w:id="63" w:name="_Ref503611278"/>
      <w:bookmarkStart w:id="64" w:name="_Toc523347732"/>
      <w:r w:rsidRPr="00ED6412">
        <w:rPr>
          <w:color w:val="auto"/>
        </w:rPr>
        <w:t xml:space="preserve">Overview of </w:t>
      </w:r>
      <w:r w:rsidR="00081CB3" w:rsidRPr="00ED6412">
        <w:rPr>
          <w:color w:val="auto"/>
        </w:rPr>
        <w:t>c</w:t>
      </w:r>
      <w:r w:rsidR="00930F94" w:rsidRPr="00ED6412">
        <w:rPr>
          <w:color w:val="auto"/>
        </w:rPr>
        <w:t>ombined e</w:t>
      </w:r>
      <w:r w:rsidR="00642EC1" w:rsidRPr="00ED6412">
        <w:rPr>
          <w:color w:val="auto"/>
        </w:rPr>
        <w:t>conomic</w:t>
      </w:r>
      <w:r w:rsidR="005011EE" w:rsidRPr="00ED6412">
        <w:rPr>
          <w:color w:val="auto"/>
        </w:rPr>
        <w:t xml:space="preserve"> and emission</w:t>
      </w:r>
      <w:r w:rsidR="00642EC1" w:rsidRPr="00ED6412">
        <w:rPr>
          <w:color w:val="auto"/>
        </w:rPr>
        <w:t xml:space="preserve"> dispatch</w:t>
      </w:r>
      <w:bookmarkEnd w:id="63"/>
      <w:bookmarkEnd w:id="64"/>
    </w:p>
    <w:p w14:paraId="155C52C2" w14:textId="65C9E5F4" w:rsidR="00907770" w:rsidRPr="00ED6412" w:rsidRDefault="006D30D2" w:rsidP="006D30D2">
      <w:pPr>
        <w:spacing w:after="120"/>
      </w:pPr>
      <w:r w:rsidRPr="00ED6412">
        <w:t xml:space="preserve">With the growing environmental problems, combined economic and emission dispatch (CEED) models have been developed for an electrical system consisting of fossil-fired power plants in the 1990s </w:t>
      </w:r>
      <w:r w:rsidR="009C4980" w:rsidRPr="00ED6412">
        <w:fldChar w:fldCharType="begin">
          <w:fldData xml:space="preserve">PEVuZE5vdGU+PENpdGU+PEF1dGhvcj5Ib2xzdGVpbjwvQXV0aG9yPjxZZWFyPjE5OTI8L1llYXI+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</w:fldData>
        </w:fldChar>
      </w:r>
      <w:r w:rsidR="000201C4">
        <w:instrText xml:space="preserve"> ADDIN EN.CITE </w:instrText>
      </w:r>
      <w:r w:rsidR="000201C4">
        <w:fldChar w:fldCharType="begin">
          <w:fldData xml:space="preserve">PEVuZE5vdGU+PENpdGU+PEF1dGhvcj5Ib2xzdGVpbjwvQXV0aG9yPjxZZWFyPjE5OTI8L1llYXI+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</w:fldData>
        </w:fldChar>
      </w:r>
      <w:r w:rsidR="000201C4">
        <w:instrText xml:space="preserve"> ADDIN EN.CITE.DATA </w:instrText>
      </w:r>
      <w:r w:rsidR="000201C4">
        <w:fldChar w:fldCharType="end"/>
      </w:r>
      <w:r w:rsidR="009C4980" w:rsidRPr="00ED6412">
        <w:fldChar w:fldCharType="separate"/>
      </w:r>
      <w:r w:rsidR="000201C4">
        <w:rPr>
          <w:noProof/>
        </w:rPr>
        <w:t>[</w:t>
      </w:r>
      <w:hyperlink w:anchor="_ENREF_34" w:tooltip="Holstein, 1992 #286" w:history="1">
        <w:r w:rsidR="00213BF8">
          <w:rPr>
            <w:noProof/>
          </w:rPr>
          <w:t>34-36</w:t>
        </w:r>
      </w:hyperlink>
      <w:r w:rsidR="000201C4">
        <w:rPr>
          <w:noProof/>
        </w:rPr>
        <w:t xml:space="preserve">, </w:t>
      </w:r>
      <w:hyperlink w:anchor="_ENREF_125" w:tooltip="Mahdi, 2018 #476" w:history="1">
        <w:r w:rsidR="00213BF8">
          <w:rPr>
            <w:noProof/>
          </w:rPr>
          <w:t>125</w:t>
        </w:r>
      </w:hyperlink>
      <w:r w:rsidR="000201C4">
        <w:rPr>
          <w:noProof/>
        </w:rPr>
        <w:t>]</w:t>
      </w:r>
      <w:r w:rsidR="009C4980" w:rsidRPr="00ED6412">
        <w:fldChar w:fldCharType="end"/>
      </w:r>
      <w:r w:rsidR="001D10F1" w:rsidRPr="00ED6412">
        <w:t>.</w:t>
      </w:r>
      <w:r w:rsidRPr="00ED6412">
        <w:t xml:space="preserve"> </w:t>
      </w:r>
      <w:r w:rsidR="00974698" w:rsidRPr="00ED6412">
        <w:t>Then</w:t>
      </w:r>
      <w:r w:rsidR="00C70076" w:rsidRPr="00ED6412">
        <w:t xml:space="preserve"> the dynamic economic and emission dispatch (DEED) model </w:t>
      </w:r>
      <w:r w:rsidR="00361F9D" w:rsidRPr="00ED6412">
        <w:t xml:space="preserve">was developed in the </w:t>
      </w:r>
      <w:r w:rsidR="00C70076" w:rsidRPr="00ED6412">
        <w:t xml:space="preserve">2000s </w:t>
      </w:r>
      <w:r w:rsidR="004F376A" w:rsidRPr="00ED6412">
        <w:fldChar w:fldCharType="begin"/>
      </w:r>
      <w:r w:rsidR="000201C4">
        <w:instrText xml:space="preserve"> ADDIN EN.CITE &lt;EndNote&gt;&lt;Cite&gt;&lt;Author&gt;Basu&lt;/Author&gt;&lt;Year&gt;2006&lt;/Year&gt;&lt;RecNum&gt;142&lt;/RecNum&gt;&lt;DisplayText&gt;[126]&lt;/DisplayText&gt;&lt;record&gt;&lt;rec-number&gt;142&lt;/rec-number&gt;&lt;foreign-keys&gt;&lt;key app="EN" db-id="wat2z5xv39zx9lefev2vrzeifd9dzfzsx50x" timestamp="0"&gt;142&lt;/key&gt;&lt;/foreign-keys&gt;&lt;ref-type name="Journal Article"&gt;17&lt;/ref-type&gt;&lt;contributors&gt;&lt;authors&gt;&lt;author&gt;Basu, M.&lt;/author&gt;&lt;/authors&gt;&lt;/contributors&gt;&lt;titles&gt;&lt;title&gt;Particle swarm optimization based goal-attainment method for dynamic economic emission dispatch&lt;/title&gt;&lt;secondary-title&gt;Electric Power Components and Systems&lt;/secondary-title&gt;&lt;/titles&gt;&lt;pages&gt;1015-1025&lt;/pages&gt;&lt;volume&gt;34&lt;/volume&gt;&lt;number&gt;9&lt;/number&gt;&lt;dates&gt;&lt;year&gt;2006&lt;/year&gt;&lt;pub-dates&gt;&lt;date&gt;//&lt;/date&gt;&lt;/pub-dates&gt;&lt;/dates&gt;&lt;urls&gt;&lt;related-urls&gt;&lt;url&gt;http://www.scopus.com/inward/record.url?eid=2-s2.0-33745417056&amp;amp;partnerID=40&amp;amp;md5=4c01c428a5a4a66929042425444df9a4&lt;/url&gt;&lt;/related-urls&gt;&lt;/urls&gt;&lt;/record&gt;&lt;/Cite&gt;&lt;/EndNote&gt;</w:instrText>
      </w:r>
      <w:r w:rsidR="004F376A" w:rsidRPr="00ED6412">
        <w:fldChar w:fldCharType="separate"/>
      </w:r>
      <w:r w:rsidR="000201C4">
        <w:rPr>
          <w:noProof/>
        </w:rPr>
        <w:t>[</w:t>
      </w:r>
      <w:hyperlink w:anchor="_ENREF_126" w:tooltip="Basu, 2006 #142" w:history="1">
        <w:r w:rsidR="00213BF8">
          <w:rPr>
            <w:noProof/>
          </w:rPr>
          <w:t>126</w:t>
        </w:r>
      </w:hyperlink>
      <w:r w:rsidR="000201C4">
        <w:rPr>
          <w:noProof/>
        </w:rPr>
        <w:t>]</w:t>
      </w:r>
      <w:r w:rsidR="004F376A" w:rsidRPr="00ED6412">
        <w:fldChar w:fldCharType="end"/>
      </w:r>
      <w:r w:rsidR="00C70076" w:rsidRPr="00ED6412">
        <w:t xml:space="preserve">. It deals with the schedule of the generator outputs with the predicted load demands over a certain period of time </w:t>
      </w:r>
      <w:r w:rsidR="00361F9D" w:rsidRPr="00ED6412">
        <w:t xml:space="preserve">in order </w:t>
      </w:r>
      <w:r w:rsidR="00C70076" w:rsidRPr="00ED6412">
        <w:t>to minimize the cost</w:t>
      </w:r>
      <w:r w:rsidR="00361F9D" w:rsidRPr="00ED6412">
        <w:t>s</w:t>
      </w:r>
      <w:r w:rsidR="00C70076" w:rsidRPr="00ED6412">
        <w:t xml:space="preserve"> and </w:t>
      </w:r>
      <w:r w:rsidR="00361F9D" w:rsidRPr="00ED6412">
        <w:t xml:space="preserve">the </w:t>
      </w:r>
      <w:r w:rsidR="00C70076" w:rsidRPr="00ED6412">
        <w:t>emission</w:t>
      </w:r>
      <w:r w:rsidR="00361F9D" w:rsidRPr="00ED6412">
        <w:t>s</w:t>
      </w:r>
      <w:r w:rsidR="00C70076" w:rsidRPr="00ED6412">
        <w:t xml:space="preserve"> simultaneously</w:t>
      </w:r>
      <w:r w:rsidR="007D4AA1" w:rsidRPr="00ED6412">
        <w:t xml:space="preserve"> </w:t>
      </w:r>
      <w:r w:rsidR="004F376A" w:rsidRPr="00ED6412">
        <w:fldChar w:fldCharType="begin"/>
      </w:r>
      <w:r w:rsidR="000201C4">
        <w:instrText xml:space="preserve"> ADDIN EN.CITE &lt;EndNote&gt;&lt;Cite&gt;&lt;Author&gt;Basu&lt;/Author&gt;&lt;Year&gt;2008&lt;/Year&gt;&lt;RecNum&gt;144&lt;/RecNum&gt;&lt;DisplayText&gt;[76]&lt;/DisplayText&gt;&lt;record&gt;&lt;rec-number&gt;144&lt;/rec-number&gt;&lt;foreign-keys&gt;&lt;key app="EN" db-id="wat2z5xv39zx9lefev2vrzeifd9dzfzsx50x" timestamp="0"&gt;144&lt;/key&gt;&lt;/foreign-keys&gt;&lt;ref-type name="Journal Article"&gt;17&lt;/ref-type&gt;&lt;contributors&gt;&lt;authors&gt;&lt;author&gt;Basu, M.&lt;/author&gt;&lt;/authors&gt;&lt;/contributors&gt;&lt;titles&gt;&lt;title&gt;Dynamic economic emission dispatch using nondominated sorting genetic algorithm-II&lt;/title&gt;&lt;secondary-title&gt;International Journal of Electrical Power and Energy Systems&lt;/secondary-title&gt;&lt;/titles&gt;&lt;pages&gt;140-149&lt;/pages&gt;&lt;volume&gt;30&lt;/volume&gt;&lt;number&gt;2&lt;/number&gt;&lt;dates&gt;&lt;year&gt;2008&lt;/year&gt;&lt;pub-dates&gt;&lt;date&gt;//&lt;/date&gt;&lt;/pub-dates&gt;&lt;/dates&gt;&lt;urls&gt;&lt;related-urls&gt;&lt;url&gt;http://www.scopus.com/inward/record.url?eid=2-s2.0-38749150018&amp;amp;partnerID=40&amp;amp;md5=3c96d97ac47f2e2ba3769930d1e0f40b&lt;/url&gt;&lt;/related-urls&gt;&lt;/urls&gt;&lt;/record&gt;&lt;/Cite&gt;&lt;/EndNote&gt;</w:instrText>
      </w:r>
      <w:r w:rsidR="004F376A" w:rsidRPr="00ED6412">
        <w:fldChar w:fldCharType="separate"/>
      </w:r>
      <w:r w:rsidR="000201C4">
        <w:rPr>
          <w:noProof/>
        </w:rPr>
        <w:t>[</w:t>
      </w:r>
      <w:hyperlink w:anchor="_ENREF_76" w:tooltip="Basu, 2008 #144" w:history="1">
        <w:r w:rsidR="00213BF8">
          <w:rPr>
            <w:noProof/>
          </w:rPr>
          <w:t>76</w:t>
        </w:r>
      </w:hyperlink>
      <w:r w:rsidR="000201C4">
        <w:rPr>
          <w:noProof/>
        </w:rPr>
        <w:t>]</w:t>
      </w:r>
      <w:r w:rsidR="004F376A" w:rsidRPr="00ED6412">
        <w:fldChar w:fldCharType="end"/>
      </w:r>
      <w:r w:rsidR="007D4AA1" w:rsidRPr="00ED6412">
        <w:t>.</w:t>
      </w:r>
      <w:r w:rsidR="00C70076" w:rsidRPr="00ED6412">
        <w:t xml:space="preserve"> </w:t>
      </w:r>
    </w:p>
    <w:p w14:paraId="1630E55C" w14:textId="43BF1236" w:rsidR="001E20D5" w:rsidRPr="00ED6412" w:rsidRDefault="00437D04" w:rsidP="00B54929">
      <w:pPr>
        <w:rPr>
          <w:shd w:val="clear" w:color="auto" w:fill="FFFFFF"/>
        </w:rPr>
      </w:pPr>
      <w:r w:rsidRPr="00ED6412">
        <w:t>The most common</w:t>
      </w:r>
      <w:r w:rsidR="00914A8F" w:rsidRPr="00ED6412">
        <w:t>ly</w:t>
      </w:r>
      <w:r w:rsidRPr="00ED6412">
        <w:t xml:space="preserve"> considered </w:t>
      </w:r>
      <w:r w:rsidR="00914A8F" w:rsidRPr="00ED6412">
        <w:t xml:space="preserve">emissions </w:t>
      </w:r>
      <w:r w:rsidRPr="00ED6412">
        <w:t>in the dispatch are CO</w:t>
      </w:r>
      <w:r w:rsidRPr="00ED6412">
        <w:rPr>
          <w:vertAlign w:val="subscript"/>
        </w:rPr>
        <w:t>2</w:t>
      </w:r>
      <w:r w:rsidRPr="00ED6412">
        <w:t>, SO</w:t>
      </w:r>
      <w:r w:rsidRPr="00ED6412">
        <w:rPr>
          <w:vertAlign w:val="subscript"/>
        </w:rPr>
        <w:t>2</w:t>
      </w:r>
      <w:r w:rsidRPr="00ED6412">
        <w:t xml:space="preserve"> and NO</w:t>
      </w:r>
      <w:r w:rsidRPr="00ED6412">
        <w:rPr>
          <w:vertAlign w:val="subscript"/>
        </w:rPr>
        <w:t>x</w:t>
      </w:r>
      <w:r w:rsidR="007B081D" w:rsidRPr="00ED6412">
        <w:t xml:space="preserve"> </w:t>
      </w:r>
      <w:r w:rsidR="00825503" w:rsidRPr="00ED6412">
        <w:fldChar w:fldCharType="begin">
          <w:fldData xml:space="preserve">PEVuZE5vdGU+PENpdGU+PEF1dGhvcj5aaWFuZTwvQXV0aG9yPjxZZWFyPjIwMTU8L1llYXI+PFJl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</w:fldData>
        </w:fldChar>
      </w:r>
      <w:r w:rsidR="000201C4">
        <w:instrText xml:space="preserve"> ADDIN EN.CITE </w:instrText>
      </w:r>
      <w:r w:rsidR="000201C4">
        <w:fldChar w:fldCharType="begin">
          <w:fldData xml:space="preserve">PEVuZE5vdGU+PENpdGU+PEF1dGhvcj5aaWFuZTwvQXV0aG9yPjxZZWFyPjIwMTU8L1llYXI+PFJl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</w:fldData>
        </w:fldChar>
      </w:r>
      <w:r w:rsidR="000201C4">
        <w:instrText xml:space="preserve"> ADDIN EN.CITE.DATA </w:instrText>
      </w:r>
      <w:r w:rsidR="000201C4">
        <w:fldChar w:fldCharType="end"/>
      </w:r>
      <w:r w:rsidR="00825503" w:rsidRPr="00ED6412">
        <w:fldChar w:fldCharType="separate"/>
      </w:r>
      <w:r w:rsidR="000201C4">
        <w:rPr>
          <w:noProof/>
        </w:rPr>
        <w:t>[</w:t>
      </w:r>
      <w:hyperlink w:anchor="_ENREF_93" w:tooltip="Krishnamurthy, 2012 #478" w:history="1">
        <w:r w:rsidR="00213BF8">
          <w:rPr>
            <w:noProof/>
          </w:rPr>
          <w:t>93</w:t>
        </w:r>
      </w:hyperlink>
      <w:r w:rsidR="000201C4">
        <w:rPr>
          <w:noProof/>
        </w:rPr>
        <w:t xml:space="preserve">, </w:t>
      </w:r>
      <w:hyperlink w:anchor="_ENREF_95" w:tooltip="Dhillon, 2000 #322" w:history="1">
        <w:r w:rsidR="00213BF8">
          <w:rPr>
            <w:noProof/>
          </w:rPr>
          <w:t>95</w:t>
        </w:r>
      </w:hyperlink>
      <w:r w:rsidR="000201C4">
        <w:rPr>
          <w:noProof/>
        </w:rPr>
        <w:t xml:space="preserve">, </w:t>
      </w:r>
      <w:hyperlink w:anchor="_ENREF_127" w:tooltip="Ziane, 2015 #490" w:history="1">
        <w:r w:rsidR="00213BF8">
          <w:rPr>
            <w:noProof/>
          </w:rPr>
          <w:t>127-129</w:t>
        </w:r>
      </w:hyperlink>
      <w:r w:rsidR="000201C4">
        <w:rPr>
          <w:noProof/>
        </w:rPr>
        <w:t>]</w:t>
      </w:r>
      <w:r w:rsidR="00825503" w:rsidRPr="00ED6412">
        <w:fldChar w:fldCharType="end"/>
      </w:r>
      <w:r w:rsidR="007B081D" w:rsidRPr="00ED6412">
        <w:t xml:space="preserve">. </w:t>
      </w:r>
      <w:r w:rsidRPr="00ED6412">
        <w:t>Moreover</w:t>
      </w:r>
      <w:r w:rsidR="00C5348E" w:rsidRPr="00ED6412">
        <w:t xml:space="preserve">, </w:t>
      </w:r>
      <w:r w:rsidR="005263E1" w:rsidRPr="00ED6412">
        <w:t>researche</w:t>
      </w:r>
      <w:r w:rsidR="00FA0949" w:rsidRPr="00ED6412">
        <w:t>r</w:t>
      </w:r>
      <w:r w:rsidR="005263E1" w:rsidRPr="00ED6412">
        <w:t>s have use</w:t>
      </w:r>
      <w:r w:rsidR="00866A03" w:rsidRPr="00ED6412">
        <w:t>d</w:t>
      </w:r>
      <w:r w:rsidR="005263E1" w:rsidRPr="00ED6412">
        <w:t xml:space="preserve"> the same form</w:t>
      </w:r>
      <w:r w:rsidR="00C5348E" w:rsidRPr="00ED6412">
        <w:t xml:space="preserve"> </w:t>
      </w:r>
      <w:r w:rsidR="00E25472" w:rsidRPr="00ED6412">
        <w:t xml:space="preserve">of the </w:t>
      </w:r>
      <w:r w:rsidR="00C5348E" w:rsidRPr="00ED6412">
        <w:t xml:space="preserve">emission objective function </w:t>
      </w:r>
      <w:r w:rsidR="00866A03" w:rsidRPr="00ED6412">
        <w:t xml:space="preserve">as </w:t>
      </w:r>
      <w:r w:rsidR="005263E1" w:rsidRPr="00ED6412">
        <w:t xml:space="preserve">for </w:t>
      </w:r>
      <w:r w:rsidR="00C5348E" w:rsidRPr="00ED6412">
        <w:t>the cost function.</w:t>
      </w:r>
      <w:r w:rsidR="00D34658" w:rsidRPr="00ED6412">
        <w:t xml:space="preserve"> Therefore, the DEED model normally has 2 to 4 objective functions, </w:t>
      </w:r>
      <w:r w:rsidR="00502009" w:rsidRPr="00ED6412">
        <w:t>and this gives rise to</w:t>
      </w:r>
      <w:r w:rsidR="00D34658" w:rsidRPr="00ED6412">
        <w:t xml:space="preserve"> a multi-</w:t>
      </w:r>
      <w:r w:rsidR="004A1711" w:rsidRPr="00ED6412">
        <w:t>objective optimization problem and</w:t>
      </w:r>
      <w:r w:rsidR="00640957" w:rsidRPr="00ED6412">
        <w:t xml:space="preserve"> some of the</w:t>
      </w:r>
      <w:r w:rsidR="00502009" w:rsidRPr="00ED6412">
        <w:t>se functions</w:t>
      </w:r>
      <w:r w:rsidR="00640957" w:rsidRPr="00ED6412">
        <w:t xml:space="preserve"> may conflict with each other</w:t>
      </w:r>
      <w:r w:rsidR="00502009" w:rsidRPr="00ED6412">
        <w:t xml:space="preserve"> in optimization</w:t>
      </w:r>
      <w:r w:rsidR="00640957" w:rsidRPr="00ED6412">
        <w:t>.</w:t>
      </w:r>
      <w:r w:rsidR="004A1711" w:rsidRPr="00ED6412">
        <w:t xml:space="preserve"> Therefore, two methods are developed in order to solve the </w:t>
      </w:r>
      <w:r w:rsidR="00502009" w:rsidRPr="00ED6412">
        <w:t xml:space="preserve">governing </w:t>
      </w:r>
      <w:r w:rsidR="004A1711" w:rsidRPr="00ED6412">
        <w:t xml:space="preserve">multi-objective DEED problem, namely </w:t>
      </w:r>
      <w:r w:rsidR="00502009" w:rsidRPr="00ED6412">
        <w:t xml:space="preserve">the </w:t>
      </w:r>
      <w:r w:rsidR="004A1711" w:rsidRPr="00ED6412">
        <w:rPr>
          <w:shd w:val="clear" w:color="auto" w:fill="FFFFFF"/>
        </w:rPr>
        <w:t xml:space="preserve">price penalty factor technique and </w:t>
      </w:r>
      <w:r w:rsidR="00502009" w:rsidRPr="00ED6412">
        <w:rPr>
          <w:shd w:val="clear" w:color="auto" w:fill="FFFFFF"/>
        </w:rPr>
        <w:t xml:space="preserve">the </w:t>
      </w:r>
      <w:r w:rsidR="004A1711" w:rsidRPr="00ED6412">
        <w:rPr>
          <w:shd w:val="clear" w:color="auto" w:fill="FFFFFF"/>
        </w:rPr>
        <w:t>weight</w:t>
      </w:r>
      <w:r w:rsidR="00502009" w:rsidRPr="00ED6412">
        <w:rPr>
          <w:shd w:val="clear" w:color="auto" w:fill="FFFFFF"/>
        </w:rPr>
        <w:t>ed</w:t>
      </w:r>
      <w:r w:rsidR="004A1711" w:rsidRPr="00ED6412">
        <w:rPr>
          <w:shd w:val="clear" w:color="auto" w:fill="FFFFFF"/>
        </w:rPr>
        <w:t xml:space="preserve"> sum method (WSM)</w:t>
      </w:r>
      <w:r w:rsidR="002C0683" w:rsidRPr="00ED6412">
        <w:rPr>
          <w:shd w:val="clear" w:color="auto" w:fill="FFFFFF"/>
        </w:rPr>
        <w:t xml:space="preserve"> </w:t>
      </w:r>
      <w:r w:rsidR="00024944" w:rsidRPr="00ED6412">
        <w:rPr>
          <w:shd w:val="clear" w:color="auto" w:fill="FFFFFF"/>
        </w:rPr>
        <w:fldChar w:fldCharType="begin"/>
      </w:r>
      <w:r w:rsidR="000201C4">
        <w:rPr>
          <w:shd w:val="clear" w:color="auto" w:fill="FFFFFF"/>
        </w:rPr>
        <w:instrText xml:space="preserve"> ADDIN EN.CITE &lt;EndNote&gt;&lt;Cite&gt;&lt;Author&gt;Mahdi&lt;/Author&gt;&lt;Year&gt;2018&lt;/Year&gt;&lt;RecNum&gt;476&lt;/RecNum&gt;&lt;DisplayText&gt;[125]&lt;/DisplayText&gt;&lt;record&gt;&lt;rec-number&gt;476&lt;/rec-number&gt;&lt;foreign-keys&gt;&lt;key app="EN" db-id="wat2z5xv39zx9lefev2vrzeifd9dzfzsx50x" timestamp="0"&gt;476&lt;/key&gt;&lt;/foreign-keys&gt;&lt;ref-type name="Journal Article"&gt;17&lt;/ref-type&gt;&lt;contributors&gt;&lt;authors&gt;&lt;author&gt;Mahdi, Fahad Parvez&lt;/author&gt;&lt;author&gt;Vasant, Pandian&lt;/author&gt;&lt;author&gt;Kallimani, Vish&lt;/author&gt;&lt;author&gt;Watada, Junzo&lt;/author&gt;&lt;author&gt;Fai, Patrick Yeoh Siew&lt;/author&gt;&lt;author&gt;Abdullah-Al-Wadud, M.&lt;/author&gt;&lt;/authors&gt;&lt;/contributors&gt;&lt;titles&gt;&lt;title&gt;A holistic review on optimization strategies for combined economic emission dispatch problem&lt;/title&gt;&lt;secondary-title&gt;Renewable and Sustainable Energy Reviews&lt;/secondary-title&gt;&lt;/titles&gt;&lt;pages&gt;3006-3020&lt;/pages&gt;&lt;volume&gt;81&lt;/volume&gt;&lt;keywords&gt;&lt;keyword&gt;Combined economic emission dispatch&lt;/keyword&gt;&lt;keyword&gt;Computational intelligence&lt;/keyword&gt;&lt;keyword&gt;Economic dispatch&lt;/keyword&gt;&lt;keyword&gt;Emission dispatch&lt;/keyword&gt;&lt;keyword&gt;Optimization strategy&lt;/keyword&gt;&lt;keyword&gt;Fuzzy theory&lt;/keyword&gt;&lt;keyword&gt;Literature review&lt;/keyword&gt;&lt;/keywords&gt;&lt;dates&gt;&lt;year&gt;2018&lt;/year&gt;&lt;pub-dates&gt;&lt;date&gt;2018/01/01/&lt;/date&gt;&lt;/pub-dates&gt;&lt;/dates&gt;&lt;isbn&gt;1364-0321&lt;/isbn&gt;&lt;urls&gt;&lt;related-urls&gt;&lt;url&gt;http://www.sciencedirect.com/science/article/pii/S1364032117310523&lt;/url&gt;&lt;/related-urls&gt;&lt;/urls&gt;&lt;electronic-resource-num&gt;https://doi.org/10.1016/j.rser.2017.06.111&lt;/electronic-resource-num&gt;&lt;/record&gt;&lt;/Cite&gt;&lt;/EndNote&gt;</w:instrText>
      </w:r>
      <w:r w:rsidR="00024944" w:rsidRPr="00ED6412">
        <w:rPr>
          <w:shd w:val="clear" w:color="auto" w:fill="FFFFFF"/>
        </w:rPr>
        <w:fldChar w:fldCharType="separate"/>
      </w:r>
      <w:r w:rsidR="000201C4">
        <w:rPr>
          <w:noProof/>
          <w:shd w:val="clear" w:color="auto" w:fill="FFFFFF"/>
        </w:rPr>
        <w:t>[</w:t>
      </w:r>
      <w:hyperlink w:anchor="_ENREF_125" w:tooltip="Mahdi, 2018 #476" w:history="1">
        <w:r w:rsidR="00213BF8">
          <w:rPr>
            <w:noProof/>
            <w:shd w:val="clear" w:color="auto" w:fill="FFFFFF"/>
          </w:rPr>
          <w:t>125</w:t>
        </w:r>
      </w:hyperlink>
      <w:r w:rsidR="000201C4">
        <w:rPr>
          <w:noProof/>
          <w:shd w:val="clear" w:color="auto" w:fill="FFFFFF"/>
        </w:rPr>
        <w:t>]</w:t>
      </w:r>
      <w:r w:rsidR="00024944" w:rsidRPr="00ED6412">
        <w:rPr>
          <w:shd w:val="clear" w:color="auto" w:fill="FFFFFF"/>
        </w:rPr>
        <w:fldChar w:fldCharType="end"/>
      </w:r>
      <w:r w:rsidR="004A1711" w:rsidRPr="00ED6412">
        <w:rPr>
          <w:shd w:val="clear" w:color="auto" w:fill="FFFFFF"/>
        </w:rPr>
        <w:t>.</w:t>
      </w:r>
    </w:p>
    <w:p w14:paraId="39C33DC9" w14:textId="701965EC" w:rsidR="00B54929" w:rsidRPr="00ED6412" w:rsidRDefault="00B54929" w:rsidP="001E3750">
      <w:pPr>
        <w:pStyle w:val="Heading3"/>
      </w:pPr>
      <w:bookmarkStart w:id="65" w:name="_Toc523347733"/>
      <w:r w:rsidRPr="00ED6412">
        <w:rPr>
          <w:shd w:val="clear" w:color="auto" w:fill="FFFFFF"/>
        </w:rPr>
        <w:lastRenderedPageBreak/>
        <w:t>Price penalty factor technique</w:t>
      </w:r>
      <w:bookmarkEnd w:id="65"/>
    </w:p>
    <w:p w14:paraId="3CB61315" w14:textId="0729299F" w:rsidR="00C70076" w:rsidRPr="00ED6412" w:rsidRDefault="004A1711" w:rsidP="00B54929">
      <w:r w:rsidRPr="00ED6412">
        <w:t>One</w:t>
      </w:r>
      <w:r w:rsidR="00E36F6A" w:rsidRPr="00ED6412">
        <w:t xml:space="preserve"> of the methods</w:t>
      </w:r>
      <w:r w:rsidR="00502009" w:rsidRPr="00ED6412">
        <w:t xml:space="preserve"> to solve the governing multi-objective DEED problem</w:t>
      </w:r>
      <w:r w:rsidR="00E36F6A" w:rsidRPr="00ED6412">
        <w:t xml:space="preserve"> is </w:t>
      </w:r>
      <w:r w:rsidR="004E5349" w:rsidRPr="00ED6412">
        <w:t xml:space="preserve">the </w:t>
      </w:r>
      <w:r w:rsidR="00805132" w:rsidRPr="00ED6412">
        <w:rPr>
          <w:shd w:val="clear" w:color="auto" w:fill="FFFFFF"/>
        </w:rPr>
        <w:t>price penalty factor technique, which</w:t>
      </w:r>
      <w:r w:rsidR="00805132" w:rsidRPr="00ED6412">
        <w:t xml:space="preserve"> </w:t>
      </w:r>
      <w:r w:rsidR="00E36F6A" w:rsidRPr="00ED6412">
        <w:t>convert</w:t>
      </w:r>
      <w:r w:rsidR="00805132" w:rsidRPr="00ED6412">
        <w:t>s</w:t>
      </w:r>
      <w:r w:rsidR="005C058C" w:rsidRPr="00ED6412">
        <w:t xml:space="preserve"> the </w:t>
      </w:r>
      <w:r w:rsidR="00E36F6A" w:rsidRPr="00ED6412">
        <w:t>multi-</w:t>
      </w:r>
      <w:r w:rsidR="005C058C" w:rsidRPr="00ED6412">
        <w:t xml:space="preserve">objectives into </w:t>
      </w:r>
      <w:r w:rsidR="004E5349" w:rsidRPr="00ED6412">
        <w:t xml:space="preserve">a </w:t>
      </w:r>
      <w:r w:rsidR="005C058C" w:rsidRPr="00ED6412">
        <w:t xml:space="preserve">single objective </w:t>
      </w:r>
      <w:r w:rsidR="009A0D7D" w:rsidRPr="00ED6412">
        <w:t>by multiply</w:t>
      </w:r>
      <w:r w:rsidR="008E222E" w:rsidRPr="00ED6412">
        <w:t>ing</w:t>
      </w:r>
      <w:r w:rsidR="009A0D7D" w:rsidRPr="00ED6412">
        <w:t xml:space="preserve"> </w:t>
      </w:r>
      <w:r w:rsidR="005C058C" w:rsidRPr="00ED6412">
        <w:t>a price penalty factor</w:t>
      </w:r>
      <w:r w:rsidR="009A0D7D" w:rsidRPr="00ED6412">
        <w:t xml:space="preserve"> with the unit ($/kg) to </w:t>
      </w:r>
      <w:r w:rsidR="004B4F0B" w:rsidRPr="00ED6412">
        <w:t>the emission objective function</w:t>
      </w:r>
      <w:r w:rsidR="00E36F6A" w:rsidRPr="00ED6412">
        <w:t>.</w:t>
      </w:r>
      <w:r w:rsidR="003B46F0" w:rsidRPr="00ED6412">
        <w:t xml:space="preserve"> </w:t>
      </w:r>
      <w:r w:rsidR="00E36F6A" w:rsidRPr="00ED6412">
        <w:t>T</w:t>
      </w:r>
      <w:r w:rsidR="003B46F0" w:rsidRPr="00ED6412">
        <w:t xml:space="preserve">he penalty factor </w:t>
      </w:r>
      <w:r w:rsidR="00E36F6A" w:rsidRPr="00ED6412">
        <w:t>normally is</w:t>
      </w:r>
      <w:r w:rsidR="003B46F0" w:rsidRPr="00ED6412">
        <w:t xml:space="preserve"> </w:t>
      </w:r>
      <w:r w:rsidR="00E36F6A" w:rsidRPr="00ED6412">
        <w:t xml:space="preserve">expressed </w:t>
      </w:r>
      <w:r w:rsidR="006F4867" w:rsidRPr="00ED6412">
        <w:t>as</w:t>
      </w:r>
      <w:r w:rsidR="00E36F6A" w:rsidRPr="00ED6412">
        <w:t xml:space="preserve"> </w:t>
      </w:r>
      <w:r w:rsidR="003B46F0" w:rsidRPr="00ED6412">
        <w:t xml:space="preserve">a ratio of </w:t>
      </w:r>
      <w:r w:rsidR="006F4867" w:rsidRPr="00ED6412">
        <w:t xml:space="preserve">the </w:t>
      </w:r>
      <w:r w:rsidR="003B46F0" w:rsidRPr="00ED6412">
        <w:t xml:space="preserve">fuel cost to </w:t>
      </w:r>
      <w:r w:rsidR="006F4867" w:rsidRPr="00ED6412">
        <w:t xml:space="preserve">the </w:t>
      </w:r>
      <w:r w:rsidR="003B46F0" w:rsidRPr="00ED6412">
        <w:t xml:space="preserve">emission at </w:t>
      </w:r>
      <w:r w:rsidR="002E59E8" w:rsidRPr="00ED6412">
        <w:t>different</w:t>
      </w:r>
      <w:r w:rsidR="003B46F0" w:rsidRPr="00ED6412">
        <w:t xml:space="preserve"> generators power output</w:t>
      </w:r>
      <w:r w:rsidR="00CB5FD3" w:rsidRPr="00ED6412">
        <w:t xml:space="preserve"> as follow</w:t>
      </w:r>
      <w:r w:rsidR="006F4867" w:rsidRPr="00ED6412">
        <w:t>s</w:t>
      </w:r>
      <w:r w:rsidR="00D7061D" w:rsidRPr="00ED6412">
        <w:t xml:space="preserve"> </w:t>
      </w:r>
      <w:r w:rsidR="007B081D" w:rsidRPr="00ED6412">
        <w:fldChar w:fldCharType="begin">
          <w:fldData xml:space="preserve">PEVuZE5vdGU+PENpdGU+PEF1dGhvcj5aaWFuZTwvQXV0aG9yPjxZZWFyPjIwMTU8L1llYXI+PFJl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</w:fldData>
        </w:fldChar>
      </w:r>
      <w:r w:rsidR="000201C4">
        <w:instrText xml:space="preserve"> ADDIN EN.CITE </w:instrText>
      </w:r>
      <w:r w:rsidR="000201C4">
        <w:fldChar w:fldCharType="begin">
          <w:fldData xml:space="preserve">PEVuZE5vdGU+PENpdGU+PEF1dGhvcj5aaWFuZTwvQXV0aG9yPjxZZWFyPjIwMTU8L1llYXI+PFJl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</w:fldData>
        </w:fldChar>
      </w:r>
      <w:r w:rsidR="000201C4">
        <w:instrText xml:space="preserve"> ADDIN EN.CITE.DATA </w:instrText>
      </w:r>
      <w:r w:rsidR="000201C4">
        <w:fldChar w:fldCharType="end"/>
      </w:r>
      <w:r w:rsidR="007B081D" w:rsidRPr="00ED6412">
        <w:fldChar w:fldCharType="separate"/>
      </w:r>
      <w:r w:rsidR="000201C4">
        <w:rPr>
          <w:noProof/>
        </w:rPr>
        <w:t>[</w:t>
      </w:r>
      <w:hyperlink w:anchor="_ENREF_93" w:tooltip="Krishnamurthy, 2012 #478" w:history="1">
        <w:r w:rsidR="00213BF8">
          <w:rPr>
            <w:noProof/>
          </w:rPr>
          <w:t>93</w:t>
        </w:r>
      </w:hyperlink>
      <w:r w:rsidR="000201C4">
        <w:rPr>
          <w:noProof/>
        </w:rPr>
        <w:t xml:space="preserve">, </w:t>
      </w:r>
      <w:hyperlink w:anchor="_ENREF_127" w:tooltip="Ziane, 2015 #490" w:history="1">
        <w:r w:rsidR="00213BF8">
          <w:rPr>
            <w:noProof/>
          </w:rPr>
          <w:t>127</w:t>
        </w:r>
      </w:hyperlink>
      <w:r w:rsidR="000201C4">
        <w:rPr>
          <w:noProof/>
        </w:rPr>
        <w:t xml:space="preserve">, </w:t>
      </w:r>
      <w:hyperlink w:anchor="_ENREF_130" w:tooltip="Trivedi, 2016 #491" w:history="1">
        <w:r w:rsidR="00213BF8">
          <w:rPr>
            <w:noProof/>
          </w:rPr>
          <w:t>130</w:t>
        </w:r>
      </w:hyperlink>
      <w:r w:rsidR="000201C4">
        <w:rPr>
          <w:noProof/>
        </w:rPr>
        <w:t xml:space="preserve">, </w:t>
      </w:r>
      <w:hyperlink w:anchor="_ENREF_131" w:tooltip="Bhesdadiya, 2016 #492" w:history="1">
        <w:r w:rsidR="00213BF8">
          <w:rPr>
            <w:noProof/>
          </w:rPr>
          <w:t>131</w:t>
        </w:r>
      </w:hyperlink>
      <w:r w:rsidR="000201C4">
        <w:rPr>
          <w:noProof/>
        </w:rPr>
        <w:t>]</w:t>
      </w:r>
      <w:r w:rsidR="007B081D" w:rsidRPr="00ED6412">
        <w:fldChar w:fldCharType="end"/>
      </w:r>
      <w:r w:rsidR="00CB5FD3" w:rsidRPr="00ED6412">
        <w:t>:</w:t>
      </w:r>
      <w:r w:rsidR="005C058C" w:rsidRPr="00ED641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54"/>
        <w:gridCol w:w="676"/>
      </w:tblGrid>
      <w:tr w:rsidR="00A53152" w:rsidRPr="00ED6412" w14:paraId="173722BE" w14:textId="77777777" w:rsidTr="007B081D">
        <w:trPr>
          <w:trHeight w:val="676"/>
        </w:trPr>
        <w:tc>
          <w:tcPr>
            <w:tcW w:w="7701" w:type="dxa"/>
            <w:vAlign w:val="center"/>
          </w:tcPr>
          <w:p w14:paraId="49239527" w14:textId="03B95301" w:rsidR="00CB5FD3" w:rsidRPr="00ED6412" w:rsidRDefault="008568D1" w:rsidP="00EE0BD7">
            <w:pPr>
              <w:jc w:val="center"/>
            </w:pPr>
            <m:oMathPara>
              <m:oMath>
                <m:sSub>
                  <m:sSubPr>
                    <m:ctrlPr>
                      <w:rPr>
                        <w:rFonts w:ascii="Cambria Math" w:hAnsi="Cambria Math"/>
                        <w:i/>
                      </w:rPr>
                    </m:ctrlPr>
                  </m:sSubPr>
                  <m:e>
                    <m:r>
                      <w:rPr>
                        <w:rFonts w:ascii="Cambria Math" w:hAnsi="Cambria Math"/>
                      </w:rPr>
                      <m:t>h</m:t>
                    </m:r>
                  </m:e>
                  <m:sub>
                    <m:r>
                      <m:rPr>
                        <m:sty m:val="p"/>
                      </m:rP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C</m:t>
                    </m:r>
                    <m:d>
                      <m:dPr>
                        <m:ctrlPr>
                          <w:rPr>
                            <w:rFonts w:ascii="Cambria Math" w:hAnsi="Cambria Math"/>
                            <w:i/>
                          </w:rPr>
                        </m:ctrlPr>
                      </m:dPr>
                      <m:e>
                        <m:sSub>
                          <m:sSubPr>
                            <m:ctrlPr>
                              <w:rPr>
                                <w:rFonts w:ascii="Cambria Math" w:eastAsia="SimSun" w:hAnsi="Cambria Math"/>
                                <w:i/>
                              </w:rPr>
                            </m:ctrlPr>
                          </m:sSubPr>
                          <m:e>
                            <m:r>
                              <w:rPr>
                                <w:rFonts w:ascii="Cambria Math" w:eastAsia="SimSun" w:hAnsi="Cambria Math"/>
                              </w:rPr>
                              <m:t>P</m:t>
                            </m:r>
                          </m:e>
                          <m:sub>
                            <m:r>
                              <m:rPr>
                                <m:sty m:val="p"/>
                              </m:rPr>
                              <w:rPr>
                                <w:rFonts w:ascii="Cambria Math" w:eastAsia="SimSun" w:hAnsi="Cambria Math"/>
                              </w:rPr>
                              <m:t>i,a</m:t>
                            </m:r>
                          </m:sub>
                        </m:sSub>
                        <m:ctrlPr>
                          <w:rPr>
                            <w:rFonts w:ascii="Cambria Math" w:eastAsia="SimSun" w:hAnsi="Cambria Math"/>
                            <w:i/>
                          </w:rPr>
                        </m:ctrlPr>
                      </m:e>
                    </m:d>
                    <m:r>
                      <w:rPr>
                        <w:rFonts w:ascii="Cambria Math" w:eastAsia="SimSun" w:hAnsi="Cambria Math"/>
                      </w:rPr>
                      <m:t xml:space="preserve"> $/h</m:t>
                    </m:r>
                  </m:num>
                  <m:den>
                    <m:r>
                      <w:rPr>
                        <w:rFonts w:ascii="Cambria Math" w:hAnsi="Cambria Math"/>
                      </w:rPr>
                      <m:t>E</m:t>
                    </m:r>
                    <m:d>
                      <m:dPr>
                        <m:ctrlPr>
                          <w:rPr>
                            <w:rFonts w:ascii="Cambria Math" w:hAnsi="Cambria Math"/>
                            <w:i/>
                          </w:rPr>
                        </m:ctrlPr>
                      </m:dPr>
                      <m:e>
                        <m:sSub>
                          <m:sSubPr>
                            <m:ctrlPr>
                              <w:rPr>
                                <w:rFonts w:ascii="Cambria Math" w:eastAsia="SimSun" w:hAnsi="Cambria Math"/>
                                <w:i/>
                              </w:rPr>
                            </m:ctrlPr>
                          </m:sSubPr>
                          <m:e>
                            <m:r>
                              <w:rPr>
                                <w:rFonts w:ascii="Cambria Math" w:eastAsia="SimSun" w:hAnsi="Cambria Math"/>
                              </w:rPr>
                              <m:t>P</m:t>
                            </m:r>
                          </m:e>
                          <m:sub>
                            <m:r>
                              <m:rPr>
                                <m:sty m:val="p"/>
                              </m:rPr>
                              <w:rPr>
                                <w:rFonts w:ascii="Cambria Math" w:eastAsia="SimSun" w:hAnsi="Cambria Math"/>
                              </w:rPr>
                              <m:t>i,b</m:t>
                            </m:r>
                          </m:sub>
                        </m:sSub>
                        <m:ctrlPr>
                          <w:rPr>
                            <w:rFonts w:ascii="Cambria Math" w:eastAsia="SimSun" w:hAnsi="Cambria Math"/>
                            <w:i/>
                          </w:rPr>
                        </m:ctrlPr>
                      </m:e>
                    </m:d>
                    <m:r>
                      <w:rPr>
                        <w:rFonts w:ascii="Cambria Math" w:eastAsia="SimSun" w:hAnsi="Cambria Math"/>
                      </w:rPr>
                      <m:t xml:space="preserve"> kg/h</m:t>
                    </m:r>
                  </m:den>
                </m:f>
              </m:oMath>
            </m:oMathPara>
          </w:p>
        </w:tc>
        <w:tc>
          <w:tcPr>
            <w:tcW w:w="605" w:type="dxa"/>
            <w:vAlign w:val="center"/>
          </w:tcPr>
          <w:p w14:paraId="751DE716" w14:textId="11F2071E" w:rsidR="00CB5FD3" w:rsidRPr="00ED6412" w:rsidRDefault="00CB5FD3" w:rsidP="007B081D">
            <w:pPr>
              <w:jc w:val="center"/>
              <w:rPr>
                <w:noProof/>
              </w:rPr>
            </w:pPr>
            <w:r w:rsidRPr="00ED6412">
              <w:rPr>
                <w:noProof/>
              </w:rPr>
              <w:t>(</w:t>
            </w:r>
            <w:r w:rsidRPr="00ED6412">
              <w:rPr>
                <w:noProof/>
              </w:rPr>
              <w:fldChar w:fldCharType="begin"/>
            </w:r>
            <w:r w:rsidRPr="00ED6412">
              <w:rPr>
                <w:noProof/>
              </w:rPr>
              <w:instrText xml:space="preserve"> STYLEREF 1 \s </w:instrText>
            </w:r>
            <w:r w:rsidRPr="00ED6412">
              <w:rPr>
                <w:noProof/>
              </w:rPr>
              <w:fldChar w:fldCharType="separate"/>
            </w:r>
            <w:r w:rsidR="00C05E44">
              <w:rPr>
                <w:noProof/>
              </w:rPr>
              <w:t>2</w:t>
            </w:r>
            <w:r w:rsidRPr="00ED6412">
              <w:rPr>
                <w:noProof/>
              </w:rPr>
              <w:fldChar w:fldCharType="end"/>
            </w:r>
            <w:r w:rsidRPr="00ED6412">
              <w:rPr>
                <w:noProof/>
              </w:rPr>
              <w:t>.</w:t>
            </w:r>
            <w:r w:rsidRPr="00ED6412">
              <w:rPr>
                <w:noProof/>
              </w:rPr>
              <w:fldChar w:fldCharType="begin"/>
            </w:r>
            <w:r w:rsidRPr="00ED6412">
              <w:rPr>
                <w:noProof/>
              </w:rPr>
              <w:instrText xml:space="preserve"> SEQ Equation \* ARABIC \s 1 </w:instrText>
            </w:r>
            <w:r w:rsidRPr="00ED6412">
              <w:rPr>
                <w:noProof/>
              </w:rPr>
              <w:fldChar w:fldCharType="separate"/>
            </w:r>
            <w:r w:rsidR="00C05E44">
              <w:rPr>
                <w:noProof/>
              </w:rPr>
              <w:t>1</w:t>
            </w:r>
            <w:r w:rsidRPr="00ED6412">
              <w:rPr>
                <w:noProof/>
              </w:rPr>
              <w:fldChar w:fldCharType="end"/>
            </w:r>
            <w:r w:rsidRPr="00ED6412">
              <w:rPr>
                <w:noProof/>
              </w:rPr>
              <w:t>)</w:t>
            </w:r>
          </w:p>
        </w:tc>
      </w:tr>
    </w:tbl>
    <w:p w14:paraId="115BBE2D" w14:textId="4167D2B9" w:rsidR="003B46F0" w:rsidRPr="00ED6412" w:rsidRDefault="00CB5FD3" w:rsidP="00CB5FD3">
      <w:pPr>
        <w:spacing w:after="120"/>
      </w:pPr>
      <w:r w:rsidRPr="00ED6412">
        <w:t xml:space="preserve">where </w:t>
      </w:r>
      <w:r w:rsidRPr="00ED6412">
        <w:rPr>
          <w:i/>
        </w:rPr>
        <w:t>h</w:t>
      </w:r>
      <w:r w:rsidRPr="00ED6412">
        <w:rPr>
          <w:vertAlign w:val="subscript"/>
        </w:rPr>
        <w:t>i</w:t>
      </w:r>
      <w:r w:rsidRPr="00ED6412">
        <w:t xml:space="preserve"> is the price penalty factor, </w:t>
      </w:r>
      <w:r w:rsidR="0098336E" w:rsidRPr="00ED6412">
        <w:rPr>
          <w:i/>
        </w:rPr>
        <w:t>C</w:t>
      </w:r>
      <w:r w:rsidRPr="00ED6412">
        <w:t>(</w:t>
      </w:r>
      <w:r w:rsidRPr="00ED6412">
        <w:rPr>
          <w:i/>
        </w:rPr>
        <w:t>P</w:t>
      </w:r>
      <w:r w:rsidRPr="00ED6412">
        <w:rPr>
          <w:vertAlign w:val="subscript"/>
        </w:rPr>
        <w:t>i</w:t>
      </w:r>
      <w:r w:rsidR="002E59E8" w:rsidRPr="00ED6412">
        <w:rPr>
          <w:vertAlign w:val="subscript"/>
        </w:rPr>
        <w:t>,a</w:t>
      </w:r>
      <w:r w:rsidRPr="00ED6412">
        <w:t xml:space="preserve">) is the fuel cost </w:t>
      </w:r>
      <w:r w:rsidR="00B54929" w:rsidRPr="00ED6412">
        <w:t>of</w:t>
      </w:r>
      <w:r w:rsidR="0087536D" w:rsidRPr="00ED6412">
        <w:t xml:space="preserve"> the</w:t>
      </w:r>
      <w:r w:rsidR="00B54929" w:rsidRPr="00ED6412">
        <w:t xml:space="preserve"> conventional generator </w:t>
      </w:r>
      <w:r w:rsidR="00B54929" w:rsidRPr="00ED6412">
        <w:rPr>
          <w:i/>
        </w:rPr>
        <w:t>i</w:t>
      </w:r>
      <w:r w:rsidR="00B54929" w:rsidRPr="00ED6412">
        <w:t xml:space="preserve"> </w:t>
      </w:r>
      <w:r w:rsidRPr="00ED6412">
        <w:t xml:space="preserve">at </w:t>
      </w:r>
      <w:r w:rsidR="0087536D" w:rsidRPr="00ED6412">
        <w:t xml:space="preserve">a </w:t>
      </w:r>
      <w:r w:rsidRPr="00ED6412">
        <w:t xml:space="preserve">power output </w:t>
      </w:r>
      <w:r w:rsidR="002E59E8" w:rsidRPr="00ED6412">
        <w:rPr>
          <w:i/>
        </w:rPr>
        <w:t>a</w:t>
      </w:r>
      <w:r w:rsidR="002E59E8" w:rsidRPr="00ED6412">
        <w:t xml:space="preserve"> </w:t>
      </w:r>
      <w:r w:rsidRPr="00ED6412">
        <w:t>and</w:t>
      </w:r>
      <w:r w:rsidRPr="00ED6412">
        <w:rPr>
          <w:i/>
        </w:rPr>
        <w:t xml:space="preserve"> E</w:t>
      </w:r>
      <w:r w:rsidRPr="00ED6412">
        <w:t>(</w:t>
      </w:r>
      <w:r w:rsidRPr="00ED6412">
        <w:rPr>
          <w:i/>
        </w:rPr>
        <w:t>P</w:t>
      </w:r>
      <w:r w:rsidRPr="00ED6412">
        <w:rPr>
          <w:vertAlign w:val="subscript"/>
        </w:rPr>
        <w:t>i</w:t>
      </w:r>
      <w:r w:rsidR="002E59E8" w:rsidRPr="00ED6412">
        <w:rPr>
          <w:vertAlign w:val="subscript"/>
        </w:rPr>
        <w:t>,b</w:t>
      </w:r>
      <w:r w:rsidRPr="00ED6412">
        <w:t xml:space="preserve">) is the emission cost </w:t>
      </w:r>
      <w:r w:rsidR="00B54929" w:rsidRPr="00ED6412">
        <w:t xml:space="preserve">of </w:t>
      </w:r>
      <w:r w:rsidR="0087536D" w:rsidRPr="00ED6412">
        <w:t xml:space="preserve">the </w:t>
      </w:r>
      <w:r w:rsidR="00B54929" w:rsidRPr="00ED6412">
        <w:t xml:space="preserve">conventional generator </w:t>
      </w:r>
      <w:r w:rsidR="00B54929" w:rsidRPr="00ED6412">
        <w:rPr>
          <w:i/>
        </w:rPr>
        <w:t>i</w:t>
      </w:r>
      <w:r w:rsidR="00B54929" w:rsidRPr="00ED6412">
        <w:t xml:space="preserve"> </w:t>
      </w:r>
      <w:r w:rsidRPr="00ED6412">
        <w:t xml:space="preserve">at </w:t>
      </w:r>
      <w:r w:rsidR="0087536D" w:rsidRPr="00ED6412">
        <w:t xml:space="preserve">a </w:t>
      </w:r>
      <w:r w:rsidRPr="00ED6412">
        <w:t>power output</w:t>
      </w:r>
      <w:r w:rsidR="002E59E8" w:rsidRPr="00ED6412">
        <w:t xml:space="preserve"> </w:t>
      </w:r>
      <w:r w:rsidR="002E59E8" w:rsidRPr="00ED6412">
        <w:rPr>
          <w:i/>
        </w:rPr>
        <w:t>b</w:t>
      </w:r>
      <w:r w:rsidRPr="00ED6412">
        <w:t>.</w:t>
      </w:r>
    </w:p>
    <w:p w14:paraId="44601285" w14:textId="507616AA" w:rsidR="00805132" w:rsidRPr="00ED6412" w:rsidRDefault="008D24C2" w:rsidP="00805132">
      <w:pPr>
        <w:spacing w:after="120"/>
      </w:pPr>
      <w:r w:rsidRPr="00ED6412">
        <w:t xml:space="preserve">The </w:t>
      </w:r>
      <w:r w:rsidR="00805132" w:rsidRPr="00ED6412">
        <w:t xml:space="preserve">price penalty factor can be </w:t>
      </w:r>
      <w:r w:rsidR="00866A03" w:rsidRPr="00ED6412">
        <w:t xml:space="preserve">a </w:t>
      </w:r>
      <w:r w:rsidR="00805132" w:rsidRPr="00ED6412">
        <w:t>max-max</w:t>
      </w:r>
      <w:r w:rsidR="009445E9" w:rsidRPr="00ED6412">
        <w:t xml:space="preserve"> price penalty factor</w:t>
      </w:r>
      <w:r w:rsidR="00805132" w:rsidRPr="00ED6412">
        <w:t>, min-min</w:t>
      </w:r>
      <w:r w:rsidR="009445E9" w:rsidRPr="00ED6412">
        <w:t xml:space="preserve"> price penalty factor</w:t>
      </w:r>
      <w:r w:rsidR="00805132" w:rsidRPr="00ED6412">
        <w:t xml:space="preserve">, </w:t>
      </w:r>
      <w:r w:rsidR="00805132" w:rsidRPr="00ED6412">
        <w:rPr>
          <w:rFonts w:ascii="Georgia" w:hAnsi="Georgia"/>
          <w:sz w:val="23"/>
          <w:szCs w:val="23"/>
          <w:shd w:val="clear" w:color="auto" w:fill="FFFFFF"/>
        </w:rPr>
        <w:t>min-max</w:t>
      </w:r>
      <w:r w:rsidR="009445E9" w:rsidRPr="00ED6412">
        <w:rPr>
          <w:rFonts w:ascii="Georgia" w:hAnsi="Georgia"/>
          <w:sz w:val="23"/>
          <w:szCs w:val="23"/>
          <w:shd w:val="clear" w:color="auto" w:fill="FFFFFF"/>
        </w:rPr>
        <w:t xml:space="preserve"> </w:t>
      </w:r>
      <w:r w:rsidR="009445E9" w:rsidRPr="00ED6412">
        <w:t>price penalty factor</w:t>
      </w:r>
      <w:r w:rsidR="00805132" w:rsidRPr="00ED6412">
        <w:rPr>
          <w:rFonts w:ascii="Georgia" w:hAnsi="Georgia"/>
          <w:sz w:val="23"/>
          <w:szCs w:val="23"/>
          <w:shd w:val="clear" w:color="auto" w:fill="FFFFFF"/>
        </w:rPr>
        <w:t>, max-min</w:t>
      </w:r>
      <w:r w:rsidR="009445E9" w:rsidRPr="00ED6412">
        <w:rPr>
          <w:rFonts w:ascii="Georgia" w:hAnsi="Georgia"/>
          <w:sz w:val="23"/>
          <w:szCs w:val="23"/>
          <w:shd w:val="clear" w:color="auto" w:fill="FFFFFF"/>
        </w:rPr>
        <w:t xml:space="preserve"> </w:t>
      </w:r>
      <w:r w:rsidR="009445E9" w:rsidRPr="00ED6412">
        <w:t>price penalty factor</w:t>
      </w:r>
      <w:r w:rsidR="00805132" w:rsidRPr="00ED6412">
        <w:rPr>
          <w:rFonts w:ascii="Georgia" w:hAnsi="Georgia"/>
          <w:sz w:val="23"/>
          <w:szCs w:val="23"/>
          <w:shd w:val="clear" w:color="auto" w:fill="FFFFFF"/>
        </w:rPr>
        <w:t>,</w:t>
      </w:r>
      <w:r w:rsidR="00805132" w:rsidRPr="00ED6412">
        <w:t xml:space="preserve"> average</w:t>
      </w:r>
      <w:r w:rsidR="009445E9" w:rsidRPr="00ED6412">
        <w:t xml:space="preserve"> price penalty factor</w:t>
      </w:r>
      <w:r w:rsidR="004160F7" w:rsidRPr="00ED6412">
        <w:t xml:space="preserve"> and</w:t>
      </w:r>
      <w:r w:rsidR="00805132" w:rsidRPr="00ED6412">
        <w:t xml:space="preserve"> </w:t>
      </w:r>
      <w:r w:rsidR="00F91655" w:rsidRPr="00ED6412">
        <w:rPr>
          <w:rFonts w:ascii="Georgia" w:hAnsi="Georgia"/>
          <w:sz w:val="23"/>
          <w:szCs w:val="23"/>
          <w:shd w:val="clear" w:color="auto" w:fill="FFFFFF"/>
        </w:rPr>
        <w:t>common</w:t>
      </w:r>
      <w:r w:rsidR="009445E9" w:rsidRPr="00ED6412">
        <w:rPr>
          <w:rFonts w:ascii="Georgia" w:hAnsi="Georgia"/>
          <w:sz w:val="23"/>
          <w:szCs w:val="23"/>
          <w:shd w:val="clear" w:color="auto" w:fill="FFFFFF"/>
        </w:rPr>
        <w:t xml:space="preserve"> </w:t>
      </w:r>
      <w:r w:rsidR="009445E9" w:rsidRPr="00ED6412">
        <w:t>price penalty factor</w:t>
      </w:r>
      <w:r w:rsidR="004160F7" w:rsidRPr="00ED6412">
        <w:rPr>
          <w:rFonts w:ascii="Georgia" w:hAnsi="Georgia"/>
          <w:sz w:val="23"/>
          <w:szCs w:val="23"/>
          <w:shd w:val="clear" w:color="auto" w:fill="FFFFFF"/>
        </w:rPr>
        <w:t xml:space="preserve"> </w:t>
      </w:r>
      <w:r w:rsidR="007B081D" w:rsidRPr="00ED6412">
        <w:fldChar w:fldCharType="begin">
          <w:fldData xml:space="preserve">PEVuZE5vdGU+PENpdGU+PEF1dGhvcj5aaWFuZTwvQXV0aG9yPjxZZWFyPjIwMTU8L1llYXI+PFJl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</w:fldData>
        </w:fldChar>
      </w:r>
      <w:r w:rsidR="000201C4">
        <w:instrText xml:space="preserve"> ADDIN EN.CITE </w:instrText>
      </w:r>
      <w:r w:rsidR="000201C4">
        <w:fldChar w:fldCharType="begin">
          <w:fldData xml:space="preserve">PEVuZE5vdGU+PENpdGU+PEF1dGhvcj5aaWFuZTwvQXV0aG9yPjxZZWFyPjIwMTU8L1llYXI+PFJl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</w:fldData>
        </w:fldChar>
      </w:r>
      <w:r w:rsidR="000201C4">
        <w:instrText xml:space="preserve"> ADDIN EN.CITE.DATA </w:instrText>
      </w:r>
      <w:r w:rsidR="000201C4">
        <w:fldChar w:fldCharType="end"/>
      </w:r>
      <w:r w:rsidR="007B081D" w:rsidRPr="00ED6412">
        <w:fldChar w:fldCharType="separate"/>
      </w:r>
      <w:r w:rsidR="000201C4">
        <w:rPr>
          <w:noProof/>
        </w:rPr>
        <w:t>[</w:t>
      </w:r>
      <w:hyperlink w:anchor="_ENREF_93" w:tooltip="Krishnamurthy, 2012 #478" w:history="1">
        <w:r w:rsidR="00213BF8">
          <w:rPr>
            <w:noProof/>
          </w:rPr>
          <w:t>93</w:t>
        </w:r>
      </w:hyperlink>
      <w:r w:rsidR="000201C4">
        <w:rPr>
          <w:noProof/>
        </w:rPr>
        <w:t xml:space="preserve">, </w:t>
      </w:r>
      <w:hyperlink w:anchor="_ENREF_127" w:tooltip="Ziane, 2015 #490" w:history="1">
        <w:r w:rsidR="00213BF8">
          <w:rPr>
            <w:noProof/>
          </w:rPr>
          <w:t>127</w:t>
        </w:r>
      </w:hyperlink>
      <w:r w:rsidR="000201C4">
        <w:rPr>
          <w:noProof/>
        </w:rPr>
        <w:t xml:space="preserve">, </w:t>
      </w:r>
      <w:hyperlink w:anchor="_ENREF_130" w:tooltip="Trivedi, 2016 #491" w:history="1">
        <w:r w:rsidR="00213BF8">
          <w:rPr>
            <w:noProof/>
          </w:rPr>
          <w:t>130</w:t>
        </w:r>
      </w:hyperlink>
      <w:r w:rsidR="000201C4">
        <w:rPr>
          <w:noProof/>
        </w:rPr>
        <w:t xml:space="preserve">, </w:t>
      </w:r>
      <w:hyperlink w:anchor="_ENREF_131" w:tooltip="Bhesdadiya, 2016 #492" w:history="1">
        <w:r w:rsidR="00213BF8">
          <w:rPr>
            <w:noProof/>
          </w:rPr>
          <w:t>131</w:t>
        </w:r>
      </w:hyperlink>
      <w:r w:rsidR="000201C4">
        <w:rPr>
          <w:noProof/>
        </w:rPr>
        <w:t>]</w:t>
      </w:r>
      <w:r w:rsidR="007B081D" w:rsidRPr="00ED6412">
        <w:fldChar w:fldCharType="end"/>
      </w:r>
      <w:r w:rsidR="004160F7" w:rsidRPr="00ED6412">
        <w:t>.</w:t>
      </w:r>
    </w:p>
    <w:p w14:paraId="3D5F8B57" w14:textId="73111A07" w:rsidR="00B54929" w:rsidRPr="00ED6412" w:rsidRDefault="00B54929" w:rsidP="001E3750">
      <w:pPr>
        <w:pStyle w:val="Heading3"/>
      </w:pPr>
      <w:bookmarkStart w:id="66" w:name="_Toc523347734"/>
      <w:r w:rsidRPr="00ED6412">
        <w:t>Weight</w:t>
      </w:r>
      <w:r w:rsidR="00B4362E" w:rsidRPr="00ED6412">
        <w:t>ed</w:t>
      </w:r>
      <w:r w:rsidRPr="00ED6412">
        <w:t xml:space="preserve"> sum method</w:t>
      </w:r>
      <w:bookmarkEnd w:id="66"/>
    </w:p>
    <w:p w14:paraId="463BB615" w14:textId="4BF8C84B" w:rsidR="00E36F6A" w:rsidRPr="00ED6412" w:rsidRDefault="00E36F6A" w:rsidP="00CB5FD3">
      <w:pPr>
        <w:spacing w:after="120"/>
      </w:pPr>
      <w:r w:rsidRPr="00ED6412">
        <w:t xml:space="preserve">Another method is </w:t>
      </w:r>
      <w:r w:rsidR="00B4362E" w:rsidRPr="00ED6412">
        <w:t xml:space="preserve">the </w:t>
      </w:r>
      <w:r w:rsidRPr="00ED6412">
        <w:t>weight</w:t>
      </w:r>
      <w:r w:rsidR="00B4362E" w:rsidRPr="00ED6412">
        <w:t>ed</w:t>
      </w:r>
      <w:r w:rsidRPr="00ED6412">
        <w:t xml:space="preserve"> sum method</w:t>
      </w:r>
      <w:r w:rsidR="00B4362E" w:rsidRPr="00ED6412">
        <w:t xml:space="preserve"> (WSM)</w:t>
      </w:r>
      <w:r w:rsidRPr="00ED6412">
        <w:t>, which is</w:t>
      </w:r>
      <w:r w:rsidR="00866A03" w:rsidRPr="00ED6412">
        <w:t xml:space="preserve"> a</w:t>
      </w:r>
      <w:r w:rsidRPr="00ED6412">
        <w:t xml:space="preserve"> trade-off between all</w:t>
      </w:r>
      <w:r w:rsidR="00436E03" w:rsidRPr="00ED6412">
        <w:t xml:space="preserve"> the objective functions</w:t>
      </w:r>
      <w:r w:rsidRPr="00ED6412">
        <w:t>. Each objective function is multiplied by a</w:t>
      </w:r>
      <w:r w:rsidR="00230418" w:rsidRPr="00ED6412">
        <w:t>n</w:t>
      </w:r>
      <w:r w:rsidRPr="00ED6412">
        <w:t xml:space="preserve"> </w:t>
      </w:r>
      <w:r w:rsidR="00230418" w:rsidRPr="00ED6412">
        <w:t>artificial</w:t>
      </w:r>
      <w:r w:rsidRPr="00ED6412">
        <w:t xml:space="preserve"> </w:t>
      </w:r>
      <w:r w:rsidR="00D22814" w:rsidRPr="00ED6412">
        <w:t xml:space="preserve">unitless </w:t>
      </w:r>
      <w:r w:rsidRPr="00ED6412">
        <w:t xml:space="preserve">weight factor from 0 to 1, which normally </w:t>
      </w:r>
      <w:r w:rsidR="00230418" w:rsidRPr="00ED6412">
        <w:t>accord</w:t>
      </w:r>
      <w:r w:rsidRPr="00ED6412">
        <w:t>s to the importance of th</w:t>
      </w:r>
      <w:r w:rsidR="00230418" w:rsidRPr="00ED6412">
        <w:t>e</w:t>
      </w:r>
      <w:r w:rsidRPr="00ED6412">
        <w:t xml:space="preserve"> objective, and the sum of all the </w:t>
      </w:r>
      <w:r w:rsidR="00EC7118" w:rsidRPr="00ED6412">
        <w:t xml:space="preserve">weight </w:t>
      </w:r>
      <w:r w:rsidRPr="00ED6412">
        <w:t>factors</w:t>
      </w:r>
      <w:r w:rsidR="00436E03" w:rsidRPr="00ED6412">
        <w:t xml:space="preserve"> is </w:t>
      </w:r>
      <w:r w:rsidRPr="00ED6412">
        <w:t xml:space="preserve">1 </w:t>
      </w:r>
      <w:r w:rsidR="007B081D" w:rsidRPr="00ED6412">
        <w:fldChar w:fldCharType="begin">
          <w:fldData xml:space="preserve">PEVuZE5vdGU+PENpdGU+PEF1dGhvcj5NYWhkaTwvQXV0aG9yPjxZZWFyPjIwMTg8L1llYXI+PFJl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</w:fldData>
        </w:fldChar>
      </w:r>
      <w:r w:rsidR="000201C4">
        <w:instrText xml:space="preserve"> ADDIN EN.CITE </w:instrText>
      </w:r>
      <w:r w:rsidR="000201C4">
        <w:fldChar w:fldCharType="begin">
          <w:fldData xml:space="preserve">PEVuZE5vdGU+PENpdGU+PEF1dGhvcj5NYWhkaTwvQXV0aG9yPjxZZWFyPjIwMTg8L1llYXI+PFJl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</w:fldData>
        </w:fldChar>
      </w:r>
      <w:r w:rsidR="000201C4">
        <w:instrText xml:space="preserve"> ADDIN EN.CITE.DATA </w:instrText>
      </w:r>
      <w:r w:rsidR="000201C4">
        <w:fldChar w:fldCharType="end"/>
      </w:r>
      <w:r w:rsidR="007B081D" w:rsidRPr="00ED6412">
        <w:fldChar w:fldCharType="separate"/>
      </w:r>
      <w:r w:rsidR="000201C4">
        <w:rPr>
          <w:noProof/>
        </w:rPr>
        <w:t>[</w:t>
      </w:r>
      <w:hyperlink w:anchor="_ENREF_93" w:tooltip="Krishnamurthy, 2012 #478" w:history="1">
        <w:r w:rsidR="00213BF8">
          <w:rPr>
            <w:noProof/>
          </w:rPr>
          <w:t>93</w:t>
        </w:r>
      </w:hyperlink>
      <w:r w:rsidR="000201C4">
        <w:rPr>
          <w:noProof/>
        </w:rPr>
        <w:t xml:space="preserve">, </w:t>
      </w:r>
      <w:hyperlink w:anchor="_ENREF_125" w:tooltip="Mahdi, 2018 #476" w:history="1">
        <w:r w:rsidR="00213BF8">
          <w:rPr>
            <w:noProof/>
          </w:rPr>
          <w:t>125</w:t>
        </w:r>
      </w:hyperlink>
      <w:r w:rsidR="000201C4">
        <w:rPr>
          <w:noProof/>
        </w:rPr>
        <w:t xml:space="preserve">, </w:t>
      </w:r>
      <w:hyperlink w:anchor="_ENREF_131" w:tooltip="Bhesdadiya, 2016 #492" w:history="1">
        <w:r w:rsidR="00213BF8">
          <w:rPr>
            <w:noProof/>
          </w:rPr>
          <w:t>131</w:t>
        </w:r>
      </w:hyperlink>
      <w:r w:rsidR="000201C4">
        <w:rPr>
          <w:noProof/>
        </w:rPr>
        <w:t xml:space="preserve">, </w:t>
      </w:r>
      <w:hyperlink w:anchor="_ENREF_132" w:tooltip="Guo, 2012 #494" w:history="1">
        <w:r w:rsidR="00213BF8">
          <w:rPr>
            <w:noProof/>
          </w:rPr>
          <w:t>132</w:t>
        </w:r>
      </w:hyperlink>
      <w:r w:rsidR="000201C4">
        <w:rPr>
          <w:noProof/>
        </w:rPr>
        <w:t>]</w:t>
      </w:r>
      <w:r w:rsidR="007B081D" w:rsidRPr="00ED6412">
        <w:fldChar w:fldCharType="end"/>
      </w:r>
      <w:r w:rsidRPr="00ED6412">
        <w:t xml:space="preserve">. The CEED problem with </w:t>
      </w:r>
      <w:r w:rsidR="0098718D" w:rsidRPr="00ED6412">
        <w:t xml:space="preserve">a </w:t>
      </w:r>
      <w:r w:rsidRPr="00ED6412">
        <w:t>weight factor can be expressed as follow</w:t>
      </w:r>
      <w:r w:rsidR="0098718D" w:rsidRPr="00ED6412">
        <w:t>s</w:t>
      </w:r>
      <w:r w:rsidRPr="00ED641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54"/>
        <w:gridCol w:w="676"/>
      </w:tblGrid>
      <w:tr w:rsidR="00A53152" w:rsidRPr="00ED6412" w14:paraId="511A2178" w14:textId="77777777" w:rsidTr="004A1711">
        <w:trPr>
          <w:trHeight w:val="676"/>
        </w:trPr>
        <w:tc>
          <w:tcPr>
            <w:tcW w:w="7701" w:type="dxa"/>
            <w:vAlign w:val="center"/>
          </w:tcPr>
          <w:p w14:paraId="593CA6BD" w14:textId="77777777" w:rsidR="005710F3" w:rsidRPr="005710F3" w:rsidRDefault="00DE5F3B" w:rsidP="00370C6C">
            <w:pPr>
              <w:spacing w:before="240"/>
              <w:jc w:val="center"/>
            </w:pPr>
            <m:oMathPara>
              <m:oMath>
                <m:r>
                  <w:rPr>
                    <w:rFonts w:ascii="Cambria Math" w:hAnsi="Cambria Math"/>
                  </w:rPr>
                  <w:lastRenderedPageBreak/>
                  <m:t>F =</m:t>
                </m:r>
                <m:sSub>
                  <m:sSubPr>
                    <m:ctrlPr>
                      <w:rPr>
                        <w:rFonts w:ascii="Cambria Math" w:hAnsi="Cambria Math"/>
                        <w:i/>
                      </w:rPr>
                    </m:ctrlPr>
                  </m:sSubPr>
                  <m:e>
                    <m:r>
                      <w:rPr>
                        <w:rFonts w:ascii="Cambria Math" w:hAnsi="Cambria Math"/>
                      </w:rPr>
                      <m:t>w</m:t>
                    </m:r>
                  </m:e>
                  <m:sub>
                    <m:r>
                      <w:rPr>
                        <w:rFonts w:ascii="Cambria Math" w:hAnsi="Cambria Math"/>
                      </w:rPr>
                      <m:t>1</m:t>
                    </m:r>
                  </m:sub>
                </m:sSub>
                <m:nary>
                  <m:naryPr>
                    <m:chr m:val="∑"/>
                    <m:limLoc m:val="undOvr"/>
                    <m:subHide m:val="1"/>
                    <m:supHide m:val="1"/>
                    <m:ctrlPr>
                      <w:rPr>
                        <w:rFonts w:ascii="Cambria Math" w:hAnsi="Cambria Math"/>
                        <w:i/>
                      </w:rPr>
                    </m:ctrlPr>
                  </m:naryPr>
                  <m:sub/>
                  <m:sup/>
                  <m:e>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sSub>
                          <m:sSubPr>
                            <m:ctrlPr>
                              <w:rPr>
                                <w:rFonts w:ascii="Cambria Math" w:hAnsi="Cambria Math"/>
                              </w:rPr>
                            </m:ctrlPr>
                          </m:sSubPr>
                          <m:e>
                            <m:r>
                              <m:rPr>
                                <m:sty m:val="p"/>
                              </m:rPr>
                              <w:rPr>
                                <w:rFonts w:ascii="Cambria Math" w:hAnsi="Cambria Math"/>
                              </w:rPr>
                              <m:t>CO</m:t>
                            </m:r>
                          </m:e>
                          <m:sub>
                            <m:r>
                              <m:rPr>
                                <m:sty m:val="p"/>
                              </m:rPr>
                              <w:rPr>
                                <w:rFonts w:ascii="Cambria Math" w:hAnsi="Cambria Math"/>
                              </w:rPr>
                              <m:t>2</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e>
                </m:nary>
              </m:oMath>
            </m:oMathPara>
          </w:p>
          <w:p w14:paraId="6BC0FCEF" w14:textId="04916782" w:rsidR="00A946A6" w:rsidRPr="00ED6412" w:rsidRDefault="0098336E" w:rsidP="00370C6C">
            <w:pPr>
              <w:spacing w:before="240"/>
              <w:jc w:val="center"/>
            </w:pPr>
            <m:oMathPara>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3</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sSub>
                          <m:sSubPr>
                            <m:ctrlPr>
                              <w:rPr>
                                <w:rFonts w:ascii="Cambria Math" w:hAnsi="Cambria Math"/>
                              </w:rPr>
                            </m:ctrlPr>
                          </m:sSubPr>
                          <m:e>
                            <m:r>
                              <m:rPr>
                                <m:sty m:val="p"/>
                              </m:rPr>
                              <w:rPr>
                                <w:rFonts w:ascii="Cambria Math" w:hAnsi="Cambria Math"/>
                              </w:rPr>
                              <m:t>SO</m:t>
                            </m:r>
                          </m:e>
                          <m:sub>
                            <m:r>
                              <m:rPr>
                                <m:sty m:val="p"/>
                              </m:rPr>
                              <w:rPr>
                                <w:rFonts w:ascii="Cambria Math" w:hAnsi="Cambria Math"/>
                              </w:rPr>
                              <m:t>2</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e>
                </m:nary>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3</m:t>
                        </m:r>
                      </m:sub>
                    </m:sSub>
                  </m:e>
                </m:d>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sSub>
                          <m:sSubPr>
                            <m:ctrlPr>
                              <w:rPr>
                                <w:rFonts w:ascii="Cambria Math" w:hAnsi="Cambria Math"/>
                              </w:rPr>
                            </m:ctrlPr>
                          </m:sSubPr>
                          <m:e>
                            <m:r>
                              <m:rPr>
                                <m:sty m:val="p"/>
                              </m:rPr>
                              <w:rPr>
                                <w:rFonts w:ascii="Cambria Math" w:hAnsi="Cambria Math"/>
                              </w:rPr>
                              <m:t>NO</m:t>
                            </m:r>
                          </m:e>
                          <m:sub>
                            <m:r>
                              <m:rPr>
                                <m:sty m:val="p"/>
                              </m:rPr>
                              <w:rPr>
                                <w:rFonts w:ascii="Cambria Math" w:hAnsi="Cambria Math"/>
                              </w:rPr>
                              <m:t>x</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e>
                </m:nary>
              </m:oMath>
            </m:oMathPara>
          </w:p>
        </w:tc>
        <w:tc>
          <w:tcPr>
            <w:tcW w:w="605" w:type="dxa"/>
            <w:vAlign w:val="center"/>
          </w:tcPr>
          <w:p w14:paraId="65B44DD0" w14:textId="36836EC5" w:rsidR="0098336E" w:rsidRPr="00ED6412" w:rsidRDefault="0098336E" w:rsidP="004A1711">
            <w:pPr>
              <w:jc w:val="center"/>
              <w:rPr>
                <w:noProof/>
              </w:rPr>
            </w:pPr>
            <w:r w:rsidRPr="00ED6412">
              <w:rPr>
                <w:noProof/>
              </w:rPr>
              <w:t>(</w:t>
            </w:r>
            <w:r w:rsidRPr="00ED6412">
              <w:rPr>
                <w:noProof/>
              </w:rPr>
              <w:fldChar w:fldCharType="begin"/>
            </w:r>
            <w:r w:rsidRPr="00ED6412">
              <w:rPr>
                <w:noProof/>
              </w:rPr>
              <w:instrText xml:space="preserve"> STYLEREF 1 \s </w:instrText>
            </w:r>
            <w:r w:rsidRPr="00ED6412">
              <w:rPr>
                <w:noProof/>
              </w:rPr>
              <w:fldChar w:fldCharType="separate"/>
            </w:r>
            <w:r w:rsidR="00C05E44">
              <w:rPr>
                <w:noProof/>
              </w:rPr>
              <w:t>2</w:t>
            </w:r>
            <w:r w:rsidRPr="00ED6412">
              <w:rPr>
                <w:noProof/>
              </w:rPr>
              <w:fldChar w:fldCharType="end"/>
            </w:r>
            <w:r w:rsidRPr="00ED6412">
              <w:rPr>
                <w:noProof/>
              </w:rPr>
              <w:t>.</w:t>
            </w:r>
            <w:r w:rsidRPr="00ED6412">
              <w:rPr>
                <w:noProof/>
              </w:rPr>
              <w:fldChar w:fldCharType="begin"/>
            </w:r>
            <w:r w:rsidRPr="00ED6412">
              <w:rPr>
                <w:noProof/>
              </w:rPr>
              <w:instrText xml:space="preserve"> SEQ Equation \* ARABIC \s 1 </w:instrText>
            </w:r>
            <w:r w:rsidRPr="00ED6412">
              <w:rPr>
                <w:noProof/>
              </w:rPr>
              <w:fldChar w:fldCharType="separate"/>
            </w:r>
            <w:r w:rsidR="00C05E44">
              <w:rPr>
                <w:noProof/>
              </w:rPr>
              <w:t>2</w:t>
            </w:r>
            <w:r w:rsidRPr="00ED6412">
              <w:rPr>
                <w:noProof/>
              </w:rPr>
              <w:fldChar w:fldCharType="end"/>
            </w:r>
            <w:r w:rsidRPr="00ED6412">
              <w:rPr>
                <w:noProof/>
              </w:rPr>
              <w:t>)</w:t>
            </w:r>
          </w:p>
        </w:tc>
      </w:tr>
      <w:tr w:rsidR="00A53152" w:rsidRPr="00ED6412" w14:paraId="2403A26C" w14:textId="77777777" w:rsidTr="004A1711">
        <w:trPr>
          <w:trHeight w:val="676"/>
        </w:trPr>
        <w:tc>
          <w:tcPr>
            <w:tcW w:w="7701" w:type="dxa"/>
            <w:vAlign w:val="center"/>
          </w:tcPr>
          <w:p w14:paraId="7E72D3EC" w14:textId="6549EFD3" w:rsidR="000644EA" w:rsidRPr="00ED6412" w:rsidRDefault="000644EA" w:rsidP="00370C6C">
            <w:pPr>
              <w:spacing w:before="240"/>
              <w:jc w:val="center"/>
            </w:pPr>
            <m:oMathPara>
              <m:oMath>
                <m:r>
                  <w:rPr>
                    <w:rFonts w:ascii="Cambria Math" w:hAnsi="Cambria Math"/>
                  </w:rPr>
                  <m:t xml:space="preserve">for 0≤ </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3</m:t>
                    </m:r>
                  </m:sub>
                </m:sSub>
                <m:r>
                  <w:rPr>
                    <w:rFonts w:ascii="Cambria Math" w:hAnsi="Cambria Math"/>
                  </w:rPr>
                  <m:t>≤1</m:t>
                </m:r>
              </m:oMath>
            </m:oMathPara>
          </w:p>
        </w:tc>
        <w:tc>
          <w:tcPr>
            <w:tcW w:w="605" w:type="dxa"/>
            <w:vAlign w:val="center"/>
          </w:tcPr>
          <w:p w14:paraId="163901B8" w14:textId="77777777" w:rsidR="000644EA" w:rsidRPr="00ED6412" w:rsidRDefault="000644EA" w:rsidP="004A1711">
            <w:pPr>
              <w:jc w:val="center"/>
              <w:rPr>
                <w:noProof/>
              </w:rPr>
            </w:pPr>
          </w:p>
        </w:tc>
      </w:tr>
    </w:tbl>
    <w:p w14:paraId="05E56B27" w14:textId="1E2DCE12" w:rsidR="00CB5FD3" w:rsidRPr="00ED6412" w:rsidRDefault="0098336E" w:rsidP="00F0130C">
      <w:pPr>
        <w:spacing w:after="120"/>
      </w:pPr>
      <w:r w:rsidRPr="00ED6412">
        <w:t xml:space="preserve">where </w:t>
      </w:r>
      <w:r w:rsidRPr="00ED6412">
        <w:rPr>
          <w:i/>
        </w:rPr>
        <w:t>F</w:t>
      </w:r>
      <w:r w:rsidRPr="00ED6412">
        <w:t xml:space="preserve"> is the fitness of the objective function, </w:t>
      </w:r>
      <w:r w:rsidRPr="00ED6412">
        <w:rPr>
          <w:i/>
        </w:rPr>
        <w:t>w</w:t>
      </w:r>
      <w:r w:rsidR="00EC7118" w:rsidRPr="00ED6412">
        <w:rPr>
          <w:vertAlign w:val="subscript"/>
        </w:rPr>
        <w:t>1</w:t>
      </w:r>
      <w:r w:rsidR="00EC7118" w:rsidRPr="00ED6412">
        <w:t xml:space="preserve">, </w:t>
      </w:r>
      <w:r w:rsidR="00EC7118" w:rsidRPr="00ED6412">
        <w:rPr>
          <w:i/>
        </w:rPr>
        <w:t>w</w:t>
      </w:r>
      <w:r w:rsidR="00EC7118" w:rsidRPr="00ED6412">
        <w:rPr>
          <w:vertAlign w:val="subscript"/>
        </w:rPr>
        <w:t>2</w:t>
      </w:r>
      <w:r w:rsidR="00EC7118" w:rsidRPr="00ED6412">
        <w:t xml:space="preserve"> and </w:t>
      </w:r>
      <w:r w:rsidR="00EC7118" w:rsidRPr="00ED6412">
        <w:rPr>
          <w:i/>
        </w:rPr>
        <w:t>w</w:t>
      </w:r>
      <w:r w:rsidR="00EC7118" w:rsidRPr="00ED6412">
        <w:rPr>
          <w:vertAlign w:val="subscript"/>
        </w:rPr>
        <w:t>3</w:t>
      </w:r>
      <w:r w:rsidRPr="00ED6412">
        <w:t xml:space="preserve"> </w:t>
      </w:r>
      <w:r w:rsidR="00EC7118" w:rsidRPr="00ED6412">
        <w:t>are</w:t>
      </w:r>
      <w:r w:rsidRPr="00ED6412">
        <w:t xml:space="preserve"> the weight factor</w:t>
      </w:r>
      <w:r w:rsidR="00370C6C" w:rsidRPr="00ED6412">
        <w:t>s</w:t>
      </w:r>
      <w:r w:rsidR="004757E3" w:rsidRPr="00ED6412">
        <w:t xml:space="preserve"> and </w:t>
      </w:r>
      <m:oMath>
        <m:sSub>
          <m:sSubPr>
            <m:ctrlPr>
              <w:rPr>
                <w:rFonts w:ascii="Cambria Math" w:hAnsi="Cambria Math"/>
                <w:i/>
                <w:lang w:eastAsia="en-US"/>
              </w:rPr>
            </m:ctrlPr>
          </m:sSubPr>
          <m:e>
            <m:r>
              <w:rPr>
                <w:rFonts w:ascii="Cambria Math" w:hAnsi="Cambria Math"/>
              </w:rPr>
              <m:t>E</m:t>
            </m:r>
          </m:e>
          <m:sub>
            <m:sSub>
              <m:sSubPr>
                <m:ctrlPr>
                  <w:rPr>
                    <w:rFonts w:ascii="Cambria Math" w:hAnsi="Cambria Math"/>
                    <w:lang w:eastAsia="en-US"/>
                  </w:rPr>
                </m:ctrlPr>
              </m:sSubPr>
              <m:e>
                <m:r>
                  <m:rPr>
                    <m:sty m:val="p"/>
                  </m:rPr>
                  <w:rPr>
                    <w:rFonts w:ascii="Cambria Math" w:hAnsi="Cambria Math"/>
                  </w:rPr>
                  <m:t>CO</m:t>
                </m:r>
              </m:e>
              <m:sub>
                <m:r>
                  <m:rPr>
                    <m:sty m:val="p"/>
                  </m:rPr>
                  <w:rPr>
                    <w:rFonts w:ascii="Cambria Math" w:hAnsi="Cambria Math"/>
                  </w:rPr>
                  <m:t>2</m:t>
                </m:r>
              </m:sub>
            </m:sSub>
          </m:sub>
        </m:sSub>
      </m:oMath>
      <w:r w:rsidR="00F0130C" w:rsidRPr="00ED6412">
        <w:rPr>
          <w:lang w:eastAsia="en-US"/>
        </w:rPr>
        <w:t xml:space="preserve">, </w:t>
      </w:r>
      <m:oMath>
        <m:sSub>
          <m:sSubPr>
            <m:ctrlPr>
              <w:rPr>
                <w:rFonts w:ascii="Cambria Math" w:hAnsi="Cambria Math"/>
                <w:i/>
                <w:lang w:eastAsia="en-US"/>
              </w:rPr>
            </m:ctrlPr>
          </m:sSubPr>
          <m:e>
            <m:r>
              <w:rPr>
                <w:rFonts w:ascii="Cambria Math" w:hAnsi="Cambria Math"/>
              </w:rPr>
              <m:t>E</m:t>
            </m:r>
          </m:e>
          <m:sub>
            <m:sSub>
              <m:sSubPr>
                <m:ctrlPr>
                  <w:rPr>
                    <w:rFonts w:ascii="Cambria Math" w:hAnsi="Cambria Math"/>
                    <w:lang w:eastAsia="en-US"/>
                  </w:rPr>
                </m:ctrlPr>
              </m:sSubPr>
              <m:e>
                <m:r>
                  <m:rPr>
                    <m:sty m:val="p"/>
                  </m:rPr>
                  <w:rPr>
                    <w:rFonts w:ascii="Cambria Math" w:hAnsi="Cambria Math"/>
                  </w:rPr>
                  <m:t>SO</m:t>
                </m:r>
              </m:e>
              <m:sub>
                <m:r>
                  <m:rPr>
                    <m:sty m:val="p"/>
                  </m:rPr>
                  <w:rPr>
                    <w:rFonts w:ascii="Cambria Math" w:hAnsi="Cambria Math"/>
                  </w:rPr>
                  <m:t>2</m:t>
                </m:r>
              </m:sub>
            </m:sSub>
          </m:sub>
        </m:sSub>
      </m:oMath>
      <w:r w:rsidR="00F0130C" w:rsidRPr="00ED6412">
        <w:rPr>
          <w:lang w:eastAsia="en-US"/>
        </w:rPr>
        <w:t xml:space="preserve"> and </w:t>
      </w:r>
      <m:oMath>
        <m:sSub>
          <m:sSubPr>
            <m:ctrlPr>
              <w:rPr>
                <w:rFonts w:ascii="Cambria Math" w:hAnsi="Cambria Math"/>
                <w:i/>
                <w:lang w:eastAsia="en-US"/>
              </w:rPr>
            </m:ctrlPr>
          </m:sSubPr>
          <m:e>
            <m:r>
              <w:rPr>
                <w:rFonts w:ascii="Cambria Math" w:hAnsi="Cambria Math"/>
              </w:rPr>
              <m:t>E</m:t>
            </m:r>
          </m:e>
          <m:sub>
            <m:sSub>
              <m:sSubPr>
                <m:ctrlPr>
                  <w:rPr>
                    <w:rFonts w:ascii="Cambria Math" w:hAnsi="Cambria Math"/>
                    <w:lang w:eastAsia="en-US"/>
                  </w:rPr>
                </m:ctrlPr>
              </m:sSubPr>
              <m:e>
                <m:r>
                  <m:rPr>
                    <m:sty m:val="p"/>
                  </m:rPr>
                  <w:rPr>
                    <w:rFonts w:ascii="Cambria Math" w:hAnsi="Cambria Math"/>
                  </w:rPr>
                  <m:t>NO</m:t>
                </m:r>
              </m:e>
              <m:sub>
                <m:r>
                  <m:rPr>
                    <m:sty m:val="p"/>
                  </m:rPr>
                  <w:rPr>
                    <w:rFonts w:ascii="Cambria Math" w:hAnsi="Cambria Math"/>
                  </w:rPr>
                  <m:t>x</m:t>
                </m:r>
              </m:sub>
            </m:sSub>
          </m:sub>
        </m:sSub>
      </m:oMath>
      <w:r w:rsidR="00F0130C" w:rsidRPr="00ED6412">
        <w:rPr>
          <w:lang w:eastAsia="en-US"/>
        </w:rPr>
        <w:t xml:space="preserve"> are</w:t>
      </w:r>
      <w:r w:rsidR="00C61003" w:rsidRPr="00ED6412">
        <w:rPr>
          <w:lang w:eastAsia="en-US"/>
        </w:rPr>
        <w:t xml:space="preserve"> the</w:t>
      </w:r>
      <w:r w:rsidR="00F0130C" w:rsidRPr="00ED6412">
        <w:rPr>
          <w:lang w:eastAsia="en-US"/>
        </w:rPr>
        <w:t xml:space="preserve"> emission</w:t>
      </w:r>
      <w:r w:rsidR="00C61003" w:rsidRPr="00ED6412">
        <w:rPr>
          <w:lang w:eastAsia="en-US"/>
        </w:rPr>
        <w:t>s</w:t>
      </w:r>
      <w:r w:rsidR="00F0130C" w:rsidRPr="00ED6412">
        <w:rPr>
          <w:lang w:eastAsia="en-US"/>
        </w:rPr>
        <w:t xml:space="preserve"> of the </w:t>
      </w:r>
      <w:r w:rsidR="00F0130C" w:rsidRPr="00ED6412">
        <w:t>CO</w:t>
      </w:r>
      <w:r w:rsidR="00F0130C" w:rsidRPr="00ED6412">
        <w:rPr>
          <w:vertAlign w:val="subscript"/>
        </w:rPr>
        <w:t>2</w:t>
      </w:r>
      <w:r w:rsidR="00F0130C" w:rsidRPr="00ED6412">
        <w:t>, SO</w:t>
      </w:r>
      <w:r w:rsidR="00F0130C" w:rsidRPr="00ED6412">
        <w:rPr>
          <w:vertAlign w:val="subscript"/>
        </w:rPr>
        <w:t>2</w:t>
      </w:r>
      <w:r w:rsidR="00F0130C" w:rsidRPr="00ED6412">
        <w:t xml:space="preserve"> and NO</w:t>
      </w:r>
      <w:r w:rsidR="00F0130C" w:rsidRPr="00ED6412">
        <w:rPr>
          <w:vertAlign w:val="subscript"/>
        </w:rPr>
        <w:t>x</w:t>
      </w:r>
      <w:r w:rsidR="00F0130C" w:rsidRPr="00ED6412">
        <w:t>, respectively.</w:t>
      </w:r>
    </w:p>
    <w:p w14:paraId="14845981" w14:textId="33643604" w:rsidR="00904169" w:rsidRPr="00ED6412" w:rsidRDefault="00F0130C" w:rsidP="008D535D">
      <w:pPr>
        <w:spacing w:after="120"/>
      </w:pPr>
      <w:r w:rsidRPr="00ED6412">
        <w:t>In addition, t</w:t>
      </w:r>
      <w:r w:rsidR="00B4148C" w:rsidRPr="00ED6412">
        <w:t xml:space="preserve">hese two methods can be </w:t>
      </w:r>
      <w:r w:rsidR="00C61003" w:rsidRPr="00ED6412">
        <w:t>combined to give</w:t>
      </w:r>
      <w:r w:rsidR="00B4148C" w:rsidRPr="00ED6412">
        <w:t xml:space="preserve"> one CEED model</w:t>
      </w:r>
      <w:r w:rsidR="008F2E80" w:rsidRPr="00ED6412">
        <w:t xml:space="preserve"> </w:t>
      </w:r>
      <w:r w:rsidR="00024944" w:rsidRPr="00ED6412">
        <w:fldChar w:fldCharType="begin">
          <w:fldData xml:space="preserve">PEVuZE5vdGU+PENpdGU+PEF1dGhvcj5LcmlzaG5hbXVydGh5PC9BdXRob3I+PFllYXI+MjAxMjwv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==
</w:fldData>
        </w:fldChar>
      </w:r>
      <w:r w:rsidR="000201C4">
        <w:instrText xml:space="preserve"> ADDIN EN.CITE </w:instrText>
      </w:r>
      <w:r w:rsidR="000201C4">
        <w:fldChar w:fldCharType="begin">
          <w:fldData xml:space="preserve">PEVuZE5vdGU+PENpdGU+PEF1dGhvcj5LcmlzaG5hbXVydGh5PC9BdXRob3I+PFllYXI+MjAxMjwv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==
</w:fldData>
        </w:fldChar>
      </w:r>
      <w:r w:rsidR="000201C4">
        <w:instrText xml:space="preserve"> ADDIN EN.CITE.DATA </w:instrText>
      </w:r>
      <w:r w:rsidR="000201C4">
        <w:fldChar w:fldCharType="end"/>
      </w:r>
      <w:r w:rsidR="00024944" w:rsidRPr="00ED6412">
        <w:fldChar w:fldCharType="separate"/>
      </w:r>
      <w:r w:rsidR="000201C4">
        <w:rPr>
          <w:noProof/>
        </w:rPr>
        <w:t>[</w:t>
      </w:r>
      <w:hyperlink w:anchor="_ENREF_93" w:tooltip="Krishnamurthy, 2012 #478" w:history="1">
        <w:r w:rsidR="00213BF8">
          <w:rPr>
            <w:noProof/>
          </w:rPr>
          <w:t>93</w:t>
        </w:r>
      </w:hyperlink>
      <w:r w:rsidR="000201C4">
        <w:rPr>
          <w:noProof/>
        </w:rPr>
        <w:t xml:space="preserve">, </w:t>
      </w:r>
      <w:hyperlink w:anchor="_ENREF_131" w:tooltip="Bhesdadiya, 2016 #492" w:history="1">
        <w:r w:rsidR="00213BF8">
          <w:rPr>
            <w:noProof/>
          </w:rPr>
          <w:t>131</w:t>
        </w:r>
      </w:hyperlink>
      <w:r w:rsidR="000201C4">
        <w:rPr>
          <w:noProof/>
        </w:rPr>
        <w:t>]</w:t>
      </w:r>
      <w:r w:rsidR="00024944" w:rsidRPr="00ED6412">
        <w:fldChar w:fldCharType="end"/>
      </w:r>
      <w:r w:rsidR="000B4358" w:rsidRPr="00ED6412">
        <w:t xml:space="preserve"> </w:t>
      </w:r>
      <w:r w:rsidR="008E2B52" w:rsidRPr="00ED6412">
        <w:t>a</w:t>
      </w:r>
      <w:r w:rsidR="008D535D" w:rsidRPr="00ED6412">
        <w:t xml:space="preserve">nd </w:t>
      </w:r>
      <w:r w:rsidR="008E2B52" w:rsidRPr="00ED6412">
        <w:t>they</w:t>
      </w:r>
      <w:r w:rsidR="008D535D" w:rsidRPr="00ED6412">
        <w:t xml:space="preserve"> are </w:t>
      </w:r>
      <w:r w:rsidR="00230418" w:rsidRPr="00ED6412">
        <w:t>user-defined</w:t>
      </w:r>
      <w:r w:rsidR="008D535D" w:rsidRPr="00ED6412">
        <w:t xml:space="preserve"> factors to evaluate the cost of the emissions.</w:t>
      </w:r>
    </w:p>
    <w:p w14:paraId="5FE76C98" w14:textId="4384B6F7" w:rsidR="00145557" w:rsidRPr="00ED6412" w:rsidRDefault="00642EC1" w:rsidP="00145557">
      <w:pPr>
        <w:pStyle w:val="Heading2"/>
        <w:rPr>
          <w:color w:val="auto"/>
        </w:rPr>
      </w:pPr>
      <w:bookmarkStart w:id="67" w:name="_Toc523347735"/>
      <w:r w:rsidRPr="00ED6412">
        <w:rPr>
          <w:color w:val="auto"/>
        </w:rPr>
        <w:t xml:space="preserve">Economic dispatch </w:t>
      </w:r>
      <w:r w:rsidR="004250FB" w:rsidRPr="00ED6412">
        <w:rPr>
          <w:color w:val="auto"/>
        </w:rPr>
        <w:t>tak</w:t>
      </w:r>
      <w:r w:rsidRPr="00ED6412">
        <w:rPr>
          <w:color w:val="auto"/>
        </w:rPr>
        <w:t>ing</w:t>
      </w:r>
      <w:r w:rsidR="004250FB" w:rsidRPr="00ED6412">
        <w:rPr>
          <w:color w:val="auto"/>
        </w:rPr>
        <w:t xml:space="preserve"> into account</w:t>
      </w:r>
      <w:r w:rsidRPr="00ED6412">
        <w:rPr>
          <w:color w:val="auto"/>
        </w:rPr>
        <w:t xml:space="preserve"> wind power</w:t>
      </w:r>
      <w:bookmarkEnd w:id="67"/>
      <w:r w:rsidRPr="00ED6412">
        <w:rPr>
          <w:color w:val="auto"/>
        </w:rPr>
        <w:t xml:space="preserve"> </w:t>
      </w:r>
    </w:p>
    <w:p w14:paraId="02D21677" w14:textId="62988365" w:rsidR="001B0C8A" w:rsidRPr="00ED6412" w:rsidRDefault="001B0C8A" w:rsidP="001B0C8A">
      <w:pPr>
        <w:spacing w:after="120"/>
      </w:pPr>
      <w:r w:rsidRPr="00ED6412">
        <w:t xml:space="preserve">Initially, the ED </w:t>
      </w:r>
      <w:r w:rsidR="004250FB" w:rsidRPr="00ED6412">
        <w:t>took into account</w:t>
      </w:r>
      <w:r w:rsidRPr="00ED6412">
        <w:t xml:space="preserve"> only conventional powered generators </w:t>
      </w:r>
      <w:r w:rsidRPr="00ED6412">
        <w:fldChar w:fldCharType="begin">
          <w:fldData xml:space="preserve">PEVuZE5vdGU+PENpdGU+PEF1dGhvcj5Ib2xzdGVpbjwvQXV0aG9yPjxZZWFyPjE5OTI8L1llYXI+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</w:fldData>
        </w:fldChar>
      </w:r>
      <w:r w:rsidR="000201C4">
        <w:instrText xml:space="preserve"> ADDIN EN.CITE </w:instrText>
      </w:r>
      <w:r w:rsidR="000201C4">
        <w:fldChar w:fldCharType="begin">
          <w:fldData xml:space="preserve">PEVuZE5vdGU+PENpdGU+PEF1dGhvcj5Ib2xzdGVpbjwvQXV0aG9yPjxZZWFyPjE5OTI8L1llYXI+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</w:fldData>
        </w:fldChar>
      </w:r>
      <w:r w:rsidR="000201C4">
        <w:instrText xml:space="preserve"> ADDIN EN.CITE.DATA </w:instrText>
      </w:r>
      <w:r w:rsidR="000201C4">
        <w:fldChar w:fldCharType="end"/>
      </w:r>
      <w:r w:rsidRPr="00ED6412">
        <w:fldChar w:fldCharType="separate"/>
      </w:r>
      <w:r w:rsidR="000201C4">
        <w:rPr>
          <w:noProof/>
        </w:rPr>
        <w:t>[</w:t>
      </w:r>
      <w:hyperlink w:anchor="_ENREF_34" w:tooltip="Holstein, 1992 #286" w:history="1">
        <w:r w:rsidR="00213BF8">
          <w:rPr>
            <w:noProof/>
          </w:rPr>
          <w:t>34-39</w:t>
        </w:r>
      </w:hyperlink>
      <w:r w:rsidR="000201C4">
        <w:rPr>
          <w:noProof/>
        </w:rPr>
        <w:t>]</w:t>
      </w:r>
      <w:r w:rsidRPr="00ED6412">
        <w:fldChar w:fldCharType="end"/>
      </w:r>
      <w:r w:rsidRPr="00ED6412">
        <w:t xml:space="preserve">. Although the optimization algorithms are different, most of these studies used multi-objective optimization to accomplish the balance between </w:t>
      </w:r>
      <w:r w:rsidR="00C71E13" w:rsidRPr="00ED6412">
        <w:t xml:space="preserve">the </w:t>
      </w:r>
      <w:r w:rsidRPr="00ED6412">
        <w:t xml:space="preserve">cost and emission minimizations. With the ever-increasing use of renewable power, the power system network now is not only allocating system power from conventional generators but also from renewable power plants, such as wind farms </w:t>
      </w:r>
      <w:r w:rsidRPr="00ED6412">
        <w:fldChar w:fldCharType="begin">
          <w:fldData xml:space="preserve">PEVuZE5vdGU+PENpdGU+PEF1dGhvcj5ZYW88L0F1dGhvcj48WWVhcj4yMDExPC9ZZWFyPjxSZWNO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</w:fldData>
        </w:fldChar>
      </w:r>
      <w:r w:rsidR="000201C4">
        <w:instrText xml:space="preserve"> ADDIN EN.CITE </w:instrText>
      </w:r>
      <w:r w:rsidR="000201C4">
        <w:fldChar w:fldCharType="begin">
          <w:fldData xml:space="preserve">PEVuZE5vdGU+PENpdGU+PEF1dGhvcj5ZYW88L0F1dGhvcj48WWVhcj4yMDExPC9ZZWFyPjxSZWNO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</w:fldData>
        </w:fldChar>
      </w:r>
      <w:r w:rsidR="000201C4">
        <w:instrText xml:space="preserve"> ADDIN EN.CITE.DATA </w:instrText>
      </w:r>
      <w:r w:rsidR="000201C4">
        <w:fldChar w:fldCharType="end"/>
      </w:r>
      <w:r w:rsidRPr="00ED6412">
        <w:fldChar w:fldCharType="separate"/>
      </w:r>
      <w:r w:rsidR="000201C4">
        <w:rPr>
          <w:noProof/>
        </w:rPr>
        <w:t>[</w:t>
      </w:r>
      <w:hyperlink w:anchor="_ENREF_40" w:tooltip="Yao, 2011 #303" w:history="1">
        <w:r w:rsidR="00213BF8">
          <w:rPr>
            <w:noProof/>
          </w:rPr>
          <w:t>40</w:t>
        </w:r>
      </w:hyperlink>
      <w:r w:rsidR="000201C4">
        <w:rPr>
          <w:noProof/>
        </w:rPr>
        <w:t xml:space="preserve">, </w:t>
      </w:r>
      <w:hyperlink w:anchor="_ENREF_41" w:tooltip="Jin, 2014 #270" w:history="1">
        <w:r w:rsidR="00213BF8">
          <w:rPr>
            <w:noProof/>
          </w:rPr>
          <w:t>41</w:t>
        </w:r>
      </w:hyperlink>
      <w:r w:rsidR="000201C4">
        <w:rPr>
          <w:noProof/>
        </w:rPr>
        <w:t>]</w:t>
      </w:r>
      <w:r w:rsidRPr="00ED6412">
        <w:fldChar w:fldCharType="end"/>
      </w:r>
      <w:r w:rsidR="00833426" w:rsidRPr="00ED6412">
        <w:t>,</w:t>
      </w:r>
      <w:r w:rsidRPr="00ED6412">
        <w:t xml:space="preserve"> solar PV plants </w:t>
      </w:r>
      <w:r w:rsidRPr="00ED6412">
        <w:fldChar w:fldCharType="begin">
          <w:fldData xml:space="preserve">PEVuZE5vdGU+PENpdGU+PEF1dGhvcj5Ob3R0cm90dDwvQXV0aG9yPjxZZWFyPjIwMTM8L1llYXI+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</w:fldData>
        </w:fldChar>
      </w:r>
      <w:r w:rsidR="000201C4">
        <w:instrText xml:space="preserve"> ADDIN EN.CITE </w:instrText>
      </w:r>
      <w:r w:rsidR="000201C4">
        <w:fldChar w:fldCharType="begin">
          <w:fldData xml:space="preserve">PEVuZE5vdGU+PENpdGU+PEF1dGhvcj5Ob3R0cm90dDwvQXV0aG9yPjxZZWFyPjIwMTM8L1llYXI+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</w:fldData>
        </w:fldChar>
      </w:r>
      <w:r w:rsidR="000201C4">
        <w:instrText xml:space="preserve"> ADDIN EN.CITE.DATA </w:instrText>
      </w:r>
      <w:r w:rsidR="000201C4">
        <w:fldChar w:fldCharType="end"/>
      </w:r>
      <w:r w:rsidRPr="00ED6412">
        <w:fldChar w:fldCharType="separate"/>
      </w:r>
      <w:r w:rsidR="000201C4">
        <w:rPr>
          <w:noProof/>
        </w:rPr>
        <w:t>[</w:t>
      </w:r>
      <w:hyperlink w:anchor="_ENREF_42" w:tooltip="Nottrott, 2013 #80" w:history="1">
        <w:r w:rsidR="00213BF8">
          <w:rPr>
            <w:noProof/>
          </w:rPr>
          <w:t>42</w:t>
        </w:r>
      </w:hyperlink>
      <w:r w:rsidR="000201C4">
        <w:rPr>
          <w:noProof/>
        </w:rPr>
        <w:t xml:space="preserve">, </w:t>
      </w:r>
      <w:hyperlink w:anchor="_ENREF_43" w:tooltip="Wu, 2014 #238" w:history="1">
        <w:r w:rsidR="00213BF8">
          <w:rPr>
            <w:noProof/>
          </w:rPr>
          <w:t>43</w:t>
        </w:r>
      </w:hyperlink>
      <w:r w:rsidR="000201C4">
        <w:rPr>
          <w:noProof/>
        </w:rPr>
        <w:t>]</w:t>
      </w:r>
      <w:r w:rsidRPr="00ED6412">
        <w:fldChar w:fldCharType="end"/>
      </w:r>
      <w:r w:rsidRPr="00ED6412">
        <w:t xml:space="preserve"> and hydro power stations </w:t>
      </w:r>
      <w:r w:rsidRPr="00ED6412">
        <w:fldChar w:fldCharType="begin"/>
      </w:r>
      <w:r w:rsidR="000201C4">
        <w:instrText xml:space="preserve"> ADDIN EN.CITE &lt;EndNote&gt;&lt;Cite&gt;&lt;Author&gt;Huang&lt;/Author&gt;&lt;Year&gt;2001&lt;/Year&gt;&lt;RecNum&gt;323&lt;/RecNum&gt;&lt;DisplayText&gt;[44, 45]&lt;/DisplayText&gt;&lt;record&gt;&lt;rec-number&gt;323&lt;/rec-number&gt;&lt;foreign-keys&gt;&lt;key app="EN" db-id="wat2z5xv39zx9lefev2vrzeifd9dzfzsx50x" timestamp="0"&gt;323&lt;/key&gt;&lt;/foreign-keys&gt;&lt;ref-type name="Journal Article"&gt;17&lt;/ref-type&gt;&lt;contributors&gt;&lt;authors&gt;&lt;author&gt;Huang, Shyh-Jier&lt;/author&gt;&lt;/authors&gt;&lt;/contributors&gt;&lt;titles&gt;&lt;title&gt;Enhancement of hydroelectric generation scheduling using ant colony system based optimization approaches&lt;/title&gt;&lt;secondary-title&gt;IEEE Transactions on Energy Conversion&lt;/secondary-title&gt;&lt;/titles&gt;&lt;pages&gt;296-301&lt;/pages&gt;&lt;volume&gt;16&lt;/volume&gt;&lt;number&gt;3&lt;/number&gt;&lt;dates&gt;&lt;year&gt;2001&lt;/year&gt;&lt;/dates&gt;&lt;isbn&gt;0885-8969&lt;/isbn&gt;&lt;urls&gt;&lt;/urls&gt;&lt;/record&gt;&lt;/Cite&gt;&lt;Cite&gt;&lt;Author&gt;Soares&lt;/Author&gt;&lt;Year&gt;2003&lt;/Year&gt;&lt;RecNum&gt;324&lt;/RecNum&gt;&lt;record&gt;&lt;rec-number&gt;324&lt;/rec-number&gt;&lt;foreign-keys&gt;&lt;key app="EN" db-id="wat2z5xv39zx9lefev2vrzeifd9dzfzsx50x" timestamp="0"&gt;324&lt;/key&gt;&lt;/foreign-keys&gt;&lt;ref-type name="Conference Proceedings"&gt;10&lt;/ref-type&gt;&lt;contributors&gt;&lt;authors&gt;&lt;author&gt;Soares, S&lt;/author&gt;&lt;author&gt;Ohishi, T&lt;/author&gt;&lt;author&gt;Cicogna, M&lt;/author&gt;&lt;author&gt;Arce, A&lt;/author&gt;&lt;/authors&gt;&lt;/contributors&gt;&lt;titles&gt;&lt;title&gt;Dynamic dispatch of hydro generating units&lt;/title&gt;&lt;secondary-title&gt;Power Tech Conference Proceedings, 2003 IEEE Bologna&lt;/secondary-title&gt;&lt;/titles&gt;&lt;pages&gt;6 pp. Vol. 2&lt;/pages&gt;&lt;volume&gt;2&lt;/volume&gt;&lt;dates&gt;&lt;year&gt;2003&lt;/year&gt;&lt;/dates&gt;&lt;publisher&gt;IEEE&lt;/publisher&gt;&lt;isbn&gt;0780379675&lt;/isbn&gt;&lt;urls&gt;&lt;/urls&gt;&lt;/record&gt;&lt;/Cite&gt;&lt;/EndNote&gt;</w:instrText>
      </w:r>
      <w:r w:rsidRPr="00ED6412">
        <w:fldChar w:fldCharType="separate"/>
      </w:r>
      <w:r w:rsidR="000201C4">
        <w:rPr>
          <w:noProof/>
        </w:rPr>
        <w:t>[</w:t>
      </w:r>
      <w:hyperlink w:anchor="_ENREF_44" w:tooltip="Huang, 2001 #323" w:history="1">
        <w:r w:rsidR="00213BF8">
          <w:rPr>
            <w:noProof/>
          </w:rPr>
          <w:t>44</w:t>
        </w:r>
      </w:hyperlink>
      <w:r w:rsidR="000201C4">
        <w:rPr>
          <w:noProof/>
        </w:rPr>
        <w:t xml:space="preserve">, </w:t>
      </w:r>
      <w:hyperlink w:anchor="_ENREF_45" w:tooltip="Soares, 2003 #324" w:history="1">
        <w:r w:rsidR="00213BF8">
          <w:rPr>
            <w:noProof/>
          </w:rPr>
          <w:t>45</w:t>
        </w:r>
      </w:hyperlink>
      <w:r w:rsidR="000201C4">
        <w:rPr>
          <w:noProof/>
        </w:rPr>
        <w:t>]</w:t>
      </w:r>
      <w:r w:rsidRPr="00ED6412">
        <w:fldChar w:fldCharType="end"/>
      </w:r>
      <w:r w:rsidRPr="00ED6412">
        <w:t xml:space="preserve">. Due to the negligible emissions in renewable power generations, the dispatch of renewable resources does not have emission dispatch </w:t>
      </w:r>
      <w:r w:rsidRPr="00ED6412">
        <w:fldChar w:fldCharType="begin">
          <w:fldData xml:space="preserve">PEVuZE5vdGU+PENpdGU+PEF1dGhvcj5DaG93ZGh1cnk8L0F1dGhvcj48WWVhcj4xOTkwPC9ZZWFy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</w:fldData>
        </w:fldChar>
      </w:r>
      <w:r w:rsidR="000201C4">
        <w:instrText xml:space="preserve"> ADDIN EN.CITE </w:instrText>
      </w:r>
      <w:r w:rsidR="000201C4">
        <w:fldChar w:fldCharType="begin">
          <w:fldData xml:space="preserve">PEVuZE5vdGU+PENpdGU+PEF1dGhvcj5DaG93ZGh1cnk8L0F1dGhvcj48WWVhcj4xOTkwPC9ZZWFy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</w:fldData>
        </w:fldChar>
      </w:r>
      <w:r w:rsidR="000201C4">
        <w:instrText xml:space="preserve"> ADDIN EN.CITE.DATA </w:instrText>
      </w:r>
      <w:r w:rsidR="000201C4">
        <w:fldChar w:fldCharType="end"/>
      </w:r>
      <w:r w:rsidRPr="00ED6412">
        <w:fldChar w:fldCharType="separate"/>
      </w:r>
      <w:r w:rsidR="000201C4">
        <w:rPr>
          <w:noProof/>
        </w:rPr>
        <w:t>[</w:t>
      </w:r>
      <w:hyperlink w:anchor="_ENREF_33" w:tooltip="Chowdhury, 1990 #107" w:history="1">
        <w:r w:rsidR="00213BF8">
          <w:rPr>
            <w:noProof/>
          </w:rPr>
          <w:t>33</w:t>
        </w:r>
      </w:hyperlink>
      <w:r w:rsidR="000201C4">
        <w:rPr>
          <w:noProof/>
        </w:rPr>
        <w:t xml:space="preserve">, </w:t>
      </w:r>
      <w:hyperlink w:anchor="_ENREF_46" w:tooltip="Hetzer, 2008 #256" w:history="1">
        <w:r w:rsidR="00213BF8">
          <w:rPr>
            <w:noProof/>
          </w:rPr>
          <w:t>46</w:t>
        </w:r>
      </w:hyperlink>
      <w:r w:rsidR="000201C4">
        <w:rPr>
          <w:noProof/>
        </w:rPr>
        <w:t>]</w:t>
      </w:r>
      <w:r w:rsidRPr="00ED6412">
        <w:fldChar w:fldCharType="end"/>
      </w:r>
      <w:r w:rsidRPr="00ED6412">
        <w:t xml:space="preserve">. Nowadays, wind power is in the top two of the renewable energies in the UK and </w:t>
      </w:r>
      <w:r w:rsidR="001E47F8" w:rsidRPr="00ED6412">
        <w:t xml:space="preserve">it is </w:t>
      </w:r>
      <w:r w:rsidRPr="00ED6412">
        <w:t xml:space="preserve">still increasing </w:t>
      </w:r>
      <w:r w:rsidRPr="00ED6412">
        <w:fldChar w:fldCharType="begin"/>
      </w:r>
      <w:r w:rsidR="000201C4">
        <w:instrText xml:space="preserve"> ADDIN EN.CITE &lt;EndNote&gt;&lt;Cite&gt;&lt;Author&gt;Søren Krohn&lt;/Author&gt;&lt;Year&gt;2009&lt;/Year&gt;&lt;RecNum&gt;280&lt;/RecNum&gt;&lt;DisplayText&gt;[47]&lt;/DisplayText&gt;&lt;record&gt;&lt;rec-number&gt;280&lt;/rec-number&gt;&lt;foreign-keys&gt;&lt;key app="EN" db-id="wat2z5xv39zx9lefev2vrzeifd9dzfzsx50x" timestamp="0"&gt;280&lt;/key&gt;&lt;/foreign-keys&gt;&lt;ref-type name="Journal Article"&gt;17&lt;/ref-type&gt;&lt;contributors&gt;&lt;authors&gt;&lt;author&gt;Søren Krohn, Poul-Erik Morthorst, Shimon Awerbuch &lt;/author&gt;&lt;/authors&gt;&lt;/contributors&gt;&lt;titles&gt;&lt;title&gt;The Economics of Wind Energy: A report by the European Wind Energy Association&lt;/title&gt;&lt;/titles&gt;&lt;dates&gt;&lt;year&gt;2009&lt;/year&gt;&lt;/dates&gt;&lt;urls&gt;&lt;related-urls&gt;&lt;url&gt;http://www.ewea.org/fileadmin/files/library/publications/reports/Economics_of_Wind_Energy.pdf&lt;/url&gt;&lt;/related-urls&gt;&lt;/urls&gt;&lt;/record&gt;&lt;/Cite&gt;&lt;/EndNote&gt;</w:instrText>
      </w:r>
      <w:r w:rsidRPr="00ED6412">
        <w:fldChar w:fldCharType="separate"/>
      </w:r>
      <w:r w:rsidR="000201C4">
        <w:rPr>
          <w:noProof/>
        </w:rPr>
        <w:t>[</w:t>
      </w:r>
      <w:hyperlink w:anchor="_ENREF_47" w:tooltip="Søren Krohn, 2009 #280" w:history="1">
        <w:r w:rsidR="00213BF8">
          <w:rPr>
            <w:noProof/>
          </w:rPr>
          <w:t>47</w:t>
        </w:r>
      </w:hyperlink>
      <w:r w:rsidR="000201C4">
        <w:rPr>
          <w:noProof/>
        </w:rPr>
        <w:t>]</w:t>
      </w:r>
      <w:r w:rsidRPr="00ED6412">
        <w:fldChar w:fldCharType="end"/>
      </w:r>
      <w:r w:rsidRPr="00ED6412">
        <w:t xml:space="preserve">. Nonetheless, in </w:t>
      </w:r>
      <w:r w:rsidRPr="00ED6412">
        <w:lastRenderedPageBreak/>
        <w:t xml:space="preserve">the ED model that incorporates wind power, the unpredictable wind power outputs become a non-negligible problem. Uncertainty </w:t>
      </w:r>
      <w:r w:rsidR="001E47F8" w:rsidRPr="00ED6412">
        <w:t>in</w:t>
      </w:r>
      <w:r w:rsidRPr="00ED6412">
        <w:t xml:space="preserve"> conventional energy sources, such as cost and fuel inputs, are much lower and controllable than that of the wind power output.</w:t>
      </w:r>
    </w:p>
    <w:p w14:paraId="62CE161A" w14:textId="25E46893" w:rsidR="003F04B9" w:rsidRPr="00ED6412" w:rsidRDefault="003F04B9" w:rsidP="001E3750">
      <w:pPr>
        <w:pStyle w:val="Heading3"/>
      </w:pPr>
      <w:bookmarkStart w:id="68" w:name="_Toc523347736"/>
      <w:r w:rsidRPr="00ED6412">
        <w:t xml:space="preserve">Uncertainty model </w:t>
      </w:r>
      <w:r w:rsidR="00CA6891" w:rsidRPr="00ED6412">
        <w:t>in</w:t>
      </w:r>
      <w:r w:rsidRPr="00ED6412">
        <w:t xml:space="preserve"> wind power</w:t>
      </w:r>
      <w:bookmarkEnd w:id="68"/>
      <w:r w:rsidRPr="00ED6412">
        <w:t xml:space="preserve"> </w:t>
      </w:r>
    </w:p>
    <w:p w14:paraId="1310EC66" w14:textId="0451DEEE" w:rsidR="00B36CE9" w:rsidRPr="00ED6412" w:rsidRDefault="00D3097F" w:rsidP="005C40EC">
      <w:pPr>
        <w:spacing w:after="120"/>
      </w:pPr>
      <w:r w:rsidRPr="00ED6412">
        <w:t>In order to determine the uncertainty in wind power, some research</w:t>
      </w:r>
      <w:r w:rsidR="00CA6891" w:rsidRPr="00ED6412">
        <w:t>e</w:t>
      </w:r>
      <w:r w:rsidR="00C65109" w:rsidRPr="00ED6412">
        <w:t>r</w:t>
      </w:r>
      <w:r w:rsidR="00CA6891" w:rsidRPr="00ED6412">
        <w:t xml:space="preserve">s have investigated the </w:t>
      </w:r>
      <w:r w:rsidRPr="00ED6412">
        <w:t xml:space="preserve">modelling </w:t>
      </w:r>
      <w:r w:rsidR="00CA6891" w:rsidRPr="00ED6412">
        <w:t xml:space="preserve">of </w:t>
      </w:r>
      <w:r w:rsidRPr="00ED6412">
        <w:t xml:space="preserve">the stochastic nature of the wind speed. </w:t>
      </w:r>
      <w:r w:rsidR="0032790C" w:rsidRPr="00ED6412">
        <w:t>Almost all the researche</w:t>
      </w:r>
      <w:r w:rsidR="00C65109" w:rsidRPr="00ED6412">
        <w:t>r</w:t>
      </w:r>
      <w:r w:rsidR="0032790C" w:rsidRPr="00ED6412">
        <w:t xml:space="preserve">s </w:t>
      </w:r>
      <w:r w:rsidR="00C65109" w:rsidRPr="00ED6412">
        <w:t xml:space="preserve">have </w:t>
      </w:r>
      <w:r w:rsidR="0032790C" w:rsidRPr="00ED6412">
        <w:t xml:space="preserve">modelled the wind power stochastic by </w:t>
      </w:r>
      <w:r w:rsidR="00C65109" w:rsidRPr="00ED6412">
        <w:t xml:space="preserve">employing </w:t>
      </w:r>
      <w:r w:rsidR="0032790C" w:rsidRPr="00ED6412">
        <w:t>the probability density function (pdf)</w:t>
      </w:r>
      <w:r w:rsidR="00C06429" w:rsidRPr="00ED6412">
        <w:t xml:space="preserve"> </w:t>
      </w:r>
      <w:r w:rsidR="000A5533" w:rsidRPr="00ED6412">
        <w:fldChar w:fldCharType="begin">
          <w:fldData xml:space="preserve">PEVuZE5vdGU+PENpdGU+PEF1dGhvcj5MaXU8L0F1dGhvcj48WWVhcj4yMDEzPC9ZZWFyPjxSZWNO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</w:fldData>
        </w:fldChar>
      </w:r>
      <w:r w:rsidR="000201C4">
        <w:instrText xml:space="preserve"> ADDIN EN.CITE </w:instrText>
      </w:r>
      <w:r w:rsidR="000201C4">
        <w:fldChar w:fldCharType="begin">
          <w:fldData xml:space="preserve">PEVuZE5vdGU+PENpdGU+PEF1dGhvcj5MaXU8L0F1dGhvcj48WWVhcj4yMDEzPC9ZZWFyPjxSZWNO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</w:fldData>
        </w:fldChar>
      </w:r>
      <w:r w:rsidR="000201C4">
        <w:instrText xml:space="preserve"> ADDIN EN.CITE.DATA </w:instrText>
      </w:r>
      <w:r w:rsidR="000201C4">
        <w:fldChar w:fldCharType="end"/>
      </w:r>
      <w:r w:rsidR="000A5533" w:rsidRPr="00ED6412">
        <w:fldChar w:fldCharType="separate"/>
      </w:r>
      <w:r w:rsidR="000201C4">
        <w:rPr>
          <w:noProof/>
        </w:rPr>
        <w:t>[</w:t>
      </w:r>
      <w:hyperlink w:anchor="_ENREF_41" w:tooltip="Jin, 2014 #270" w:history="1">
        <w:r w:rsidR="00213BF8">
          <w:rPr>
            <w:noProof/>
          </w:rPr>
          <w:t>41</w:t>
        </w:r>
      </w:hyperlink>
      <w:r w:rsidR="000201C4">
        <w:rPr>
          <w:noProof/>
        </w:rPr>
        <w:t xml:space="preserve">, </w:t>
      </w:r>
      <w:hyperlink w:anchor="_ENREF_46" w:tooltip="Hetzer, 2008 #256" w:history="1">
        <w:r w:rsidR="00213BF8">
          <w:rPr>
            <w:noProof/>
          </w:rPr>
          <w:t>46</w:t>
        </w:r>
      </w:hyperlink>
      <w:r w:rsidR="000201C4">
        <w:rPr>
          <w:noProof/>
        </w:rPr>
        <w:t xml:space="preserve">, </w:t>
      </w:r>
      <w:hyperlink w:anchor="_ENREF_99" w:tooltip="Dubey, 2015 #265" w:history="1">
        <w:r w:rsidR="00213BF8">
          <w:rPr>
            <w:noProof/>
          </w:rPr>
          <w:t>99</w:t>
        </w:r>
      </w:hyperlink>
      <w:r w:rsidR="000201C4">
        <w:rPr>
          <w:noProof/>
        </w:rPr>
        <w:t xml:space="preserve">, </w:t>
      </w:r>
      <w:hyperlink w:anchor="_ENREF_133" w:tooltip="Liu, 2013 #495" w:history="1">
        <w:r w:rsidR="00213BF8">
          <w:rPr>
            <w:noProof/>
          </w:rPr>
          <w:t>133-137</w:t>
        </w:r>
      </w:hyperlink>
      <w:r w:rsidR="000201C4">
        <w:rPr>
          <w:noProof/>
        </w:rPr>
        <w:t>]</w:t>
      </w:r>
      <w:r w:rsidR="000A5533" w:rsidRPr="00ED6412">
        <w:fldChar w:fldCharType="end"/>
      </w:r>
      <w:r w:rsidR="0032790C" w:rsidRPr="00ED6412">
        <w:t xml:space="preserve">. </w:t>
      </w:r>
    </w:p>
    <w:p w14:paraId="3A9CED53" w14:textId="09B0090A" w:rsidR="00F65E47" w:rsidRPr="00ED6412" w:rsidRDefault="005C40EC" w:rsidP="005C40EC">
      <w:pPr>
        <w:spacing w:after="120"/>
      </w:pPr>
      <w:r w:rsidRPr="00ED6412">
        <w:t xml:space="preserve">There are </w:t>
      </w:r>
      <w:r w:rsidR="00F1382D" w:rsidRPr="00ED6412">
        <w:t>many</w:t>
      </w:r>
      <w:r w:rsidR="00B860FC" w:rsidRPr="00ED6412">
        <w:t xml:space="preserve"> </w:t>
      </w:r>
      <w:r w:rsidRPr="00ED6412">
        <w:t xml:space="preserve">different uncertainty models </w:t>
      </w:r>
      <w:r w:rsidR="00C65109" w:rsidRPr="00ED6412">
        <w:t>in</w:t>
      </w:r>
      <w:r w:rsidRPr="00ED6412">
        <w:t xml:space="preserve"> wind power </w:t>
      </w:r>
      <w:r w:rsidR="00C65109" w:rsidRPr="00ED6412">
        <w:t>that have been employed</w:t>
      </w:r>
      <w:r w:rsidRPr="00ED6412">
        <w:t xml:space="preserve"> by</w:t>
      </w:r>
      <w:r w:rsidR="00C65109" w:rsidRPr="00ED6412">
        <w:t xml:space="preserve"> the</w:t>
      </w:r>
      <w:r w:rsidRPr="00ED6412">
        <w:t xml:space="preserve"> ED model</w:t>
      </w:r>
      <w:r w:rsidR="00970F5F" w:rsidRPr="00ED6412">
        <w:t xml:space="preserve"> </w:t>
      </w:r>
      <w:r w:rsidR="00C65109" w:rsidRPr="00ED6412">
        <w:t>and the</w:t>
      </w:r>
      <w:r w:rsidR="00866A03" w:rsidRPr="00ED6412">
        <w:t>s</w:t>
      </w:r>
      <w:r w:rsidR="00C65109" w:rsidRPr="00ED6412">
        <w:t xml:space="preserve">e are </w:t>
      </w:r>
      <w:r w:rsidR="00970F5F" w:rsidRPr="00ED6412">
        <w:t>as follow</w:t>
      </w:r>
      <w:r w:rsidR="00866A03" w:rsidRPr="00ED6412">
        <w:t>s</w:t>
      </w:r>
      <w:r w:rsidR="00970F5F" w:rsidRPr="00ED6412">
        <w:t xml:space="preserve"> (the order </w:t>
      </w:r>
      <w:r w:rsidR="00C65109" w:rsidRPr="00ED6412">
        <w:t xml:space="preserve">is </w:t>
      </w:r>
      <w:r w:rsidR="00970F5F" w:rsidRPr="00ED6412">
        <w:t xml:space="preserve">listed by the </w:t>
      </w:r>
      <w:r w:rsidR="00C65109" w:rsidRPr="00ED6412">
        <w:t xml:space="preserve">time of the </w:t>
      </w:r>
      <w:r w:rsidR="00970F5F" w:rsidRPr="00ED6412">
        <w:t>research published)</w:t>
      </w:r>
      <w:r w:rsidRPr="00ED6412">
        <w:t>:</w:t>
      </w:r>
    </w:p>
    <w:p w14:paraId="55A064F3" w14:textId="05809A40" w:rsidR="00970F5F" w:rsidRPr="00ED6412" w:rsidRDefault="00970F5F" w:rsidP="004C46B3">
      <w:pPr>
        <w:pStyle w:val="ListParagraph"/>
        <w:numPr>
          <w:ilvl w:val="0"/>
          <w:numId w:val="24"/>
        </w:numPr>
        <w:spacing w:after="120" w:line="480" w:lineRule="auto"/>
        <w:ind w:left="714" w:hanging="357"/>
        <w:contextualSpacing w:val="0"/>
      </w:pPr>
      <w:r w:rsidRPr="00ED6412">
        <w:t xml:space="preserve">Wang </w:t>
      </w:r>
      <w:r w:rsidRPr="00ED6412">
        <w:rPr>
          <w:rFonts w:hint="eastAsia"/>
        </w:rPr>
        <w:t>a</w:t>
      </w:r>
      <w:r w:rsidRPr="00ED6412">
        <w:t xml:space="preserve">nd Singh </w:t>
      </w:r>
      <w:r w:rsidR="000A5533" w:rsidRPr="00ED6412">
        <w:fldChar w:fldCharType="begin"/>
      </w:r>
      <w:r w:rsidR="000201C4">
        <w:instrText xml:space="preserve"> ADDIN EN.CITE &lt;EndNote&gt;&lt;Cite&gt;&lt;Author&gt;Wang&lt;/Author&gt;&lt;Year&gt;2008&lt;/Year&gt;&lt;RecNum&gt;247&lt;/RecNum&gt;&lt;DisplayText&gt;[138]&lt;/DisplayText&gt;&lt;record&gt;&lt;rec-number&gt;247&lt;/rec-number&gt;&lt;foreign-keys&gt;&lt;key app="EN" db-id="wat2z5xv39zx9lefev2vrzeifd9dzfzsx50x" timestamp="0"&gt;247&lt;/key&gt;&lt;/foreign-keys&gt;&lt;ref-type name="Journal Article"&gt;17&lt;/ref-type&gt;&lt;contributors&gt;&lt;authors&gt;&lt;author&gt;Wang, Lingfeng&lt;/author&gt;&lt;author&gt;Singh, Chanan&lt;/author&gt;&lt;/authors&gt;&lt;/contributors&gt;&lt;titles&gt;&lt;title&gt;Balancing risk and cost in fuzzy economic dispatch including wind power penetration based on particle swarm optimization&lt;/title&gt;&lt;secondary-title&gt;Electric Power Systems Research&lt;/secondary-title&gt;&lt;/titles&gt;&lt;periodical&gt;&lt;full-title&gt;Electric Power Systems Research&lt;/full-title&gt;&lt;/periodical&gt;&lt;pages&gt;1361-1368&lt;/pages&gt;&lt;volume&gt;78&lt;/volume&gt;&lt;number&gt;8&lt;/number&gt;&lt;keywords&gt;&lt;keyword&gt;Particle swarm optimization&lt;/keyword&gt;&lt;keyword&gt;Fuzzy sets&lt;/keyword&gt;&lt;keyword&gt;Risk and cost tradeoff&lt;/keyword&gt;&lt;keyword&gt;Multi-objective optimization&lt;/keyword&gt;&lt;keyword&gt;Economic dispatch&lt;/keyword&gt;&lt;keyword&gt;Wind power&lt;/keyword&gt;&lt;/keywords&gt;&lt;dates&gt;&lt;year&gt;2008&lt;/year&gt;&lt;pub-dates&gt;&lt;date&gt;8//&lt;/date&gt;&lt;/pub-dates&gt;&lt;/dates&gt;&lt;isbn&gt;0378-7796&lt;/isbn&gt;&lt;urls&gt;&lt;related-urls&gt;&lt;url&gt;http://www.sciencedirect.com/science/article/pii/S0378779608000023&lt;/url&gt;&lt;/related-urls&gt;&lt;/urls&gt;&lt;electronic-resource-num&gt;http://dx.doi.org/10.1016/j.epsr.2007.12.005&lt;/electronic-resource-num&gt;&lt;/record&gt;&lt;/Cite&gt;&lt;/EndNote&gt;</w:instrText>
      </w:r>
      <w:r w:rsidR="000A5533" w:rsidRPr="00ED6412">
        <w:fldChar w:fldCharType="separate"/>
      </w:r>
      <w:r w:rsidR="000201C4">
        <w:rPr>
          <w:noProof/>
        </w:rPr>
        <w:t>[</w:t>
      </w:r>
      <w:hyperlink w:anchor="_ENREF_138" w:tooltip="Wang, 2008 #247" w:history="1">
        <w:r w:rsidR="00213BF8">
          <w:rPr>
            <w:noProof/>
          </w:rPr>
          <w:t>138</w:t>
        </w:r>
      </w:hyperlink>
      <w:r w:rsidR="000201C4">
        <w:rPr>
          <w:noProof/>
        </w:rPr>
        <w:t>]</w:t>
      </w:r>
      <w:r w:rsidR="000A5533" w:rsidRPr="00ED6412">
        <w:fldChar w:fldCharType="end"/>
      </w:r>
      <w:r w:rsidR="00911BD5" w:rsidRPr="00ED6412">
        <w:t xml:space="preserve"> </w:t>
      </w:r>
      <w:r w:rsidR="008E222E" w:rsidRPr="00ED6412">
        <w:t xml:space="preserve">used </w:t>
      </w:r>
      <w:r w:rsidRPr="00ED6412">
        <w:t xml:space="preserve">a fuzzy </w:t>
      </w:r>
      <w:r w:rsidR="00911BD5" w:rsidRPr="00ED6412">
        <w:t xml:space="preserve">quadratic </w:t>
      </w:r>
      <w:r w:rsidRPr="00ED6412">
        <w:t xml:space="preserve">membership function </w:t>
      </w:r>
      <w:r w:rsidR="008C0F69" w:rsidRPr="00ED6412">
        <w:t>where</w:t>
      </w:r>
      <w:r w:rsidRPr="00ED6412">
        <w:t xml:space="preserve"> the wind penetration is defined </w:t>
      </w:r>
      <w:r w:rsidR="008C0F69" w:rsidRPr="00ED6412">
        <w:t xml:space="preserve">in order </w:t>
      </w:r>
      <w:r w:rsidRPr="00ED6412">
        <w:t>to indicate the system security level.</w:t>
      </w:r>
    </w:p>
    <w:p w14:paraId="72CD0ACA" w14:textId="5AD5A114" w:rsidR="004C46B3" w:rsidRPr="00ED6412" w:rsidRDefault="00040D14" w:rsidP="004C46B3">
      <w:pPr>
        <w:pStyle w:val="ListParagraph"/>
        <w:numPr>
          <w:ilvl w:val="0"/>
          <w:numId w:val="24"/>
        </w:numPr>
        <w:spacing w:after="120" w:line="480" w:lineRule="auto"/>
        <w:ind w:left="714" w:hanging="357"/>
        <w:contextualSpacing w:val="0"/>
      </w:pPr>
      <w:r w:rsidRPr="00ED6412">
        <w:rPr>
          <w:rFonts w:ascii="TimesNewRoman" w:eastAsiaTheme="minorEastAsia" w:hAnsi="TimesNewRoman" w:cs="TimesNewRoman"/>
        </w:rPr>
        <w:t xml:space="preserve">Hetzer et al. </w:t>
      </w:r>
      <w:r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Pr="00ED6412">
        <w:fldChar w:fldCharType="separate"/>
      </w:r>
      <w:r w:rsidR="000201C4">
        <w:rPr>
          <w:noProof/>
        </w:rPr>
        <w:t>[</w:t>
      </w:r>
      <w:hyperlink w:anchor="_ENREF_46" w:tooltip="Hetzer, 2008 #256" w:history="1">
        <w:r w:rsidR="00213BF8">
          <w:rPr>
            <w:noProof/>
          </w:rPr>
          <w:t>46</w:t>
        </w:r>
      </w:hyperlink>
      <w:r w:rsidR="000201C4">
        <w:rPr>
          <w:noProof/>
        </w:rPr>
        <w:t>]</w:t>
      </w:r>
      <w:r w:rsidRPr="00ED6412">
        <w:fldChar w:fldCharType="end"/>
      </w:r>
      <w:r w:rsidRPr="00ED6412">
        <w:t xml:space="preserve"> </w:t>
      </w:r>
      <w:r w:rsidRPr="00ED6412">
        <w:rPr>
          <w:rFonts w:ascii="TimesNewRoman" w:eastAsiaTheme="minorEastAsia" w:hAnsi="TimesNewRoman" w:cs="TimesNewRoman"/>
        </w:rPr>
        <w:t>created a</w:t>
      </w:r>
      <w:r w:rsidR="008E222E" w:rsidRPr="00ED6412">
        <w:rPr>
          <w:rFonts w:ascii="TimesNewRoman" w:eastAsiaTheme="minorEastAsia" w:hAnsi="TimesNewRoman" w:cs="TimesNewRoman"/>
        </w:rPr>
        <w:t>n</w:t>
      </w:r>
      <w:r w:rsidRPr="00ED6412">
        <w:rPr>
          <w:rFonts w:ascii="TimesNewRoman" w:eastAsiaTheme="minorEastAsia" w:hAnsi="TimesNewRoman" w:cs="TimesNewRoman"/>
        </w:rPr>
        <w:t xml:space="preserve"> ED model </w:t>
      </w:r>
      <w:r w:rsidR="00866A03" w:rsidRPr="00ED6412">
        <w:rPr>
          <w:rFonts w:ascii="TimesNewRoman" w:eastAsiaTheme="minorEastAsia" w:hAnsi="TimesNewRoman" w:cs="TimesNewRoman"/>
        </w:rPr>
        <w:t>that takes</w:t>
      </w:r>
      <w:r w:rsidR="00026898" w:rsidRPr="00ED6412">
        <w:rPr>
          <w:rFonts w:ascii="TimesNewRoman" w:eastAsiaTheme="minorEastAsia" w:hAnsi="TimesNewRoman" w:cs="TimesNewRoman"/>
        </w:rPr>
        <w:t xml:space="preserve"> into account</w:t>
      </w:r>
      <w:r w:rsidRPr="00ED6412">
        <w:rPr>
          <w:rFonts w:ascii="TimesNewRoman" w:eastAsiaTheme="minorEastAsia" w:hAnsi="TimesNewRoman" w:cs="TimesNewRoman"/>
        </w:rPr>
        <w:t xml:space="preserve"> the uncertain nature of the wind power by </w:t>
      </w:r>
      <w:r w:rsidR="00866A03" w:rsidRPr="00ED6412">
        <w:rPr>
          <w:rFonts w:ascii="TimesNewRoman" w:eastAsiaTheme="minorEastAsia" w:hAnsi="TimesNewRoman" w:cs="TimesNewRoman"/>
        </w:rPr>
        <w:t xml:space="preserve">employing </w:t>
      </w:r>
      <w:r w:rsidRPr="00ED6412">
        <w:rPr>
          <w:rFonts w:ascii="TimesNewRoman" w:eastAsiaTheme="minorEastAsia" w:hAnsi="TimesNewRoman" w:cs="TimesNewRoman"/>
        </w:rPr>
        <w:t>the Weibull distribution.</w:t>
      </w:r>
      <w:r w:rsidRPr="00ED6412">
        <w:t xml:space="preserve"> </w:t>
      </w:r>
      <w:r w:rsidR="00937CE3" w:rsidRPr="00ED6412">
        <w:t xml:space="preserve">Peng et al. </w:t>
      </w:r>
      <w:r w:rsidR="000A5533" w:rsidRPr="00ED6412">
        <w:fldChar w:fldCharType="begin"/>
      </w:r>
      <w:r w:rsidR="000201C4">
        <w:instrText xml:space="preserve"> ADDIN EN.CITE &lt;EndNote&gt;&lt;Cite&gt;&lt;Author&gt;Peng&lt;/Author&gt;&lt;Year&gt;2012&lt;/Year&gt;&lt;RecNum&gt;272&lt;/RecNum&gt;&lt;DisplayText&gt;[98]&lt;/DisplayText&gt;&lt;record&gt;&lt;rec-number&gt;272&lt;/rec-number&gt;&lt;foreign-keys&gt;&lt;key app="EN" db-id="wat2z5xv39zx9lefev2vrzeifd9dzfzsx50x" timestamp="0"&gt;272&lt;/key&gt;&lt;/foreign-keys&gt;&lt;ref-type name="Journal Article"&gt;17&lt;/ref-type&gt;&lt;contributors&gt;&lt;authors&gt;&lt;author&gt;Peng, Chunhua&lt;/author&gt;&lt;author&gt;Sun, Huijuan&lt;/author&gt;&lt;author&gt;Guo, Jianfeng&lt;/author&gt;&lt;author&gt;Liu, Gang&lt;/author&gt;&lt;/authors&gt;&lt;/contributors&gt;&lt;titles&gt;&lt;title&gt;Dynamic economic dispatch for wind-thermal power system using a novel bi-population chaotic differential evolution algorithm&lt;/title&gt;&lt;secondary-title&gt;International Journal of Electrical Power &amp;amp; Energy Systems&lt;/secondary-title&gt;&lt;/titles&gt;&lt;periodical&gt;&lt;full-title&gt;International Journal of Electrical Power &amp;amp; Energy Systems&lt;/full-title&gt;&lt;/periodical&gt;&lt;pages&gt;119-126&lt;/pages&gt;&lt;volume&gt;42&lt;/volume&gt;&lt;number&gt;1&lt;/number&gt;&lt;keywords&gt;&lt;keyword&gt;Wind power&lt;/keyword&gt;&lt;keyword&gt;Dynamic economic dispatch&lt;/keyword&gt;&lt;keyword&gt;Stochastic optimization&lt;/keyword&gt;&lt;keyword&gt;Differential evolution&lt;/keyword&gt;&lt;keyword&gt;Bi-population&lt;/keyword&gt;&lt;keyword&gt;Chaos&lt;/keyword&gt;&lt;/keywords&gt;&lt;dates&gt;&lt;year&gt;2012&lt;/year&gt;&lt;pub-dates&gt;&lt;date&gt;11//&lt;/date&gt;&lt;/pub-dates&gt;&lt;/dates&gt;&lt;isbn&gt;0142-0615&lt;/isbn&gt;&lt;urls&gt;&lt;related-urls&gt;&lt;url&gt;http://www.sciencedirect.com/science/article/pii/S0142061512000671&lt;/url&gt;&lt;/related-urls&gt;&lt;/urls&gt;&lt;electronic-resource-num&gt;http://dx.doi.org/10.1016/j.ijepes.2012.03.012&lt;/electronic-resource-num&gt;&lt;/record&gt;&lt;/Cite&gt;&lt;/EndNote&gt;</w:instrText>
      </w:r>
      <w:r w:rsidR="000A5533" w:rsidRPr="00ED6412">
        <w:fldChar w:fldCharType="separate"/>
      </w:r>
      <w:r w:rsidR="000201C4">
        <w:rPr>
          <w:noProof/>
        </w:rPr>
        <w:t>[</w:t>
      </w:r>
      <w:hyperlink w:anchor="_ENREF_98" w:tooltip="Peng, 2012 #272" w:history="1">
        <w:r w:rsidR="00213BF8">
          <w:rPr>
            <w:noProof/>
          </w:rPr>
          <w:t>98</w:t>
        </w:r>
      </w:hyperlink>
      <w:r w:rsidR="000201C4">
        <w:rPr>
          <w:noProof/>
        </w:rPr>
        <w:t>]</w:t>
      </w:r>
      <w:r w:rsidR="000A5533" w:rsidRPr="00ED6412">
        <w:fldChar w:fldCharType="end"/>
      </w:r>
      <w:r w:rsidR="00937CE3" w:rsidRPr="00ED6412">
        <w:t xml:space="preserve"> used the same model </w:t>
      </w:r>
      <w:r w:rsidR="00866A03" w:rsidRPr="00ED6412">
        <w:t>using a</w:t>
      </w:r>
      <w:r w:rsidR="00937CE3" w:rsidRPr="00ED6412">
        <w:t xml:space="preserve"> different optimisation algorithm.</w:t>
      </w:r>
      <w:r w:rsidR="004C46B3" w:rsidRPr="00ED6412">
        <w:t xml:space="preserve"> Th</w:t>
      </w:r>
      <w:r w:rsidR="00943D2E" w:rsidRPr="00ED6412">
        <w:t>ese</w:t>
      </w:r>
      <w:r w:rsidR="004C46B3" w:rsidRPr="00ED6412">
        <w:t xml:space="preserve"> research</w:t>
      </w:r>
      <w:r w:rsidR="00943D2E" w:rsidRPr="00ED6412">
        <w:t>es</w:t>
      </w:r>
      <w:r w:rsidR="004C46B3" w:rsidRPr="00ED6412">
        <w:t xml:space="preserve"> transform</w:t>
      </w:r>
      <w:r w:rsidR="00866A03" w:rsidRPr="00ED6412">
        <w:t>ed</w:t>
      </w:r>
      <w:r w:rsidR="004C46B3" w:rsidRPr="00ED6412">
        <w:t xml:space="preserve"> the wind power to a linear relationship with the wind speed. </w:t>
      </w:r>
    </w:p>
    <w:p w14:paraId="16F34A8C" w14:textId="79050747" w:rsidR="005C40EC" w:rsidRPr="00ED6412" w:rsidRDefault="00F15E0E" w:rsidP="004C46B3">
      <w:pPr>
        <w:pStyle w:val="ListParagraph"/>
        <w:numPr>
          <w:ilvl w:val="0"/>
          <w:numId w:val="24"/>
        </w:numPr>
        <w:spacing w:after="120" w:line="480" w:lineRule="auto"/>
        <w:ind w:left="714" w:hanging="357"/>
        <w:contextualSpacing w:val="0"/>
      </w:pPr>
      <w:r w:rsidRPr="00ED6412">
        <w:t xml:space="preserve">Cheung and Rios-Zalapa </w:t>
      </w:r>
      <w:r w:rsidR="000A5533" w:rsidRPr="00ED6412">
        <w:fldChar w:fldCharType="begin"/>
      </w:r>
      <w:r w:rsidR="000201C4">
        <w:instrText xml:space="preserve"> ADDIN EN.CITE &lt;EndNote&gt;&lt;Cite&gt;&lt;Author&gt;Cheung&lt;/Author&gt;&lt;Year&gt;2011&lt;/Year&gt;&lt;RecNum&gt;65&lt;/RecNum&gt;&lt;DisplayText&gt;[139]&lt;/DisplayText&gt;&lt;record&gt;&lt;rec-number&gt;65&lt;/rec-number&gt;&lt;foreign-keys&gt;&lt;key app="EN" db-id="wat2z5xv39zx9lefev2vrzeifd9dzfzsx50x" timestamp="0"&gt;65&lt;/key&gt;&lt;/foreign-keys&gt;&lt;ref-type name="Conference Proceedings"&gt;10&lt;/ref-type&gt;&lt;contributors&gt;&lt;authors&gt;&lt;author&gt;Cheung, Kwok W&lt;/author&gt;&lt;author&gt;Rios-Zalapa, Ricardo&lt;/author&gt;&lt;/authors&gt;&lt;/contributors&gt;&lt;titles&gt;&lt;title&gt;Smart dispatch for large grid operations with integrated renewable resources&lt;/title&gt;&lt;secondary-title&gt;Innovative Smart Grid Technologies (ISGT), IEEE PES&lt;/secondary-title&gt;&lt;/titles&gt;&lt;pages&gt;1-7&lt;/pages&gt;&lt;dates&gt;&lt;year&gt;2011&lt;/year&gt;&lt;/dates&gt;&lt;publisher&gt;IEEE&lt;/publisher&gt;&lt;isbn&gt;1612842186&lt;/isbn&gt;&lt;urls&gt;&lt;/urls&gt;&lt;/record&gt;&lt;/Cite&gt;&lt;/EndNote&gt;</w:instrText>
      </w:r>
      <w:r w:rsidR="000A5533" w:rsidRPr="00ED6412">
        <w:fldChar w:fldCharType="separate"/>
      </w:r>
      <w:r w:rsidR="000201C4">
        <w:rPr>
          <w:noProof/>
        </w:rPr>
        <w:t>[</w:t>
      </w:r>
      <w:hyperlink w:anchor="_ENREF_139" w:tooltip="Cheung, 2011 #65" w:history="1">
        <w:r w:rsidR="00213BF8">
          <w:rPr>
            <w:noProof/>
          </w:rPr>
          <w:t>139</w:t>
        </w:r>
      </w:hyperlink>
      <w:r w:rsidR="000201C4">
        <w:rPr>
          <w:noProof/>
        </w:rPr>
        <w:t>]</w:t>
      </w:r>
      <w:r w:rsidR="000A5533" w:rsidRPr="00ED6412">
        <w:fldChar w:fldCharType="end"/>
      </w:r>
      <w:r w:rsidRPr="00ED6412">
        <w:t xml:space="preserve"> </w:t>
      </w:r>
      <w:r w:rsidR="00E84B62" w:rsidRPr="00ED6412">
        <w:t>t</w:t>
      </w:r>
      <w:r w:rsidR="00B4167C" w:rsidRPr="00ED6412">
        <w:t>ook</w:t>
      </w:r>
      <w:r w:rsidR="00E84B62" w:rsidRPr="00ED6412">
        <w:t xml:space="preserve"> into account wind power as a random variable </w:t>
      </w:r>
      <w:r w:rsidR="00764B18" w:rsidRPr="00ED6412">
        <w:t>when taking into account</w:t>
      </w:r>
      <w:r w:rsidR="0032790C" w:rsidRPr="00ED6412">
        <w:t xml:space="preserve"> the confidence interval </w:t>
      </w:r>
      <w:r w:rsidR="00866A03" w:rsidRPr="00ED6412">
        <w:t>in</w:t>
      </w:r>
      <w:r w:rsidR="0032790C" w:rsidRPr="00ED6412">
        <w:t xml:space="preserve"> </w:t>
      </w:r>
      <w:r w:rsidR="00764B18" w:rsidRPr="00ED6412">
        <w:t xml:space="preserve">the </w:t>
      </w:r>
      <w:r w:rsidR="0032790C" w:rsidRPr="00ED6412">
        <w:t>demand.</w:t>
      </w:r>
      <w:r w:rsidRPr="00ED6412">
        <w:t xml:space="preserve"> </w:t>
      </w:r>
    </w:p>
    <w:p w14:paraId="7F147FC7" w14:textId="305FA8EA" w:rsidR="00A547D2" w:rsidRPr="00ED6412" w:rsidRDefault="00811BEB" w:rsidP="004C46B3">
      <w:pPr>
        <w:pStyle w:val="ListParagraph"/>
        <w:numPr>
          <w:ilvl w:val="0"/>
          <w:numId w:val="24"/>
        </w:numPr>
        <w:spacing w:after="120" w:line="480" w:lineRule="auto"/>
        <w:ind w:left="714" w:hanging="357"/>
        <w:contextualSpacing w:val="0"/>
      </w:pPr>
      <w:r w:rsidRPr="00ED6412">
        <w:lastRenderedPageBreak/>
        <w:t xml:space="preserve">Elshahed et al. </w:t>
      </w:r>
      <w:r w:rsidR="000A5533" w:rsidRPr="00ED6412">
        <w:fldChar w:fldCharType="begin"/>
      </w:r>
      <w:r w:rsidR="000201C4">
        <w:instrText xml:space="preserve"> ADDIN EN.CITE &lt;EndNote&gt;&lt;Cite&gt;&lt;Author&gt;Elshahed&lt;/Author&gt;&lt;Year&gt;2011&lt;/Year&gt;&lt;RecNum&gt;146&lt;/RecNum&gt;&lt;DisplayText&gt;[140]&lt;/DisplayText&gt;&lt;record&gt;&lt;rec-number&gt;146&lt;/rec-number&gt;&lt;foreign-keys&gt;&lt;key app="EN" db-id="wat2z5xv39zx9lefev2vrzeifd9dzfzsx50x" timestamp="0"&gt;146&lt;/key&gt;&lt;/foreign-keys&gt;&lt;ref-type name="Journal Article"&gt;17&lt;/ref-type&gt;&lt;contributors&gt;&lt;authors&gt;&lt;author&gt;Elshahed, M.&lt;/author&gt;&lt;author&gt;Elmarsfawy, M&lt;/author&gt;&lt;author&gt;Zeineldin, H&lt;/author&gt;&lt;/authors&gt;&lt;/contributors&gt;&lt;titles&gt;&lt;title&gt;Dynamic Economic Dispatch Constrained by Wind Power Weibull Distribution: A Here-and-Now Strategy&lt;/title&gt;&lt;secondary-title&gt;World Academy of Science, Engineering and Technology Journal&lt;/secondary-title&gt;&lt;/titles&gt;&lt;pages&gt;384-389&lt;/pages&gt;&lt;volume&gt;56&lt;/volume&gt;&lt;dates&gt;&lt;year&gt;2011&lt;/year&gt;&lt;/dates&gt;&lt;urls&gt;&lt;/urls&gt;&lt;/record&gt;&lt;/Cite&gt;&lt;/EndNote&gt;</w:instrText>
      </w:r>
      <w:r w:rsidR="000A5533" w:rsidRPr="00ED6412">
        <w:fldChar w:fldCharType="separate"/>
      </w:r>
      <w:r w:rsidR="000201C4">
        <w:rPr>
          <w:noProof/>
        </w:rPr>
        <w:t>[</w:t>
      </w:r>
      <w:hyperlink w:anchor="_ENREF_140" w:tooltip="Elshahed, 2011 #146" w:history="1">
        <w:r w:rsidR="00213BF8">
          <w:rPr>
            <w:noProof/>
          </w:rPr>
          <w:t>140</w:t>
        </w:r>
      </w:hyperlink>
      <w:r w:rsidR="000201C4">
        <w:rPr>
          <w:noProof/>
        </w:rPr>
        <w:t>]</w:t>
      </w:r>
      <w:r w:rsidR="000A5533" w:rsidRPr="00ED6412">
        <w:fldChar w:fldCharType="end"/>
      </w:r>
      <w:r w:rsidR="00173926" w:rsidRPr="00ED6412">
        <w:t xml:space="preserve"> </w:t>
      </w:r>
      <w:r w:rsidR="00E76D80" w:rsidRPr="00ED6412">
        <w:t xml:space="preserve">and </w:t>
      </w:r>
      <w:r w:rsidR="0000095F" w:rsidRPr="00ED6412">
        <w:rPr>
          <w:rFonts w:ascii="TimesNewRoman" w:eastAsiaTheme="minorEastAsia" w:hAnsi="TimesNewRoman" w:cs="TimesNewRoman"/>
        </w:rPr>
        <w:t xml:space="preserve">Alham et </w:t>
      </w:r>
      <w:r w:rsidR="00E76D80" w:rsidRPr="00ED6412">
        <w:rPr>
          <w:rFonts w:ascii="TimesNewRoman" w:eastAsiaTheme="minorEastAsia" w:hAnsi="TimesNewRoman" w:cs="TimesNewRoman"/>
        </w:rPr>
        <w:t xml:space="preserve">al. </w:t>
      </w:r>
      <w:r w:rsidR="00840981" w:rsidRPr="00ED6412">
        <w:rPr>
          <w:rFonts w:ascii="TimesNewRoman" w:eastAsiaTheme="minorEastAsia" w:hAnsi="TimesNewRoman" w:cs="TimesNewRoman"/>
        </w:rPr>
        <w:fldChar w:fldCharType="begin"/>
      </w:r>
      <w:r w:rsidR="000201C4">
        <w:rPr>
          <w:rFonts w:ascii="TimesNewRoman" w:eastAsiaTheme="minorEastAsia" w:hAnsi="TimesNewRoman" w:cs="TimesNewRoman"/>
        </w:rPr>
        <w:instrText xml:space="preserve"> ADDIN EN.CITE &lt;EndNote&gt;&lt;Cite&gt;&lt;Author&gt;Alham&lt;/Author&gt;&lt;Year&gt;2016&lt;/Year&gt;&lt;RecNum&gt;312&lt;/RecNum&gt;&lt;DisplayText&gt;[75]&lt;/DisplayText&gt;&lt;record&gt;&lt;rec-number&gt;312&lt;/rec-number&gt;&lt;foreign-keys&gt;&lt;key app="EN" db-id="wat2z5xv39zx9lefev2vrzeifd9dzfzsx50x" timestamp="0"&gt;312&lt;/key&gt;&lt;/foreign-keys&gt;&lt;ref-type name="Journal Article"&gt;17&lt;/ref-type&gt;&lt;contributors&gt;&lt;authors&gt;&lt;author&gt;Alham, M. H.&lt;/author&gt;&lt;author&gt;Elshahed, M.&lt;/author&gt;&lt;author&gt;Ibrahim, Doaa Khalil&lt;/author&gt;&lt;author&gt;Abo El Zahab, Essam El Din&lt;/author&gt;&lt;/authors&gt;&lt;/contributors&gt;&lt;titles&gt;&lt;title&gt;A dynamic economic emission dispatch considering wind power uncertainty incorporating energy storage system and demand side management&lt;/title&gt;&lt;secondary-title&gt;Renewable Energy&lt;/secondary-title&gt;&lt;/titles&gt;&lt;pages&gt;800-811&lt;/pages&gt;&lt;volume&gt;96, Part A&lt;/volume&gt;&lt;keywords&gt;&lt;keyword&gt;Energy storage&lt;/keyword&gt;&lt;keyword&gt;Demand side management&lt;/keyword&gt;&lt;keyword&gt;Dynamic economic emission dispatch&lt;/keyword&gt;&lt;keyword&gt;Wind energy&lt;/keyword&gt;&lt;/keywords&gt;&lt;dates&gt;&lt;year&gt;2016&lt;/year&gt;&lt;pub-dates&gt;&lt;date&gt;10//&lt;/date&gt;&lt;/pub-dates&gt;&lt;/dates&gt;&lt;isbn&gt;0960-1481&lt;/isbn&gt;&lt;urls&gt;&lt;related-urls&gt;&lt;url&gt;http://www.sciencedirect.com/science/article/pii/S0960148116304232&lt;/url&gt;&lt;/related-urls&gt;&lt;/urls&gt;&lt;electronic-resource-num&gt;http://dx.doi.org/10.1016/j.renene.2016.05.012&lt;/electronic-resource-num&gt;&lt;/record&gt;&lt;/Cite&gt;&lt;/EndNote&gt;</w:instrText>
      </w:r>
      <w:r w:rsidR="00840981" w:rsidRPr="00ED6412">
        <w:rPr>
          <w:rFonts w:ascii="TimesNewRoman" w:eastAsiaTheme="minorEastAsia" w:hAnsi="TimesNewRoman" w:cs="TimesNewRoman"/>
        </w:rPr>
        <w:fldChar w:fldCharType="separate"/>
      </w:r>
      <w:r w:rsidR="000201C4">
        <w:rPr>
          <w:rFonts w:ascii="TimesNewRoman" w:eastAsiaTheme="minorEastAsia" w:hAnsi="TimesNewRoman" w:cs="TimesNewRoman"/>
          <w:noProof/>
        </w:rPr>
        <w:t>[</w:t>
      </w:r>
      <w:hyperlink w:anchor="_ENREF_75" w:tooltip="Alham, 2016 #312" w:history="1">
        <w:r w:rsidR="00213BF8">
          <w:rPr>
            <w:rFonts w:ascii="TimesNewRoman" w:eastAsiaTheme="minorEastAsia" w:hAnsi="TimesNewRoman" w:cs="TimesNewRoman"/>
            <w:noProof/>
          </w:rPr>
          <w:t>75</w:t>
        </w:r>
      </w:hyperlink>
      <w:r w:rsidR="000201C4">
        <w:rPr>
          <w:rFonts w:ascii="TimesNewRoman" w:eastAsiaTheme="minorEastAsia" w:hAnsi="TimesNewRoman" w:cs="TimesNewRoman"/>
          <w:noProof/>
        </w:rPr>
        <w:t>]</w:t>
      </w:r>
      <w:r w:rsidR="00840981" w:rsidRPr="00ED6412">
        <w:rPr>
          <w:rFonts w:ascii="TimesNewRoman" w:eastAsiaTheme="minorEastAsia" w:hAnsi="TimesNewRoman" w:cs="TimesNewRoman"/>
        </w:rPr>
        <w:fldChar w:fldCharType="end"/>
      </w:r>
      <w:r w:rsidR="00E76D80" w:rsidRPr="00ED6412">
        <w:rPr>
          <w:rFonts w:ascii="TimesNewRoman" w:eastAsiaTheme="minorEastAsia" w:hAnsi="TimesNewRoman" w:cs="TimesNewRoman"/>
        </w:rPr>
        <w:t xml:space="preserve"> </w:t>
      </w:r>
      <w:r w:rsidR="00173926" w:rsidRPr="00ED6412">
        <w:t xml:space="preserve">modelled the wind power </w:t>
      </w:r>
      <w:r w:rsidR="00E76D80" w:rsidRPr="00ED6412">
        <w:t>uncertainty by</w:t>
      </w:r>
      <w:r w:rsidR="00173926" w:rsidRPr="00ED6412">
        <w:t xml:space="preserve"> </w:t>
      </w:r>
      <w:r w:rsidR="00866A03" w:rsidRPr="00ED6412">
        <w:t xml:space="preserve">employing </w:t>
      </w:r>
      <w:r w:rsidR="00764B18" w:rsidRPr="00ED6412">
        <w:t xml:space="preserve">the </w:t>
      </w:r>
      <w:r w:rsidR="00173926" w:rsidRPr="00ED6412">
        <w:rPr>
          <w:rFonts w:ascii="TimesNewRoman" w:eastAsiaTheme="minorEastAsia" w:hAnsi="TimesNewRoman" w:cs="TimesNewRoman"/>
        </w:rPr>
        <w:t xml:space="preserve">Weibull distribution and </w:t>
      </w:r>
      <w:r w:rsidR="00866A03" w:rsidRPr="00ED6412">
        <w:rPr>
          <w:rFonts w:ascii="TimesNewRoman" w:eastAsiaTheme="minorEastAsia" w:hAnsi="TimesNewRoman" w:cs="TimesNewRoman"/>
        </w:rPr>
        <w:t>taking into account</w:t>
      </w:r>
      <w:r w:rsidR="00173926" w:rsidRPr="00ED6412">
        <w:rPr>
          <w:rFonts w:ascii="TimesNewRoman" w:eastAsiaTheme="minorEastAsia" w:hAnsi="TimesNewRoman" w:cs="TimesNewRoman"/>
        </w:rPr>
        <w:t xml:space="preserve"> the tolerance of </w:t>
      </w:r>
      <w:r w:rsidR="00E76D80" w:rsidRPr="00ED6412">
        <w:rPr>
          <w:rFonts w:ascii="TimesNewRoman" w:eastAsiaTheme="minorEastAsia" w:hAnsi="TimesNewRoman" w:cs="TimesNewRoman"/>
        </w:rPr>
        <w:t>the</w:t>
      </w:r>
      <w:r w:rsidR="00173926" w:rsidRPr="00ED6412">
        <w:rPr>
          <w:rFonts w:ascii="TimesNewRoman" w:eastAsiaTheme="minorEastAsia" w:hAnsi="TimesNewRoman" w:cs="TimesNewRoman"/>
        </w:rPr>
        <w:t xml:space="preserve"> demand</w:t>
      </w:r>
      <w:r w:rsidR="00E76D80" w:rsidRPr="00ED6412">
        <w:rPr>
          <w:rFonts w:ascii="TimesNewRoman" w:eastAsiaTheme="minorEastAsia" w:hAnsi="TimesNewRoman" w:cs="TimesNewRoman"/>
        </w:rPr>
        <w:t xml:space="preserve"> that </w:t>
      </w:r>
      <w:r w:rsidR="00173926" w:rsidRPr="00ED6412">
        <w:rPr>
          <w:rFonts w:ascii="TimesNewRoman" w:eastAsiaTheme="minorEastAsia" w:hAnsi="TimesNewRoman" w:cs="TimesNewRoman"/>
        </w:rPr>
        <w:t>cannot be satisfied.</w:t>
      </w:r>
      <w:r w:rsidR="00775615" w:rsidRPr="00ED6412">
        <w:rPr>
          <w:rFonts w:ascii="TimesNewRoman" w:eastAsiaTheme="minorEastAsia" w:hAnsi="TimesNewRoman" w:cs="TimesNewRoman"/>
        </w:rPr>
        <w:t xml:space="preserve"> </w:t>
      </w:r>
    </w:p>
    <w:p w14:paraId="7BD6B5D6" w14:textId="396F82A0" w:rsidR="005C40EC" w:rsidRPr="00ED6412" w:rsidRDefault="00F15E0E" w:rsidP="005C40EC">
      <w:pPr>
        <w:pStyle w:val="ListParagraph"/>
        <w:numPr>
          <w:ilvl w:val="0"/>
          <w:numId w:val="24"/>
        </w:numPr>
        <w:spacing w:after="120" w:line="480" w:lineRule="auto"/>
        <w:contextualSpacing w:val="0"/>
      </w:pPr>
      <w:r w:rsidRPr="00ED6412">
        <w:t xml:space="preserve">Liu et al. </w:t>
      </w:r>
      <w:r w:rsidR="000A5533" w:rsidRPr="00ED6412">
        <w:fldChar w:fldCharType="begin"/>
      </w:r>
      <w:r w:rsidR="000201C4">
        <w:instrText xml:space="preserve"> ADDIN EN.CITE &lt;EndNote&gt;&lt;Cite&gt;&lt;Author&gt;Liu&lt;/Author&gt;&lt;Year&gt;2013&lt;/Year&gt;&lt;RecNum&gt;495&lt;/RecNum&gt;&lt;DisplayText&gt;[133]&lt;/DisplayText&gt;&lt;record&gt;&lt;rec-number&gt;495&lt;/rec-number&gt;&lt;foreign-keys&gt;&lt;key app="EN" db-id="wat2z5xv39zx9lefev2vrzeifd9dzfzsx50x" timestamp="0"&gt;495&lt;/key&gt;&lt;/foreign-keys&gt;&lt;ref-type name="Conference Proceedings"&gt;10&lt;/ref-type&gt;&lt;contributors&gt;&lt;authors&gt;&lt;author&gt;D. Liu&lt;/author&gt;&lt;author&gt;J. Guo&lt;/author&gt;&lt;author&gt;Y. Huang&lt;/author&gt;&lt;author&gt;W. Wang&lt;/author&gt;&lt;author&gt;P. Wang&lt;/author&gt;&lt;/authors&gt;&lt;/contributors&gt;&lt;titles&gt;&lt;title&gt;A dynamic economic dispatch method of wind integrated power system considering the total probability of wind power&lt;/title&gt;&lt;secondary-title&gt;2nd IET Renewable Power Generation Conference (RPG 2013)&lt;/secondary-title&gt;&lt;alt-title&gt;2nd IET Renewable Power Generation Conference (RPG 2013)&lt;/alt-title&gt;&lt;/titles&gt;&lt;pages&gt;1-4&lt;/pages&gt;&lt;keywords&gt;&lt;keyword&gt;genetic algorithms&lt;/keyword&gt;&lt;keyword&gt;load forecasting&lt;/keyword&gt;&lt;keyword&gt;power generation dispatch&lt;/keyword&gt;&lt;keyword&gt;power generation economics&lt;/keyword&gt;&lt;keyword&gt;probability&lt;/keyword&gt;&lt;keyword&gt;risk management&lt;/keyword&gt;&lt;keyword&gt;sequential estimation&lt;/keyword&gt;&lt;keyword&gt;wind power plants&lt;/keyword&gt;&lt;keyword&gt;GA&lt;/keyword&gt;&lt;keyword&gt;SOT&lt;/keyword&gt;&lt;keyword&gt;fuel cost&lt;/keyword&gt;&lt;keyword&gt;genetic algorithm&lt;/keyword&gt;&lt;keyword&gt;hybrid intelligent algorithm&lt;/keyword&gt;&lt;keyword&gt;operation risk constraints&lt;/keyword&gt;&lt;keyword&gt;parallel algorithm&lt;/keyword&gt;&lt;keyword&gt;sequence operation theory&lt;/keyword&gt;&lt;keyword&gt;stochastic dynamic economic dispatch&lt;/keyword&gt;&lt;keyword&gt;wind power integration&lt;/keyword&gt;&lt;keyword&gt;wind power probabilistic forecasting&lt;/keyword&gt;&lt;keyword&gt;dynamic economic dispatch&lt;/keyword&gt;&lt;keyword&gt;operation risk&lt;/keyword&gt;&lt;keyword&gt;probabilistic forecasting&lt;/keyword&gt;&lt;keyword&gt;sequence operation&lt;/keyword&gt;&lt;keyword&gt;wind power&lt;/keyword&gt;&lt;/keywords&gt;&lt;dates&gt;&lt;year&gt;2013&lt;/year&gt;&lt;pub-dates&gt;&lt;date&gt;9-11 Sept. 2013&lt;/date&gt;&lt;/pub-dates&gt;&lt;/dates&gt;&lt;urls&gt;&lt;/urls&gt;&lt;electronic-resource-num&gt;10.1049/cp.2013.1823&lt;/electronic-resource-num&gt;&lt;/record&gt;&lt;/Cite&gt;&lt;/EndNote&gt;</w:instrText>
      </w:r>
      <w:r w:rsidR="000A5533" w:rsidRPr="00ED6412">
        <w:fldChar w:fldCharType="separate"/>
      </w:r>
      <w:r w:rsidR="000201C4">
        <w:rPr>
          <w:noProof/>
        </w:rPr>
        <w:t>[</w:t>
      </w:r>
      <w:hyperlink w:anchor="_ENREF_133" w:tooltip="Liu, 2013 #495" w:history="1">
        <w:r w:rsidR="00213BF8">
          <w:rPr>
            <w:noProof/>
          </w:rPr>
          <w:t>133</w:t>
        </w:r>
      </w:hyperlink>
      <w:r w:rsidR="000201C4">
        <w:rPr>
          <w:noProof/>
        </w:rPr>
        <w:t>]</w:t>
      </w:r>
      <w:r w:rsidR="000A5533" w:rsidRPr="00ED6412">
        <w:fldChar w:fldCharType="end"/>
      </w:r>
      <w:r w:rsidRPr="00ED6412">
        <w:t xml:space="preserve"> </w:t>
      </w:r>
      <w:r w:rsidR="00B4167C" w:rsidRPr="00ED6412">
        <w:t>investigat</w:t>
      </w:r>
      <w:r w:rsidRPr="00ED6412">
        <w:t>ed a</w:t>
      </w:r>
      <w:r w:rsidR="00C06429" w:rsidRPr="00ED6412">
        <w:t xml:space="preserve"> general </w:t>
      </w:r>
      <w:r w:rsidRPr="00ED6412">
        <w:t>pdf</w:t>
      </w:r>
      <w:r w:rsidR="00C06429" w:rsidRPr="00ED6412">
        <w:t xml:space="preserve"> </w:t>
      </w:r>
      <w:r w:rsidR="00866A03" w:rsidRPr="00ED6412">
        <w:t>for</w:t>
      </w:r>
      <w:r w:rsidRPr="00ED6412">
        <w:t xml:space="preserve"> the wind power with a given probabilistic </w:t>
      </w:r>
      <w:r w:rsidR="00C06429" w:rsidRPr="00ED6412">
        <w:t xml:space="preserve">forecasting </w:t>
      </w:r>
      <w:r w:rsidRPr="00ED6412">
        <w:t>of the wind farm.</w:t>
      </w:r>
      <w:r w:rsidR="00B4167C" w:rsidRPr="00ED6412">
        <w:t xml:space="preserve"> </w:t>
      </w:r>
    </w:p>
    <w:p w14:paraId="7864D17A" w14:textId="1639FE86" w:rsidR="005C40EC" w:rsidRPr="00ED6412" w:rsidRDefault="00B4167C" w:rsidP="005C40EC">
      <w:pPr>
        <w:pStyle w:val="ListParagraph"/>
        <w:numPr>
          <w:ilvl w:val="0"/>
          <w:numId w:val="24"/>
        </w:numPr>
        <w:spacing w:after="120" w:line="480" w:lineRule="auto"/>
        <w:contextualSpacing w:val="0"/>
        <w:rPr>
          <w:rFonts w:ascii="TimesNewRoman" w:eastAsiaTheme="minorEastAsia" w:hAnsi="TimesNewRoman" w:cs="TimesNewRoman"/>
        </w:rPr>
      </w:pPr>
      <w:r w:rsidRPr="00ED6412">
        <w:t>Cheng and Zhang</w:t>
      </w:r>
      <w:r w:rsidR="00F15E0E" w:rsidRPr="00ED6412">
        <w:t xml:space="preserve"> </w:t>
      </w:r>
      <w:r w:rsidR="000A5533" w:rsidRPr="00ED6412">
        <w:fldChar w:fldCharType="begin"/>
      </w:r>
      <w:r w:rsidR="000201C4">
        <w:instrText xml:space="preserve"> ADDIN EN.CITE &lt;EndNote&gt;&lt;Cite&gt;&lt;Author&gt;Cheng&lt;/Author&gt;&lt;Year&gt;2014&lt;/Year&gt;&lt;RecNum&gt;273&lt;/RecNum&gt;&lt;DisplayText&gt;[134]&lt;/DisplayText&gt;&lt;record&gt;&lt;rec-number&gt;273&lt;/rec-number&gt;&lt;foreign-keys&gt;&lt;key app="EN" db-id="wat2z5xv39zx9lefev2vrzeifd9dzfzsx50x" timestamp="0"&gt;273&lt;/key&gt;&lt;/foreign-keys&gt;&lt;ref-type name="Journal Article"&gt;17&lt;/ref-type&gt;&lt;contributors&gt;&lt;authors&gt;&lt;author&gt;Cheng, Wushan&lt;/author&gt;&lt;author&gt;Zhang, Haifeng&lt;/author&gt;&lt;/authors&gt;&lt;/contributors&gt;&lt;titles&gt;&lt;title&gt;A Dynamic Economic Dispatch Model Incorporating Wind Power Based on Chance Constrained Programming&lt;/title&gt;&lt;secondary-title&gt;Energies&lt;/secondary-title&gt;&lt;/titles&gt;&lt;pages&gt;233-256&lt;/pages&gt;&lt;volume&gt;8&lt;/volume&gt;&lt;number&gt;1&lt;/number&gt;&lt;dates&gt;&lt;year&gt;2014&lt;/year&gt;&lt;/dates&gt;&lt;urls&gt;&lt;/urls&gt;&lt;/record&gt;&lt;/Cite&gt;&lt;/EndNote&gt;</w:instrText>
      </w:r>
      <w:r w:rsidR="000A5533" w:rsidRPr="00ED6412">
        <w:fldChar w:fldCharType="separate"/>
      </w:r>
      <w:r w:rsidR="000201C4">
        <w:rPr>
          <w:noProof/>
        </w:rPr>
        <w:t>[</w:t>
      </w:r>
      <w:hyperlink w:anchor="_ENREF_134" w:tooltip="Cheng, 2014 #273" w:history="1">
        <w:r w:rsidR="00213BF8">
          <w:rPr>
            <w:noProof/>
          </w:rPr>
          <w:t>134</w:t>
        </w:r>
      </w:hyperlink>
      <w:r w:rsidR="000201C4">
        <w:rPr>
          <w:noProof/>
        </w:rPr>
        <w:t>]</w:t>
      </w:r>
      <w:r w:rsidR="000A5533" w:rsidRPr="00ED6412">
        <w:fldChar w:fldCharType="end"/>
      </w:r>
      <w:r w:rsidRPr="00ED6412">
        <w:t xml:space="preserve"> developed a c</w:t>
      </w:r>
      <w:r w:rsidRPr="00ED6412">
        <w:rPr>
          <w:rFonts w:ascii="TimesNewRoman" w:eastAsiaTheme="minorEastAsia" w:hAnsi="TimesNewRoman" w:cs="TimesNewRoman"/>
        </w:rPr>
        <w:t xml:space="preserve">hance constraint of the wind power, which </w:t>
      </w:r>
      <w:r w:rsidR="00324FBD" w:rsidRPr="00ED6412">
        <w:rPr>
          <w:rFonts w:ascii="TimesNewRoman" w:eastAsiaTheme="minorEastAsia" w:hAnsi="TimesNewRoman" w:cs="TimesNewRoman"/>
        </w:rPr>
        <w:t>set</w:t>
      </w:r>
      <w:r w:rsidR="00764B18" w:rsidRPr="00ED6412">
        <w:rPr>
          <w:rFonts w:ascii="TimesNewRoman" w:eastAsiaTheme="minorEastAsia" w:hAnsi="TimesNewRoman" w:cs="TimesNewRoman"/>
        </w:rPr>
        <w:t>s</w:t>
      </w:r>
      <w:r w:rsidR="00324FBD" w:rsidRPr="00ED6412">
        <w:rPr>
          <w:rFonts w:ascii="TimesNewRoman" w:eastAsiaTheme="minorEastAsia" w:hAnsi="TimesNewRoman" w:cs="TimesNewRoman"/>
        </w:rPr>
        <w:t xml:space="preserve"> an upper bound for the wind power generation and the probability where this upper bound can be realized is no less than a given confidence level. Moreover, they applied the </w:t>
      </w:r>
      <w:r w:rsidR="00764B18" w:rsidRPr="00ED6412">
        <w:rPr>
          <w:rFonts w:ascii="TimesNewRoman" w:eastAsiaTheme="minorEastAsia" w:hAnsi="TimesNewRoman" w:cs="TimesNewRoman"/>
        </w:rPr>
        <w:t>b</w:t>
      </w:r>
      <w:r w:rsidR="00324FBD" w:rsidRPr="00ED6412">
        <w:rPr>
          <w:rFonts w:ascii="TimesNewRoman" w:eastAsiaTheme="minorEastAsia" w:hAnsi="TimesNewRoman" w:cs="TimesNewRoman"/>
        </w:rPr>
        <w:t>eta distribution to model the wind power pdf.</w:t>
      </w:r>
      <w:r w:rsidR="00324FBD" w:rsidRPr="00ED6412">
        <w:t xml:space="preserve"> </w:t>
      </w:r>
    </w:p>
    <w:p w14:paraId="0825D960" w14:textId="42566AAC" w:rsidR="00040D14" w:rsidRPr="00ED6412" w:rsidRDefault="00040D14" w:rsidP="00040D14">
      <w:pPr>
        <w:pStyle w:val="ListParagraph"/>
        <w:numPr>
          <w:ilvl w:val="0"/>
          <w:numId w:val="24"/>
        </w:numPr>
        <w:spacing w:after="120" w:line="480" w:lineRule="auto"/>
        <w:contextualSpacing w:val="0"/>
        <w:rPr>
          <w:rFonts w:ascii="TimesNewRoman" w:eastAsiaTheme="minorEastAsia" w:hAnsi="TimesNewRoman" w:cs="TimesNewRoman"/>
        </w:rPr>
      </w:pPr>
      <w:r w:rsidRPr="00ED6412">
        <w:t xml:space="preserve">Jin et al. </w:t>
      </w:r>
      <w:r w:rsidRPr="00ED6412">
        <w:fldChar w:fldCharType="begin"/>
      </w:r>
      <w:r w:rsidR="000201C4">
        <w:instrText xml:space="preserve"> ADDIN EN.CITE &lt;EndNote&gt;&lt;Cite&gt;&lt;Author&gt;Jin&lt;/Author&gt;&lt;Year&gt;2014&lt;/Year&gt;&lt;RecNum&gt;270&lt;/RecNum&gt;&lt;DisplayText&gt;[41]&lt;/DisplayText&gt;&lt;record&gt;&lt;rec-number&gt;270&lt;/rec-number&gt;&lt;foreign-keys&gt;&lt;key app="EN" db-id="wat2z5xv39zx9lefev2vrzeifd9dzfzsx50x" timestamp="0"&gt;270&lt;/key&gt;&lt;/foreign-keys&gt;&lt;ref-type name="Journal Article"&gt;17&lt;/ref-type&gt;&lt;contributors&gt;&lt;authors&gt;&lt;author&gt;Jin, Jingliang&lt;/author&gt;&lt;author&gt;Zhou, Dequn&lt;/author&gt;&lt;author&gt;Zhou, Peng&lt;/author&gt;&lt;author&gt;Miao, Zhuang&lt;/author&gt;&lt;/authors&gt;&lt;/contributors&gt;&lt;titles&gt;&lt;title&gt;Environmental/economic power dispatch with wind power&lt;/title&gt;&lt;secondary-title&gt;Renewable Energy&lt;/secondary-title&gt;&lt;/titles&gt;&lt;pages&gt;234-242&lt;/pages&gt;&lt;volume&gt;71&lt;/volume&gt;&lt;keywords&gt;&lt;keyword&gt;EED&lt;/keyword&gt;&lt;keyword&gt;WECS&lt;/keyword&gt;&lt;keyword&gt;Penalty cost&lt;/keyword&gt;&lt;keyword&gt;Reserve cost&lt;/keyword&gt;&lt;keyword&gt;Penalty emissions&lt;/keyword&gt;&lt;keyword&gt;Reserve emissions&lt;/keyword&gt;&lt;/keywords&gt;&lt;dates&gt;&lt;year&gt;2014&lt;/year&gt;&lt;pub-dates&gt;&lt;date&gt;11//&lt;/date&gt;&lt;/pub-dates&gt;&lt;/dates&gt;&lt;isbn&gt;0960-1481&lt;/isbn&gt;&lt;urls&gt;&lt;related-urls&gt;&lt;url&gt;http://www.sciencedirect.com/science/article/pii/S0960148114003061&lt;/url&gt;&lt;/related-urls&gt;&lt;/urls&gt;&lt;electronic-resource-num&gt;http://dx.doi.org/10.1016/j.renene.2014.05.045&lt;/electronic-resource-num&gt;&lt;/record&gt;&lt;/Cite&gt;&lt;/EndNote&gt;</w:instrText>
      </w:r>
      <w:r w:rsidRPr="00ED6412">
        <w:fldChar w:fldCharType="separate"/>
      </w:r>
      <w:r w:rsidR="000201C4">
        <w:rPr>
          <w:noProof/>
        </w:rPr>
        <w:t>[</w:t>
      </w:r>
      <w:hyperlink w:anchor="_ENREF_41" w:tooltip="Jin, 2014 #270" w:history="1">
        <w:r w:rsidR="00213BF8">
          <w:rPr>
            <w:noProof/>
          </w:rPr>
          <w:t>41</w:t>
        </w:r>
      </w:hyperlink>
      <w:r w:rsidR="000201C4">
        <w:rPr>
          <w:noProof/>
        </w:rPr>
        <w:t>]</w:t>
      </w:r>
      <w:r w:rsidRPr="00ED6412">
        <w:fldChar w:fldCharType="end"/>
      </w:r>
      <w:r w:rsidRPr="00ED6412">
        <w:t xml:space="preserve"> modelled the wind power output </w:t>
      </w:r>
      <w:r w:rsidR="00866A03" w:rsidRPr="00ED6412">
        <w:t>using</w:t>
      </w:r>
      <w:r w:rsidRPr="00ED6412">
        <w:t xml:space="preserve"> the Weibull-Gamma distribution.</w:t>
      </w:r>
    </w:p>
    <w:p w14:paraId="54EC1D6B" w14:textId="7F2841F8" w:rsidR="00324FBD" w:rsidRPr="00ED6412" w:rsidRDefault="00324FBD" w:rsidP="00324FBD">
      <w:pPr>
        <w:pStyle w:val="ListParagraph"/>
        <w:numPr>
          <w:ilvl w:val="0"/>
          <w:numId w:val="24"/>
        </w:numPr>
        <w:spacing w:after="120" w:line="480" w:lineRule="auto"/>
        <w:contextualSpacing w:val="0"/>
        <w:rPr>
          <w:rFonts w:ascii="TimesNewRoman" w:eastAsiaTheme="minorEastAsia" w:hAnsi="TimesNewRoman" w:cs="TimesNewRoman"/>
        </w:rPr>
      </w:pPr>
      <w:r w:rsidRPr="00ED6412">
        <w:t>Ran</w:t>
      </w:r>
      <w:r w:rsidRPr="00ED6412">
        <w:rPr>
          <w:rFonts w:eastAsiaTheme="minorEastAsia"/>
        </w:rPr>
        <w:t xml:space="preserve"> et al. </w:t>
      </w:r>
      <w:r w:rsidR="000A5533" w:rsidRPr="00ED6412">
        <w:rPr>
          <w:rFonts w:eastAsiaTheme="minorEastAsia"/>
        </w:rPr>
        <w:fldChar w:fldCharType="begin"/>
      </w:r>
      <w:r w:rsidR="000201C4">
        <w:rPr>
          <w:rFonts w:eastAsiaTheme="minorEastAsia"/>
        </w:rPr>
        <w:instrText xml:space="preserve"> ADDIN EN.CITE &lt;EndNote&gt;&lt;Cite&gt;&lt;Author&gt;Ran&lt;/Author&gt;&lt;Year&gt;2015&lt;/Year&gt;&lt;RecNum&gt;496&lt;/RecNum&gt;&lt;DisplayText&gt;[135]&lt;/DisplayText&gt;&lt;record&gt;&lt;rec-number&gt;496&lt;/rec-number&gt;&lt;foreign-keys&gt;&lt;key app="EN" db-id="wat2z5xv39zx9lefev2vrzeifd9dzfzsx50x" timestamp="0"&gt;496&lt;/key&gt;&lt;/foreign-keys&gt;&lt;ref-type name="Journal Article"&gt;17&lt;/ref-type&gt;&lt;contributors&gt;&lt;authors&gt;&lt;author&gt;Ran, Xiaohong&lt;/author&gt;&lt;author&gt;Miao, Shihong&lt;/author&gt;&lt;author&gt;Jiang, Zhen&lt;/author&gt;&lt;author&gt;Xu, Hao&lt;/author&gt;&lt;/authors&gt;&lt;/contributors&gt;&lt;titles&gt;&lt;title&gt;A framework for uncertainty quantification and economic dispatch model with wind–solar energy&lt;/title&gt;&lt;secondary-title&gt;International Journal of Electrical Power &amp;amp; Energy Systems&lt;/secondary-title&gt;&lt;/titles&gt;&lt;periodical&gt;&lt;full-title&gt;International Journal of Electrical Power &amp;amp; Energy Systems&lt;/full-title&gt;&lt;/periodical&gt;&lt;pages&gt;23-33&lt;/pages&gt;&lt;volume&gt;73&lt;/volume&gt;&lt;keywords&gt;&lt;keyword&gt;Combined heat and power (CHP)&lt;/keyword&gt;&lt;keyword&gt;Load loss&lt;/keyword&gt;&lt;keyword&gt;-&lt;/keyword&gt;&lt;keyword&gt;Unit commitment&lt;/keyword&gt;&lt;keyword&gt;Spinning reserve&lt;/keyword&gt;&lt;keyword&gt;Economic dispatch&lt;/keyword&gt;&lt;/keywords&gt;&lt;dates&gt;&lt;year&gt;2015&lt;/year&gt;&lt;pub-dates&gt;&lt;date&gt;2015/12/01/&lt;/date&gt;&lt;/pub-dates&gt;&lt;/dates&gt;&lt;isbn&gt;0142-0615&lt;/isbn&gt;&lt;urls&gt;&lt;related-urls&gt;&lt;url&gt;http://www.sciencedirect.com/science/article/pii/S0142061515001581&lt;/url&gt;&lt;/related-urls&gt;&lt;/urls&gt;&lt;electronic-resource-num&gt;https://doi.org/10.1016/j.ijepes.2015.03.023&lt;/electronic-resource-num&gt;&lt;/record&gt;&lt;/Cite&gt;&lt;/EndNote&gt;</w:instrText>
      </w:r>
      <w:r w:rsidR="000A5533" w:rsidRPr="00ED6412">
        <w:rPr>
          <w:rFonts w:eastAsiaTheme="minorEastAsia"/>
        </w:rPr>
        <w:fldChar w:fldCharType="separate"/>
      </w:r>
      <w:r w:rsidR="000201C4">
        <w:rPr>
          <w:rFonts w:eastAsiaTheme="minorEastAsia"/>
          <w:noProof/>
        </w:rPr>
        <w:t>[</w:t>
      </w:r>
      <w:hyperlink w:anchor="_ENREF_135" w:tooltip="Ran, 2015 #496" w:history="1">
        <w:r w:rsidR="00213BF8">
          <w:rPr>
            <w:rFonts w:eastAsiaTheme="minorEastAsia"/>
            <w:noProof/>
          </w:rPr>
          <w:t>135</w:t>
        </w:r>
      </w:hyperlink>
      <w:r w:rsidR="000201C4">
        <w:rPr>
          <w:rFonts w:eastAsiaTheme="minorEastAsia"/>
          <w:noProof/>
        </w:rPr>
        <w:t>]</w:t>
      </w:r>
      <w:r w:rsidR="000A5533" w:rsidRPr="00ED6412">
        <w:rPr>
          <w:rFonts w:eastAsiaTheme="minorEastAsia"/>
        </w:rPr>
        <w:fldChar w:fldCharType="end"/>
      </w:r>
      <w:r w:rsidRPr="00ED6412">
        <w:rPr>
          <w:rFonts w:eastAsiaTheme="minorEastAsia"/>
        </w:rPr>
        <w:t xml:space="preserve"> applied </w:t>
      </w:r>
      <w:r w:rsidR="00764B18" w:rsidRPr="00ED6412">
        <w:rPr>
          <w:rFonts w:eastAsiaTheme="minorEastAsia"/>
        </w:rPr>
        <w:t xml:space="preserve">the </w:t>
      </w:r>
      <w:r w:rsidRPr="00ED6412">
        <w:rPr>
          <w:rFonts w:ascii="TimesNewRoman" w:eastAsiaTheme="minorEastAsia" w:hAnsi="TimesNewRoman" w:cs="TimesNewRoman"/>
        </w:rPr>
        <w:t xml:space="preserve">Gaussian distribution to the wind and solar power </w:t>
      </w:r>
      <w:r w:rsidR="005043F4" w:rsidRPr="00ED6412">
        <w:rPr>
          <w:rFonts w:ascii="TimesNewRoman" w:eastAsiaTheme="minorEastAsia" w:hAnsi="TimesNewRoman" w:cs="TimesNewRoman"/>
        </w:rPr>
        <w:t>probabilistic model.</w:t>
      </w:r>
      <w:r w:rsidR="00B36457" w:rsidRPr="00ED6412">
        <w:t xml:space="preserve"> </w:t>
      </w:r>
    </w:p>
    <w:p w14:paraId="397DC4DC" w14:textId="5A6A9FFC" w:rsidR="004C46B3" w:rsidRPr="00ED6412" w:rsidRDefault="004C46B3" w:rsidP="004C46B3">
      <w:pPr>
        <w:pStyle w:val="ListParagraph"/>
        <w:numPr>
          <w:ilvl w:val="0"/>
          <w:numId w:val="24"/>
        </w:numPr>
        <w:spacing w:after="120" w:line="480" w:lineRule="auto"/>
        <w:contextualSpacing w:val="0"/>
        <w:rPr>
          <w:rFonts w:ascii="TimesNewRoman" w:eastAsiaTheme="minorEastAsia" w:hAnsi="TimesNewRoman" w:cs="TimesNewRoman"/>
        </w:rPr>
      </w:pPr>
      <w:r w:rsidRPr="00ED6412">
        <w:t xml:space="preserve">Roy et al. </w:t>
      </w:r>
      <w:r w:rsidRPr="00ED6412">
        <w:fldChar w:fldCharType="begin"/>
      </w:r>
      <w:r w:rsidR="000201C4">
        <w:instrText xml:space="preserve"> ADDIN EN.CITE &lt;EndNote&gt;&lt;Cite&gt;&lt;Author&gt;Roy&lt;/Author&gt;&lt;Year&gt;2015&lt;/Year&gt;&lt;RecNum&gt;320&lt;/RecNum&gt;&lt;DisplayText&gt;[136]&lt;/DisplayText&gt;&lt;record&gt;&lt;rec-number&gt;320&lt;/rec-number&gt;&lt;foreign-keys&gt;&lt;key app="EN" db-id="wat2z5xv39zx9lefev2vrzeifd9dzfzsx50x" timestamp="0"&gt;320&lt;/key&gt;&lt;/foreign-keys&gt;&lt;ref-type name="Journal Article"&gt;17&lt;/ref-type&gt;&lt;contributors&gt;&lt;authors&gt;&lt;author&gt;Roy, Provas Kumar&lt;/author&gt;&lt;author&gt;Hazra, Sunanda&lt;/author&gt;&lt;/authors&gt;&lt;/contributors&gt;&lt;titles&gt;&lt;title&gt;Economic emission dispatch for wind–fossil</w:instrText>
      </w:r>
      <w:r w:rsidR="000201C4">
        <w:rPr>
          <w:rFonts w:ascii="Cambria Math" w:hAnsi="Cambria Math" w:cs="Cambria Math"/>
        </w:rPr>
        <w:instrText>‐</w:instrText>
      </w:r>
      <w:r w:rsidR="000201C4">
        <w:instrText>fuel</w:instrText>
      </w:r>
      <w:r w:rsidR="000201C4">
        <w:rPr>
          <w:rFonts w:ascii="Cambria Math" w:hAnsi="Cambria Math" w:cs="Cambria Math"/>
        </w:rPr>
        <w:instrText>‐</w:instrText>
      </w:r>
      <w:r w:rsidR="000201C4">
        <w:instrText>based power system using chemical reaction optimisation&lt;/title&gt;&lt;secondary-title&gt;International Transactions on Electrical Energy Systems&lt;/secondary-title&gt;&lt;/titles&gt;&lt;pages&gt;3248-3274&lt;/pages&gt;&lt;volume&gt;25&lt;/volume&gt;&lt;number&gt;12&lt;/number&gt;&lt;dates&gt;&lt;year&gt;2015&lt;/year&gt;&lt;/dates&gt;&lt;isbn&gt;2050-7038&lt;/isbn&gt;&lt;urls&gt;&lt;/urls&gt;&lt;/record&gt;&lt;/Cite&gt;&lt;/EndNote&gt;</w:instrText>
      </w:r>
      <w:r w:rsidRPr="00ED6412">
        <w:fldChar w:fldCharType="separate"/>
      </w:r>
      <w:r w:rsidR="000201C4">
        <w:rPr>
          <w:noProof/>
        </w:rPr>
        <w:t>[</w:t>
      </w:r>
      <w:hyperlink w:anchor="_ENREF_136" w:tooltip="Roy, 2015 #320" w:history="1">
        <w:r w:rsidR="00213BF8">
          <w:rPr>
            <w:noProof/>
          </w:rPr>
          <w:t>136</w:t>
        </w:r>
      </w:hyperlink>
      <w:r w:rsidR="000201C4">
        <w:rPr>
          <w:noProof/>
        </w:rPr>
        <w:t>]</w:t>
      </w:r>
      <w:r w:rsidRPr="00ED6412">
        <w:fldChar w:fldCharType="end"/>
      </w:r>
      <w:r w:rsidRPr="00ED6412">
        <w:t xml:space="preserve"> used the Weibull distribution with a cubic relationship between</w:t>
      </w:r>
      <w:r w:rsidR="00764B18" w:rsidRPr="00ED6412">
        <w:t xml:space="preserve"> the</w:t>
      </w:r>
      <w:r w:rsidRPr="00ED6412">
        <w:t xml:space="preserve"> wind speed and wind power. This relationship has a smoother wind power output but is more complex in the wind power transform.</w:t>
      </w:r>
    </w:p>
    <w:p w14:paraId="023676AA" w14:textId="6854F678" w:rsidR="00840981" w:rsidRPr="00ED6412" w:rsidRDefault="00CB6B45" w:rsidP="00840981">
      <w:pPr>
        <w:pStyle w:val="ListParagraph"/>
        <w:numPr>
          <w:ilvl w:val="0"/>
          <w:numId w:val="24"/>
        </w:numPr>
        <w:spacing w:after="120" w:line="480" w:lineRule="auto"/>
        <w:contextualSpacing w:val="0"/>
      </w:pPr>
      <w:r w:rsidRPr="00ED6412">
        <w:t xml:space="preserve">Geetha et al. </w:t>
      </w:r>
      <w:r w:rsidR="000A5533" w:rsidRPr="00ED6412">
        <w:fldChar w:fldCharType="begin"/>
      </w:r>
      <w:r w:rsidR="000201C4">
        <w:instrText xml:space="preserve"> ADDIN EN.CITE &lt;EndNote&gt;&lt;Cite&gt;&lt;Author&gt;Geetha&lt;/Author&gt;&lt;Year&gt;2015&lt;/Year&gt;&lt;RecNum&gt;246&lt;/RecNum&gt;&lt;DisplayText&gt;[78]&lt;/DisplayText&gt;&lt;record&gt;&lt;rec-number&gt;246&lt;/rec-number&gt;&lt;foreign-keys&gt;&lt;key app="EN" db-id="wat2z5xv39zx9lefev2vrzeifd9dzfzsx50x" timestamp="0"&gt;246&lt;/key&gt;&lt;/foreign-keys&gt;&lt;ref-type name="Journal Article"&gt;17&lt;/ref-type&gt;&lt;contributors&gt;&lt;authors&gt;&lt;author&gt;Geetha, K.&lt;/author&gt;&lt;author&gt;Sharmila Deve, V.&lt;/author&gt;&lt;author&gt;Keerthivasan, K.&lt;/author&gt;&lt;/authors&gt;&lt;/contributors&gt;&lt;titles&gt;&lt;title&gt;Design of economic dispatch model for Gencos with thermal and wind powered generators&lt;/title&gt;&lt;secondary-title&gt;International Journal of Electrical Power &amp;amp; Energy Systems&lt;/secondary-title&gt;&lt;/titles&gt;&lt;periodical&gt;&lt;full-title&gt;International Journal of Electrical Power &amp;amp; Energy Systems&lt;/full-title&gt;&lt;/periodical&gt;&lt;pages&gt;222-232&lt;/pages&gt;&lt;volume&gt;68&lt;/volume&gt;&lt;number&gt;0&lt;/number&gt;&lt;keywords&gt;&lt;keyword&gt;Dynamic Feed in Tariff&lt;/keyword&gt;&lt;keyword&gt;Wind velocity&lt;/keyword&gt;&lt;keyword&gt;Power demand&lt;/keyword&gt;&lt;keyword&gt;Fuzzy logic&lt;/keyword&gt;&lt;keyword&gt;Economic dispatch&lt;/keyword&gt;&lt;keyword&gt;Genetic Algorithm&lt;/keyword&gt;&lt;/keywords&gt;&lt;dates&gt;&lt;year&gt;2015&lt;/year&gt;&lt;pub-dates&gt;&lt;date&gt;6//&lt;/date&gt;&lt;/pub-dates&gt;&lt;/dates&gt;&lt;isbn&gt;0142-0615&lt;/isbn&gt;&lt;urls&gt;&lt;related-urls&gt;&lt;url&gt;http://www.sciencedirect.com/science/article/pii/S0142061514007960&lt;/url&gt;&lt;/related-urls&gt;&lt;/urls&gt;&lt;electronic-resource-num&gt;http://dx.doi.org/10.1016/j.ijepes.2014.12.069&lt;/electronic-resource-num&gt;&lt;/record&gt;&lt;/Cite&gt;&lt;/EndNote&gt;</w:instrText>
      </w:r>
      <w:r w:rsidR="000A5533" w:rsidRPr="00ED6412">
        <w:fldChar w:fldCharType="separate"/>
      </w:r>
      <w:r w:rsidR="000201C4">
        <w:rPr>
          <w:noProof/>
        </w:rPr>
        <w:t>[</w:t>
      </w:r>
      <w:hyperlink w:anchor="_ENREF_78" w:tooltip="Geetha, 2015 #246" w:history="1">
        <w:r w:rsidR="00213BF8">
          <w:rPr>
            <w:noProof/>
          </w:rPr>
          <w:t>78</w:t>
        </w:r>
      </w:hyperlink>
      <w:r w:rsidR="000201C4">
        <w:rPr>
          <w:noProof/>
        </w:rPr>
        <w:t>]</w:t>
      </w:r>
      <w:r w:rsidR="000A5533" w:rsidRPr="00ED6412">
        <w:fldChar w:fldCharType="end"/>
      </w:r>
      <w:r w:rsidRPr="00ED6412">
        <w:t xml:space="preserve"> designed a fuzzy logic model for the cost of wind power in </w:t>
      </w:r>
      <w:r w:rsidR="00C671B7" w:rsidRPr="00ED6412">
        <w:t xml:space="preserve">the </w:t>
      </w:r>
      <w:r w:rsidRPr="00ED6412">
        <w:t xml:space="preserve">ED model, </w:t>
      </w:r>
      <w:r w:rsidR="00C671B7" w:rsidRPr="00ED6412">
        <w:t>and this is based on the Mamdani</w:t>
      </w:r>
      <w:r w:rsidRPr="00ED6412">
        <w:t xml:space="preserve"> method</w:t>
      </w:r>
      <w:r w:rsidR="00C671B7" w:rsidRPr="00ED6412">
        <w:t xml:space="preserve"> </w:t>
      </w:r>
      <w:r w:rsidR="00E54DE3" w:rsidRPr="00ED6412">
        <w:fldChar w:fldCharType="begin"/>
      </w:r>
      <w:r w:rsidR="000201C4">
        <w:instrText xml:space="preserve"> ADDIN EN.CITE &lt;EndNote&gt;&lt;Cite&gt;&lt;Author&gt;Mamdani&lt;/Author&gt;&lt;Year&gt;1975&lt;/Year&gt;&lt;RecNum&gt;531&lt;/RecNum&gt;&lt;DisplayText&gt;[141]&lt;/DisplayText&gt;&lt;record&gt;&lt;rec-number&gt;531&lt;/rec-number&gt;&lt;foreign-keys&gt;&lt;key app="EN" db-id="wat2z5xv39zx9lefev2vrzeifd9dzfzsx50x" timestamp="0"&gt;531&lt;/key&gt;&lt;/foreign-keys&gt;&lt;ref-type name="Journal Article"&gt;17&lt;/ref-type&gt;&lt;contributors&gt;&lt;authors&gt;&lt;author&gt;Mamdani, E. H.&lt;/author&gt;&lt;author&gt;Assilian, S.&lt;/author&gt;&lt;/authors&gt;&lt;/contributors&gt;&lt;titles&gt;&lt;title&gt;An experiment in linguistic synthesis with a fuzzy logic controller&lt;/title&gt;&lt;secondary-title&gt;International Journal of Man-Machine Studies&lt;/secondary-title&gt;&lt;/titles&gt;&lt;pages&gt;1-13&lt;/pages&gt;&lt;volume&gt;7&lt;/volume&gt;&lt;number&gt;1&lt;/number&gt;&lt;dates&gt;&lt;year&gt;1975&lt;/year&gt;&lt;pub-dates&gt;&lt;date&gt;1975/01/01/&lt;/date&gt;&lt;/pub-dates&gt;&lt;/dates&gt;&lt;isbn&gt;0020-7373&lt;/isbn&gt;&lt;urls&gt;&lt;related-urls&gt;&lt;url&gt;http://www.sciencedirect.com/science/article/pii/S0020737375800022&lt;/url&gt;&lt;/related-urls&gt;&lt;/urls&gt;&lt;electronic-resource-num&gt;https://doi.org/10.1016/S0020-7373(75)80002-2&lt;/electronic-resource-num&gt;&lt;/record&gt;&lt;/Cite&gt;&lt;/EndNote&gt;</w:instrText>
      </w:r>
      <w:r w:rsidR="00E54DE3" w:rsidRPr="00ED6412">
        <w:fldChar w:fldCharType="separate"/>
      </w:r>
      <w:r w:rsidR="000201C4">
        <w:rPr>
          <w:noProof/>
        </w:rPr>
        <w:t>[</w:t>
      </w:r>
      <w:hyperlink w:anchor="_ENREF_141" w:tooltip="Mamdani, 1975 #531" w:history="1">
        <w:r w:rsidR="00213BF8">
          <w:rPr>
            <w:noProof/>
          </w:rPr>
          <w:t>141</w:t>
        </w:r>
      </w:hyperlink>
      <w:r w:rsidR="000201C4">
        <w:rPr>
          <w:noProof/>
        </w:rPr>
        <w:t>]</w:t>
      </w:r>
      <w:r w:rsidR="00E54DE3" w:rsidRPr="00ED6412">
        <w:fldChar w:fldCharType="end"/>
      </w:r>
      <w:r w:rsidR="00866A03" w:rsidRPr="00ED6412">
        <w:t>. I</w:t>
      </w:r>
      <w:r w:rsidRPr="00ED6412">
        <w:t xml:space="preserve">f </w:t>
      </w:r>
      <w:r w:rsidR="00C671B7" w:rsidRPr="00ED6412">
        <w:t xml:space="preserve">the </w:t>
      </w:r>
      <w:r w:rsidRPr="00ED6412">
        <w:t xml:space="preserve">demand is low, the wind cost coefficient is low; if </w:t>
      </w:r>
      <w:r w:rsidR="00C671B7" w:rsidRPr="00ED6412">
        <w:t xml:space="preserve">the </w:t>
      </w:r>
      <w:r w:rsidRPr="00ED6412">
        <w:t xml:space="preserve">demand is medium and </w:t>
      </w:r>
      <w:r w:rsidR="00C671B7" w:rsidRPr="00ED6412">
        <w:t xml:space="preserve">the </w:t>
      </w:r>
      <w:r w:rsidRPr="00ED6412">
        <w:t xml:space="preserve">wind velocity is high, the wind cost coefficient is low; if </w:t>
      </w:r>
      <w:r w:rsidR="00C671B7" w:rsidRPr="00ED6412">
        <w:t xml:space="preserve">the </w:t>
      </w:r>
      <w:r w:rsidRPr="00ED6412">
        <w:t xml:space="preserve">wind </w:t>
      </w:r>
      <w:r w:rsidRPr="00ED6412">
        <w:lastRenderedPageBreak/>
        <w:t xml:space="preserve">velocity is low but </w:t>
      </w:r>
      <w:r w:rsidR="00C671B7" w:rsidRPr="00ED6412">
        <w:t xml:space="preserve">the </w:t>
      </w:r>
      <w:r w:rsidRPr="00ED6412">
        <w:t xml:space="preserve">demand is high, the wind cost coefficient is high. In addition, the wind power cost </w:t>
      </w:r>
      <w:r w:rsidR="00C671B7" w:rsidRPr="00ED6412">
        <w:t>varies</w:t>
      </w:r>
      <w:r w:rsidRPr="00ED6412">
        <w:t xml:space="preserve"> linear</w:t>
      </w:r>
      <w:r w:rsidR="00C671B7" w:rsidRPr="00ED6412">
        <w:t>ly</w:t>
      </w:r>
      <w:r w:rsidRPr="00ED6412">
        <w:t xml:space="preserve"> </w:t>
      </w:r>
      <w:r w:rsidR="00C671B7" w:rsidRPr="00ED6412">
        <w:t>with</w:t>
      </w:r>
      <w:r w:rsidRPr="00ED6412">
        <w:t xml:space="preserve"> the cost coefficient.</w:t>
      </w:r>
    </w:p>
    <w:p w14:paraId="1942DDA7" w14:textId="77777777" w:rsidR="00437E4F" w:rsidRPr="00ED6412" w:rsidRDefault="00883603" w:rsidP="00215CFD">
      <w:r w:rsidRPr="00ED6412">
        <w:t xml:space="preserve">It can be </w:t>
      </w:r>
      <w:r w:rsidR="00AC328D" w:rsidRPr="00ED6412">
        <w:t>found</w:t>
      </w:r>
      <w:r w:rsidRPr="00ED6412">
        <w:t xml:space="preserve"> from the</w:t>
      </w:r>
      <w:r w:rsidR="00AC328D" w:rsidRPr="00ED6412">
        <w:t>se</w:t>
      </w:r>
      <w:r w:rsidRPr="00ED6412">
        <w:t xml:space="preserve"> </w:t>
      </w:r>
      <w:r w:rsidR="00981EAC" w:rsidRPr="00ED6412">
        <w:t>investigation</w:t>
      </w:r>
      <w:r w:rsidRPr="00ED6412">
        <w:t xml:space="preserve">s that the wind power uncertainty model is a good </w:t>
      </w:r>
      <w:r w:rsidR="00E80EDF" w:rsidRPr="00ED6412">
        <w:t xml:space="preserve">probability distribution </w:t>
      </w:r>
      <w:r w:rsidRPr="00ED6412">
        <w:t xml:space="preserve">of the stochastic nature of the wind speed and wind power and there are many suitable models </w:t>
      </w:r>
      <w:r w:rsidR="00AC328D" w:rsidRPr="00ED6412">
        <w:t xml:space="preserve">that </w:t>
      </w:r>
      <w:r w:rsidRPr="00ED6412">
        <w:t xml:space="preserve">can </w:t>
      </w:r>
      <w:r w:rsidR="00C41402" w:rsidRPr="00ED6412">
        <w:t>describe</w:t>
      </w:r>
      <w:r w:rsidRPr="00ED6412">
        <w:t xml:space="preserve"> an acceptable estimation of the wind speed data. </w:t>
      </w:r>
    </w:p>
    <w:p w14:paraId="5C41CBDF" w14:textId="41254C11" w:rsidR="00736C9F" w:rsidRPr="00ED6412" w:rsidRDefault="001452E5" w:rsidP="00215CFD">
      <w:r w:rsidRPr="00ED6412">
        <w:t xml:space="preserve">Although there are many different models </w:t>
      </w:r>
      <w:r w:rsidR="00AC328D" w:rsidRPr="00ED6412">
        <w:t xml:space="preserve">that are </w:t>
      </w:r>
      <w:r w:rsidR="00453BE9" w:rsidRPr="00ED6412">
        <w:t xml:space="preserve">suitable </w:t>
      </w:r>
      <w:r w:rsidRPr="00ED6412">
        <w:t xml:space="preserve">for the uncertainty </w:t>
      </w:r>
      <w:r w:rsidR="00AC328D" w:rsidRPr="00ED6412">
        <w:t>in</w:t>
      </w:r>
      <w:r w:rsidRPr="00ED6412">
        <w:t xml:space="preserve"> the wind power</w:t>
      </w:r>
      <w:r w:rsidR="00215CFD" w:rsidRPr="00ED6412">
        <w:t xml:space="preserve"> in the ED model</w:t>
      </w:r>
      <w:r w:rsidRPr="00ED6412">
        <w:t xml:space="preserve">, </w:t>
      </w:r>
      <w:r w:rsidR="00AC328D" w:rsidRPr="00ED6412">
        <w:t xml:space="preserve">the </w:t>
      </w:r>
      <w:r w:rsidR="00A8658C" w:rsidRPr="00ED6412">
        <w:t>two</w:t>
      </w:r>
      <w:r w:rsidR="00204E0B" w:rsidRPr="00ED6412">
        <w:t>-</w:t>
      </w:r>
      <w:r w:rsidR="00A8658C" w:rsidRPr="00ED6412">
        <w:t xml:space="preserve">parameter </w:t>
      </w:r>
      <w:r w:rsidR="00215CFD" w:rsidRPr="00ED6412">
        <w:t>Weibull distribution</w:t>
      </w:r>
      <w:r w:rsidR="00736C9F" w:rsidRPr="00ED6412">
        <w:t xml:space="preserve">, which </w:t>
      </w:r>
      <w:r w:rsidR="000611C5" w:rsidRPr="00ED6412">
        <w:t xml:space="preserve">takes into account the shape and scale parameters, </w:t>
      </w:r>
      <w:r w:rsidR="00215CFD" w:rsidRPr="00ED6412">
        <w:t xml:space="preserve">is still one of the </w:t>
      </w:r>
      <w:r w:rsidR="00A8658C" w:rsidRPr="00ED6412">
        <w:t>most widely used</w:t>
      </w:r>
      <w:r w:rsidR="00215CFD" w:rsidRPr="00ED6412">
        <w:t xml:space="preserve"> and </w:t>
      </w:r>
      <w:r w:rsidR="00A8658C" w:rsidRPr="00ED6412">
        <w:t>highly appropriate</w:t>
      </w:r>
      <w:r w:rsidR="00215CFD" w:rsidRPr="00ED6412">
        <w:t xml:space="preserve"> probability distribution function for the analysis of wind speed </w:t>
      </w:r>
      <w:r w:rsidR="00541F12" w:rsidRPr="00ED6412">
        <w:t xml:space="preserve">data </w:t>
      </w:r>
      <w:r w:rsidR="00215CFD" w:rsidRPr="00ED6412">
        <w:t xml:space="preserve">and wind power </w:t>
      </w:r>
      <w:r w:rsidR="008371B2" w:rsidRPr="00ED6412">
        <w:fldChar w:fldCharType="begin">
          <w:fldData xml:space="preserve">PEVuZE5vdGU+PENpdGU+PEF1dGhvcj5DaGF1aGFuPC9BdXRob3I+PFllYXI+MjAxNDwvWWVhcj48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</w:fldData>
        </w:fldChar>
      </w:r>
      <w:r w:rsidR="000201C4">
        <w:instrText xml:space="preserve"> ADDIN EN.CITE </w:instrText>
      </w:r>
      <w:r w:rsidR="000201C4">
        <w:fldChar w:fldCharType="begin">
          <w:fldData xml:space="preserve">PEVuZE5vdGU+PENpdGU+PEF1dGhvcj5DaGF1aGFuPC9BdXRob3I+PFllYXI+MjAxNDwvWWVhcj48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</w:fldData>
        </w:fldChar>
      </w:r>
      <w:r w:rsidR="000201C4">
        <w:instrText xml:space="preserve"> ADDIN EN.CITE.DATA </w:instrText>
      </w:r>
      <w:r w:rsidR="000201C4">
        <w:fldChar w:fldCharType="end"/>
      </w:r>
      <w:r w:rsidR="008371B2" w:rsidRPr="00ED6412">
        <w:fldChar w:fldCharType="separate"/>
      </w:r>
      <w:r w:rsidR="000201C4">
        <w:rPr>
          <w:noProof/>
        </w:rPr>
        <w:t>[</w:t>
      </w:r>
      <w:hyperlink w:anchor="_ENREF_142" w:tooltip="Chauhan, 2014 #506" w:history="1">
        <w:r w:rsidR="00213BF8">
          <w:rPr>
            <w:noProof/>
          </w:rPr>
          <w:t>142-146</w:t>
        </w:r>
      </w:hyperlink>
      <w:r w:rsidR="000201C4">
        <w:rPr>
          <w:noProof/>
        </w:rPr>
        <w:t>]</w:t>
      </w:r>
      <w:r w:rsidR="008371B2" w:rsidRPr="00ED6412">
        <w:fldChar w:fldCharType="end"/>
      </w:r>
      <w:r w:rsidR="00215CFD" w:rsidRPr="00ED6412">
        <w:t xml:space="preserve">. </w:t>
      </w:r>
      <w:r w:rsidR="00B255EE" w:rsidRPr="00ED6412">
        <w:t>The probability distribution function of the wind speed is expressed as follo</w:t>
      </w:r>
      <w:r w:rsidR="00B9425E" w:rsidRPr="00ED6412">
        <w:t>ws</w:t>
      </w:r>
      <w:r w:rsidR="00333F5B" w:rsidRPr="00ED6412">
        <w:t xml:space="preserve"> </w:t>
      </w:r>
      <w:r w:rsidR="007A63F0" w:rsidRPr="00ED6412">
        <w:fldChar w:fldCharType="begin">
          <w:fldData xml:space="preserve">PEVuZE5vdGU+PENpdGU+PEF1dGhvcj5DYXJyaWxsbzwvQXV0aG9yPjxZZWFyPjIwMTQ8L1llYXI+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</w:fldData>
        </w:fldChar>
      </w:r>
      <w:r w:rsidR="000201C4">
        <w:instrText xml:space="preserve"> ADDIN EN.CITE </w:instrText>
      </w:r>
      <w:r w:rsidR="000201C4">
        <w:fldChar w:fldCharType="begin">
          <w:fldData xml:space="preserve">PEVuZE5vdGU+PENpdGU+PEF1dGhvcj5DYXJyaWxsbzwvQXV0aG9yPjxZZWFyPjIwMTQ8L1llYXI+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</w:fldData>
        </w:fldChar>
      </w:r>
      <w:r w:rsidR="000201C4">
        <w:instrText xml:space="preserve"> ADDIN EN.CITE.DATA </w:instrText>
      </w:r>
      <w:r w:rsidR="000201C4">
        <w:fldChar w:fldCharType="end"/>
      </w:r>
      <w:r w:rsidR="007A63F0" w:rsidRPr="00ED6412">
        <w:fldChar w:fldCharType="separate"/>
      </w:r>
      <w:r w:rsidR="000201C4">
        <w:rPr>
          <w:noProof/>
        </w:rPr>
        <w:t>[</w:t>
      </w:r>
      <w:hyperlink w:anchor="_ENREF_46" w:tooltip="Hetzer, 2008 #256" w:history="1">
        <w:r w:rsidR="00213BF8">
          <w:rPr>
            <w:noProof/>
          </w:rPr>
          <w:t>46</w:t>
        </w:r>
      </w:hyperlink>
      <w:r w:rsidR="000201C4">
        <w:rPr>
          <w:noProof/>
        </w:rPr>
        <w:t xml:space="preserve">, </w:t>
      </w:r>
      <w:hyperlink w:anchor="_ENREF_147" w:tooltip="Carrillo, 2014 #550" w:history="1">
        <w:r w:rsidR="00213BF8">
          <w:rPr>
            <w:noProof/>
          </w:rPr>
          <w:t>147</w:t>
        </w:r>
      </w:hyperlink>
      <w:r w:rsidR="000201C4">
        <w:rPr>
          <w:noProof/>
        </w:rPr>
        <w:t>]</w:t>
      </w:r>
      <w:r w:rsidR="007A63F0" w:rsidRPr="00ED6412">
        <w:fldChar w:fldCharType="end"/>
      </w:r>
      <w:r w:rsidR="00B255EE" w:rsidRPr="00ED641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54"/>
        <w:gridCol w:w="676"/>
      </w:tblGrid>
      <w:tr w:rsidR="00A53152" w:rsidRPr="00ED6412" w14:paraId="74C32720" w14:textId="77777777" w:rsidTr="00333F5B">
        <w:trPr>
          <w:trHeight w:val="676"/>
        </w:trPr>
        <w:tc>
          <w:tcPr>
            <w:tcW w:w="7254" w:type="dxa"/>
            <w:vAlign w:val="center"/>
          </w:tcPr>
          <w:p w14:paraId="6E2FE43A" w14:textId="539DD1BC" w:rsidR="00B255EE" w:rsidRPr="00ED6412" w:rsidRDefault="008568D1" w:rsidP="00B255EE">
            <w:pPr>
              <w:spacing w:before="240"/>
              <w:jc w:val="center"/>
            </w:pPr>
            <m:oMathPara>
              <m:oMath>
                <m:sSub>
                  <m:sSubPr>
                    <m:ctrlPr>
                      <w:rPr>
                        <w:rFonts w:ascii="Cambria Math" w:hAnsi="Cambria Math"/>
                      </w:rPr>
                    </m:ctrlPr>
                  </m:sSubPr>
                  <m:e>
                    <m:r>
                      <w:rPr>
                        <w:rFonts w:ascii="Cambria Math" w:hAnsi="Cambria Math"/>
                      </w:rPr>
                      <m:t>f</m:t>
                    </m:r>
                  </m:e>
                  <m:sub>
                    <m:r>
                      <w:rPr>
                        <w:rFonts w:ascii="Cambria Math" w:hAnsi="Cambria Math"/>
                      </w:rPr>
                      <m:t>v</m:t>
                    </m:r>
                  </m:sub>
                </m:sSub>
                <m:d>
                  <m:dPr>
                    <m:ctrlPr>
                      <w:rPr>
                        <w:rFonts w:ascii="Cambria Math" w:hAnsi="Cambria Math"/>
                      </w:rPr>
                    </m:ctrlPr>
                  </m:dPr>
                  <m:e>
                    <m:r>
                      <w:rPr>
                        <w:rFonts w:ascii="Cambria Math" w:hAnsi="Cambria Math"/>
                      </w:rPr>
                      <m:t>v</m:t>
                    </m:r>
                  </m:e>
                </m:d>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k</m:t>
                        </m:r>
                      </m:num>
                      <m:den>
                        <m:r>
                          <w:rPr>
                            <w:rFonts w:ascii="Cambria Math" w:hAnsi="Cambria Math"/>
                          </w:rPr>
                          <m:t>c</m:t>
                        </m:r>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c</m:t>
                            </m:r>
                          </m:den>
                        </m:f>
                      </m:e>
                    </m:d>
                  </m:e>
                  <m:sup>
                    <m:r>
                      <w:rPr>
                        <w:rFonts w:ascii="Cambria Math" w:hAnsi="Cambria Math"/>
                      </w:rPr>
                      <m:t>k-1</m:t>
                    </m:r>
                  </m:sup>
                </m:sSup>
                <m:r>
                  <w:rPr>
                    <w:rFonts w:ascii="Cambria Math" w:eastAsia="SimSun" w:hAnsi="Cambria Math"/>
                  </w:rPr>
                  <m:t>exp</m:t>
                </m:r>
                <m:d>
                  <m:dPr>
                    <m:ctrlPr>
                      <w:rPr>
                        <w:rFonts w:ascii="Cambria Math" w:eastAsia="SimSun" w:hAnsi="Cambria Math"/>
                        <w:i/>
                      </w:rPr>
                    </m:ctrlPr>
                  </m:dPr>
                  <m:e>
                    <m:r>
                      <w:rPr>
                        <w:rFonts w:ascii="Cambria Math" w:eastAsia="SimSun" w:hAnsi="Cambria Math"/>
                      </w:rPr>
                      <m:t>-</m:t>
                    </m:r>
                    <m:sSup>
                      <m:sSupPr>
                        <m:ctrlPr>
                          <w:rPr>
                            <w:rFonts w:ascii="Cambria Math" w:eastAsia="SimSun" w:hAnsi="Cambria Math"/>
                            <w:i/>
                          </w:rPr>
                        </m:ctrlPr>
                      </m:sSupPr>
                      <m:e>
                        <m:d>
                          <m:dPr>
                            <m:ctrlPr>
                              <w:rPr>
                                <w:rFonts w:ascii="Cambria Math" w:eastAsia="SimSun" w:hAnsi="Cambria Math"/>
                                <w:i/>
                              </w:rPr>
                            </m:ctrlPr>
                          </m:dPr>
                          <m:e>
                            <m:f>
                              <m:fPr>
                                <m:ctrlPr>
                                  <w:rPr>
                                    <w:rFonts w:ascii="Cambria Math" w:eastAsia="SimSun" w:hAnsi="Cambria Math"/>
                                    <w:i/>
                                  </w:rPr>
                                </m:ctrlPr>
                              </m:fPr>
                              <m:num>
                                <m:r>
                                  <w:rPr>
                                    <w:rFonts w:ascii="Cambria Math" w:eastAsia="SimSun" w:hAnsi="Cambria Math"/>
                                  </w:rPr>
                                  <m:t>v</m:t>
                                </m:r>
                              </m:num>
                              <m:den>
                                <m:r>
                                  <w:rPr>
                                    <w:rFonts w:ascii="Cambria Math" w:eastAsia="SimSun" w:hAnsi="Cambria Math"/>
                                  </w:rPr>
                                  <m:t>c</m:t>
                                </m:r>
                              </m:den>
                            </m:f>
                          </m:e>
                        </m:d>
                      </m:e>
                      <m:sup>
                        <m:r>
                          <w:rPr>
                            <w:rFonts w:ascii="Cambria Math" w:eastAsia="SimSun" w:hAnsi="Cambria Math"/>
                          </w:rPr>
                          <m:t>k</m:t>
                        </m:r>
                      </m:sup>
                    </m:sSup>
                  </m:e>
                </m:d>
              </m:oMath>
            </m:oMathPara>
          </w:p>
        </w:tc>
        <w:tc>
          <w:tcPr>
            <w:tcW w:w="676" w:type="dxa"/>
            <w:vAlign w:val="center"/>
          </w:tcPr>
          <w:p w14:paraId="22949DFA" w14:textId="0BB78EDD" w:rsidR="00B255EE" w:rsidRPr="00ED6412" w:rsidRDefault="00B255EE" w:rsidP="007A63F0">
            <w:pPr>
              <w:jc w:val="center"/>
              <w:rPr>
                <w:noProof/>
              </w:rPr>
            </w:pPr>
            <w:r w:rsidRPr="00ED6412">
              <w:rPr>
                <w:noProof/>
              </w:rPr>
              <w:t>(</w:t>
            </w:r>
            <w:r w:rsidRPr="00ED6412">
              <w:rPr>
                <w:noProof/>
              </w:rPr>
              <w:fldChar w:fldCharType="begin"/>
            </w:r>
            <w:r w:rsidRPr="00ED6412">
              <w:rPr>
                <w:noProof/>
              </w:rPr>
              <w:instrText xml:space="preserve"> STYLEREF 1 \s </w:instrText>
            </w:r>
            <w:r w:rsidRPr="00ED6412">
              <w:rPr>
                <w:noProof/>
              </w:rPr>
              <w:fldChar w:fldCharType="separate"/>
            </w:r>
            <w:r w:rsidR="00C05E44">
              <w:rPr>
                <w:noProof/>
              </w:rPr>
              <w:t>2</w:t>
            </w:r>
            <w:r w:rsidRPr="00ED6412">
              <w:rPr>
                <w:noProof/>
              </w:rPr>
              <w:fldChar w:fldCharType="end"/>
            </w:r>
            <w:r w:rsidRPr="00ED6412">
              <w:rPr>
                <w:noProof/>
              </w:rPr>
              <w:t>.</w:t>
            </w:r>
            <w:r w:rsidRPr="00ED6412">
              <w:rPr>
                <w:noProof/>
              </w:rPr>
              <w:fldChar w:fldCharType="begin"/>
            </w:r>
            <w:r w:rsidRPr="00ED6412">
              <w:rPr>
                <w:noProof/>
              </w:rPr>
              <w:instrText xml:space="preserve"> SEQ Equation \* ARABIC \s 1 </w:instrText>
            </w:r>
            <w:r w:rsidRPr="00ED6412">
              <w:rPr>
                <w:noProof/>
              </w:rPr>
              <w:fldChar w:fldCharType="separate"/>
            </w:r>
            <w:r w:rsidR="00C05E44">
              <w:rPr>
                <w:noProof/>
              </w:rPr>
              <w:t>3</w:t>
            </w:r>
            <w:r w:rsidRPr="00ED6412">
              <w:rPr>
                <w:noProof/>
              </w:rPr>
              <w:fldChar w:fldCharType="end"/>
            </w:r>
            <w:r w:rsidRPr="00ED6412">
              <w:rPr>
                <w:noProof/>
              </w:rPr>
              <w:t>)</w:t>
            </w:r>
          </w:p>
        </w:tc>
      </w:tr>
    </w:tbl>
    <w:p w14:paraId="2677B62D" w14:textId="08D76535" w:rsidR="00B255EE" w:rsidRPr="000201C4" w:rsidRDefault="00333F5B" w:rsidP="00215CFD">
      <w:pPr>
        <w:rPr>
          <w:color w:val="FF0000"/>
        </w:rPr>
      </w:pPr>
      <w:r w:rsidRPr="00ED6412">
        <w:t xml:space="preserve">where </w:t>
      </w:r>
      <w:r w:rsidRPr="00ED6412">
        <w:rPr>
          <w:i/>
        </w:rPr>
        <w:t>v</w:t>
      </w:r>
      <w:r w:rsidRPr="00ED6412">
        <w:t xml:space="preserve"> is the random variable of wind speed, </w:t>
      </w:r>
      <w:r w:rsidRPr="00ED6412">
        <w:rPr>
          <w:i/>
        </w:rPr>
        <w:t>k</w:t>
      </w:r>
      <w:r w:rsidRPr="00ED6412">
        <w:t xml:space="preserve"> is the dimensionless shape factor of </w:t>
      </w:r>
      <w:r w:rsidR="00B9425E" w:rsidRPr="00ED6412">
        <w:t xml:space="preserve">the </w:t>
      </w:r>
      <w:r w:rsidRPr="00ED6412">
        <w:t>Weibull distribution and</w:t>
      </w:r>
      <w:r w:rsidRPr="00ED6412">
        <w:rPr>
          <w:i/>
        </w:rPr>
        <w:t xml:space="preserve"> c</w:t>
      </w:r>
      <w:r w:rsidRPr="00ED6412">
        <w:t xml:space="preserve"> is the scale factor with the unit m/s.</w:t>
      </w:r>
      <w:r w:rsidR="000201C4">
        <w:t xml:space="preserve"> </w:t>
      </w:r>
      <w:r w:rsidR="000201C4" w:rsidRPr="000201C4">
        <w:rPr>
          <w:color w:val="FF0000"/>
        </w:rPr>
        <w:fldChar w:fldCharType="begin"/>
      </w:r>
      <w:r w:rsidR="000201C4" w:rsidRPr="000201C4">
        <w:rPr>
          <w:color w:val="FF0000"/>
        </w:rPr>
        <w:instrText xml:space="preserve"> REF _Ref521507778 \h </w:instrText>
      </w:r>
      <w:r w:rsidR="000201C4" w:rsidRPr="000201C4">
        <w:rPr>
          <w:color w:val="FF0000"/>
        </w:rPr>
      </w:r>
      <w:r w:rsidR="000201C4" w:rsidRPr="000201C4">
        <w:rPr>
          <w:color w:val="FF0000"/>
        </w:rPr>
        <w:fldChar w:fldCharType="separate"/>
      </w:r>
      <w:r w:rsidR="000201C4" w:rsidRPr="000201C4">
        <w:rPr>
          <w:color w:val="FF0000"/>
        </w:rPr>
        <w:t xml:space="preserve">Figure </w:t>
      </w:r>
      <w:r w:rsidR="000201C4" w:rsidRPr="000201C4">
        <w:rPr>
          <w:noProof/>
          <w:color w:val="FF0000"/>
        </w:rPr>
        <w:t>2</w:t>
      </w:r>
      <w:r w:rsidR="000201C4" w:rsidRPr="000201C4">
        <w:rPr>
          <w:color w:val="FF0000"/>
        </w:rPr>
        <w:t>.</w:t>
      </w:r>
      <w:r w:rsidR="000201C4" w:rsidRPr="000201C4">
        <w:rPr>
          <w:noProof/>
          <w:color w:val="FF0000"/>
        </w:rPr>
        <w:t>2</w:t>
      </w:r>
      <w:r w:rsidR="000201C4" w:rsidRPr="000201C4">
        <w:rPr>
          <w:color w:val="FF0000"/>
        </w:rPr>
        <w:fldChar w:fldCharType="end"/>
      </w:r>
      <w:r w:rsidR="000201C4" w:rsidRPr="000201C4">
        <w:rPr>
          <w:color w:val="FF0000"/>
        </w:rPr>
        <w:t xml:space="preserve"> shows the Weibull distribution</w:t>
      </w:r>
      <w:r w:rsidR="000201C4">
        <w:rPr>
          <w:color w:val="FF0000"/>
        </w:rPr>
        <w:t xml:space="preserve"> with varying </w:t>
      </w:r>
      <w:r w:rsidR="000201C4" w:rsidRPr="000201C4">
        <w:rPr>
          <w:i/>
          <w:color w:val="FF0000"/>
        </w:rPr>
        <w:t>k</w:t>
      </w:r>
      <w:r w:rsidR="00A22284">
        <w:rPr>
          <w:i/>
          <w:color w:val="FF0000"/>
        </w:rPr>
        <w:t xml:space="preserve"> </w:t>
      </w:r>
      <w:r w:rsidR="00A22284">
        <w:rPr>
          <w:color w:val="FF0000"/>
        </w:rPr>
        <w:fldChar w:fldCharType="begin"/>
      </w:r>
      <w:r w:rsidR="00A22284">
        <w:rPr>
          <w:color w:val="FF0000"/>
        </w:rPr>
        <w:instrText xml:space="preserve"> ADDIN EN.CITE &lt;EndNote&gt;&lt;Cite ExcludeYear="1"&gt;&lt;Author&gt;Homerenergy&lt;/Author&gt;&lt;RecNum&gt;568&lt;/RecNum&gt;&lt;DisplayText&gt;[148]&lt;/DisplayText&gt;&lt;record&gt;&lt;rec-number&gt;568&lt;/rec-number&gt;&lt;foreign-keys&gt;&lt;key app="EN" db-id="wat2z5xv39zx9lefev2vrzeifd9dzfzsx50x" timestamp="1533740656"&gt;568&lt;/key&gt;&lt;/foreign-keys&gt;&lt;ref-type name="Web Page"&gt;12&lt;/ref-type&gt;&lt;contributors&gt;&lt;authors&gt;&lt;author&gt;Homerenergy&lt;/author&gt;&lt;/authors&gt;&lt;/contributors&gt;&lt;titles&gt;&lt;title&gt;Weibull Distribution&lt;/title&gt;&lt;/titles&gt;&lt;dates&gt;&lt;/dates&gt;&lt;urls&gt;&lt;related-urls&gt;&lt;url&gt;https://www.homerenergy.com/products/pro/docs/3.11/weibull_distribution.html&lt;/url&gt;&lt;/related-urls&gt;&lt;/urls&gt;&lt;custom1&gt;2018&lt;/custom1&gt;&lt;custom2&gt;8 Aug&lt;/custom2&gt;&lt;/record&gt;&lt;/Cite&gt;&lt;/EndNote&gt;</w:instrText>
      </w:r>
      <w:r w:rsidR="00A22284">
        <w:rPr>
          <w:color w:val="FF0000"/>
        </w:rPr>
        <w:fldChar w:fldCharType="separate"/>
      </w:r>
      <w:r w:rsidR="00A22284">
        <w:rPr>
          <w:noProof/>
          <w:color w:val="FF0000"/>
        </w:rPr>
        <w:t>[</w:t>
      </w:r>
      <w:hyperlink w:anchor="_ENREF_148" w:tooltip="Homerenergy,  #568" w:history="1">
        <w:r w:rsidR="00213BF8">
          <w:rPr>
            <w:noProof/>
            <w:color w:val="FF0000"/>
          </w:rPr>
          <w:t>148</w:t>
        </w:r>
      </w:hyperlink>
      <w:r w:rsidR="00A22284">
        <w:rPr>
          <w:noProof/>
          <w:color w:val="FF0000"/>
        </w:rPr>
        <w:t>]</w:t>
      </w:r>
      <w:r w:rsidR="00A22284">
        <w:rPr>
          <w:color w:val="FF0000"/>
        </w:rPr>
        <w:fldChar w:fldCharType="end"/>
      </w:r>
      <w:r w:rsidR="00A22284" w:rsidRPr="00230BAB">
        <w:rPr>
          <w:color w:val="FF0000"/>
        </w:rPr>
        <w:t>.</w:t>
      </w:r>
    </w:p>
    <w:p w14:paraId="73BD8C3C" w14:textId="77777777" w:rsidR="0021303F" w:rsidRDefault="00230BAB" w:rsidP="0021303F">
      <w:pPr>
        <w:keepNext/>
        <w:jc w:val="center"/>
      </w:pPr>
      <w:r w:rsidRPr="00230BAB">
        <w:rPr>
          <w:noProof/>
          <w:lang w:eastAsia="en-GB"/>
        </w:rPr>
        <w:lastRenderedPageBreak/>
        <w:drawing>
          <wp:inline distT="0" distB="0" distL="0" distR="0" wp14:anchorId="6D104502" wp14:editId="0BA12A31">
            <wp:extent cx="4782263" cy="306893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01181" cy="3081073"/>
                    </a:xfrm>
                    <a:prstGeom prst="rect">
                      <a:avLst/>
                    </a:prstGeom>
                  </pic:spPr>
                </pic:pic>
              </a:graphicData>
            </a:graphic>
          </wp:inline>
        </w:drawing>
      </w:r>
    </w:p>
    <w:p w14:paraId="391F9015" w14:textId="71BA2B9E" w:rsidR="00DA7FAD" w:rsidRPr="000765FB" w:rsidRDefault="00230BAB" w:rsidP="00230BAB">
      <w:pPr>
        <w:pStyle w:val="Caption"/>
        <w:rPr>
          <w:color w:val="000000" w:themeColor="text1"/>
        </w:rPr>
      </w:pPr>
      <w:bookmarkStart w:id="69" w:name="_Ref521507778"/>
      <w:bookmarkStart w:id="70" w:name="_Toc523347870"/>
      <w:r w:rsidRPr="000765FB">
        <w:rPr>
          <w:color w:val="000000" w:themeColor="text1"/>
        </w:rPr>
        <w:t xml:space="preserve">Figure </w:t>
      </w:r>
      <w:r w:rsidR="00837C3C" w:rsidRPr="000765FB">
        <w:rPr>
          <w:color w:val="000000" w:themeColor="text1"/>
        </w:rPr>
        <w:fldChar w:fldCharType="begin"/>
      </w:r>
      <w:r w:rsidR="00837C3C" w:rsidRPr="000765FB">
        <w:rPr>
          <w:color w:val="000000" w:themeColor="text1"/>
        </w:rPr>
        <w:instrText xml:space="preserve"> STYLEREF 1 \s </w:instrText>
      </w:r>
      <w:r w:rsidR="00837C3C" w:rsidRPr="000765FB">
        <w:rPr>
          <w:color w:val="000000" w:themeColor="text1"/>
        </w:rPr>
        <w:fldChar w:fldCharType="separate"/>
      </w:r>
      <w:r w:rsidR="00837C3C" w:rsidRPr="000765FB">
        <w:rPr>
          <w:noProof/>
          <w:color w:val="000000" w:themeColor="text1"/>
        </w:rPr>
        <w:t>2</w:t>
      </w:r>
      <w:r w:rsidR="00837C3C" w:rsidRPr="000765FB">
        <w:rPr>
          <w:color w:val="000000" w:themeColor="text1"/>
        </w:rPr>
        <w:fldChar w:fldCharType="end"/>
      </w:r>
      <w:r w:rsidR="00837C3C" w:rsidRPr="000765FB">
        <w:rPr>
          <w:color w:val="000000" w:themeColor="text1"/>
        </w:rPr>
        <w:t>.</w:t>
      </w:r>
      <w:r w:rsidR="00837C3C" w:rsidRPr="000765FB">
        <w:rPr>
          <w:color w:val="000000" w:themeColor="text1"/>
        </w:rPr>
        <w:fldChar w:fldCharType="begin"/>
      </w:r>
      <w:r w:rsidR="00837C3C" w:rsidRPr="000765FB">
        <w:rPr>
          <w:color w:val="000000" w:themeColor="text1"/>
        </w:rPr>
        <w:instrText xml:space="preserve"> SEQ Figure \* ARABIC \s 1 </w:instrText>
      </w:r>
      <w:r w:rsidR="00837C3C" w:rsidRPr="000765FB">
        <w:rPr>
          <w:color w:val="000000" w:themeColor="text1"/>
        </w:rPr>
        <w:fldChar w:fldCharType="separate"/>
      </w:r>
      <w:r w:rsidR="00837C3C" w:rsidRPr="000765FB">
        <w:rPr>
          <w:noProof/>
          <w:color w:val="000000" w:themeColor="text1"/>
        </w:rPr>
        <w:t>2</w:t>
      </w:r>
      <w:r w:rsidR="00837C3C" w:rsidRPr="000765FB">
        <w:rPr>
          <w:color w:val="000000" w:themeColor="text1"/>
        </w:rPr>
        <w:fldChar w:fldCharType="end"/>
      </w:r>
      <w:bookmarkEnd w:id="69"/>
      <w:r w:rsidRPr="000765FB">
        <w:rPr>
          <w:color w:val="000000" w:themeColor="text1"/>
        </w:rPr>
        <w:t xml:space="preserve"> Weibull distribution with different </w:t>
      </w:r>
      <w:r w:rsidRPr="000765FB">
        <w:rPr>
          <w:i/>
          <w:color w:val="000000" w:themeColor="text1"/>
        </w:rPr>
        <w:t>k</w:t>
      </w:r>
      <w:r w:rsidRPr="000765FB">
        <w:rPr>
          <w:color w:val="000000" w:themeColor="text1"/>
        </w:rPr>
        <w:t xml:space="preserve"> values</w:t>
      </w:r>
      <w:r w:rsidR="000201C4" w:rsidRPr="000765FB">
        <w:rPr>
          <w:color w:val="000000" w:themeColor="text1"/>
        </w:rPr>
        <w:t xml:space="preserve"> </w:t>
      </w:r>
      <w:r w:rsidR="000201C4" w:rsidRPr="000765FB">
        <w:rPr>
          <w:color w:val="000000" w:themeColor="text1"/>
        </w:rPr>
        <w:fldChar w:fldCharType="begin"/>
      </w:r>
      <w:r w:rsidR="000201C4" w:rsidRPr="000765FB">
        <w:rPr>
          <w:color w:val="000000" w:themeColor="text1"/>
        </w:rPr>
        <w:instrText xml:space="preserve"> ADDIN EN.CITE &lt;EndNote&gt;&lt;Cite ExcludeYear="1"&gt;&lt;Author&gt;Homerenergy&lt;/Author&gt;&lt;RecNum&gt;568&lt;/RecNum&gt;&lt;DisplayText&gt;[148]&lt;/DisplayText&gt;&lt;record&gt;&lt;rec-number&gt;568&lt;/rec-number&gt;&lt;foreign-keys&gt;&lt;key app="EN" db-id="wat2z5xv39zx9lefev2vrzeifd9dzfzsx50x" timestamp="1533740656"&gt;568&lt;/key&gt;&lt;/foreign-keys&gt;&lt;ref-type name="Web Page"&gt;12&lt;/ref-type&gt;&lt;contributors&gt;&lt;authors&gt;&lt;author&gt;Homerenergy&lt;/author&gt;&lt;/authors&gt;&lt;/contributors&gt;&lt;titles&gt;&lt;title&gt;Weibull Distribution&lt;/title&gt;&lt;/titles&gt;&lt;dates&gt;&lt;/dates&gt;&lt;urls&gt;&lt;related-urls&gt;&lt;url&gt;https://www.homerenergy.com/products/pro/docs/3.11/weibull_distribution.html&lt;/url&gt;&lt;/related-urls&gt;&lt;/urls&gt;&lt;custom1&gt;2018&lt;/custom1&gt;&lt;custom2&gt;8 Aug&lt;/custom2&gt;&lt;/record&gt;&lt;/Cite&gt;&lt;/EndNote&gt;</w:instrText>
      </w:r>
      <w:r w:rsidR="000201C4" w:rsidRPr="000765FB">
        <w:rPr>
          <w:color w:val="000000" w:themeColor="text1"/>
        </w:rPr>
        <w:fldChar w:fldCharType="separate"/>
      </w:r>
      <w:r w:rsidR="000201C4" w:rsidRPr="000765FB">
        <w:rPr>
          <w:noProof/>
          <w:color w:val="000000" w:themeColor="text1"/>
        </w:rPr>
        <w:t>[</w:t>
      </w:r>
      <w:hyperlink w:anchor="_ENREF_148" w:tooltip="Homerenergy,  #568" w:history="1">
        <w:r w:rsidR="00213BF8" w:rsidRPr="000765FB">
          <w:rPr>
            <w:noProof/>
            <w:color w:val="000000" w:themeColor="text1"/>
          </w:rPr>
          <w:t>148</w:t>
        </w:r>
      </w:hyperlink>
      <w:r w:rsidR="000201C4" w:rsidRPr="000765FB">
        <w:rPr>
          <w:noProof/>
          <w:color w:val="000000" w:themeColor="text1"/>
        </w:rPr>
        <w:t>]</w:t>
      </w:r>
      <w:r w:rsidR="000201C4" w:rsidRPr="000765FB">
        <w:rPr>
          <w:color w:val="000000" w:themeColor="text1"/>
        </w:rPr>
        <w:fldChar w:fldCharType="end"/>
      </w:r>
      <w:r w:rsidRPr="000765FB">
        <w:rPr>
          <w:color w:val="000000" w:themeColor="text1"/>
        </w:rPr>
        <w:t>.</w:t>
      </w:r>
      <w:bookmarkEnd w:id="70"/>
    </w:p>
    <w:p w14:paraId="0688E729" w14:textId="206F4457" w:rsidR="00F80016" w:rsidRPr="00ED6412" w:rsidRDefault="0025450C" w:rsidP="001E3750">
      <w:pPr>
        <w:pStyle w:val="Heading3"/>
      </w:pPr>
      <w:bookmarkStart w:id="71" w:name="_Ref503643509"/>
      <w:bookmarkStart w:id="72" w:name="_Toc523347737"/>
      <w:r w:rsidRPr="00ED6412">
        <w:t>ED model</w:t>
      </w:r>
      <w:r w:rsidR="00F65E47" w:rsidRPr="00ED6412">
        <w:t xml:space="preserve"> </w:t>
      </w:r>
      <w:r w:rsidR="00AC328D" w:rsidRPr="00ED6412">
        <w:t>tak</w:t>
      </w:r>
      <w:r w:rsidR="00F65E47" w:rsidRPr="00ED6412">
        <w:t xml:space="preserve">ing </w:t>
      </w:r>
      <w:r w:rsidR="00AC328D" w:rsidRPr="00ED6412">
        <w:t xml:space="preserve">into account </w:t>
      </w:r>
      <w:r w:rsidR="00F65E47" w:rsidRPr="00ED6412">
        <w:t>waste and reserve of wind power</w:t>
      </w:r>
      <w:bookmarkEnd w:id="71"/>
      <w:bookmarkEnd w:id="72"/>
    </w:p>
    <w:p w14:paraId="476DF91A" w14:textId="758534A8" w:rsidR="00D72822" w:rsidRPr="00ED6412" w:rsidRDefault="00626A24" w:rsidP="00AC10A8">
      <w:pPr>
        <w:spacing w:after="120"/>
      </w:pPr>
      <w:r w:rsidRPr="00ED6412">
        <w:t>S</w:t>
      </w:r>
      <w:r w:rsidR="001B0C8A" w:rsidRPr="00ED6412">
        <w:t xml:space="preserve">ome research has been performed on modelling the stochastic </w:t>
      </w:r>
      <w:r w:rsidRPr="00ED6412">
        <w:t xml:space="preserve">uncertainty </w:t>
      </w:r>
      <w:r w:rsidR="001B0C8A" w:rsidRPr="00ED6412">
        <w:t>nature of the wind speed and</w:t>
      </w:r>
      <w:r w:rsidR="006758B4" w:rsidRPr="00ED6412">
        <w:t xml:space="preserve"> waste</w:t>
      </w:r>
      <w:r w:rsidR="001B0C8A" w:rsidRPr="00ED6412">
        <w:t xml:space="preserve"> penalty and reserve</w:t>
      </w:r>
      <w:r w:rsidR="006758B4" w:rsidRPr="00ED6412">
        <w:t xml:space="preserve"> cost</w:t>
      </w:r>
      <w:r w:rsidR="001B0C8A" w:rsidRPr="00ED6412">
        <w:t>s of wind power</w:t>
      </w:r>
      <w:r w:rsidR="00AC10A8" w:rsidRPr="00ED6412">
        <w:t>, where</w:t>
      </w:r>
      <w:r w:rsidR="001B0C8A" w:rsidRPr="00ED6412">
        <w:t xml:space="preserve"> </w:t>
      </w:r>
      <w:r w:rsidR="00AC10A8" w:rsidRPr="00ED6412">
        <w:t>t</w:t>
      </w:r>
      <w:r w:rsidR="00B7380D" w:rsidRPr="00ED6412">
        <w:t xml:space="preserve">he waste penalty </w:t>
      </w:r>
      <w:r w:rsidR="00165CBE" w:rsidRPr="00ED6412">
        <w:t xml:space="preserve">appears when the system not using all </w:t>
      </w:r>
      <w:r w:rsidR="00B9425E" w:rsidRPr="00ED6412">
        <w:t xml:space="preserve">the </w:t>
      </w:r>
      <w:r w:rsidR="00165CBE" w:rsidRPr="00ED6412">
        <w:t xml:space="preserve">available wind power and the reserve costs relate to the requirement of </w:t>
      </w:r>
      <w:r w:rsidR="00B9425E" w:rsidRPr="00ED6412">
        <w:t xml:space="preserve">the </w:t>
      </w:r>
      <w:r w:rsidR="00165CBE" w:rsidRPr="00ED6412">
        <w:t xml:space="preserve">reserve power when the available </w:t>
      </w:r>
      <w:r w:rsidR="00AC10A8" w:rsidRPr="00ED6412">
        <w:t>wind power is not enough</w:t>
      </w:r>
      <w:r w:rsidR="00E1001B" w:rsidRPr="00ED6412">
        <w:t xml:space="preserve"> </w:t>
      </w:r>
      <w:r w:rsidR="00AC10A8" w:rsidRPr="00ED6412">
        <w:fldChar w:fldCharType="begin">
          <w:fldData xml:space="preserve">PEVuZE5vdGU+PENpdGU+PEF1dGhvcj5IZXR6ZXI8L0F1dGhvcj48WWVhcj4yMDA4PC9ZZWFyPjxS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</w:fldData>
        </w:fldChar>
      </w:r>
      <w:r w:rsidR="000201C4">
        <w:instrText xml:space="preserve"> ADDIN EN.CITE </w:instrText>
      </w:r>
      <w:r w:rsidR="000201C4">
        <w:fldChar w:fldCharType="begin">
          <w:fldData xml:space="preserve">PEVuZE5vdGU+PENpdGU+PEF1dGhvcj5IZXR6ZXI8L0F1dGhvcj48WWVhcj4yMDA4PC9ZZWFyPjxS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</w:fldData>
        </w:fldChar>
      </w:r>
      <w:r w:rsidR="000201C4">
        <w:instrText xml:space="preserve"> ADDIN EN.CITE.DATA </w:instrText>
      </w:r>
      <w:r w:rsidR="000201C4">
        <w:fldChar w:fldCharType="end"/>
      </w:r>
      <w:r w:rsidR="00AC10A8" w:rsidRPr="00ED6412">
        <w:fldChar w:fldCharType="separate"/>
      </w:r>
      <w:r w:rsidR="000201C4">
        <w:rPr>
          <w:noProof/>
        </w:rPr>
        <w:t>[</w:t>
      </w:r>
      <w:hyperlink w:anchor="_ENREF_41" w:tooltip="Jin, 2014 #270" w:history="1">
        <w:r w:rsidR="00213BF8">
          <w:rPr>
            <w:noProof/>
          </w:rPr>
          <w:t>41</w:t>
        </w:r>
      </w:hyperlink>
      <w:r w:rsidR="000201C4">
        <w:rPr>
          <w:noProof/>
        </w:rPr>
        <w:t xml:space="preserve">, </w:t>
      </w:r>
      <w:hyperlink w:anchor="_ENREF_46" w:tooltip="Hetzer, 2008 #256" w:history="1">
        <w:r w:rsidR="00213BF8">
          <w:rPr>
            <w:noProof/>
          </w:rPr>
          <w:t>46</w:t>
        </w:r>
      </w:hyperlink>
      <w:r w:rsidR="000201C4">
        <w:rPr>
          <w:noProof/>
        </w:rPr>
        <w:t xml:space="preserve">, </w:t>
      </w:r>
      <w:hyperlink w:anchor="_ENREF_99" w:tooltip="Dubey, 2015 #265" w:history="1">
        <w:r w:rsidR="00213BF8">
          <w:rPr>
            <w:noProof/>
          </w:rPr>
          <w:t>99</w:t>
        </w:r>
      </w:hyperlink>
      <w:r w:rsidR="000201C4">
        <w:rPr>
          <w:noProof/>
        </w:rPr>
        <w:t xml:space="preserve">, </w:t>
      </w:r>
      <w:hyperlink w:anchor="_ENREF_136" w:tooltip="Roy, 2015 #320" w:history="1">
        <w:r w:rsidR="00213BF8">
          <w:rPr>
            <w:noProof/>
          </w:rPr>
          <w:t>136</w:t>
        </w:r>
      </w:hyperlink>
      <w:r w:rsidR="000201C4">
        <w:rPr>
          <w:noProof/>
        </w:rPr>
        <w:t xml:space="preserve">, </w:t>
      </w:r>
      <w:hyperlink w:anchor="_ENREF_137" w:tooltip="Mondal, 2013 #321" w:history="1">
        <w:r w:rsidR="00213BF8">
          <w:rPr>
            <w:noProof/>
          </w:rPr>
          <w:t>137</w:t>
        </w:r>
      </w:hyperlink>
      <w:r w:rsidR="000201C4">
        <w:rPr>
          <w:noProof/>
        </w:rPr>
        <w:t>]</w:t>
      </w:r>
      <w:r w:rsidR="00AC10A8" w:rsidRPr="00ED6412">
        <w:fldChar w:fldCharType="end"/>
      </w:r>
      <w:r w:rsidR="00AC10A8" w:rsidRPr="00ED6412">
        <w:t>.</w:t>
      </w:r>
    </w:p>
    <w:p w14:paraId="00E35CC3" w14:textId="426F527A" w:rsidR="000A5533" w:rsidRPr="00ED6412" w:rsidRDefault="005415F8" w:rsidP="001B0C8A">
      <w:pPr>
        <w:spacing w:after="120"/>
      </w:pPr>
      <w:r w:rsidRPr="00ED6412">
        <w:t xml:space="preserve">This </w:t>
      </w:r>
      <w:r w:rsidR="00625A95" w:rsidRPr="00ED6412">
        <w:t>h</w:t>
      </w:r>
      <w:r w:rsidRPr="00ED6412">
        <w:t>as become</w:t>
      </w:r>
      <w:r w:rsidR="00C303FF" w:rsidRPr="00ED6412">
        <w:t xml:space="preserve"> a popular model </w:t>
      </w:r>
      <w:r w:rsidR="00625A95" w:rsidRPr="00ED6412">
        <w:t>when dealing</w:t>
      </w:r>
      <w:r w:rsidR="00C303FF" w:rsidRPr="00ED6412">
        <w:t xml:space="preserve"> with the wind power in </w:t>
      </w:r>
      <w:r w:rsidR="00625A95" w:rsidRPr="00ED6412">
        <w:t xml:space="preserve">the </w:t>
      </w:r>
      <w:r w:rsidR="00C303FF" w:rsidRPr="00ED6412">
        <w:t xml:space="preserve">ED problems </w:t>
      </w:r>
      <w:r w:rsidR="00503927" w:rsidRPr="00ED6412">
        <w:t xml:space="preserve">and </w:t>
      </w:r>
      <w:r w:rsidR="00625A95" w:rsidRPr="00ED6412">
        <w:t xml:space="preserve">it is </w:t>
      </w:r>
      <w:r w:rsidR="00503927" w:rsidRPr="00ED6412">
        <w:t xml:space="preserve">still </w:t>
      </w:r>
      <w:r w:rsidR="00625A95" w:rsidRPr="00ED6412">
        <w:t>well used</w:t>
      </w:r>
      <w:r w:rsidR="00503927" w:rsidRPr="00ED6412">
        <w:t xml:space="preserve"> </w:t>
      </w:r>
      <w:r w:rsidR="00840981" w:rsidRPr="00ED6412">
        <w:fldChar w:fldCharType="begin"/>
      </w:r>
      <w:r w:rsidR="000201C4">
        <w:instrText xml:space="preserve"> ADDIN EN.CITE &lt;EndNote&gt;&lt;Cite&gt;&lt;Author&gt;Zhang&lt;/Author&gt;&lt;Year&gt;2018&lt;/Year&gt;&lt;RecNum&gt;500&lt;/RecNum&gt;&lt;DisplayText&gt;[149]&lt;/DisplayText&gt;&lt;record&gt;&lt;rec-number&gt;500&lt;/rec-number&gt;&lt;foreign-keys&gt;&lt;key app="EN" db-id="wat2z5xv39zx9lefev2vrzeifd9dzfzsx50x" timestamp="0"&gt;500&lt;/key&gt;&lt;/foreign-keys&gt;&lt;ref-type name="Journal Article"&gt;17&lt;/ref-type&gt;&lt;contributors&gt;&lt;authors&gt;&lt;author&gt;Zhang, Xian&lt;/author&gt;&lt;author&gt;Wang, Huaizhi&lt;/author&gt;&lt;author&gt;Peng, Jian-chun&lt;/author&gt;&lt;author&gt;Liu, Yitao&lt;/author&gt;&lt;author&gt;Wang, Guibin&lt;/author&gt;&lt;author&gt;Jiang, Hui&lt;/author&gt;&lt;/authors&gt;&lt;/contributors&gt;&lt;titles&gt;&lt;title&gt;GPNBI inspired MOSDE for electric power dispatch considering wind energy penetration&lt;/title&gt;&lt;secondary-title&gt;Energy&lt;/secondary-title&gt;&lt;/titles&gt;&lt;pages&gt;404-419&lt;/pages&gt;&lt;volume&gt;144&lt;/volume&gt;&lt;keywords&gt;&lt;keyword&gt;Interval optimization model&lt;/keyword&gt;&lt;keyword&gt;Strength differential evolution&lt;/keyword&gt;&lt;keyword&gt;Normal boundary intersection&lt;/keyword&gt;&lt;keyword&gt;Economic dispatch&lt;/keyword&gt;&lt;keyword&gt;Multi-objective optimization&lt;/keyword&gt;&lt;/keywords&gt;&lt;dates&gt;&lt;year&gt;2018&lt;/year&gt;&lt;pub-dates&gt;&lt;date&gt;2018/02/01/&lt;/date&gt;&lt;/pub-dates&gt;&lt;/dates&gt;&lt;isbn&gt;0360-5442&lt;/isbn&gt;&lt;urls&gt;&lt;related-urls&gt;&lt;url&gt;http://www.sciencedirect.com/science/article/pii/S0360544217320248&lt;/url&gt;&lt;/related-urls&gt;&lt;/urls&gt;&lt;electronic-resource-num&gt;https://doi.org/10.1016/j.energy.2017.12.005&lt;/electronic-resource-num&gt;&lt;/record&gt;&lt;/Cite&gt;&lt;/EndNote&gt;</w:instrText>
      </w:r>
      <w:r w:rsidR="00840981" w:rsidRPr="00ED6412">
        <w:fldChar w:fldCharType="separate"/>
      </w:r>
      <w:r w:rsidR="000201C4">
        <w:rPr>
          <w:noProof/>
        </w:rPr>
        <w:t>[</w:t>
      </w:r>
      <w:hyperlink w:anchor="_ENREF_149" w:tooltip="Zhang, 2018 #500" w:history="1">
        <w:r w:rsidR="00213BF8">
          <w:rPr>
            <w:noProof/>
          </w:rPr>
          <w:t>149</w:t>
        </w:r>
      </w:hyperlink>
      <w:r w:rsidR="000201C4">
        <w:rPr>
          <w:noProof/>
        </w:rPr>
        <w:t>]</w:t>
      </w:r>
      <w:r w:rsidR="00840981" w:rsidRPr="00ED6412">
        <w:fldChar w:fldCharType="end"/>
      </w:r>
      <w:r w:rsidR="00C303FF" w:rsidRPr="00ED6412">
        <w:t>.</w:t>
      </w:r>
      <w:r w:rsidR="00625A95" w:rsidRPr="00ED6412">
        <w:t xml:space="preserve"> The development of this model is </w:t>
      </w:r>
      <w:r w:rsidR="00110925" w:rsidRPr="00ED6412">
        <w:t>described as follows:</w:t>
      </w:r>
    </w:p>
    <w:p w14:paraId="06E241A0" w14:textId="49EE50A5" w:rsidR="0031197A" w:rsidRPr="00ED6412" w:rsidRDefault="001B0C8A" w:rsidP="00364C29">
      <w:pPr>
        <w:pStyle w:val="ListParagraph"/>
        <w:numPr>
          <w:ilvl w:val="0"/>
          <w:numId w:val="28"/>
        </w:numPr>
        <w:spacing w:after="120" w:line="480" w:lineRule="auto"/>
        <w:ind w:left="714" w:hanging="357"/>
        <w:contextualSpacing w:val="0"/>
      </w:pPr>
      <w:r w:rsidRPr="00ED6412">
        <w:lastRenderedPageBreak/>
        <w:t xml:space="preserve">First of all, Hetzer et al. </w:t>
      </w:r>
      <w:r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Pr="00ED6412">
        <w:fldChar w:fldCharType="separate"/>
      </w:r>
      <w:r w:rsidR="000201C4">
        <w:rPr>
          <w:noProof/>
        </w:rPr>
        <w:t>[</w:t>
      </w:r>
      <w:hyperlink w:anchor="_ENREF_46" w:tooltip="Hetzer, 2008 #256" w:history="1">
        <w:r w:rsidR="00213BF8">
          <w:rPr>
            <w:noProof/>
          </w:rPr>
          <w:t>46</w:t>
        </w:r>
      </w:hyperlink>
      <w:r w:rsidR="000201C4">
        <w:rPr>
          <w:noProof/>
        </w:rPr>
        <w:t>]</w:t>
      </w:r>
      <w:r w:rsidRPr="00ED6412">
        <w:fldChar w:fldCharType="end"/>
      </w:r>
      <w:r w:rsidRPr="00ED6412">
        <w:t xml:space="preserve"> created a new ED model of the conventional power generators and wind-powered generators. They introduced direct, </w:t>
      </w:r>
      <w:r w:rsidR="00223C26" w:rsidRPr="00ED6412">
        <w:t xml:space="preserve">waste </w:t>
      </w:r>
      <w:r w:rsidRPr="00ED6412">
        <w:t>penalt</w:t>
      </w:r>
      <w:r w:rsidR="00223C26" w:rsidRPr="00ED6412">
        <w:t>ies</w:t>
      </w:r>
      <w:r w:rsidRPr="00ED6412">
        <w:t xml:space="preserve"> and reserves </w:t>
      </w:r>
      <w:r w:rsidR="00223C26" w:rsidRPr="00ED6412">
        <w:t xml:space="preserve">costs of </w:t>
      </w:r>
      <w:r w:rsidR="00866A03" w:rsidRPr="00ED6412">
        <w:t>wind power in</w:t>
      </w:r>
      <w:r w:rsidRPr="00ED6412">
        <w:t xml:space="preserve">to the ED problem. They also considered the uncertain nature of the wind speed by the Weibull distribution </w:t>
      </w:r>
      <w:r w:rsidR="00110925" w:rsidRPr="00ED6412">
        <w:t xml:space="preserve">in order </w:t>
      </w:r>
      <w:r w:rsidRPr="00ED6412">
        <w:t xml:space="preserve">to solve the stochastic dispatch problem. In this model, the wind power scheduled from a particular generator is strongly dependent on the value of the reserves and penalty cost factors associated with that generator. </w:t>
      </w:r>
    </w:p>
    <w:p w14:paraId="1D056738" w14:textId="3C10EB0F" w:rsidR="0031197A" w:rsidRPr="00ED6412" w:rsidRDefault="001B0C8A" w:rsidP="00364C29">
      <w:pPr>
        <w:pStyle w:val="ListParagraph"/>
        <w:numPr>
          <w:ilvl w:val="0"/>
          <w:numId w:val="28"/>
        </w:numPr>
        <w:spacing w:after="120" w:line="480" w:lineRule="auto"/>
        <w:ind w:left="714" w:hanging="357"/>
        <w:contextualSpacing w:val="0"/>
      </w:pPr>
      <w:r w:rsidRPr="00ED6412">
        <w:t xml:space="preserve">Mondal et al. </w:t>
      </w:r>
      <w:r w:rsidRPr="00ED6412">
        <w:fldChar w:fldCharType="begin"/>
      </w:r>
      <w:r w:rsidR="000201C4">
        <w:instrText xml:space="preserve"> ADDIN EN.CITE &lt;EndNote&gt;&lt;Cite&gt;&lt;Author&gt;Mondal&lt;/Author&gt;&lt;Year&gt;2013&lt;/Year&gt;&lt;RecNum&gt;321&lt;/RecNum&gt;&lt;DisplayText&gt;[137]&lt;/DisplayText&gt;&lt;record&gt;&lt;rec-number&gt;321&lt;/rec-number&gt;&lt;foreign-keys&gt;&lt;key app="EN" db-id="wat2z5xv39zx9lefev2vrzeifd9dzfzsx50x" timestamp="0"&gt;321&lt;/key&gt;&lt;/foreign-keys&gt;&lt;ref-type name="Journal Article"&gt;17&lt;/ref-type&gt;&lt;contributors&gt;&lt;authors&gt;&lt;author&gt;Mondal, Soumitra&lt;/author&gt;&lt;author&gt;Bhattacharya, Aniruddha&lt;/author&gt;&lt;author&gt;nee Dey, Sunita Halder&lt;/author&gt;&lt;/authors&gt;&lt;/contributors&gt;&lt;titles&gt;&lt;title&gt;Multi-objective economic emission load dispatch solution using gravitational search algorithm and considering wind power penetration&lt;/title&gt;&lt;secondary-title&gt;International Journal of Electrical Power &amp;amp; Energy Systems&lt;/secondary-title&gt;&lt;/titles&gt;&lt;periodical&gt;&lt;full-title&gt;International Journal of Electrical Power &amp;amp; Energy Systems&lt;/full-title&gt;&lt;/periodical&gt;&lt;pages&gt;282-292&lt;/pages&gt;&lt;volume&gt;44&lt;/volume&gt;&lt;number&gt;1&lt;/number&gt;&lt;dates&gt;&lt;year&gt;2013&lt;/year&gt;&lt;/dates&gt;&lt;isbn&gt;0142-0615&lt;/isbn&gt;&lt;urls&gt;&lt;/urls&gt;&lt;/record&gt;&lt;/Cite&gt;&lt;/EndNote&gt;</w:instrText>
      </w:r>
      <w:r w:rsidRPr="00ED6412">
        <w:fldChar w:fldCharType="separate"/>
      </w:r>
      <w:r w:rsidR="000201C4">
        <w:rPr>
          <w:noProof/>
        </w:rPr>
        <w:t>[</w:t>
      </w:r>
      <w:hyperlink w:anchor="_ENREF_137" w:tooltip="Mondal, 2013 #321" w:history="1">
        <w:r w:rsidR="00213BF8">
          <w:rPr>
            <w:noProof/>
          </w:rPr>
          <w:t>137</w:t>
        </w:r>
      </w:hyperlink>
      <w:r w:rsidR="000201C4">
        <w:rPr>
          <w:noProof/>
        </w:rPr>
        <w:t>]</w:t>
      </w:r>
      <w:r w:rsidRPr="00ED6412">
        <w:fldChar w:fldCharType="end"/>
      </w:r>
      <w:r w:rsidRPr="00ED6412">
        <w:t xml:space="preserve"> introduced </w:t>
      </w:r>
      <w:r w:rsidR="00110925" w:rsidRPr="00ED6412">
        <w:t xml:space="preserve">the </w:t>
      </w:r>
      <w:r w:rsidRPr="00ED6412">
        <w:t xml:space="preserve">emission dispatch to the ED model by Hetzer et al. </w:t>
      </w:r>
      <w:r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Pr="00ED6412">
        <w:fldChar w:fldCharType="separate"/>
      </w:r>
      <w:r w:rsidR="000201C4">
        <w:rPr>
          <w:noProof/>
        </w:rPr>
        <w:t>[</w:t>
      </w:r>
      <w:hyperlink w:anchor="_ENREF_46" w:tooltip="Hetzer, 2008 #256" w:history="1">
        <w:r w:rsidR="00213BF8">
          <w:rPr>
            <w:noProof/>
          </w:rPr>
          <w:t>46</w:t>
        </w:r>
      </w:hyperlink>
      <w:r w:rsidR="000201C4">
        <w:rPr>
          <w:noProof/>
        </w:rPr>
        <w:t>]</w:t>
      </w:r>
      <w:r w:rsidRPr="00ED6412">
        <w:fldChar w:fldCharType="end"/>
      </w:r>
      <w:r w:rsidRPr="00ED6412">
        <w:t xml:space="preserve"> using a gravitational search algorithm. They used price penalty factors to blend the emission</w:t>
      </w:r>
      <w:r w:rsidR="00110925" w:rsidRPr="00ED6412">
        <w:t>s</w:t>
      </w:r>
      <w:r w:rsidRPr="00ED6412">
        <w:t xml:space="preserve"> with the normal fuel cost. However, they d</w:t>
      </w:r>
      <w:r w:rsidR="00110925" w:rsidRPr="00ED6412">
        <w:t>id</w:t>
      </w:r>
      <w:r w:rsidRPr="00ED6412">
        <w:t xml:space="preserve"> not consider the penalty and reserve emissions of the wind power in their research. </w:t>
      </w:r>
    </w:p>
    <w:p w14:paraId="717B8737" w14:textId="58D0CD37" w:rsidR="0031197A" w:rsidRPr="00ED6412" w:rsidRDefault="001B0C8A" w:rsidP="00364C29">
      <w:pPr>
        <w:pStyle w:val="ListParagraph"/>
        <w:numPr>
          <w:ilvl w:val="0"/>
          <w:numId w:val="28"/>
        </w:numPr>
        <w:spacing w:after="120" w:line="480" w:lineRule="auto"/>
        <w:ind w:left="714" w:hanging="357"/>
        <w:contextualSpacing w:val="0"/>
      </w:pPr>
      <w:r w:rsidRPr="00ED6412">
        <w:t xml:space="preserve">Jin et al. </w:t>
      </w:r>
      <w:r w:rsidRPr="00ED6412">
        <w:fldChar w:fldCharType="begin"/>
      </w:r>
      <w:r w:rsidR="000201C4">
        <w:instrText xml:space="preserve"> ADDIN EN.CITE &lt;EndNote&gt;&lt;Cite&gt;&lt;Author&gt;Jin&lt;/Author&gt;&lt;Year&gt;2014&lt;/Year&gt;&lt;RecNum&gt;270&lt;/RecNum&gt;&lt;DisplayText&gt;[41]&lt;/DisplayText&gt;&lt;record&gt;&lt;rec-number&gt;270&lt;/rec-number&gt;&lt;foreign-keys&gt;&lt;key app="EN" db-id="wat2z5xv39zx9lefev2vrzeifd9dzfzsx50x" timestamp="0"&gt;270&lt;/key&gt;&lt;/foreign-keys&gt;&lt;ref-type name="Journal Article"&gt;17&lt;/ref-type&gt;&lt;contributors&gt;&lt;authors&gt;&lt;author&gt;Jin, Jingliang&lt;/author&gt;&lt;author&gt;Zhou, Dequn&lt;/author&gt;&lt;author&gt;Zhou, Peng&lt;/author&gt;&lt;author&gt;Miao, Zhuang&lt;/author&gt;&lt;/authors&gt;&lt;/contributors&gt;&lt;titles&gt;&lt;title&gt;Environmental/economic power dispatch with wind power&lt;/title&gt;&lt;secondary-title&gt;Renewable Energy&lt;/secondary-title&gt;&lt;/titles&gt;&lt;pages&gt;234-242&lt;/pages&gt;&lt;volume&gt;71&lt;/volume&gt;&lt;keywords&gt;&lt;keyword&gt;EED&lt;/keyword&gt;&lt;keyword&gt;WECS&lt;/keyword&gt;&lt;keyword&gt;Penalty cost&lt;/keyword&gt;&lt;keyword&gt;Reserve cost&lt;/keyword&gt;&lt;keyword&gt;Penalty emissions&lt;/keyword&gt;&lt;keyword&gt;Reserve emissions&lt;/keyword&gt;&lt;/keywords&gt;&lt;dates&gt;&lt;year&gt;2014&lt;/year&gt;&lt;pub-dates&gt;&lt;date&gt;11//&lt;/date&gt;&lt;/pub-dates&gt;&lt;/dates&gt;&lt;isbn&gt;0960-1481&lt;/isbn&gt;&lt;urls&gt;&lt;related-urls&gt;&lt;url&gt;http://www.sciencedirect.com/science/article/pii/S0960148114003061&lt;/url&gt;&lt;/related-urls&gt;&lt;/urls&gt;&lt;electronic-resource-num&gt;http://dx.doi.org/10.1016/j.renene.2014.05.045&lt;/electronic-resource-num&gt;&lt;/record&gt;&lt;/Cite&gt;&lt;/EndNote&gt;</w:instrText>
      </w:r>
      <w:r w:rsidRPr="00ED6412">
        <w:fldChar w:fldCharType="separate"/>
      </w:r>
      <w:r w:rsidR="000201C4">
        <w:rPr>
          <w:noProof/>
        </w:rPr>
        <w:t>[</w:t>
      </w:r>
      <w:hyperlink w:anchor="_ENREF_41" w:tooltip="Jin, 2014 #270" w:history="1">
        <w:r w:rsidR="00213BF8">
          <w:rPr>
            <w:noProof/>
          </w:rPr>
          <w:t>41</w:t>
        </w:r>
      </w:hyperlink>
      <w:r w:rsidR="000201C4">
        <w:rPr>
          <w:noProof/>
        </w:rPr>
        <w:t>]</w:t>
      </w:r>
      <w:r w:rsidRPr="00ED6412">
        <w:fldChar w:fldCharType="end"/>
      </w:r>
      <w:r w:rsidRPr="00ED6412">
        <w:t xml:space="preserve"> added an environmental objective function </w:t>
      </w:r>
      <w:r w:rsidR="00866A03" w:rsidRPr="00ED6412">
        <w:t xml:space="preserve">for </w:t>
      </w:r>
      <w:r w:rsidRPr="00ED6412">
        <w:t>the emission as well as the penalty and reserves wind power costs. Also, they modelled the w</w:t>
      </w:r>
      <w:r w:rsidR="000A54A8" w:rsidRPr="00ED6412">
        <w:t>ind power output by the Weibull-</w:t>
      </w:r>
      <w:r w:rsidRPr="00ED6412">
        <w:t xml:space="preserve">Gamma distribution. </w:t>
      </w:r>
    </w:p>
    <w:p w14:paraId="1332E701" w14:textId="7500E579" w:rsidR="009F568B" w:rsidRPr="00ED6412" w:rsidRDefault="009F568B" w:rsidP="00364C29">
      <w:pPr>
        <w:pStyle w:val="ListParagraph"/>
        <w:numPr>
          <w:ilvl w:val="0"/>
          <w:numId w:val="28"/>
        </w:numPr>
        <w:spacing w:after="120" w:line="480" w:lineRule="auto"/>
        <w:ind w:left="714" w:hanging="357"/>
        <w:contextualSpacing w:val="0"/>
        <w:rPr>
          <w:noProof/>
        </w:rPr>
      </w:pPr>
      <w:r w:rsidRPr="00ED6412">
        <w:rPr>
          <w:noProof/>
        </w:rPr>
        <w:t xml:space="preserve">Azizipanah-Abarghooee et al. </w:t>
      </w:r>
      <w:r w:rsidR="000A5533" w:rsidRPr="00ED6412">
        <w:rPr>
          <w:noProof/>
        </w:rPr>
        <w:fldChar w:fldCharType="begin"/>
      </w:r>
      <w:r w:rsidR="000201C4">
        <w:rPr>
          <w:noProof/>
        </w:rPr>
        <w:instrText xml:space="preserve"> ADDIN EN.CITE &lt;EndNote&gt;&lt;Cite&gt;&lt;Author&gt;Azizipanah-Abarghooee&lt;/Author&gt;&lt;Year&gt;2015&lt;/Year&gt;&lt;RecNum&gt;497&lt;/RecNum&gt;&lt;DisplayText&gt;[150]&lt;/DisplayText&gt;&lt;record&gt;&lt;rec-number&gt;497&lt;/rec-number&gt;&lt;foreign-keys&gt;&lt;key app="EN" db-id="wat2z5xv39zx9lefev2vrzeifd9dzfzsx50x" timestamp="0"&gt;497&lt;/key&gt;&lt;/foreign-keys&gt;&lt;ref-type name="Journal Article"&gt;17&lt;/ref-type&gt;&lt;contributors&gt;&lt;authors&gt;&lt;author&gt;Azizipanah-Abarghooee, Rasoul&lt;/author&gt;&lt;author&gt;Niknam, Taher&lt;/author&gt;&lt;author&gt;Bina, Mohammad Amin&lt;/author&gt;&lt;author&gt;Zare, Mohsen&lt;/author&gt;&lt;/authors&gt;&lt;/contributors&gt;&lt;titles&gt;&lt;title&gt;Coordination of combined heat and power-thermal-wind-photovoltaic units in economic load dispatch using chance-constrained and jointly distributed random variables methods&lt;/title&gt;&lt;secondary-title&gt;Energy&lt;/secondary-title&gt;&lt;/titles&gt;&lt;pages&gt;50-67&lt;/pages&gt;&lt;volume&gt;79&lt;/volume&gt;&lt;keywords&gt;&lt;keyword&gt;Combined heat and power economic dispatch&lt;/keyword&gt;&lt;keyword&gt;Chance constrained programming&lt;/keyword&gt;&lt;keyword&gt;Cuckoo search algorithm&lt;/keyword&gt;&lt;keyword&gt;Jointly distributed random variables method&lt;/keyword&gt;&lt;keyword&gt;Stochastic multi-objective optimization&lt;/keyword&gt;&lt;keyword&gt;Photovoltaic and wind power&lt;/keyword&gt;&lt;/keywords&gt;&lt;dates&gt;&lt;year&gt;2015&lt;/year&gt;&lt;pub-dates&gt;&lt;date&gt;2015/01/01/&lt;/date&gt;&lt;/pub-dates&gt;&lt;/dates&gt;&lt;isbn&gt;0360-5442&lt;/isbn&gt;&lt;urls&gt;&lt;related-urls&gt;&lt;url&gt;http://www.sciencedirect.com/science/article/pii/S0360544214011736&lt;/url&gt;&lt;/related-urls&gt;&lt;/urls&gt;&lt;electronic-resource-num&gt;https://doi.org/10.1016/j.energy.2014.10.024&lt;/electronic-resource-num&gt;&lt;/record&gt;&lt;/Cite&gt;&lt;/EndNote&gt;</w:instrText>
      </w:r>
      <w:r w:rsidR="000A5533" w:rsidRPr="00ED6412">
        <w:rPr>
          <w:noProof/>
        </w:rPr>
        <w:fldChar w:fldCharType="separate"/>
      </w:r>
      <w:r w:rsidR="000201C4">
        <w:rPr>
          <w:noProof/>
        </w:rPr>
        <w:t>[</w:t>
      </w:r>
      <w:hyperlink w:anchor="_ENREF_150" w:tooltip="Azizipanah-Abarghooee, 2015 #497" w:history="1">
        <w:r w:rsidR="00213BF8">
          <w:rPr>
            <w:noProof/>
          </w:rPr>
          <w:t>150</w:t>
        </w:r>
      </w:hyperlink>
      <w:r w:rsidR="000201C4">
        <w:rPr>
          <w:noProof/>
        </w:rPr>
        <w:t>]</w:t>
      </w:r>
      <w:r w:rsidR="000A5533" w:rsidRPr="00ED6412">
        <w:rPr>
          <w:noProof/>
        </w:rPr>
        <w:fldChar w:fldCharType="end"/>
      </w:r>
      <w:r w:rsidR="007B4C00" w:rsidRPr="00ED6412">
        <w:rPr>
          <w:noProof/>
        </w:rPr>
        <w:t xml:space="preserve"> improved this CEED model to a system with </w:t>
      </w:r>
      <w:r w:rsidR="00110925" w:rsidRPr="00ED6412">
        <w:rPr>
          <w:noProof/>
        </w:rPr>
        <w:t xml:space="preserve">both </w:t>
      </w:r>
      <w:r w:rsidR="007B4C00" w:rsidRPr="00ED6412">
        <w:rPr>
          <w:noProof/>
        </w:rPr>
        <w:t xml:space="preserve">wind and solar power </w:t>
      </w:r>
      <w:r w:rsidR="00110925" w:rsidRPr="00ED6412">
        <w:rPr>
          <w:noProof/>
        </w:rPr>
        <w:t xml:space="preserve">and </w:t>
      </w:r>
      <w:r w:rsidR="007B4C00" w:rsidRPr="00ED6412">
        <w:rPr>
          <w:noProof/>
        </w:rPr>
        <w:t xml:space="preserve">also </w:t>
      </w:r>
      <w:r w:rsidR="00110925" w:rsidRPr="00ED6412">
        <w:rPr>
          <w:noProof/>
        </w:rPr>
        <w:t xml:space="preserve">thay </w:t>
      </w:r>
      <w:r w:rsidR="007B4C00" w:rsidRPr="00ED6412">
        <w:rPr>
          <w:noProof/>
        </w:rPr>
        <w:t>cosider</w:t>
      </w:r>
      <w:r w:rsidR="00110925" w:rsidRPr="00ED6412">
        <w:rPr>
          <w:noProof/>
        </w:rPr>
        <w:t>ed the</w:t>
      </w:r>
      <w:r w:rsidR="007B4C00" w:rsidRPr="00ED6412">
        <w:rPr>
          <w:noProof/>
        </w:rPr>
        <w:t xml:space="preserve"> chance constraint</w:t>
      </w:r>
      <w:r w:rsidR="00CF5E6C" w:rsidRPr="00ED6412">
        <w:rPr>
          <w:noProof/>
        </w:rPr>
        <w:t xml:space="preserve"> of wind power</w:t>
      </w:r>
      <w:r w:rsidR="007B4C00" w:rsidRPr="00ED6412">
        <w:rPr>
          <w:noProof/>
        </w:rPr>
        <w:t>.</w:t>
      </w:r>
    </w:p>
    <w:p w14:paraId="2BBFDCB3" w14:textId="5F200826" w:rsidR="00A261AA" w:rsidRPr="00ED6412" w:rsidRDefault="001B0C8A" w:rsidP="00364C29">
      <w:pPr>
        <w:pStyle w:val="ListParagraph"/>
        <w:numPr>
          <w:ilvl w:val="0"/>
          <w:numId w:val="28"/>
        </w:numPr>
        <w:spacing w:after="120" w:line="480" w:lineRule="auto"/>
        <w:ind w:left="714" w:hanging="357"/>
        <w:contextualSpacing w:val="0"/>
      </w:pPr>
      <w:r w:rsidRPr="00ED6412">
        <w:t xml:space="preserve">Dubey et al. </w:t>
      </w:r>
      <w:r w:rsidRPr="00ED6412">
        <w:fldChar w:fldCharType="begin"/>
      </w:r>
      <w:r w:rsidR="000201C4">
        <w:instrText xml:space="preserve"> ADDIN EN.CITE &lt;EndNote&gt;&lt;Cite&gt;&lt;Author&gt;Dubey&lt;/Author&gt;&lt;Year&gt;2015&lt;/Year&gt;&lt;RecNum&gt;265&lt;/RecNum&gt;&lt;DisplayText&gt;[99]&lt;/DisplayText&gt;&lt;record&gt;&lt;rec-number&gt;265&lt;/rec-number&gt;&lt;foreign-keys&gt;&lt;key app="EN" db-id="wat2z5xv39zx9lefev2vrzeifd9dzfzsx50x" timestamp="0"&gt;265&lt;/key&gt;&lt;/foreign-keys&gt;&lt;ref-type name="Journal Article"&gt;17&lt;/ref-type&gt;&lt;contributors&gt;&lt;authors&gt;&lt;author&gt;Dubey, Hari Mohan&lt;/author&gt;&lt;author&gt;Pandit, Manjaree&lt;/author&gt;&lt;author&gt;Panigrahi, BK&lt;/author&gt;&lt;/authors&gt;&lt;/contributors&gt;&lt;titles&gt;&lt;title&gt;Hybrid flower pollination algorithm with time-varying fuzzy selection mechanism for wind integrated multi-objective dynamic economic dispatch&lt;/title&gt;&lt;secondary-title&gt;Renewable Energy&lt;/secondary-title&gt;&lt;/titles&gt;&lt;pages&gt;188-202&lt;/pages&gt;&lt;volume&gt;83&lt;/volume&gt;&lt;dates&gt;&lt;year&gt;2015&lt;/year&gt;&lt;/dates&gt;&lt;isbn&gt;0960-1481&lt;/isbn&gt;&lt;urls&gt;&lt;/urls&gt;&lt;/record&gt;&lt;/Cite&gt;&lt;/EndNote&gt;</w:instrText>
      </w:r>
      <w:r w:rsidRPr="00ED6412">
        <w:fldChar w:fldCharType="separate"/>
      </w:r>
      <w:r w:rsidR="000201C4">
        <w:rPr>
          <w:noProof/>
        </w:rPr>
        <w:t>[</w:t>
      </w:r>
      <w:hyperlink w:anchor="_ENREF_99" w:tooltip="Dubey, 2015 #265" w:history="1">
        <w:r w:rsidR="00213BF8">
          <w:rPr>
            <w:noProof/>
          </w:rPr>
          <w:t>99</w:t>
        </w:r>
      </w:hyperlink>
      <w:r w:rsidR="000201C4">
        <w:rPr>
          <w:noProof/>
        </w:rPr>
        <w:t>]</w:t>
      </w:r>
      <w:r w:rsidRPr="00ED6412">
        <w:fldChar w:fldCharType="end"/>
      </w:r>
      <w:r w:rsidRPr="00ED6412">
        <w:t xml:space="preserve"> applied a </w:t>
      </w:r>
      <w:r w:rsidR="004658BE" w:rsidRPr="00ED6412">
        <w:t xml:space="preserve">hybrid flower pollination algorithm (HFPA) </w:t>
      </w:r>
      <w:r w:rsidRPr="00ED6412">
        <w:t xml:space="preserve">to the CEED model by Jin et al. </w:t>
      </w:r>
      <w:r w:rsidRPr="00ED6412">
        <w:fldChar w:fldCharType="begin"/>
      </w:r>
      <w:r w:rsidR="000201C4">
        <w:instrText xml:space="preserve"> ADDIN EN.CITE &lt;EndNote&gt;&lt;Cite&gt;&lt;Author&gt;Jin&lt;/Author&gt;&lt;Year&gt;2014&lt;/Year&gt;&lt;RecNum&gt;270&lt;/RecNum&gt;&lt;DisplayText&gt;[41]&lt;/DisplayText&gt;&lt;record&gt;&lt;rec-number&gt;270&lt;/rec-number&gt;&lt;foreign-keys&gt;&lt;key app="EN" db-id="wat2z5xv39zx9lefev2vrzeifd9dzfzsx50x" timestamp="0"&gt;270&lt;/key&gt;&lt;/foreign-keys&gt;&lt;ref-type name="Journal Article"&gt;17&lt;/ref-type&gt;&lt;contributors&gt;&lt;authors&gt;&lt;author&gt;Jin, Jingliang&lt;/author&gt;&lt;author&gt;Zhou, Dequn&lt;/author&gt;&lt;author&gt;Zhou, Peng&lt;/author&gt;&lt;author&gt;Miao, Zhuang&lt;/author&gt;&lt;/authors&gt;&lt;/contributors&gt;&lt;titles&gt;&lt;title&gt;Environmental/economic power dispatch with wind power&lt;/title&gt;&lt;secondary-title&gt;Renewable Energy&lt;/secondary-title&gt;&lt;/titles&gt;&lt;pages&gt;234-242&lt;/pages&gt;&lt;volume&gt;71&lt;/volume&gt;&lt;keywords&gt;&lt;keyword&gt;EED&lt;/keyword&gt;&lt;keyword&gt;WECS&lt;/keyword&gt;&lt;keyword&gt;Penalty cost&lt;/keyword&gt;&lt;keyword&gt;Reserve cost&lt;/keyword&gt;&lt;keyword&gt;Penalty emissions&lt;/keyword&gt;&lt;keyword&gt;Reserve emissions&lt;/keyword&gt;&lt;/keywords&gt;&lt;dates&gt;&lt;year&gt;2014&lt;/year&gt;&lt;pub-dates&gt;&lt;date&gt;11//&lt;/date&gt;&lt;/pub-dates&gt;&lt;/dates&gt;&lt;isbn&gt;0960-1481&lt;/isbn&gt;&lt;urls&gt;&lt;related-urls&gt;&lt;url&gt;http://www.sciencedirect.com/science/article/pii/S0960148114003061&lt;/url&gt;&lt;/related-urls&gt;&lt;/urls&gt;&lt;electronic-resource-num&gt;http://dx.doi.org/10.1016/j.renene.2014.05.045&lt;/electronic-resource-num&gt;&lt;/record&gt;&lt;/Cite&gt;&lt;/EndNote&gt;</w:instrText>
      </w:r>
      <w:r w:rsidRPr="00ED6412">
        <w:fldChar w:fldCharType="separate"/>
      </w:r>
      <w:r w:rsidR="000201C4">
        <w:rPr>
          <w:noProof/>
        </w:rPr>
        <w:t>[</w:t>
      </w:r>
      <w:hyperlink w:anchor="_ENREF_41" w:tooltip="Jin, 2014 #270" w:history="1">
        <w:r w:rsidR="00213BF8">
          <w:rPr>
            <w:noProof/>
          </w:rPr>
          <w:t>41</w:t>
        </w:r>
      </w:hyperlink>
      <w:r w:rsidR="000201C4">
        <w:rPr>
          <w:noProof/>
        </w:rPr>
        <w:t>]</w:t>
      </w:r>
      <w:r w:rsidRPr="00ED6412">
        <w:fldChar w:fldCharType="end"/>
      </w:r>
      <w:r w:rsidRPr="00ED6412">
        <w:t xml:space="preserve"> with the time dimension. </w:t>
      </w:r>
    </w:p>
    <w:p w14:paraId="27C6434D" w14:textId="562CCD72" w:rsidR="00074E3E" w:rsidRPr="00ED6412" w:rsidRDefault="00074E3E" w:rsidP="00364C29">
      <w:pPr>
        <w:pStyle w:val="ListParagraph"/>
        <w:numPr>
          <w:ilvl w:val="0"/>
          <w:numId w:val="28"/>
        </w:numPr>
        <w:spacing w:after="120" w:line="480" w:lineRule="auto"/>
        <w:ind w:left="714" w:hanging="357"/>
        <w:contextualSpacing w:val="0"/>
      </w:pPr>
      <w:r w:rsidRPr="00ED6412">
        <w:lastRenderedPageBreak/>
        <w:t xml:space="preserve">Supingklad et al. </w:t>
      </w:r>
      <w:r w:rsidR="00364C29" w:rsidRPr="00ED6412">
        <w:fldChar w:fldCharType="begin">
          <w:fldData xml:space="preserve">PEVuZE5vdGU+PENpdGU+PEF1dGhvcj5TdXBpbmdrbGFkPC9BdXRob3I+PFllYXI+MjAxNjwvWWVh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</w:fldData>
        </w:fldChar>
      </w:r>
      <w:r w:rsidR="000201C4">
        <w:instrText xml:space="preserve"> ADDIN EN.CITE </w:instrText>
      </w:r>
      <w:r w:rsidR="000201C4">
        <w:fldChar w:fldCharType="begin">
          <w:fldData xml:space="preserve">PEVuZE5vdGU+PENpdGU+PEF1dGhvcj5TdXBpbmdrbGFkPC9BdXRob3I+PFllYXI+MjAxNjwvWWVh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</w:fldData>
        </w:fldChar>
      </w:r>
      <w:r w:rsidR="000201C4">
        <w:instrText xml:space="preserve"> ADDIN EN.CITE.DATA </w:instrText>
      </w:r>
      <w:r w:rsidR="000201C4">
        <w:fldChar w:fldCharType="end"/>
      </w:r>
      <w:r w:rsidR="00364C29" w:rsidRPr="00ED6412">
        <w:fldChar w:fldCharType="separate"/>
      </w:r>
      <w:r w:rsidR="000201C4">
        <w:rPr>
          <w:noProof/>
        </w:rPr>
        <w:t>[</w:t>
      </w:r>
      <w:hyperlink w:anchor="_ENREF_151" w:tooltip="Supingklad, 2016 #519" w:history="1">
        <w:r w:rsidR="00213BF8">
          <w:rPr>
            <w:noProof/>
          </w:rPr>
          <w:t>151</w:t>
        </w:r>
      </w:hyperlink>
      <w:r w:rsidR="000201C4">
        <w:rPr>
          <w:noProof/>
        </w:rPr>
        <w:t>]</w:t>
      </w:r>
      <w:r w:rsidR="00364C29" w:rsidRPr="00ED6412">
        <w:fldChar w:fldCharType="end"/>
      </w:r>
      <w:r w:rsidRPr="00ED6412">
        <w:t xml:space="preserve"> considered the BESS in the </w:t>
      </w:r>
      <w:r w:rsidR="0066124F" w:rsidRPr="00ED6412">
        <w:t xml:space="preserve">research of </w:t>
      </w:r>
      <w:r w:rsidRPr="00ED6412">
        <w:t xml:space="preserve">Mondal et al. </w:t>
      </w:r>
      <w:r w:rsidR="0066124F" w:rsidRPr="00ED6412">
        <w:fldChar w:fldCharType="begin"/>
      </w:r>
      <w:r w:rsidR="000201C4">
        <w:instrText xml:space="preserve"> ADDIN EN.CITE &lt;EndNote&gt;&lt;Cite ExcludeYear="1"&gt;&lt;Author&gt;Mondal&lt;/Author&gt;&lt;Year&gt;2013&lt;/Year&gt;&lt;RecNum&gt;321&lt;/RecNum&gt;&lt;DisplayText&gt;[137]&lt;/DisplayText&gt;&lt;record&gt;&lt;rec-number&gt;321&lt;/rec-number&gt;&lt;foreign-keys&gt;&lt;key app="EN" db-id="wat2z5xv39zx9lefev2vrzeifd9dzfzsx50x" timestamp="0"&gt;321&lt;/key&gt;&lt;/foreign-keys&gt;&lt;ref-type name="Journal Article"&gt;17&lt;/ref-type&gt;&lt;contributors&gt;&lt;authors&gt;&lt;author&gt;Mondal, Soumitra&lt;/author&gt;&lt;author&gt;Bhattacharya, Aniruddha&lt;/author&gt;&lt;author&gt;nee Dey, Sunita Halder&lt;/author&gt;&lt;/authors&gt;&lt;/contributors&gt;&lt;titles&gt;&lt;title&gt;Multi-objective economic emission load dispatch solution using gravitational search algorithm and considering wind power penetration&lt;/title&gt;&lt;secondary-title&gt;International Journal of Electrical Power &amp;amp; Energy Systems&lt;/secondary-title&gt;&lt;/titles&gt;&lt;periodical&gt;&lt;full-title&gt;International Journal of Electrical Power &amp;amp; Energy Systems&lt;/full-title&gt;&lt;/periodical&gt;&lt;pages&gt;282-292&lt;/pages&gt;&lt;volume&gt;44&lt;/volume&gt;&lt;number&gt;1&lt;/number&gt;&lt;dates&gt;&lt;year&gt;2013&lt;/year&gt;&lt;/dates&gt;&lt;isbn&gt;0142-0615&lt;/isbn&gt;&lt;urls&gt;&lt;/urls&gt;&lt;/record&gt;&lt;/Cite&gt;&lt;/EndNote&gt;</w:instrText>
      </w:r>
      <w:r w:rsidR="0066124F" w:rsidRPr="00ED6412">
        <w:fldChar w:fldCharType="separate"/>
      </w:r>
      <w:r w:rsidR="000201C4">
        <w:rPr>
          <w:noProof/>
        </w:rPr>
        <w:t>[</w:t>
      </w:r>
      <w:hyperlink w:anchor="_ENREF_137" w:tooltip="Mondal, 2013 #321" w:history="1">
        <w:r w:rsidR="00213BF8">
          <w:rPr>
            <w:noProof/>
          </w:rPr>
          <w:t>137</w:t>
        </w:r>
      </w:hyperlink>
      <w:r w:rsidR="000201C4">
        <w:rPr>
          <w:noProof/>
        </w:rPr>
        <w:t>]</w:t>
      </w:r>
      <w:r w:rsidR="0066124F" w:rsidRPr="00ED6412">
        <w:fldChar w:fldCharType="end"/>
      </w:r>
      <w:r w:rsidR="00F32CE7" w:rsidRPr="00ED6412">
        <w:t>.</w:t>
      </w:r>
      <w:r w:rsidR="00B96013" w:rsidRPr="00ED6412">
        <w:t xml:space="preserve"> The BESS for the system is gird-connected</w:t>
      </w:r>
      <w:r w:rsidR="00DF0431" w:rsidRPr="00ED6412">
        <w:t xml:space="preserve"> and it</w:t>
      </w:r>
      <w:r w:rsidR="00866A03" w:rsidRPr="00ED6412">
        <w:t xml:space="preserve"> is not</w:t>
      </w:r>
      <w:r w:rsidR="00B96013" w:rsidRPr="00ED6412">
        <w:t xml:space="preserve"> wind farm connected.</w:t>
      </w:r>
      <w:r w:rsidRPr="00ED6412">
        <w:t xml:space="preserve"> </w:t>
      </w:r>
      <w:r w:rsidR="00F32CE7" w:rsidRPr="00ED6412">
        <w:t>Also, they used stochastic weight trade-off PSO (SWT-PSO)</w:t>
      </w:r>
      <w:r w:rsidRPr="00ED6412">
        <w:t xml:space="preserve"> </w:t>
      </w:r>
      <w:r w:rsidR="007E328B" w:rsidRPr="00ED6412">
        <w:t xml:space="preserve">as the optimization </w:t>
      </w:r>
      <w:r w:rsidR="00521328" w:rsidRPr="00ED6412">
        <w:t>algorithm</w:t>
      </w:r>
      <w:r w:rsidR="007E328B" w:rsidRPr="00ED6412">
        <w:t>.</w:t>
      </w:r>
    </w:p>
    <w:p w14:paraId="6A69528A" w14:textId="6B3F4E46" w:rsidR="000B1D93" w:rsidRPr="00ED6412" w:rsidRDefault="000B1D93" w:rsidP="00364C29">
      <w:pPr>
        <w:pStyle w:val="ListParagraph"/>
        <w:numPr>
          <w:ilvl w:val="0"/>
          <w:numId w:val="28"/>
        </w:numPr>
        <w:spacing w:after="120" w:line="480" w:lineRule="auto"/>
        <w:ind w:left="714" w:hanging="357"/>
        <w:contextualSpacing w:val="0"/>
      </w:pPr>
      <w:r w:rsidRPr="00ED6412">
        <w:t xml:space="preserve">Wang et al. </w:t>
      </w:r>
      <w:r w:rsidR="00364C29" w:rsidRPr="00ED6412">
        <w:fldChar w:fldCharType="begin"/>
      </w:r>
      <w:r w:rsidR="000201C4">
        <w:instrText xml:space="preserve"> ADDIN EN.CITE &lt;EndNote&gt;&lt;Cite&gt;&lt;Author&gt;Wang&lt;/Author&gt;&lt;Year&gt;2017&lt;/Year&gt;&lt;RecNum&gt;517&lt;/RecNum&gt;&lt;DisplayText&gt;[152]&lt;/DisplayText&gt;&lt;record&gt;&lt;rec-number&gt;517&lt;/rec-number&gt;&lt;foreign-keys&gt;&lt;key app="EN" db-id="wat2z5xv39zx9lefev2vrzeifd9dzfzsx50x" timestamp="0"&gt;517&lt;/key&gt;&lt;/foreign-keys&gt;&lt;ref-type name="Journal Article"&gt;17&lt;/ref-type&gt;&lt;contributors&gt;&lt;authors&gt;&lt;author&gt;Z. Wang&lt;/author&gt;&lt;author&gt;C. Shen&lt;/author&gt;&lt;author&gt;F. Liu&lt;/author&gt;&lt;author&gt;X. Wu&lt;/author&gt;&lt;author&gt;C. C. Liu&lt;/author&gt;&lt;author&gt;F. Gao&lt;/author&gt;&lt;/authors&gt;&lt;/contributors&gt;&lt;titles&gt;&lt;title&gt;Chance-Constrained Economic Dispatch With Non-Gaussian Correlated Wind Power Uncertainty&lt;/title&gt;&lt;secondary-title&gt;IEEE Transactions on Power Systems&lt;/secondary-title&gt;&lt;/titles&gt;&lt;pages&gt;4880-4893&lt;/pages&gt;&lt;volume&gt;32&lt;/volume&gt;&lt;number&gt;6&lt;/number&gt;&lt;keywords&gt;&lt;keyword&gt;Gaussian processes&lt;/keyword&gt;&lt;keyword&gt;decision making&lt;/keyword&gt;&lt;keyword&gt;optimisation&lt;/keyword&gt;&lt;keyword&gt;power generation dispatch&lt;/keyword&gt;&lt;keyword&gt;power generation economics&lt;/keyword&gt;&lt;keyword&gt;power system security&lt;/keyword&gt;&lt;keyword&gt;probability&lt;/keyword&gt;&lt;keyword&gt;stochastic processes&lt;/keyword&gt;&lt;keyword&gt;wind power plants&lt;/keyword&gt;&lt;keyword&gt;Gaussian mixture model&lt;/keyword&gt;&lt;keyword&gt;chance-constrained economic dispatch&lt;/keyword&gt;&lt;keyword&gt;deterministic linear convex optimization&lt;/keyword&gt;&lt;keyword&gt;joint probability density function&lt;/keyword&gt;&lt;keyword&gt;multiple wind farms&lt;/keyword&gt;&lt;keyword&gt;nonGaussian correlated random variables&lt;/keyword&gt;&lt;keyword&gt;nonGaussian correlated wind power uncertainty&lt;/keyword&gt;&lt;keyword&gt;nonGaussian random variables&lt;/keyword&gt;&lt;keyword&gt;objective function&lt;/keyword&gt;&lt;keyword&gt;power output&lt;/keyword&gt;&lt;keyword&gt;power system decision making&lt;/keyword&gt;&lt;keyword&gt;stochastic wind power&lt;/keyword&gt;&lt;keyword&gt;traditional deterministic economic dispatch&lt;/keyword&gt;&lt;keyword&gt;transformation&lt;/keyword&gt;&lt;keyword&gt;probabilistic distribution&lt;/keyword&gt;&lt;keyword&gt;wind power uncertainty&lt;/keyword&gt;&lt;/keywords&gt;&lt;dates&gt;&lt;year&gt;2017&lt;/year&gt;&lt;/dates&gt;&lt;isbn&gt;0885-8950&lt;/isbn&gt;&lt;urls&gt;&lt;/urls&gt;&lt;electronic-resource-num&gt;10.1109/TPWRS.2017.2672750&lt;/electronic-resource-num&gt;&lt;/record&gt;&lt;/Cite&gt;&lt;/EndNote&gt;</w:instrText>
      </w:r>
      <w:r w:rsidR="00364C29" w:rsidRPr="00ED6412">
        <w:fldChar w:fldCharType="separate"/>
      </w:r>
      <w:r w:rsidR="000201C4">
        <w:rPr>
          <w:noProof/>
        </w:rPr>
        <w:t>[</w:t>
      </w:r>
      <w:hyperlink w:anchor="_ENREF_152" w:tooltip="Wang, 2017 #517" w:history="1">
        <w:r w:rsidR="00213BF8">
          <w:rPr>
            <w:noProof/>
          </w:rPr>
          <w:t>152</w:t>
        </w:r>
      </w:hyperlink>
      <w:r w:rsidR="000201C4">
        <w:rPr>
          <w:noProof/>
        </w:rPr>
        <w:t>]</w:t>
      </w:r>
      <w:r w:rsidR="00364C29" w:rsidRPr="00ED6412">
        <w:fldChar w:fldCharType="end"/>
      </w:r>
      <w:r w:rsidRPr="00ED6412">
        <w:t xml:space="preserve"> developed a </w:t>
      </w:r>
      <w:r w:rsidR="00840BDF" w:rsidRPr="00ED6412">
        <w:t>chance-constrained limit</w:t>
      </w:r>
      <w:r w:rsidRPr="00ED6412">
        <w:t xml:space="preserve"> of </w:t>
      </w:r>
      <w:r w:rsidR="00840BDF" w:rsidRPr="00ED6412">
        <w:t xml:space="preserve">the </w:t>
      </w:r>
      <w:r w:rsidRPr="00ED6412">
        <w:t xml:space="preserve">power flow for the CEED model and used </w:t>
      </w:r>
      <w:r w:rsidR="00DF0431" w:rsidRPr="00ED6412">
        <w:t xml:space="preserve">the </w:t>
      </w:r>
      <w:r w:rsidRPr="00ED6412">
        <w:t xml:space="preserve">Gaussian Mixture Model (GMM) </w:t>
      </w:r>
      <w:r w:rsidR="00DF0431" w:rsidRPr="00ED6412">
        <w:t xml:space="preserve">for </w:t>
      </w:r>
      <w:r w:rsidRPr="00ED6412">
        <w:t>the wind power uncertainty.</w:t>
      </w:r>
    </w:p>
    <w:p w14:paraId="36B432D7" w14:textId="3FAA570E" w:rsidR="00C303FF" w:rsidRPr="00ED6412" w:rsidRDefault="00C303FF" w:rsidP="00364C29">
      <w:pPr>
        <w:pStyle w:val="ListParagraph"/>
        <w:numPr>
          <w:ilvl w:val="0"/>
          <w:numId w:val="28"/>
        </w:numPr>
        <w:spacing w:after="120" w:line="480" w:lineRule="auto"/>
        <w:ind w:left="714" w:hanging="357"/>
        <w:contextualSpacing w:val="0"/>
      </w:pPr>
      <w:r w:rsidRPr="00ED6412">
        <w:t xml:space="preserve">The latest </w:t>
      </w:r>
      <w:r w:rsidR="004658BE" w:rsidRPr="00ED6412">
        <w:t xml:space="preserve">research on this model </w:t>
      </w:r>
      <w:r w:rsidR="00DF0431" w:rsidRPr="00ED6412">
        <w:t>wa</w:t>
      </w:r>
      <w:r w:rsidR="004658BE" w:rsidRPr="00ED6412">
        <w:t xml:space="preserve">s </w:t>
      </w:r>
      <w:r w:rsidR="00453BE9" w:rsidRPr="00ED6412">
        <w:t>published</w:t>
      </w:r>
      <w:r w:rsidR="004658BE" w:rsidRPr="00ED6412">
        <w:t xml:space="preserve"> by Zhang et al. </w:t>
      </w:r>
      <w:r w:rsidR="00840981" w:rsidRPr="00ED6412">
        <w:fldChar w:fldCharType="begin"/>
      </w:r>
      <w:r w:rsidR="000201C4">
        <w:instrText xml:space="preserve"> ADDIN EN.CITE &lt;EndNote&gt;&lt;Cite&gt;&lt;Author&gt;Zhang&lt;/Author&gt;&lt;Year&gt;2018&lt;/Year&gt;&lt;RecNum&gt;500&lt;/RecNum&gt;&lt;DisplayText&gt;[149]&lt;/DisplayText&gt;&lt;record&gt;&lt;rec-number&gt;500&lt;/rec-number&gt;&lt;foreign-keys&gt;&lt;key app="EN" db-id="wat2z5xv39zx9lefev2vrzeifd9dzfzsx50x" timestamp="0"&gt;500&lt;/key&gt;&lt;/foreign-keys&gt;&lt;ref-type name="Journal Article"&gt;17&lt;/ref-type&gt;&lt;contributors&gt;&lt;authors&gt;&lt;author&gt;Zhang, Xian&lt;/author&gt;&lt;author&gt;Wang, Huaizhi&lt;/author&gt;&lt;author&gt;Peng, Jian-chun&lt;/author&gt;&lt;author&gt;Liu, Yitao&lt;/author&gt;&lt;author&gt;Wang, Guibin&lt;/author&gt;&lt;author&gt;Jiang, Hui&lt;/author&gt;&lt;/authors&gt;&lt;/contributors&gt;&lt;titles&gt;&lt;title&gt;GPNBI inspired MOSDE for electric power dispatch considering wind energy penetration&lt;/title&gt;&lt;secondary-title&gt;Energy&lt;/secondary-title&gt;&lt;/titles&gt;&lt;pages&gt;404-419&lt;/pages&gt;&lt;volume&gt;144&lt;/volume&gt;&lt;keywords&gt;&lt;keyword&gt;Interval optimization model&lt;/keyword&gt;&lt;keyword&gt;Strength differential evolution&lt;/keyword&gt;&lt;keyword&gt;Normal boundary intersection&lt;/keyword&gt;&lt;keyword&gt;Economic dispatch&lt;/keyword&gt;&lt;keyword&gt;Multi-objective optimization&lt;/keyword&gt;&lt;/keywords&gt;&lt;dates&gt;&lt;year&gt;2018&lt;/year&gt;&lt;pub-dates&gt;&lt;date&gt;2018/02/01/&lt;/date&gt;&lt;/pub-dates&gt;&lt;/dates&gt;&lt;isbn&gt;0360-5442&lt;/isbn&gt;&lt;urls&gt;&lt;related-urls&gt;&lt;url&gt;http://www.sciencedirect.com/science/article/pii/S0360544217320248&lt;/url&gt;&lt;/related-urls&gt;&lt;/urls&gt;&lt;electronic-resource-num&gt;https://doi.org/10.1016/j.energy.2017.12.005&lt;/electronic-resource-num&gt;&lt;/record&gt;&lt;/Cite&gt;&lt;/EndNote&gt;</w:instrText>
      </w:r>
      <w:r w:rsidR="00840981" w:rsidRPr="00ED6412">
        <w:fldChar w:fldCharType="separate"/>
      </w:r>
      <w:r w:rsidR="000201C4">
        <w:rPr>
          <w:noProof/>
        </w:rPr>
        <w:t>[</w:t>
      </w:r>
      <w:hyperlink w:anchor="_ENREF_149" w:tooltip="Zhang, 2018 #500" w:history="1">
        <w:r w:rsidR="00213BF8">
          <w:rPr>
            <w:noProof/>
          </w:rPr>
          <w:t>149</w:t>
        </w:r>
      </w:hyperlink>
      <w:r w:rsidR="000201C4">
        <w:rPr>
          <w:noProof/>
        </w:rPr>
        <w:t>]</w:t>
      </w:r>
      <w:r w:rsidR="00840981" w:rsidRPr="00ED6412">
        <w:fldChar w:fldCharType="end"/>
      </w:r>
      <w:r w:rsidR="004658BE" w:rsidRPr="00ED6412">
        <w:t xml:space="preserve"> </w:t>
      </w:r>
      <w:r w:rsidR="00866A03" w:rsidRPr="00ED6412">
        <w:t>in</w:t>
      </w:r>
      <w:r w:rsidR="00110925" w:rsidRPr="00ED6412">
        <w:t xml:space="preserve"> </w:t>
      </w:r>
      <w:r w:rsidR="00866A03" w:rsidRPr="00ED6412">
        <w:t>January</w:t>
      </w:r>
      <w:r w:rsidR="00110925" w:rsidRPr="00ED6412">
        <w:t xml:space="preserve"> 2018</w:t>
      </w:r>
      <w:r w:rsidR="00453BE9" w:rsidRPr="00ED6412">
        <w:t>. This</w:t>
      </w:r>
      <w:r w:rsidR="004658BE" w:rsidRPr="00ED6412">
        <w:t xml:space="preserve"> research </w:t>
      </w:r>
      <w:r w:rsidR="00DF0431" w:rsidRPr="00ED6412">
        <w:t xml:space="preserve">has an </w:t>
      </w:r>
      <w:r w:rsidR="004658BE" w:rsidRPr="00ED6412">
        <w:t>improved optimization</w:t>
      </w:r>
      <w:r w:rsidR="00227D14" w:rsidRPr="00ED6412">
        <w:t xml:space="preserve"> algorithm, which is</w:t>
      </w:r>
      <w:r w:rsidR="004658BE" w:rsidRPr="00ED6412">
        <w:t xml:space="preserve"> </w:t>
      </w:r>
      <w:r w:rsidR="00DF0431" w:rsidRPr="00ED6412">
        <w:t xml:space="preserve">a </w:t>
      </w:r>
      <w:r w:rsidR="004658BE" w:rsidRPr="00ED6412">
        <w:t xml:space="preserve">generalized piecewise normal boundary intersection (GPNBI) </w:t>
      </w:r>
      <w:r w:rsidR="00DF0431" w:rsidRPr="00ED6412">
        <w:t xml:space="preserve">approach and it was </w:t>
      </w:r>
      <w:r w:rsidR="004658BE" w:rsidRPr="00ED6412">
        <w:t xml:space="preserve">inspired </w:t>
      </w:r>
      <w:r w:rsidR="00DF0431" w:rsidRPr="00ED6412">
        <w:t xml:space="preserve">by the </w:t>
      </w:r>
      <w:r w:rsidR="004658BE" w:rsidRPr="00ED6412">
        <w:t>multi-</w:t>
      </w:r>
      <w:r w:rsidR="00453BE9" w:rsidRPr="00ED6412">
        <w:t>objective strength</w:t>
      </w:r>
      <w:r w:rsidR="004658BE" w:rsidRPr="00ED6412">
        <w:t xml:space="preserve"> differential evolution (MOSDE)</w:t>
      </w:r>
      <w:r w:rsidR="00227D14" w:rsidRPr="00ED6412">
        <w:t>.</w:t>
      </w:r>
    </w:p>
    <w:p w14:paraId="70E4F65C" w14:textId="2A4EE4C4" w:rsidR="00AE1D4B" w:rsidRPr="00ED6412" w:rsidRDefault="004372E2" w:rsidP="001B0C8A">
      <w:pPr>
        <w:spacing w:after="120"/>
      </w:pPr>
      <w:r w:rsidRPr="00ED6412">
        <w:fldChar w:fldCharType="begin"/>
      </w:r>
      <w:r w:rsidRPr="00ED6412">
        <w:instrText xml:space="preserve"> REF _Ref503633906 \h </w:instrText>
      </w:r>
      <w:r w:rsidR="00A63E2B" w:rsidRPr="00ED6412">
        <w:instrText xml:space="preserve"> \* MERGEFORMAT </w:instrText>
      </w:r>
      <w:r w:rsidRPr="00ED6412">
        <w:fldChar w:fldCharType="separate"/>
      </w:r>
      <w:r w:rsidR="00C05E44" w:rsidRPr="00ED6412">
        <w:t xml:space="preserve">Table </w:t>
      </w:r>
      <w:r w:rsidR="00C05E44">
        <w:rPr>
          <w:noProof/>
        </w:rPr>
        <w:t>2</w:t>
      </w:r>
      <w:r w:rsidR="00C05E44" w:rsidRPr="00ED6412">
        <w:rPr>
          <w:noProof/>
        </w:rPr>
        <w:t>.</w:t>
      </w:r>
      <w:r w:rsidR="00C05E44">
        <w:rPr>
          <w:noProof/>
        </w:rPr>
        <w:t>3</w:t>
      </w:r>
      <w:r w:rsidRPr="00ED6412">
        <w:fldChar w:fldCharType="end"/>
      </w:r>
      <w:r w:rsidRPr="00ED6412">
        <w:t xml:space="preserve"> lists </w:t>
      </w:r>
      <w:r w:rsidR="00883603" w:rsidRPr="00ED6412">
        <w:t xml:space="preserve">and compares </w:t>
      </w:r>
      <w:r w:rsidR="00866A03" w:rsidRPr="00ED6412">
        <w:t xml:space="preserve">some of </w:t>
      </w:r>
      <w:r w:rsidRPr="00ED6412">
        <w:t xml:space="preserve">the models </w:t>
      </w:r>
      <w:r w:rsidR="00CB1FC6" w:rsidRPr="00ED6412">
        <w:t xml:space="preserve">that </w:t>
      </w:r>
      <w:r w:rsidR="00DF0431" w:rsidRPr="00ED6412">
        <w:t>take into account</w:t>
      </w:r>
      <w:r w:rsidRPr="00ED6412">
        <w:t xml:space="preserve"> waste penalty and reserve costs of wind power</w:t>
      </w:r>
      <w:r w:rsidR="00DF0431" w:rsidRPr="00ED6412">
        <w:t xml:space="preserve"> in order of the time of the research published.</w:t>
      </w:r>
    </w:p>
    <w:p w14:paraId="5B1092E3" w14:textId="022499A0" w:rsidR="00EC2153" w:rsidRPr="00ED6412" w:rsidRDefault="00EC2153" w:rsidP="0025450C">
      <w:pPr>
        <w:pStyle w:val="Caption"/>
        <w:keepNext/>
        <w:jc w:val="left"/>
      </w:pPr>
      <w:bookmarkStart w:id="73" w:name="_Ref503633906"/>
      <w:bookmarkStart w:id="74" w:name="_Toc523347923"/>
      <w:r w:rsidRPr="00ED6412">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2</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3</w:t>
      </w:r>
      <w:r w:rsidR="001041A1">
        <w:rPr>
          <w:noProof/>
        </w:rPr>
        <w:fldChar w:fldCharType="end"/>
      </w:r>
      <w:bookmarkEnd w:id="73"/>
      <w:r w:rsidRPr="00ED6412">
        <w:t xml:space="preserve"> </w:t>
      </w:r>
      <w:r w:rsidR="00DF0431" w:rsidRPr="00ED6412">
        <w:t xml:space="preserve">The </w:t>
      </w:r>
      <w:r w:rsidR="0025450C" w:rsidRPr="00ED6412">
        <w:t>ED model</w:t>
      </w:r>
      <w:r w:rsidRPr="00ED6412">
        <w:t xml:space="preserve"> </w:t>
      </w:r>
      <w:r w:rsidR="00B74753" w:rsidRPr="00ED6412">
        <w:t>tak</w:t>
      </w:r>
      <w:r w:rsidRPr="00ED6412">
        <w:t>ing</w:t>
      </w:r>
      <w:r w:rsidR="00B74753" w:rsidRPr="00ED6412">
        <w:t xml:space="preserve"> into account</w:t>
      </w:r>
      <w:r w:rsidRPr="00ED6412">
        <w:t xml:space="preserve"> </w:t>
      </w:r>
      <w:r w:rsidR="00866A03" w:rsidRPr="00ED6412">
        <w:t xml:space="preserve">the </w:t>
      </w:r>
      <w:r w:rsidRPr="00ED6412">
        <w:t>waste penalty and reserve costs of wind power.</w:t>
      </w:r>
      <w:bookmarkEnd w:id="74"/>
    </w:p>
    <w:tbl>
      <w:tblPr>
        <w:tblStyle w:val="PlainTable21"/>
        <w:tblW w:w="7921" w:type="dxa"/>
        <w:tblLook w:val="0420" w:firstRow="1" w:lastRow="0" w:firstColumn="0" w:lastColumn="0" w:noHBand="0" w:noVBand="1"/>
      </w:tblPr>
      <w:tblGrid>
        <w:gridCol w:w="2663"/>
        <w:gridCol w:w="1123"/>
        <w:gridCol w:w="1527"/>
        <w:gridCol w:w="2608"/>
      </w:tblGrid>
      <w:tr w:rsidR="00A53152" w:rsidRPr="00ED6412" w14:paraId="27798EC3" w14:textId="77777777" w:rsidTr="00160143">
        <w:trPr>
          <w:cnfStyle w:val="100000000000" w:firstRow="1" w:lastRow="0" w:firstColumn="0" w:lastColumn="0" w:oddVBand="0" w:evenVBand="0" w:oddHBand="0" w:evenHBand="0" w:firstRowFirstColumn="0" w:firstRowLastColumn="0" w:lastRowFirstColumn="0" w:lastRowLastColumn="0"/>
          <w:trHeight w:val="456"/>
        </w:trPr>
        <w:tc>
          <w:tcPr>
            <w:tcW w:w="2663" w:type="dxa"/>
          </w:tcPr>
          <w:p w14:paraId="26DE3E95" w14:textId="58F43D1D" w:rsidR="00EC2153" w:rsidRPr="00ED6412" w:rsidRDefault="00EC2153" w:rsidP="00AA2F1C">
            <w:pPr>
              <w:spacing w:line="360" w:lineRule="auto"/>
              <w:jc w:val="left"/>
            </w:pPr>
            <w:r w:rsidRPr="00ED6412">
              <w:t>Research</w:t>
            </w:r>
          </w:p>
        </w:tc>
        <w:tc>
          <w:tcPr>
            <w:tcW w:w="1123" w:type="dxa"/>
          </w:tcPr>
          <w:p w14:paraId="37139C11" w14:textId="7150951C" w:rsidR="00EC2153" w:rsidRPr="00ED6412" w:rsidRDefault="00EC2153" w:rsidP="00AA2F1C">
            <w:pPr>
              <w:spacing w:line="360" w:lineRule="auto"/>
              <w:jc w:val="left"/>
            </w:pPr>
            <w:r w:rsidRPr="00ED6412">
              <w:t>Dispatch model</w:t>
            </w:r>
          </w:p>
        </w:tc>
        <w:tc>
          <w:tcPr>
            <w:tcW w:w="1527" w:type="dxa"/>
          </w:tcPr>
          <w:p w14:paraId="06570C06" w14:textId="295381D3" w:rsidR="00EC2153" w:rsidRPr="00ED6412" w:rsidRDefault="00EC2153" w:rsidP="00AA2F1C">
            <w:pPr>
              <w:spacing w:line="360" w:lineRule="auto"/>
              <w:jc w:val="left"/>
            </w:pPr>
            <w:r w:rsidRPr="00ED6412">
              <w:t>Wind power model</w:t>
            </w:r>
          </w:p>
        </w:tc>
        <w:tc>
          <w:tcPr>
            <w:tcW w:w="2608" w:type="dxa"/>
          </w:tcPr>
          <w:p w14:paraId="5474FF78" w14:textId="1A1B0746" w:rsidR="00EC2153" w:rsidRPr="00ED6412" w:rsidRDefault="00870E18" w:rsidP="00AA2F1C">
            <w:pPr>
              <w:spacing w:line="360" w:lineRule="auto"/>
              <w:jc w:val="left"/>
            </w:pPr>
            <w:r w:rsidRPr="00ED6412">
              <w:t>Investigation</w:t>
            </w:r>
          </w:p>
        </w:tc>
      </w:tr>
      <w:tr w:rsidR="00A53152" w:rsidRPr="00ED6412" w14:paraId="2DD0936D" w14:textId="77777777" w:rsidTr="00160143">
        <w:trPr>
          <w:cnfStyle w:val="000000100000" w:firstRow="0" w:lastRow="0" w:firstColumn="0" w:lastColumn="0" w:oddVBand="0" w:evenVBand="0" w:oddHBand="1" w:evenHBand="0" w:firstRowFirstColumn="0" w:firstRowLastColumn="0" w:lastRowFirstColumn="0" w:lastRowLastColumn="0"/>
          <w:trHeight w:val="456"/>
        </w:trPr>
        <w:tc>
          <w:tcPr>
            <w:tcW w:w="2663" w:type="dxa"/>
          </w:tcPr>
          <w:p w14:paraId="4BA7F6C8" w14:textId="4BBA1B68" w:rsidR="00EC2153" w:rsidRPr="00ED6412" w:rsidRDefault="00EC2153" w:rsidP="00613D40">
            <w:pPr>
              <w:spacing w:line="360" w:lineRule="auto"/>
              <w:jc w:val="left"/>
            </w:pPr>
            <w:r w:rsidRPr="00ED6412">
              <w:t xml:space="preserve">Hetzer et al. </w:t>
            </w:r>
            <w:r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Pr="00ED6412">
              <w:fldChar w:fldCharType="separate"/>
            </w:r>
            <w:r w:rsidR="000201C4">
              <w:rPr>
                <w:noProof/>
              </w:rPr>
              <w:t>[</w:t>
            </w:r>
            <w:hyperlink w:anchor="_ENREF_46" w:tooltip="Hetzer, 2008 #256" w:history="1">
              <w:r w:rsidR="00213BF8">
                <w:rPr>
                  <w:noProof/>
                </w:rPr>
                <w:t>46</w:t>
              </w:r>
            </w:hyperlink>
            <w:r w:rsidR="000201C4">
              <w:rPr>
                <w:noProof/>
              </w:rPr>
              <w:t>]</w:t>
            </w:r>
            <w:r w:rsidRPr="00ED6412">
              <w:fldChar w:fldCharType="end"/>
            </w:r>
          </w:p>
        </w:tc>
        <w:tc>
          <w:tcPr>
            <w:tcW w:w="1123" w:type="dxa"/>
          </w:tcPr>
          <w:p w14:paraId="05B3299B" w14:textId="01755095" w:rsidR="00EC2153" w:rsidRPr="00ED6412" w:rsidRDefault="00EC2153" w:rsidP="00AA2F1C">
            <w:pPr>
              <w:spacing w:line="360" w:lineRule="auto"/>
              <w:jc w:val="left"/>
            </w:pPr>
            <w:r w:rsidRPr="00ED6412">
              <w:t>ED</w:t>
            </w:r>
          </w:p>
        </w:tc>
        <w:tc>
          <w:tcPr>
            <w:tcW w:w="1527" w:type="dxa"/>
          </w:tcPr>
          <w:p w14:paraId="454FD5B5" w14:textId="6DD7DBF3" w:rsidR="00EC2153" w:rsidRPr="00ED6412" w:rsidRDefault="00EC2153" w:rsidP="00AA2F1C">
            <w:pPr>
              <w:spacing w:line="360" w:lineRule="auto"/>
              <w:jc w:val="left"/>
            </w:pPr>
            <w:r w:rsidRPr="00ED6412">
              <w:t>Weibull distribution</w:t>
            </w:r>
          </w:p>
        </w:tc>
        <w:tc>
          <w:tcPr>
            <w:tcW w:w="2608" w:type="dxa"/>
          </w:tcPr>
          <w:p w14:paraId="22C655A6" w14:textId="41E393C9" w:rsidR="00EC2153" w:rsidRPr="00ED6412" w:rsidRDefault="00EC2153" w:rsidP="00AA2F1C">
            <w:pPr>
              <w:spacing w:line="360" w:lineRule="auto"/>
              <w:jc w:val="left"/>
            </w:pPr>
            <w:r w:rsidRPr="00ED6412">
              <w:t xml:space="preserve">First created </w:t>
            </w:r>
          </w:p>
        </w:tc>
      </w:tr>
      <w:tr w:rsidR="00A53152" w:rsidRPr="00ED6412" w14:paraId="1C984C54" w14:textId="77777777" w:rsidTr="00160143">
        <w:trPr>
          <w:trHeight w:val="456"/>
        </w:trPr>
        <w:tc>
          <w:tcPr>
            <w:tcW w:w="2663" w:type="dxa"/>
          </w:tcPr>
          <w:p w14:paraId="2B86D243" w14:textId="5A6A6131" w:rsidR="00EC2153" w:rsidRPr="00ED6412" w:rsidRDefault="001812D4" w:rsidP="00613D40">
            <w:pPr>
              <w:spacing w:line="360" w:lineRule="auto"/>
              <w:jc w:val="left"/>
            </w:pPr>
            <w:r w:rsidRPr="00ED6412">
              <w:lastRenderedPageBreak/>
              <w:t xml:space="preserve">Mondal et al. </w:t>
            </w:r>
            <w:r w:rsidRPr="00ED6412">
              <w:fldChar w:fldCharType="begin"/>
            </w:r>
            <w:r w:rsidR="000201C4">
              <w:instrText xml:space="preserve"> ADDIN EN.CITE &lt;EndNote&gt;&lt;Cite&gt;&lt;Author&gt;Mondal&lt;/Author&gt;&lt;Year&gt;2013&lt;/Year&gt;&lt;RecNum&gt;321&lt;/RecNum&gt;&lt;DisplayText&gt;[137]&lt;/DisplayText&gt;&lt;record&gt;&lt;rec-number&gt;321&lt;/rec-number&gt;&lt;foreign-keys&gt;&lt;key app="EN" db-id="wat2z5xv39zx9lefev2vrzeifd9dzfzsx50x" timestamp="0"&gt;321&lt;/key&gt;&lt;/foreign-keys&gt;&lt;ref-type name="Journal Article"&gt;17&lt;/ref-type&gt;&lt;contributors&gt;&lt;authors&gt;&lt;author&gt;Mondal, Soumitra&lt;/author&gt;&lt;author&gt;Bhattacharya, Aniruddha&lt;/author&gt;&lt;author&gt;nee Dey, Sunita Halder&lt;/author&gt;&lt;/authors&gt;&lt;/contributors&gt;&lt;titles&gt;&lt;title&gt;Multi-objective economic emission load dispatch solution using gravitational search algorithm and considering wind power penetration&lt;/title&gt;&lt;secondary-title&gt;International Journal of Electrical Power &amp;amp; Energy Systems&lt;/secondary-title&gt;&lt;/titles&gt;&lt;periodical&gt;&lt;full-title&gt;International Journal of Electrical Power &amp;amp; Energy Systems&lt;/full-title&gt;&lt;/periodical&gt;&lt;pages&gt;282-292&lt;/pages&gt;&lt;volume&gt;44&lt;/volume&gt;&lt;number&gt;1&lt;/number&gt;&lt;dates&gt;&lt;year&gt;2013&lt;/year&gt;&lt;/dates&gt;&lt;isbn&gt;0142-0615&lt;/isbn&gt;&lt;urls&gt;&lt;/urls&gt;&lt;/record&gt;&lt;/Cite&gt;&lt;/EndNote&gt;</w:instrText>
            </w:r>
            <w:r w:rsidRPr="00ED6412">
              <w:fldChar w:fldCharType="separate"/>
            </w:r>
            <w:r w:rsidR="000201C4">
              <w:rPr>
                <w:noProof/>
              </w:rPr>
              <w:t>[</w:t>
            </w:r>
            <w:hyperlink w:anchor="_ENREF_137" w:tooltip="Mondal, 2013 #321" w:history="1">
              <w:r w:rsidR="00213BF8">
                <w:rPr>
                  <w:noProof/>
                </w:rPr>
                <w:t>137</w:t>
              </w:r>
            </w:hyperlink>
            <w:r w:rsidR="000201C4">
              <w:rPr>
                <w:noProof/>
              </w:rPr>
              <w:t>]</w:t>
            </w:r>
            <w:r w:rsidRPr="00ED6412">
              <w:fldChar w:fldCharType="end"/>
            </w:r>
          </w:p>
        </w:tc>
        <w:tc>
          <w:tcPr>
            <w:tcW w:w="1123" w:type="dxa"/>
          </w:tcPr>
          <w:p w14:paraId="6E3D21F7" w14:textId="4E5D0174" w:rsidR="00EC2153" w:rsidRPr="00ED6412" w:rsidRDefault="001812D4" w:rsidP="00AA2F1C">
            <w:pPr>
              <w:spacing w:line="360" w:lineRule="auto"/>
              <w:jc w:val="left"/>
            </w:pPr>
            <w:r w:rsidRPr="00ED6412">
              <w:t>CEED</w:t>
            </w:r>
          </w:p>
        </w:tc>
        <w:tc>
          <w:tcPr>
            <w:tcW w:w="1527" w:type="dxa"/>
          </w:tcPr>
          <w:p w14:paraId="3A4CEFDA" w14:textId="3A03114C" w:rsidR="00EC2153" w:rsidRPr="00ED6412" w:rsidRDefault="001812D4" w:rsidP="00AA2F1C">
            <w:pPr>
              <w:spacing w:line="360" w:lineRule="auto"/>
              <w:jc w:val="left"/>
            </w:pPr>
            <w:r w:rsidRPr="00ED6412">
              <w:t>Weibull distribution</w:t>
            </w:r>
          </w:p>
        </w:tc>
        <w:tc>
          <w:tcPr>
            <w:tcW w:w="2608" w:type="dxa"/>
          </w:tcPr>
          <w:p w14:paraId="349A400F" w14:textId="2EF2154D" w:rsidR="00EC2153" w:rsidRPr="00ED6412" w:rsidRDefault="00B74753" w:rsidP="00AA2F1C">
            <w:pPr>
              <w:spacing w:line="360" w:lineRule="auto"/>
              <w:jc w:val="left"/>
            </w:pPr>
            <w:r w:rsidRPr="00ED6412">
              <w:t>Investigated</w:t>
            </w:r>
            <w:r w:rsidR="001812D4" w:rsidRPr="00ED6412">
              <w:t xml:space="preserve"> emission of NO</w:t>
            </w:r>
            <w:r w:rsidR="001812D4" w:rsidRPr="00ED6412">
              <w:rPr>
                <w:vertAlign w:val="subscript"/>
              </w:rPr>
              <w:t>x</w:t>
            </w:r>
            <w:r w:rsidR="001812D4" w:rsidRPr="00ED6412">
              <w:t xml:space="preserve"> with price penalty factor</w:t>
            </w:r>
          </w:p>
        </w:tc>
      </w:tr>
      <w:tr w:rsidR="00A53152" w:rsidRPr="00ED6412" w14:paraId="6F38E6D9" w14:textId="77777777" w:rsidTr="00160143">
        <w:trPr>
          <w:cnfStyle w:val="000000100000" w:firstRow="0" w:lastRow="0" w:firstColumn="0" w:lastColumn="0" w:oddVBand="0" w:evenVBand="0" w:oddHBand="1" w:evenHBand="0" w:firstRowFirstColumn="0" w:firstRowLastColumn="0" w:lastRowFirstColumn="0" w:lastRowLastColumn="0"/>
          <w:trHeight w:val="456"/>
        </w:trPr>
        <w:tc>
          <w:tcPr>
            <w:tcW w:w="2663" w:type="dxa"/>
          </w:tcPr>
          <w:p w14:paraId="1585E17C" w14:textId="54DFBB36" w:rsidR="00EC2153" w:rsidRPr="00ED6412" w:rsidRDefault="000A54A8" w:rsidP="00613D40">
            <w:pPr>
              <w:spacing w:line="360" w:lineRule="auto"/>
              <w:jc w:val="left"/>
            </w:pPr>
            <w:r w:rsidRPr="00ED6412">
              <w:t xml:space="preserve">Jin et al. </w:t>
            </w:r>
            <w:r w:rsidRPr="00ED6412">
              <w:fldChar w:fldCharType="begin"/>
            </w:r>
            <w:r w:rsidR="000201C4">
              <w:instrText xml:space="preserve"> ADDIN EN.CITE &lt;EndNote&gt;&lt;Cite&gt;&lt;Author&gt;Jin&lt;/Author&gt;&lt;Year&gt;2014&lt;/Year&gt;&lt;RecNum&gt;270&lt;/RecNum&gt;&lt;DisplayText&gt;[41]&lt;/DisplayText&gt;&lt;record&gt;&lt;rec-number&gt;270&lt;/rec-number&gt;&lt;foreign-keys&gt;&lt;key app="EN" db-id="wat2z5xv39zx9lefev2vrzeifd9dzfzsx50x" timestamp="0"&gt;270&lt;/key&gt;&lt;/foreign-keys&gt;&lt;ref-type name="Journal Article"&gt;17&lt;/ref-type&gt;&lt;contributors&gt;&lt;authors&gt;&lt;author&gt;Jin, Jingliang&lt;/author&gt;&lt;author&gt;Zhou, Dequn&lt;/author&gt;&lt;author&gt;Zhou, Peng&lt;/author&gt;&lt;author&gt;Miao, Zhuang&lt;/author&gt;&lt;/authors&gt;&lt;/contributors&gt;&lt;titles&gt;&lt;title&gt;Environmental/economic power dispatch with wind power&lt;/title&gt;&lt;secondary-title&gt;Renewable Energy&lt;/secondary-title&gt;&lt;/titles&gt;&lt;pages&gt;234-242&lt;/pages&gt;&lt;volume&gt;71&lt;/volume&gt;&lt;keywords&gt;&lt;keyword&gt;EED&lt;/keyword&gt;&lt;keyword&gt;WECS&lt;/keyword&gt;&lt;keyword&gt;Penalty cost&lt;/keyword&gt;&lt;keyword&gt;Reserve cost&lt;/keyword&gt;&lt;keyword&gt;Penalty emissions&lt;/keyword&gt;&lt;keyword&gt;Reserve emissions&lt;/keyword&gt;&lt;/keywords&gt;&lt;dates&gt;&lt;year&gt;2014&lt;/year&gt;&lt;pub-dates&gt;&lt;date&gt;11//&lt;/date&gt;&lt;/pub-dates&gt;&lt;/dates&gt;&lt;isbn&gt;0960-1481&lt;/isbn&gt;&lt;urls&gt;&lt;related-urls&gt;&lt;url&gt;http://www.sciencedirect.com/science/article/pii/S0960148114003061&lt;/url&gt;&lt;/related-urls&gt;&lt;/urls&gt;&lt;electronic-resource-num&gt;http://dx.doi.org/10.1016/j.renene.2014.05.045&lt;/electronic-resource-num&gt;&lt;/record&gt;&lt;/Cite&gt;&lt;/EndNote&gt;</w:instrText>
            </w:r>
            <w:r w:rsidRPr="00ED6412">
              <w:fldChar w:fldCharType="separate"/>
            </w:r>
            <w:r w:rsidR="000201C4">
              <w:rPr>
                <w:noProof/>
              </w:rPr>
              <w:t>[</w:t>
            </w:r>
            <w:hyperlink w:anchor="_ENREF_41" w:tooltip="Jin, 2014 #270" w:history="1">
              <w:r w:rsidR="00213BF8">
                <w:rPr>
                  <w:noProof/>
                </w:rPr>
                <w:t>41</w:t>
              </w:r>
            </w:hyperlink>
            <w:r w:rsidR="000201C4">
              <w:rPr>
                <w:noProof/>
              </w:rPr>
              <w:t>]</w:t>
            </w:r>
            <w:r w:rsidRPr="00ED6412">
              <w:fldChar w:fldCharType="end"/>
            </w:r>
          </w:p>
        </w:tc>
        <w:tc>
          <w:tcPr>
            <w:tcW w:w="1123" w:type="dxa"/>
          </w:tcPr>
          <w:p w14:paraId="4C281136" w14:textId="77ACB3BA" w:rsidR="00EC2153" w:rsidRPr="00ED6412" w:rsidRDefault="000A54A8" w:rsidP="00AA2F1C">
            <w:pPr>
              <w:spacing w:line="360" w:lineRule="auto"/>
              <w:jc w:val="left"/>
            </w:pPr>
            <w:r w:rsidRPr="00ED6412">
              <w:t>CEED</w:t>
            </w:r>
          </w:p>
        </w:tc>
        <w:tc>
          <w:tcPr>
            <w:tcW w:w="1527" w:type="dxa"/>
          </w:tcPr>
          <w:p w14:paraId="3829232D" w14:textId="1C0D599A" w:rsidR="00EC2153" w:rsidRPr="00ED6412" w:rsidRDefault="000A54A8" w:rsidP="00AA2F1C">
            <w:pPr>
              <w:spacing w:line="360" w:lineRule="auto"/>
              <w:jc w:val="left"/>
            </w:pPr>
            <w:r w:rsidRPr="00ED6412">
              <w:t>Weibull-Gamma distribution</w:t>
            </w:r>
          </w:p>
        </w:tc>
        <w:tc>
          <w:tcPr>
            <w:tcW w:w="2608" w:type="dxa"/>
          </w:tcPr>
          <w:p w14:paraId="1D375808" w14:textId="3D415908" w:rsidR="00EC2153" w:rsidRPr="00ED6412" w:rsidRDefault="00B74753" w:rsidP="00AA2F1C">
            <w:pPr>
              <w:spacing w:line="360" w:lineRule="auto"/>
              <w:jc w:val="left"/>
            </w:pPr>
            <w:r w:rsidRPr="00ED6412">
              <w:t>Investigated</w:t>
            </w:r>
            <w:r w:rsidR="000A54A8" w:rsidRPr="00ED6412">
              <w:t xml:space="preserve"> emission of waste penalty and reserve charge</w:t>
            </w:r>
          </w:p>
        </w:tc>
      </w:tr>
      <w:tr w:rsidR="00A53152" w:rsidRPr="00ED6412" w14:paraId="04CCC955" w14:textId="77777777" w:rsidTr="00160143">
        <w:trPr>
          <w:trHeight w:val="456"/>
        </w:trPr>
        <w:tc>
          <w:tcPr>
            <w:tcW w:w="2663" w:type="dxa"/>
          </w:tcPr>
          <w:p w14:paraId="07A41042" w14:textId="1ECAFF4B" w:rsidR="00EC2153" w:rsidRPr="00ED6412" w:rsidRDefault="00AA2F1C" w:rsidP="00613D40">
            <w:pPr>
              <w:spacing w:line="360" w:lineRule="auto"/>
              <w:jc w:val="left"/>
            </w:pPr>
            <w:r w:rsidRPr="00ED6412">
              <w:rPr>
                <w:noProof/>
              </w:rPr>
              <w:t xml:space="preserve">Azizipanah-Abarghooee et al. </w:t>
            </w:r>
            <w:r w:rsidRPr="00ED6412">
              <w:rPr>
                <w:noProof/>
              </w:rPr>
              <w:fldChar w:fldCharType="begin"/>
            </w:r>
            <w:r w:rsidR="000201C4">
              <w:rPr>
                <w:noProof/>
              </w:rPr>
              <w:instrText xml:space="preserve"> ADDIN EN.CITE &lt;EndNote&gt;&lt;Cite&gt;&lt;Author&gt;Azizipanah-Abarghooee&lt;/Author&gt;&lt;Year&gt;2015&lt;/Year&gt;&lt;RecNum&gt;497&lt;/RecNum&gt;&lt;DisplayText&gt;[150]&lt;/DisplayText&gt;&lt;record&gt;&lt;rec-number&gt;497&lt;/rec-number&gt;&lt;foreign-keys&gt;&lt;key app="EN" db-id="wat2z5xv39zx9lefev2vrzeifd9dzfzsx50x" timestamp="0"&gt;497&lt;/key&gt;&lt;/foreign-keys&gt;&lt;ref-type name="Journal Article"&gt;17&lt;/ref-type&gt;&lt;contributors&gt;&lt;authors&gt;&lt;author&gt;Azizipanah-Abarghooee, Rasoul&lt;/author&gt;&lt;author&gt;Niknam, Taher&lt;/author&gt;&lt;author&gt;Bina, Mohammad Amin&lt;/author&gt;&lt;author&gt;Zare, Mohsen&lt;/author&gt;&lt;/authors&gt;&lt;/contributors&gt;&lt;titles&gt;&lt;title&gt;Coordination of combined heat and power-thermal-wind-photovoltaic units in economic load dispatch using chance-constrained and jointly distributed random variables methods&lt;/title&gt;&lt;secondary-title&gt;Energy&lt;/secondary-title&gt;&lt;/titles&gt;&lt;pages&gt;50-67&lt;/pages&gt;&lt;volume&gt;79&lt;/volume&gt;&lt;keywords&gt;&lt;keyword&gt;Combined heat and power economic dispatch&lt;/keyword&gt;&lt;keyword&gt;Chance constrained programming&lt;/keyword&gt;&lt;keyword&gt;Cuckoo search algorithm&lt;/keyword&gt;&lt;keyword&gt;Jointly distributed random variables method&lt;/keyword&gt;&lt;keyword&gt;Stochastic multi-objective optimization&lt;/keyword&gt;&lt;keyword&gt;Photovoltaic and wind power&lt;/keyword&gt;&lt;/keywords&gt;&lt;dates&gt;&lt;year&gt;2015&lt;/year&gt;&lt;pub-dates&gt;&lt;date&gt;2015/01/01/&lt;/date&gt;&lt;/pub-dates&gt;&lt;/dates&gt;&lt;isbn&gt;0360-5442&lt;/isbn&gt;&lt;urls&gt;&lt;related-urls&gt;&lt;url&gt;http://www.sciencedirect.com/science/article/pii/S0360544214011736&lt;/url&gt;&lt;/related-urls&gt;&lt;/urls&gt;&lt;electronic-resource-num&gt;https://doi.org/10.1016/j.energy.2014.10.024&lt;/electronic-resource-num&gt;&lt;/record&gt;&lt;/Cite&gt;&lt;/EndNote&gt;</w:instrText>
            </w:r>
            <w:r w:rsidRPr="00ED6412">
              <w:rPr>
                <w:noProof/>
              </w:rPr>
              <w:fldChar w:fldCharType="separate"/>
            </w:r>
            <w:r w:rsidR="000201C4">
              <w:rPr>
                <w:noProof/>
              </w:rPr>
              <w:t>[</w:t>
            </w:r>
            <w:hyperlink w:anchor="_ENREF_150" w:tooltip="Azizipanah-Abarghooee, 2015 #497" w:history="1">
              <w:r w:rsidR="00213BF8">
                <w:rPr>
                  <w:noProof/>
                </w:rPr>
                <w:t>150</w:t>
              </w:r>
            </w:hyperlink>
            <w:r w:rsidR="000201C4">
              <w:rPr>
                <w:noProof/>
              </w:rPr>
              <w:t>]</w:t>
            </w:r>
            <w:r w:rsidRPr="00ED6412">
              <w:rPr>
                <w:noProof/>
              </w:rPr>
              <w:fldChar w:fldCharType="end"/>
            </w:r>
          </w:p>
        </w:tc>
        <w:tc>
          <w:tcPr>
            <w:tcW w:w="1123" w:type="dxa"/>
          </w:tcPr>
          <w:p w14:paraId="3C1058D8" w14:textId="463EC1A9" w:rsidR="00EC2153" w:rsidRPr="00ED6412" w:rsidRDefault="00AA2F1C" w:rsidP="00AA2F1C">
            <w:pPr>
              <w:spacing w:line="360" w:lineRule="auto"/>
              <w:jc w:val="left"/>
            </w:pPr>
            <w:r w:rsidRPr="00ED6412">
              <w:rPr>
                <w:noProof/>
              </w:rPr>
              <w:t>CEED</w:t>
            </w:r>
          </w:p>
        </w:tc>
        <w:tc>
          <w:tcPr>
            <w:tcW w:w="1527" w:type="dxa"/>
          </w:tcPr>
          <w:p w14:paraId="5A2D1808" w14:textId="61C37242" w:rsidR="00EC2153" w:rsidRPr="00ED6412" w:rsidRDefault="00AA2F1C" w:rsidP="00AA2F1C">
            <w:pPr>
              <w:spacing w:line="360" w:lineRule="auto"/>
              <w:jc w:val="left"/>
            </w:pPr>
            <w:r w:rsidRPr="00ED6412">
              <w:t>Weibull distribution</w:t>
            </w:r>
          </w:p>
        </w:tc>
        <w:tc>
          <w:tcPr>
            <w:tcW w:w="2608" w:type="dxa"/>
          </w:tcPr>
          <w:p w14:paraId="0EFFC247" w14:textId="41D73F04" w:rsidR="00EC2153" w:rsidRPr="00ED6412" w:rsidRDefault="00521328" w:rsidP="00AA2F1C">
            <w:pPr>
              <w:spacing w:line="360" w:lineRule="auto"/>
              <w:jc w:val="left"/>
            </w:pPr>
            <w:r w:rsidRPr="00ED6412">
              <w:t>W</w:t>
            </w:r>
            <w:r w:rsidR="00AA2F1C" w:rsidRPr="00ED6412">
              <w:t>aste penalty and reserve charge</w:t>
            </w:r>
            <w:r w:rsidR="00AA2F1C" w:rsidRPr="00ED6412">
              <w:rPr>
                <w:noProof/>
              </w:rPr>
              <w:t xml:space="preserve"> for solar power </w:t>
            </w:r>
          </w:p>
        </w:tc>
      </w:tr>
      <w:tr w:rsidR="00A53152" w:rsidRPr="00ED6412" w14:paraId="11D48091" w14:textId="77777777" w:rsidTr="00160143">
        <w:trPr>
          <w:cnfStyle w:val="000000100000" w:firstRow="0" w:lastRow="0" w:firstColumn="0" w:lastColumn="0" w:oddVBand="0" w:evenVBand="0" w:oddHBand="1" w:evenHBand="0" w:firstRowFirstColumn="0" w:firstRowLastColumn="0" w:lastRowFirstColumn="0" w:lastRowLastColumn="0"/>
          <w:trHeight w:val="456"/>
        </w:trPr>
        <w:tc>
          <w:tcPr>
            <w:tcW w:w="2663" w:type="dxa"/>
          </w:tcPr>
          <w:p w14:paraId="68F6F14C" w14:textId="74F33E83" w:rsidR="00EC2153" w:rsidRPr="00ED6412" w:rsidRDefault="00232BDB" w:rsidP="00613D40">
            <w:pPr>
              <w:spacing w:line="360" w:lineRule="auto"/>
              <w:jc w:val="left"/>
            </w:pPr>
            <w:r w:rsidRPr="00ED6412">
              <w:t xml:space="preserve">Dubey et al. </w:t>
            </w:r>
            <w:r w:rsidRPr="00ED6412">
              <w:fldChar w:fldCharType="begin"/>
            </w:r>
            <w:r w:rsidR="000201C4">
              <w:instrText xml:space="preserve"> ADDIN EN.CITE &lt;EndNote&gt;&lt;Cite&gt;&lt;Author&gt;Dubey&lt;/Author&gt;&lt;Year&gt;2015&lt;/Year&gt;&lt;RecNum&gt;265&lt;/RecNum&gt;&lt;DisplayText&gt;[99]&lt;/DisplayText&gt;&lt;record&gt;&lt;rec-number&gt;265&lt;/rec-number&gt;&lt;foreign-keys&gt;&lt;key app="EN" db-id="wat2z5xv39zx9lefev2vrzeifd9dzfzsx50x" timestamp="0"&gt;265&lt;/key&gt;&lt;/foreign-keys&gt;&lt;ref-type name="Journal Article"&gt;17&lt;/ref-type&gt;&lt;contributors&gt;&lt;authors&gt;&lt;author&gt;Dubey, Hari Mohan&lt;/author&gt;&lt;author&gt;Pandit, Manjaree&lt;/author&gt;&lt;author&gt;Panigrahi, BK&lt;/author&gt;&lt;/authors&gt;&lt;/contributors&gt;&lt;titles&gt;&lt;title&gt;Hybrid flower pollination algorithm with time-varying fuzzy selection mechanism for wind integrated multi-objective dynamic economic dispatch&lt;/title&gt;&lt;secondary-title&gt;Renewable Energy&lt;/secondary-title&gt;&lt;/titles&gt;&lt;pages&gt;188-202&lt;/pages&gt;&lt;volume&gt;83&lt;/volume&gt;&lt;dates&gt;&lt;year&gt;2015&lt;/year&gt;&lt;/dates&gt;&lt;isbn&gt;0960-1481&lt;/isbn&gt;&lt;urls&gt;&lt;/urls&gt;&lt;/record&gt;&lt;/Cite&gt;&lt;/EndNote&gt;</w:instrText>
            </w:r>
            <w:r w:rsidRPr="00ED6412">
              <w:fldChar w:fldCharType="separate"/>
            </w:r>
            <w:r w:rsidR="000201C4">
              <w:rPr>
                <w:noProof/>
              </w:rPr>
              <w:t>[</w:t>
            </w:r>
            <w:hyperlink w:anchor="_ENREF_99" w:tooltip="Dubey, 2015 #265" w:history="1">
              <w:r w:rsidR="00213BF8">
                <w:rPr>
                  <w:noProof/>
                </w:rPr>
                <w:t>99</w:t>
              </w:r>
            </w:hyperlink>
            <w:r w:rsidR="000201C4">
              <w:rPr>
                <w:noProof/>
              </w:rPr>
              <w:t>]</w:t>
            </w:r>
            <w:r w:rsidRPr="00ED6412">
              <w:fldChar w:fldCharType="end"/>
            </w:r>
          </w:p>
        </w:tc>
        <w:tc>
          <w:tcPr>
            <w:tcW w:w="1123" w:type="dxa"/>
          </w:tcPr>
          <w:p w14:paraId="6493CDAB" w14:textId="429D9864" w:rsidR="00EC2153" w:rsidRPr="00ED6412" w:rsidRDefault="00232BDB" w:rsidP="00AA2F1C">
            <w:pPr>
              <w:spacing w:line="360" w:lineRule="auto"/>
              <w:jc w:val="left"/>
            </w:pPr>
            <w:r w:rsidRPr="00ED6412">
              <w:t>DEED</w:t>
            </w:r>
          </w:p>
        </w:tc>
        <w:tc>
          <w:tcPr>
            <w:tcW w:w="1527" w:type="dxa"/>
          </w:tcPr>
          <w:p w14:paraId="154609E4" w14:textId="11B316E7" w:rsidR="00EC2153" w:rsidRPr="00ED6412" w:rsidRDefault="00232BDB" w:rsidP="00AA2F1C">
            <w:pPr>
              <w:spacing w:line="360" w:lineRule="auto"/>
              <w:jc w:val="left"/>
            </w:pPr>
            <w:r w:rsidRPr="00ED6412">
              <w:t>Weibull distribution</w:t>
            </w:r>
          </w:p>
        </w:tc>
        <w:tc>
          <w:tcPr>
            <w:tcW w:w="2608" w:type="dxa"/>
          </w:tcPr>
          <w:p w14:paraId="3AF63177" w14:textId="319646E3" w:rsidR="00EC2153" w:rsidRPr="00ED6412" w:rsidRDefault="00194AF2" w:rsidP="004658BE">
            <w:pPr>
              <w:spacing w:line="360" w:lineRule="auto"/>
              <w:jc w:val="left"/>
            </w:pPr>
            <w:r w:rsidRPr="00ED6412">
              <w:t xml:space="preserve">Using </w:t>
            </w:r>
            <w:r w:rsidR="004658BE" w:rsidRPr="00ED6412">
              <w:t>HFPA</w:t>
            </w:r>
          </w:p>
        </w:tc>
      </w:tr>
      <w:tr w:rsidR="00A53152" w:rsidRPr="00ED6412" w14:paraId="638647EC" w14:textId="77777777" w:rsidTr="00160143">
        <w:trPr>
          <w:trHeight w:val="456"/>
        </w:trPr>
        <w:tc>
          <w:tcPr>
            <w:tcW w:w="2663" w:type="dxa"/>
          </w:tcPr>
          <w:p w14:paraId="1283FE67" w14:textId="6991B2E8" w:rsidR="00521328" w:rsidRPr="00ED6412" w:rsidRDefault="00521328" w:rsidP="00613D40">
            <w:pPr>
              <w:spacing w:line="360" w:lineRule="auto"/>
              <w:jc w:val="left"/>
            </w:pPr>
            <w:r w:rsidRPr="00ED6412">
              <w:t xml:space="preserve">Supingklad et al. </w:t>
            </w:r>
            <w:r w:rsidR="00364C29" w:rsidRPr="00ED6412">
              <w:fldChar w:fldCharType="begin">
                <w:fldData xml:space="preserve">PEVuZE5vdGU+PENpdGU+PEF1dGhvcj5TdXBpbmdrbGFkPC9BdXRob3I+PFllYXI+MjAxNjwvWWVh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</w:fldData>
              </w:fldChar>
            </w:r>
            <w:r w:rsidR="000201C4">
              <w:instrText xml:space="preserve"> ADDIN EN.CITE </w:instrText>
            </w:r>
            <w:r w:rsidR="000201C4">
              <w:fldChar w:fldCharType="begin">
                <w:fldData xml:space="preserve">PEVuZE5vdGU+PENpdGU+PEF1dGhvcj5TdXBpbmdrbGFkPC9BdXRob3I+PFllYXI+MjAxNjwvWWVh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</w:fldData>
              </w:fldChar>
            </w:r>
            <w:r w:rsidR="000201C4">
              <w:instrText xml:space="preserve"> ADDIN EN.CITE.DATA </w:instrText>
            </w:r>
            <w:r w:rsidR="000201C4">
              <w:fldChar w:fldCharType="end"/>
            </w:r>
            <w:r w:rsidR="00364C29" w:rsidRPr="00ED6412">
              <w:fldChar w:fldCharType="separate"/>
            </w:r>
            <w:r w:rsidR="000201C4">
              <w:rPr>
                <w:noProof/>
              </w:rPr>
              <w:t>[</w:t>
            </w:r>
            <w:hyperlink w:anchor="_ENREF_151" w:tooltip="Supingklad, 2016 #519" w:history="1">
              <w:r w:rsidR="00213BF8">
                <w:rPr>
                  <w:noProof/>
                </w:rPr>
                <w:t>151</w:t>
              </w:r>
            </w:hyperlink>
            <w:r w:rsidR="000201C4">
              <w:rPr>
                <w:noProof/>
              </w:rPr>
              <w:t>]</w:t>
            </w:r>
            <w:r w:rsidR="00364C29" w:rsidRPr="00ED6412">
              <w:fldChar w:fldCharType="end"/>
            </w:r>
          </w:p>
        </w:tc>
        <w:tc>
          <w:tcPr>
            <w:tcW w:w="1123" w:type="dxa"/>
          </w:tcPr>
          <w:p w14:paraId="6CC3837E" w14:textId="42681FD0" w:rsidR="00521328" w:rsidRPr="00ED6412" w:rsidRDefault="00521328" w:rsidP="00AA2F1C">
            <w:pPr>
              <w:spacing w:line="360" w:lineRule="auto"/>
              <w:jc w:val="left"/>
            </w:pPr>
            <w:r w:rsidRPr="00ED6412">
              <w:t>DEED</w:t>
            </w:r>
          </w:p>
        </w:tc>
        <w:tc>
          <w:tcPr>
            <w:tcW w:w="1527" w:type="dxa"/>
          </w:tcPr>
          <w:p w14:paraId="23985CF4" w14:textId="25779349" w:rsidR="00521328" w:rsidRPr="00ED6412" w:rsidRDefault="00521328" w:rsidP="00AA2F1C">
            <w:pPr>
              <w:spacing w:line="360" w:lineRule="auto"/>
              <w:jc w:val="left"/>
            </w:pPr>
            <w:r w:rsidRPr="00ED6412">
              <w:t>Weibull distribution</w:t>
            </w:r>
          </w:p>
        </w:tc>
        <w:tc>
          <w:tcPr>
            <w:tcW w:w="2608" w:type="dxa"/>
          </w:tcPr>
          <w:p w14:paraId="2732D0F0" w14:textId="2273E0CF" w:rsidR="00521328" w:rsidRPr="00ED6412" w:rsidRDefault="00B74753" w:rsidP="00840BDF">
            <w:pPr>
              <w:spacing w:line="360" w:lineRule="auto"/>
              <w:jc w:val="left"/>
            </w:pPr>
            <w:r w:rsidRPr="00ED6412">
              <w:t>Investigated</w:t>
            </w:r>
            <w:r w:rsidR="00521328" w:rsidRPr="00ED6412">
              <w:t xml:space="preserve"> BESS and using SWT-PSO</w:t>
            </w:r>
          </w:p>
        </w:tc>
      </w:tr>
      <w:tr w:rsidR="00A53152" w:rsidRPr="00ED6412" w14:paraId="2FFE6724" w14:textId="77777777" w:rsidTr="00160143">
        <w:trPr>
          <w:cnfStyle w:val="000000100000" w:firstRow="0" w:lastRow="0" w:firstColumn="0" w:lastColumn="0" w:oddVBand="0" w:evenVBand="0" w:oddHBand="1" w:evenHBand="0" w:firstRowFirstColumn="0" w:firstRowLastColumn="0" w:lastRowFirstColumn="0" w:lastRowLastColumn="0"/>
          <w:trHeight w:val="456"/>
        </w:trPr>
        <w:tc>
          <w:tcPr>
            <w:tcW w:w="2663" w:type="dxa"/>
          </w:tcPr>
          <w:p w14:paraId="245D9DA6" w14:textId="56C9252D" w:rsidR="000B1D93" w:rsidRPr="00ED6412" w:rsidRDefault="000B1D93" w:rsidP="00613D40">
            <w:pPr>
              <w:spacing w:line="360" w:lineRule="auto"/>
              <w:jc w:val="left"/>
            </w:pPr>
            <w:r w:rsidRPr="00ED6412">
              <w:t xml:space="preserve">Wang et al. </w:t>
            </w:r>
            <w:r w:rsidR="00364C29" w:rsidRPr="00ED6412">
              <w:fldChar w:fldCharType="begin"/>
            </w:r>
            <w:r w:rsidR="000201C4">
              <w:instrText xml:space="preserve"> ADDIN EN.CITE &lt;EndNote&gt;&lt;Cite&gt;&lt;Author&gt;Wang&lt;/Author&gt;&lt;Year&gt;2017&lt;/Year&gt;&lt;RecNum&gt;517&lt;/RecNum&gt;&lt;DisplayText&gt;[152]&lt;/DisplayText&gt;&lt;record&gt;&lt;rec-number&gt;517&lt;/rec-number&gt;&lt;foreign-keys&gt;&lt;key app="EN" db-id="wat2z5xv39zx9lefev2vrzeifd9dzfzsx50x" timestamp="0"&gt;517&lt;/key&gt;&lt;/foreign-keys&gt;&lt;ref-type name="Journal Article"&gt;17&lt;/ref-type&gt;&lt;contributors&gt;&lt;authors&gt;&lt;author&gt;Z. Wang&lt;/author&gt;&lt;author&gt;C. Shen&lt;/author&gt;&lt;author&gt;F. Liu&lt;/author&gt;&lt;author&gt;X. Wu&lt;/author&gt;&lt;author&gt;C. C. Liu&lt;/author&gt;&lt;author&gt;F. Gao&lt;/author&gt;&lt;/authors&gt;&lt;/contributors&gt;&lt;titles&gt;&lt;title&gt;Chance-Constrained Economic Dispatch With Non-Gaussian Correlated Wind Power Uncertainty&lt;/title&gt;&lt;secondary-title&gt;IEEE Transactions on Power Systems&lt;/secondary-title&gt;&lt;/titles&gt;&lt;pages&gt;4880-4893&lt;/pages&gt;&lt;volume&gt;32&lt;/volume&gt;&lt;number&gt;6&lt;/number&gt;&lt;keywords&gt;&lt;keyword&gt;Gaussian processes&lt;/keyword&gt;&lt;keyword&gt;decision making&lt;/keyword&gt;&lt;keyword&gt;optimisation&lt;/keyword&gt;&lt;keyword&gt;power generation dispatch&lt;/keyword&gt;&lt;keyword&gt;power generation economics&lt;/keyword&gt;&lt;keyword&gt;power system security&lt;/keyword&gt;&lt;keyword&gt;probability&lt;/keyword&gt;&lt;keyword&gt;stochastic processes&lt;/keyword&gt;&lt;keyword&gt;wind power plants&lt;/keyword&gt;&lt;keyword&gt;Gaussian mixture model&lt;/keyword&gt;&lt;keyword&gt;chance-constrained economic dispatch&lt;/keyword&gt;&lt;keyword&gt;deterministic linear convex optimization&lt;/keyword&gt;&lt;keyword&gt;joint probability density function&lt;/keyword&gt;&lt;keyword&gt;multiple wind farms&lt;/keyword&gt;&lt;keyword&gt;nonGaussian correlated random variables&lt;/keyword&gt;&lt;keyword&gt;nonGaussian correlated wind power uncertainty&lt;/keyword&gt;&lt;keyword&gt;nonGaussian random variables&lt;/keyword&gt;&lt;keyword&gt;objective function&lt;/keyword&gt;&lt;keyword&gt;power output&lt;/keyword&gt;&lt;keyword&gt;power system decision making&lt;/keyword&gt;&lt;keyword&gt;stochastic wind power&lt;/keyword&gt;&lt;keyword&gt;traditional deterministic economic dispatch&lt;/keyword&gt;&lt;keyword&gt;transformation&lt;/keyword&gt;&lt;keyword&gt;probabilistic distribution&lt;/keyword&gt;&lt;keyword&gt;wind power uncertainty&lt;/keyword&gt;&lt;/keywords&gt;&lt;dates&gt;&lt;year&gt;2017&lt;/year&gt;&lt;/dates&gt;&lt;isbn&gt;0885-8950&lt;/isbn&gt;&lt;urls&gt;&lt;/urls&gt;&lt;electronic-resource-num&gt;10.1109/TPWRS.2017.2672750&lt;/electronic-resource-num&gt;&lt;/record&gt;&lt;/Cite&gt;&lt;/EndNote&gt;</w:instrText>
            </w:r>
            <w:r w:rsidR="00364C29" w:rsidRPr="00ED6412">
              <w:fldChar w:fldCharType="separate"/>
            </w:r>
            <w:r w:rsidR="000201C4">
              <w:rPr>
                <w:noProof/>
              </w:rPr>
              <w:t>[</w:t>
            </w:r>
            <w:hyperlink w:anchor="_ENREF_152" w:tooltip="Wang, 2017 #517" w:history="1">
              <w:r w:rsidR="00213BF8">
                <w:rPr>
                  <w:noProof/>
                </w:rPr>
                <w:t>152</w:t>
              </w:r>
            </w:hyperlink>
            <w:r w:rsidR="000201C4">
              <w:rPr>
                <w:noProof/>
              </w:rPr>
              <w:t>]</w:t>
            </w:r>
            <w:r w:rsidR="00364C29" w:rsidRPr="00ED6412">
              <w:fldChar w:fldCharType="end"/>
            </w:r>
          </w:p>
        </w:tc>
        <w:tc>
          <w:tcPr>
            <w:tcW w:w="1123" w:type="dxa"/>
          </w:tcPr>
          <w:p w14:paraId="3675B8BB" w14:textId="6D8C0DCA" w:rsidR="000B1D93" w:rsidRPr="00ED6412" w:rsidRDefault="000B1D93" w:rsidP="00AA2F1C">
            <w:pPr>
              <w:spacing w:line="360" w:lineRule="auto"/>
              <w:jc w:val="left"/>
            </w:pPr>
            <w:r w:rsidRPr="00ED6412">
              <w:t>CEED</w:t>
            </w:r>
          </w:p>
        </w:tc>
        <w:tc>
          <w:tcPr>
            <w:tcW w:w="1527" w:type="dxa"/>
          </w:tcPr>
          <w:p w14:paraId="5D3CA617" w14:textId="7AAD0C25" w:rsidR="000B1D93" w:rsidRPr="00ED6412" w:rsidRDefault="000B1D93" w:rsidP="00AA2F1C">
            <w:pPr>
              <w:spacing w:line="360" w:lineRule="auto"/>
              <w:jc w:val="left"/>
            </w:pPr>
            <w:r w:rsidRPr="00ED6412">
              <w:t>GMM</w:t>
            </w:r>
          </w:p>
        </w:tc>
        <w:tc>
          <w:tcPr>
            <w:tcW w:w="2608" w:type="dxa"/>
          </w:tcPr>
          <w:p w14:paraId="7ABC971F" w14:textId="6AB641EC" w:rsidR="000B1D93" w:rsidRPr="00ED6412" w:rsidRDefault="00B74753" w:rsidP="00840BDF">
            <w:pPr>
              <w:spacing w:line="360" w:lineRule="auto"/>
              <w:jc w:val="left"/>
            </w:pPr>
            <w:r w:rsidRPr="00ED6412">
              <w:t>Investigated</w:t>
            </w:r>
            <w:r w:rsidR="00840BDF" w:rsidRPr="00ED6412">
              <w:t xml:space="preserve"> </w:t>
            </w:r>
            <w:r w:rsidR="000B1D93" w:rsidRPr="00ED6412">
              <w:t xml:space="preserve">chance-constrained limits of power flow </w:t>
            </w:r>
          </w:p>
        </w:tc>
      </w:tr>
      <w:tr w:rsidR="00A53152" w:rsidRPr="00ED6412" w14:paraId="1D0E07FC" w14:textId="77777777" w:rsidTr="00160143">
        <w:trPr>
          <w:trHeight w:val="456"/>
        </w:trPr>
        <w:tc>
          <w:tcPr>
            <w:tcW w:w="2663" w:type="dxa"/>
          </w:tcPr>
          <w:p w14:paraId="1C301C5B" w14:textId="019BF958" w:rsidR="00EC2153" w:rsidRPr="00ED6412" w:rsidRDefault="004658BE" w:rsidP="00613D40">
            <w:pPr>
              <w:spacing w:line="360" w:lineRule="auto"/>
              <w:jc w:val="left"/>
            </w:pPr>
            <w:r w:rsidRPr="00ED6412">
              <w:t xml:space="preserve">Zhang et al. </w:t>
            </w:r>
            <w:r w:rsidR="00840981" w:rsidRPr="00ED6412">
              <w:fldChar w:fldCharType="begin"/>
            </w:r>
            <w:r w:rsidR="000201C4">
              <w:instrText xml:space="preserve"> ADDIN EN.CITE &lt;EndNote&gt;&lt;Cite&gt;&lt;Author&gt;Zhang&lt;/Author&gt;&lt;Year&gt;2018&lt;/Year&gt;&lt;RecNum&gt;500&lt;/RecNum&gt;&lt;DisplayText&gt;[149]&lt;/DisplayText&gt;&lt;record&gt;&lt;rec-number&gt;500&lt;/rec-number&gt;&lt;foreign-keys&gt;&lt;key app="EN" db-id="wat2z5xv39zx9lefev2vrzeifd9dzfzsx50x" timestamp="0"&gt;500&lt;/key&gt;&lt;/foreign-keys&gt;&lt;ref-type name="Journal Article"&gt;17&lt;/ref-type&gt;&lt;contributors&gt;&lt;authors&gt;&lt;author&gt;Zhang, Xian&lt;/author&gt;&lt;author&gt;Wang, Huaizhi&lt;/author&gt;&lt;author&gt;Peng, Jian-chun&lt;/author&gt;&lt;author&gt;Liu, Yitao&lt;/author&gt;&lt;author&gt;Wang, Guibin&lt;/author&gt;&lt;author&gt;Jiang, Hui&lt;/author&gt;&lt;/authors&gt;&lt;/contributors&gt;&lt;titles&gt;&lt;title&gt;GPNBI inspired MOSDE for electric power dispatch considering wind energy penetration&lt;/title&gt;&lt;secondary-title&gt;Energy&lt;/secondary-title&gt;&lt;/titles&gt;&lt;pages&gt;404-419&lt;/pages&gt;&lt;volume&gt;144&lt;/volume&gt;&lt;keywords&gt;&lt;keyword&gt;Interval optimization model&lt;/keyword&gt;&lt;keyword&gt;Strength differential evolution&lt;/keyword&gt;&lt;keyword&gt;Normal boundary intersection&lt;/keyword&gt;&lt;keyword&gt;Economic dispatch&lt;/keyword&gt;&lt;keyword&gt;Multi-objective optimization&lt;/keyword&gt;&lt;/keywords&gt;&lt;dates&gt;&lt;year&gt;2018&lt;/year&gt;&lt;pub-dates&gt;&lt;date&gt;2018/02/01/&lt;/date&gt;&lt;/pub-dates&gt;&lt;/dates&gt;&lt;isbn&gt;0360-5442&lt;/isbn&gt;&lt;urls&gt;&lt;related-urls&gt;&lt;url&gt;http://www.sciencedirect.com/science/article/pii/S0360544217320248&lt;/url&gt;&lt;/related-urls&gt;&lt;/urls&gt;&lt;electronic-resource-num&gt;https://doi.org/10.1016/j.energy.2017.12.005&lt;/electronic-resource-num&gt;&lt;/record&gt;&lt;/Cite&gt;&lt;/EndNote&gt;</w:instrText>
            </w:r>
            <w:r w:rsidR="00840981" w:rsidRPr="00ED6412">
              <w:fldChar w:fldCharType="separate"/>
            </w:r>
            <w:r w:rsidR="000201C4">
              <w:rPr>
                <w:noProof/>
              </w:rPr>
              <w:t>[</w:t>
            </w:r>
            <w:hyperlink w:anchor="_ENREF_149" w:tooltip="Zhang, 2018 #500" w:history="1">
              <w:r w:rsidR="00213BF8">
                <w:rPr>
                  <w:noProof/>
                </w:rPr>
                <w:t>149</w:t>
              </w:r>
            </w:hyperlink>
            <w:r w:rsidR="000201C4">
              <w:rPr>
                <w:noProof/>
              </w:rPr>
              <w:t>]</w:t>
            </w:r>
            <w:r w:rsidR="00840981" w:rsidRPr="00ED6412">
              <w:fldChar w:fldCharType="end"/>
            </w:r>
          </w:p>
        </w:tc>
        <w:tc>
          <w:tcPr>
            <w:tcW w:w="1123" w:type="dxa"/>
          </w:tcPr>
          <w:p w14:paraId="7CBC9736" w14:textId="3014CD7A" w:rsidR="00EC2153" w:rsidRPr="00ED6412" w:rsidRDefault="00C303FF" w:rsidP="00AA2F1C">
            <w:pPr>
              <w:spacing w:line="360" w:lineRule="auto"/>
              <w:jc w:val="left"/>
            </w:pPr>
            <w:r w:rsidRPr="00ED6412">
              <w:t>CEED</w:t>
            </w:r>
          </w:p>
        </w:tc>
        <w:tc>
          <w:tcPr>
            <w:tcW w:w="1527" w:type="dxa"/>
          </w:tcPr>
          <w:p w14:paraId="6A01EFBF" w14:textId="28C12AA4" w:rsidR="00EC2153" w:rsidRPr="00ED6412" w:rsidRDefault="00C303FF" w:rsidP="00AA2F1C">
            <w:pPr>
              <w:spacing w:line="360" w:lineRule="auto"/>
              <w:jc w:val="left"/>
            </w:pPr>
            <w:r w:rsidRPr="00ED6412">
              <w:t>Gaussian distribution</w:t>
            </w:r>
          </w:p>
        </w:tc>
        <w:tc>
          <w:tcPr>
            <w:tcW w:w="2608" w:type="dxa"/>
          </w:tcPr>
          <w:p w14:paraId="67575969" w14:textId="236E29E8" w:rsidR="00EC2153" w:rsidRPr="00ED6412" w:rsidRDefault="00227D14" w:rsidP="00227D14">
            <w:pPr>
              <w:spacing w:line="360" w:lineRule="auto"/>
              <w:jc w:val="left"/>
            </w:pPr>
            <w:r w:rsidRPr="00ED6412">
              <w:t>Using GPNBI</w:t>
            </w:r>
            <w:r w:rsidR="004658BE" w:rsidRPr="00ED6412">
              <w:t xml:space="preserve"> inspired </w:t>
            </w:r>
            <w:r w:rsidRPr="00ED6412">
              <w:t>MOSDE</w:t>
            </w:r>
          </w:p>
        </w:tc>
      </w:tr>
    </w:tbl>
    <w:p w14:paraId="0D46C90F" w14:textId="1B762BDE" w:rsidR="003E3D1B" w:rsidRPr="00ED6412" w:rsidRDefault="003E3D1B" w:rsidP="001B0C8A">
      <w:pPr>
        <w:spacing w:after="120"/>
      </w:pPr>
    </w:p>
    <w:p w14:paraId="322D55A0" w14:textId="39A0E24B" w:rsidR="00A244FC" w:rsidRPr="00ED6412" w:rsidRDefault="00A244FC" w:rsidP="00A244FC">
      <w:pPr>
        <w:pStyle w:val="Caption"/>
        <w:keepNext/>
        <w:jc w:val="left"/>
      </w:pPr>
      <w:bookmarkStart w:id="75" w:name="_Ref503647115"/>
      <w:bookmarkStart w:id="76" w:name="_Toc523347924"/>
      <w:r w:rsidRPr="00ED6412">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2</w:t>
      </w:r>
      <w:r w:rsidR="001041A1">
        <w:rPr>
          <w:noProof/>
        </w:rPr>
        <w:fldChar w:fldCharType="end"/>
      </w:r>
      <w:r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4</w:t>
      </w:r>
      <w:r w:rsidR="001041A1">
        <w:rPr>
          <w:noProof/>
        </w:rPr>
        <w:fldChar w:fldCharType="end"/>
      </w:r>
      <w:bookmarkEnd w:id="75"/>
      <w:r w:rsidRPr="00ED6412">
        <w:t xml:space="preserve"> </w:t>
      </w:r>
      <w:r w:rsidR="00C306E9" w:rsidRPr="00ED6412">
        <w:t>The roles of ESS with different technologies</w:t>
      </w:r>
      <w:r w:rsidR="00042895" w:rsidRPr="00ED6412">
        <w:t xml:space="preserve"> installed </w:t>
      </w:r>
      <w:r w:rsidR="00866A03" w:rsidRPr="00ED6412">
        <w:t xml:space="preserve">in </w:t>
      </w:r>
      <w:r w:rsidR="00042895" w:rsidRPr="00ED6412">
        <w:t>energy storage projects in the UK up to 2016</w:t>
      </w:r>
      <w:r w:rsidR="00C306E9" w:rsidRPr="00ED6412">
        <w:t>.</w:t>
      </w:r>
      <w:bookmarkEnd w:id="76"/>
    </w:p>
    <w:tbl>
      <w:tblPr>
        <w:tblStyle w:val="PlainTable21"/>
        <w:tblW w:w="4995" w:type="pct"/>
        <w:tblLook w:val="0420" w:firstRow="1" w:lastRow="0" w:firstColumn="0" w:lastColumn="0" w:noHBand="0" w:noVBand="1"/>
      </w:tblPr>
      <w:tblGrid>
        <w:gridCol w:w="1417"/>
        <w:gridCol w:w="1233"/>
        <w:gridCol w:w="1191"/>
        <w:gridCol w:w="4081"/>
      </w:tblGrid>
      <w:tr w:rsidR="00A53152" w:rsidRPr="00ED6412" w14:paraId="754B1987" w14:textId="77777777" w:rsidTr="004A3D74">
        <w:trPr>
          <w:cnfStyle w:val="100000000000" w:firstRow="1" w:lastRow="0" w:firstColumn="0" w:lastColumn="0" w:oddVBand="0" w:evenVBand="0" w:oddHBand="0" w:evenHBand="0" w:firstRowFirstColumn="0" w:firstRowLastColumn="0" w:lastRowFirstColumn="0" w:lastRowLastColumn="0"/>
        </w:trPr>
        <w:tc>
          <w:tcPr>
            <w:tcW w:w="894" w:type="pct"/>
            <w:vAlign w:val="center"/>
          </w:tcPr>
          <w:p w14:paraId="0DA4FAA0" w14:textId="5FA42667" w:rsidR="00B20154" w:rsidRPr="00ED6412" w:rsidRDefault="00B20154" w:rsidP="00042895">
            <w:pPr>
              <w:spacing w:line="360" w:lineRule="auto"/>
              <w:contextualSpacing/>
              <w:jc w:val="left"/>
              <w:rPr>
                <w:lang w:eastAsia="en-US"/>
              </w:rPr>
            </w:pPr>
            <w:r w:rsidRPr="00ED6412">
              <w:rPr>
                <w:lang w:eastAsia="en-US"/>
              </w:rPr>
              <w:t>ESS technology category</w:t>
            </w:r>
          </w:p>
        </w:tc>
        <w:tc>
          <w:tcPr>
            <w:tcW w:w="778" w:type="pct"/>
            <w:vAlign w:val="center"/>
          </w:tcPr>
          <w:p w14:paraId="116BE113" w14:textId="02D74E57" w:rsidR="00B20154" w:rsidRPr="00ED6412" w:rsidRDefault="00B20154" w:rsidP="001E5A1A">
            <w:pPr>
              <w:spacing w:line="360" w:lineRule="auto"/>
              <w:contextualSpacing/>
              <w:jc w:val="left"/>
              <w:rPr>
                <w:lang w:eastAsia="en-US"/>
              </w:rPr>
            </w:pPr>
            <w:r w:rsidRPr="00ED6412">
              <w:rPr>
                <w:lang w:eastAsia="en-US"/>
              </w:rPr>
              <w:t>Rated power (</w:t>
            </w:r>
            <w:r w:rsidR="001E5A1A" w:rsidRPr="00ED6412">
              <w:rPr>
                <w:lang w:eastAsia="en-US"/>
              </w:rPr>
              <w:t>kW</w:t>
            </w:r>
            <w:r w:rsidRPr="00ED6412">
              <w:rPr>
                <w:lang w:eastAsia="en-US"/>
              </w:rPr>
              <w:t>)</w:t>
            </w:r>
          </w:p>
        </w:tc>
        <w:tc>
          <w:tcPr>
            <w:tcW w:w="752" w:type="pct"/>
          </w:tcPr>
          <w:p w14:paraId="250A26E5" w14:textId="13FB25BB" w:rsidR="00B20154" w:rsidRPr="00ED6412" w:rsidRDefault="00B20154" w:rsidP="00042895">
            <w:pPr>
              <w:spacing w:line="360" w:lineRule="auto"/>
              <w:contextualSpacing/>
              <w:jc w:val="left"/>
              <w:rPr>
                <w:lang w:eastAsia="en-US"/>
              </w:rPr>
            </w:pPr>
            <w:r w:rsidRPr="00ED6412">
              <w:rPr>
                <w:lang w:eastAsia="en-US"/>
              </w:rPr>
              <w:t>Energy capacity (kWh)</w:t>
            </w:r>
          </w:p>
        </w:tc>
        <w:tc>
          <w:tcPr>
            <w:tcW w:w="2576" w:type="pct"/>
            <w:vAlign w:val="center"/>
          </w:tcPr>
          <w:p w14:paraId="0D2F93F0" w14:textId="367797DF" w:rsidR="00B20154" w:rsidRPr="00ED6412" w:rsidRDefault="00B20154" w:rsidP="00042895">
            <w:pPr>
              <w:spacing w:line="360" w:lineRule="auto"/>
              <w:contextualSpacing/>
              <w:jc w:val="left"/>
              <w:rPr>
                <w:lang w:eastAsia="en-US"/>
              </w:rPr>
            </w:pPr>
            <w:r w:rsidRPr="00ED6412">
              <w:rPr>
                <w:lang w:eastAsia="en-US"/>
              </w:rPr>
              <w:t>Role of the ESS</w:t>
            </w:r>
          </w:p>
        </w:tc>
      </w:tr>
      <w:tr w:rsidR="00A53152" w:rsidRPr="00ED6412" w14:paraId="27DF2915" w14:textId="77777777" w:rsidTr="004A3D74">
        <w:trPr>
          <w:cnfStyle w:val="000000100000" w:firstRow="0" w:lastRow="0" w:firstColumn="0" w:lastColumn="0" w:oddVBand="0" w:evenVBand="0" w:oddHBand="1" w:evenHBand="0" w:firstRowFirstColumn="0" w:firstRowLastColumn="0" w:lastRowFirstColumn="0" w:lastRowLastColumn="0"/>
        </w:trPr>
        <w:tc>
          <w:tcPr>
            <w:tcW w:w="894" w:type="pct"/>
            <w:vMerge w:val="restart"/>
            <w:vAlign w:val="center"/>
          </w:tcPr>
          <w:p w14:paraId="5D1F4AD9" w14:textId="569DBCAF" w:rsidR="00B20154" w:rsidRPr="00ED6412" w:rsidRDefault="00B20154" w:rsidP="000554F6">
            <w:pPr>
              <w:spacing w:line="360" w:lineRule="auto"/>
              <w:contextualSpacing/>
              <w:jc w:val="left"/>
              <w:rPr>
                <w:lang w:eastAsia="en-US"/>
              </w:rPr>
            </w:pPr>
            <w:r w:rsidRPr="00ED6412">
              <w:rPr>
                <w:lang w:eastAsia="en-US"/>
              </w:rPr>
              <w:t xml:space="preserve">Electro-chemical </w:t>
            </w:r>
          </w:p>
        </w:tc>
        <w:tc>
          <w:tcPr>
            <w:tcW w:w="778" w:type="pct"/>
            <w:vMerge w:val="restart"/>
            <w:vAlign w:val="center"/>
          </w:tcPr>
          <w:p w14:paraId="6F85297A" w14:textId="721DB5DF" w:rsidR="00B20154" w:rsidRPr="00ED6412" w:rsidRDefault="00B20154" w:rsidP="001B7FE1">
            <w:pPr>
              <w:spacing w:line="360" w:lineRule="auto"/>
              <w:contextualSpacing/>
              <w:jc w:val="left"/>
              <w:rPr>
                <w:lang w:eastAsia="en-US"/>
              </w:rPr>
            </w:pPr>
            <w:r w:rsidRPr="00ED6412">
              <w:rPr>
                <w:lang w:eastAsia="en-US"/>
              </w:rPr>
              <w:t xml:space="preserve">5 </w:t>
            </w:r>
            <w:r w:rsidR="009F5216" w:rsidRPr="00ED6412">
              <w:rPr>
                <w:lang w:eastAsia="en-US"/>
              </w:rPr>
              <w:t>–</w:t>
            </w:r>
            <w:r w:rsidRPr="00ED6412">
              <w:rPr>
                <w:lang w:eastAsia="en-US"/>
              </w:rPr>
              <w:t xml:space="preserve"> </w:t>
            </w:r>
            <w:r w:rsidR="001B7FE1" w:rsidRPr="00ED6412">
              <w:rPr>
                <w:lang w:eastAsia="en-US"/>
              </w:rPr>
              <w:t>2</w:t>
            </w:r>
            <w:r w:rsidRPr="00ED6412">
              <w:rPr>
                <w:lang w:eastAsia="en-US"/>
              </w:rPr>
              <w:t>0</w:t>
            </w:r>
            <w:r w:rsidR="009F5216" w:rsidRPr="00ED6412">
              <w:rPr>
                <w:lang w:eastAsia="en-US"/>
              </w:rPr>
              <w:t>,</w:t>
            </w:r>
            <w:r w:rsidRPr="00ED6412">
              <w:rPr>
                <w:lang w:eastAsia="en-US"/>
              </w:rPr>
              <w:t>000</w:t>
            </w:r>
          </w:p>
        </w:tc>
        <w:tc>
          <w:tcPr>
            <w:tcW w:w="752" w:type="pct"/>
            <w:vMerge w:val="restart"/>
            <w:vAlign w:val="center"/>
          </w:tcPr>
          <w:p w14:paraId="67CC62C2" w14:textId="2A09182B" w:rsidR="00B20154" w:rsidRPr="00ED6412" w:rsidRDefault="001B7FE1" w:rsidP="001B7FE1">
            <w:pPr>
              <w:spacing w:line="360" w:lineRule="auto"/>
              <w:contextualSpacing/>
              <w:jc w:val="left"/>
              <w:rPr>
                <w:lang w:eastAsia="en-US"/>
              </w:rPr>
            </w:pPr>
            <w:r w:rsidRPr="00ED6412">
              <w:rPr>
                <w:lang w:eastAsia="en-US"/>
              </w:rPr>
              <w:t>25</w:t>
            </w:r>
            <w:r w:rsidR="009F5216" w:rsidRPr="00ED6412">
              <w:rPr>
                <w:lang w:eastAsia="en-US"/>
              </w:rPr>
              <w:t xml:space="preserve"> – 1</w:t>
            </w:r>
            <w:r w:rsidRPr="00ED6412">
              <w:rPr>
                <w:lang w:eastAsia="en-US"/>
              </w:rPr>
              <w:t>0</w:t>
            </w:r>
            <w:r w:rsidR="009F5216" w:rsidRPr="00ED6412">
              <w:rPr>
                <w:lang w:eastAsia="en-US"/>
              </w:rPr>
              <w:t>,000</w:t>
            </w:r>
          </w:p>
        </w:tc>
        <w:tc>
          <w:tcPr>
            <w:tcW w:w="2576" w:type="pct"/>
          </w:tcPr>
          <w:p w14:paraId="14875BF3" w14:textId="75CA116F" w:rsidR="00B20154" w:rsidRPr="00ED6412" w:rsidRDefault="00B20154" w:rsidP="00B821B4">
            <w:pPr>
              <w:spacing w:line="360" w:lineRule="auto"/>
              <w:contextualSpacing/>
              <w:jc w:val="left"/>
              <w:rPr>
                <w:lang w:eastAsia="en-US"/>
              </w:rPr>
            </w:pPr>
            <w:r w:rsidRPr="00ED6412">
              <w:rPr>
                <w:lang w:eastAsia="en-US"/>
              </w:rPr>
              <w:t>Distribut</w:t>
            </w:r>
            <w:r w:rsidR="00B821B4" w:rsidRPr="00ED6412">
              <w:rPr>
                <w:lang w:eastAsia="en-US"/>
              </w:rPr>
              <w:t>es</w:t>
            </w:r>
            <w:r w:rsidRPr="00ED6412">
              <w:rPr>
                <w:lang w:eastAsia="en-US"/>
              </w:rPr>
              <w:t xml:space="preserve"> upgrade due to wind</w:t>
            </w:r>
          </w:p>
        </w:tc>
      </w:tr>
      <w:tr w:rsidR="00A53152" w:rsidRPr="00ED6412" w14:paraId="45F7896F" w14:textId="77777777" w:rsidTr="004A3D74">
        <w:tc>
          <w:tcPr>
            <w:tcW w:w="894" w:type="pct"/>
            <w:vMerge/>
            <w:vAlign w:val="center"/>
          </w:tcPr>
          <w:p w14:paraId="3737E01F" w14:textId="77777777" w:rsidR="00B20154" w:rsidRPr="00ED6412" w:rsidRDefault="00B20154" w:rsidP="00042895">
            <w:pPr>
              <w:spacing w:line="360" w:lineRule="auto"/>
              <w:contextualSpacing/>
              <w:jc w:val="left"/>
              <w:rPr>
                <w:lang w:eastAsia="en-US"/>
              </w:rPr>
            </w:pPr>
          </w:p>
        </w:tc>
        <w:tc>
          <w:tcPr>
            <w:tcW w:w="778" w:type="pct"/>
            <w:vMerge/>
            <w:vAlign w:val="center"/>
          </w:tcPr>
          <w:p w14:paraId="0FA44391" w14:textId="77777777" w:rsidR="00B20154" w:rsidRPr="00ED6412" w:rsidRDefault="00B20154" w:rsidP="00042895">
            <w:pPr>
              <w:spacing w:line="360" w:lineRule="auto"/>
              <w:contextualSpacing/>
              <w:jc w:val="left"/>
              <w:rPr>
                <w:lang w:eastAsia="en-US"/>
              </w:rPr>
            </w:pPr>
          </w:p>
        </w:tc>
        <w:tc>
          <w:tcPr>
            <w:tcW w:w="752" w:type="pct"/>
            <w:vMerge/>
            <w:vAlign w:val="center"/>
          </w:tcPr>
          <w:p w14:paraId="37B81A5C" w14:textId="77777777" w:rsidR="00B20154" w:rsidRPr="00ED6412" w:rsidRDefault="00B20154" w:rsidP="00B20154">
            <w:pPr>
              <w:spacing w:line="360" w:lineRule="auto"/>
              <w:contextualSpacing/>
              <w:jc w:val="left"/>
              <w:rPr>
                <w:lang w:eastAsia="en-US"/>
              </w:rPr>
            </w:pPr>
          </w:p>
        </w:tc>
        <w:tc>
          <w:tcPr>
            <w:tcW w:w="2576" w:type="pct"/>
          </w:tcPr>
          <w:p w14:paraId="759DE8C3" w14:textId="26F59DEB" w:rsidR="00B20154" w:rsidRPr="00ED6412" w:rsidRDefault="00B20154" w:rsidP="001B7FE1">
            <w:pPr>
              <w:spacing w:line="360" w:lineRule="auto"/>
              <w:contextualSpacing/>
              <w:jc w:val="left"/>
              <w:rPr>
                <w:lang w:eastAsia="en-US"/>
              </w:rPr>
            </w:pPr>
            <w:r w:rsidRPr="00ED6412">
              <w:rPr>
                <w:lang w:eastAsia="en-US"/>
              </w:rPr>
              <w:t>Renewables energy time shift</w:t>
            </w:r>
          </w:p>
        </w:tc>
      </w:tr>
      <w:tr w:rsidR="00A53152" w:rsidRPr="00ED6412" w14:paraId="508DD96A" w14:textId="77777777" w:rsidTr="004A3D74">
        <w:trPr>
          <w:cnfStyle w:val="000000100000" w:firstRow="0" w:lastRow="0" w:firstColumn="0" w:lastColumn="0" w:oddVBand="0" w:evenVBand="0" w:oddHBand="1" w:evenHBand="0" w:firstRowFirstColumn="0" w:firstRowLastColumn="0" w:lastRowFirstColumn="0" w:lastRowLastColumn="0"/>
        </w:trPr>
        <w:tc>
          <w:tcPr>
            <w:tcW w:w="894" w:type="pct"/>
            <w:vMerge/>
            <w:vAlign w:val="center"/>
          </w:tcPr>
          <w:p w14:paraId="44604642" w14:textId="77777777" w:rsidR="00B20154" w:rsidRPr="00ED6412" w:rsidRDefault="00B20154" w:rsidP="00042895">
            <w:pPr>
              <w:spacing w:line="360" w:lineRule="auto"/>
              <w:contextualSpacing/>
              <w:jc w:val="left"/>
              <w:rPr>
                <w:lang w:eastAsia="en-US"/>
              </w:rPr>
            </w:pPr>
          </w:p>
        </w:tc>
        <w:tc>
          <w:tcPr>
            <w:tcW w:w="778" w:type="pct"/>
            <w:vMerge/>
            <w:vAlign w:val="center"/>
          </w:tcPr>
          <w:p w14:paraId="20D6329F" w14:textId="77777777" w:rsidR="00B20154" w:rsidRPr="00ED6412" w:rsidRDefault="00B20154" w:rsidP="00042895">
            <w:pPr>
              <w:spacing w:line="360" w:lineRule="auto"/>
              <w:contextualSpacing/>
              <w:jc w:val="left"/>
              <w:rPr>
                <w:lang w:eastAsia="en-US"/>
              </w:rPr>
            </w:pPr>
          </w:p>
        </w:tc>
        <w:tc>
          <w:tcPr>
            <w:tcW w:w="752" w:type="pct"/>
            <w:vMerge/>
            <w:vAlign w:val="center"/>
          </w:tcPr>
          <w:p w14:paraId="7991D30D" w14:textId="77777777" w:rsidR="00B20154" w:rsidRPr="00ED6412" w:rsidRDefault="00B20154" w:rsidP="00B20154">
            <w:pPr>
              <w:spacing w:line="360" w:lineRule="auto"/>
              <w:contextualSpacing/>
              <w:jc w:val="left"/>
              <w:rPr>
                <w:lang w:eastAsia="en-US"/>
              </w:rPr>
            </w:pPr>
          </w:p>
        </w:tc>
        <w:tc>
          <w:tcPr>
            <w:tcW w:w="2576" w:type="pct"/>
          </w:tcPr>
          <w:p w14:paraId="3C743123" w14:textId="234F0492" w:rsidR="00B20154" w:rsidRPr="00ED6412" w:rsidRDefault="00B20154" w:rsidP="00F00E47">
            <w:pPr>
              <w:spacing w:line="360" w:lineRule="auto"/>
              <w:contextualSpacing/>
              <w:jc w:val="left"/>
              <w:rPr>
                <w:lang w:eastAsia="en-US"/>
              </w:rPr>
            </w:pPr>
            <w:r w:rsidRPr="00ED6412">
              <w:rPr>
                <w:lang w:eastAsia="en-US"/>
              </w:rPr>
              <w:t>Renewables capacity firming</w:t>
            </w:r>
            <w:r w:rsidR="00376B83" w:rsidRPr="00ED6412">
              <w:rPr>
                <w:lang w:eastAsia="en-US"/>
              </w:rPr>
              <w:t xml:space="preserve"> </w:t>
            </w:r>
          </w:p>
        </w:tc>
      </w:tr>
      <w:tr w:rsidR="00A53152" w:rsidRPr="00ED6412" w14:paraId="1C921272" w14:textId="77777777" w:rsidTr="004A3D74">
        <w:tc>
          <w:tcPr>
            <w:tcW w:w="894" w:type="pct"/>
            <w:vMerge/>
            <w:vAlign w:val="center"/>
          </w:tcPr>
          <w:p w14:paraId="51D2A912" w14:textId="77777777" w:rsidR="00B20154" w:rsidRPr="00ED6412" w:rsidRDefault="00B20154" w:rsidP="00042895">
            <w:pPr>
              <w:spacing w:line="360" w:lineRule="auto"/>
              <w:contextualSpacing/>
              <w:jc w:val="left"/>
              <w:rPr>
                <w:lang w:eastAsia="en-US"/>
              </w:rPr>
            </w:pPr>
          </w:p>
        </w:tc>
        <w:tc>
          <w:tcPr>
            <w:tcW w:w="778" w:type="pct"/>
            <w:vMerge/>
            <w:vAlign w:val="center"/>
          </w:tcPr>
          <w:p w14:paraId="1FD1FC6D" w14:textId="77777777" w:rsidR="00B20154" w:rsidRPr="00ED6412" w:rsidRDefault="00B20154" w:rsidP="00042895">
            <w:pPr>
              <w:spacing w:line="360" w:lineRule="auto"/>
              <w:contextualSpacing/>
              <w:jc w:val="left"/>
              <w:rPr>
                <w:lang w:eastAsia="en-US"/>
              </w:rPr>
            </w:pPr>
          </w:p>
        </w:tc>
        <w:tc>
          <w:tcPr>
            <w:tcW w:w="752" w:type="pct"/>
            <w:vMerge/>
            <w:vAlign w:val="center"/>
          </w:tcPr>
          <w:p w14:paraId="2F2F1DAC" w14:textId="77777777" w:rsidR="00B20154" w:rsidRPr="00ED6412" w:rsidRDefault="00B20154" w:rsidP="00B20154">
            <w:pPr>
              <w:spacing w:line="360" w:lineRule="auto"/>
              <w:contextualSpacing/>
              <w:jc w:val="left"/>
              <w:rPr>
                <w:lang w:eastAsia="en-US"/>
              </w:rPr>
            </w:pPr>
          </w:p>
        </w:tc>
        <w:tc>
          <w:tcPr>
            <w:tcW w:w="2576" w:type="pct"/>
          </w:tcPr>
          <w:p w14:paraId="19ACFDD2" w14:textId="6A5A8F0F" w:rsidR="00B20154" w:rsidRPr="00ED6412" w:rsidRDefault="00B20154" w:rsidP="001B7FE1">
            <w:pPr>
              <w:spacing w:line="360" w:lineRule="auto"/>
              <w:contextualSpacing/>
              <w:jc w:val="left"/>
              <w:rPr>
                <w:lang w:eastAsia="en-US"/>
              </w:rPr>
            </w:pPr>
            <w:r w:rsidRPr="00ED6412">
              <w:rPr>
                <w:lang w:eastAsia="en-US"/>
              </w:rPr>
              <w:t>Onsite renewable generation shifting</w:t>
            </w:r>
          </w:p>
        </w:tc>
      </w:tr>
      <w:tr w:rsidR="00A53152" w:rsidRPr="00ED6412" w14:paraId="304E21D0" w14:textId="77777777" w:rsidTr="004A3D74">
        <w:trPr>
          <w:cnfStyle w:val="000000100000" w:firstRow="0" w:lastRow="0" w:firstColumn="0" w:lastColumn="0" w:oddVBand="0" w:evenVBand="0" w:oddHBand="1" w:evenHBand="0" w:firstRowFirstColumn="0" w:firstRowLastColumn="0" w:lastRowFirstColumn="0" w:lastRowLastColumn="0"/>
        </w:trPr>
        <w:tc>
          <w:tcPr>
            <w:tcW w:w="894" w:type="pct"/>
            <w:vMerge/>
            <w:vAlign w:val="center"/>
          </w:tcPr>
          <w:p w14:paraId="3AC0C5DB" w14:textId="77777777" w:rsidR="00B20154" w:rsidRPr="00ED6412" w:rsidRDefault="00B20154" w:rsidP="00042895">
            <w:pPr>
              <w:spacing w:line="360" w:lineRule="auto"/>
              <w:contextualSpacing/>
              <w:jc w:val="left"/>
              <w:rPr>
                <w:lang w:eastAsia="en-US"/>
              </w:rPr>
            </w:pPr>
          </w:p>
        </w:tc>
        <w:tc>
          <w:tcPr>
            <w:tcW w:w="778" w:type="pct"/>
            <w:vMerge/>
            <w:vAlign w:val="center"/>
          </w:tcPr>
          <w:p w14:paraId="4B586603" w14:textId="77777777" w:rsidR="00B20154" w:rsidRPr="00ED6412" w:rsidRDefault="00B20154" w:rsidP="00042895">
            <w:pPr>
              <w:spacing w:line="360" w:lineRule="auto"/>
              <w:contextualSpacing/>
              <w:jc w:val="left"/>
              <w:rPr>
                <w:lang w:eastAsia="en-US"/>
              </w:rPr>
            </w:pPr>
          </w:p>
        </w:tc>
        <w:tc>
          <w:tcPr>
            <w:tcW w:w="752" w:type="pct"/>
            <w:vMerge/>
            <w:vAlign w:val="center"/>
          </w:tcPr>
          <w:p w14:paraId="2ADDCB9C" w14:textId="77777777" w:rsidR="00B20154" w:rsidRPr="00ED6412" w:rsidRDefault="00B20154" w:rsidP="00B20154">
            <w:pPr>
              <w:spacing w:line="360" w:lineRule="auto"/>
              <w:contextualSpacing/>
              <w:jc w:val="left"/>
              <w:rPr>
                <w:lang w:eastAsia="en-US"/>
              </w:rPr>
            </w:pPr>
          </w:p>
        </w:tc>
        <w:tc>
          <w:tcPr>
            <w:tcW w:w="2576" w:type="pct"/>
          </w:tcPr>
          <w:p w14:paraId="10733F40" w14:textId="3D92268D" w:rsidR="00B20154" w:rsidRPr="00ED6412" w:rsidRDefault="00B20154" w:rsidP="001B7FE1">
            <w:pPr>
              <w:spacing w:line="360" w:lineRule="auto"/>
              <w:contextualSpacing/>
              <w:jc w:val="left"/>
              <w:rPr>
                <w:lang w:eastAsia="en-US"/>
              </w:rPr>
            </w:pPr>
            <w:r w:rsidRPr="00ED6412">
              <w:rPr>
                <w:lang w:eastAsia="en-US"/>
              </w:rPr>
              <w:t>Electric supply reserve capacity - spinning</w:t>
            </w:r>
          </w:p>
        </w:tc>
      </w:tr>
      <w:tr w:rsidR="00A53152" w:rsidRPr="00ED6412" w14:paraId="52721929" w14:textId="77777777" w:rsidTr="004A3D74">
        <w:tc>
          <w:tcPr>
            <w:tcW w:w="894" w:type="pct"/>
            <w:vMerge/>
            <w:vAlign w:val="center"/>
          </w:tcPr>
          <w:p w14:paraId="597A61E1" w14:textId="77777777" w:rsidR="00B20154" w:rsidRPr="00ED6412" w:rsidRDefault="00B20154" w:rsidP="00042895">
            <w:pPr>
              <w:spacing w:line="360" w:lineRule="auto"/>
              <w:contextualSpacing/>
              <w:jc w:val="left"/>
              <w:rPr>
                <w:lang w:eastAsia="en-US"/>
              </w:rPr>
            </w:pPr>
          </w:p>
        </w:tc>
        <w:tc>
          <w:tcPr>
            <w:tcW w:w="778" w:type="pct"/>
            <w:vMerge/>
            <w:vAlign w:val="center"/>
          </w:tcPr>
          <w:p w14:paraId="4709D6BF" w14:textId="77777777" w:rsidR="00B20154" w:rsidRPr="00ED6412" w:rsidRDefault="00B20154" w:rsidP="00042895">
            <w:pPr>
              <w:spacing w:line="360" w:lineRule="auto"/>
              <w:contextualSpacing/>
              <w:jc w:val="left"/>
              <w:rPr>
                <w:lang w:eastAsia="en-US"/>
              </w:rPr>
            </w:pPr>
          </w:p>
        </w:tc>
        <w:tc>
          <w:tcPr>
            <w:tcW w:w="752" w:type="pct"/>
            <w:vMerge/>
            <w:vAlign w:val="center"/>
          </w:tcPr>
          <w:p w14:paraId="33B24AB8" w14:textId="77777777" w:rsidR="00B20154" w:rsidRPr="00ED6412" w:rsidRDefault="00B20154" w:rsidP="00B20154">
            <w:pPr>
              <w:spacing w:line="360" w:lineRule="auto"/>
              <w:contextualSpacing/>
              <w:jc w:val="left"/>
              <w:rPr>
                <w:lang w:eastAsia="en-US"/>
              </w:rPr>
            </w:pPr>
          </w:p>
        </w:tc>
        <w:tc>
          <w:tcPr>
            <w:tcW w:w="2576" w:type="pct"/>
          </w:tcPr>
          <w:p w14:paraId="5F802757" w14:textId="19D8F817" w:rsidR="00B20154" w:rsidRPr="00ED6412" w:rsidRDefault="00B20154" w:rsidP="001B7FE1">
            <w:pPr>
              <w:spacing w:line="360" w:lineRule="auto"/>
              <w:contextualSpacing/>
              <w:jc w:val="left"/>
              <w:rPr>
                <w:lang w:eastAsia="en-US"/>
              </w:rPr>
            </w:pPr>
            <w:r w:rsidRPr="00ED6412">
              <w:rPr>
                <w:lang w:eastAsia="en-US"/>
              </w:rPr>
              <w:t>Electric supply reserve capacity – non-spinning</w:t>
            </w:r>
          </w:p>
        </w:tc>
      </w:tr>
      <w:tr w:rsidR="00A53152" w:rsidRPr="00ED6412" w14:paraId="0A08E69B" w14:textId="77777777" w:rsidTr="004A3D74">
        <w:trPr>
          <w:cnfStyle w:val="000000100000" w:firstRow="0" w:lastRow="0" w:firstColumn="0" w:lastColumn="0" w:oddVBand="0" w:evenVBand="0" w:oddHBand="1" w:evenHBand="0" w:firstRowFirstColumn="0" w:firstRowLastColumn="0" w:lastRowFirstColumn="0" w:lastRowLastColumn="0"/>
        </w:trPr>
        <w:tc>
          <w:tcPr>
            <w:tcW w:w="894" w:type="pct"/>
            <w:vMerge/>
            <w:vAlign w:val="center"/>
          </w:tcPr>
          <w:p w14:paraId="6CDA9F35" w14:textId="77777777" w:rsidR="00B20154" w:rsidRPr="00ED6412" w:rsidRDefault="00B20154" w:rsidP="00042895">
            <w:pPr>
              <w:spacing w:line="360" w:lineRule="auto"/>
              <w:contextualSpacing/>
              <w:jc w:val="left"/>
              <w:rPr>
                <w:lang w:eastAsia="en-US"/>
              </w:rPr>
            </w:pPr>
          </w:p>
        </w:tc>
        <w:tc>
          <w:tcPr>
            <w:tcW w:w="778" w:type="pct"/>
            <w:vMerge/>
            <w:vAlign w:val="center"/>
          </w:tcPr>
          <w:p w14:paraId="702275B0" w14:textId="77777777" w:rsidR="00B20154" w:rsidRPr="00ED6412" w:rsidRDefault="00B20154" w:rsidP="00042895">
            <w:pPr>
              <w:spacing w:line="360" w:lineRule="auto"/>
              <w:contextualSpacing/>
              <w:jc w:val="left"/>
              <w:rPr>
                <w:lang w:eastAsia="en-US"/>
              </w:rPr>
            </w:pPr>
          </w:p>
        </w:tc>
        <w:tc>
          <w:tcPr>
            <w:tcW w:w="752" w:type="pct"/>
            <w:vMerge/>
            <w:vAlign w:val="center"/>
          </w:tcPr>
          <w:p w14:paraId="66A77F4E" w14:textId="77777777" w:rsidR="00B20154" w:rsidRPr="00ED6412" w:rsidRDefault="00B20154" w:rsidP="00B20154">
            <w:pPr>
              <w:spacing w:line="360" w:lineRule="auto"/>
              <w:contextualSpacing/>
              <w:jc w:val="left"/>
              <w:rPr>
                <w:lang w:eastAsia="en-US"/>
              </w:rPr>
            </w:pPr>
          </w:p>
        </w:tc>
        <w:tc>
          <w:tcPr>
            <w:tcW w:w="2576" w:type="pct"/>
          </w:tcPr>
          <w:p w14:paraId="1A1A9D15" w14:textId="59E94FCE" w:rsidR="00B20154" w:rsidRPr="00ED6412" w:rsidRDefault="00B20154" w:rsidP="001B7FE1">
            <w:pPr>
              <w:spacing w:line="360" w:lineRule="auto"/>
              <w:contextualSpacing/>
              <w:jc w:val="left"/>
              <w:rPr>
                <w:lang w:eastAsia="en-US"/>
              </w:rPr>
            </w:pPr>
            <w:r w:rsidRPr="00ED6412">
              <w:rPr>
                <w:lang w:eastAsia="en-US"/>
              </w:rPr>
              <w:t>Electric supply capacity</w:t>
            </w:r>
          </w:p>
        </w:tc>
      </w:tr>
      <w:tr w:rsidR="00A53152" w:rsidRPr="00ED6412" w14:paraId="1E14B816" w14:textId="77777777" w:rsidTr="004A3D74">
        <w:tc>
          <w:tcPr>
            <w:tcW w:w="894" w:type="pct"/>
            <w:vMerge/>
            <w:vAlign w:val="center"/>
          </w:tcPr>
          <w:p w14:paraId="1E056718" w14:textId="77777777" w:rsidR="00B20154" w:rsidRPr="00ED6412" w:rsidRDefault="00B20154" w:rsidP="00042895">
            <w:pPr>
              <w:spacing w:line="360" w:lineRule="auto"/>
              <w:contextualSpacing/>
              <w:jc w:val="left"/>
              <w:rPr>
                <w:lang w:eastAsia="en-US"/>
              </w:rPr>
            </w:pPr>
          </w:p>
        </w:tc>
        <w:tc>
          <w:tcPr>
            <w:tcW w:w="778" w:type="pct"/>
            <w:vMerge/>
            <w:vAlign w:val="center"/>
          </w:tcPr>
          <w:p w14:paraId="5050D610" w14:textId="77777777" w:rsidR="00B20154" w:rsidRPr="00ED6412" w:rsidRDefault="00B20154" w:rsidP="00042895">
            <w:pPr>
              <w:spacing w:line="360" w:lineRule="auto"/>
              <w:contextualSpacing/>
              <w:jc w:val="left"/>
              <w:rPr>
                <w:lang w:eastAsia="en-US"/>
              </w:rPr>
            </w:pPr>
          </w:p>
        </w:tc>
        <w:tc>
          <w:tcPr>
            <w:tcW w:w="752" w:type="pct"/>
            <w:vMerge/>
            <w:vAlign w:val="center"/>
          </w:tcPr>
          <w:p w14:paraId="1CEA3010" w14:textId="77777777" w:rsidR="00B20154" w:rsidRPr="00ED6412" w:rsidRDefault="00B20154" w:rsidP="00B20154">
            <w:pPr>
              <w:spacing w:line="360" w:lineRule="auto"/>
              <w:contextualSpacing/>
              <w:jc w:val="left"/>
              <w:rPr>
                <w:lang w:eastAsia="en-US"/>
              </w:rPr>
            </w:pPr>
          </w:p>
        </w:tc>
        <w:tc>
          <w:tcPr>
            <w:tcW w:w="2576" w:type="pct"/>
          </w:tcPr>
          <w:p w14:paraId="4831158E" w14:textId="42CBBBA3" w:rsidR="00B20154" w:rsidRPr="00ED6412" w:rsidRDefault="00B20154" w:rsidP="001B7FE1">
            <w:pPr>
              <w:spacing w:line="360" w:lineRule="auto"/>
              <w:contextualSpacing/>
              <w:jc w:val="left"/>
              <w:rPr>
                <w:lang w:eastAsia="en-US"/>
              </w:rPr>
            </w:pPr>
            <w:r w:rsidRPr="00ED6412">
              <w:rPr>
                <w:lang w:eastAsia="en-US"/>
              </w:rPr>
              <w:t>Electric energy time shift</w:t>
            </w:r>
          </w:p>
        </w:tc>
      </w:tr>
      <w:tr w:rsidR="00A53152" w:rsidRPr="00ED6412" w14:paraId="4B0FC1E8" w14:textId="77777777" w:rsidTr="004A3D74">
        <w:trPr>
          <w:cnfStyle w:val="000000100000" w:firstRow="0" w:lastRow="0" w:firstColumn="0" w:lastColumn="0" w:oddVBand="0" w:evenVBand="0" w:oddHBand="1" w:evenHBand="0" w:firstRowFirstColumn="0" w:firstRowLastColumn="0" w:lastRowFirstColumn="0" w:lastRowLastColumn="0"/>
        </w:trPr>
        <w:tc>
          <w:tcPr>
            <w:tcW w:w="894" w:type="pct"/>
            <w:vMerge/>
            <w:vAlign w:val="center"/>
          </w:tcPr>
          <w:p w14:paraId="08042B01" w14:textId="77777777" w:rsidR="00B20154" w:rsidRPr="00ED6412" w:rsidRDefault="00B20154" w:rsidP="00042895">
            <w:pPr>
              <w:spacing w:line="360" w:lineRule="auto"/>
              <w:contextualSpacing/>
              <w:jc w:val="left"/>
              <w:rPr>
                <w:lang w:eastAsia="en-US"/>
              </w:rPr>
            </w:pPr>
          </w:p>
        </w:tc>
        <w:tc>
          <w:tcPr>
            <w:tcW w:w="778" w:type="pct"/>
            <w:vMerge/>
            <w:vAlign w:val="center"/>
          </w:tcPr>
          <w:p w14:paraId="154028B9" w14:textId="77777777" w:rsidR="00B20154" w:rsidRPr="00ED6412" w:rsidRDefault="00B20154" w:rsidP="00042895">
            <w:pPr>
              <w:spacing w:line="360" w:lineRule="auto"/>
              <w:contextualSpacing/>
              <w:jc w:val="left"/>
              <w:rPr>
                <w:lang w:eastAsia="en-US"/>
              </w:rPr>
            </w:pPr>
          </w:p>
        </w:tc>
        <w:tc>
          <w:tcPr>
            <w:tcW w:w="752" w:type="pct"/>
            <w:vMerge/>
            <w:vAlign w:val="center"/>
          </w:tcPr>
          <w:p w14:paraId="18123C9E" w14:textId="77777777" w:rsidR="00B20154" w:rsidRPr="00ED6412" w:rsidRDefault="00B20154" w:rsidP="00B20154">
            <w:pPr>
              <w:spacing w:line="360" w:lineRule="auto"/>
              <w:contextualSpacing/>
              <w:jc w:val="left"/>
              <w:rPr>
                <w:lang w:eastAsia="en-US"/>
              </w:rPr>
            </w:pPr>
          </w:p>
        </w:tc>
        <w:tc>
          <w:tcPr>
            <w:tcW w:w="2576" w:type="pct"/>
          </w:tcPr>
          <w:p w14:paraId="22F278C4" w14:textId="5F42931A" w:rsidR="00B20154" w:rsidRPr="00ED6412" w:rsidRDefault="00B20154" w:rsidP="001B7FE1">
            <w:pPr>
              <w:spacing w:line="360" w:lineRule="auto"/>
              <w:contextualSpacing/>
              <w:jc w:val="left"/>
              <w:rPr>
                <w:lang w:eastAsia="en-US"/>
              </w:rPr>
            </w:pPr>
            <w:r w:rsidRPr="00ED6412">
              <w:rPr>
                <w:lang w:eastAsia="en-US"/>
              </w:rPr>
              <w:t>Voltage support</w:t>
            </w:r>
          </w:p>
        </w:tc>
      </w:tr>
      <w:tr w:rsidR="00A53152" w:rsidRPr="00ED6412" w14:paraId="5F228A4B" w14:textId="77777777" w:rsidTr="004A3D74">
        <w:tc>
          <w:tcPr>
            <w:tcW w:w="894" w:type="pct"/>
            <w:vMerge/>
            <w:vAlign w:val="center"/>
          </w:tcPr>
          <w:p w14:paraId="12836FB9" w14:textId="77777777" w:rsidR="00B20154" w:rsidRPr="00ED6412" w:rsidRDefault="00B20154" w:rsidP="00042895">
            <w:pPr>
              <w:spacing w:line="360" w:lineRule="auto"/>
              <w:contextualSpacing/>
              <w:jc w:val="left"/>
              <w:rPr>
                <w:lang w:eastAsia="en-US"/>
              </w:rPr>
            </w:pPr>
          </w:p>
        </w:tc>
        <w:tc>
          <w:tcPr>
            <w:tcW w:w="778" w:type="pct"/>
            <w:vMerge/>
            <w:vAlign w:val="center"/>
          </w:tcPr>
          <w:p w14:paraId="6180044F" w14:textId="77777777" w:rsidR="00B20154" w:rsidRPr="00ED6412" w:rsidRDefault="00B20154" w:rsidP="00042895">
            <w:pPr>
              <w:spacing w:line="360" w:lineRule="auto"/>
              <w:contextualSpacing/>
              <w:jc w:val="left"/>
              <w:rPr>
                <w:lang w:eastAsia="en-US"/>
              </w:rPr>
            </w:pPr>
          </w:p>
        </w:tc>
        <w:tc>
          <w:tcPr>
            <w:tcW w:w="752" w:type="pct"/>
            <w:vMerge/>
            <w:vAlign w:val="center"/>
          </w:tcPr>
          <w:p w14:paraId="7DC6C49B" w14:textId="77777777" w:rsidR="00B20154" w:rsidRPr="00ED6412" w:rsidRDefault="00B20154" w:rsidP="00B20154">
            <w:pPr>
              <w:spacing w:line="360" w:lineRule="auto"/>
              <w:contextualSpacing/>
              <w:jc w:val="left"/>
              <w:rPr>
                <w:lang w:eastAsia="en-US"/>
              </w:rPr>
            </w:pPr>
          </w:p>
        </w:tc>
        <w:tc>
          <w:tcPr>
            <w:tcW w:w="2576" w:type="pct"/>
          </w:tcPr>
          <w:p w14:paraId="5761D483" w14:textId="0EAC29A8" w:rsidR="00B20154" w:rsidRPr="00ED6412" w:rsidRDefault="00B20154" w:rsidP="001B7FE1">
            <w:pPr>
              <w:spacing w:line="360" w:lineRule="auto"/>
              <w:contextualSpacing/>
              <w:jc w:val="left"/>
              <w:rPr>
                <w:lang w:eastAsia="en-US"/>
              </w:rPr>
            </w:pPr>
            <w:r w:rsidRPr="00ED6412">
              <w:rPr>
                <w:lang w:eastAsia="en-US"/>
              </w:rPr>
              <w:t>Grid-connected commercial (reliability and quality)</w:t>
            </w:r>
          </w:p>
        </w:tc>
      </w:tr>
      <w:tr w:rsidR="00A53152" w:rsidRPr="00ED6412" w14:paraId="67FB66F1" w14:textId="77777777" w:rsidTr="004A3D74">
        <w:trPr>
          <w:cnfStyle w:val="000000100000" w:firstRow="0" w:lastRow="0" w:firstColumn="0" w:lastColumn="0" w:oddVBand="0" w:evenVBand="0" w:oddHBand="1" w:evenHBand="0" w:firstRowFirstColumn="0" w:firstRowLastColumn="0" w:lastRowFirstColumn="0" w:lastRowLastColumn="0"/>
        </w:trPr>
        <w:tc>
          <w:tcPr>
            <w:tcW w:w="894" w:type="pct"/>
            <w:vMerge/>
            <w:vAlign w:val="center"/>
          </w:tcPr>
          <w:p w14:paraId="38815524" w14:textId="77777777" w:rsidR="00B20154" w:rsidRPr="00ED6412" w:rsidRDefault="00B20154" w:rsidP="00042895">
            <w:pPr>
              <w:spacing w:line="360" w:lineRule="auto"/>
              <w:contextualSpacing/>
              <w:jc w:val="left"/>
              <w:rPr>
                <w:lang w:eastAsia="en-US"/>
              </w:rPr>
            </w:pPr>
          </w:p>
        </w:tc>
        <w:tc>
          <w:tcPr>
            <w:tcW w:w="778" w:type="pct"/>
            <w:vMerge/>
            <w:vAlign w:val="center"/>
          </w:tcPr>
          <w:p w14:paraId="2B8DBE57" w14:textId="77777777" w:rsidR="00B20154" w:rsidRPr="00ED6412" w:rsidRDefault="00B20154" w:rsidP="00042895">
            <w:pPr>
              <w:spacing w:line="360" w:lineRule="auto"/>
              <w:contextualSpacing/>
              <w:jc w:val="left"/>
            </w:pPr>
          </w:p>
        </w:tc>
        <w:tc>
          <w:tcPr>
            <w:tcW w:w="752" w:type="pct"/>
            <w:vMerge/>
            <w:vAlign w:val="center"/>
          </w:tcPr>
          <w:p w14:paraId="1167A369" w14:textId="77777777" w:rsidR="00B20154" w:rsidRPr="00ED6412" w:rsidRDefault="00B20154" w:rsidP="00B20154">
            <w:pPr>
              <w:spacing w:line="360" w:lineRule="auto"/>
              <w:contextualSpacing/>
              <w:jc w:val="left"/>
            </w:pPr>
          </w:p>
        </w:tc>
        <w:tc>
          <w:tcPr>
            <w:tcW w:w="2576" w:type="pct"/>
          </w:tcPr>
          <w:p w14:paraId="54AC1055" w14:textId="4D715F73" w:rsidR="00B20154" w:rsidRPr="00ED6412" w:rsidRDefault="00B20154" w:rsidP="001B7FE1">
            <w:pPr>
              <w:spacing w:line="360" w:lineRule="auto"/>
              <w:contextualSpacing/>
              <w:jc w:val="left"/>
              <w:rPr>
                <w:lang w:eastAsia="en-US"/>
              </w:rPr>
            </w:pPr>
            <w:r w:rsidRPr="00ED6412">
              <w:t>Frequency regulation</w:t>
            </w:r>
          </w:p>
        </w:tc>
      </w:tr>
      <w:tr w:rsidR="00A53152" w:rsidRPr="00ED6412" w14:paraId="2AB2D1E1" w14:textId="77777777" w:rsidTr="004A3D74">
        <w:tc>
          <w:tcPr>
            <w:tcW w:w="894" w:type="pct"/>
            <w:vMerge/>
            <w:vAlign w:val="center"/>
          </w:tcPr>
          <w:p w14:paraId="4936BD13" w14:textId="77777777" w:rsidR="00B20154" w:rsidRPr="00ED6412" w:rsidRDefault="00B20154" w:rsidP="00042895">
            <w:pPr>
              <w:spacing w:line="360" w:lineRule="auto"/>
              <w:contextualSpacing/>
              <w:jc w:val="left"/>
              <w:rPr>
                <w:lang w:eastAsia="en-US"/>
              </w:rPr>
            </w:pPr>
          </w:p>
        </w:tc>
        <w:tc>
          <w:tcPr>
            <w:tcW w:w="778" w:type="pct"/>
            <w:vMerge/>
            <w:vAlign w:val="center"/>
          </w:tcPr>
          <w:p w14:paraId="5FEDC3F4" w14:textId="77777777" w:rsidR="00B20154" w:rsidRPr="00ED6412" w:rsidRDefault="00B20154" w:rsidP="00042895">
            <w:pPr>
              <w:spacing w:line="360" w:lineRule="auto"/>
              <w:contextualSpacing/>
              <w:jc w:val="left"/>
            </w:pPr>
          </w:p>
        </w:tc>
        <w:tc>
          <w:tcPr>
            <w:tcW w:w="752" w:type="pct"/>
            <w:vMerge/>
            <w:vAlign w:val="center"/>
          </w:tcPr>
          <w:p w14:paraId="7755972E" w14:textId="77777777" w:rsidR="00B20154" w:rsidRPr="00ED6412" w:rsidRDefault="00B20154" w:rsidP="00B20154">
            <w:pPr>
              <w:spacing w:line="360" w:lineRule="auto"/>
              <w:contextualSpacing/>
              <w:jc w:val="left"/>
            </w:pPr>
          </w:p>
        </w:tc>
        <w:tc>
          <w:tcPr>
            <w:tcW w:w="2576" w:type="pct"/>
          </w:tcPr>
          <w:p w14:paraId="54004DBB" w14:textId="4FF4A472" w:rsidR="00B20154" w:rsidRPr="00ED6412" w:rsidRDefault="00B20154" w:rsidP="001B7FE1">
            <w:pPr>
              <w:spacing w:line="360" w:lineRule="auto"/>
              <w:contextualSpacing/>
              <w:jc w:val="left"/>
            </w:pPr>
            <w:r w:rsidRPr="00ED6412">
              <w:t>Electric bill management</w:t>
            </w:r>
          </w:p>
        </w:tc>
      </w:tr>
      <w:tr w:rsidR="00A53152" w:rsidRPr="00ED6412" w14:paraId="5C6A242D" w14:textId="77777777" w:rsidTr="004A3D74">
        <w:trPr>
          <w:cnfStyle w:val="000000100000" w:firstRow="0" w:lastRow="0" w:firstColumn="0" w:lastColumn="0" w:oddVBand="0" w:evenVBand="0" w:oddHBand="1" w:evenHBand="0" w:firstRowFirstColumn="0" w:firstRowLastColumn="0" w:lastRowFirstColumn="0" w:lastRowLastColumn="0"/>
        </w:trPr>
        <w:tc>
          <w:tcPr>
            <w:tcW w:w="894" w:type="pct"/>
            <w:vMerge/>
            <w:vAlign w:val="center"/>
          </w:tcPr>
          <w:p w14:paraId="70566C2D" w14:textId="77777777" w:rsidR="00B20154" w:rsidRPr="00ED6412" w:rsidRDefault="00B20154" w:rsidP="00042895">
            <w:pPr>
              <w:spacing w:line="360" w:lineRule="auto"/>
              <w:contextualSpacing/>
              <w:jc w:val="left"/>
              <w:rPr>
                <w:lang w:eastAsia="en-US"/>
              </w:rPr>
            </w:pPr>
          </w:p>
        </w:tc>
        <w:tc>
          <w:tcPr>
            <w:tcW w:w="778" w:type="pct"/>
            <w:vMerge/>
            <w:vAlign w:val="center"/>
          </w:tcPr>
          <w:p w14:paraId="3E80EFB0" w14:textId="77777777" w:rsidR="00B20154" w:rsidRPr="00ED6412" w:rsidRDefault="00B20154" w:rsidP="00042895">
            <w:pPr>
              <w:spacing w:line="360" w:lineRule="auto"/>
              <w:contextualSpacing/>
              <w:jc w:val="left"/>
            </w:pPr>
          </w:p>
        </w:tc>
        <w:tc>
          <w:tcPr>
            <w:tcW w:w="752" w:type="pct"/>
            <w:vMerge/>
            <w:vAlign w:val="center"/>
          </w:tcPr>
          <w:p w14:paraId="71889ED3" w14:textId="77777777" w:rsidR="00B20154" w:rsidRPr="00ED6412" w:rsidRDefault="00B20154" w:rsidP="00B20154">
            <w:pPr>
              <w:spacing w:line="360" w:lineRule="auto"/>
              <w:contextualSpacing/>
              <w:jc w:val="left"/>
            </w:pPr>
          </w:p>
        </w:tc>
        <w:tc>
          <w:tcPr>
            <w:tcW w:w="2576" w:type="pct"/>
          </w:tcPr>
          <w:p w14:paraId="7377F7CB" w14:textId="2995C3E3" w:rsidR="00B20154" w:rsidRPr="00ED6412" w:rsidRDefault="00B20154" w:rsidP="001B7FE1">
            <w:pPr>
              <w:spacing w:line="360" w:lineRule="auto"/>
              <w:contextualSpacing/>
              <w:jc w:val="left"/>
            </w:pPr>
            <w:r w:rsidRPr="00ED6412">
              <w:t>Stationary transmission/distribution upgrade deferral</w:t>
            </w:r>
          </w:p>
        </w:tc>
      </w:tr>
      <w:tr w:rsidR="00A53152" w:rsidRPr="00ED6412" w14:paraId="27167A93" w14:textId="77777777" w:rsidTr="004A3D74">
        <w:tc>
          <w:tcPr>
            <w:tcW w:w="894" w:type="pct"/>
            <w:vMerge/>
            <w:vAlign w:val="center"/>
          </w:tcPr>
          <w:p w14:paraId="04AA7A55" w14:textId="77777777" w:rsidR="00B20154" w:rsidRPr="00ED6412" w:rsidRDefault="00B20154" w:rsidP="00042895">
            <w:pPr>
              <w:spacing w:line="360" w:lineRule="auto"/>
              <w:contextualSpacing/>
              <w:jc w:val="left"/>
              <w:rPr>
                <w:lang w:eastAsia="en-US"/>
              </w:rPr>
            </w:pPr>
          </w:p>
        </w:tc>
        <w:tc>
          <w:tcPr>
            <w:tcW w:w="778" w:type="pct"/>
            <w:vMerge/>
            <w:vAlign w:val="center"/>
          </w:tcPr>
          <w:p w14:paraId="1B23BEC3" w14:textId="77777777" w:rsidR="00B20154" w:rsidRPr="00ED6412" w:rsidRDefault="00B20154" w:rsidP="00042895">
            <w:pPr>
              <w:spacing w:line="360" w:lineRule="auto"/>
              <w:contextualSpacing/>
              <w:jc w:val="left"/>
            </w:pPr>
          </w:p>
        </w:tc>
        <w:tc>
          <w:tcPr>
            <w:tcW w:w="752" w:type="pct"/>
            <w:vMerge/>
            <w:vAlign w:val="center"/>
          </w:tcPr>
          <w:p w14:paraId="78B36610" w14:textId="77777777" w:rsidR="00B20154" w:rsidRPr="00ED6412" w:rsidRDefault="00B20154" w:rsidP="00B20154">
            <w:pPr>
              <w:spacing w:line="360" w:lineRule="auto"/>
              <w:contextualSpacing/>
              <w:jc w:val="left"/>
            </w:pPr>
          </w:p>
        </w:tc>
        <w:tc>
          <w:tcPr>
            <w:tcW w:w="2576" w:type="pct"/>
          </w:tcPr>
          <w:p w14:paraId="4559F4F0" w14:textId="2141E9CF" w:rsidR="00B20154" w:rsidRPr="00ED6412" w:rsidRDefault="00B20154" w:rsidP="001B7FE1">
            <w:pPr>
              <w:spacing w:line="360" w:lineRule="auto"/>
              <w:contextualSpacing/>
              <w:jc w:val="left"/>
            </w:pPr>
            <w:r w:rsidRPr="00ED6412">
              <w:t>Transmission congestion relief</w:t>
            </w:r>
          </w:p>
        </w:tc>
      </w:tr>
      <w:tr w:rsidR="00A53152" w:rsidRPr="00ED6412" w14:paraId="5303459B" w14:textId="77777777" w:rsidTr="004A3D74">
        <w:trPr>
          <w:cnfStyle w:val="000000100000" w:firstRow="0" w:lastRow="0" w:firstColumn="0" w:lastColumn="0" w:oddVBand="0" w:evenVBand="0" w:oddHBand="1" w:evenHBand="0" w:firstRowFirstColumn="0" w:firstRowLastColumn="0" w:lastRowFirstColumn="0" w:lastRowLastColumn="0"/>
        </w:trPr>
        <w:tc>
          <w:tcPr>
            <w:tcW w:w="894" w:type="pct"/>
            <w:vMerge/>
            <w:vAlign w:val="center"/>
          </w:tcPr>
          <w:p w14:paraId="280EA569" w14:textId="77777777" w:rsidR="00B20154" w:rsidRPr="00ED6412" w:rsidRDefault="00B20154" w:rsidP="00042895">
            <w:pPr>
              <w:spacing w:line="360" w:lineRule="auto"/>
              <w:contextualSpacing/>
              <w:jc w:val="left"/>
              <w:rPr>
                <w:lang w:eastAsia="en-US"/>
              </w:rPr>
            </w:pPr>
          </w:p>
        </w:tc>
        <w:tc>
          <w:tcPr>
            <w:tcW w:w="778" w:type="pct"/>
            <w:vMerge/>
            <w:vAlign w:val="center"/>
          </w:tcPr>
          <w:p w14:paraId="54EC8662" w14:textId="77777777" w:rsidR="00B20154" w:rsidRPr="00ED6412" w:rsidRDefault="00B20154" w:rsidP="00042895">
            <w:pPr>
              <w:spacing w:line="360" w:lineRule="auto"/>
              <w:contextualSpacing/>
              <w:jc w:val="left"/>
            </w:pPr>
          </w:p>
        </w:tc>
        <w:tc>
          <w:tcPr>
            <w:tcW w:w="752" w:type="pct"/>
            <w:vMerge/>
            <w:vAlign w:val="center"/>
          </w:tcPr>
          <w:p w14:paraId="0AB3269D" w14:textId="77777777" w:rsidR="00B20154" w:rsidRPr="00ED6412" w:rsidRDefault="00B20154" w:rsidP="00B20154">
            <w:pPr>
              <w:spacing w:line="360" w:lineRule="auto"/>
              <w:contextualSpacing/>
              <w:jc w:val="left"/>
            </w:pPr>
          </w:p>
        </w:tc>
        <w:tc>
          <w:tcPr>
            <w:tcW w:w="2576" w:type="pct"/>
          </w:tcPr>
          <w:p w14:paraId="10EC4442" w14:textId="155F790A" w:rsidR="00B20154" w:rsidRPr="00ED6412" w:rsidRDefault="00B20154" w:rsidP="001B7FE1">
            <w:pPr>
              <w:spacing w:line="360" w:lineRule="auto"/>
              <w:contextualSpacing/>
              <w:jc w:val="left"/>
            </w:pPr>
            <w:r w:rsidRPr="00ED6412">
              <w:t>Transmission upgrades due to solar</w:t>
            </w:r>
          </w:p>
        </w:tc>
      </w:tr>
      <w:tr w:rsidR="00A53152" w:rsidRPr="00ED6412" w14:paraId="2D582F80" w14:textId="77777777" w:rsidTr="004A3D74">
        <w:tc>
          <w:tcPr>
            <w:tcW w:w="894" w:type="pct"/>
            <w:vMerge w:val="restart"/>
            <w:vAlign w:val="center"/>
          </w:tcPr>
          <w:p w14:paraId="33C6EB16" w14:textId="055A956A" w:rsidR="00B20154" w:rsidRPr="00ED6412" w:rsidRDefault="00B20154" w:rsidP="00042895">
            <w:pPr>
              <w:spacing w:line="360" w:lineRule="auto"/>
              <w:contextualSpacing/>
              <w:jc w:val="left"/>
              <w:rPr>
                <w:lang w:eastAsia="en-US"/>
              </w:rPr>
            </w:pPr>
            <w:r w:rsidRPr="00ED6412">
              <w:rPr>
                <w:lang w:eastAsia="en-US"/>
              </w:rPr>
              <w:t>Pumped Hydro Storage (PHS)</w:t>
            </w:r>
          </w:p>
        </w:tc>
        <w:tc>
          <w:tcPr>
            <w:tcW w:w="778" w:type="pct"/>
            <w:vMerge w:val="restart"/>
            <w:vAlign w:val="center"/>
          </w:tcPr>
          <w:p w14:paraId="2BBE42F9" w14:textId="3D7D5EF9" w:rsidR="00B20154" w:rsidRPr="00ED6412" w:rsidRDefault="009F5216" w:rsidP="00042895">
            <w:pPr>
              <w:spacing w:line="360" w:lineRule="auto"/>
              <w:contextualSpacing/>
              <w:jc w:val="left"/>
              <w:rPr>
                <w:lang w:eastAsia="en-US"/>
              </w:rPr>
            </w:pPr>
            <w:r w:rsidRPr="00ED6412">
              <w:rPr>
                <w:lang w:eastAsia="en-US"/>
              </w:rPr>
              <w:t>49,9</w:t>
            </w:r>
            <w:r w:rsidR="00B20154" w:rsidRPr="00ED6412">
              <w:rPr>
                <w:lang w:eastAsia="en-US"/>
              </w:rPr>
              <w:t xml:space="preserve">00 </w:t>
            </w:r>
            <w:r w:rsidRPr="00ED6412">
              <w:rPr>
                <w:lang w:eastAsia="en-US"/>
              </w:rPr>
              <w:t>–</w:t>
            </w:r>
            <w:r w:rsidR="00B20154" w:rsidRPr="00ED6412">
              <w:rPr>
                <w:lang w:eastAsia="en-US"/>
              </w:rPr>
              <w:t xml:space="preserve"> 1</w:t>
            </w:r>
            <w:r w:rsidRPr="00ED6412">
              <w:rPr>
                <w:lang w:eastAsia="en-US"/>
              </w:rPr>
              <w:t>,</w:t>
            </w:r>
            <w:r w:rsidR="00B20154" w:rsidRPr="00ED6412">
              <w:rPr>
                <w:lang w:eastAsia="en-US"/>
              </w:rPr>
              <w:t>728</w:t>
            </w:r>
            <w:r w:rsidRPr="00ED6412">
              <w:rPr>
                <w:lang w:eastAsia="en-US"/>
              </w:rPr>
              <w:t>,</w:t>
            </w:r>
            <w:r w:rsidR="00B20154" w:rsidRPr="00ED6412">
              <w:rPr>
                <w:lang w:eastAsia="en-US"/>
              </w:rPr>
              <w:t>000</w:t>
            </w:r>
          </w:p>
        </w:tc>
        <w:tc>
          <w:tcPr>
            <w:tcW w:w="752" w:type="pct"/>
            <w:vMerge w:val="restart"/>
            <w:vAlign w:val="center"/>
          </w:tcPr>
          <w:p w14:paraId="5C7F710B" w14:textId="028D7E1B" w:rsidR="00B20154" w:rsidRPr="00ED6412" w:rsidRDefault="009F5216" w:rsidP="00B20154">
            <w:pPr>
              <w:spacing w:line="360" w:lineRule="auto"/>
              <w:contextualSpacing/>
              <w:jc w:val="left"/>
              <w:rPr>
                <w:lang w:eastAsia="en-US"/>
              </w:rPr>
            </w:pPr>
            <w:r w:rsidRPr="00ED6412">
              <w:rPr>
                <w:lang w:eastAsia="en-US"/>
              </w:rPr>
              <w:t>600,000 - 8,640,000</w:t>
            </w:r>
          </w:p>
        </w:tc>
        <w:tc>
          <w:tcPr>
            <w:tcW w:w="2576" w:type="pct"/>
          </w:tcPr>
          <w:p w14:paraId="713585BA" w14:textId="15DD0E6F" w:rsidR="00B20154" w:rsidRPr="00ED6412" w:rsidRDefault="00B20154" w:rsidP="001B7FE1">
            <w:pPr>
              <w:spacing w:line="360" w:lineRule="auto"/>
              <w:contextualSpacing/>
              <w:jc w:val="left"/>
              <w:rPr>
                <w:lang w:eastAsia="en-US"/>
              </w:rPr>
            </w:pPr>
            <w:r w:rsidRPr="00ED6412">
              <w:rPr>
                <w:lang w:eastAsia="en-US"/>
              </w:rPr>
              <w:t>Electric supply reserve capacity - spinning</w:t>
            </w:r>
          </w:p>
        </w:tc>
      </w:tr>
      <w:tr w:rsidR="00A53152" w:rsidRPr="00ED6412" w14:paraId="334B1627" w14:textId="77777777" w:rsidTr="004A3D74">
        <w:trPr>
          <w:cnfStyle w:val="000000100000" w:firstRow="0" w:lastRow="0" w:firstColumn="0" w:lastColumn="0" w:oddVBand="0" w:evenVBand="0" w:oddHBand="1" w:evenHBand="0" w:firstRowFirstColumn="0" w:firstRowLastColumn="0" w:lastRowFirstColumn="0" w:lastRowLastColumn="0"/>
        </w:trPr>
        <w:tc>
          <w:tcPr>
            <w:tcW w:w="894" w:type="pct"/>
            <w:vMerge/>
            <w:vAlign w:val="center"/>
          </w:tcPr>
          <w:p w14:paraId="4B203DE1" w14:textId="4DB3CA09" w:rsidR="00B20154" w:rsidRPr="00ED6412" w:rsidRDefault="00B20154" w:rsidP="00042895">
            <w:pPr>
              <w:spacing w:line="360" w:lineRule="auto"/>
              <w:contextualSpacing/>
              <w:jc w:val="left"/>
              <w:rPr>
                <w:lang w:eastAsia="en-US"/>
              </w:rPr>
            </w:pPr>
          </w:p>
        </w:tc>
        <w:tc>
          <w:tcPr>
            <w:tcW w:w="778" w:type="pct"/>
            <w:vMerge/>
            <w:vAlign w:val="center"/>
          </w:tcPr>
          <w:p w14:paraId="7C16845D" w14:textId="77777777" w:rsidR="00B20154" w:rsidRPr="00ED6412" w:rsidRDefault="00B20154" w:rsidP="00042895">
            <w:pPr>
              <w:spacing w:line="360" w:lineRule="auto"/>
              <w:contextualSpacing/>
              <w:jc w:val="left"/>
              <w:rPr>
                <w:lang w:eastAsia="en-US"/>
              </w:rPr>
            </w:pPr>
          </w:p>
        </w:tc>
        <w:tc>
          <w:tcPr>
            <w:tcW w:w="752" w:type="pct"/>
            <w:vMerge/>
            <w:vAlign w:val="center"/>
          </w:tcPr>
          <w:p w14:paraId="1EAA7E2E" w14:textId="77777777" w:rsidR="00B20154" w:rsidRPr="00ED6412" w:rsidRDefault="00B20154" w:rsidP="00B20154">
            <w:pPr>
              <w:spacing w:line="360" w:lineRule="auto"/>
              <w:contextualSpacing/>
              <w:jc w:val="left"/>
              <w:rPr>
                <w:lang w:eastAsia="en-US"/>
              </w:rPr>
            </w:pPr>
          </w:p>
        </w:tc>
        <w:tc>
          <w:tcPr>
            <w:tcW w:w="2576" w:type="pct"/>
          </w:tcPr>
          <w:p w14:paraId="2EF2CA63" w14:textId="2020A018" w:rsidR="00B20154" w:rsidRPr="00ED6412" w:rsidRDefault="00B20154" w:rsidP="001B7FE1">
            <w:pPr>
              <w:spacing w:line="360" w:lineRule="auto"/>
              <w:contextualSpacing/>
              <w:jc w:val="left"/>
              <w:rPr>
                <w:lang w:eastAsia="en-US"/>
              </w:rPr>
            </w:pPr>
            <w:r w:rsidRPr="00ED6412">
              <w:rPr>
                <w:lang w:eastAsia="en-US"/>
              </w:rPr>
              <w:t>Electric energy time shift</w:t>
            </w:r>
          </w:p>
        </w:tc>
      </w:tr>
      <w:tr w:rsidR="00A53152" w:rsidRPr="00ED6412" w14:paraId="10A1B063" w14:textId="77777777" w:rsidTr="004A3D74">
        <w:tc>
          <w:tcPr>
            <w:tcW w:w="894" w:type="pct"/>
            <w:vMerge/>
            <w:vAlign w:val="center"/>
          </w:tcPr>
          <w:p w14:paraId="629D9601" w14:textId="77777777" w:rsidR="00B20154" w:rsidRPr="00ED6412" w:rsidRDefault="00B20154" w:rsidP="00042895">
            <w:pPr>
              <w:spacing w:line="360" w:lineRule="auto"/>
              <w:contextualSpacing/>
              <w:jc w:val="left"/>
              <w:rPr>
                <w:lang w:eastAsia="en-US"/>
              </w:rPr>
            </w:pPr>
          </w:p>
        </w:tc>
        <w:tc>
          <w:tcPr>
            <w:tcW w:w="778" w:type="pct"/>
            <w:vMerge/>
            <w:vAlign w:val="center"/>
          </w:tcPr>
          <w:p w14:paraId="7C0D38DC" w14:textId="77777777" w:rsidR="00B20154" w:rsidRPr="00ED6412" w:rsidRDefault="00B20154" w:rsidP="00042895">
            <w:pPr>
              <w:spacing w:line="360" w:lineRule="auto"/>
              <w:contextualSpacing/>
              <w:jc w:val="left"/>
              <w:rPr>
                <w:lang w:eastAsia="en-US"/>
              </w:rPr>
            </w:pPr>
          </w:p>
        </w:tc>
        <w:tc>
          <w:tcPr>
            <w:tcW w:w="752" w:type="pct"/>
            <w:vMerge/>
            <w:vAlign w:val="center"/>
          </w:tcPr>
          <w:p w14:paraId="50D5AFE4" w14:textId="77777777" w:rsidR="00B20154" w:rsidRPr="00ED6412" w:rsidRDefault="00B20154" w:rsidP="00B20154">
            <w:pPr>
              <w:spacing w:line="360" w:lineRule="auto"/>
              <w:contextualSpacing/>
              <w:jc w:val="left"/>
              <w:rPr>
                <w:lang w:eastAsia="en-US"/>
              </w:rPr>
            </w:pPr>
          </w:p>
        </w:tc>
        <w:tc>
          <w:tcPr>
            <w:tcW w:w="2576" w:type="pct"/>
          </w:tcPr>
          <w:p w14:paraId="52909B46" w14:textId="0DB76CCD" w:rsidR="00B20154" w:rsidRPr="00ED6412" w:rsidRDefault="00B20154" w:rsidP="001B7FE1">
            <w:pPr>
              <w:spacing w:line="360" w:lineRule="auto"/>
              <w:contextualSpacing/>
              <w:jc w:val="left"/>
              <w:rPr>
                <w:lang w:eastAsia="en-US"/>
              </w:rPr>
            </w:pPr>
            <w:r w:rsidRPr="00ED6412">
              <w:rPr>
                <w:lang w:eastAsia="en-US"/>
              </w:rPr>
              <w:t>Electric supply capacity</w:t>
            </w:r>
          </w:p>
        </w:tc>
      </w:tr>
      <w:tr w:rsidR="00A53152" w:rsidRPr="00ED6412" w14:paraId="05FB0F6B" w14:textId="77777777" w:rsidTr="004A3D74">
        <w:trPr>
          <w:cnfStyle w:val="000000100000" w:firstRow="0" w:lastRow="0" w:firstColumn="0" w:lastColumn="0" w:oddVBand="0" w:evenVBand="0" w:oddHBand="1" w:evenHBand="0" w:firstRowFirstColumn="0" w:firstRowLastColumn="0" w:lastRowFirstColumn="0" w:lastRowLastColumn="0"/>
        </w:trPr>
        <w:tc>
          <w:tcPr>
            <w:tcW w:w="894" w:type="pct"/>
            <w:vMerge/>
            <w:vAlign w:val="center"/>
          </w:tcPr>
          <w:p w14:paraId="3B0DE057" w14:textId="77777777" w:rsidR="00B20154" w:rsidRPr="00ED6412" w:rsidRDefault="00B20154" w:rsidP="00042895">
            <w:pPr>
              <w:spacing w:line="360" w:lineRule="auto"/>
              <w:contextualSpacing/>
              <w:jc w:val="left"/>
              <w:rPr>
                <w:lang w:eastAsia="en-US"/>
              </w:rPr>
            </w:pPr>
          </w:p>
        </w:tc>
        <w:tc>
          <w:tcPr>
            <w:tcW w:w="778" w:type="pct"/>
            <w:vMerge/>
            <w:vAlign w:val="center"/>
          </w:tcPr>
          <w:p w14:paraId="402DB7D9" w14:textId="77777777" w:rsidR="00B20154" w:rsidRPr="00ED6412" w:rsidRDefault="00B20154" w:rsidP="00042895">
            <w:pPr>
              <w:spacing w:line="360" w:lineRule="auto"/>
              <w:contextualSpacing/>
              <w:jc w:val="left"/>
              <w:rPr>
                <w:lang w:eastAsia="en-US"/>
              </w:rPr>
            </w:pPr>
          </w:p>
        </w:tc>
        <w:tc>
          <w:tcPr>
            <w:tcW w:w="752" w:type="pct"/>
            <w:vMerge/>
            <w:vAlign w:val="center"/>
          </w:tcPr>
          <w:p w14:paraId="4108AA14" w14:textId="77777777" w:rsidR="00B20154" w:rsidRPr="00ED6412" w:rsidRDefault="00B20154" w:rsidP="00B20154">
            <w:pPr>
              <w:spacing w:line="360" w:lineRule="auto"/>
              <w:contextualSpacing/>
              <w:jc w:val="left"/>
              <w:rPr>
                <w:lang w:eastAsia="en-US"/>
              </w:rPr>
            </w:pPr>
          </w:p>
        </w:tc>
        <w:tc>
          <w:tcPr>
            <w:tcW w:w="2576" w:type="pct"/>
          </w:tcPr>
          <w:p w14:paraId="1E643968" w14:textId="399748A7" w:rsidR="00B20154" w:rsidRPr="00ED6412" w:rsidRDefault="000617EE" w:rsidP="001B7FE1">
            <w:pPr>
              <w:spacing w:line="360" w:lineRule="auto"/>
              <w:contextualSpacing/>
              <w:jc w:val="left"/>
              <w:rPr>
                <w:lang w:eastAsia="en-US"/>
              </w:rPr>
            </w:pPr>
            <w:r w:rsidRPr="00ED6412">
              <w:rPr>
                <w:lang w:eastAsia="en-US"/>
              </w:rPr>
              <w:t>Load following (</w:t>
            </w:r>
            <w:r w:rsidR="00B20154" w:rsidRPr="00ED6412">
              <w:rPr>
                <w:lang w:eastAsia="en-US"/>
              </w:rPr>
              <w:t>tertiary balancing)</w:t>
            </w:r>
          </w:p>
        </w:tc>
      </w:tr>
      <w:tr w:rsidR="00A53152" w:rsidRPr="00ED6412" w14:paraId="22F5ECAB" w14:textId="77777777" w:rsidTr="004A3D74">
        <w:tc>
          <w:tcPr>
            <w:tcW w:w="894" w:type="pct"/>
            <w:vMerge/>
            <w:vAlign w:val="center"/>
          </w:tcPr>
          <w:p w14:paraId="326D167B" w14:textId="77777777" w:rsidR="00B20154" w:rsidRPr="00ED6412" w:rsidRDefault="00B20154" w:rsidP="00042895">
            <w:pPr>
              <w:spacing w:line="360" w:lineRule="auto"/>
              <w:contextualSpacing/>
              <w:jc w:val="left"/>
              <w:rPr>
                <w:lang w:eastAsia="en-US"/>
              </w:rPr>
            </w:pPr>
          </w:p>
        </w:tc>
        <w:tc>
          <w:tcPr>
            <w:tcW w:w="778" w:type="pct"/>
            <w:vMerge/>
            <w:vAlign w:val="center"/>
          </w:tcPr>
          <w:p w14:paraId="65F3F1DE" w14:textId="77777777" w:rsidR="00B20154" w:rsidRPr="00ED6412" w:rsidRDefault="00B20154" w:rsidP="00042895">
            <w:pPr>
              <w:spacing w:line="360" w:lineRule="auto"/>
              <w:contextualSpacing/>
              <w:jc w:val="left"/>
            </w:pPr>
          </w:p>
        </w:tc>
        <w:tc>
          <w:tcPr>
            <w:tcW w:w="752" w:type="pct"/>
            <w:vMerge/>
            <w:vAlign w:val="center"/>
          </w:tcPr>
          <w:p w14:paraId="13CE5E33" w14:textId="77777777" w:rsidR="00B20154" w:rsidRPr="00ED6412" w:rsidRDefault="00B20154" w:rsidP="00B20154">
            <w:pPr>
              <w:spacing w:line="360" w:lineRule="auto"/>
              <w:contextualSpacing/>
              <w:jc w:val="left"/>
            </w:pPr>
          </w:p>
        </w:tc>
        <w:tc>
          <w:tcPr>
            <w:tcW w:w="2576" w:type="pct"/>
          </w:tcPr>
          <w:p w14:paraId="1E043870" w14:textId="047190D8" w:rsidR="00B20154" w:rsidRPr="00ED6412" w:rsidRDefault="00B20154" w:rsidP="001B7FE1">
            <w:pPr>
              <w:spacing w:line="360" w:lineRule="auto"/>
              <w:contextualSpacing/>
              <w:jc w:val="left"/>
              <w:rPr>
                <w:lang w:eastAsia="en-US"/>
              </w:rPr>
            </w:pPr>
            <w:r w:rsidRPr="00ED6412">
              <w:t>Frequency regulation</w:t>
            </w:r>
          </w:p>
        </w:tc>
      </w:tr>
      <w:tr w:rsidR="00A53152" w:rsidRPr="00ED6412" w14:paraId="64D64E38" w14:textId="77777777" w:rsidTr="004A3D74">
        <w:trPr>
          <w:cnfStyle w:val="000000100000" w:firstRow="0" w:lastRow="0" w:firstColumn="0" w:lastColumn="0" w:oddVBand="0" w:evenVBand="0" w:oddHBand="1" w:evenHBand="0" w:firstRowFirstColumn="0" w:firstRowLastColumn="0" w:lastRowFirstColumn="0" w:lastRowLastColumn="0"/>
        </w:trPr>
        <w:tc>
          <w:tcPr>
            <w:tcW w:w="894" w:type="pct"/>
            <w:vMerge w:val="restart"/>
            <w:vAlign w:val="center"/>
          </w:tcPr>
          <w:p w14:paraId="089C3F2B" w14:textId="7BE509E8" w:rsidR="00B20154" w:rsidRPr="00ED6412" w:rsidRDefault="000617EE" w:rsidP="000554F6">
            <w:pPr>
              <w:spacing w:line="360" w:lineRule="auto"/>
              <w:contextualSpacing/>
              <w:jc w:val="left"/>
              <w:rPr>
                <w:lang w:eastAsia="en-US"/>
              </w:rPr>
            </w:pPr>
            <w:r w:rsidRPr="00ED6412">
              <w:rPr>
                <w:lang w:eastAsia="en-US"/>
              </w:rPr>
              <w:t>T</w:t>
            </w:r>
            <w:r w:rsidR="00B20154" w:rsidRPr="00ED6412">
              <w:rPr>
                <w:lang w:eastAsia="en-US"/>
              </w:rPr>
              <w:t>hermal</w:t>
            </w:r>
            <w:r w:rsidRPr="00ED6412">
              <w:rPr>
                <w:lang w:eastAsia="en-US"/>
              </w:rPr>
              <w:t xml:space="preserve"> </w:t>
            </w:r>
            <w:r w:rsidR="00B20154" w:rsidRPr="00ED6412">
              <w:rPr>
                <w:lang w:eastAsia="en-US"/>
              </w:rPr>
              <w:t>storage</w:t>
            </w:r>
            <w:r w:rsidRPr="00ED6412">
              <w:rPr>
                <w:lang w:eastAsia="en-US"/>
              </w:rPr>
              <w:t xml:space="preserve"> </w:t>
            </w:r>
          </w:p>
        </w:tc>
        <w:tc>
          <w:tcPr>
            <w:tcW w:w="778" w:type="pct"/>
            <w:vMerge w:val="restart"/>
            <w:vAlign w:val="center"/>
          </w:tcPr>
          <w:p w14:paraId="49A3F6BE" w14:textId="5F6086FC" w:rsidR="00B20154" w:rsidRPr="00ED6412" w:rsidRDefault="009F5216" w:rsidP="009F5216">
            <w:pPr>
              <w:spacing w:line="360" w:lineRule="auto"/>
              <w:contextualSpacing/>
              <w:jc w:val="left"/>
            </w:pPr>
            <w:r w:rsidRPr="00ED6412">
              <w:t>630 – 24,255</w:t>
            </w:r>
          </w:p>
        </w:tc>
        <w:tc>
          <w:tcPr>
            <w:tcW w:w="752" w:type="pct"/>
            <w:vMerge w:val="restart"/>
            <w:vAlign w:val="center"/>
          </w:tcPr>
          <w:p w14:paraId="04FC6F5A" w14:textId="48FE43D2" w:rsidR="00B20154" w:rsidRPr="00ED6412" w:rsidRDefault="009F5216" w:rsidP="009F5216">
            <w:pPr>
              <w:spacing w:line="360" w:lineRule="auto"/>
              <w:contextualSpacing/>
              <w:jc w:val="left"/>
            </w:pPr>
            <w:r w:rsidRPr="00ED6412">
              <w:t>5,600</w:t>
            </w:r>
          </w:p>
        </w:tc>
        <w:tc>
          <w:tcPr>
            <w:tcW w:w="2576" w:type="pct"/>
          </w:tcPr>
          <w:p w14:paraId="6D2FFBA8" w14:textId="6F00990D" w:rsidR="00B20154" w:rsidRPr="00ED6412" w:rsidRDefault="00B20154" w:rsidP="001B7FE1">
            <w:pPr>
              <w:spacing w:line="360" w:lineRule="auto"/>
              <w:contextualSpacing/>
              <w:jc w:val="left"/>
            </w:pPr>
            <w:r w:rsidRPr="00ED6412">
              <w:t>Stationary transmission/distribution upgrade deferral</w:t>
            </w:r>
          </w:p>
        </w:tc>
      </w:tr>
      <w:tr w:rsidR="00A53152" w:rsidRPr="00ED6412" w14:paraId="5D27E970" w14:textId="77777777" w:rsidTr="004A3D74">
        <w:tc>
          <w:tcPr>
            <w:tcW w:w="894" w:type="pct"/>
            <w:vMerge/>
            <w:vAlign w:val="center"/>
          </w:tcPr>
          <w:p w14:paraId="1EBD578F" w14:textId="77777777" w:rsidR="00B20154" w:rsidRPr="00ED6412" w:rsidRDefault="00B20154" w:rsidP="009F5216">
            <w:pPr>
              <w:spacing w:line="360" w:lineRule="auto"/>
              <w:contextualSpacing/>
              <w:jc w:val="left"/>
              <w:rPr>
                <w:lang w:eastAsia="en-US"/>
              </w:rPr>
            </w:pPr>
          </w:p>
        </w:tc>
        <w:tc>
          <w:tcPr>
            <w:tcW w:w="778" w:type="pct"/>
            <w:vMerge/>
            <w:vAlign w:val="center"/>
          </w:tcPr>
          <w:p w14:paraId="053AEE80" w14:textId="77777777" w:rsidR="00B20154" w:rsidRPr="00ED6412" w:rsidRDefault="00B20154" w:rsidP="009F5216">
            <w:pPr>
              <w:spacing w:line="360" w:lineRule="auto"/>
              <w:contextualSpacing/>
              <w:jc w:val="left"/>
              <w:rPr>
                <w:lang w:eastAsia="en-US"/>
              </w:rPr>
            </w:pPr>
          </w:p>
        </w:tc>
        <w:tc>
          <w:tcPr>
            <w:tcW w:w="752" w:type="pct"/>
            <w:vMerge/>
            <w:vAlign w:val="center"/>
          </w:tcPr>
          <w:p w14:paraId="711372B0" w14:textId="77777777" w:rsidR="00B20154" w:rsidRPr="00ED6412" w:rsidRDefault="00B20154" w:rsidP="009F5216">
            <w:pPr>
              <w:spacing w:line="360" w:lineRule="auto"/>
              <w:contextualSpacing/>
              <w:jc w:val="left"/>
              <w:rPr>
                <w:lang w:eastAsia="en-US"/>
              </w:rPr>
            </w:pPr>
          </w:p>
        </w:tc>
        <w:tc>
          <w:tcPr>
            <w:tcW w:w="2576" w:type="pct"/>
          </w:tcPr>
          <w:p w14:paraId="60D4C21E" w14:textId="63488B43" w:rsidR="00B20154" w:rsidRPr="00ED6412" w:rsidRDefault="00B20154" w:rsidP="001B7FE1">
            <w:pPr>
              <w:spacing w:line="360" w:lineRule="auto"/>
              <w:contextualSpacing/>
              <w:jc w:val="left"/>
              <w:rPr>
                <w:lang w:eastAsia="en-US"/>
              </w:rPr>
            </w:pPr>
            <w:r w:rsidRPr="00ED6412">
              <w:rPr>
                <w:lang w:eastAsia="en-US"/>
              </w:rPr>
              <w:t>Renewables energy time shift</w:t>
            </w:r>
          </w:p>
        </w:tc>
      </w:tr>
      <w:tr w:rsidR="00A53152" w:rsidRPr="00ED6412" w14:paraId="4BFD8A7E" w14:textId="77777777" w:rsidTr="004A3D74">
        <w:trPr>
          <w:cnfStyle w:val="000000100000" w:firstRow="0" w:lastRow="0" w:firstColumn="0" w:lastColumn="0" w:oddVBand="0" w:evenVBand="0" w:oddHBand="1" w:evenHBand="0" w:firstRowFirstColumn="0" w:firstRowLastColumn="0" w:lastRowFirstColumn="0" w:lastRowLastColumn="0"/>
        </w:trPr>
        <w:tc>
          <w:tcPr>
            <w:tcW w:w="894" w:type="pct"/>
            <w:vMerge/>
            <w:vAlign w:val="center"/>
          </w:tcPr>
          <w:p w14:paraId="7CD6442C" w14:textId="77777777" w:rsidR="00B20154" w:rsidRPr="00ED6412" w:rsidRDefault="00B20154" w:rsidP="009F5216">
            <w:pPr>
              <w:spacing w:line="360" w:lineRule="auto"/>
              <w:contextualSpacing/>
              <w:jc w:val="left"/>
              <w:rPr>
                <w:lang w:eastAsia="en-US"/>
              </w:rPr>
            </w:pPr>
          </w:p>
        </w:tc>
        <w:tc>
          <w:tcPr>
            <w:tcW w:w="778" w:type="pct"/>
            <w:vMerge/>
            <w:vAlign w:val="center"/>
          </w:tcPr>
          <w:p w14:paraId="62F3A34A" w14:textId="77777777" w:rsidR="00B20154" w:rsidRPr="00ED6412" w:rsidRDefault="00B20154" w:rsidP="009F5216">
            <w:pPr>
              <w:spacing w:line="360" w:lineRule="auto"/>
              <w:contextualSpacing/>
              <w:jc w:val="left"/>
              <w:rPr>
                <w:lang w:eastAsia="en-US"/>
              </w:rPr>
            </w:pPr>
          </w:p>
        </w:tc>
        <w:tc>
          <w:tcPr>
            <w:tcW w:w="752" w:type="pct"/>
            <w:vMerge/>
            <w:vAlign w:val="center"/>
          </w:tcPr>
          <w:p w14:paraId="7E88016E" w14:textId="77777777" w:rsidR="00B20154" w:rsidRPr="00ED6412" w:rsidRDefault="00B20154" w:rsidP="009F5216">
            <w:pPr>
              <w:spacing w:line="360" w:lineRule="auto"/>
              <w:contextualSpacing/>
              <w:jc w:val="left"/>
              <w:rPr>
                <w:lang w:eastAsia="en-US"/>
              </w:rPr>
            </w:pPr>
          </w:p>
        </w:tc>
        <w:tc>
          <w:tcPr>
            <w:tcW w:w="2576" w:type="pct"/>
          </w:tcPr>
          <w:p w14:paraId="4302582D" w14:textId="1223B29E" w:rsidR="00B20154" w:rsidRPr="00ED6412" w:rsidRDefault="00B20154" w:rsidP="001B7FE1">
            <w:pPr>
              <w:spacing w:line="360" w:lineRule="auto"/>
              <w:contextualSpacing/>
              <w:jc w:val="left"/>
              <w:rPr>
                <w:lang w:eastAsia="en-US"/>
              </w:rPr>
            </w:pPr>
            <w:r w:rsidRPr="00ED6412">
              <w:rPr>
                <w:lang w:eastAsia="en-US"/>
              </w:rPr>
              <w:t>Electric energy time shift</w:t>
            </w:r>
          </w:p>
        </w:tc>
      </w:tr>
      <w:tr w:rsidR="00A53152" w:rsidRPr="00ED6412" w14:paraId="6DCB75FB" w14:textId="77777777" w:rsidTr="004A3D74">
        <w:tc>
          <w:tcPr>
            <w:tcW w:w="894" w:type="pct"/>
            <w:vMerge/>
            <w:vAlign w:val="center"/>
          </w:tcPr>
          <w:p w14:paraId="2EF550CF" w14:textId="77777777" w:rsidR="000617EE" w:rsidRPr="00ED6412" w:rsidRDefault="000617EE" w:rsidP="009F5216">
            <w:pPr>
              <w:spacing w:line="360" w:lineRule="auto"/>
              <w:contextualSpacing/>
              <w:jc w:val="left"/>
              <w:rPr>
                <w:lang w:eastAsia="en-US"/>
              </w:rPr>
            </w:pPr>
          </w:p>
        </w:tc>
        <w:tc>
          <w:tcPr>
            <w:tcW w:w="778" w:type="pct"/>
            <w:vMerge/>
            <w:vAlign w:val="center"/>
          </w:tcPr>
          <w:p w14:paraId="1429EEBE" w14:textId="77777777" w:rsidR="000617EE" w:rsidRPr="00ED6412" w:rsidRDefault="000617EE" w:rsidP="009F5216">
            <w:pPr>
              <w:spacing w:line="360" w:lineRule="auto"/>
              <w:contextualSpacing/>
              <w:jc w:val="left"/>
              <w:rPr>
                <w:lang w:eastAsia="en-US"/>
              </w:rPr>
            </w:pPr>
          </w:p>
        </w:tc>
        <w:tc>
          <w:tcPr>
            <w:tcW w:w="752" w:type="pct"/>
            <w:vMerge/>
            <w:vAlign w:val="center"/>
          </w:tcPr>
          <w:p w14:paraId="27B8A4D3" w14:textId="77777777" w:rsidR="000617EE" w:rsidRPr="00ED6412" w:rsidRDefault="000617EE" w:rsidP="009F5216">
            <w:pPr>
              <w:spacing w:line="360" w:lineRule="auto"/>
              <w:contextualSpacing/>
              <w:jc w:val="left"/>
              <w:rPr>
                <w:lang w:eastAsia="en-US"/>
              </w:rPr>
            </w:pPr>
          </w:p>
        </w:tc>
        <w:tc>
          <w:tcPr>
            <w:tcW w:w="2576" w:type="pct"/>
          </w:tcPr>
          <w:p w14:paraId="7197F629" w14:textId="060CF546" w:rsidR="000617EE" w:rsidRPr="00ED6412" w:rsidRDefault="000617EE" w:rsidP="001B7FE1">
            <w:pPr>
              <w:spacing w:line="360" w:lineRule="auto"/>
              <w:contextualSpacing/>
              <w:jc w:val="left"/>
              <w:rPr>
                <w:lang w:eastAsia="en-US"/>
              </w:rPr>
            </w:pPr>
            <w:r w:rsidRPr="00ED6412">
              <w:rPr>
                <w:lang w:eastAsia="en-US"/>
              </w:rPr>
              <w:t>Onsite renewable generation shifting</w:t>
            </w:r>
          </w:p>
        </w:tc>
      </w:tr>
      <w:tr w:rsidR="00A53152" w:rsidRPr="00ED6412" w14:paraId="21828572" w14:textId="77777777" w:rsidTr="004A3D74">
        <w:trPr>
          <w:cnfStyle w:val="000000100000" w:firstRow="0" w:lastRow="0" w:firstColumn="0" w:lastColumn="0" w:oddVBand="0" w:evenVBand="0" w:oddHBand="1" w:evenHBand="0" w:firstRowFirstColumn="0" w:firstRowLastColumn="0" w:lastRowFirstColumn="0" w:lastRowLastColumn="0"/>
        </w:trPr>
        <w:tc>
          <w:tcPr>
            <w:tcW w:w="894" w:type="pct"/>
            <w:vMerge/>
            <w:vAlign w:val="center"/>
          </w:tcPr>
          <w:p w14:paraId="075DA4C5" w14:textId="77777777" w:rsidR="009F5216" w:rsidRPr="00ED6412" w:rsidRDefault="009F5216" w:rsidP="009F5216">
            <w:pPr>
              <w:spacing w:line="360" w:lineRule="auto"/>
              <w:contextualSpacing/>
              <w:jc w:val="left"/>
              <w:rPr>
                <w:lang w:eastAsia="en-US"/>
              </w:rPr>
            </w:pPr>
          </w:p>
        </w:tc>
        <w:tc>
          <w:tcPr>
            <w:tcW w:w="778" w:type="pct"/>
            <w:vMerge/>
            <w:vAlign w:val="center"/>
          </w:tcPr>
          <w:p w14:paraId="2E86D330" w14:textId="77777777" w:rsidR="009F5216" w:rsidRPr="00ED6412" w:rsidRDefault="009F5216" w:rsidP="009F5216">
            <w:pPr>
              <w:spacing w:line="360" w:lineRule="auto"/>
              <w:contextualSpacing/>
              <w:jc w:val="left"/>
              <w:rPr>
                <w:lang w:eastAsia="en-US"/>
              </w:rPr>
            </w:pPr>
          </w:p>
        </w:tc>
        <w:tc>
          <w:tcPr>
            <w:tcW w:w="752" w:type="pct"/>
            <w:vMerge/>
            <w:vAlign w:val="center"/>
          </w:tcPr>
          <w:p w14:paraId="0560A611" w14:textId="77777777" w:rsidR="009F5216" w:rsidRPr="00ED6412" w:rsidRDefault="009F5216" w:rsidP="009F5216">
            <w:pPr>
              <w:spacing w:line="360" w:lineRule="auto"/>
              <w:contextualSpacing/>
              <w:jc w:val="left"/>
              <w:rPr>
                <w:lang w:eastAsia="en-US"/>
              </w:rPr>
            </w:pPr>
          </w:p>
        </w:tc>
        <w:tc>
          <w:tcPr>
            <w:tcW w:w="2576" w:type="pct"/>
          </w:tcPr>
          <w:p w14:paraId="67CF948B" w14:textId="569998D6" w:rsidR="009F5216" w:rsidRPr="00ED6412" w:rsidRDefault="009F5216" w:rsidP="001B7FE1">
            <w:pPr>
              <w:spacing w:line="360" w:lineRule="auto"/>
              <w:contextualSpacing/>
              <w:jc w:val="left"/>
              <w:rPr>
                <w:lang w:eastAsia="en-US"/>
              </w:rPr>
            </w:pPr>
            <w:r w:rsidRPr="00ED6412">
              <w:rPr>
                <w:lang w:eastAsia="en-US"/>
              </w:rPr>
              <w:t>Thermal &amp; electric energy time shift</w:t>
            </w:r>
          </w:p>
        </w:tc>
      </w:tr>
      <w:tr w:rsidR="00A53152" w:rsidRPr="00ED6412" w14:paraId="7498BD0E" w14:textId="77777777" w:rsidTr="004A3D74">
        <w:tc>
          <w:tcPr>
            <w:tcW w:w="894" w:type="pct"/>
            <w:vMerge/>
            <w:vAlign w:val="center"/>
          </w:tcPr>
          <w:p w14:paraId="54457449" w14:textId="77777777" w:rsidR="009F5216" w:rsidRPr="00ED6412" w:rsidRDefault="009F5216" w:rsidP="009F5216">
            <w:pPr>
              <w:spacing w:line="360" w:lineRule="auto"/>
              <w:contextualSpacing/>
              <w:jc w:val="left"/>
              <w:rPr>
                <w:lang w:eastAsia="en-US"/>
              </w:rPr>
            </w:pPr>
          </w:p>
        </w:tc>
        <w:tc>
          <w:tcPr>
            <w:tcW w:w="778" w:type="pct"/>
            <w:vMerge/>
            <w:vAlign w:val="center"/>
          </w:tcPr>
          <w:p w14:paraId="078B03A4" w14:textId="77777777" w:rsidR="009F5216" w:rsidRPr="00ED6412" w:rsidRDefault="009F5216" w:rsidP="009F5216">
            <w:pPr>
              <w:spacing w:line="360" w:lineRule="auto"/>
              <w:contextualSpacing/>
              <w:jc w:val="left"/>
              <w:rPr>
                <w:lang w:eastAsia="en-US"/>
              </w:rPr>
            </w:pPr>
          </w:p>
        </w:tc>
        <w:tc>
          <w:tcPr>
            <w:tcW w:w="752" w:type="pct"/>
            <w:vMerge/>
            <w:vAlign w:val="center"/>
          </w:tcPr>
          <w:p w14:paraId="7B176C5D" w14:textId="77777777" w:rsidR="009F5216" w:rsidRPr="00ED6412" w:rsidRDefault="009F5216" w:rsidP="009F5216">
            <w:pPr>
              <w:spacing w:line="360" w:lineRule="auto"/>
              <w:contextualSpacing/>
              <w:jc w:val="left"/>
              <w:rPr>
                <w:lang w:eastAsia="en-US"/>
              </w:rPr>
            </w:pPr>
          </w:p>
        </w:tc>
        <w:tc>
          <w:tcPr>
            <w:tcW w:w="2576" w:type="pct"/>
          </w:tcPr>
          <w:p w14:paraId="4CA5180E" w14:textId="60B20859" w:rsidR="009F5216" w:rsidRPr="00ED6412" w:rsidRDefault="009F5216" w:rsidP="001B7FE1">
            <w:pPr>
              <w:spacing w:line="360" w:lineRule="auto"/>
              <w:contextualSpacing/>
              <w:jc w:val="left"/>
              <w:rPr>
                <w:lang w:eastAsia="en-US"/>
              </w:rPr>
            </w:pPr>
            <w:r w:rsidRPr="00ED6412">
              <w:rPr>
                <w:lang w:eastAsia="en-US"/>
              </w:rPr>
              <w:t>Micro CHP with heat pump charging</w:t>
            </w:r>
          </w:p>
        </w:tc>
      </w:tr>
      <w:tr w:rsidR="00A53152" w:rsidRPr="00ED6412" w14:paraId="3DD822FE" w14:textId="77777777" w:rsidTr="004A3D74">
        <w:trPr>
          <w:cnfStyle w:val="000000100000" w:firstRow="0" w:lastRow="0" w:firstColumn="0" w:lastColumn="0" w:oddVBand="0" w:evenVBand="0" w:oddHBand="1" w:evenHBand="0" w:firstRowFirstColumn="0" w:firstRowLastColumn="0" w:lastRowFirstColumn="0" w:lastRowLastColumn="0"/>
        </w:trPr>
        <w:tc>
          <w:tcPr>
            <w:tcW w:w="894" w:type="pct"/>
            <w:vMerge/>
            <w:vAlign w:val="center"/>
          </w:tcPr>
          <w:p w14:paraId="3EF49145" w14:textId="77777777" w:rsidR="009F5216" w:rsidRPr="00ED6412" w:rsidRDefault="009F5216" w:rsidP="009F5216">
            <w:pPr>
              <w:spacing w:line="360" w:lineRule="auto"/>
              <w:contextualSpacing/>
              <w:jc w:val="left"/>
              <w:rPr>
                <w:lang w:eastAsia="en-US"/>
              </w:rPr>
            </w:pPr>
          </w:p>
        </w:tc>
        <w:tc>
          <w:tcPr>
            <w:tcW w:w="778" w:type="pct"/>
            <w:vMerge/>
            <w:vAlign w:val="center"/>
          </w:tcPr>
          <w:p w14:paraId="4775EA6B" w14:textId="77777777" w:rsidR="009F5216" w:rsidRPr="00ED6412" w:rsidRDefault="009F5216" w:rsidP="009F5216">
            <w:pPr>
              <w:spacing w:line="360" w:lineRule="auto"/>
              <w:contextualSpacing/>
              <w:jc w:val="left"/>
              <w:rPr>
                <w:lang w:eastAsia="en-US"/>
              </w:rPr>
            </w:pPr>
          </w:p>
        </w:tc>
        <w:tc>
          <w:tcPr>
            <w:tcW w:w="752" w:type="pct"/>
            <w:vMerge/>
            <w:vAlign w:val="center"/>
          </w:tcPr>
          <w:p w14:paraId="11AEE95C" w14:textId="77777777" w:rsidR="009F5216" w:rsidRPr="00ED6412" w:rsidRDefault="009F5216" w:rsidP="009F5216">
            <w:pPr>
              <w:spacing w:line="360" w:lineRule="auto"/>
              <w:contextualSpacing/>
              <w:jc w:val="left"/>
              <w:rPr>
                <w:lang w:eastAsia="en-US"/>
              </w:rPr>
            </w:pPr>
          </w:p>
        </w:tc>
        <w:tc>
          <w:tcPr>
            <w:tcW w:w="2576" w:type="pct"/>
          </w:tcPr>
          <w:p w14:paraId="7E3B23C4" w14:textId="70BCDF32" w:rsidR="009F5216" w:rsidRPr="00ED6412" w:rsidRDefault="000617EE" w:rsidP="001B7FE1">
            <w:pPr>
              <w:spacing w:line="360" w:lineRule="auto"/>
              <w:contextualSpacing/>
              <w:jc w:val="left"/>
              <w:rPr>
                <w:lang w:eastAsia="en-US"/>
              </w:rPr>
            </w:pPr>
            <w:r w:rsidRPr="00ED6412">
              <w:rPr>
                <w:lang w:eastAsia="en-US"/>
              </w:rPr>
              <w:t xml:space="preserve">District heating </w:t>
            </w:r>
          </w:p>
        </w:tc>
      </w:tr>
      <w:tr w:rsidR="00A53152" w:rsidRPr="00ED6412" w14:paraId="65A968C6" w14:textId="77777777" w:rsidTr="004A3D74">
        <w:tc>
          <w:tcPr>
            <w:tcW w:w="894" w:type="pct"/>
            <w:vMerge/>
            <w:vAlign w:val="center"/>
          </w:tcPr>
          <w:p w14:paraId="7E00A638" w14:textId="77777777" w:rsidR="000617EE" w:rsidRPr="00ED6412" w:rsidRDefault="000617EE" w:rsidP="009F5216">
            <w:pPr>
              <w:spacing w:line="360" w:lineRule="auto"/>
              <w:contextualSpacing/>
              <w:jc w:val="left"/>
              <w:rPr>
                <w:lang w:eastAsia="en-US"/>
              </w:rPr>
            </w:pPr>
          </w:p>
        </w:tc>
        <w:tc>
          <w:tcPr>
            <w:tcW w:w="778" w:type="pct"/>
            <w:vMerge/>
            <w:vAlign w:val="center"/>
          </w:tcPr>
          <w:p w14:paraId="79F5A6EE" w14:textId="77777777" w:rsidR="000617EE" w:rsidRPr="00ED6412" w:rsidRDefault="000617EE" w:rsidP="009F5216">
            <w:pPr>
              <w:spacing w:line="360" w:lineRule="auto"/>
              <w:contextualSpacing/>
              <w:jc w:val="left"/>
              <w:rPr>
                <w:lang w:eastAsia="en-US"/>
              </w:rPr>
            </w:pPr>
          </w:p>
        </w:tc>
        <w:tc>
          <w:tcPr>
            <w:tcW w:w="752" w:type="pct"/>
            <w:vMerge/>
            <w:vAlign w:val="center"/>
          </w:tcPr>
          <w:p w14:paraId="6011EA93" w14:textId="77777777" w:rsidR="000617EE" w:rsidRPr="00ED6412" w:rsidRDefault="000617EE" w:rsidP="009F5216">
            <w:pPr>
              <w:spacing w:line="360" w:lineRule="auto"/>
              <w:contextualSpacing/>
              <w:jc w:val="left"/>
              <w:rPr>
                <w:lang w:eastAsia="en-US"/>
              </w:rPr>
            </w:pPr>
          </w:p>
        </w:tc>
        <w:tc>
          <w:tcPr>
            <w:tcW w:w="2576" w:type="pct"/>
          </w:tcPr>
          <w:p w14:paraId="2A60FBD2" w14:textId="72AA976D" w:rsidR="000617EE" w:rsidRPr="00ED6412" w:rsidRDefault="000617EE" w:rsidP="001B7FE1">
            <w:pPr>
              <w:spacing w:line="360" w:lineRule="auto"/>
              <w:contextualSpacing/>
              <w:jc w:val="left"/>
              <w:rPr>
                <w:lang w:eastAsia="en-US"/>
              </w:rPr>
            </w:pPr>
            <w:r w:rsidRPr="00ED6412">
              <w:rPr>
                <w:lang w:eastAsia="en-US"/>
              </w:rPr>
              <w:t>Provision of domestic hot water</w:t>
            </w:r>
          </w:p>
        </w:tc>
      </w:tr>
      <w:tr w:rsidR="00A53152" w:rsidRPr="00ED6412" w14:paraId="524C3CDB" w14:textId="77777777" w:rsidTr="004A3D74">
        <w:trPr>
          <w:cnfStyle w:val="000000100000" w:firstRow="0" w:lastRow="0" w:firstColumn="0" w:lastColumn="0" w:oddVBand="0" w:evenVBand="0" w:oddHBand="1" w:evenHBand="0" w:firstRowFirstColumn="0" w:firstRowLastColumn="0" w:lastRowFirstColumn="0" w:lastRowLastColumn="0"/>
        </w:trPr>
        <w:tc>
          <w:tcPr>
            <w:tcW w:w="894" w:type="pct"/>
            <w:vMerge/>
            <w:vAlign w:val="center"/>
          </w:tcPr>
          <w:p w14:paraId="44075752" w14:textId="77777777" w:rsidR="000617EE" w:rsidRPr="00ED6412" w:rsidRDefault="000617EE" w:rsidP="009F5216">
            <w:pPr>
              <w:spacing w:line="360" w:lineRule="auto"/>
              <w:contextualSpacing/>
              <w:jc w:val="left"/>
              <w:rPr>
                <w:lang w:eastAsia="en-US"/>
              </w:rPr>
            </w:pPr>
          </w:p>
        </w:tc>
        <w:tc>
          <w:tcPr>
            <w:tcW w:w="778" w:type="pct"/>
            <w:vMerge/>
            <w:vAlign w:val="center"/>
          </w:tcPr>
          <w:p w14:paraId="68ADCA77" w14:textId="77777777" w:rsidR="000617EE" w:rsidRPr="00ED6412" w:rsidRDefault="000617EE" w:rsidP="009F5216">
            <w:pPr>
              <w:spacing w:line="360" w:lineRule="auto"/>
              <w:contextualSpacing/>
              <w:jc w:val="left"/>
              <w:rPr>
                <w:lang w:eastAsia="en-US"/>
              </w:rPr>
            </w:pPr>
          </w:p>
        </w:tc>
        <w:tc>
          <w:tcPr>
            <w:tcW w:w="752" w:type="pct"/>
            <w:vMerge/>
            <w:vAlign w:val="center"/>
          </w:tcPr>
          <w:p w14:paraId="6E3D23B9" w14:textId="77777777" w:rsidR="000617EE" w:rsidRPr="00ED6412" w:rsidRDefault="000617EE" w:rsidP="009F5216">
            <w:pPr>
              <w:spacing w:line="360" w:lineRule="auto"/>
              <w:contextualSpacing/>
              <w:jc w:val="left"/>
              <w:rPr>
                <w:lang w:eastAsia="en-US"/>
              </w:rPr>
            </w:pPr>
          </w:p>
        </w:tc>
        <w:tc>
          <w:tcPr>
            <w:tcW w:w="2576" w:type="pct"/>
          </w:tcPr>
          <w:p w14:paraId="3A907102" w14:textId="330103D3" w:rsidR="000617EE" w:rsidRPr="00ED6412" w:rsidRDefault="000617EE" w:rsidP="001B7FE1">
            <w:pPr>
              <w:spacing w:line="360" w:lineRule="auto"/>
              <w:contextualSpacing/>
              <w:jc w:val="left"/>
              <w:rPr>
                <w:lang w:eastAsia="en-US"/>
              </w:rPr>
            </w:pPr>
            <w:r w:rsidRPr="00ED6412">
              <w:rPr>
                <w:lang w:eastAsia="en-US"/>
              </w:rPr>
              <w:t>PV self-consumption</w:t>
            </w:r>
          </w:p>
        </w:tc>
      </w:tr>
      <w:tr w:rsidR="00A53152" w:rsidRPr="00ED6412" w14:paraId="2DE5E90B" w14:textId="77777777" w:rsidTr="004A3D74">
        <w:tc>
          <w:tcPr>
            <w:tcW w:w="894" w:type="pct"/>
            <w:vMerge/>
            <w:vAlign w:val="center"/>
          </w:tcPr>
          <w:p w14:paraId="465F62E1" w14:textId="77777777" w:rsidR="00B20154" w:rsidRPr="00ED6412" w:rsidRDefault="00B20154" w:rsidP="009F5216">
            <w:pPr>
              <w:spacing w:line="360" w:lineRule="auto"/>
              <w:contextualSpacing/>
              <w:jc w:val="left"/>
              <w:rPr>
                <w:lang w:eastAsia="en-US"/>
              </w:rPr>
            </w:pPr>
          </w:p>
        </w:tc>
        <w:tc>
          <w:tcPr>
            <w:tcW w:w="778" w:type="pct"/>
            <w:vMerge/>
            <w:vAlign w:val="center"/>
          </w:tcPr>
          <w:p w14:paraId="2F7E45F9" w14:textId="77777777" w:rsidR="00B20154" w:rsidRPr="00ED6412" w:rsidRDefault="00B20154" w:rsidP="009F5216">
            <w:pPr>
              <w:spacing w:line="360" w:lineRule="auto"/>
              <w:contextualSpacing/>
              <w:jc w:val="left"/>
              <w:rPr>
                <w:lang w:eastAsia="en-US"/>
              </w:rPr>
            </w:pPr>
          </w:p>
        </w:tc>
        <w:tc>
          <w:tcPr>
            <w:tcW w:w="752" w:type="pct"/>
            <w:vMerge/>
            <w:vAlign w:val="center"/>
          </w:tcPr>
          <w:p w14:paraId="55245886" w14:textId="77777777" w:rsidR="00B20154" w:rsidRPr="00ED6412" w:rsidRDefault="00B20154" w:rsidP="009F5216">
            <w:pPr>
              <w:spacing w:line="360" w:lineRule="auto"/>
              <w:contextualSpacing/>
              <w:jc w:val="left"/>
              <w:rPr>
                <w:lang w:eastAsia="en-US"/>
              </w:rPr>
            </w:pPr>
          </w:p>
        </w:tc>
        <w:tc>
          <w:tcPr>
            <w:tcW w:w="2576" w:type="pct"/>
          </w:tcPr>
          <w:p w14:paraId="5461256F" w14:textId="42ABD558" w:rsidR="00B20154" w:rsidRPr="00ED6412" w:rsidRDefault="00B20154" w:rsidP="001B7FE1">
            <w:pPr>
              <w:spacing w:line="360" w:lineRule="auto"/>
              <w:contextualSpacing/>
              <w:jc w:val="left"/>
              <w:rPr>
                <w:lang w:eastAsia="en-US"/>
              </w:rPr>
            </w:pPr>
            <w:r w:rsidRPr="00ED6412">
              <w:rPr>
                <w:lang w:eastAsia="en-US"/>
              </w:rPr>
              <w:t>Voltage support</w:t>
            </w:r>
          </w:p>
        </w:tc>
      </w:tr>
      <w:tr w:rsidR="00A53152" w:rsidRPr="00ED6412" w14:paraId="38871649" w14:textId="77777777" w:rsidTr="004A3D74">
        <w:trPr>
          <w:cnfStyle w:val="000000100000" w:firstRow="0" w:lastRow="0" w:firstColumn="0" w:lastColumn="0" w:oddVBand="0" w:evenVBand="0" w:oddHBand="1" w:evenHBand="0" w:firstRowFirstColumn="0" w:firstRowLastColumn="0" w:lastRowFirstColumn="0" w:lastRowLastColumn="0"/>
        </w:trPr>
        <w:tc>
          <w:tcPr>
            <w:tcW w:w="894" w:type="pct"/>
            <w:vMerge w:val="restart"/>
            <w:vAlign w:val="center"/>
          </w:tcPr>
          <w:p w14:paraId="26183123" w14:textId="7CC18E07" w:rsidR="009F5216" w:rsidRPr="00ED6412" w:rsidRDefault="009F5216" w:rsidP="000554F6">
            <w:pPr>
              <w:spacing w:line="360" w:lineRule="auto"/>
              <w:contextualSpacing/>
              <w:jc w:val="left"/>
              <w:rPr>
                <w:lang w:eastAsia="en-US"/>
              </w:rPr>
            </w:pPr>
            <w:r w:rsidRPr="00ED6412">
              <w:rPr>
                <w:lang w:eastAsia="en-US"/>
              </w:rPr>
              <w:t xml:space="preserve">Electro-mechanical </w:t>
            </w:r>
          </w:p>
        </w:tc>
        <w:tc>
          <w:tcPr>
            <w:tcW w:w="778" w:type="pct"/>
            <w:vMerge w:val="restart"/>
            <w:vAlign w:val="center"/>
          </w:tcPr>
          <w:p w14:paraId="0921CD81" w14:textId="55AE13EA" w:rsidR="009F5216" w:rsidRPr="00ED6412" w:rsidRDefault="009F5216" w:rsidP="009F5216">
            <w:pPr>
              <w:spacing w:line="360" w:lineRule="auto"/>
              <w:contextualSpacing/>
              <w:jc w:val="left"/>
              <w:rPr>
                <w:lang w:eastAsia="en-US"/>
              </w:rPr>
            </w:pPr>
            <w:r w:rsidRPr="00ED6412">
              <w:rPr>
                <w:lang w:eastAsia="en-US"/>
              </w:rPr>
              <w:t>350 - 400,000</w:t>
            </w:r>
          </w:p>
        </w:tc>
        <w:tc>
          <w:tcPr>
            <w:tcW w:w="752" w:type="pct"/>
            <w:vMerge w:val="restart"/>
            <w:vAlign w:val="center"/>
          </w:tcPr>
          <w:p w14:paraId="70D593C5" w14:textId="7B213661" w:rsidR="009F5216" w:rsidRPr="00ED6412" w:rsidRDefault="009F5216" w:rsidP="009F5216">
            <w:pPr>
              <w:spacing w:line="360" w:lineRule="auto"/>
              <w:contextualSpacing/>
              <w:jc w:val="left"/>
              <w:rPr>
                <w:lang w:eastAsia="en-US"/>
              </w:rPr>
            </w:pPr>
            <w:r w:rsidRPr="00ED6412">
              <w:rPr>
                <w:lang w:eastAsia="en-US"/>
              </w:rPr>
              <w:t>2,450 – 1,980,000</w:t>
            </w:r>
          </w:p>
        </w:tc>
        <w:tc>
          <w:tcPr>
            <w:tcW w:w="2576" w:type="pct"/>
          </w:tcPr>
          <w:p w14:paraId="4C92D876" w14:textId="3DB06F24" w:rsidR="009F5216" w:rsidRPr="00ED6412" w:rsidRDefault="009F5216" w:rsidP="001B7FE1">
            <w:pPr>
              <w:spacing w:line="360" w:lineRule="auto"/>
              <w:contextualSpacing/>
              <w:jc w:val="left"/>
              <w:rPr>
                <w:lang w:eastAsia="en-US"/>
              </w:rPr>
            </w:pPr>
            <w:r w:rsidRPr="00ED6412">
              <w:rPr>
                <w:lang w:eastAsia="en-US"/>
              </w:rPr>
              <w:t>On-site power</w:t>
            </w:r>
          </w:p>
        </w:tc>
      </w:tr>
      <w:tr w:rsidR="00A53152" w:rsidRPr="00ED6412" w14:paraId="1A0FF002" w14:textId="77777777" w:rsidTr="004A3D74">
        <w:tc>
          <w:tcPr>
            <w:tcW w:w="894" w:type="pct"/>
            <w:vMerge/>
            <w:vAlign w:val="center"/>
          </w:tcPr>
          <w:p w14:paraId="761F658A" w14:textId="77777777" w:rsidR="009F5216" w:rsidRPr="00ED6412" w:rsidRDefault="009F5216" w:rsidP="009F5216">
            <w:pPr>
              <w:spacing w:line="360" w:lineRule="auto"/>
              <w:contextualSpacing/>
              <w:jc w:val="left"/>
              <w:rPr>
                <w:lang w:eastAsia="en-US"/>
              </w:rPr>
            </w:pPr>
          </w:p>
        </w:tc>
        <w:tc>
          <w:tcPr>
            <w:tcW w:w="778" w:type="pct"/>
            <w:vMerge/>
            <w:vAlign w:val="center"/>
          </w:tcPr>
          <w:p w14:paraId="2D87681A" w14:textId="77777777" w:rsidR="009F5216" w:rsidRPr="00ED6412" w:rsidRDefault="009F5216" w:rsidP="009F5216">
            <w:pPr>
              <w:spacing w:line="360" w:lineRule="auto"/>
              <w:contextualSpacing/>
              <w:jc w:val="left"/>
              <w:rPr>
                <w:lang w:eastAsia="en-US"/>
              </w:rPr>
            </w:pPr>
          </w:p>
        </w:tc>
        <w:tc>
          <w:tcPr>
            <w:tcW w:w="752" w:type="pct"/>
            <w:vMerge/>
            <w:vAlign w:val="center"/>
          </w:tcPr>
          <w:p w14:paraId="3EB188C9" w14:textId="77777777" w:rsidR="009F5216" w:rsidRPr="00ED6412" w:rsidRDefault="009F5216" w:rsidP="009F5216">
            <w:pPr>
              <w:spacing w:line="360" w:lineRule="auto"/>
              <w:contextualSpacing/>
              <w:jc w:val="left"/>
              <w:rPr>
                <w:lang w:eastAsia="en-US"/>
              </w:rPr>
            </w:pPr>
          </w:p>
        </w:tc>
        <w:tc>
          <w:tcPr>
            <w:tcW w:w="2576" w:type="pct"/>
          </w:tcPr>
          <w:p w14:paraId="3BD94A9B" w14:textId="67ED0B69" w:rsidR="009F5216" w:rsidRPr="00ED6412" w:rsidRDefault="009F5216" w:rsidP="001B7FE1">
            <w:pPr>
              <w:spacing w:line="360" w:lineRule="auto"/>
              <w:contextualSpacing/>
              <w:jc w:val="left"/>
              <w:rPr>
                <w:lang w:eastAsia="en-US"/>
              </w:rPr>
            </w:pPr>
            <w:r w:rsidRPr="00ED6412">
              <w:t>Frequency regulation</w:t>
            </w:r>
          </w:p>
        </w:tc>
      </w:tr>
      <w:tr w:rsidR="00A53152" w:rsidRPr="00ED6412" w14:paraId="29CF08C6" w14:textId="77777777" w:rsidTr="004A3D74">
        <w:trPr>
          <w:cnfStyle w:val="000000100000" w:firstRow="0" w:lastRow="0" w:firstColumn="0" w:lastColumn="0" w:oddVBand="0" w:evenVBand="0" w:oddHBand="1" w:evenHBand="0" w:firstRowFirstColumn="0" w:firstRowLastColumn="0" w:lastRowFirstColumn="0" w:lastRowLastColumn="0"/>
        </w:trPr>
        <w:tc>
          <w:tcPr>
            <w:tcW w:w="894" w:type="pct"/>
            <w:vMerge/>
            <w:vAlign w:val="center"/>
          </w:tcPr>
          <w:p w14:paraId="28DC61E7" w14:textId="77777777" w:rsidR="009F5216" w:rsidRPr="00ED6412" w:rsidRDefault="009F5216" w:rsidP="009F5216">
            <w:pPr>
              <w:spacing w:line="360" w:lineRule="auto"/>
              <w:contextualSpacing/>
              <w:jc w:val="left"/>
              <w:rPr>
                <w:lang w:eastAsia="en-US"/>
              </w:rPr>
            </w:pPr>
          </w:p>
        </w:tc>
        <w:tc>
          <w:tcPr>
            <w:tcW w:w="778" w:type="pct"/>
            <w:vMerge/>
            <w:vAlign w:val="center"/>
          </w:tcPr>
          <w:p w14:paraId="29A4992F" w14:textId="77777777" w:rsidR="009F5216" w:rsidRPr="00ED6412" w:rsidRDefault="009F5216" w:rsidP="009F5216">
            <w:pPr>
              <w:spacing w:line="360" w:lineRule="auto"/>
              <w:contextualSpacing/>
              <w:jc w:val="left"/>
              <w:rPr>
                <w:lang w:eastAsia="en-US"/>
              </w:rPr>
            </w:pPr>
          </w:p>
        </w:tc>
        <w:tc>
          <w:tcPr>
            <w:tcW w:w="752" w:type="pct"/>
            <w:vMerge/>
            <w:vAlign w:val="center"/>
          </w:tcPr>
          <w:p w14:paraId="2A9577BE" w14:textId="77777777" w:rsidR="009F5216" w:rsidRPr="00ED6412" w:rsidRDefault="009F5216" w:rsidP="009F5216">
            <w:pPr>
              <w:spacing w:line="360" w:lineRule="auto"/>
              <w:contextualSpacing/>
              <w:jc w:val="left"/>
              <w:rPr>
                <w:lang w:eastAsia="en-US"/>
              </w:rPr>
            </w:pPr>
          </w:p>
        </w:tc>
        <w:tc>
          <w:tcPr>
            <w:tcW w:w="2576" w:type="pct"/>
          </w:tcPr>
          <w:p w14:paraId="431F7B6E" w14:textId="7CE34269" w:rsidR="009F5216" w:rsidRPr="00ED6412" w:rsidRDefault="009F5216" w:rsidP="001B7FE1">
            <w:pPr>
              <w:spacing w:line="360" w:lineRule="auto"/>
              <w:contextualSpacing/>
              <w:jc w:val="left"/>
            </w:pPr>
            <w:r w:rsidRPr="00ED6412">
              <w:rPr>
                <w:lang w:eastAsia="en-US"/>
              </w:rPr>
              <w:t>Renewables energy time shift</w:t>
            </w:r>
          </w:p>
        </w:tc>
      </w:tr>
      <w:tr w:rsidR="00A53152" w:rsidRPr="00ED6412" w14:paraId="27F5B0B9" w14:textId="77777777" w:rsidTr="004A3D74">
        <w:tc>
          <w:tcPr>
            <w:tcW w:w="894" w:type="pct"/>
            <w:vMerge/>
            <w:vAlign w:val="center"/>
          </w:tcPr>
          <w:p w14:paraId="1BC00FB1" w14:textId="77777777" w:rsidR="009F5216" w:rsidRPr="00ED6412" w:rsidRDefault="009F5216" w:rsidP="009F5216">
            <w:pPr>
              <w:spacing w:line="360" w:lineRule="auto"/>
              <w:contextualSpacing/>
              <w:jc w:val="left"/>
              <w:rPr>
                <w:lang w:eastAsia="en-US"/>
              </w:rPr>
            </w:pPr>
          </w:p>
        </w:tc>
        <w:tc>
          <w:tcPr>
            <w:tcW w:w="778" w:type="pct"/>
            <w:vMerge/>
            <w:vAlign w:val="center"/>
          </w:tcPr>
          <w:p w14:paraId="3226C368" w14:textId="77777777" w:rsidR="009F5216" w:rsidRPr="00ED6412" w:rsidRDefault="009F5216" w:rsidP="009F5216">
            <w:pPr>
              <w:spacing w:line="360" w:lineRule="auto"/>
              <w:contextualSpacing/>
              <w:jc w:val="left"/>
              <w:rPr>
                <w:lang w:eastAsia="en-US"/>
              </w:rPr>
            </w:pPr>
          </w:p>
        </w:tc>
        <w:tc>
          <w:tcPr>
            <w:tcW w:w="752" w:type="pct"/>
            <w:vMerge/>
            <w:vAlign w:val="center"/>
          </w:tcPr>
          <w:p w14:paraId="142338E9" w14:textId="77777777" w:rsidR="009F5216" w:rsidRPr="00ED6412" w:rsidRDefault="009F5216" w:rsidP="009F5216">
            <w:pPr>
              <w:spacing w:line="360" w:lineRule="auto"/>
              <w:contextualSpacing/>
              <w:jc w:val="left"/>
              <w:rPr>
                <w:lang w:eastAsia="en-US"/>
              </w:rPr>
            </w:pPr>
          </w:p>
        </w:tc>
        <w:tc>
          <w:tcPr>
            <w:tcW w:w="2576" w:type="pct"/>
          </w:tcPr>
          <w:p w14:paraId="264B0B1A" w14:textId="3577C3C3" w:rsidR="009F5216" w:rsidRPr="00ED6412" w:rsidRDefault="009F5216" w:rsidP="001B7FE1">
            <w:pPr>
              <w:spacing w:line="360" w:lineRule="auto"/>
              <w:contextualSpacing/>
              <w:jc w:val="left"/>
            </w:pPr>
            <w:r w:rsidRPr="00ED6412">
              <w:rPr>
                <w:lang w:eastAsia="en-US"/>
              </w:rPr>
              <w:t>Renewables capacity firming</w:t>
            </w:r>
          </w:p>
        </w:tc>
      </w:tr>
      <w:tr w:rsidR="00A53152" w:rsidRPr="00ED6412" w14:paraId="7DEF6429" w14:textId="77777777" w:rsidTr="004A3D74">
        <w:trPr>
          <w:cnfStyle w:val="000000100000" w:firstRow="0" w:lastRow="0" w:firstColumn="0" w:lastColumn="0" w:oddVBand="0" w:evenVBand="0" w:oddHBand="1" w:evenHBand="0" w:firstRowFirstColumn="0" w:firstRowLastColumn="0" w:lastRowFirstColumn="0" w:lastRowLastColumn="0"/>
        </w:trPr>
        <w:tc>
          <w:tcPr>
            <w:tcW w:w="894" w:type="pct"/>
            <w:vMerge/>
            <w:vAlign w:val="center"/>
          </w:tcPr>
          <w:p w14:paraId="4A6A943D" w14:textId="77777777" w:rsidR="009F5216" w:rsidRPr="00ED6412" w:rsidRDefault="009F5216" w:rsidP="009F5216">
            <w:pPr>
              <w:spacing w:line="360" w:lineRule="auto"/>
              <w:contextualSpacing/>
              <w:jc w:val="left"/>
              <w:rPr>
                <w:lang w:eastAsia="en-US"/>
              </w:rPr>
            </w:pPr>
          </w:p>
        </w:tc>
        <w:tc>
          <w:tcPr>
            <w:tcW w:w="778" w:type="pct"/>
            <w:vMerge/>
            <w:vAlign w:val="center"/>
          </w:tcPr>
          <w:p w14:paraId="75C5CD63" w14:textId="77777777" w:rsidR="009F5216" w:rsidRPr="00ED6412" w:rsidRDefault="009F5216" w:rsidP="009F5216">
            <w:pPr>
              <w:spacing w:line="360" w:lineRule="auto"/>
              <w:contextualSpacing/>
              <w:jc w:val="left"/>
              <w:rPr>
                <w:lang w:eastAsia="en-US"/>
              </w:rPr>
            </w:pPr>
          </w:p>
        </w:tc>
        <w:tc>
          <w:tcPr>
            <w:tcW w:w="752" w:type="pct"/>
            <w:vMerge/>
            <w:vAlign w:val="center"/>
          </w:tcPr>
          <w:p w14:paraId="40653804" w14:textId="77777777" w:rsidR="009F5216" w:rsidRPr="00ED6412" w:rsidRDefault="009F5216" w:rsidP="009F5216">
            <w:pPr>
              <w:spacing w:line="360" w:lineRule="auto"/>
              <w:contextualSpacing/>
              <w:jc w:val="left"/>
              <w:rPr>
                <w:lang w:eastAsia="en-US"/>
              </w:rPr>
            </w:pPr>
          </w:p>
        </w:tc>
        <w:tc>
          <w:tcPr>
            <w:tcW w:w="2576" w:type="pct"/>
          </w:tcPr>
          <w:p w14:paraId="0622BE69" w14:textId="6F5ACDB8" w:rsidR="009F5216" w:rsidRPr="00ED6412" w:rsidRDefault="009F5216" w:rsidP="001B7FE1">
            <w:pPr>
              <w:spacing w:line="360" w:lineRule="auto"/>
              <w:contextualSpacing/>
              <w:jc w:val="left"/>
            </w:pPr>
            <w:r w:rsidRPr="00ED6412">
              <w:t>Electric energy time shift</w:t>
            </w:r>
          </w:p>
        </w:tc>
      </w:tr>
      <w:tr w:rsidR="00A53152" w:rsidRPr="00ED6412" w14:paraId="0525EDC1" w14:textId="77777777" w:rsidTr="004A3D74">
        <w:trPr>
          <w:trHeight w:val="479"/>
        </w:trPr>
        <w:tc>
          <w:tcPr>
            <w:tcW w:w="894" w:type="pct"/>
            <w:vMerge/>
            <w:vAlign w:val="center"/>
          </w:tcPr>
          <w:p w14:paraId="79ED1A14" w14:textId="77777777" w:rsidR="009F5216" w:rsidRPr="00ED6412" w:rsidRDefault="009F5216" w:rsidP="009F5216">
            <w:pPr>
              <w:spacing w:line="360" w:lineRule="auto"/>
              <w:contextualSpacing/>
              <w:jc w:val="left"/>
              <w:rPr>
                <w:lang w:eastAsia="en-US"/>
              </w:rPr>
            </w:pPr>
          </w:p>
        </w:tc>
        <w:tc>
          <w:tcPr>
            <w:tcW w:w="778" w:type="pct"/>
            <w:vMerge/>
            <w:vAlign w:val="center"/>
          </w:tcPr>
          <w:p w14:paraId="180E6E19" w14:textId="77777777" w:rsidR="009F5216" w:rsidRPr="00ED6412" w:rsidRDefault="009F5216" w:rsidP="009F5216">
            <w:pPr>
              <w:spacing w:line="360" w:lineRule="auto"/>
              <w:contextualSpacing/>
              <w:jc w:val="left"/>
              <w:rPr>
                <w:lang w:eastAsia="en-US"/>
              </w:rPr>
            </w:pPr>
          </w:p>
        </w:tc>
        <w:tc>
          <w:tcPr>
            <w:tcW w:w="752" w:type="pct"/>
            <w:vMerge/>
            <w:vAlign w:val="center"/>
          </w:tcPr>
          <w:p w14:paraId="7CA2803B" w14:textId="77777777" w:rsidR="009F5216" w:rsidRPr="00ED6412" w:rsidRDefault="009F5216" w:rsidP="009F5216">
            <w:pPr>
              <w:spacing w:line="360" w:lineRule="auto"/>
              <w:contextualSpacing/>
              <w:jc w:val="left"/>
              <w:rPr>
                <w:lang w:eastAsia="en-US"/>
              </w:rPr>
            </w:pPr>
          </w:p>
        </w:tc>
        <w:tc>
          <w:tcPr>
            <w:tcW w:w="2576" w:type="pct"/>
          </w:tcPr>
          <w:p w14:paraId="011E5EC2" w14:textId="27E3FA3C" w:rsidR="009F5216" w:rsidRPr="00ED6412" w:rsidRDefault="009F5216" w:rsidP="001B7FE1">
            <w:pPr>
              <w:spacing w:line="360" w:lineRule="auto"/>
              <w:contextualSpacing/>
              <w:jc w:val="left"/>
              <w:rPr>
                <w:lang w:val="en-US"/>
              </w:rPr>
            </w:pPr>
            <w:r w:rsidRPr="00ED6412">
              <w:t>Electric bill management</w:t>
            </w:r>
          </w:p>
        </w:tc>
      </w:tr>
    </w:tbl>
    <w:p w14:paraId="0FF9A133" w14:textId="1EAC6002" w:rsidR="00C459F9" w:rsidRPr="00ED6412" w:rsidRDefault="00C459F9" w:rsidP="00D23672">
      <w:pPr>
        <w:rPr>
          <w:lang w:eastAsia="en-US"/>
        </w:rPr>
      </w:pPr>
    </w:p>
    <w:p w14:paraId="66F28F34" w14:textId="77777777" w:rsidR="00AC10A8" w:rsidRPr="00ED6412" w:rsidRDefault="00AC10A8" w:rsidP="00802918">
      <w:pPr>
        <w:pStyle w:val="Heading2"/>
        <w:rPr>
          <w:color w:val="auto"/>
        </w:rPr>
      </w:pPr>
      <w:bookmarkStart w:id="77" w:name="_Toc523347738"/>
      <w:r w:rsidRPr="00ED6412">
        <w:rPr>
          <w:color w:val="auto"/>
        </w:rPr>
        <w:t>Economic dispatch including an energy storage system</w:t>
      </w:r>
      <w:bookmarkEnd w:id="77"/>
    </w:p>
    <w:p w14:paraId="57A59E4D" w14:textId="609D8C43" w:rsidR="00AC10A8" w:rsidRPr="00ED6412" w:rsidRDefault="00AC10A8" w:rsidP="00D23672">
      <w:pPr>
        <w:rPr>
          <w:lang w:eastAsia="en-US"/>
        </w:rPr>
      </w:pPr>
      <w:r w:rsidRPr="00ED6412">
        <w:rPr>
          <w:lang w:eastAsia="en-US"/>
        </w:rPr>
        <w:t xml:space="preserve">With the increasing use of renewable resources, the energy storage system (ESS) has become more and more important in the ED model. </w:t>
      </w:r>
    </w:p>
    <w:p w14:paraId="1D33A9DE" w14:textId="77777777" w:rsidR="00B56EBC" w:rsidRPr="00ED6412" w:rsidRDefault="00B56EBC" w:rsidP="00B56EBC">
      <w:pPr>
        <w:pStyle w:val="Heading3"/>
      </w:pPr>
      <w:bookmarkStart w:id="78" w:name="_Toc523347739"/>
      <w:r w:rsidRPr="00ED6412">
        <w:t>Role of ESS in the UK</w:t>
      </w:r>
      <w:bookmarkEnd w:id="78"/>
    </w:p>
    <w:p w14:paraId="17A8E6A0" w14:textId="0D51CF26" w:rsidR="00B56EBC" w:rsidRPr="00ED6412" w:rsidRDefault="00B56EBC" w:rsidP="00D23672">
      <w:pPr>
        <w:rPr>
          <w:lang w:eastAsia="en-US"/>
        </w:rPr>
      </w:pPr>
      <w:r w:rsidRPr="00ED6412">
        <w:rPr>
          <w:lang w:eastAsia="en-US"/>
        </w:rPr>
        <w:t xml:space="preserve">The ESS with different technologies has played different roles in the UK energy system. The role of the ESS depends on its size and the technology </w:t>
      </w:r>
      <w:r w:rsidRPr="00ED6412">
        <w:rPr>
          <w:lang w:eastAsia="en-US"/>
        </w:rPr>
        <w:fldChar w:fldCharType="begin">
          <w:fldData xml:space="preserve">PEVuZE5vdGU+PENpdGU+PEF1dGhvcj5Ew61hei1Hb256w6FsZXo8L0F1dGhvcj48WWVhcj4yMDEy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</w:fldData>
        </w:fldChar>
      </w:r>
      <w:r w:rsidR="000201C4">
        <w:rPr>
          <w:lang w:eastAsia="en-US"/>
        </w:rPr>
        <w:instrText xml:space="preserve"> ADDIN EN.CITE </w:instrText>
      </w:r>
      <w:r w:rsidR="000201C4">
        <w:rPr>
          <w:lang w:eastAsia="en-US"/>
        </w:rPr>
        <w:fldChar w:fldCharType="begin">
          <w:fldData xml:space="preserve">PEVuZE5vdGU+PENpdGU+PEF1dGhvcj5Ew61hei1Hb256w6FsZXo8L0F1dGhvcj48WWVhcj4yMDEy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</w:fldData>
        </w:fldChar>
      </w:r>
      <w:r w:rsidR="000201C4">
        <w:rPr>
          <w:lang w:eastAsia="en-US"/>
        </w:rPr>
        <w:instrText xml:space="preserve"> ADDIN EN.CITE.DATA </w:instrText>
      </w:r>
      <w:r w:rsidR="000201C4">
        <w:rPr>
          <w:lang w:eastAsia="en-US"/>
        </w:rPr>
      </w:r>
      <w:r w:rsidR="000201C4">
        <w:rPr>
          <w:lang w:eastAsia="en-US"/>
        </w:rPr>
        <w:fldChar w:fldCharType="end"/>
      </w:r>
      <w:r w:rsidRPr="00ED6412">
        <w:rPr>
          <w:lang w:eastAsia="en-US"/>
        </w:rPr>
      </w:r>
      <w:r w:rsidRPr="00ED6412">
        <w:rPr>
          <w:lang w:eastAsia="en-US"/>
        </w:rPr>
        <w:fldChar w:fldCharType="separate"/>
      </w:r>
      <w:r w:rsidR="000201C4">
        <w:rPr>
          <w:noProof/>
          <w:lang w:eastAsia="en-US"/>
        </w:rPr>
        <w:t>[</w:t>
      </w:r>
      <w:hyperlink w:anchor="_ENREF_153" w:tooltip="Díaz-González, 2012 #503" w:history="1">
        <w:r w:rsidR="00213BF8">
          <w:rPr>
            <w:noProof/>
            <w:lang w:eastAsia="en-US"/>
          </w:rPr>
          <w:t>153-156</w:t>
        </w:r>
      </w:hyperlink>
      <w:r w:rsidR="000201C4">
        <w:rPr>
          <w:noProof/>
          <w:lang w:eastAsia="en-US"/>
        </w:rPr>
        <w:t>]</w:t>
      </w:r>
      <w:r w:rsidRPr="00ED6412">
        <w:rPr>
          <w:lang w:eastAsia="en-US"/>
        </w:rPr>
        <w:fldChar w:fldCharType="end"/>
      </w:r>
      <w:r w:rsidRPr="00ED6412">
        <w:rPr>
          <w:lang w:eastAsia="en-US"/>
        </w:rPr>
        <w:t xml:space="preserve">. </w:t>
      </w:r>
      <w:r w:rsidRPr="00ED6412">
        <w:rPr>
          <w:lang w:eastAsia="en-US"/>
        </w:rPr>
        <w:fldChar w:fldCharType="begin"/>
      </w:r>
      <w:r w:rsidRPr="00ED6412">
        <w:rPr>
          <w:lang w:eastAsia="en-US"/>
        </w:rPr>
        <w:instrText xml:space="preserve"> REF _Ref503647115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Table </w:t>
      </w:r>
      <w:r w:rsidR="00C05E44">
        <w:rPr>
          <w:noProof/>
        </w:rPr>
        <w:t>2</w:t>
      </w:r>
      <w:r w:rsidR="00C05E44" w:rsidRPr="00ED6412">
        <w:rPr>
          <w:noProof/>
        </w:rPr>
        <w:t>.</w:t>
      </w:r>
      <w:r w:rsidR="00C05E44">
        <w:rPr>
          <w:noProof/>
        </w:rPr>
        <w:t>4</w:t>
      </w:r>
      <w:r w:rsidRPr="00ED6412">
        <w:rPr>
          <w:lang w:eastAsia="en-US"/>
        </w:rPr>
        <w:fldChar w:fldCharType="end"/>
      </w:r>
      <w:r w:rsidRPr="00ED6412">
        <w:rPr>
          <w:lang w:eastAsia="en-US"/>
        </w:rPr>
        <w:t xml:space="preserve"> lists the roles of ESS with different technologies installed in energy storage projects in the UK up to 2016 </w:t>
      </w:r>
      <w:r w:rsidRPr="00ED6412">
        <w:rPr>
          <w:lang w:eastAsia="en-US"/>
        </w:rPr>
        <w:fldChar w:fldCharType="begin"/>
      </w:r>
      <w:r w:rsidR="000201C4">
        <w:rPr>
          <w:lang w:eastAsia="en-US"/>
        </w:rPr>
        <w:instrText xml:space="preserve"> ADDIN EN.CITE &lt;EndNote&gt;&lt;Cite&gt;&lt;Author&gt;Association&lt;/Author&gt;&lt;Year&gt;2015&lt;/Year&gt;&lt;RecNum&gt;368&lt;/RecNum&gt;&lt;DisplayText&gt;[18, 19]&lt;/DisplayText&gt;&lt;record&gt;&lt;rec-number&gt;368&lt;/rec-number&gt;&lt;foreign-keys&gt;&lt;key app="EN" db-id="wat2z5xv39zx9lefev2vrzeifd9dzfzsx50x" timestamp="0"&gt;368&lt;/key&gt;&lt;/foreign-keys&gt;&lt;ref-type name="Journal Article"&gt;17&lt;/ref-type&gt;&lt;contributors&gt;&lt;authors&gt;&lt;author&gt;Renewable Energy Association&lt;/author&gt;&lt;/authors&gt;&lt;/contributors&gt;&lt;titles&gt;&lt;title&gt;Energy Storage in the UK An Overview&lt;/title&gt;&lt;/titles&gt;&lt;dates&gt;&lt;year&gt;2015&lt;/year&gt;&lt;/dates&gt;&lt;urls&gt;&lt;related-urls&gt;&lt;url&gt;https://www.r-e-a.net/upload/rea_uk_energy_storage_report_november_2015_-_final.pdf&lt;/url&gt;&lt;/related-urls&gt;&lt;/urls&gt;&lt;/record&gt;&lt;/Cite&gt;&lt;Cite&gt;&lt;Author&gt;Association&lt;/Author&gt;&lt;Year&gt;2016&lt;/Year&gt;&lt;RecNum&gt;372&lt;/RecNum&gt;&lt;record&gt;&lt;rec-number&gt;372&lt;/rec-number&gt;&lt;foreign-keys&gt;&lt;key app="EN" db-id="wat2z5xv39zx9lefev2vrzeifd9dzfzsx50x" timestamp="0"&gt;372&lt;/key&gt;&lt;/foreign-keys&gt;&lt;ref-type name="Journal Article"&gt;17&lt;/ref-type&gt;&lt;contributors&gt;&lt;authors&gt;&lt;author&gt;Renewable Energy Association&lt;/author&gt;&lt;/authors&gt;&lt;/contributors&gt;&lt;titles&gt;&lt;title&gt;Energy storage in the UK An Overview 2nd Edition&lt;/title&gt;&lt;/titles&gt;&lt;dates&gt;&lt;year&gt;2016&lt;/year&gt;&lt;/dates&gt;&lt;urls&gt;&lt;/urls&gt;&lt;/record&gt;&lt;/Cite&gt;&lt;/EndNote&gt;</w:instrText>
      </w:r>
      <w:r w:rsidRPr="00ED6412">
        <w:rPr>
          <w:lang w:eastAsia="en-US"/>
        </w:rPr>
        <w:fldChar w:fldCharType="separate"/>
      </w:r>
      <w:r w:rsidR="000201C4">
        <w:rPr>
          <w:noProof/>
          <w:lang w:eastAsia="en-US"/>
        </w:rPr>
        <w:t>[</w:t>
      </w:r>
      <w:hyperlink w:anchor="_ENREF_18" w:tooltip="Association, 2015 #368" w:history="1">
        <w:r w:rsidR="00213BF8">
          <w:rPr>
            <w:noProof/>
            <w:lang w:eastAsia="en-US"/>
          </w:rPr>
          <w:t>18</w:t>
        </w:r>
      </w:hyperlink>
      <w:r w:rsidR="000201C4">
        <w:rPr>
          <w:noProof/>
          <w:lang w:eastAsia="en-US"/>
        </w:rPr>
        <w:t xml:space="preserve">, </w:t>
      </w:r>
      <w:hyperlink w:anchor="_ENREF_19" w:tooltip="Association, 2016 #372" w:history="1">
        <w:r w:rsidR="00213BF8">
          <w:rPr>
            <w:noProof/>
            <w:lang w:eastAsia="en-US"/>
          </w:rPr>
          <w:t>19</w:t>
        </w:r>
      </w:hyperlink>
      <w:r w:rsidR="000201C4">
        <w:rPr>
          <w:noProof/>
          <w:lang w:eastAsia="en-US"/>
        </w:rPr>
        <w:t>]</w:t>
      </w:r>
      <w:r w:rsidRPr="00ED6412">
        <w:rPr>
          <w:lang w:eastAsia="en-US"/>
        </w:rPr>
        <w:fldChar w:fldCharType="end"/>
      </w:r>
      <w:r w:rsidRPr="00ED6412">
        <w:rPr>
          <w:lang w:eastAsia="en-US"/>
        </w:rPr>
        <w:t xml:space="preserve">. </w:t>
      </w:r>
    </w:p>
    <w:p w14:paraId="1A8DDEE9" w14:textId="1AB87E4F" w:rsidR="00B6622F" w:rsidRPr="00ED6412" w:rsidRDefault="00B6622F" w:rsidP="00D23672">
      <w:pPr>
        <w:rPr>
          <w:lang w:eastAsia="en-US"/>
        </w:rPr>
      </w:pPr>
      <w:r w:rsidRPr="00ED6412">
        <w:rPr>
          <w:lang w:eastAsia="en-US"/>
        </w:rPr>
        <w:t xml:space="preserve">In addition, there are 39 installed operational, announced or contracted energy storage projects in the UK </w:t>
      </w:r>
      <w:r w:rsidR="001E5A1A" w:rsidRPr="00ED6412">
        <w:rPr>
          <w:lang w:eastAsia="en-US"/>
        </w:rPr>
        <w:t>up to</w:t>
      </w:r>
      <w:r w:rsidRPr="00ED6412">
        <w:rPr>
          <w:lang w:eastAsia="en-US"/>
        </w:rPr>
        <w:t xml:space="preserve"> 2016 </w:t>
      </w:r>
      <w:r w:rsidRPr="00ED6412">
        <w:rPr>
          <w:lang w:eastAsia="en-US"/>
        </w:rPr>
        <w:fldChar w:fldCharType="begin"/>
      </w:r>
      <w:r w:rsidR="000201C4">
        <w:rPr>
          <w:lang w:eastAsia="en-US"/>
        </w:rPr>
        <w:instrText xml:space="preserve"> ADDIN EN.CITE &lt;EndNote&gt;&lt;Cite&gt;&lt;Author&gt;Association&lt;/Author&gt;&lt;Year&gt;2016&lt;/Year&gt;&lt;RecNum&gt;372&lt;/RecNum&gt;&lt;DisplayText&gt;[19]&lt;/DisplayText&gt;&lt;record&gt;&lt;rec-number&gt;372&lt;/rec-number&gt;&lt;foreign-keys&gt;&lt;key app="EN" db-id="wat2z5xv39zx9lefev2vrzeifd9dzfzsx50x" timestamp="0"&gt;372&lt;/key&gt;&lt;/foreign-keys&gt;&lt;ref-type name="Journal Article"&gt;17&lt;/ref-type&gt;&lt;contributors&gt;&lt;authors&gt;&lt;author&gt;Renewable Energy Association&lt;/author&gt;&lt;/authors&gt;&lt;/contributors&gt;&lt;titles&gt;&lt;title&gt;Energy storage in the UK An Overview 2nd Edition&lt;/title&gt;&lt;/titles&gt;&lt;dates&gt;&lt;year&gt;2016&lt;/year&gt;&lt;/dates&gt;&lt;urls&gt;&lt;/urls&gt;&lt;/record&gt;&lt;/Cite&gt;&lt;/EndNote&gt;</w:instrText>
      </w:r>
      <w:r w:rsidRPr="00ED6412">
        <w:rPr>
          <w:lang w:eastAsia="en-US"/>
        </w:rPr>
        <w:fldChar w:fldCharType="separate"/>
      </w:r>
      <w:r w:rsidR="000201C4">
        <w:rPr>
          <w:noProof/>
          <w:lang w:eastAsia="en-US"/>
        </w:rPr>
        <w:t>[</w:t>
      </w:r>
      <w:hyperlink w:anchor="_ENREF_19" w:tooltip="Association, 2016 #372" w:history="1">
        <w:r w:rsidR="00213BF8">
          <w:rPr>
            <w:noProof/>
            <w:lang w:eastAsia="en-US"/>
          </w:rPr>
          <w:t>19</w:t>
        </w:r>
      </w:hyperlink>
      <w:r w:rsidR="000201C4">
        <w:rPr>
          <w:noProof/>
          <w:lang w:eastAsia="en-US"/>
        </w:rPr>
        <w:t>]</w:t>
      </w:r>
      <w:r w:rsidRPr="00ED6412">
        <w:rPr>
          <w:lang w:eastAsia="en-US"/>
        </w:rPr>
        <w:fldChar w:fldCharType="end"/>
      </w:r>
      <w:r w:rsidR="00063444" w:rsidRPr="00ED6412">
        <w:rPr>
          <w:lang w:eastAsia="en-US"/>
        </w:rPr>
        <w:t xml:space="preserve"> with</w:t>
      </w:r>
      <w:r w:rsidRPr="00ED6412">
        <w:rPr>
          <w:lang w:eastAsia="en-US"/>
        </w:rPr>
        <w:t xml:space="preserve"> 5 PHS</w:t>
      </w:r>
      <w:r w:rsidR="00063444" w:rsidRPr="00ED6412">
        <w:rPr>
          <w:lang w:eastAsia="en-US"/>
        </w:rPr>
        <w:t>es</w:t>
      </w:r>
      <w:r w:rsidRPr="00ED6412">
        <w:rPr>
          <w:lang w:eastAsia="en-US"/>
        </w:rPr>
        <w:t>, 5 electro-mechanical storage</w:t>
      </w:r>
      <w:r w:rsidR="000554F6" w:rsidRPr="00ED6412">
        <w:rPr>
          <w:lang w:eastAsia="en-US"/>
        </w:rPr>
        <w:t xml:space="preserve"> (such as flywheel, compressed air storage and liquid air storage)</w:t>
      </w:r>
      <w:r w:rsidRPr="00ED6412">
        <w:rPr>
          <w:lang w:eastAsia="en-US"/>
        </w:rPr>
        <w:t xml:space="preserve">, 3 thermal </w:t>
      </w:r>
      <w:r w:rsidRPr="00ED6412">
        <w:rPr>
          <w:lang w:eastAsia="en-US"/>
        </w:rPr>
        <w:lastRenderedPageBreak/>
        <w:t xml:space="preserve">storage </w:t>
      </w:r>
      <w:r w:rsidR="000554F6" w:rsidRPr="00ED6412">
        <w:rPr>
          <w:lang w:eastAsia="en-US"/>
        </w:rPr>
        <w:t xml:space="preserve">(such as phase change material heat battery and heat thermal storage) </w:t>
      </w:r>
      <w:r w:rsidRPr="00ED6412">
        <w:rPr>
          <w:lang w:eastAsia="en-US"/>
        </w:rPr>
        <w:t>and the rest of them a</w:t>
      </w:r>
      <w:r w:rsidR="008179E2" w:rsidRPr="00ED6412">
        <w:rPr>
          <w:lang w:eastAsia="en-US"/>
        </w:rPr>
        <w:t>re all electro-chemical storage</w:t>
      </w:r>
      <w:r w:rsidR="000554F6" w:rsidRPr="00ED6412">
        <w:rPr>
          <w:lang w:eastAsia="en-US"/>
        </w:rPr>
        <w:t xml:space="preserve"> (battery)</w:t>
      </w:r>
      <w:r w:rsidRPr="00ED6412">
        <w:rPr>
          <w:lang w:eastAsia="en-US"/>
        </w:rPr>
        <w:t>.</w:t>
      </w:r>
    </w:p>
    <w:p w14:paraId="7199C957" w14:textId="25C7C160" w:rsidR="00581A82" w:rsidRPr="00ED6412" w:rsidRDefault="00581A82" w:rsidP="001E3750">
      <w:pPr>
        <w:pStyle w:val="Heading3"/>
      </w:pPr>
      <w:bookmarkStart w:id="79" w:name="_Toc523347740"/>
      <w:r w:rsidRPr="00ED6412">
        <w:t xml:space="preserve">ESS for </w:t>
      </w:r>
      <w:r w:rsidR="00AC5BA1" w:rsidRPr="00ED6412">
        <w:t>renewable</w:t>
      </w:r>
      <w:r w:rsidRPr="00ED6412">
        <w:t xml:space="preserve"> power </w:t>
      </w:r>
      <w:r w:rsidR="00A81843" w:rsidRPr="00ED6412">
        <w:t>in ED</w:t>
      </w:r>
      <w:bookmarkEnd w:id="79"/>
      <w:r w:rsidR="00A81843" w:rsidRPr="00ED6412">
        <w:t xml:space="preserve"> </w:t>
      </w:r>
    </w:p>
    <w:p w14:paraId="18BA7476" w14:textId="77777777" w:rsidR="008173A6" w:rsidRPr="00ED6412" w:rsidRDefault="00BC0099" w:rsidP="00E60FB0">
      <w:pPr>
        <w:rPr>
          <w:lang w:eastAsia="en-US"/>
        </w:rPr>
      </w:pPr>
      <w:r w:rsidRPr="00ED6412">
        <w:rPr>
          <w:lang w:eastAsia="en-US"/>
        </w:rPr>
        <w:t>In general, the ESS takes into account DED problems because the</w:t>
      </w:r>
      <w:r w:rsidR="00D71430" w:rsidRPr="00ED6412">
        <w:rPr>
          <w:lang w:eastAsia="en-US"/>
        </w:rPr>
        <w:t xml:space="preserve"> charge and discharge </w:t>
      </w:r>
      <w:r w:rsidR="001B296C" w:rsidRPr="00ED6412">
        <w:rPr>
          <w:lang w:eastAsia="en-US"/>
        </w:rPr>
        <w:t>are</w:t>
      </w:r>
      <w:r w:rsidR="00D71430" w:rsidRPr="00ED6412">
        <w:rPr>
          <w:lang w:eastAsia="en-US"/>
        </w:rPr>
        <w:t xml:space="preserve"> a dynamic process.</w:t>
      </w:r>
      <w:r w:rsidRPr="00ED6412">
        <w:rPr>
          <w:lang w:eastAsia="en-US"/>
        </w:rPr>
        <w:t xml:space="preserve"> </w:t>
      </w:r>
    </w:p>
    <w:p w14:paraId="3EEF1BCB" w14:textId="070781EB" w:rsidR="008173A6" w:rsidRPr="00ED6412" w:rsidRDefault="008173A6" w:rsidP="00A326F0">
      <w:pPr>
        <w:pStyle w:val="Heading4"/>
      </w:pPr>
      <w:bookmarkStart w:id="80" w:name="_Toc523347741"/>
      <w:r w:rsidRPr="00ED6412">
        <w:t>ESS modelling</w:t>
      </w:r>
      <w:bookmarkEnd w:id="80"/>
    </w:p>
    <w:p w14:paraId="291546A2" w14:textId="51440743" w:rsidR="00F54ACA" w:rsidRPr="00ED6412" w:rsidRDefault="00D47AD0" w:rsidP="00E60FB0">
      <w:pPr>
        <w:rPr>
          <w:lang w:eastAsia="en-US"/>
        </w:rPr>
      </w:pPr>
      <w:r w:rsidRPr="00ED6412">
        <w:rPr>
          <w:lang w:eastAsia="en-US"/>
        </w:rPr>
        <w:t xml:space="preserve">The </w:t>
      </w:r>
      <w:r w:rsidR="0072780D" w:rsidRPr="00ED6412">
        <w:rPr>
          <w:lang w:eastAsia="en-US"/>
        </w:rPr>
        <w:t xml:space="preserve">energy conservation of the </w:t>
      </w:r>
      <w:r w:rsidR="00C45A8E" w:rsidRPr="00ED6412">
        <w:rPr>
          <w:lang w:eastAsia="en-US"/>
        </w:rPr>
        <w:t xml:space="preserve">ESS is </w:t>
      </w:r>
      <w:r w:rsidR="00866A03" w:rsidRPr="00ED6412">
        <w:rPr>
          <w:lang w:eastAsia="en-US"/>
        </w:rPr>
        <w:t>usu</w:t>
      </w:r>
      <w:r w:rsidR="00C45A8E" w:rsidRPr="00ED6412">
        <w:rPr>
          <w:lang w:eastAsia="en-US"/>
        </w:rPr>
        <w:t xml:space="preserve">ally modelled as a </w:t>
      </w:r>
      <w:r w:rsidR="00942FB4" w:rsidRPr="00ED6412">
        <w:rPr>
          <w:lang w:eastAsia="en-US"/>
        </w:rPr>
        <w:t>part of</w:t>
      </w:r>
      <w:r w:rsidR="00A42269" w:rsidRPr="00ED6412">
        <w:rPr>
          <w:lang w:eastAsia="en-US"/>
        </w:rPr>
        <w:t xml:space="preserve"> the</w:t>
      </w:r>
      <w:r w:rsidR="00942FB4" w:rsidRPr="00ED6412">
        <w:rPr>
          <w:lang w:eastAsia="en-US"/>
        </w:rPr>
        <w:t xml:space="preserve"> </w:t>
      </w:r>
      <w:r w:rsidR="00C45A8E" w:rsidRPr="00ED6412">
        <w:rPr>
          <w:lang w:eastAsia="en-US"/>
        </w:rPr>
        <w:t xml:space="preserve">constraint in the </w:t>
      </w:r>
      <w:r w:rsidR="00942FB4" w:rsidRPr="00ED6412">
        <w:rPr>
          <w:lang w:eastAsia="en-US"/>
        </w:rPr>
        <w:t>ED model.</w:t>
      </w:r>
      <w:r w:rsidR="00BC0099" w:rsidRPr="00ED6412">
        <w:rPr>
          <w:lang w:eastAsia="en-US"/>
        </w:rPr>
        <w:t xml:space="preserve"> </w:t>
      </w:r>
      <w:r w:rsidR="00F54ACA" w:rsidRPr="00ED6412">
        <w:rPr>
          <w:lang w:eastAsia="en-US"/>
        </w:rPr>
        <w:t xml:space="preserve">The different aspects </w:t>
      </w:r>
      <w:r w:rsidR="00883603" w:rsidRPr="00ED6412">
        <w:rPr>
          <w:lang w:eastAsia="en-US"/>
        </w:rPr>
        <w:t xml:space="preserve">that </w:t>
      </w:r>
      <w:r w:rsidR="00F44252" w:rsidRPr="00ED6412">
        <w:rPr>
          <w:lang w:eastAsia="en-US"/>
        </w:rPr>
        <w:t xml:space="preserve">can be considered in </w:t>
      </w:r>
      <w:r w:rsidR="00F54ACA" w:rsidRPr="00ED6412">
        <w:rPr>
          <w:lang w:eastAsia="en-US"/>
        </w:rPr>
        <w:t xml:space="preserve">the ESS </w:t>
      </w:r>
      <w:r w:rsidR="004E0A65" w:rsidRPr="00ED6412">
        <w:rPr>
          <w:lang w:eastAsia="en-US"/>
        </w:rPr>
        <w:t>modelling</w:t>
      </w:r>
      <w:r w:rsidR="00F54ACA" w:rsidRPr="00ED6412">
        <w:rPr>
          <w:lang w:eastAsia="en-US"/>
        </w:rPr>
        <w:t xml:space="preserve"> </w:t>
      </w:r>
      <w:r w:rsidR="00883603" w:rsidRPr="00ED6412">
        <w:rPr>
          <w:lang w:eastAsia="en-US"/>
        </w:rPr>
        <w:t xml:space="preserve">are </w:t>
      </w:r>
      <w:r w:rsidR="004E0A65" w:rsidRPr="00ED6412">
        <w:rPr>
          <w:lang w:eastAsia="en-US"/>
        </w:rPr>
        <w:t>described</w:t>
      </w:r>
      <w:r w:rsidR="00F54ACA" w:rsidRPr="00ED6412">
        <w:rPr>
          <w:lang w:eastAsia="en-US"/>
        </w:rPr>
        <w:t xml:space="preserve"> as follow</w:t>
      </w:r>
      <w:r w:rsidR="00A42269" w:rsidRPr="00ED6412">
        <w:rPr>
          <w:lang w:eastAsia="en-US"/>
        </w:rPr>
        <w:t>s</w:t>
      </w:r>
      <w:r w:rsidR="00F54ACA" w:rsidRPr="00ED6412">
        <w:rPr>
          <w:lang w:eastAsia="en-US"/>
        </w:rPr>
        <w:t xml:space="preserve"> </w:t>
      </w:r>
      <w:r w:rsidR="009C5A11" w:rsidRPr="00ED6412">
        <w:rPr>
          <w:lang w:eastAsia="en-US"/>
        </w:rPr>
        <w:fldChar w:fldCharType="begin">
          <w:fldData xml:space="preserve">PEVuZE5vdGU+PENpdGU+PEF1dGhvcj5BbGhhbTwvQXV0aG9yPjxZZWFyPjIwMTY8L1llYXI+PFJl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</w:fldData>
        </w:fldChar>
      </w:r>
      <w:r w:rsidR="000201C4">
        <w:rPr>
          <w:lang w:eastAsia="en-US"/>
        </w:rPr>
        <w:instrText xml:space="preserve"> ADDIN EN.CITE </w:instrText>
      </w:r>
      <w:r w:rsidR="000201C4">
        <w:rPr>
          <w:lang w:eastAsia="en-US"/>
        </w:rPr>
        <w:fldChar w:fldCharType="begin">
          <w:fldData xml:space="preserve">PEVuZE5vdGU+PENpdGU+PEF1dGhvcj5BbGhhbTwvQXV0aG9yPjxZZWFyPjIwMTY8L1llYXI+PFJl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</w:fldData>
        </w:fldChar>
      </w:r>
      <w:r w:rsidR="000201C4">
        <w:rPr>
          <w:lang w:eastAsia="en-US"/>
        </w:rPr>
        <w:instrText xml:space="preserve"> ADDIN EN.CITE.DATA </w:instrText>
      </w:r>
      <w:r w:rsidR="000201C4">
        <w:rPr>
          <w:lang w:eastAsia="en-US"/>
        </w:rPr>
      </w:r>
      <w:r w:rsidR="000201C4">
        <w:rPr>
          <w:lang w:eastAsia="en-US"/>
        </w:rPr>
        <w:fldChar w:fldCharType="end"/>
      </w:r>
      <w:r w:rsidR="009C5A11" w:rsidRPr="00ED6412">
        <w:rPr>
          <w:lang w:eastAsia="en-US"/>
        </w:rPr>
      </w:r>
      <w:r w:rsidR="009C5A11" w:rsidRPr="00ED6412">
        <w:rPr>
          <w:lang w:eastAsia="en-US"/>
        </w:rPr>
        <w:fldChar w:fldCharType="separate"/>
      </w:r>
      <w:r w:rsidR="000201C4">
        <w:rPr>
          <w:noProof/>
          <w:lang w:eastAsia="en-US"/>
        </w:rPr>
        <w:t>[</w:t>
      </w:r>
      <w:hyperlink w:anchor="_ENREF_75" w:tooltip="Alham, 2016 #312" w:history="1">
        <w:r w:rsidR="00213BF8">
          <w:rPr>
            <w:noProof/>
            <w:lang w:eastAsia="en-US"/>
          </w:rPr>
          <w:t>75</w:t>
        </w:r>
      </w:hyperlink>
      <w:r w:rsidR="000201C4">
        <w:rPr>
          <w:noProof/>
          <w:lang w:eastAsia="en-US"/>
        </w:rPr>
        <w:t xml:space="preserve">, </w:t>
      </w:r>
      <w:hyperlink w:anchor="_ENREF_151" w:tooltip="Supingklad, 2016 #519" w:history="1">
        <w:r w:rsidR="00213BF8">
          <w:rPr>
            <w:noProof/>
            <w:lang w:eastAsia="en-US"/>
          </w:rPr>
          <w:t>151</w:t>
        </w:r>
      </w:hyperlink>
      <w:r w:rsidR="000201C4">
        <w:rPr>
          <w:noProof/>
          <w:lang w:eastAsia="en-US"/>
        </w:rPr>
        <w:t xml:space="preserve">, </w:t>
      </w:r>
      <w:hyperlink w:anchor="_ENREF_157" w:tooltip="Zhu, 2014 #296" w:history="1">
        <w:r w:rsidR="00213BF8">
          <w:rPr>
            <w:noProof/>
            <w:lang w:eastAsia="en-US"/>
          </w:rPr>
          <w:t>157</w:t>
        </w:r>
      </w:hyperlink>
      <w:r w:rsidR="000201C4">
        <w:rPr>
          <w:noProof/>
          <w:lang w:eastAsia="en-US"/>
        </w:rPr>
        <w:t>]</w:t>
      </w:r>
      <w:r w:rsidR="009C5A11" w:rsidRPr="00ED6412">
        <w:rPr>
          <w:lang w:eastAsia="en-US"/>
        </w:rPr>
        <w:fldChar w:fldCharType="end"/>
      </w:r>
      <w:r w:rsidR="00F54ACA" w:rsidRPr="00ED6412">
        <w:rPr>
          <w:lang w:eastAsia="en-US"/>
        </w:rPr>
        <w:t>:</w:t>
      </w:r>
    </w:p>
    <w:p w14:paraId="0CFBD013" w14:textId="17E52901" w:rsidR="00AD0838" w:rsidRPr="00ED6412" w:rsidRDefault="00AD0838" w:rsidP="00AD0838">
      <w:pPr>
        <w:pStyle w:val="ListParagraph"/>
        <w:numPr>
          <w:ilvl w:val="0"/>
          <w:numId w:val="26"/>
        </w:numPr>
        <w:spacing w:line="480" w:lineRule="auto"/>
        <w:ind w:left="714" w:hanging="357"/>
        <w:contextualSpacing w:val="0"/>
      </w:pPr>
      <w:r w:rsidRPr="00ED6412">
        <w:t xml:space="preserve">Power flow. </w:t>
      </w:r>
      <w:r w:rsidR="00942FB4" w:rsidRPr="00ED6412">
        <w:t xml:space="preserve">Different </w:t>
      </w:r>
      <w:r w:rsidR="007C2D92" w:rsidRPr="00ED6412">
        <w:t>to</w:t>
      </w:r>
      <w:r w:rsidR="00942FB4" w:rsidRPr="00ED6412">
        <w:t xml:space="preserve"> other resources, the ESS is able to flow in and out of the total supply.</w:t>
      </w:r>
      <w:r w:rsidR="00C45A8E" w:rsidRPr="00ED6412">
        <w:t xml:space="preserve"> </w:t>
      </w:r>
    </w:p>
    <w:p w14:paraId="4107EF2D" w14:textId="71EAFF6B" w:rsidR="00AD0838" w:rsidRPr="00ED6412" w:rsidRDefault="00DD4116" w:rsidP="00DD4116">
      <w:pPr>
        <w:pStyle w:val="ListParagraph"/>
        <w:numPr>
          <w:ilvl w:val="0"/>
          <w:numId w:val="26"/>
        </w:numPr>
        <w:spacing w:line="480" w:lineRule="auto"/>
        <w:contextualSpacing w:val="0"/>
      </w:pPr>
      <w:r w:rsidRPr="00ED6412">
        <w:t>Conservation loss of c</w:t>
      </w:r>
      <w:r w:rsidR="00AD0838" w:rsidRPr="00ED6412">
        <w:t xml:space="preserve">harge and discharge. </w:t>
      </w:r>
    </w:p>
    <w:p w14:paraId="5F559A50" w14:textId="3919095E" w:rsidR="00DD4116" w:rsidRPr="00ED6412" w:rsidRDefault="00DD4116" w:rsidP="00DD4116">
      <w:pPr>
        <w:pStyle w:val="ListParagraph"/>
        <w:numPr>
          <w:ilvl w:val="0"/>
          <w:numId w:val="26"/>
        </w:numPr>
        <w:spacing w:line="480" w:lineRule="auto"/>
        <w:contextualSpacing w:val="0"/>
      </w:pPr>
      <w:r w:rsidRPr="00ED6412">
        <w:t>Standby loss of the ESS.</w:t>
      </w:r>
    </w:p>
    <w:p w14:paraId="67D4ECAA" w14:textId="4868E999" w:rsidR="00D04FEF" w:rsidRPr="00ED6412" w:rsidRDefault="00A61582" w:rsidP="00EC6764">
      <w:pPr>
        <w:pStyle w:val="ListParagraph"/>
        <w:numPr>
          <w:ilvl w:val="0"/>
          <w:numId w:val="26"/>
        </w:numPr>
        <w:spacing w:line="480" w:lineRule="auto"/>
        <w:contextualSpacing w:val="0"/>
      </w:pPr>
      <w:r w:rsidRPr="00ED6412">
        <w:t xml:space="preserve">The current energy state of the ESS. For a battery ESS (BESS), this can also be expressed </w:t>
      </w:r>
      <w:r w:rsidR="007C2D92" w:rsidRPr="00ED6412">
        <w:t>as the</w:t>
      </w:r>
      <w:r w:rsidRPr="00ED6412">
        <w:t xml:space="preserve"> </w:t>
      </w:r>
      <w:r w:rsidR="00C43850" w:rsidRPr="00ED6412">
        <w:t>State of Charge (SoC)</w:t>
      </w:r>
      <w:r w:rsidRPr="00ED6412">
        <w:t>.</w:t>
      </w:r>
      <w:r w:rsidR="00EC6764" w:rsidRPr="00ED6412">
        <w:t xml:space="preserve"> The current energy state </w:t>
      </w:r>
      <w:r w:rsidR="007C2D92" w:rsidRPr="00ED6412">
        <w:t xml:space="preserve">is </w:t>
      </w:r>
      <w:r w:rsidR="00625A02" w:rsidRPr="00ED6412">
        <w:t>influence</w:t>
      </w:r>
      <w:r w:rsidR="007C2D92" w:rsidRPr="00ED6412">
        <w:t>d</w:t>
      </w:r>
      <w:r w:rsidR="00EC6764" w:rsidRPr="00ED6412">
        <w:t xml:space="preserve"> by the last energy state, the charging state and the size of the ESS.</w:t>
      </w:r>
    </w:p>
    <w:p w14:paraId="1232E618" w14:textId="03AA7DC6" w:rsidR="00E60FB0" w:rsidRPr="00ED6412" w:rsidRDefault="00A61582" w:rsidP="00AD0838">
      <w:pPr>
        <w:pStyle w:val="ListParagraph"/>
        <w:numPr>
          <w:ilvl w:val="0"/>
          <w:numId w:val="26"/>
        </w:numPr>
        <w:spacing w:line="480" w:lineRule="auto"/>
        <w:ind w:left="714" w:hanging="357"/>
        <w:contextualSpacing w:val="0"/>
      </w:pPr>
      <w:r w:rsidRPr="00ED6412">
        <w:t>The rated power and energy capacity of the ESS, which is the size of an ESS.</w:t>
      </w:r>
    </w:p>
    <w:p w14:paraId="3EA7D9B7" w14:textId="2ED5B674" w:rsidR="00A61582" w:rsidRPr="00ED6412" w:rsidRDefault="0072780D" w:rsidP="00AD0838">
      <w:pPr>
        <w:pStyle w:val="ListParagraph"/>
        <w:numPr>
          <w:ilvl w:val="0"/>
          <w:numId w:val="26"/>
        </w:numPr>
        <w:spacing w:line="480" w:lineRule="auto"/>
        <w:ind w:left="714" w:hanging="357"/>
        <w:contextualSpacing w:val="0"/>
      </w:pPr>
      <w:r w:rsidRPr="00ED6412">
        <w:lastRenderedPageBreak/>
        <w:t xml:space="preserve">Sometime the ESS has a limit on the usage of its </w:t>
      </w:r>
      <w:r w:rsidR="009411B2" w:rsidRPr="00ED6412">
        <w:t xml:space="preserve">total capacity to protect the ESS, which means </w:t>
      </w:r>
      <w:r w:rsidR="007C2D92" w:rsidRPr="00ED6412">
        <w:t xml:space="preserve">that </w:t>
      </w:r>
      <w:r w:rsidR="00156234" w:rsidRPr="00ED6412">
        <w:t>the ESS can</w:t>
      </w:r>
      <w:r w:rsidR="009411B2" w:rsidRPr="00ED6412">
        <w:t xml:space="preserve">not fully charge or discharge and can only </w:t>
      </w:r>
      <w:r w:rsidR="007C2D92" w:rsidRPr="00ED6412">
        <w:t xml:space="preserve">be </w:t>
      </w:r>
      <w:r w:rsidR="009411B2" w:rsidRPr="00ED6412">
        <w:t>use</w:t>
      </w:r>
      <w:r w:rsidR="007C2D92" w:rsidRPr="00ED6412">
        <w:t>d</w:t>
      </w:r>
      <w:r w:rsidR="009411B2" w:rsidRPr="00ED6412">
        <w:t xml:space="preserve"> between some rated percentage</w:t>
      </w:r>
      <w:r w:rsidR="00156234" w:rsidRPr="00ED6412">
        <w:t>s</w:t>
      </w:r>
      <w:r w:rsidR="009411B2" w:rsidRPr="00ED6412">
        <w:t xml:space="preserve"> of the </w:t>
      </w:r>
      <w:r w:rsidR="007C2D92" w:rsidRPr="00ED6412">
        <w:t>capacity.</w:t>
      </w:r>
      <w:r w:rsidR="009411B2" w:rsidRPr="00ED6412">
        <w:t xml:space="preserve">  </w:t>
      </w:r>
    </w:p>
    <w:p w14:paraId="7A626697" w14:textId="4C7665D4" w:rsidR="005C4C11" w:rsidRPr="00ED6412" w:rsidRDefault="005C4C11" w:rsidP="006B110D">
      <w:pPr>
        <w:pStyle w:val="ListParagraph"/>
        <w:numPr>
          <w:ilvl w:val="0"/>
          <w:numId w:val="26"/>
        </w:numPr>
        <w:spacing w:line="480" w:lineRule="auto"/>
        <w:contextualSpacing w:val="0"/>
      </w:pPr>
      <w:r w:rsidRPr="00ED6412">
        <w:t xml:space="preserve">Charging status of the ESS, which means that the ESS can </w:t>
      </w:r>
      <w:r w:rsidR="006B110D" w:rsidRPr="00ED6412">
        <w:t>either</w:t>
      </w:r>
      <w:r w:rsidRPr="00ED6412">
        <w:t xml:space="preserve"> be charging or discharging at </w:t>
      </w:r>
      <w:r w:rsidR="007C2D92" w:rsidRPr="00ED6412">
        <w:t xml:space="preserve">any </w:t>
      </w:r>
      <w:r w:rsidR="006B110D" w:rsidRPr="00ED6412">
        <w:t>one time.</w:t>
      </w:r>
    </w:p>
    <w:p w14:paraId="3F1A8870" w14:textId="2AF50A31" w:rsidR="00AD5717" w:rsidRPr="00ED6412" w:rsidRDefault="006D10CC" w:rsidP="00AD1A64">
      <w:pPr>
        <w:rPr>
          <w:lang w:eastAsia="en-US"/>
        </w:rPr>
      </w:pPr>
      <w:r w:rsidRPr="00ED6412">
        <w:t>Further, t</w:t>
      </w:r>
      <w:r w:rsidR="00AD1A64" w:rsidRPr="00ED6412">
        <w:t>he</w:t>
      </w:r>
      <w:r w:rsidR="00AD5717" w:rsidRPr="00ED6412">
        <w:t xml:space="preserve"> response time normally </w:t>
      </w:r>
      <w:r w:rsidR="007C2D92" w:rsidRPr="00ED6412">
        <w:t>i</w:t>
      </w:r>
      <w:r w:rsidR="00AD5717" w:rsidRPr="00ED6412">
        <w:t>s not take</w:t>
      </w:r>
      <w:r w:rsidR="007C2D92" w:rsidRPr="00ED6412">
        <w:t>n</w:t>
      </w:r>
      <w:r w:rsidR="00AD5717" w:rsidRPr="00ED6412">
        <w:t xml:space="preserve"> into account because it is too short compare</w:t>
      </w:r>
      <w:r w:rsidR="00156234" w:rsidRPr="00ED6412">
        <w:t>d</w:t>
      </w:r>
      <w:r w:rsidR="00AD5717" w:rsidRPr="00ED6412">
        <w:t xml:space="preserve"> to the time interval of the ED dispatch, normally </w:t>
      </w:r>
      <w:r w:rsidR="0061479A" w:rsidRPr="00ED6412">
        <w:t>milli</w:t>
      </w:r>
      <w:r w:rsidR="00B60A82" w:rsidRPr="00ED6412">
        <w:t xml:space="preserve">seconds </w:t>
      </w:r>
      <w:r w:rsidR="00204B1E" w:rsidRPr="00ED6412">
        <w:t>to</w:t>
      </w:r>
      <w:r w:rsidR="00B60A82" w:rsidRPr="00ED6412">
        <w:t xml:space="preserve"> minutes</w:t>
      </w:r>
      <w:r w:rsidR="0065311F" w:rsidRPr="00ED6412">
        <w:t xml:space="preserve"> depending on the ESS </w:t>
      </w:r>
      <w:r w:rsidR="00723D79" w:rsidRPr="00ED6412">
        <w:t>technologies</w:t>
      </w:r>
      <w:r w:rsidR="0061479A" w:rsidRPr="00ED6412">
        <w:t xml:space="preserve"> </w:t>
      </w:r>
      <w:r w:rsidR="009C5A11" w:rsidRPr="00ED6412">
        <w:fldChar w:fldCharType="begin"/>
      </w:r>
      <w:r w:rsidR="000201C4">
        <w:instrText xml:space="preserve"> ADDIN EN.CITE &lt;EndNote&gt;&lt;Cite&gt;&lt;Author&gt;Mooney&lt;/Author&gt;&lt;Year&gt;2015&lt;/Year&gt;&lt;RecNum&gt;516&lt;/RecNum&gt;&lt;DisplayText&gt;[158]&lt;/DisplayText&gt;&lt;record&gt;&lt;rec-number&gt;516&lt;/rec-number&gt;&lt;foreign-keys&gt;&lt;key app="EN" db-id="wat2z5xv39zx9lefev2vrzeifd9dzfzsx50x" timestamp="0"&gt;516&lt;/key&gt;&lt;/foreign-keys&gt;&lt;ref-type name="Report"&gt;27&lt;/ref-type&gt;&lt;contributors&gt;&lt;authors&gt;&lt;author&gt;Dave Mooney&lt;/author&gt;&lt;/authors&gt;&lt;/contributors&gt;&lt;titles&gt;&lt;title&gt;Large-Scale Energy Storage&lt;/title&gt;&lt;/titles&gt;&lt;dates&gt;&lt;year&gt;2015&lt;/year&gt;&lt;/dates&gt;&lt;publisher&gt;National Renewable Energy Labratory&lt;/publisher&gt;&lt;urls&gt;&lt;related-urls&gt;&lt;url&gt;https://gcep.stanford.edu/pdfs/symposium2015/Presentations/Mooney_GCEPSymposium2015_EnergyStorage101.pdf&lt;/url&gt;&lt;/related-urls&gt;&lt;/urls&gt;&lt;/record&gt;&lt;/Cite&gt;&lt;/EndNote&gt;</w:instrText>
      </w:r>
      <w:r w:rsidR="009C5A11" w:rsidRPr="00ED6412">
        <w:fldChar w:fldCharType="separate"/>
      </w:r>
      <w:r w:rsidR="000201C4">
        <w:rPr>
          <w:noProof/>
        </w:rPr>
        <w:t>[</w:t>
      </w:r>
      <w:hyperlink w:anchor="_ENREF_158" w:tooltip="Mooney, 2015 #516" w:history="1">
        <w:r w:rsidR="00213BF8">
          <w:rPr>
            <w:noProof/>
          </w:rPr>
          <w:t>158</w:t>
        </w:r>
      </w:hyperlink>
      <w:r w:rsidR="000201C4">
        <w:rPr>
          <w:noProof/>
        </w:rPr>
        <w:t>]</w:t>
      </w:r>
      <w:r w:rsidR="009C5A11" w:rsidRPr="00ED6412">
        <w:fldChar w:fldCharType="end"/>
      </w:r>
      <w:r w:rsidR="0061479A" w:rsidRPr="00ED6412">
        <w:t>.</w:t>
      </w:r>
      <w:r w:rsidR="0000095F" w:rsidRPr="00ED6412">
        <w:t xml:space="preserve"> </w:t>
      </w:r>
    </w:p>
    <w:p w14:paraId="22C31F35" w14:textId="3D0CABF7" w:rsidR="004C09C1" w:rsidRPr="00ED6412" w:rsidRDefault="00F9092C" w:rsidP="00A326F0">
      <w:pPr>
        <w:pStyle w:val="Heading4"/>
      </w:pPr>
      <w:bookmarkStart w:id="81" w:name="_Toc523347742"/>
      <w:r w:rsidRPr="00ED6412">
        <w:t xml:space="preserve">ED </w:t>
      </w:r>
      <w:r w:rsidR="006D3C7D" w:rsidRPr="00ED6412">
        <w:t>model</w:t>
      </w:r>
      <w:r w:rsidRPr="00ED6412">
        <w:t>s with ESS and wind power</w:t>
      </w:r>
      <w:bookmarkEnd w:id="81"/>
      <w:r w:rsidRPr="00ED6412">
        <w:t xml:space="preserve"> </w:t>
      </w:r>
    </w:p>
    <w:p w14:paraId="0F66A6E4" w14:textId="0742D17E" w:rsidR="004C09C1" w:rsidRPr="00ED6412" w:rsidRDefault="00382082" w:rsidP="00D23672">
      <w:pPr>
        <w:rPr>
          <w:lang w:eastAsia="en-US"/>
        </w:rPr>
      </w:pPr>
      <w:r w:rsidRPr="00ED6412">
        <w:rPr>
          <w:lang w:eastAsia="en-US"/>
        </w:rPr>
        <w:t>According to the IEEE Xplore</w:t>
      </w:r>
      <w:r w:rsidR="00C0216F" w:rsidRPr="00ED6412">
        <w:rPr>
          <w:lang w:eastAsia="en-US"/>
        </w:rPr>
        <w:t xml:space="preserve"> digital </w:t>
      </w:r>
      <w:r w:rsidR="00156234" w:rsidRPr="00ED6412">
        <w:rPr>
          <w:lang w:eastAsia="en-US"/>
        </w:rPr>
        <w:t>library</w:t>
      </w:r>
      <w:r w:rsidRPr="00ED6412">
        <w:rPr>
          <w:lang w:eastAsia="en-US"/>
        </w:rPr>
        <w:t xml:space="preserve"> </w:t>
      </w:r>
      <w:r w:rsidR="00364C29" w:rsidRPr="00ED6412">
        <w:rPr>
          <w:lang w:eastAsia="en-US"/>
        </w:rPr>
        <w:fldChar w:fldCharType="begin"/>
      </w:r>
      <w:r w:rsidR="000201C4">
        <w:rPr>
          <w:lang w:eastAsia="en-US"/>
        </w:rPr>
        <w:instrText xml:space="preserve"> ADDIN EN.CITE &lt;EndNote&gt;&lt;Cite ExcludeYear="1"&gt;&lt;Author&gt;IEEE&lt;/Author&gt;&lt;RecNum&gt;528&lt;/RecNum&gt;&lt;DisplayText&gt;[159]&lt;/DisplayText&gt;&lt;record&gt;&lt;rec-number&gt;528&lt;/rec-number&gt;&lt;foreign-keys&gt;&lt;key app="EN" db-id="wat2z5xv39zx9lefev2vrzeifd9dzfzsx50x" timestamp="0"&gt;528&lt;/key&gt;&lt;/foreign-keys&gt;&lt;ref-type name="Web Page"&gt;12&lt;/ref-type&gt;&lt;contributors&gt;&lt;authors&gt;&lt;author&gt;IEEE&lt;/author&gt;&lt;/authors&gt;&lt;/contributors&gt;&lt;titles&gt;&lt;title&gt;IEEE Xplore&lt;/title&gt;&lt;/titles&gt;&lt;volume&gt;2018&lt;/volume&gt;&lt;number&gt;14 January&lt;/number&gt;&lt;dates&gt;&lt;/dates&gt;&lt;urls&gt;&lt;related-urls&gt;&lt;url&gt;http://ieeexplore.ieee.org/Xplore/home.jsp&lt;/url&gt;&lt;/related-urls&gt;&lt;/urls&gt;&lt;/record&gt;&lt;/Cite&gt;&lt;/EndNote&gt;</w:instrText>
      </w:r>
      <w:r w:rsidR="00364C29" w:rsidRPr="00ED6412">
        <w:rPr>
          <w:lang w:eastAsia="en-US"/>
        </w:rPr>
        <w:fldChar w:fldCharType="separate"/>
      </w:r>
      <w:r w:rsidR="000201C4">
        <w:rPr>
          <w:noProof/>
          <w:lang w:eastAsia="en-US"/>
        </w:rPr>
        <w:t>[</w:t>
      </w:r>
      <w:hyperlink w:anchor="_ENREF_159" w:tooltip="IEEE,  #528" w:history="1">
        <w:r w:rsidR="00213BF8">
          <w:rPr>
            <w:noProof/>
            <w:lang w:eastAsia="en-US"/>
          </w:rPr>
          <w:t>159</w:t>
        </w:r>
      </w:hyperlink>
      <w:r w:rsidR="000201C4">
        <w:rPr>
          <w:noProof/>
          <w:lang w:eastAsia="en-US"/>
        </w:rPr>
        <w:t>]</w:t>
      </w:r>
      <w:r w:rsidR="00364C29" w:rsidRPr="00ED6412">
        <w:rPr>
          <w:lang w:eastAsia="en-US"/>
        </w:rPr>
        <w:fldChar w:fldCharType="end"/>
      </w:r>
      <w:r w:rsidRPr="00ED6412">
        <w:rPr>
          <w:lang w:eastAsia="en-US"/>
        </w:rPr>
        <w:t xml:space="preserve">, </w:t>
      </w:r>
      <w:r w:rsidR="00156234" w:rsidRPr="00ED6412">
        <w:rPr>
          <w:lang w:eastAsia="en-US"/>
        </w:rPr>
        <w:t>publications</w:t>
      </w:r>
      <w:r w:rsidR="00C0216F" w:rsidRPr="00ED6412">
        <w:rPr>
          <w:lang w:eastAsia="en-US"/>
        </w:rPr>
        <w:t xml:space="preserve"> on</w:t>
      </w:r>
      <w:r w:rsidRPr="00ED6412">
        <w:rPr>
          <w:lang w:eastAsia="en-US"/>
        </w:rPr>
        <w:t xml:space="preserve"> the ED model </w:t>
      </w:r>
      <w:r w:rsidR="00156234" w:rsidRPr="00ED6412">
        <w:rPr>
          <w:lang w:eastAsia="en-US"/>
        </w:rPr>
        <w:t xml:space="preserve">that </w:t>
      </w:r>
      <w:r w:rsidR="007C2D92" w:rsidRPr="00ED6412">
        <w:rPr>
          <w:lang w:eastAsia="en-US"/>
        </w:rPr>
        <w:t>tak</w:t>
      </w:r>
      <w:r w:rsidR="00156234" w:rsidRPr="00ED6412">
        <w:rPr>
          <w:lang w:eastAsia="en-US"/>
        </w:rPr>
        <w:t>es</w:t>
      </w:r>
      <w:r w:rsidR="00C0216F" w:rsidRPr="00ED6412">
        <w:rPr>
          <w:lang w:eastAsia="en-US"/>
        </w:rPr>
        <w:t xml:space="preserve"> </w:t>
      </w:r>
      <w:r w:rsidR="007C2D92" w:rsidRPr="00ED6412">
        <w:rPr>
          <w:lang w:eastAsia="en-US"/>
        </w:rPr>
        <w:t xml:space="preserve">into account </w:t>
      </w:r>
      <w:r w:rsidR="00C0216F" w:rsidRPr="00ED6412">
        <w:rPr>
          <w:lang w:eastAsia="en-US"/>
        </w:rPr>
        <w:t xml:space="preserve">wind power incorporating ESS </w:t>
      </w:r>
      <w:r w:rsidR="007C2D92" w:rsidRPr="00ED6412">
        <w:rPr>
          <w:lang w:eastAsia="en-US"/>
        </w:rPr>
        <w:t>w</w:t>
      </w:r>
      <w:r w:rsidR="00C75F13" w:rsidRPr="00ED6412">
        <w:rPr>
          <w:lang w:eastAsia="en-US"/>
        </w:rPr>
        <w:t>ere</w:t>
      </w:r>
      <w:r w:rsidR="007C2D92" w:rsidRPr="00ED6412">
        <w:rPr>
          <w:lang w:eastAsia="en-US"/>
        </w:rPr>
        <w:t xml:space="preserve"> </w:t>
      </w:r>
      <w:r w:rsidR="00BD655A" w:rsidRPr="00ED6412">
        <w:rPr>
          <w:lang w:eastAsia="en-US"/>
        </w:rPr>
        <w:t>initiated</w:t>
      </w:r>
      <w:r w:rsidR="00C0216F" w:rsidRPr="00ED6412">
        <w:rPr>
          <w:lang w:eastAsia="en-US"/>
        </w:rPr>
        <w:t xml:space="preserve"> </w:t>
      </w:r>
      <w:r w:rsidR="007C2D92" w:rsidRPr="00ED6412">
        <w:rPr>
          <w:lang w:eastAsia="en-US"/>
        </w:rPr>
        <w:t>in the</w:t>
      </w:r>
      <w:r w:rsidR="00C0216F" w:rsidRPr="00ED6412">
        <w:rPr>
          <w:lang w:eastAsia="en-US"/>
        </w:rPr>
        <w:t xml:space="preserve"> 2010s</w:t>
      </w:r>
      <w:r w:rsidR="00BD655A" w:rsidRPr="00ED6412">
        <w:rPr>
          <w:lang w:eastAsia="en-US"/>
        </w:rPr>
        <w:t xml:space="preserve"> and increased rapidly from 2015</w:t>
      </w:r>
      <w:r w:rsidR="00C0216F" w:rsidRPr="00ED6412">
        <w:rPr>
          <w:lang w:eastAsia="en-US"/>
        </w:rPr>
        <w:t>.</w:t>
      </w:r>
      <w:r w:rsidRPr="00ED6412">
        <w:rPr>
          <w:lang w:eastAsia="en-US"/>
        </w:rPr>
        <w:t xml:space="preserve"> </w:t>
      </w:r>
      <w:r w:rsidR="00156234" w:rsidRPr="00ED6412">
        <w:rPr>
          <w:lang w:eastAsia="en-US"/>
        </w:rPr>
        <w:t>S</w:t>
      </w:r>
      <w:r w:rsidR="003C7F33" w:rsidRPr="00ED6412">
        <w:rPr>
          <w:lang w:eastAsia="en-US"/>
        </w:rPr>
        <w:t xml:space="preserve">ome </w:t>
      </w:r>
      <w:r w:rsidR="00A15609" w:rsidRPr="00ED6412">
        <w:rPr>
          <w:lang w:eastAsia="en-US"/>
        </w:rPr>
        <w:t>researchers</w:t>
      </w:r>
      <w:r w:rsidR="003C7F33" w:rsidRPr="00ED6412">
        <w:rPr>
          <w:lang w:eastAsia="en-US"/>
        </w:rPr>
        <w:t xml:space="preserve"> </w:t>
      </w:r>
      <w:r w:rsidR="007C2D92" w:rsidRPr="00ED6412">
        <w:rPr>
          <w:lang w:eastAsia="en-US"/>
        </w:rPr>
        <w:t>have taken</w:t>
      </w:r>
      <w:r w:rsidR="00B9319A" w:rsidRPr="00ED6412">
        <w:rPr>
          <w:lang w:eastAsia="en-US"/>
        </w:rPr>
        <w:t xml:space="preserve"> in</w:t>
      </w:r>
      <w:r w:rsidR="003C7F33" w:rsidRPr="00ED6412">
        <w:rPr>
          <w:lang w:eastAsia="en-US"/>
        </w:rPr>
        <w:t>to account ESS and wind power in the ED model</w:t>
      </w:r>
      <w:r w:rsidR="007C2D92" w:rsidRPr="00ED6412">
        <w:rPr>
          <w:lang w:eastAsia="en-US"/>
        </w:rPr>
        <w:t>, see for example</w:t>
      </w:r>
      <w:r w:rsidR="003C7F33" w:rsidRPr="00ED6412">
        <w:rPr>
          <w:lang w:eastAsia="en-US"/>
        </w:rPr>
        <w:t xml:space="preserve"> </w:t>
      </w:r>
      <w:r w:rsidR="00DD5126" w:rsidRPr="00ED6412">
        <w:rPr>
          <w:lang w:eastAsia="en-US"/>
        </w:rPr>
        <w:t>(</w:t>
      </w:r>
      <w:r w:rsidR="007C2D92" w:rsidRPr="00ED6412">
        <w:rPr>
          <w:lang w:eastAsia="en-US"/>
        </w:rPr>
        <w:t>the</w:t>
      </w:r>
      <w:r w:rsidR="00DD5126" w:rsidRPr="00ED6412">
        <w:rPr>
          <w:lang w:eastAsia="en-US"/>
        </w:rPr>
        <w:t xml:space="preserve"> order </w:t>
      </w:r>
      <w:r w:rsidR="007C2D92" w:rsidRPr="00ED6412">
        <w:rPr>
          <w:lang w:eastAsia="en-US"/>
        </w:rPr>
        <w:t>is listed by the time of research published</w:t>
      </w:r>
      <w:r w:rsidR="00DD5126" w:rsidRPr="00ED6412">
        <w:rPr>
          <w:lang w:eastAsia="en-US"/>
        </w:rPr>
        <w:t>):</w:t>
      </w:r>
      <w:r w:rsidR="00EF0C8F" w:rsidRPr="00ED6412">
        <w:rPr>
          <w:lang w:eastAsia="en-US"/>
        </w:rPr>
        <w:t xml:space="preserve"> </w:t>
      </w:r>
    </w:p>
    <w:p w14:paraId="1E2EA150" w14:textId="1EE1D320" w:rsidR="0057544A" w:rsidRPr="00ED6412" w:rsidRDefault="006C0A3C" w:rsidP="00387807">
      <w:pPr>
        <w:pStyle w:val="ListParagraph"/>
        <w:numPr>
          <w:ilvl w:val="0"/>
          <w:numId w:val="27"/>
        </w:numPr>
        <w:spacing w:line="480" w:lineRule="auto"/>
        <w:contextualSpacing w:val="0"/>
      </w:pPr>
      <w:r w:rsidRPr="00ED6412">
        <w:t xml:space="preserve">Yao et al. </w:t>
      </w:r>
      <w:r w:rsidR="00364C29" w:rsidRPr="00ED6412">
        <w:fldChar w:fldCharType="begin"/>
      </w:r>
      <w:r w:rsidR="000201C4">
        <w:instrText xml:space="preserve"> ADDIN EN.CITE &lt;EndNote&gt;&lt;Cite&gt;&lt;Author&gt;Yao&lt;/Author&gt;&lt;Year&gt;2011&lt;/Year&gt;&lt;RecNum&gt;303&lt;/RecNum&gt;&lt;DisplayText&gt;[40]&lt;/DisplayText&gt;&lt;record&gt;&lt;rec-number&gt;303&lt;/rec-number&gt;&lt;foreign-keys&gt;&lt;key app="EN" db-id="wat2z5xv39zx9lefev2vrzeifd9dzfzsx50x" timestamp="0"&gt;303&lt;/key&gt;&lt;/foreign-keys&gt;&lt;ref-type name="Conference Proceedings"&gt;10&lt;/ref-type&gt;&lt;contributors&gt;&lt;authors&gt;&lt;author&gt;D. L. Yao&lt;/author&gt;&lt;author&gt;S. S. Choi&lt;/author&gt;&lt;author&gt;K. J. Tseng&lt;/author&gt;&lt;/authors&gt;&lt;/contributors&gt;&lt;titles&gt;&lt;title&gt;Design of short-term dispatch strategy to maximize income of a wind power-energy storage generating station&lt;/title&gt;&lt;secondary-title&gt;Innovative Smart Grid Technologies Asia (ISGT), 2011 IEEE PES&lt;/secondary-title&gt;&lt;alt-title&gt;Innovative Smart Grid Technologies Asia (ISGT), 2011 IEEE PES&lt;/alt-title&gt;&lt;/titles&gt;&lt;pages&gt;1-8&lt;/pages&gt;&lt;keywords&gt;&lt;keyword&gt;energy storage&lt;/keyword&gt;&lt;keyword&gt;load forecasting&lt;/keyword&gt;&lt;keyword&gt;power generation dispatch&lt;/keyword&gt;&lt;keyword&gt;power generation economics&lt;/keyword&gt;&lt;keyword&gt;power generation scheduling&lt;/keyword&gt;&lt;keyword&gt;statistical analysis&lt;/keyword&gt;&lt;keyword&gt;wind power plants&lt;/keyword&gt;&lt;keyword&gt;energy storage facility&lt;/keyword&gt;&lt;keyword&gt;income maximization&lt;/keyword&gt;&lt;keyword&gt;optimal capacity&lt;/keyword&gt;&lt;keyword&gt;short-term power dispatch strategy&lt;/keyword&gt;&lt;keyword&gt;station power dispatch scheduling&lt;/keyword&gt;&lt;keyword&gt;statistical method&lt;/keyword&gt;&lt;keyword&gt;statistical power evaluation&lt;/keyword&gt;&lt;keyword&gt;tariff forecasting&lt;/keyword&gt;&lt;keyword&gt;wind power forecasting&lt;/keyword&gt;&lt;keyword&gt;wind power-energy storage generating station&lt;/keyword&gt;&lt;keyword&gt;wind speed&lt;/keyword&gt;&lt;keyword&gt;Schedules&lt;/keyword&gt;&lt;keyword&gt;Wind energy&lt;/keyword&gt;&lt;keyword&gt;Wind forecasting&lt;/keyword&gt;&lt;keyword&gt;Wind power generation&lt;/keyword&gt;&lt;keyword&gt;energy storage system&lt;/keyword&gt;&lt;keyword&gt;power dispatch&lt;/keyword&gt;&lt;/keywords&gt;&lt;dates&gt;&lt;year&gt;2011&lt;/year&gt;&lt;pub-dates&gt;&lt;date&gt;13-16 Nov. 2011&lt;/date&gt;&lt;/pub-dates&gt;&lt;/dates&gt;&lt;urls&gt;&lt;/urls&gt;&lt;electronic-resource-num&gt;10.1109/ISGT-Asia.2011.6257100&lt;/electronic-resource-num&gt;&lt;/record&gt;&lt;/Cite&gt;&lt;/EndNote&gt;</w:instrText>
      </w:r>
      <w:r w:rsidR="00364C29" w:rsidRPr="00ED6412">
        <w:fldChar w:fldCharType="separate"/>
      </w:r>
      <w:r w:rsidR="000201C4">
        <w:rPr>
          <w:noProof/>
        </w:rPr>
        <w:t>[</w:t>
      </w:r>
      <w:hyperlink w:anchor="_ENREF_40" w:tooltip="Yao, 2011 #303" w:history="1">
        <w:r w:rsidR="00213BF8">
          <w:rPr>
            <w:noProof/>
          </w:rPr>
          <w:t>40</w:t>
        </w:r>
      </w:hyperlink>
      <w:r w:rsidR="000201C4">
        <w:rPr>
          <w:noProof/>
        </w:rPr>
        <w:t>]</w:t>
      </w:r>
      <w:r w:rsidR="00364C29" w:rsidRPr="00ED6412">
        <w:fldChar w:fldCharType="end"/>
      </w:r>
      <w:r w:rsidRPr="00ED6412">
        <w:t xml:space="preserve"> designed a DED model</w:t>
      </w:r>
      <w:r w:rsidR="00387807" w:rsidRPr="00ED6412">
        <w:t xml:space="preserve"> of a wind power-energy storage generating station </w:t>
      </w:r>
      <w:r w:rsidRPr="00ED6412">
        <w:t xml:space="preserve">in order to maximize </w:t>
      </w:r>
      <w:r w:rsidR="00EE49E0" w:rsidRPr="00ED6412">
        <w:t xml:space="preserve">the </w:t>
      </w:r>
      <w:r w:rsidRPr="00ED6412">
        <w:t>income</w:t>
      </w:r>
      <w:r w:rsidR="00387807" w:rsidRPr="00ED6412">
        <w:t xml:space="preserve"> by </w:t>
      </w:r>
      <w:r w:rsidR="00EE49E0" w:rsidRPr="00ED6412">
        <w:t>tak</w:t>
      </w:r>
      <w:r w:rsidR="00387807" w:rsidRPr="00ED6412">
        <w:t>ing</w:t>
      </w:r>
      <w:r w:rsidR="00EE49E0" w:rsidRPr="00ED6412">
        <w:t xml:space="preserve"> into account</w:t>
      </w:r>
      <w:r w:rsidR="00387807" w:rsidRPr="00ED6412">
        <w:t xml:space="preserve"> the prediction </w:t>
      </w:r>
      <w:r w:rsidR="00EE49E0" w:rsidRPr="00ED6412">
        <w:t xml:space="preserve">of </w:t>
      </w:r>
      <w:r w:rsidR="00387807" w:rsidRPr="00ED6412">
        <w:t>the variable tariff in the spot market</w:t>
      </w:r>
      <w:r w:rsidRPr="00ED6412">
        <w:t xml:space="preserve">. </w:t>
      </w:r>
    </w:p>
    <w:p w14:paraId="6AE62D47" w14:textId="499F2D64" w:rsidR="00C11BF0" w:rsidRPr="00ED6412" w:rsidRDefault="00C11BF0" w:rsidP="00C11BF0">
      <w:pPr>
        <w:pStyle w:val="ListParagraph"/>
        <w:numPr>
          <w:ilvl w:val="0"/>
          <w:numId w:val="27"/>
        </w:numPr>
        <w:spacing w:line="480" w:lineRule="auto"/>
        <w:contextualSpacing w:val="0"/>
      </w:pPr>
      <w:r w:rsidRPr="00ED6412">
        <w:t xml:space="preserve">Khatamianfar et al. </w:t>
      </w:r>
      <w:r w:rsidR="00364C29" w:rsidRPr="00ED6412">
        <w:fldChar w:fldCharType="begin"/>
      </w:r>
      <w:r w:rsidR="000201C4">
        <w:instrText xml:space="preserve"> ADDIN EN.CITE &lt;EndNote&gt;&lt;Cite&gt;&lt;Author&gt;Khatamianfar&lt;/Author&gt;&lt;Year&gt;2013&lt;/Year&gt;&lt;RecNum&gt;522&lt;/RecNum&gt;&lt;DisplayText&gt;[160]&lt;/DisplayText&gt;&lt;record&gt;&lt;rec-number&gt;522&lt;/rec-number&gt;&lt;foreign-keys&gt;&lt;key app="EN" db-id="wat2z5xv39zx9lefev2vrzeifd9dzfzsx50x" timestamp="0"&gt;522&lt;/key&gt;&lt;/foreign-keys&gt;&lt;ref-type name="Journal Article"&gt;17&lt;/ref-type&gt;&lt;contributors&gt;&lt;authors&gt;&lt;author&gt;A. Khatamianfar&lt;/author&gt;&lt;author&gt;M. Khalid&lt;/author&gt;&lt;author&gt;A. V. Savkin&lt;/author&gt;&lt;author&gt;V. G. Agelidis&lt;/author&gt;&lt;/authors&gt;&lt;/contributors&gt;&lt;titles&gt;&lt;title&gt;Improving Wind Farm Dispatch in the Australian Electricity Market With Battery Energy Storage Using Model Predictive Control&lt;/title&gt;&lt;secondary-title&gt;IEEE Transactions on Sustainable Energy&lt;/secondary-title&gt;&lt;/titles&gt;&lt;pages&gt;745-755&lt;/pages&gt;&lt;volume&gt;4&lt;/volume&gt;&lt;number&gt;3&lt;/number&gt;&lt;keywords&gt;&lt;keyword&gt;battery storage plants&lt;/keyword&gt;&lt;keyword&gt;power generation control&lt;/keyword&gt;&lt;keyword&gt;power generation economics&lt;/keyword&gt;&lt;keyword&gt;power markets&lt;/keyword&gt;&lt;keyword&gt;predictive control&lt;/keyword&gt;&lt;keyword&gt;wind power plants&lt;/keyword&gt;&lt;keyword&gt;Australian national electricity market&lt;/keyword&gt;&lt;keyword&gt;BESS&lt;/keyword&gt;&lt;keyword&gt;battery energy storage system&lt;/keyword&gt;&lt;keyword&gt;decision policy&lt;/keyword&gt;&lt;keyword&gt;electricity price data&lt;/keyword&gt;&lt;keyword&gt;model predictive control&lt;/keyword&gt;&lt;keyword&gt;net energy generation&lt;/keyword&gt;&lt;keyword&gt;power sale&lt;/keyword&gt;&lt;keyword&gt;wind farm dispatch control scheme&lt;/keyword&gt;&lt;keyword&gt;Control systems&lt;/keyword&gt;&lt;keyword&gt;Decision making&lt;/keyword&gt;&lt;keyword&gt;Electricity&lt;/keyword&gt;&lt;keyword&gt;Electricity supply industry&lt;/keyword&gt;&lt;keyword&gt;Generators&lt;/keyword&gt;&lt;keyword&gt;Wind farms&lt;/keyword&gt;&lt;keyword&gt;Wind power generation&lt;/keyword&gt;&lt;keyword&gt;Australian electricity market&lt;/keyword&gt;&lt;keyword&gt;battery energy storage&lt;/keyword&gt;&lt;keyword&gt;control applications&lt;/keyword&gt;&lt;keyword&gt;power dispatch&lt;/keyword&gt;&lt;keyword&gt;renewable energy&lt;/keyword&gt;&lt;keyword&gt;wind power&lt;/keyword&gt;&lt;/keywords&gt;&lt;dates&gt;&lt;year&gt;2013&lt;/year&gt;&lt;/dates&gt;&lt;isbn&gt;1949-3029&lt;/isbn&gt;&lt;urls&gt;&lt;/urls&gt;&lt;electronic-resource-num&gt;10.1109/TSTE.2013.2245427&lt;/electronic-resource-num&gt;&lt;/record&gt;&lt;/Cite&gt;&lt;/EndNote&gt;</w:instrText>
      </w:r>
      <w:r w:rsidR="00364C29" w:rsidRPr="00ED6412">
        <w:fldChar w:fldCharType="separate"/>
      </w:r>
      <w:r w:rsidR="000201C4">
        <w:rPr>
          <w:noProof/>
        </w:rPr>
        <w:t>[</w:t>
      </w:r>
      <w:hyperlink w:anchor="_ENREF_160" w:tooltip="Khatamianfar, 2013 #522" w:history="1">
        <w:r w:rsidR="00213BF8">
          <w:rPr>
            <w:noProof/>
          </w:rPr>
          <w:t>160</w:t>
        </w:r>
      </w:hyperlink>
      <w:r w:rsidR="000201C4">
        <w:rPr>
          <w:noProof/>
        </w:rPr>
        <w:t>]</w:t>
      </w:r>
      <w:r w:rsidR="00364C29" w:rsidRPr="00ED6412">
        <w:fldChar w:fldCharType="end"/>
      </w:r>
      <w:r w:rsidRPr="00ED6412">
        <w:t xml:space="preserve"> </w:t>
      </w:r>
      <w:r w:rsidR="003D0677" w:rsidRPr="00ED6412">
        <w:t xml:space="preserve">investigated </w:t>
      </w:r>
      <w:r w:rsidR="00840C9E" w:rsidRPr="00ED6412">
        <w:t>a dispatch for</w:t>
      </w:r>
      <w:r w:rsidR="003D0677" w:rsidRPr="00ED6412">
        <w:t xml:space="preserve"> a wind farm with BESS to make more profit in the Australia national electric market.</w:t>
      </w:r>
      <w:r w:rsidRPr="00ED6412">
        <w:t xml:space="preserve"> </w:t>
      </w:r>
    </w:p>
    <w:p w14:paraId="37986CA2" w14:textId="5887A5C0" w:rsidR="0068100E" w:rsidRPr="00ED6412" w:rsidRDefault="0068100E" w:rsidP="00024505">
      <w:pPr>
        <w:pStyle w:val="ListParagraph"/>
        <w:numPr>
          <w:ilvl w:val="0"/>
          <w:numId w:val="27"/>
        </w:numPr>
        <w:spacing w:line="480" w:lineRule="auto"/>
        <w:contextualSpacing w:val="0"/>
      </w:pPr>
      <w:r w:rsidRPr="00ED6412">
        <w:t xml:space="preserve">Yan et al. </w:t>
      </w:r>
      <w:r w:rsidR="00364C29" w:rsidRPr="00ED6412">
        <w:fldChar w:fldCharType="begin">
          <w:fldData xml:space="preserve">PEVuZE5vdGU+PENpdGU+PEF1dGhvcj5ZYW48L0F1dGhvcj48WWVhcj4yMDE1PC9ZZWFyPjxSZWNO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</w:fldData>
        </w:fldChar>
      </w:r>
      <w:r w:rsidR="000201C4">
        <w:instrText xml:space="preserve"> ADDIN EN.CITE </w:instrText>
      </w:r>
      <w:r w:rsidR="000201C4">
        <w:fldChar w:fldCharType="begin">
          <w:fldData xml:space="preserve">PEVuZE5vdGU+PENpdGU+PEF1dGhvcj5ZYW48L0F1dGhvcj48WWVhcj4yMDE1PC9ZZWFyPjxSZWNO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</w:fldData>
        </w:fldChar>
      </w:r>
      <w:r w:rsidR="000201C4">
        <w:instrText xml:space="preserve"> ADDIN EN.CITE.DATA </w:instrText>
      </w:r>
      <w:r w:rsidR="000201C4">
        <w:fldChar w:fldCharType="end"/>
      </w:r>
      <w:r w:rsidR="00364C29" w:rsidRPr="00ED6412">
        <w:fldChar w:fldCharType="separate"/>
      </w:r>
      <w:r w:rsidR="000201C4">
        <w:rPr>
          <w:noProof/>
        </w:rPr>
        <w:t>[</w:t>
      </w:r>
      <w:hyperlink w:anchor="_ENREF_161" w:tooltip="Yan, 2015 #308" w:history="1">
        <w:r w:rsidR="00213BF8">
          <w:rPr>
            <w:noProof/>
          </w:rPr>
          <w:t>161</w:t>
        </w:r>
      </w:hyperlink>
      <w:r w:rsidR="000201C4">
        <w:rPr>
          <w:noProof/>
        </w:rPr>
        <w:t>]</w:t>
      </w:r>
      <w:r w:rsidR="00364C29" w:rsidRPr="00ED6412">
        <w:fldChar w:fldCharType="end"/>
      </w:r>
      <w:r w:rsidRPr="00ED6412">
        <w:t xml:space="preserve"> proposed a </w:t>
      </w:r>
      <w:r w:rsidR="00024505" w:rsidRPr="00ED6412">
        <w:t xml:space="preserve">steady-state </w:t>
      </w:r>
      <w:r w:rsidRPr="00ED6412">
        <w:t>unit commitment ED model with wind power and ESS only</w:t>
      </w:r>
      <w:r w:rsidR="00024505" w:rsidRPr="00ED6412">
        <w:t xml:space="preserve">. This research aimed to reduce the total cost. The </w:t>
      </w:r>
      <w:r w:rsidR="00024505" w:rsidRPr="00ED6412">
        <w:lastRenderedPageBreak/>
        <w:t>wind power at different confiden</w:t>
      </w:r>
      <w:r w:rsidR="00EE49E0" w:rsidRPr="00ED6412">
        <w:t>ce</w:t>
      </w:r>
      <w:r w:rsidR="00024505" w:rsidRPr="00ED6412">
        <w:t xml:space="preserve"> levels were analysed with a normal distribution uncertainty model</w:t>
      </w:r>
      <w:r w:rsidRPr="00ED6412">
        <w:t xml:space="preserve">. </w:t>
      </w:r>
    </w:p>
    <w:p w14:paraId="1F3FBE07" w14:textId="4F45D901" w:rsidR="00A57870" w:rsidRPr="00ED6412" w:rsidRDefault="00A57870" w:rsidP="00A57870">
      <w:pPr>
        <w:pStyle w:val="ListParagraph"/>
        <w:numPr>
          <w:ilvl w:val="0"/>
          <w:numId w:val="27"/>
        </w:numPr>
        <w:spacing w:line="480" w:lineRule="auto"/>
        <w:contextualSpacing w:val="0"/>
      </w:pPr>
      <w:r w:rsidRPr="00ED6412">
        <w:t xml:space="preserve">Zheng et al. </w:t>
      </w:r>
      <w:r w:rsidR="00364C29" w:rsidRPr="00ED6412">
        <w:fldChar w:fldCharType="begin"/>
      </w:r>
      <w:r w:rsidR="000201C4">
        <w:instrText xml:space="preserve"> ADDIN EN.CITE &lt;EndNote&gt;&lt;Cite&gt;&lt;Author&gt;Zheng&lt;/Author&gt;&lt;Year&gt;2015&lt;/Year&gt;&lt;RecNum&gt;521&lt;/RecNum&gt;&lt;DisplayText&gt;[162]&lt;/DisplayText&gt;&lt;record&gt;&lt;rec-number&gt;521&lt;/rec-number&gt;&lt;foreign-keys&gt;&lt;key app="EN" db-id="wat2z5xv39zx9lefev2vrzeifd9dzfzsx50x" timestamp="0"&gt;521&lt;/key&gt;&lt;/foreign-keys&gt;&lt;ref-type name="Journal Article"&gt;17&lt;/ref-type&gt;&lt;contributors&gt;&lt;authors&gt;&lt;author&gt;Zheng, Y.&lt;/author&gt;&lt;author&gt;Hill, D. J.&lt;/author&gt;&lt;author&gt;Meng, K.&lt;/author&gt;&lt;author&gt;Luo, F. J.&lt;/author&gt;&lt;author&gt;Dong, Z. Y.&lt;/author&gt;&lt;/authors&gt;&lt;/contributors&gt;&lt;titles&gt;&lt;title&gt;Optimal Short-term Power Dispatch Scheduling for a Wind Farm with Battery Energy Storage System&lt;/title&gt;&lt;secondary-title&gt;IFAC-PapersOnLine&lt;/secondary-title&gt;&lt;/titles&gt;&lt;pages&gt;518-523&lt;/pages&gt;&lt;volume&gt;48&lt;/volume&gt;&lt;number&gt;30&lt;/number&gt;&lt;keywords&gt;&lt;keyword&gt;Battery energy storage system (BESS)&lt;/keyword&gt;&lt;keyword&gt;Wind farm&lt;/keyword&gt;&lt;keyword&gt;Dispatch scheduling&lt;/keyword&gt;&lt;keyword&gt;Differential evolution (DE)&lt;/keyword&gt;&lt;/keywords&gt;&lt;dates&gt;&lt;year&gt;2015&lt;/year&gt;&lt;pub-dates&gt;&lt;date&gt;2015/01/01/&lt;/date&gt;&lt;/pub-dates&gt;&lt;/dates&gt;&lt;isbn&gt;2405-8963&lt;/isbn&gt;&lt;urls&gt;&lt;related-urls&gt;&lt;url&gt;http://www.sciencedirect.com/science/article/pii/S2405896315030748&lt;/url&gt;&lt;/related-urls&gt;&lt;/urls&gt;&lt;electronic-resource-num&gt;https://doi.org/10.1016/j.ifacol.2015.12.432&lt;/electronic-resource-num&gt;&lt;/record&gt;&lt;/Cite&gt;&lt;/EndNote&gt;</w:instrText>
      </w:r>
      <w:r w:rsidR="00364C29" w:rsidRPr="00ED6412">
        <w:fldChar w:fldCharType="separate"/>
      </w:r>
      <w:r w:rsidR="000201C4">
        <w:rPr>
          <w:noProof/>
        </w:rPr>
        <w:t>[</w:t>
      </w:r>
      <w:hyperlink w:anchor="_ENREF_162" w:tooltip="Zheng, 2015 #521" w:history="1">
        <w:r w:rsidR="00213BF8">
          <w:rPr>
            <w:noProof/>
          </w:rPr>
          <w:t>162</w:t>
        </w:r>
      </w:hyperlink>
      <w:r w:rsidR="000201C4">
        <w:rPr>
          <w:noProof/>
        </w:rPr>
        <w:t>]</w:t>
      </w:r>
      <w:r w:rsidR="00364C29" w:rsidRPr="00ED6412">
        <w:fldChar w:fldCharType="end"/>
      </w:r>
      <w:r w:rsidR="00A92556" w:rsidRPr="00ED6412">
        <w:t xml:space="preserve"> </w:t>
      </w:r>
      <w:r w:rsidRPr="00ED6412">
        <w:t>developed a</w:t>
      </w:r>
      <w:r w:rsidR="00A92556" w:rsidRPr="00ED6412">
        <w:t>n</w:t>
      </w:r>
      <w:r w:rsidRPr="00ED6412">
        <w:t xml:space="preserve"> </w:t>
      </w:r>
      <w:r w:rsidR="00A92556" w:rsidRPr="00ED6412">
        <w:t xml:space="preserve">energy loss minimizing dispatch model </w:t>
      </w:r>
      <w:r w:rsidR="00EE49E0" w:rsidRPr="00ED6412">
        <w:t xml:space="preserve">for a </w:t>
      </w:r>
      <w:r w:rsidRPr="00ED6412">
        <w:t>grid-connected wind farm with BESS using a differential evolution (DE) algorithm.</w:t>
      </w:r>
    </w:p>
    <w:p w14:paraId="0CD57972" w14:textId="035D25D9" w:rsidR="001D0694" w:rsidRPr="00ED6412" w:rsidRDefault="00B65D6E" w:rsidP="006A286B">
      <w:pPr>
        <w:pStyle w:val="ListParagraph"/>
        <w:numPr>
          <w:ilvl w:val="0"/>
          <w:numId w:val="27"/>
        </w:numPr>
        <w:spacing w:line="480" w:lineRule="auto"/>
        <w:contextualSpacing w:val="0"/>
      </w:pPr>
      <w:r w:rsidRPr="00ED6412">
        <w:t>Alham et</w:t>
      </w:r>
      <w:r w:rsidR="008531F6" w:rsidRPr="00ED6412">
        <w:t xml:space="preserve"> </w:t>
      </w:r>
      <w:r w:rsidRPr="00ED6412">
        <w:t xml:space="preserve">al. </w:t>
      </w:r>
      <w:r w:rsidR="00364C29" w:rsidRPr="00ED6412">
        <w:fldChar w:fldCharType="begin"/>
      </w:r>
      <w:r w:rsidR="000201C4">
        <w:instrText xml:space="preserve"> ADDIN EN.CITE &lt;EndNote&gt;&lt;Cite&gt;&lt;Author&gt;Alham&lt;/Author&gt;&lt;Year&gt;2016&lt;/Year&gt;&lt;RecNum&gt;312&lt;/RecNum&gt;&lt;DisplayText&gt;[75]&lt;/DisplayText&gt;&lt;record&gt;&lt;rec-number&gt;312&lt;/rec-number&gt;&lt;foreign-keys&gt;&lt;key app="EN" db-id="wat2z5xv39zx9lefev2vrzeifd9dzfzsx50x" timestamp="0"&gt;312&lt;/key&gt;&lt;/foreign-keys&gt;&lt;ref-type name="Journal Article"&gt;17&lt;/ref-type&gt;&lt;contributors&gt;&lt;authors&gt;&lt;author&gt;Alham, M. H.&lt;/author&gt;&lt;author&gt;Elshahed, M.&lt;/author&gt;&lt;author&gt;Ibrahim, Doaa Khalil&lt;/author&gt;&lt;author&gt;Abo El Zahab, Essam El Din&lt;/author&gt;&lt;/authors&gt;&lt;/contributors&gt;&lt;titles&gt;&lt;title&gt;A dynamic economic emission dispatch considering wind power uncertainty incorporating energy storage system and demand side management&lt;/title&gt;&lt;secondary-title&gt;Renewable Energy&lt;/secondary-title&gt;&lt;/titles&gt;&lt;pages&gt;800-811&lt;/pages&gt;&lt;volume&gt;96, Part A&lt;/volume&gt;&lt;keywords&gt;&lt;keyword&gt;Energy storage&lt;/keyword&gt;&lt;keyword&gt;Demand side management&lt;/keyword&gt;&lt;keyword&gt;Dynamic economic emission dispatch&lt;/keyword&gt;&lt;keyword&gt;Wind energy&lt;/keyword&gt;&lt;/keywords&gt;&lt;dates&gt;&lt;year&gt;2016&lt;/year&gt;&lt;pub-dates&gt;&lt;date&gt;10//&lt;/date&gt;&lt;/pub-dates&gt;&lt;/dates&gt;&lt;isbn&gt;0960-1481&lt;/isbn&gt;&lt;urls&gt;&lt;related-urls&gt;&lt;url&gt;http://www.sciencedirect.com/science/article/pii/S0960148116304232&lt;/url&gt;&lt;/related-urls&gt;&lt;/urls&gt;&lt;electronic-resource-num&gt;http://dx.doi.org/10.1016/j.renene.2016.05.012&lt;/electronic-resource-num&gt;&lt;/record&gt;&lt;/Cite&gt;&lt;/EndNote&gt;</w:instrText>
      </w:r>
      <w:r w:rsidR="00364C29" w:rsidRPr="00ED6412">
        <w:fldChar w:fldCharType="separate"/>
      </w:r>
      <w:r w:rsidR="000201C4">
        <w:rPr>
          <w:noProof/>
        </w:rPr>
        <w:t>[</w:t>
      </w:r>
      <w:hyperlink w:anchor="_ENREF_75" w:tooltip="Alham, 2016 #312" w:history="1">
        <w:r w:rsidR="00213BF8">
          <w:rPr>
            <w:noProof/>
          </w:rPr>
          <w:t>75</w:t>
        </w:r>
      </w:hyperlink>
      <w:r w:rsidR="000201C4">
        <w:rPr>
          <w:noProof/>
        </w:rPr>
        <w:t>]</w:t>
      </w:r>
      <w:r w:rsidR="00364C29" w:rsidRPr="00ED6412">
        <w:fldChar w:fldCharType="end"/>
      </w:r>
      <w:r w:rsidRPr="00ED6412">
        <w:t xml:space="preserve"> investigated a DEED model incorporating </w:t>
      </w:r>
      <w:r w:rsidR="0000095F" w:rsidRPr="00ED6412">
        <w:t>wind power</w:t>
      </w:r>
      <w:r w:rsidRPr="00ED6412">
        <w:t xml:space="preserve"> </w:t>
      </w:r>
      <w:r w:rsidR="0000095F" w:rsidRPr="00ED6412">
        <w:t xml:space="preserve">and ESS and took into account </w:t>
      </w:r>
      <w:r w:rsidR="00D26CE0" w:rsidRPr="00ED6412">
        <w:t xml:space="preserve">the </w:t>
      </w:r>
      <w:r w:rsidR="0000095F" w:rsidRPr="00ED6412">
        <w:t xml:space="preserve">demand side management (DSM). </w:t>
      </w:r>
      <w:r w:rsidR="007E4061" w:rsidRPr="00ED6412">
        <w:t>According to t</w:t>
      </w:r>
      <w:r w:rsidR="006A286B" w:rsidRPr="00ED6412">
        <w:t>he</w:t>
      </w:r>
      <w:r w:rsidR="007E4061" w:rsidRPr="00ED6412">
        <w:t xml:space="preserve"> ESS</w:t>
      </w:r>
      <w:r w:rsidR="006A286B" w:rsidRPr="00ED6412">
        <w:t xml:space="preserve"> </w:t>
      </w:r>
      <w:r w:rsidR="007E4061" w:rsidRPr="00ED6412">
        <w:t>modelling</w:t>
      </w:r>
      <w:r w:rsidR="002B2B40" w:rsidRPr="00ED6412">
        <w:t>,</w:t>
      </w:r>
      <w:r w:rsidR="007E4061" w:rsidRPr="00ED6412">
        <w:t xml:space="preserve"> the </w:t>
      </w:r>
      <w:r w:rsidR="006A286B" w:rsidRPr="00ED6412">
        <w:t xml:space="preserve">role of the ESS in the model is to </w:t>
      </w:r>
      <w:r w:rsidR="007E4061" w:rsidRPr="00ED6412">
        <w:t xml:space="preserve">charge </w:t>
      </w:r>
      <w:r w:rsidR="00446DDF" w:rsidRPr="00ED6412">
        <w:t>from</w:t>
      </w:r>
      <w:r w:rsidR="00D26CE0" w:rsidRPr="00ED6412">
        <w:t>,</w:t>
      </w:r>
      <w:r w:rsidR="00446DDF" w:rsidRPr="00ED6412">
        <w:t xml:space="preserve"> </w:t>
      </w:r>
      <w:r w:rsidR="007E4061" w:rsidRPr="00ED6412">
        <w:t>and discharge</w:t>
      </w:r>
      <w:r w:rsidR="00446DDF" w:rsidRPr="00ED6412">
        <w:t xml:space="preserve"> to</w:t>
      </w:r>
      <w:r w:rsidR="00D26CE0" w:rsidRPr="00ED6412">
        <w:t>,</w:t>
      </w:r>
      <w:r w:rsidR="007E4061" w:rsidRPr="00ED6412">
        <w:t xml:space="preserve"> the energy system directly, </w:t>
      </w:r>
      <w:r w:rsidR="00D26CE0" w:rsidRPr="00ED6412">
        <w:t xml:space="preserve">and it is </w:t>
      </w:r>
      <w:r w:rsidR="007E4061" w:rsidRPr="00ED6412">
        <w:t xml:space="preserve">not </w:t>
      </w:r>
      <w:r w:rsidR="00992ADF" w:rsidRPr="00ED6412">
        <w:t>for</w:t>
      </w:r>
      <w:r w:rsidR="007E4061" w:rsidRPr="00ED6412">
        <w:t xml:space="preserve"> wind power</w:t>
      </w:r>
      <w:r w:rsidR="00992ADF" w:rsidRPr="00ED6412">
        <w:t xml:space="preserve"> specifically</w:t>
      </w:r>
      <w:r w:rsidR="006A286B" w:rsidRPr="00ED6412">
        <w:t>.</w:t>
      </w:r>
      <w:r w:rsidR="008531F6" w:rsidRPr="00ED6412">
        <w:t xml:space="preserve"> </w:t>
      </w:r>
    </w:p>
    <w:p w14:paraId="5E41EBE9" w14:textId="3B3212A8" w:rsidR="00107465" w:rsidRPr="00ED6412" w:rsidRDefault="00107465" w:rsidP="0089699A">
      <w:pPr>
        <w:pStyle w:val="ListParagraph"/>
        <w:numPr>
          <w:ilvl w:val="0"/>
          <w:numId w:val="27"/>
        </w:numPr>
        <w:spacing w:line="480" w:lineRule="auto"/>
        <w:contextualSpacing w:val="0"/>
      </w:pPr>
      <w:r w:rsidRPr="00ED6412">
        <w:t xml:space="preserve">Chen et al. </w:t>
      </w:r>
      <w:r w:rsidR="00364C29" w:rsidRPr="00ED6412">
        <w:fldChar w:fldCharType="begin"/>
      </w:r>
      <w:r w:rsidR="000201C4">
        <w:instrText xml:space="preserve"> ADDIN EN.CITE &lt;EndNote&gt;&lt;Cite&gt;&lt;Author&gt;Chen&lt;/Author&gt;&lt;Year&gt;2016&lt;/Year&gt;&lt;RecNum&gt;529&lt;/RecNum&gt;&lt;DisplayText&gt;[163]&lt;/DisplayText&gt;&lt;record&gt;&lt;rec-number&gt;529&lt;/rec-number&gt;&lt;foreign-keys&gt;&lt;key app="EN" db-id="wat2z5xv39zx9lefev2vrzeifd9dzfzsx50x" timestamp="0"&gt;529&lt;/key&gt;&lt;/foreign-keys&gt;&lt;ref-type name="Journal Article"&gt;17&lt;/ref-type&gt;&lt;contributors&gt;&lt;authors&gt;&lt;author&gt;H. Chen&lt;/author&gt;&lt;author&gt;R. Zhang&lt;/author&gt;&lt;author&gt;G. Li&lt;/author&gt;&lt;author&gt;L. Bai&lt;/author&gt;&lt;author&gt;F. Li&lt;/author&gt;&lt;/authors&gt;&lt;/contributors&gt;&lt;titles&gt;&lt;title&gt;Economic dispatch of wind integrated power systems with energy storage considering composite operating costs&lt;/title&gt;&lt;secondary-title&gt;IET Generation, Transmission &amp;amp; Distribution&lt;/secondary-title&gt;&lt;/titles&gt;&lt;pages&gt;1294-1303&lt;/pages&gt;&lt;volume&gt;10&lt;/volume&gt;&lt;number&gt;5&lt;/number&gt;&lt;keywords&gt;&lt;keyword&gt;battery storage plants&lt;/keyword&gt;&lt;keyword&gt;particle swarm optimisation&lt;/keyword&gt;&lt;keyword&gt;power generation dispatch&lt;/keyword&gt;&lt;keyword&gt;power generation economics&lt;/keyword&gt;&lt;keyword&gt;wind power plants&lt;/keyword&gt;&lt;keyword&gt;BES&lt;/keyword&gt;&lt;keyword&gt;ED model&lt;/keyword&gt;&lt;keyword&gt;MBFA&lt;/keyword&gt;&lt;keyword&gt;PSO&lt;/keyword&gt;&lt;keyword&gt;WSCS model&lt;/keyword&gt;&lt;keyword&gt;battery energy storage&lt;/keyword&gt;&lt;keyword&gt;compensation cost&lt;/keyword&gt;&lt;keyword&gt;composite operating costs&lt;/keyword&gt;&lt;keyword&gt;economic dispatch&lt;/keyword&gt;&lt;keyword&gt;environmental cost&lt;/keyword&gt;&lt;keyword&gt;modified bacterial foraging algorithm&lt;/keyword&gt;&lt;keyword&gt;reserve cost&lt;/keyword&gt;&lt;keyword&gt;unit operation cost&lt;/keyword&gt;&lt;keyword&gt;wind integrated power systems&lt;/keyword&gt;&lt;keyword&gt;wind power curtailment&lt;/keyword&gt;&lt;keyword&gt;wind power utilisation&lt;/keyword&gt;&lt;keyword&gt;wind-storage combined system&lt;/keyword&gt;&lt;/keywords&gt;&lt;dates&gt;&lt;year&gt;2016&lt;/year&gt;&lt;/dates&gt;&lt;isbn&gt;1751-8687&lt;/isbn&gt;&lt;urls&gt;&lt;/urls&gt;&lt;electronic-resource-num&gt;10.1049/iet-gtd.2015.0410&lt;/electronic-resource-num&gt;&lt;/record&gt;&lt;/Cite&gt;&lt;/EndNote&gt;</w:instrText>
      </w:r>
      <w:r w:rsidR="00364C29" w:rsidRPr="00ED6412">
        <w:fldChar w:fldCharType="separate"/>
      </w:r>
      <w:r w:rsidR="000201C4">
        <w:rPr>
          <w:noProof/>
        </w:rPr>
        <w:t>[</w:t>
      </w:r>
      <w:hyperlink w:anchor="_ENREF_163" w:tooltip="Chen, 2016 #529" w:history="1">
        <w:r w:rsidR="00213BF8">
          <w:rPr>
            <w:noProof/>
          </w:rPr>
          <w:t>163</w:t>
        </w:r>
      </w:hyperlink>
      <w:r w:rsidR="000201C4">
        <w:rPr>
          <w:noProof/>
        </w:rPr>
        <w:t>]</w:t>
      </w:r>
      <w:r w:rsidR="00364C29" w:rsidRPr="00ED6412">
        <w:fldChar w:fldCharType="end"/>
      </w:r>
      <w:r w:rsidR="00BD655A" w:rsidRPr="00ED6412">
        <w:t xml:space="preserve"> </w:t>
      </w:r>
      <w:r w:rsidR="0089699A" w:rsidRPr="00ED6412">
        <w:t xml:space="preserve">proposed a DED model for the wind-storage combined system (WSCS) with compensation cost for wind power curtailment using a combined bacterial foraging algorithm (BFA) and PSO technique. </w:t>
      </w:r>
    </w:p>
    <w:p w14:paraId="4C4B65F2" w14:textId="1ED95254" w:rsidR="00B64689" w:rsidRPr="00ED6412" w:rsidRDefault="008531F6" w:rsidP="00D03E7E">
      <w:pPr>
        <w:pStyle w:val="ListParagraph"/>
        <w:numPr>
          <w:ilvl w:val="0"/>
          <w:numId w:val="27"/>
        </w:numPr>
        <w:spacing w:line="480" w:lineRule="auto"/>
        <w:contextualSpacing w:val="0"/>
      </w:pPr>
      <w:r w:rsidRPr="00ED6412">
        <w:t xml:space="preserve">Supingklad et al. </w:t>
      </w:r>
      <w:r w:rsidR="00364C29" w:rsidRPr="00ED6412">
        <w:fldChar w:fldCharType="begin">
          <w:fldData xml:space="preserve">PEVuZE5vdGU+PENpdGU+PEF1dGhvcj5TdXBpbmdrbGFkPC9BdXRob3I+PFllYXI+MjAxNjwvWWVh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</w:fldData>
        </w:fldChar>
      </w:r>
      <w:r w:rsidR="000201C4">
        <w:instrText xml:space="preserve"> ADDIN EN.CITE </w:instrText>
      </w:r>
      <w:r w:rsidR="000201C4">
        <w:fldChar w:fldCharType="begin">
          <w:fldData xml:space="preserve">PEVuZE5vdGU+PENpdGU+PEF1dGhvcj5TdXBpbmdrbGFkPC9BdXRob3I+PFllYXI+MjAxNjwvWWVh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</w:fldData>
        </w:fldChar>
      </w:r>
      <w:r w:rsidR="000201C4">
        <w:instrText xml:space="preserve"> ADDIN EN.CITE.DATA </w:instrText>
      </w:r>
      <w:r w:rsidR="000201C4">
        <w:fldChar w:fldCharType="end"/>
      </w:r>
      <w:r w:rsidR="00364C29" w:rsidRPr="00ED6412">
        <w:fldChar w:fldCharType="separate"/>
      </w:r>
      <w:r w:rsidR="000201C4">
        <w:rPr>
          <w:noProof/>
        </w:rPr>
        <w:t>[</w:t>
      </w:r>
      <w:hyperlink w:anchor="_ENREF_151" w:tooltip="Supingklad, 2016 #519" w:history="1">
        <w:r w:rsidR="00213BF8">
          <w:rPr>
            <w:noProof/>
          </w:rPr>
          <w:t>151</w:t>
        </w:r>
      </w:hyperlink>
      <w:r w:rsidR="000201C4">
        <w:rPr>
          <w:noProof/>
        </w:rPr>
        <w:t>]</w:t>
      </w:r>
      <w:r w:rsidR="00364C29" w:rsidRPr="00ED6412">
        <w:fldChar w:fldCharType="end"/>
      </w:r>
      <w:r w:rsidRPr="00ED6412">
        <w:t xml:space="preserve"> </w:t>
      </w:r>
      <w:r w:rsidR="00CE4AAE" w:rsidRPr="00ED6412">
        <w:t xml:space="preserve">developed a </w:t>
      </w:r>
      <w:r w:rsidR="0057544A" w:rsidRPr="00ED6412">
        <w:t xml:space="preserve">DEED </w:t>
      </w:r>
      <w:r w:rsidR="00CE4AAE" w:rsidRPr="00ED6412">
        <w:t xml:space="preserve">model that </w:t>
      </w:r>
      <w:r w:rsidR="00D03E7E" w:rsidRPr="00ED6412">
        <w:t>takes into account</w:t>
      </w:r>
      <w:r w:rsidR="00CE4AAE" w:rsidRPr="00ED6412">
        <w:t xml:space="preserve"> the </w:t>
      </w:r>
      <w:r w:rsidR="00DA0253" w:rsidRPr="00ED6412">
        <w:t xml:space="preserve">waste and reserve </w:t>
      </w:r>
      <w:r w:rsidR="00CE4AAE" w:rsidRPr="00ED6412">
        <w:t>wind power</w:t>
      </w:r>
      <w:r w:rsidR="00DA0253" w:rsidRPr="00ED6412">
        <w:t>.</w:t>
      </w:r>
      <w:r w:rsidR="00CE4AAE" w:rsidRPr="00ED6412">
        <w:t xml:space="preserve"> </w:t>
      </w:r>
      <w:r w:rsidR="00A57870" w:rsidRPr="00ED6412">
        <w:t xml:space="preserve">They </w:t>
      </w:r>
      <w:r w:rsidR="00D03E7E" w:rsidRPr="00ED6412">
        <w:t>includ</w:t>
      </w:r>
      <w:r w:rsidR="00A57870" w:rsidRPr="00ED6412">
        <w:t xml:space="preserve">ed the battery utilization costs. </w:t>
      </w:r>
      <w:r w:rsidR="001D45C8" w:rsidRPr="00ED6412">
        <w:t>As in</w:t>
      </w:r>
      <w:r w:rsidR="00DA0253" w:rsidRPr="00ED6412">
        <w:t xml:space="preserve"> Alham et al. </w:t>
      </w:r>
      <w:r w:rsidR="00364C29" w:rsidRPr="00ED6412">
        <w:fldChar w:fldCharType="begin"/>
      </w:r>
      <w:r w:rsidR="000201C4">
        <w:instrText xml:space="preserve"> ADDIN EN.CITE &lt;EndNote&gt;&lt;Cite&gt;&lt;Author&gt;Alham&lt;/Author&gt;&lt;Year&gt;2016&lt;/Year&gt;&lt;RecNum&gt;312&lt;/RecNum&gt;&lt;DisplayText&gt;[75]&lt;/DisplayText&gt;&lt;record&gt;&lt;rec-number&gt;312&lt;/rec-number&gt;&lt;foreign-keys&gt;&lt;key app="EN" db-id="wat2z5xv39zx9lefev2vrzeifd9dzfzsx50x" timestamp="0"&gt;312&lt;/key&gt;&lt;/foreign-keys&gt;&lt;ref-type name="Journal Article"&gt;17&lt;/ref-type&gt;&lt;contributors&gt;&lt;authors&gt;&lt;author&gt;Alham, M. H.&lt;/author&gt;&lt;author&gt;Elshahed, M.&lt;/author&gt;&lt;author&gt;Ibrahim, Doaa Khalil&lt;/author&gt;&lt;author&gt;Abo El Zahab, Essam El Din&lt;/author&gt;&lt;/authors&gt;&lt;/contributors&gt;&lt;titles&gt;&lt;title&gt;A dynamic economic emission dispatch considering wind power uncertainty incorporating energy storage system and demand side management&lt;/title&gt;&lt;secondary-title&gt;Renewable Energy&lt;/secondary-title&gt;&lt;/titles&gt;&lt;pages&gt;800-811&lt;/pages&gt;&lt;volume&gt;96, Part A&lt;/volume&gt;&lt;keywords&gt;&lt;keyword&gt;Energy storage&lt;/keyword&gt;&lt;keyword&gt;Demand side management&lt;/keyword&gt;&lt;keyword&gt;Dynamic economic emission dispatch&lt;/keyword&gt;&lt;keyword&gt;Wind energy&lt;/keyword&gt;&lt;/keywords&gt;&lt;dates&gt;&lt;year&gt;2016&lt;/year&gt;&lt;pub-dates&gt;&lt;date&gt;10//&lt;/date&gt;&lt;/pub-dates&gt;&lt;/dates&gt;&lt;isbn&gt;0960-1481&lt;/isbn&gt;&lt;urls&gt;&lt;related-urls&gt;&lt;url&gt;http://www.sciencedirect.com/science/article/pii/S0960148116304232&lt;/url&gt;&lt;/related-urls&gt;&lt;/urls&gt;&lt;electronic-resource-num&gt;http://dx.doi.org/10.1016/j.renene.2016.05.012&lt;/electronic-resource-num&gt;&lt;/record&gt;&lt;/Cite&gt;&lt;/EndNote&gt;</w:instrText>
      </w:r>
      <w:r w:rsidR="00364C29" w:rsidRPr="00ED6412">
        <w:fldChar w:fldCharType="separate"/>
      </w:r>
      <w:r w:rsidR="000201C4">
        <w:rPr>
          <w:noProof/>
        </w:rPr>
        <w:t>[</w:t>
      </w:r>
      <w:hyperlink w:anchor="_ENREF_75" w:tooltip="Alham, 2016 #312" w:history="1">
        <w:r w:rsidR="00213BF8">
          <w:rPr>
            <w:noProof/>
          </w:rPr>
          <w:t>75</w:t>
        </w:r>
      </w:hyperlink>
      <w:r w:rsidR="000201C4">
        <w:rPr>
          <w:noProof/>
        </w:rPr>
        <w:t>]</w:t>
      </w:r>
      <w:r w:rsidR="00364C29" w:rsidRPr="00ED6412">
        <w:fldChar w:fldCharType="end"/>
      </w:r>
      <w:r w:rsidR="00DA0253" w:rsidRPr="00ED6412">
        <w:t>, the role of the ESS in the model is to charge from</w:t>
      </w:r>
      <w:r w:rsidR="001D45C8" w:rsidRPr="00ED6412">
        <w:t>,</w:t>
      </w:r>
      <w:r w:rsidR="00DA0253" w:rsidRPr="00ED6412">
        <w:t xml:space="preserve"> and discharge to</w:t>
      </w:r>
      <w:r w:rsidR="001D45C8" w:rsidRPr="00ED6412">
        <w:t>,</w:t>
      </w:r>
      <w:r w:rsidR="00DA0253" w:rsidRPr="00ED6412">
        <w:t xml:space="preserve"> the energy system and </w:t>
      </w:r>
      <w:r w:rsidR="001D45C8" w:rsidRPr="00ED6412">
        <w:t>it does not deal with</w:t>
      </w:r>
      <w:r w:rsidR="00DA0253" w:rsidRPr="00ED6412">
        <w:t xml:space="preserve"> wind power. </w:t>
      </w:r>
    </w:p>
    <w:p w14:paraId="06EB0C89" w14:textId="0F174162" w:rsidR="00F7713D" w:rsidRPr="00ED6412" w:rsidRDefault="00F7713D" w:rsidP="00F7713D">
      <w:pPr>
        <w:pStyle w:val="ListParagraph"/>
        <w:numPr>
          <w:ilvl w:val="0"/>
          <w:numId w:val="27"/>
        </w:numPr>
        <w:spacing w:line="480" w:lineRule="auto"/>
        <w:contextualSpacing w:val="0"/>
      </w:pPr>
      <w:r w:rsidRPr="00ED6412">
        <w:t xml:space="preserve">Zhao et al. </w:t>
      </w:r>
      <w:r w:rsidR="00364C29" w:rsidRPr="00ED6412">
        <w:fldChar w:fldCharType="begin"/>
      </w:r>
      <w:r w:rsidR="000201C4">
        <w:instrText xml:space="preserve"> ADDIN EN.CITE &lt;EndNote&gt;&lt;Cite&gt;&lt;Author&gt;Zhao&lt;/Author&gt;&lt;Year&gt;2017&lt;/Year&gt;&lt;RecNum&gt;526&lt;/RecNum&gt;&lt;DisplayText&gt;[164]&lt;/DisplayText&gt;&lt;record&gt;&lt;rec-number&gt;526&lt;/rec-number&gt;&lt;foreign-keys&gt;&lt;key app="EN" db-id="wat2z5xv39zx9lefev2vrzeifd9dzfzsx50x" timestamp="0"&gt;526&lt;/key&gt;&lt;/foreign-keys&gt;&lt;ref-type name="Conference Proceedings"&gt;10&lt;/ref-type&gt;&lt;contributors&gt;&lt;authors&gt;&lt;author&gt;Z. Zhao&lt;/author&gt;&lt;author&gt;K. Wang&lt;/author&gt;&lt;author&gt;G. Li&lt;/author&gt;&lt;author&gt;X. Jiang&lt;/author&gt;&lt;author&gt;Y. Zhang&lt;/author&gt;&lt;/authors&gt;&lt;/contributors&gt;&lt;titles&gt;&lt;title&gt;Affinely adjustable robust optimal dispatch for island microgrids with wind power, energy storage and diesel generators&lt;/title&gt;&lt;secondary-title&gt;2017 IEEE Conference on Energy Internet and Energy System Integration (EI2)&lt;/secondary-title&gt;&lt;alt-title&gt;2017 IEEE Conference on Energy Internet and Energy System Integration (EI2)&lt;/alt-title&gt;&lt;/titles&gt;&lt;pages&gt;1-5&lt;/pages&gt;&lt;keywords&gt;&lt;keyword&gt;Generators&lt;/keyword&gt;&lt;keyword&gt;Microgrids&lt;/keyword&gt;&lt;keyword&gt;Optimization&lt;/keyword&gt;&lt;keyword&gt;Robustness&lt;/keyword&gt;&lt;keyword&gt;Uncertainty&lt;/keyword&gt;&lt;keyword&gt;Wind forecasting&lt;/keyword&gt;&lt;keyword&gt;Wind power generation&lt;/keyword&gt;&lt;keyword&gt;affinely adjustable robust optimization&lt;/keyword&gt;&lt;keyword&gt;microgrid&lt;/keyword&gt;&lt;keyword&gt;second-order cone programming&lt;/keyword&gt;&lt;keyword&gt;uncertainty of wind power&lt;/keyword&gt;&lt;/keywords&gt;&lt;dates&gt;&lt;year&gt;2017&lt;/year&gt;&lt;pub-dates&gt;&lt;date&gt;26-28 Nov. 2017&lt;/date&gt;&lt;/pub-dates&gt;&lt;/dates&gt;&lt;urls&gt;&lt;/urls&gt;&lt;electronic-resource-num&gt;10.1109/EI2.2017.8245610&lt;/electronic-resource-num&gt;&lt;/record&gt;&lt;/Cite&gt;&lt;/EndNote&gt;</w:instrText>
      </w:r>
      <w:r w:rsidR="00364C29" w:rsidRPr="00ED6412">
        <w:fldChar w:fldCharType="separate"/>
      </w:r>
      <w:r w:rsidR="000201C4">
        <w:rPr>
          <w:noProof/>
        </w:rPr>
        <w:t>[</w:t>
      </w:r>
      <w:hyperlink w:anchor="_ENREF_164" w:tooltip="Zhao, 2017 #526" w:history="1">
        <w:r w:rsidR="00213BF8">
          <w:rPr>
            <w:noProof/>
          </w:rPr>
          <w:t>164</w:t>
        </w:r>
      </w:hyperlink>
      <w:r w:rsidR="000201C4">
        <w:rPr>
          <w:noProof/>
        </w:rPr>
        <w:t>]</w:t>
      </w:r>
      <w:r w:rsidR="00364C29" w:rsidRPr="00ED6412">
        <w:fldChar w:fldCharType="end"/>
      </w:r>
      <w:r w:rsidRPr="00ED6412">
        <w:t xml:space="preserve"> proposed a</w:t>
      </w:r>
      <w:r w:rsidR="00AE39F9" w:rsidRPr="00ED6412">
        <w:t>n</w:t>
      </w:r>
      <w:r w:rsidRPr="00ED6412">
        <w:t xml:space="preserve"> ED model for a micro-grid with wind power, </w:t>
      </w:r>
      <w:r w:rsidR="00AE39F9" w:rsidRPr="00ED6412">
        <w:t xml:space="preserve">ESS </w:t>
      </w:r>
      <w:r w:rsidRPr="00ED6412">
        <w:t>and diesel generators</w:t>
      </w:r>
      <w:r w:rsidR="00AE39F9" w:rsidRPr="00ED6412">
        <w:t>. This model t</w:t>
      </w:r>
      <w:r w:rsidR="00C177FC" w:rsidRPr="00ED6412">
        <w:t>akes</w:t>
      </w:r>
      <w:r w:rsidR="00AE39F9" w:rsidRPr="00ED6412">
        <w:t xml:space="preserve"> into </w:t>
      </w:r>
      <w:r w:rsidR="00C177FC" w:rsidRPr="00ED6412">
        <w:t xml:space="preserve">account </w:t>
      </w:r>
      <w:r w:rsidR="00AE39F9" w:rsidRPr="00ED6412">
        <w:t xml:space="preserve">affine adjustable </w:t>
      </w:r>
      <w:r w:rsidR="00AE39F9" w:rsidRPr="00ED6412">
        <w:lastRenderedPageBreak/>
        <w:t>robust optimal (AARO) dispatch</w:t>
      </w:r>
      <w:r w:rsidR="00294703" w:rsidRPr="00ED6412">
        <w:t xml:space="preserve"> by determining</w:t>
      </w:r>
      <w:r w:rsidR="00AE39F9" w:rsidRPr="00ED6412">
        <w:t xml:space="preserve"> the dispatch plan for the next day with the expected power output and its uncertainty.</w:t>
      </w:r>
    </w:p>
    <w:p w14:paraId="2E326400" w14:textId="77385420" w:rsidR="00AB1468" w:rsidRPr="00ED6412" w:rsidRDefault="00AB1468" w:rsidP="00EB1E05">
      <w:pPr>
        <w:pStyle w:val="ListParagraph"/>
        <w:numPr>
          <w:ilvl w:val="0"/>
          <w:numId w:val="27"/>
        </w:numPr>
        <w:spacing w:line="480" w:lineRule="auto"/>
        <w:contextualSpacing w:val="0"/>
      </w:pPr>
      <w:r w:rsidRPr="00ED6412">
        <w:t xml:space="preserve">Wang et al. </w:t>
      </w:r>
      <w:r w:rsidR="00364C29" w:rsidRPr="00ED6412">
        <w:fldChar w:fldCharType="begin"/>
      </w:r>
      <w:r w:rsidR="000201C4">
        <w:instrText xml:space="preserve"> ADDIN EN.CITE &lt;EndNote&gt;&lt;Cite&gt;&lt;Author&gt;Wang&lt;/Author&gt;&lt;Year&gt;2017&lt;/Year&gt;&lt;RecNum&gt;527&lt;/RecNum&gt;&lt;DisplayText&gt;[165]&lt;/DisplayText&gt;&lt;record&gt;&lt;rec-number&gt;527&lt;/rec-number&gt;&lt;foreign-keys&gt;&lt;key app="EN" db-id="wat2z5xv39zx9lefev2vrzeifd9dzfzsx50x" timestamp="0"&gt;527&lt;/key&gt;&lt;/foreign-keys&gt;&lt;ref-type name="Conference Proceedings"&gt;10&lt;/ref-type&gt;&lt;contributors&gt;&lt;authors&gt;&lt;author&gt;X. Wang&lt;/author&gt;&lt;author&gt;X. Shi&lt;/author&gt;&lt;author&gt;H. Zhang&lt;/author&gt;&lt;author&gt;F. Wang&lt;/author&gt;&lt;/authors&gt;&lt;/contributors&gt;&lt;titles&gt;&lt;title&gt;Multi-objective optimal dispatch of wind-integrated power system based on distributed energy storage&lt;/title&gt;&lt;secondary-title&gt;IECON 2017 - 43rd Annual Conference of the IEEE Industrial Electronics Society&lt;/secondary-title&gt;&lt;alt-title&gt;IECON 2017 - 43rd Annual Conference of the IEEE Industrial Electronics Society&lt;/alt-title&gt;&lt;/titles&gt;&lt;pages&gt;2788-2792&lt;/pages&gt;&lt;keywords&gt;&lt;keyword&gt;Discharges (electric)&lt;/keyword&gt;&lt;keyword&gt;Energy storage&lt;/keyword&gt;&lt;keyword&gt;Fluctuations&lt;/keyword&gt;&lt;keyword&gt;Wind farms&lt;/keyword&gt;&lt;keyword&gt;Wind forecasting&lt;/keyword&gt;&lt;keyword&gt;Wind power generation&lt;/keyword&gt;&lt;keyword&gt;DBESS&lt;/keyword&gt;&lt;keyword&gt;multi-objective optimization&lt;/keyword&gt;&lt;keyword&gt;rolling optimal dispatch&lt;/keyword&gt;&lt;keyword&gt;wind power&lt;/keyword&gt;&lt;/keywords&gt;&lt;dates&gt;&lt;year&gt;2017&lt;/year&gt;&lt;pub-dates&gt;&lt;date&gt;Oct. 29 2017-Nov. 1 2017&lt;/date&gt;&lt;/pub-dates&gt;&lt;/dates&gt;&lt;urls&gt;&lt;/urls&gt;&lt;electronic-resource-num&gt;10.1109/IECON.2017.8216470&lt;/electronic-resource-num&gt;&lt;/record&gt;&lt;/Cite&gt;&lt;/EndNote&gt;</w:instrText>
      </w:r>
      <w:r w:rsidR="00364C29" w:rsidRPr="00ED6412">
        <w:fldChar w:fldCharType="separate"/>
      </w:r>
      <w:r w:rsidR="000201C4">
        <w:rPr>
          <w:noProof/>
        </w:rPr>
        <w:t>[</w:t>
      </w:r>
      <w:hyperlink w:anchor="_ENREF_165" w:tooltip="Wang, 2017 #527" w:history="1">
        <w:r w:rsidR="00213BF8">
          <w:rPr>
            <w:noProof/>
          </w:rPr>
          <w:t>165</w:t>
        </w:r>
      </w:hyperlink>
      <w:r w:rsidR="000201C4">
        <w:rPr>
          <w:noProof/>
        </w:rPr>
        <w:t>]</w:t>
      </w:r>
      <w:r w:rsidR="00364C29" w:rsidRPr="00ED6412">
        <w:fldChar w:fldCharType="end"/>
      </w:r>
      <w:r w:rsidRPr="00ED6412">
        <w:t xml:space="preserve"> investigated a rolling DED model f</w:t>
      </w:r>
      <w:r w:rsidR="005E6B2F" w:rsidRPr="00ED6412">
        <w:t>or a wind</w:t>
      </w:r>
      <w:r w:rsidRPr="00ED6412">
        <w:t xml:space="preserve">–distributed BESS (DBESS) </w:t>
      </w:r>
      <w:r w:rsidR="00EB1E05" w:rsidRPr="00ED6412">
        <w:t>composite</w:t>
      </w:r>
      <w:r w:rsidRPr="00ED6412">
        <w:t xml:space="preserve"> system. This research was constrained by </w:t>
      </w:r>
      <w:r w:rsidR="00C177FC" w:rsidRPr="00ED6412">
        <w:t xml:space="preserve">the </w:t>
      </w:r>
      <w:r w:rsidRPr="00ED6412">
        <w:t>forecast day-ahead power generation plan.</w:t>
      </w:r>
    </w:p>
    <w:p w14:paraId="52A2EAB7" w14:textId="72DFB40E" w:rsidR="00ED39D5" w:rsidRPr="00ED6412" w:rsidRDefault="00C177FC" w:rsidP="00ED39D5">
      <w:pPr>
        <w:pStyle w:val="ListParagraph"/>
        <w:numPr>
          <w:ilvl w:val="0"/>
          <w:numId w:val="27"/>
        </w:numPr>
        <w:spacing w:line="480" w:lineRule="auto"/>
        <w:contextualSpacing w:val="0"/>
      </w:pPr>
      <w:r w:rsidRPr="00ED6412">
        <w:t>S</w:t>
      </w:r>
      <w:r w:rsidR="00ED39D5" w:rsidRPr="00ED6412">
        <w:t>ome researche</w:t>
      </w:r>
      <w:r w:rsidRPr="00ED6412">
        <w:t>r</w:t>
      </w:r>
      <w:r w:rsidR="00ED39D5" w:rsidRPr="00ED6412">
        <w:t xml:space="preserve">s </w:t>
      </w:r>
      <w:r w:rsidR="00364C29" w:rsidRPr="00ED6412">
        <w:fldChar w:fldCharType="begin">
          <w:fldData xml:space="preserve">PEVuZE5vdGU+PENpdGU+PEF1dGhvcj5MaTwvQXV0aG9yPjxZZWFyPjIwMTE8L1llYXI+PFJlY051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</w:fldData>
        </w:fldChar>
      </w:r>
      <w:r w:rsidR="000201C4">
        <w:instrText xml:space="preserve"> ADDIN EN.CITE </w:instrText>
      </w:r>
      <w:r w:rsidR="000201C4">
        <w:fldChar w:fldCharType="begin">
          <w:fldData xml:space="preserve">PEVuZE5vdGU+PENpdGU+PEF1dGhvcj5MaTwvQXV0aG9yPjxZZWFyPjIwMTE8L1llYXI+PFJlY051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</w:fldData>
        </w:fldChar>
      </w:r>
      <w:r w:rsidR="000201C4">
        <w:instrText xml:space="preserve"> ADDIN EN.CITE.DATA </w:instrText>
      </w:r>
      <w:r w:rsidR="000201C4">
        <w:fldChar w:fldCharType="end"/>
      </w:r>
      <w:r w:rsidR="00364C29" w:rsidRPr="00ED6412">
        <w:fldChar w:fldCharType="separate"/>
      </w:r>
      <w:r w:rsidR="000201C4">
        <w:rPr>
          <w:noProof/>
        </w:rPr>
        <w:t>[</w:t>
      </w:r>
      <w:hyperlink w:anchor="_ENREF_166" w:tooltip="Li, 2011 #523" w:history="1">
        <w:r w:rsidR="00213BF8">
          <w:rPr>
            <w:noProof/>
          </w:rPr>
          <w:t>166-169</w:t>
        </w:r>
      </w:hyperlink>
      <w:r w:rsidR="000201C4">
        <w:rPr>
          <w:noProof/>
        </w:rPr>
        <w:t>]</w:t>
      </w:r>
      <w:r w:rsidR="00364C29" w:rsidRPr="00ED6412">
        <w:fldChar w:fldCharType="end"/>
      </w:r>
      <w:r w:rsidR="002B1896" w:rsidRPr="00ED6412">
        <w:t xml:space="preserve"> </w:t>
      </w:r>
      <w:r w:rsidRPr="00ED6412">
        <w:t>have</w:t>
      </w:r>
      <w:r w:rsidR="002B1896" w:rsidRPr="00ED6412">
        <w:t xml:space="preserve"> developed</w:t>
      </w:r>
      <w:r w:rsidR="00B36221" w:rsidRPr="00ED6412">
        <w:t xml:space="preserve"> </w:t>
      </w:r>
      <w:r w:rsidR="00E17611" w:rsidRPr="00ED6412">
        <w:t>models</w:t>
      </w:r>
      <w:r w:rsidR="002B1896" w:rsidRPr="00ED6412">
        <w:t xml:space="preserve"> </w:t>
      </w:r>
      <w:r w:rsidR="005B7334" w:rsidRPr="00ED6412">
        <w:t xml:space="preserve">in order </w:t>
      </w:r>
      <w:r w:rsidR="002B1896" w:rsidRPr="00ED6412">
        <w:t>to optimise the size of the BESS in a</w:t>
      </w:r>
      <w:r w:rsidR="00ED39D5" w:rsidRPr="00ED6412">
        <w:t xml:space="preserve"> short-term power dispatch</w:t>
      </w:r>
      <w:r w:rsidR="002B1896" w:rsidRPr="00ED6412">
        <w:t xml:space="preserve"> incorporating wind power.</w:t>
      </w:r>
    </w:p>
    <w:p w14:paraId="3136ED7F" w14:textId="6655C6D3" w:rsidR="000D0E32" w:rsidRPr="00ED6412" w:rsidRDefault="000D0E32" w:rsidP="00F551D6">
      <w:r w:rsidRPr="00ED6412">
        <w:t xml:space="preserve">To conclude, </w:t>
      </w:r>
      <w:r w:rsidR="00171B5C" w:rsidRPr="00ED6412">
        <w:t xml:space="preserve">there are two types of </w:t>
      </w:r>
      <w:r w:rsidR="00330E58" w:rsidRPr="00ED6412">
        <w:t xml:space="preserve">electrical energy </w:t>
      </w:r>
      <w:r w:rsidR="007F61DE" w:rsidRPr="00ED6412">
        <w:t>system</w:t>
      </w:r>
      <w:r w:rsidR="00E17611" w:rsidRPr="00ED6412">
        <w:t>s</w:t>
      </w:r>
      <w:r w:rsidR="007F61DE" w:rsidRPr="00ED6412">
        <w:t xml:space="preserve"> </w:t>
      </w:r>
      <w:r w:rsidR="00330E58" w:rsidRPr="00ED6412">
        <w:t xml:space="preserve">that </w:t>
      </w:r>
      <w:r w:rsidR="00E17611" w:rsidRPr="00ED6412">
        <w:t>combine</w:t>
      </w:r>
      <w:r w:rsidR="003141BF" w:rsidRPr="00ED6412">
        <w:t>s</w:t>
      </w:r>
      <w:r w:rsidR="007F61DE" w:rsidRPr="00ED6412">
        <w:t xml:space="preserve"> wind power generators and ESS, </w:t>
      </w:r>
      <w:r w:rsidR="00C70B4F" w:rsidRPr="00ED6412">
        <w:t xml:space="preserve">one is the </w:t>
      </w:r>
      <w:r w:rsidR="00E17611" w:rsidRPr="00ED6412">
        <w:t>WSCS</w:t>
      </w:r>
      <w:r w:rsidR="0058217F" w:rsidRPr="00ED6412">
        <w:t xml:space="preserve"> an</w:t>
      </w:r>
      <w:r w:rsidR="00E17611" w:rsidRPr="00ED6412">
        <w:t xml:space="preserve">d the </w:t>
      </w:r>
      <w:r w:rsidR="0058217F" w:rsidRPr="00ED6412">
        <w:t xml:space="preserve">other is </w:t>
      </w:r>
      <w:r w:rsidR="00E17611" w:rsidRPr="00ED6412">
        <w:t xml:space="preserve">the </w:t>
      </w:r>
      <w:r w:rsidR="0058217F" w:rsidRPr="00ED6412">
        <w:t>grid-connected ESS.</w:t>
      </w:r>
      <w:r w:rsidR="007F61DE" w:rsidRPr="00ED6412">
        <w:t xml:space="preserve"> </w:t>
      </w:r>
      <w:r w:rsidR="00330E58" w:rsidRPr="00ED6412">
        <w:fldChar w:fldCharType="begin"/>
      </w:r>
      <w:r w:rsidR="00330E58" w:rsidRPr="00ED6412">
        <w:instrText xml:space="preserve"> REF _Ref503730681 \h </w:instrText>
      </w:r>
      <w:r w:rsidR="00A63E2B" w:rsidRPr="00ED6412">
        <w:instrText xml:space="preserve"> \* MERGEFORMAT </w:instrText>
      </w:r>
      <w:r w:rsidR="00330E58" w:rsidRPr="00ED6412">
        <w:fldChar w:fldCharType="separate"/>
      </w:r>
      <w:r w:rsidR="001728B9" w:rsidRPr="00ED6412">
        <w:t xml:space="preserve">Figure </w:t>
      </w:r>
      <w:r w:rsidR="001728B9">
        <w:rPr>
          <w:noProof/>
        </w:rPr>
        <w:t>2.3</w:t>
      </w:r>
      <w:r w:rsidR="00330E58" w:rsidRPr="00ED6412">
        <w:fldChar w:fldCharType="end"/>
      </w:r>
      <w:r w:rsidR="00330E58" w:rsidRPr="00ED6412">
        <w:t xml:space="preserve"> shows the main difference</w:t>
      </w:r>
      <w:r w:rsidR="00156234" w:rsidRPr="00ED6412">
        <w:t>s</w:t>
      </w:r>
      <w:r w:rsidR="00196348" w:rsidRPr="00ED6412">
        <w:t xml:space="preserve"> between these two systems. </w:t>
      </w:r>
    </w:p>
    <w:p w14:paraId="29D79BBC" w14:textId="18E2E300" w:rsidR="009307BD" w:rsidRPr="00ED6412" w:rsidRDefault="009307BD" w:rsidP="00F551D6">
      <w:r w:rsidRPr="00ED6412">
        <w:t xml:space="preserve">The WSCS is, as its name suggests, a system where the wind power generator and the ESS are interconnected and then they are connected to the electrical grid together. This </w:t>
      </w:r>
      <w:r w:rsidR="001B7B25" w:rsidRPr="00ED6412">
        <w:t>model</w:t>
      </w:r>
      <w:r w:rsidRPr="00ED6412">
        <w:t xml:space="preserve"> is employed for advanced wind farms. The aim of the WSCS in the ED model is to increase the robustness and reduce the curtailment of the wind power, namely onsite renewable generation shifting, </w:t>
      </w:r>
      <w:r w:rsidRPr="00ED6412">
        <w:rPr>
          <w:lang w:eastAsia="en-US"/>
        </w:rPr>
        <w:t xml:space="preserve">renewable energy time shifting and renewables capacity firming, see </w:t>
      </w:r>
      <w:r w:rsidRPr="00ED6412">
        <w:rPr>
          <w:lang w:eastAsia="en-US"/>
        </w:rPr>
        <w:fldChar w:fldCharType="begin"/>
      </w:r>
      <w:r w:rsidRPr="00ED6412">
        <w:rPr>
          <w:lang w:eastAsia="en-US"/>
        </w:rPr>
        <w:instrText xml:space="preserve"> REF _Ref503647115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Table </w:t>
      </w:r>
      <w:r w:rsidR="00C05E44">
        <w:rPr>
          <w:noProof/>
        </w:rPr>
        <w:t>2</w:t>
      </w:r>
      <w:r w:rsidR="00C05E44" w:rsidRPr="00ED6412">
        <w:rPr>
          <w:noProof/>
        </w:rPr>
        <w:t>.</w:t>
      </w:r>
      <w:r w:rsidR="00C05E44">
        <w:rPr>
          <w:noProof/>
        </w:rPr>
        <w:t>4</w:t>
      </w:r>
      <w:r w:rsidRPr="00ED6412">
        <w:rPr>
          <w:lang w:eastAsia="en-US"/>
        </w:rPr>
        <w:fldChar w:fldCharType="end"/>
      </w:r>
      <w:r w:rsidRPr="00ED6412">
        <w:t xml:space="preserve">.  </w:t>
      </w:r>
    </w:p>
    <w:p w14:paraId="33023E0C" w14:textId="77777777" w:rsidR="00D37698" w:rsidRPr="00ED6412" w:rsidRDefault="00D37698" w:rsidP="00D37698">
      <w:pPr>
        <w:keepNext/>
      </w:pPr>
      <w:r w:rsidRPr="00ED6412">
        <w:rPr>
          <w:noProof/>
          <w:lang w:eastAsia="en-GB"/>
        </w:rPr>
        <w:lastRenderedPageBreak/>
        <w:drawing>
          <wp:inline distT="0" distB="0" distL="0" distR="0" wp14:anchorId="57CC4EF9" wp14:editId="76EDEFC3">
            <wp:extent cx="5040000" cy="2236277"/>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t="6388" b="14739"/>
                    <a:stretch/>
                  </pic:blipFill>
                  <pic:spPr bwMode="auto">
                    <a:xfrm>
                      <a:off x="0" y="0"/>
                      <a:ext cx="5040000" cy="2236277"/>
                    </a:xfrm>
                    <a:prstGeom prst="rect">
                      <a:avLst/>
                    </a:prstGeom>
                    <a:noFill/>
                    <a:ln>
                      <a:noFill/>
                    </a:ln>
                    <a:extLst>
                      <a:ext uri="{53640926-AAD7-44D8-BBD7-CCE9431645EC}">
                        <a14:shadowObscured xmlns:a14="http://schemas.microsoft.com/office/drawing/2010/main"/>
                      </a:ext>
                    </a:extLst>
                  </pic:spPr>
                </pic:pic>
              </a:graphicData>
            </a:graphic>
          </wp:inline>
        </w:drawing>
      </w:r>
    </w:p>
    <w:p w14:paraId="0EE796C6" w14:textId="32B4ED57" w:rsidR="00047AD0" w:rsidRPr="00ED6412" w:rsidRDefault="00D37698" w:rsidP="00D37698">
      <w:pPr>
        <w:pStyle w:val="Caption"/>
        <w:jc w:val="both"/>
      </w:pPr>
      <w:bookmarkStart w:id="82" w:name="_Ref503730681"/>
      <w:bookmarkStart w:id="83" w:name="_Ref503730671"/>
      <w:bookmarkStart w:id="84" w:name="_Toc523347871"/>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2</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3</w:t>
      </w:r>
      <w:r w:rsidR="00C47357">
        <w:rPr>
          <w:noProof/>
        </w:rPr>
        <w:fldChar w:fldCharType="end"/>
      </w:r>
      <w:bookmarkEnd w:id="82"/>
      <w:r w:rsidRPr="00ED6412">
        <w:t xml:space="preserve"> </w:t>
      </w:r>
      <w:r w:rsidR="00211810" w:rsidRPr="00ED6412">
        <w:t>The s</w:t>
      </w:r>
      <w:r w:rsidR="003B5B48" w:rsidRPr="00ED6412">
        <w:t xml:space="preserve">cheme </w:t>
      </w:r>
      <w:r w:rsidR="00156234" w:rsidRPr="00ED6412">
        <w:t xml:space="preserve">for </w:t>
      </w:r>
      <w:r w:rsidR="003B5B48" w:rsidRPr="00ED6412">
        <w:t>t</w:t>
      </w:r>
      <w:r w:rsidR="00890E65" w:rsidRPr="00ED6412">
        <w:t xml:space="preserve">wo types of </w:t>
      </w:r>
      <w:r w:rsidR="00330E58" w:rsidRPr="00ED6412">
        <w:t xml:space="preserve">electrical energy </w:t>
      </w:r>
      <w:r w:rsidR="00890E65" w:rsidRPr="00ED6412">
        <w:t>system</w:t>
      </w:r>
      <w:r w:rsidR="00211810" w:rsidRPr="00ED6412">
        <w:t>s</w:t>
      </w:r>
      <w:r w:rsidR="00330E58" w:rsidRPr="00ED6412">
        <w:t xml:space="preserve"> that</w:t>
      </w:r>
      <w:r w:rsidR="00211810" w:rsidRPr="00ED6412">
        <w:t xml:space="preserve"> combine</w:t>
      </w:r>
      <w:r w:rsidR="00330E58" w:rsidRPr="00ED6412">
        <w:t xml:space="preserve"> with</w:t>
      </w:r>
      <w:r w:rsidR="00890E65" w:rsidRPr="00ED6412">
        <w:t xml:space="preserve"> wind power generators and ESS. </w:t>
      </w:r>
      <w:r w:rsidR="00330E58" w:rsidRPr="00ED6412">
        <w:t xml:space="preserve">The </w:t>
      </w:r>
      <w:r w:rsidR="00890E65" w:rsidRPr="00ED6412">
        <w:t xml:space="preserve">left hand side is the WSCS and </w:t>
      </w:r>
      <w:r w:rsidR="00330E58" w:rsidRPr="00ED6412">
        <w:t xml:space="preserve">the </w:t>
      </w:r>
      <w:r w:rsidR="00890E65" w:rsidRPr="00ED6412">
        <w:t xml:space="preserve">right hand side is </w:t>
      </w:r>
      <w:r w:rsidR="00211810" w:rsidRPr="00ED6412">
        <w:t xml:space="preserve">the </w:t>
      </w:r>
      <w:r w:rsidR="00890E65" w:rsidRPr="00ED6412">
        <w:t>grid-connected ESS.</w:t>
      </w:r>
      <w:bookmarkEnd w:id="83"/>
      <w:bookmarkEnd w:id="84"/>
    </w:p>
    <w:p w14:paraId="414715BA" w14:textId="4124D94A" w:rsidR="003F0E2F" w:rsidRPr="00ED6412" w:rsidRDefault="00F551D6" w:rsidP="00EC0151">
      <w:r w:rsidRPr="00ED6412">
        <w:t>On the other hand, the grid-connected ESS is a stand-alone storage system</w:t>
      </w:r>
      <w:r w:rsidR="003D56FC" w:rsidRPr="00ED6412">
        <w:t xml:space="preserve"> in the electrical grid, </w:t>
      </w:r>
      <w:r w:rsidR="0020785E" w:rsidRPr="00ED6412">
        <w:t>and it</w:t>
      </w:r>
      <w:r w:rsidR="003D56FC" w:rsidRPr="00ED6412">
        <w:t xml:space="preserve"> is not connected to any of the renewable energy. It</w:t>
      </w:r>
      <w:r w:rsidR="00EC0151" w:rsidRPr="00ED6412">
        <w:t xml:space="preserve"> is</w:t>
      </w:r>
      <w:r w:rsidR="00C36DEE" w:rsidRPr="00ED6412">
        <w:t xml:space="preserve"> propose</w:t>
      </w:r>
      <w:r w:rsidR="003D56FC" w:rsidRPr="00ED6412">
        <w:t>d</w:t>
      </w:r>
      <w:r w:rsidR="00C36DEE" w:rsidRPr="00ED6412">
        <w:t xml:space="preserve"> </w:t>
      </w:r>
      <w:r w:rsidR="00EC0151" w:rsidRPr="00ED6412">
        <w:t>for the total cost reduction,</w:t>
      </w:r>
      <w:r w:rsidR="00E94FAE" w:rsidRPr="00ED6412">
        <w:t xml:space="preserve"> </w:t>
      </w:r>
      <w:r w:rsidR="003D56FC" w:rsidRPr="00ED6412">
        <w:t>r</w:t>
      </w:r>
      <w:r w:rsidR="002305E1" w:rsidRPr="00ED6412">
        <w:t>enewable</w:t>
      </w:r>
      <w:r w:rsidR="003D56FC" w:rsidRPr="00ED6412">
        <w:t xml:space="preserve"> energy time shift</w:t>
      </w:r>
      <w:r w:rsidR="0020785E" w:rsidRPr="00ED6412">
        <w:t>ing</w:t>
      </w:r>
      <w:r w:rsidR="003D56FC" w:rsidRPr="00ED6412">
        <w:t xml:space="preserve">, </w:t>
      </w:r>
      <w:r w:rsidR="00EC0151" w:rsidRPr="00ED6412">
        <w:t>electric supply capacity and electric energy time shift</w:t>
      </w:r>
      <w:r w:rsidR="0020785E" w:rsidRPr="00ED6412">
        <w:t>ing</w:t>
      </w:r>
      <w:r w:rsidR="00E94FAE" w:rsidRPr="00ED6412">
        <w:t xml:space="preserve"> in the ED model</w:t>
      </w:r>
      <w:r w:rsidR="00EC0151" w:rsidRPr="00ED6412">
        <w:t xml:space="preserve">. </w:t>
      </w:r>
    </w:p>
    <w:p w14:paraId="67395430" w14:textId="029A946F" w:rsidR="005011EE" w:rsidRPr="00ED6412" w:rsidRDefault="005011EE" w:rsidP="005011EE">
      <w:pPr>
        <w:pStyle w:val="Heading2"/>
        <w:rPr>
          <w:color w:val="auto"/>
        </w:rPr>
      </w:pPr>
      <w:bookmarkStart w:id="85" w:name="_Ref503640658"/>
      <w:bookmarkStart w:id="86" w:name="_Toc523347743"/>
      <w:r w:rsidRPr="00ED6412">
        <w:rPr>
          <w:color w:val="auto"/>
        </w:rPr>
        <w:t>Knowledge gap</w:t>
      </w:r>
      <w:r w:rsidR="00CA10D1" w:rsidRPr="00ED6412">
        <w:rPr>
          <w:color w:val="auto"/>
        </w:rPr>
        <w:t>s</w:t>
      </w:r>
      <w:bookmarkEnd w:id="85"/>
      <w:bookmarkEnd w:id="86"/>
    </w:p>
    <w:p w14:paraId="7F3D0AF6" w14:textId="46BECC9A" w:rsidR="00F551D6" w:rsidRPr="00ED6412" w:rsidRDefault="00F551D6" w:rsidP="00F551D6">
      <w:pPr>
        <w:rPr>
          <w:lang w:eastAsia="en-US"/>
        </w:rPr>
      </w:pPr>
      <w:r w:rsidRPr="00ED6412">
        <w:rPr>
          <w:lang w:eastAsia="en-US"/>
        </w:rPr>
        <w:t>According to the review on the research of the ED model</w:t>
      </w:r>
      <w:r w:rsidR="002305E1" w:rsidRPr="00ED6412">
        <w:rPr>
          <w:lang w:eastAsia="en-US"/>
        </w:rPr>
        <w:t xml:space="preserve"> presented</w:t>
      </w:r>
      <w:r w:rsidRPr="00ED6412">
        <w:rPr>
          <w:lang w:eastAsia="en-US"/>
        </w:rPr>
        <w:t xml:space="preserve"> in this </w:t>
      </w:r>
      <w:r w:rsidR="002305E1" w:rsidRPr="00ED6412">
        <w:rPr>
          <w:lang w:eastAsia="en-US"/>
        </w:rPr>
        <w:t>c</w:t>
      </w:r>
      <w:r w:rsidRPr="00ED6412">
        <w:rPr>
          <w:lang w:eastAsia="en-US"/>
        </w:rPr>
        <w:t xml:space="preserve">hapter, there are some knowledge gaps </w:t>
      </w:r>
      <w:r w:rsidR="002305E1" w:rsidRPr="00ED6412">
        <w:rPr>
          <w:lang w:eastAsia="en-US"/>
        </w:rPr>
        <w:t xml:space="preserve">that </w:t>
      </w:r>
      <w:r w:rsidRPr="00ED6412">
        <w:rPr>
          <w:lang w:eastAsia="en-US"/>
        </w:rPr>
        <w:t xml:space="preserve">need to be </w:t>
      </w:r>
      <w:r w:rsidR="002305E1" w:rsidRPr="00ED6412">
        <w:rPr>
          <w:lang w:eastAsia="en-US"/>
        </w:rPr>
        <w:t>filled and some of these are discussed</w:t>
      </w:r>
      <w:r w:rsidRPr="00ED6412">
        <w:rPr>
          <w:lang w:eastAsia="en-US"/>
        </w:rPr>
        <w:t xml:space="preserve"> in this section.</w:t>
      </w:r>
    </w:p>
    <w:p w14:paraId="009543C7" w14:textId="77BE94E8" w:rsidR="00A326F0" w:rsidRDefault="00A326F0" w:rsidP="00A326F0">
      <w:pPr>
        <w:pStyle w:val="Heading3"/>
      </w:pPr>
      <w:bookmarkStart w:id="87" w:name="_Toc523347744"/>
      <w:r>
        <w:t xml:space="preserve">EMR </w:t>
      </w:r>
      <w:r w:rsidRPr="00ED6412">
        <w:t>in CEED model</w:t>
      </w:r>
      <w:bookmarkEnd w:id="87"/>
    </w:p>
    <w:p w14:paraId="65638017" w14:textId="37C1220E" w:rsidR="00A87BE9" w:rsidRPr="00A87BE9" w:rsidRDefault="00A87BE9" w:rsidP="00A87BE9">
      <w:pPr>
        <w:rPr>
          <w:lang w:eastAsia="en-US"/>
        </w:rPr>
      </w:pPr>
      <w:r>
        <w:rPr>
          <w:lang w:eastAsia="en-US"/>
        </w:rPr>
        <w:t xml:space="preserve">EMR is supported by CPF, EPS and </w:t>
      </w:r>
      <w:r w:rsidRPr="00ED6412">
        <w:t>Contracts for Difference (CfD)</w:t>
      </w:r>
      <w:r>
        <w:t>.</w:t>
      </w:r>
    </w:p>
    <w:p w14:paraId="2BB9FDF3" w14:textId="77B1F1C6" w:rsidR="004A1ED4" w:rsidRPr="00ED6412" w:rsidRDefault="004A1ED4" w:rsidP="00A326F0">
      <w:pPr>
        <w:pStyle w:val="Heading4"/>
      </w:pPr>
      <w:bookmarkStart w:id="88" w:name="_Toc523347745"/>
      <w:r w:rsidRPr="00ED6412">
        <w:lastRenderedPageBreak/>
        <w:t xml:space="preserve">CPF </w:t>
      </w:r>
      <w:r w:rsidR="00B33A55" w:rsidRPr="00ED6412">
        <w:t>in CEED model</w:t>
      </w:r>
      <w:bookmarkEnd w:id="88"/>
    </w:p>
    <w:p w14:paraId="625FB250" w14:textId="3BF7C5C0" w:rsidR="004A1ED4" w:rsidRPr="00ED6412" w:rsidRDefault="00453BE9" w:rsidP="004A1ED4">
      <w:pPr>
        <w:rPr>
          <w:lang w:eastAsia="en-US"/>
        </w:rPr>
      </w:pPr>
      <w:r w:rsidRPr="00ED6412">
        <w:rPr>
          <w:lang w:eastAsia="en-US"/>
        </w:rPr>
        <w:t>As discussed in</w:t>
      </w:r>
      <w:r w:rsidR="004A1ED4" w:rsidRPr="00ED6412">
        <w:rPr>
          <w:lang w:eastAsia="en-US"/>
        </w:rPr>
        <w:t xml:space="preserve"> </w:t>
      </w:r>
      <w:r w:rsidR="002305E1" w:rsidRPr="00ED6412">
        <w:rPr>
          <w:lang w:eastAsia="en-US"/>
        </w:rPr>
        <w:t>S</w:t>
      </w:r>
      <w:r w:rsidR="004A1ED4" w:rsidRPr="00ED6412">
        <w:rPr>
          <w:lang w:eastAsia="en-US"/>
        </w:rPr>
        <w:t xml:space="preserve">ection </w:t>
      </w:r>
      <w:r w:rsidR="004A1ED4" w:rsidRPr="00ED6412">
        <w:rPr>
          <w:lang w:eastAsia="en-US"/>
        </w:rPr>
        <w:fldChar w:fldCharType="begin"/>
      </w:r>
      <w:r w:rsidR="004A1ED4" w:rsidRPr="00ED6412">
        <w:rPr>
          <w:lang w:eastAsia="en-US"/>
        </w:rPr>
        <w:instrText xml:space="preserve"> REF _Ref503611278 \r \h </w:instrText>
      </w:r>
      <w:r w:rsidR="00A63E2B" w:rsidRPr="00ED6412">
        <w:rPr>
          <w:lang w:eastAsia="en-US"/>
        </w:rPr>
        <w:instrText xml:space="preserve"> \* MERGEFORMAT </w:instrText>
      </w:r>
      <w:r w:rsidR="004A1ED4" w:rsidRPr="00ED6412">
        <w:rPr>
          <w:lang w:eastAsia="en-US"/>
        </w:rPr>
      </w:r>
      <w:r w:rsidR="004A1ED4" w:rsidRPr="00ED6412">
        <w:rPr>
          <w:lang w:eastAsia="en-US"/>
        </w:rPr>
        <w:fldChar w:fldCharType="separate"/>
      </w:r>
      <w:r w:rsidR="00C05E44">
        <w:rPr>
          <w:lang w:eastAsia="en-US"/>
        </w:rPr>
        <w:t xml:space="preserve">2.3 </w:t>
      </w:r>
      <w:r w:rsidR="004A1ED4" w:rsidRPr="00ED6412">
        <w:rPr>
          <w:lang w:eastAsia="en-US"/>
        </w:rPr>
        <w:fldChar w:fldCharType="end"/>
      </w:r>
      <w:r w:rsidR="004A1ED4" w:rsidRPr="00ED6412">
        <w:rPr>
          <w:lang w:eastAsia="en-US"/>
        </w:rPr>
        <w:t xml:space="preserve">, the CEED model is </w:t>
      </w:r>
      <w:r w:rsidR="003B3C28" w:rsidRPr="00ED6412">
        <w:rPr>
          <w:lang w:eastAsia="en-US"/>
        </w:rPr>
        <w:t xml:space="preserve">a multi-objective optimization problem. Normally, it </w:t>
      </w:r>
      <w:r w:rsidR="00EC5B0B" w:rsidRPr="00ED6412">
        <w:rPr>
          <w:lang w:eastAsia="en-US"/>
        </w:rPr>
        <w:t>i</w:t>
      </w:r>
      <w:r w:rsidR="003B3C28" w:rsidRPr="00ED6412">
        <w:rPr>
          <w:lang w:eastAsia="en-US"/>
        </w:rPr>
        <w:t>s</w:t>
      </w:r>
      <w:r w:rsidR="00EC5B0B" w:rsidRPr="00ED6412">
        <w:rPr>
          <w:lang w:eastAsia="en-US"/>
        </w:rPr>
        <w:t xml:space="preserve"> converted to a single-objective problem</w:t>
      </w:r>
      <w:r w:rsidR="003B3C28" w:rsidRPr="00ED6412">
        <w:rPr>
          <w:lang w:eastAsia="en-US"/>
        </w:rPr>
        <w:t xml:space="preserve"> </w:t>
      </w:r>
      <w:r w:rsidR="00EC5B0B" w:rsidRPr="00ED6412">
        <w:rPr>
          <w:lang w:eastAsia="en-US"/>
        </w:rPr>
        <w:t xml:space="preserve">by </w:t>
      </w:r>
      <w:r w:rsidR="002305E1" w:rsidRPr="00ED6412">
        <w:rPr>
          <w:lang w:eastAsia="en-US"/>
        </w:rPr>
        <w:t xml:space="preserve">the </w:t>
      </w:r>
      <w:r w:rsidR="00EC5B0B" w:rsidRPr="00ED6412">
        <w:rPr>
          <w:lang w:eastAsia="en-US"/>
        </w:rPr>
        <w:t>price penalty factor technique or the weight sum method.</w:t>
      </w:r>
      <w:r w:rsidR="004A1ED4" w:rsidRPr="00ED6412">
        <w:rPr>
          <w:lang w:eastAsia="en-US"/>
        </w:rPr>
        <w:t xml:space="preserve"> However, either the price penalty factor technique or the weight sum method is an artificial </w:t>
      </w:r>
      <w:r w:rsidR="002305E1" w:rsidRPr="00ED6412">
        <w:rPr>
          <w:lang w:eastAsia="en-US"/>
        </w:rPr>
        <w:t>quantity that is used</w:t>
      </w:r>
      <w:r w:rsidR="004A1ED4" w:rsidRPr="00ED6412">
        <w:rPr>
          <w:lang w:eastAsia="en-US"/>
        </w:rPr>
        <w:t xml:space="preserve"> to evaluate the cost of the emissions, which is not the real cost of the emissions. </w:t>
      </w:r>
    </w:p>
    <w:p w14:paraId="513D73A4" w14:textId="0EB98A6C" w:rsidR="004A1ED4" w:rsidRPr="00ED6412" w:rsidRDefault="004A1ED4" w:rsidP="004A1ED4">
      <w:pPr>
        <w:rPr>
          <w:lang w:eastAsia="en-US"/>
        </w:rPr>
      </w:pPr>
      <w:r w:rsidRPr="00ED6412">
        <w:rPr>
          <w:lang w:eastAsia="en-US"/>
        </w:rPr>
        <w:t xml:space="preserve">The practical cost of the pollution, especially the GHG, in the UK, is priced by CPF, which </w:t>
      </w:r>
      <w:r w:rsidRPr="00ED6412">
        <w:t>is the tax rate on the emission of one tonne of CO</w:t>
      </w:r>
      <w:r w:rsidRPr="00ED6412">
        <w:rPr>
          <w:vertAlign w:val="subscript"/>
        </w:rPr>
        <w:t>2</w:t>
      </w:r>
      <w:r w:rsidRPr="00ED6412">
        <w:t xml:space="preserve"> or the equivalent GHG </w:t>
      </w:r>
      <w:r w:rsidRPr="00ED6412">
        <w:fldChar w:fldCharType="begin"/>
      </w:r>
      <w:r w:rsidR="000201C4">
        <w:instrText xml:space="preserve"> ADDIN EN.CITE &lt;EndNote&gt;&lt;Cite ExcludeYear="1"&gt;&lt;Author&gt;Commission&lt;/Author&gt;&lt;RecNum&gt;452&lt;/RecNum&gt;&lt;DisplayText&gt;[29]&lt;/DisplayText&gt;&lt;record&gt;&lt;rec-number&gt;452&lt;/rec-number&gt;&lt;foreign-keys&gt;&lt;key app="EN" db-id="wat2z5xv39zx9lefev2vrzeifd9dzfzsx50x" timestamp="0"&gt;452&lt;/key&gt;&lt;/foreign-keys&gt;&lt;ref-type name="Web Page"&gt;12&lt;/ref-type&gt;&lt;contributors&gt;&lt;authors&gt;&lt;author&gt;EU Commission&lt;/author&gt;&lt;/authors&gt;&lt;/contributors&gt;&lt;titles&gt;&lt;title&gt;Emissions cap and allowances&lt;/title&gt;&lt;/titles&gt;&lt;volume&gt;2017&lt;/volume&gt;&lt;number&gt;28 December&lt;/number&gt;&lt;dates&gt;&lt;/dates&gt;&lt;urls&gt;&lt;related-urls&gt;&lt;url&gt;https://ec.europa.eu/clima/policies/ets/cap_en&lt;/url&gt;&lt;/related-urls&gt;&lt;/urls&gt;&lt;/record&gt;&lt;/Cite&gt;&lt;/EndNote&gt;</w:instrText>
      </w:r>
      <w:r w:rsidRPr="00ED6412">
        <w:fldChar w:fldCharType="separate"/>
      </w:r>
      <w:r w:rsidR="000201C4">
        <w:rPr>
          <w:noProof/>
        </w:rPr>
        <w:t>[</w:t>
      </w:r>
      <w:hyperlink w:anchor="_ENREF_29" w:tooltip="Commission,  #452" w:history="1">
        <w:r w:rsidR="00213BF8">
          <w:rPr>
            <w:noProof/>
          </w:rPr>
          <w:t>29</w:t>
        </w:r>
      </w:hyperlink>
      <w:r w:rsidR="000201C4">
        <w:rPr>
          <w:noProof/>
        </w:rPr>
        <w:t>]</w:t>
      </w:r>
      <w:r w:rsidRPr="00ED6412">
        <w:fldChar w:fldCharType="end"/>
      </w:r>
      <w:r w:rsidRPr="00ED6412">
        <w:t>.</w:t>
      </w:r>
      <w:r w:rsidRPr="00ED6412">
        <w:rPr>
          <w:lang w:eastAsia="en-US"/>
        </w:rPr>
        <w:t xml:space="preserve"> Therefore, this thesis develops the emission objective function in the CEED model to an </w:t>
      </w:r>
      <w:r w:rsidR="00DA26DD" w:rsidRPr="00ED6412">
        <w:rPr>
          <w:lang w:eastAsia="en-US"/>
        </w:rPr>
        <w:t>emission-constrained</w:t>
      </w:r>
      <w:r w:rsidR="002305E1" w:rsidRPr="00ED6412">
        <w:rPr>
          <w:lang w:eastAsia="en-US"/>
        </w:rPr>
        <w:t xml:space="preserve"> cost by CPF, and this</w:t>
      </w:r>
      <w:r w:rsidRPr="00ED6412">
        <w:rPr>
          <w:lang w:eastAsia="en-US"/>
        </w:rPr>
        <w:t xml:space="preserve"> is able to </w:t>
      </w:r>
      <w:r w:rsidR="00156234" w:rsidRPr="00ED6412">
        <w:rPr>
          <w:lang w:eastAsia="en-US"/>
        </w:rPr>
        <w:t>indicate</w:t>
      </w:r>
      <w:r w:rsidRPr="00ED6412">
        <w:rPr>
          <w:lang w:eastAsia="en-US"/>
        </w:rPr>
        <w:t xml:space="preserve"> the real cost</w:t>
      </w:r>
      <w:r w:rsidR="008C734E" w:rsidRPr="00ED6412">
        <w:rPr>
          <w:lang w:eastAsia="en-US"/>
        </w:rPr>
        <w:t xml:space="preserve"> and </w:t>
      </w:r>
      <w:r w:rsidR="00156234" w:rsidRPr="00ED6412">
        <w:rPr>
          <w:lang w:eastAsia="en-US"/>
        </w:rPr>
        <w:t xml:space="preserve">the </w:t>
      </w:r>
      <w:r w:rsidR="008C734E" w:rsidRPr="00ED6412">
        <w:rPr>
          <w:lang w:eastAsia="en-US"/>
        </w:rPr>
        <w:t>influence o</w:t>
      </w:r>
      <w:r w:rsidRPr="00ED6412">
        <w:rPr>
          <w:lang w:eastAsia="en-US"/>
        </w:rPr>
        <w:t xml:space="preserve">f the emissions in the UK. </w:t>
      </w:r>
    </w:p>
    <w:p w14:paraId="58E2BA31" w14:textId="040B52B9" w:rsidR="004A1ED4" w:rsidRPr="00ED6412" w:rsidRDefault="004A1ED4" w:rsidP="00A326F0">
      <w:pPr>
        <w:pStyle w:val="Heading4"/>
      </w:pPr>
      <w:bookmarkStart w:id="89" w:name="_Toc523347746"/>
      <w:r w:rsidRPr="00ED6412">
        <w:t xml:space="preserve">EPS </w:t>
      </w:r>
      <w:r w:rsidR="00B33A55" w:rsidRPr="00ED6412">
        <w:t>in</w:t>
      </w:r>
      <w:r w:rsidRPr="00ED6412">
        <w:t xml:space="preserve"> </w:t>
      </w:r>
      <w:r w:rsidR="00DA26DD" w:rsidRPr="00ED6412">
        <w:t xml:space="preserve">the </w:t>
      </w:r>
      <w:r w:rsidRPr="00ED6412">
        <w:t>CEED model</w:t>
      </w:r>
      <w:bookmarkEnd w:id="89"/>
    </w:p>
    <w:p w14:paraId="2F9854F9" w14:textId="3088E277" w:rsidR="00C47C25" w:rsidRPr="00ED6412" w:rsidRDefault="00547A42" w:rsidP="00C47C25">
      <w:pPr>
        <w:rPr>
          <w:lang w:eastAsia="en-US"/>
        </w:rPr>
      </w:pPr>
      <w:r w:rsidRPr="00ED6412">
        <w:rPr>
          <w:lang w:eastAsia="en-US"/>
        </w:rPr>
        <w:t xml:space="preserve">In the recent researches on the ED, there </w:t>
      </w:r>
      <w:r w:rsidR="00430DFE" w:rsidRPr="00ED6412">
        <w:rPr>
          <w:lang w:eastAsia="en-US"/>
        </w:rPr>
        <w:t>are</w:t>
      </w:r>
      <w:r w:rsidRPr="00ED6412">
        <w:rPr>
          <w:lang w:eastAsia="en-US"/>
        </w:rPr>
        <w:t xml:space="preserve"> very few of them </w:t>
      </w:r>
      <w:r w:rsidR="00430DFE" w:rsidRPr="00ED6412">
        <w:rPr>
          <w:lang w:eastAsia="en-US"/>
        </w:rPr>
        <w:t>that have included the</w:t>
      </w:r>
      <w:r w:rsidRPr="00ED6412">
        <w:rPr>
          <w:lang w:eastAsia="en-US"/>
        </w:rPr>
        <w:t xml:space="preserve"> emission limitation as a constraint </w:t>
      </w:r>
      <w:r w:rsidR="00E3047C" w:rsidRPr="00ED6412">
        <w:rPr>
          <w:lang w:eastAsia="en-US"/>
        </w:rPr>
        <w:fldChar w:fldCharType="begin">
          <w:fldData xml:space="preserve">PEVuZE5vdGU+PENpdGU+PEF1dGhvcj5DYXRhbGFvPC9BdXRob3I+PFllYXI+MjAwNzwvWWVhcj48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</w:fldData>
        </w:fldChar>
      </w:r>
      <w:r w:rsidR="000201C4">
        <w:rPr>
          <w:lang w:eastAsia="en-US"/>
        </w:rPr>
        <w:instrText xml:space="preserve"> ADDIN EN.CITE </w:instrText>
      </w:r>
      <w:r w:rsidR="000201C4">
        <w:rPr>
          <w:lang w:eastAsia="en-US"/>
        </w:rPr>
        <w:fldChar w:fldCharType="begin">
          <w:fldData xml:space="preserve">PEVuZE5vdGU+PENpdGU+PEF1dGhvcj5DYXRhbGFvPC9BdXRob3I+PFllYXI+MjAwNzwvWWVhcj48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</w:fldData>
        </w:fldChar>
      </w:r>
      <w:r w:rsidR="000201C4">
        <w:rPr>
          <w:lang w:eastAsia="en-US"/>
        </w:rPr>
        <w:instrText xml:space="preserve"> ADDIN EN.CITE.DATA </w:instrText>
      </w:r>
      <w:r w:rsidR="000201C4">
        <w:rPr>
          <w:lang w:eastAsia="en-US"/>
        </w:rPr>
      </w:r>
      <w:r w:rsidR="000201C4">
        <w:rPr>
          <w:lang w:eastAsia="en-US"/>
        </w:rPr>
        <w:fldChar w:fldCharType="end"/>
      </w:r>
      <w:r w:rsidR="00E3047C" w:rsidRPr="00ED6412">
        <w:rPr>
          <w:lang w:eastAsia="en-US"/>
        </w:rPr>
      </w:r>
      <w:r w:rsidR="00E3047C" w:rsidRPr="00ED6412">
        <w:rPr>
          <w:lang w:eastAsia="en-US"/>
        </w:rPr>
        <w:fldChar w:fldCharType="separate"/>
      </w:r>
      <w:r w:rsidR="000201C4">
        <w:rPr>
          <w:noProof/>
          <w:lang w:eastAsia="en-US"/>
        </w:rPr>
        <w:t>[</w:t>
      </w:r>
      <w:hyperlink w:anchor="_ENREF_85" w:tooltip="Catalao, 2007 #484" w:history="1">
        <w:r w:rsidR="00213BF8">
          <w:rPr>
            <w:noProof/>
            <w:lang w:eastAsia="en-US"/>
          </w:rPr>
          <w:t>85</w:t>
        </w:r>
      </w:hyperlink>
      <w:r w:rsidR="000201C4">
        <w:rPr>
          <w:noProof/>
          <w:lang w:eastAsia="en-US"/>
        </w:rPr>
        <w:t xml:space="preserve">, </w:t>
      </w:r>
      <w:hyperlink w:anchor="_ENREF_105" w:tooltip="Wang, 1995 #513" w:history="1">
        <w:r w:rsidR="00213BF8">
          <w:rPr>
            <w:noProof/>
            <w:lang w:eastAsia="en-US"/>
          </w:rPr>
          <w:t>105</w:t>
        </w:r>
      </w:hyperlink>
      <w:r w:rsidR="000201C4">
        <w:rPr>
          <w:noProof/>
          <w:lang w:eastAsia="en-US"/>
        </w:rPr>
        <w:t xml:space="preserve">, </w:t>
      </w:r>
      <w:hyperlink w:anchor="_ENREF_106" w:tooltip="Ramanathan, 1994 #514" w:history="1">
        <w:r w:rsidR="00213BF8">
          <w:rPr>
            <w:noProof/>
            <w:lang w:eastAsia="en-US"/>
          </w:rPr>
          <w:t>106</w:t>
        </w:r>
      </w:hyperlink>
      <w:r w:rsidR="000201C4">
        <w:rPr>
          <w:noProof/>
          <w:lang w:eastAsia="en-US"/>
        </w:rPr>
        <w:t>]</w:t>
      </w:r>
      <w:r w:rsidR="00E3047C" w:rsidRPr="00ED6412">
        <w:rPr>
          <w:lang w:eastAsia="en-US"/>
        </w:rPr>
        <w:fldChar w:fldCharType="end"/>
      </w:r>
      <w:r w:rsidR="001D6335" w:rsidRPr="00ED6412">
        <w:rPr>
          <w:lang w:eastAsia="en-US"/>
        </w:rPr>
        <w:t>, especially after 2010</w:t>
      </w:r>
      <w:r w:rsidRPr="00ED6412">
        <w:rPr>
          <w:lang w:eastAsia="en-US"/>
        </w:rPr>
        <w:t>. However, as a support of the EMR,</w:t>
      </w:r>
      <w:r w:rsidR="007A48D6" w:rsidRPr="00ED6412">
        <w:rPr>
          <w:lang w:eastAsia="en-US"/>
        </w:rPr>
        <w:t xml:space="preserve"> BEIS </w:t>
      </w:r>
      <w:r w:rsidR="00430DFE" w:rsidRPr="00ED6412">
        <w:rPr>
          <w:lang w:eastAsia="en-US"/>
        </w:rPr>
        <w:t xml:space="preserve">is </w:t>
      </w:r>
      <w:r w:rsidR="00426D9D" w:rsidRPr="00ED6412">
        <w:rPr>
          <w:lang w:eastAsia="en-US"/>
        </w:rPr>
        <w:t>planned</w:t>
      </w:r>
      <w:r w:rsidR="007A48D6" w:rsidRPr="00ED6412">
        <w:rPr>
          <w:lang w:eastAsia="en-US"/>
        </w:rPr>
        <w:t xml:space="preserve"> to modify the </w:t>
      </w:r>
      <w:r w:rsidR="006170C1" w:rsidRPr="00ED6412">
        <w:rPr>
          <w:lang w:eastAsia="en-US"/>
        </w:rPr>
        <w:t xml:space="preserve">emission limit of </w:t>
      </w:r>
      <w:r w:rsidR="00430DFE" w:rsidRPr="00ED6412">
        <w:rPr>
          <w:lang w:eastAsia="en-US"/>
        </w:rPr>
        <w:t xml:space="preserve">the </w:t>
      </w:r>
      <w:r w:rsidR="007A48D6" w:rsidRPr="00ED6412">
        <w:rPr>
          <w:lang w:eastAsia="en-US"/>
        </w:rPr>
        <w:t xml:space="preserve">existing EPS </w:t>
      </w:r>
      <w:r w:rsidR="006170C1" w:rsidRPr="00ED6412">
        <w:rPr>
          <w:lang w:eastAsia="en-US"/>
        </w:rPr>
        <w:t>to</w:t>
      </w:r>
      <w:r w:rsidR="007A48D6" w:rsidRPr="00ED6412">
        <w:rPr>
          <w:lang w:eastAsia="en-US"/>
        </w:rPr>
        <w:t xml:space="preserve"> the per unit of generated electricity at any point in time </w:t>
      </w:r>
      <w:r w:rsidR="007A48D6" w:rsidRPr="00ED6412">
        <w:rPr>
          <w:lang w:eastAsia="en-US"/>
        </w:rPr>
        <w:fldChar w:fldCharType="begin"/>
      </w:r>
      <w:r w:rsidR="000201C4">
        <w:rPr>
          <w:lang w:eastAsia="en-US"/>
        </w:rPr>
        <w:instrText xml:space="preserve"> ADDIN EN.CITE &lt;EndNote&gt;&lt;Cite&gt;&lt;Author&gt;BEIS&lt;/Author&gt;&lt;Year&gt;2016&lt;/Year&gt;&lt;RecNum&gt;444&lt;/RecNum&gt;&lt;DisplayText&gt;[10]&lt;/DisplayText&gt;&lt;record&gt;&lt;rec-number&gt;444&lt;/rec-number&gt;&lt;foreign-keys&gt;&lt;key app="EN" db-id="wat2z5xv39zx9lefev2vrzeifd9dzfzsx50x" timestamp="0"&gt;444&lt;/key&gt;&lt;/foreign-keys&gt;&lt;ref-type name="Journal Article"&gt;17&lt;/ref-type&gt;&lt;contributors&gt;&lt;authors&gt;&lt;author&gt;BEIS&lt;/author&gt;&lt;/authors&gt;&lt;/contributors&gt;&lt;titles&gt;&lt;title&gt;Coal Generation in Great Britain The Pathway to a Low-Carbon Future: Consultation Document &lt;/title&gt;&lt;/titles&gt;&lt;dates&gt;&lt;year&gt;2016&lt;/year&gt;&lt;/dates&gt;&lt;urls&gt;&lt;related-urls&gt;&lt;url&gt;https://www.gov.uk/government/uploads/system/uploads/attachment_data/file/577080/With_SIG_Unabated_coal_closure_consultation_FINAL__v6.1_.pdf&lt;/url&gt;&lt;/related-urls&gt;&lt;/urls&gt;&lt;/record&gt;&lt;/Cite&gt;&lt;/EndNote&gt;</w:instrText>
      </w:r>
      <w:r w:rsidR="007A48D6" w:rsidRPr="00ED6412">
        <w:rPr>
          <w:lang w:eastAsia="en-US"/>
        </w:rPr>
        <w:fldChar w:fldCharType="separate"/>
      </w:r>
      <w:r w:rsidR="000201C4">
        <w:rPr>
          <w:noProof/>
          <w:lang w:eastAsia="en-US"/>
        </w:rPr>
        <w:t>[</w:t>
      </w:r>
      <w:hyperlink w:anchor="_ENREF_10" w:tooltip="BEIS, 2016 #444" w:history="1">
        <w:r w:rsidR="00213BF8">
          <w:rPr>
            <w:noProof/>
            <w:lang w:eastAsia="en-US"/>
          </w:rPr>
          <w:t>10</w:t>
        </w:r>
      </w:hyperlink>
      <w:r w:rsidR="000201C4">
        <w:rPr>
          <w:noProof/>
          <w:lang w:eastAsia="en-US"/>
        </w:rPr>
        <w:t>]</w:t>
      </w:r>
      <w:r w:rsidR="007A48D6" w:rsidRPr="00ED6412">
        <w:rPr>
          <w:lang w:eastAsia="en-US"/>
        </w:rPr>
        <w:fldChar w:fldCharType="end"/>
      </w:r>
      <w:r w:rsidR="0024017F" w:rsidRPr="00ED6412">
        <w:rPr>
          <w:lang w:eastAsia="en-US"/>
        </w:rPr>
        <w:t xml:space="preserve">. </w:t>
      </w:r>
      <w:r w:rsidR="001D6335" w:rsidRPr="00ED6412">
        <w:rPr>
          <w:lang w:eastAsia="en-US"/>
        </w:rPr>
        <w:t xml:space="preserve">The emission level and the emission cap </w:t>
      </w:r>
      <w:r w:rsidR="009C5A11" w:rsidRPr="00ED6412">
        <w:rPr>
          <w:lang w:eastAsia="en-US"/>
        </w:rPr>
        <w:fldChar w:fldCharType="begin"/>
      </w:r>
      <w:r w:rsidR="000201C4">
        <w:rPr>
          <w:lang w:eastAsia="en-US"/>
        </w:rPr>
        <w:instrText xml:space="preserve"> ADDIN EN.CITE &lt;EndNote&gt;&lt;Cite ExcludeYear="1"&gt;&lt;Author&gt;Commission&lt;/Author&gt;&lt;RecNum&gt;452&lt;/RecNum&gt;&lt;DisplayText&gt;[28, 29]&lt;/DisplayText&gt;&lt;record&gt;&lt;rec-number&gt;452&lt;/rec-number&gt;&lt;foreign-keys&gt;&lt;key app="EN" db-id="wat2z5xv39zx9lefev2vrzeifd9dzfzsx50x" timestamp="0"&gt;452&lt;/key&gt;&lt;/foreign-keys&gt;&lt;ref-type name="Web Page"&gt;12&lt;/ref-type&gt;&lt;contributors&gt;&lt;authors&gt;&lt;author&gt;EU Commission&lt;/author&gt;&lt;/authors&gt;&lt;/contributors&gt;&lt;titles&gt;&lt;title&gt;Emissions cap and allowances&lt;/title&gt;&lt;/titles&gt;&lt;volume&gt;2017&lt;/volume&gt;&lt;number&gt;28 December&lt;/number&gt;&lt;dates&gt;&lt;/dates&gt;&lt;urls&gt;&lt;related-urls&gt;&lt;url&gt;https://ec.europa.eu/clima/policies/ets/cap_en&lt;/url&gt;&lt;/related-urls&gt;&lt;/urls&gt;&lt;/record&gt;&lt;/Cite&gt;&lt;Cite&gt;&lt;Author&gt;Commission&lt;/Author&gt;&lt;Year&gt;2013&lt;/Year&gt;&lt;RecNum&gt;284&lt;/RecNum&gt;&lt;record&gt;&lt;rec-number&gt;284&lt;/rec-number&gt;&lt;foreign-keys&gt;&lt;key app="EN" db-id="wat2z5xv39zx9lefev2vrzeifd9dzfzsx50x" timestamp="0"&gt;284&lt;/key&gt;&lt;/foreign-keys&gt;&lt;ref-type name="Journal Article"&gt;17&lt;/ref-type&gt;&lt;contributors&gt;&lt;authors&gt;&lt;author&gt;EU Commission&lt;/author&gt;&lt;/authors&gt;&lt;/contributors&gt;&lt;titles&gt;&lt;title&gt;The EU Emissions Trading System (EU ETS)&lt;/title&gt;&lt;/titles&gt;&lt;dates&gt;&lt;year&gt;2013&lt;/year&gt;&lt;/dates&gt;&lt;urls&gt;&lt;related-urls&gt;&lt;url&gt;http://ec.europa.eu/clima/publications/docs/factsheet_ets_en.pdf&lt;/url&gt;&lt;/related-urls&gt;&lt;/urls&gt;&lt;/record&gt;&lt;/Cite&gt;&lt;/EndNote&gt;</w:instrText>
      </w:r>
      <w:r w:rsidR="009C5A11" w:rsidRPr="00ED6412">
        <w:rPr>
          <w:lang w:eastAsia="en-US"/>
        </w:rPr>
        <w:fldChar w:fldCharType="separate"/>
      </w:r>
      <w:r w:rsidR="000201C4">
        <w:rPr>
          <w:noProof/>
          <w:lang w:eastAsia="en-US"/>
        </w:rPr>
        <w:t>[</w:t>
      </w:r>
      <w:hyperlink w:anchor="_ENREF_28" w:tooltip="Commission, 2013 #284" w:history="1">
        <w:r w:rsidR="00213BF8">
          <w:rPr>
            <w:noProof/>
            <w:lang w:eastAsia="en-US"/>
          </w:rPr>
          <w:t>28</w:t>
        </w:r>
      </w:hyperlink>
      <w:r w:rsidR="000201C4">
        <w:rPr>
          <w:noProof/>
          <w:lang w:eastAsia="en-US"/>
        </w:rPr>
        <w:t xml:space="preserve">, </w:t>
      </w:r>
      <w:hyperlink w:anchor="_ENREF_29" w:tooltip="Commission,  #452" w:history="1">
        <w:r w:rsidR="00213BF8">
          <w:rPr>
            <w:noProof/>
            <w:lang w:eastAsia="en-US"/>
          </w:rPr>
          <w:t>29</w:t>
        </w:r>
      </w:hyperlink>
      <w:r w:rsidR="000201C4">
        <w:rPr>
          <w:noProof/>
          <w:lang w:eastAsia="en-US"/>
        </w:rPr>
        <w:t>]</w:t>
      </w:r>
      <w:r w:rsidR="009C5A11" w:rsidRPr="00ED6412">
        <w:rPr>
          <w:lang w:eastAsia="en-US"/>
        </w:rPr>
        <w:fldChar w:fldCharType="end"/>
      </w:r>
      <w:r w:rsidR="001D6335" w:rsidRPr="00ED6412">
        <w:rPr>
          <w:lang w:eastAsia="en-US"/>
        </w:rPr>
        <w:t xml:space="preserve"> are very significant regulations in the EU ETS and the UK energy policy. </w:t>
      </w:r>
      <w:r w:rsidR="0024017F" w:rsidRPr="00ED6412">
        <w:rPr>
          <w:lang w:eastAsia="en-US"/>
        </w:rPr>
        <w:t>Therefore,</w:t>
      </w:r>
      <w:r w:rsidR="007A48D6" w:rsidRPr="00ED6412">
        <w:rPr>
          <w:lang w:eastAsia="en-US"/>
        </w:rPr>
        <w:t xml:space="preserve"> an emission limit </w:t>
      </w:r>
      <w:r w:rsidR="00EB1574" w:rsidRPr="00ED6412">
        <w:rPr>
          <w:lang w:eastAsia="en-US"/>
        </w:rPr>
        <w:t xml:space="preserve">constraint </w:t>
      </w:r>
      <w:r w:rsidR="007A48D6" w:rsidRPr="00ED6412">
        <w:rPr>
          <w:lang w:eastAsia="en-US"/>
        </w:rPr>
        <w:t xml:space="preserve">of generated electricity at any point in time will be considered in </w:t>
      </w:r>
      <w:r w:rsidR="007C3466" w:rsidRPr="00ED6412">
        <w:rPr>
          <w:lang w:eastAsia="en-US"/>
        </w:rPr>
        <w:t xml:space="preserve">the CEED model </w:t>
      </w:r>
      <w:r w:rsidR="007A48D6" w:rsidRPr="00ED6412">
        <w:rPr>
          <w:lang w:eastAsia="en-US"/>
        </w:rPr>
        <w:t>in order to contain this new feature of the EPS.</w:t>
      </w:r>
      <w:r w:rsidR="00453BE9" w:rsidRPr="00ED6412">
        <w:rPr>
          <w:lang w:eastAsia="en-US"/>
        </w:rPr>
        <w:t xml:space="preserve"> </w:t>
      </w:r>
    </w:p>
    <w:p w14:paraId="0D6EDF5A" w14:textId="632DE76C" w:rsidR="00B72F2C" w:rsidRPr="00ED6412" w:rsidRDefault="006067CA" w:rsidP="00A326F0">
      <w:pPr>
        <w:pStyle w:val="Heading4"/>
      </w:pPr>
      <w:bookmarkStart w:id="90" w:name="_Toc523347747"/>
      <w:r w:rsidRPr="00ED6412">
        <w:lastRenderedPageBreak/>
        <w:t xml:space="preserve">CfD </w:t>
      </w:r>
      <w:r w:rsidR="00B33A55" w:rsidRPr="00ED6412">
        <w:t>in</w:t>
      </w:r>
      <w:r w:rsidR="004A1ED4" w:rsidRPr="00ED6412">
        <w:t xml:space="preserve"> </w:t>
      </w:r>
      <w:r w:rsidR="00430DFE" w:rsidRPr="00ED6412">
        <w:t xml:space="preserve">the </w:t>
      </w:r>
      <w:r w:rsidR="004A1ED4" w:rsidRPr="00ED6412">
        <w:t>CEED model</w:t>
      </w:r>
      <w:bookmarkEnd w:id="90"/>
      <w:r w:rsidR="004A1ED4" w:rsidRPr="00ED6412">
        <w:t xml:space="preserve"> </w:t>
      </w:r>
    </w:p>
    <w:p w14:paraId="4BAA581B" w14:textId="65752B78" w:rsidR="005C4E12" w:rsidRPr="00ED6412" w:rsidRDefault="006067CA" w:rsidP="006067CA">
      <w:pPr>
        <w:rPr>
          <w:lang w:eastAsia="en-US"/>
        </w:rPr>
      </w:pPr>
      <w:r w:rsidRPr="00ED6412">
        <w:rPr>
          <w:lang w:eastAsia="en-US"/>
        </w:rPr>
        <w:t>In this research, the objective is to minimize the generation and emission cost</w:t>
      </w:r>
      <w:r w:rsidR="005C4E12" w:rsidRPr="00ED6412">
        <w:rPr>
          <w:lang w:eastAsia="en-US"/>
        </w:rPr>
        <w:t>s</w:t>
      </w:r>
      <w:r w:rsidRPr="00ED6412">
        <w:rPr>
          <w:lang w:eastAsia="en-US"/>
        </w:rPr>
        <w:t xml:space="preserve"> for a given electrical system for the </w:t>
      </w:r>
      <w:r w:rsidR="006732B4" w:rsidRPr="00ED6412">
        <w:rPr>
          <w:lang w:eastAsia="en-US"/>
        </w:rPr>
        <w:t>National Service Provider (NSP)</w:t>
      </w:r>
      <w:r w:rsidR="00252DE3" w:rsidRPr="00ED6412">
        <w:rPr>
          <w:lang w:eastAsia="en-US"/>
        </w:rPr>
        <w:t>, who is the system owner</w:t>
      </w:r>
      <w:r w:rsidRPr="00ED6412">
        <w:rPr>
          <w:lang w:eastAsia="en-US"/>
        </w:rPr>
        <w:t xml:space="preserve">. </w:t>
      </w:r>
      <w:r w:rsidR="00252DE3" w:rsidRPr="00ED6412">
        <w:rPr>
          <w:lang w:eastAsia="en-US"/>
        </w:rPr>
        <w:t>In the given system,</w:t>
      </w:r>
      <w:r w:rsidR="007C7EC3" w:rsidRPr="00ED6412">
        <w:rPr>
          <w:lang w:eastAsia="en-US"/>
        </w:rPr>
        <w:t xml:space="preserve"> </w:t>
      </w:r>
      <w:r w:rsidR="00C62EC8" w:rsidRPr="00ED6412">
        <w:rPr>
          <w:lang w:eastAsia="en-US"/>
        </w:rPr>
        <w:t xml:space="preserve">assuming </w:t>
      </w:r>
      <w:r w:rsidR="00252DE3" w:rsidRPr="00ED6412">
        <w:rPr>
          <w:lang w:eastAsia="en-US"/>
        </w:rPr>
        <w:t>t</w:t>
      </w:r>
      <w:r w:rsidRPr="00ED6412">
        <w:rPr>
          <w:lang w:eastAsia="en-US"/>
        </w:rPr>
        <w:t xml:space="preserve">he conventional generators belong to the NSP and the </w:t>
      </w:r>
      <w:r w:rsidR="006C561F">
        <w:rPr>
          <w:lang w:eastAsia="en-US"/>
        </w:rPr>
        <w:t>renewable generators</w:t>
      </w:r>
      <w:r w:rsidRPr="00ED6412">
        <w:rPr>
          <w:lang w:eastAsia="en-US"/>
        </w:rPr>
        <w:t xml:space="preserve"> </w:t>
      </w:r>
      <w:r w:rsidR="006C561F">
        <w:rPr>
          <w:lang w:eastAsia="en-US"/>
        </w:rPr>
        <w:t>are</w:t>
      </w:r>
      <w:r w:rsidRPr="00ED6412">
        <w:rPr>
          <w:lang w:eastAsia="en-US"/>
        </w:rPr>
        <w:t xml:space="preserve"> owned by the </w:t>
      </w:r>
      <w:r w:rsidR="006732B4" w:rsidRPr="00ED6412">
        <w:rPr>
          <w:lang w:eastAsia="en-US"/>
        </w:rPr>
        <w:t>Independent Power Producer (IPP)</w:t>
      </w:r>
      <w:r w:rsidR="00C62EC8" w:rsidRPr="00ED6412">
        <w:rPr>
          <w:lang w:eastAsia="en-US"/>
        </w:rPr>
        <w:t xml:space="preserve"> (if the wind farm belong</w:t>
      </w:r>
      <w:r w:rsidR="00376B58" w:rsidRPr="00ED6412">
        <w:rPr>
          <w:lang w:eastAsia="en-US"/>
        </w:rPr>
        <w:t>s</w:t>
      </w:r>
      <w:r w:rsidR="00C62EC8" w:rsidRPr="00ED6412">
        <w:rPr>
          <w:lang w:eastAsia="en-US"/>
        </w:rPr>
        <w:t xml:space="preserve"> to the NSP, there is no running cost)</w:t>
      </w:r>
      <w:r w:rsidRPr="00ED6412">
        <w:rPr>
          <w:lang w:eastAsia="en-US"/>
        </w:rPr>
        <w:t xml:space="preserve">. </w:t>
      </w:r>
      <w:r w:rsidR="005C4E12" w:rsidRPr="00ED6412">
        <w:rPr>
          <w:lang w:eastAsia="en-US"/>
        </w:rPr>
        <w:t>The system owner NSP need</w:t>
      </w:r>
      <w:r w:rsidR="00376B58" w:rsidRPr="00ED6412">
        <w:rPr>
          <w:lang w:eastAsia="en-US"/>
        </w:rPr>
        <w:t>s</w:t>
      </w:r>
      <w:r w:rsidR="005C4E12" w:rsidRPr="00ED6412">
        <w:rPr>
          <w:lang w:eastAsia="en-US"/>
        </w:rPr>
        <w:t xml:space="preserve"> to b</w:t>
      </w:r>
      <w:r w:rsidR="00376B58" w:rsidRPr="00ED6412">
        <w:rPr>
          <w:lang w:eastAsia="en-US"/>
        </w:rPr>
        <w:t>u</w:t>
      </w:r>
      <w:r w:rsidR="005C4E12" w:rsidRPr="00ED6412">
        <w:rPr>
          <w:lang w:eastAsia="en-US"/>
        </w:rPr>
        <w:t xml:space="preserve">y </w:t>
      </w:r>
      <w:r w:rsidR="006C561F">
        <w:rPr>
          <w:lang w:eastAsia="en-US"/>
        </w:rPr>
        <w:t>renewable</w:t>
      </w:r>
      <w:r w:rsidR="005C4E12" w:rsidRPr="00ED6412">
        <w:rPr>
          <w:lang w:eastAsia="en-US"/>
        </w:rPr>
        <w:t xml:space="preserve"> power from IPP.</w:t>
      </w:r>
    </w:p>
    <w:p w14:paraId="762BFD92" w14:textId="13013648" w:rsidR="00EB1BB6" w:rsidRPr="00ED6412" w:rsidRDefault="006067CA" w:rsidP="006067CA">
      <w:pPr>
        <w:rPr>
          <w:lang w:eastAsia="en-US"/>
        </w:rPr>
      </w:pPr>
      <w:r w:rsidRPr="00ED6412">
        <w:rPr>
          <w:lang w:eastAsia="en-US"/>
        </w:rPr>
        <w:t>In the UK electricity market, the CfD</w:t>
      </w:r>
      <w:r w:rsidR="00255A2D" w:rsidRPr="00ED6412">
        <w:rPr>
          <w:lang w:eastAsia="en-US"/>
        </w:rPr>
        <w:t xml:space="preserve"> </w:t>
      </w:r>
      <w:r w:rsidR="00E54DE3" w:rsidRPr="00ED6412">
        <w:rPr>
          <w:lang w:eastAsia="en-US"/>
        </w:rPr>
        <w:fldChar w:fldCharType="begin"/>
      </w:r>
      <w:r w:rsidR="000201C4">
        <w:rPr>
          <w:lang w:eastAsia="en-US"/>
        </w:rPr>
        <w:instrText xml:space="preserve"> ADDIN EN.CITE &lt;EndNote&gt;&lt;Cite&gt;&lt;Author&gt;DECC&lt;/Author&gt;&lt;Year&gt;2013&lt;/Year&gt;&lt;RecNum&gt;289&lt;/RecNum&gt;&lt;DisplayText&gt;[48]&lt;/DisplayText&gt;&lt;record&gt;&lt;rec-number&gt;289&lt;/rec-number&gt;&lt;foreign-keys&gt;&lt;key app="EN" db-id="wat2z5xv39zx9lefev2vrzeifd9dzfzsx50x" timestamp="0"&gt;289&lt;/key&gt;&lt;/foreign-keys&gt;&lt;ref-type name="Journal Article"&gt;17&lt;/ref-type&gt;&lt;contributors&gt;&lt;authors&gt;&lt;author&gt;DECC&lt;/author&gt;&lt;/authors&gt;&lt;/contributors&gt;&lt;titles&gt;&lt;title&gt;Investing in renewable technologies – CfD contract terms and strike prices&lt;/title&gt;&lt;/titles&gt;&lt;dates&gt;&lt;year&gt;2013&lt;/year&gt;&lt;/dates&gt;&lt;urls&gt;&lt;related-urls&gt;&lt;url&gt;https://www.gov.uk/government/uploads/system/uploads/attachment_data/file/263937/Final_Document_-_Investing_in_renewable_technologies_-_CfD_contract_terms_and_strike_prices_UPDATED_6_DEC.pdf&lt;/url&gt;&lt;/related-urls&gt;&lt;/urls&gt;&lt;/record&gt;&lt;/Cite&gt;&lt;/EndNote&gt;</w:instrText>
      </w:r>
      <w:r w:rsidR="00E54DE3" w:rsidRPr="00ED6412">
        <w:rPr>
          <w:lang w:eastAsia="en-US"/>
        </w:rPr>
        <w:fldChar w:fldCharType="separate"/>
      </w:r>
      <w:r w:rsidR="000201C4">
        <w:rPr>
          <w:noProof/>
          <w:lang w:eastAsia="en-US"/>
        </w:rPr>
        <w:t>[</w:t>
      </w:r>
      <w:hyperlink w:anchor="_ENREF_48" w:tooltip="DECC, 2013 #289" w:history="1">
        <w:r w:rsidR="00213BF8">
          <w:rPr>
            <w:noProof/>
            <w:lang w:eastAsia="en-US"/>
          </w:rPr>
          <w:t>48</w:t>
        </w:r>
      </w:hyperlink>
      <w:r w:rsidR="000201C4">
        <w:rPr>
          <w:noProof/>
          <w:lang w:eastAsia="en-US"/>
        </w:rPr>
        <w:t>]</w:t>
      </w:r>
      <w:r w:rsidR="00E54DE3" w:rsidRPr="00ED6412">
        <w:rPr>
          <w:lang w:eastAsia="en-US"/>
        </w:rPr>
        <w:fldChar w:fldCharType="end"/>
      </w:r>
      <w:r w:rsidRPr="00ED6412">
        <w:rPr>
          <w:lang w:eastAsia="en-US"/>
        </w:rPr>
        <w:t xml:space="preserve"> is specifically for the low carbon technology. The selling price of a low carbon electricity generator is split into the strike price of the technology and</w:t>
      </w:r>
      <w:r w:rsidR="005C4E12" w:rsidRPr="00ED6412">
        <w:rPr>
          <w:lang w:eastAsia="en-US"/>
        </w:rPr>
        <w:t xml:space="preserve"> the</w:t>
      </w:r>
      <w:r w:rsidRPr="00ED6412">
        <w:rPr>
          <w:lang w:eastAsia="en-US"/>
        </w:rPr>
        <w:t xml:space="preserve"> reference </w:t>
      </w:r>
      <w:r w:rsidR="00EB1BB6" w:rsidRPr="00ED6412">
        <w:rPr>
          <w:lang w:eastAsia="en-US"/>
        </w:rPr>
        <w:t>price of the electricity market</w:t>
      </w:r>
      <w:r w:rsidRPr="00ED6412">
        <w:rPr>
          <w:lang w:eastAsia="en-US"/>
        </w:rPr>
        <w:t>. In the UK electricity system, the NSP only needs to pay a fixed buying price (</w:t>
      </w:r>
      <w:r w:rsidR="00EB1BB6" w:rsidRPr="00ED6412">
        <w:rPr>
          <w:lang w:eastAsia="en-US"/>
        </w:rPr>
        <w:t>strike</w:t>
      </w:r>
      <w:r w:rsidRPr="00ED6412">
        <w:rPr>
          <w:lang w:eastAsia="en-US"/>
        </w:rPr>
        <w:t xml:space="preserve"> price) </w:t>
      </w:r>
      <w:r w:rsidR="006732B4" w:rsidRPr="00ED6412">
        <w:rPr>
          <w:lang w:eastAsia="en-US"/>
        </w:rPr>
        <w:t>for the</w:t>
      </w:r>
      <w:r w:rsidRPr="00ED6412">
        <w:rPr>
          <w:lang w:eastAsia="en-US"/>
        </w:rPr>
        <w:t xml:space="preserve"> </w:t>
      </w:r>
      <w:r w:rsidR="00D079A4">
        <w:rPr>
          <w:lang w:eastAsia="en-US"/>
        </w:rPr>
        <w:t>renewable</w:t>
      </w:r>
      <w:r w:rsidRPr="00ED6412">
        <w:rPr>
          <w:lang w:eastAsia="en-US"/>
        </w:rPr>
        <w:t xml:space="preserve"> power.</w:t>
      </w:r>
      <w:r w:rsidR="003F239B" w:rsidRPr="00ED6412">
        <w:rPr>
          <w:lang w:eastAsia="en-US"/>
        </w:rPr>
        <w:t xml:space="preserve"> </w:t>
      </w:r>
      <w:r w:rsidR="00242D0E" w:rsidRPr="00ED6412">
        <w:rPr>
          <w:lang w:eastAsia="en-US"/>
        </w:rPr>
        <w:fldChar w:fldCharType="begin"/>
      </w:r>
      <w:r w:rsidR="00242D0E" w:rsidRPr="00ED6412">
        <w:rPr>
          <w:lang w:eastAsia="en-US"/>
        </w:rPr>
        <w:instrText xml:space="preserve"> REF _Ref503967916 \h </w:instrText>
      </w:r>
      <w:r w:rsidR="00A63E2B" w:rsidRPr="00ED6412">
        <w:rPr>
          <w:lang w:eastAsia="en-US"/>
        </w:rPr>
        <w:instrText xml:space="preserve"> \* MERGEFORMAT </w:instrText>
      </w:r>
      <w:r w:rsidR="00242D0E" w:rsidRPr="00ED6412">
        <w:rPr>
          <w:lang w:eastAsia="en-US"/>
        </w:rPr>
      </w:r>
      <w:r w:rsidR="00242D0E" w:rsidRPr="00ED6412">
        <w:rPr>
          <w:lang w:eastAsia="en-US"/>
        </w:rPr>
        <w:fldChar w:fldCharType="separate"/>
      </w:r>
      <w:r w:rsidR="002C3B52" w:rsidRPr="00ED6412">
        <w:t xml:space="preserve">Figure </w:t>
      </w:r>
      <w:r w:rsidR="002C3B52">
        <w:rPr>
          <w:noProof/>
        </w:rPr>
        <w:t>2.4</w:t>
      </w:r>
      <w:r w:rsidR="00242D0E" w:rsidRPr="00ED6412">
        <w:rPr>
          <w:lang w:eastAsia="en-US"/>
        </w:rPr>
        <w:fldChar w:fldCharType="end"/>
      </w:r>
      <w:r w:rsidR="00242D0E" w:rsidRPr="00ED6412">
        <w:rPr>
          <w:lang w:eastAsia="en-US"/>
        </w:rPr>
        <w:t xml:space="preserve"> </w:t>
      </w:r>
      <w:r w:rsidR="00706F16" w:rsidRPr="00ED6412">
        <w:rPr>
          <w:lang w:eastAsia="en-US"/>
        </w:rPr>
        <w:t>illustrate</w:t>
      </w:r>
      <w:r w:rsidR="00316D49" w:rsidRPr="00ED6412">
        <w:rPr>
          <w:lang w:eastAsia="en-US"/>
        </w:rPr>
        <w:t>s</w:t>
      </w:r>
      <w:r w:rsidR="003F239B" w:rsidRPr="00ED6412">
        <w:rPr>
          <w:lang w:eastAsia="en-US"/>
        </w:rPr>
        <w:t xml:space="preserve"> the description of the CfD given by </w:t>
      </w:r>
      <w:r w:rsidR="00EB1BB6" w:rsidRPr="00ED6412">
        <w:rPr>
          <w:lang w:eastAsia="en-US"/>
        </w:rPr>
        <w:t>Department for International Trade (DIT)</w:t>
      </w:r>
      <w:r w:rsidR="008625FD" w:rsidRPr="00ED6412">
        <w:rPr>
          <w:lang w:eastAsia="en-US"/>
        </w:rPr>
        <w:t xml:space="preserve"> </w:t>
      </w:r>
      <w:r w:rsidR="00E54DE3" w:rsidRPr="00ED6412">
        <w:rPr>
          <w:lang w:eastAsia="en-US"/>
        </w:rPr>
        <w:fldChar w:fldCharType="begin"/>
      </w:r>
      <w:r w:rsidR="000201C4">
        <w:rPr>
          <w:lang w:eastAsia="en-US"/>
        </w:rPr>
        <w:instrText xml:space="preserve"> ADDIN EN.CITE &lt;EndNote&gt;&lt;Cite&gt;&lt;Author&gt;DIT&lt;/Author&gt;&lt;Year&gt;2015&lt;/Year&gt;&lt;RecNum&gt;532&lt;/RecNum&gt;&lt;DisplayText&gt;[170]&lt;/DisplayText&gt;&lt;record&gt;&lt;rec-number&gt;532&lt;/rec-number&gt;&lt;foreign-keys&gt;&lt;key app="EN" db-id="wat2z5xv39zx9lefev2vrzeifd9dzfzsx50x" timestamp="0"&gt;532&lt;/key&gt;&lt;/foreign-keys&gt;&lt;ref-type name="Web Page"&gt;12&lt;/ref-type&gt;&lt;contributors&gt;&lt;authors&gt;&lt;author&gt;DIT&lt;/author&gt;&lt;/authors&gt;&lt;/contributors&gt;&lt;titles&gt;&lt;title&gt;UK Offshore Wind: Opportunities for trade and investment&lt;/title&gt;&lt;/titles&gt;&lt;volume&gt;2018&lt;/volume&gt;&lt;number&gt;17 January&lt;/number&gt;&lt;dates&gt;&lt;year&gt;2015&lt;/year&gt;&lt;/dates&gt;&lt;urls&gt;&lt;related-urls&gt;&lt;url&gt;https://www.gov.uk/government/publications/uk-offshore-wind-opportunities-for-trade-and-investment/uk-offshore-wind-opportunities-for-trade-and-investment&lt;/url&gt;&lt;/related-urls&gt;&lt;/urls&gt;&lt;/record&gt;&lt;/Cite&gt;&lt;/EndNote&gt;</w:instrText>
      </w:r>
      <w:r w:rsidR="00E54DE3" w:rsidRPr="00ED6412">
        <w:rPr>
          <w:lang w:eastAsia="en-US"/>
        </w:rPr>
        <w:fldChar w:fldCharType="separate"/>
      </w:r>
      <w:r w:rsidR="000201C4">
        <w:rPr>
          <w:noProof/>
          <w:lang w:eastAsia="en-US"/>
        </w:rPr>
        <w:t>[</w:t>
      </w:r>
      <w:hyperlink w:anchor="_ENREF_170" w:tooltip="DIT, 2015 #532" w:history="1">
        <w:r w:rsidR="00213BF8">
          <w:rPr>
            <w:noProof/>
            <w:lang w:eastAsia="en-US"/>
          </w:rPr>
          <w:t>170</w:t>
        </w:r>
      </w:hyperlink>
      <w:r w:rsidR="000201C4">
        <w:rPr>
          <w:noProof/>
          <w:lang w:eastAsia="en-US"/>
        </w:rPr>
        <w:t>]</w:t>
      </w:r>
      <w:r w:rsidR="00E54DE3" w:rsidRPr="00ED6412">
        <w:rPr>
          <w:lang w:eastAsia="en-US"/>
        </w:rPr>
        <w:fldChar w:fldCharType="end"/>
      </w:r>
      <w:r w:rsidR="00EB1BB6" w:rsidRPr="00ED6412">
        <w:rPr>
          <w:lang w:eastAsia="en-US"/>
        </w:rPr>
        <w:t>.</w:t>
      </w:r>
    </w:p>
    <w:p w14:paraId="377A8428" w14:textId="7760B9A8" w:rsidR="009307BD" w:rsidRPr="00ED6412" w:rsidRDefault="009307BD" w:rsidP="006067CA">
      <w:pPr>
        <w:rPr>
          <w:lang w:eastAsia="en-US"/>
        </w:rPr>
      </w:pPr>
      <w:r w:rsidRPr="00ED6412">
        <w:rPr>
          <w:lang w:eastAsia="en-US"/>
        </w:rPr>
        <w:t xml:space="preserve">It can be seen from the </w:t>
      </w:r>
      <w:r w:rsidRPr="00ED6412">
        <w:rPr>
          <w:lang w:eastAsia="en-US"/>
        </w:rPr>
        <w:fldChar w:fldCharType="begin"/>
      </w:r>
      <w:r w:rsidRPr="00ED6412">
        <w:rPr>
          <w:lang w:eastAsia="en-US"/>
        </w:rPr>
        <w:instrText xml:space="preserve"> REF _Ref503967916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2C3B52" w:rsidRPr="00ED6412">
        <w:t xml:space="preserve">Figure </w:t>
      </w:r>
      <w:r w:rsidR="002C3B52">
        <w:rPr>
          <w:noProof/>
        </w:rPr>
        <w:t>2.4</w:t>
      </w:r>
      <w:r w:rsidRPr="00ED6412">
        <w:rPr>
          <w:lang w:eastAsia="en-US"/>
        </w:rPr>
        <w:fldChar w:fldCharType="end"/>
      </w:r>
      <w:r w:rsidRPr="00ED6412">
        <w:rPr>
          <w:lang w:eastAsia="en-US"/>
        </w:rPr>
        <w:t xml:space="preserve"> that if the reference price is higher than the strike price, the IPP pay the difference back, and vice versa, the compensation is paid to the IPP. Therefore, the fixed wind power price in the UK </w:t>
      </w:r>
      <w:r w:rsidRPr="00ED6412">
        <w:rPr>
          <w:lang w:eastAsia="en-US"/>
        </w:rPr>
        <w:fldChar w:fldCharType="begin"/>
      </w:r>
      <w:r w:rsidR="000201C4">
        <w:rPr>
          <w:lang w:eastAsia="en-US"/>
        </w:rPr>
        <w:instrText xml:space="preserve"> ADDIN EN.CITE &lt;EndNote&gt;&lt;Cite&gt;&lt;Author&gt;KPMG&lt;/Author&gt;&lt;Year&gt;2016&lt;/Year&gt;&lt;RecNum&gt;329&lt;/RecNum&gt;&lt;DisplayText&gt;[171]&lt;/DisplayText&gt;&lt;record&gt;&lt;rec-number&gt;329&lt;/rec-number&gt;&lt;foreign-keys&gt;&lt;key app="EN" db-id="wat2z5xv39zx9lefev2vrzeifd9dzfzsx50x" timestamp="0"&gt;329&lt;/key&gt;&lt;/foreign-keys&gt;&lt;ref-type name="Report"&gt;27&lt;/ref-type&gt;&lt;contributors&gt;&lt;authors&gt;&lt;author&gt;KPMG&lt;/author&gt;&lt;/authors&gt;&lt;/contributors&gt;&lt;titles&gt;&lt;title&gt;Second CfD Allocation Round&lt;/title&gt;&lt;/titles&gt;&lt;dates&gt;&lt;year&gt;2016&lt;/year&gt;&lt;pub-dates&gt;&lt;date&gt;10 November&lt;/date&gt;&lt;/pub-dates&gt;&lt;/dates&gt;&lt;urls&gt;&lt;related-urls&gt;&lt;url&gt;https://home.kpmg.com/content/dam/kpmg/uk/pdf/2016/11/second-cfd-allocation-round.pdf&lt;/url&gt;&lt;/related-urls&gt;&lt;/urls&gt;&lt;/record&gt;&lt;/Cite&gt;&lt;/EndNote&gt;</w:instrText>
      </w:r>
      <w:r w:rsidRPr="00ED6412">
        <w:rPr>
          <w:lang w:eastAsia="en-US"/>
        </w:rPr>
        <w:fldChar w:fldCharType="separate"/>
      </w:r>
      <w:r w:rsidR="000201C4">
        <w:rPr>
          <w:noProof/>
          <w:lang w:eastAsia="en-US"/>
        </w:rPr>
        <w:t>[</w:t>
      </w:r>
      <w:hyperlink w:anchor="_ENREF_171" w:tooltip="KPMG, 2016 #329" w:history="1">
        <w:r w:rsidR="00213BF8">
          <w:rPr>
            <w:noProof/>
            <w:lang w:eastAsia="en-US"/>
          </w:rPr>
          <w:t>171</w:t>
        </w:r>
      </w:hyperlink>
      <w:r w:rsidR="000201C4">
        <w:rPr>
          <w:noProof/>
          <w:lang w:eastAsia="en-US"/>
        </w:rPr>
        <w:t>]</w:t>
      </w:r>
      <w:r w:rsidRPr="00ED6412">
        <w:rPr>
          <w:lang w:eastAsia="en-US"/>
        </w:rPr>
        <w:fldChar w:fldCharType="end"/>
      </w:r>
      <w:r w:rsidRPr="00ED6412">
        <w:rPr>
          <w:lang w:eastAsia="en-US"/>
        </w:rPr>
        <w:t xml:space="preserve"> is applied to this research.</w:t>
      </w:r>
    </w:p>
    <w:p w14:paraId="6A28D6CE" w14:textId="05302BF3" w:rsidR="00EB1BB6" w:rsidRPr="00ED6412" w:rsidRDefault="00EB1BB6" w:rsidP="00EB1BB6">
      <w:pPr>
        <w:keepNext/>
      </w:pPr>
      <w:r w:rsidRPr="00ED6412">
        <w:rPr>
          <w:noProof/>
          <w:lang w:eastAsia="en-GB"/>
        </w:rPr>
        <w:lastRenderedPageBreak/>
        <w:drawing>
          <wp:inline distT="0" distB="0" distL="0" distR="0" wp14:anchorId="41BE4FB5" wp14:editId="59D791A5">
            <wp:extent cx="5004000" cy="3219787"/>
            <wp:effectExtent l="0" t="0" r="6350" b="0"/>
            <wp:docPr id="42" name="Picture 42" descr="C:\Users\admin\Desktop\cf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esktop\cfd.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3409" t="8522" r="4167" b="2273"/>
                    <a:stretch/>
                  </pic:blipFill>
                  <pic:spPr bwMode="auto">
                    <a:xfrm>
                      <a:off x="0" y="0"/>
                      <a:ext cx="5004000" cy="3219787"/>
                    </a:xfrm>
                    <a:prstGeom prst="rect">
                      <a:avLst/>
                    </a:prstGeom>
                    <a:noFill/>
                    <a:ln>
                      <a:noFill/>
                    </a:ln>
                    <a:extLst>
                      <a:ext uri="{53640926-AAD7-44D8-BBD7-CCE9431645EC}">
                        <a14:shadowObscured xmlns:a14="http://schemas.microsoft.com/office/drawing/2010/main"/>
                      </a:ext>
                    </a:extLst>
                  </pic:spPr>
                </pic:pic>
              </a:graphicData>
            </a:graphic>
          </wp:inline>
        </w:drawing>
      </w:r>
    </w:p>
    <w:p w14:paraId="3B394648" w14:textId="65D8004F" w:rsidR="00EA5ADF" w:rsidRPr="00ED6412" w:rsidRDefault="00EB1BB6" w:rsidP="008625FD">
      <w:pPr>
        <w:pStyle w:val="Caption"/>
        <w:jc w:val="both"/>
      </w:pPr>
      <w:bookmarkStart w:id="91" w:name="_Ref503967916"/>
      <w:bookmarkStart w:id="92" w:name="_Toc523347872"/>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2</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4</w:t>
      </w:r>
      <w:r w:rsidR="00C47357">
        <w:rPr>
          <w:noProof/>
        </w:rPr>
        <w:fldChar w:fldCharType="end"/>
      </w:r>
      <w:bookmarkEnd w:id="91"/>
      <w:r w:rsidRPr="00ED6412">
        <w:t xml:space="preserve"> </w:t>
      </w:r>
      <w:r w:rsidR="005765D8" w:rsidRPr="00ED6412">
        <w:t xml:space="preserve">The principle of the </w:t>
      </w:r>
      <w:r w:rsidR="008625FD" w:rsidRPr="00ED6412">
        <w:t xml:space="preserve">CfD </w:t>
      </w:r>
      <w:r w:rsidR="00E54DE3" w:rsidRPr="00ED6412">
        <w:fldChar w:fldCharType="begin"/>
      </w:r>
      <w:r w:rsidR="000201C4">
        <w:instrText xml:space="preserve"> ADDIN EN.CITE &lt;EndNote&gt;&lt;Cite&gt;&lt;Author&gt;DIT&lt;/Author&gt;&lt;Year&gt;2015&lt;/Year&gt;&lt;RecNum&gt;532&lt;/RecNum&gt;&lt;DisplayText&gt;[170]&lt;/DisplayText&gt;&lt;record&gt;&lt;rec-number&gt;532&lt;/rec-number&gt;&lt;foreign-keys&gt;&lt;key app="EN" db-id="wat2z5xv39zx9lefev2vrzeifd9dzfzsx50x" timestamp="0"&gt;532&lt;/key&gt;&lt;/foreign-keys&gt;&lt;ref-type name="Web Page"&gt;12&lt;/ref-type&gt;&lt;contributors&gt;&lt;authors&gt;&lt;author&gt;DIT&lt;/author&gt;&lt;/authors&gt;&lt;/contributors&gt;&lt;titles&gt;&lt;title&gt;UK Offshore Wind: Opportunities for trade and investment&lt;/title&gt;&lt;/titles&gt;&lt;volume&gt;2018&lt;/volume&gt;&lt;number&gt;17 January&lt;/number&gt;&lt;dates&gt;&lt;year&gt;2015&lt;/year&gt;&lt;/dates&gt;&lt;urls&gt;&lt;related-urls&gt;&lt;url&gt;https://www.gov.uk/government/publications/uk-offshore-wind-opportunities-for-trade-and-investment/uk-offshore-wind-opportunities-for-trade-and-investment&lt;/url&gt;&lt;/related-urls&gt;&lt;/urls&gt;&lt;/record&gt;&lt;/Cite&gt;&lt;/EndNote&gt;</w:instrText>
      </w:r>
      <w:r w:rsidR="00E54DE3" w:rsidRPr="00ED6412">
        <w:fldChar w:fldCharType="separate"/>
      </w:r>
      <w:r w:rsidR="000201C4">
        <w:rPr>
          <w:noProof/>
        </w:rPr>
        <w:t>[</w:t>
      </w:r>
      <w:hyperlink w:anchor="_ENREF_170" w:tooltip="DIT, 2015 #532" w:history="1">
        <w:r w:rsidR="00213BF8">
          <w:rPr>
            <w:noProof/>
          </w:rPr>
          <w:t>170</w:t>
        </w:r>
      </w:hyperlink>
      <w:r w:rsidR="000201C4">
        <w:rPr>
          <w:noProof/>
        </w:rPr>
        <w:t>]</w:t>
      </w:r>
      <w:r w:rsidR="00E54DE3" w:rsidRPr="00ED6412">
        <w:fldChar w:fldCharType="end"/>
      </w:r>
      <w:r w:rsidR="008625FD" w:rsidRPr="00ED6412">
        <w:t>.</w:t>
      </w:r>
      <w:bookmarkEnd w:id="92"/>
    </w:p>
    <w:p w14:paraId="2DECD1BE" w14:textId="3D1F5BF2" w:rsidR="00965AF0" w:rsidRPr="00ED6412" w:rsidRDefault="00B532B0" w:rsidP="001E3750">
      <w:pPr>
        <w:pStyle w:val="Heading3"/>
      </w:pPr>
      <w:bookmarkStart w:id="93" w:name="_Toc523347748"/>
      <w:r w:rsidRPr="00ED6412">
        <w:t>Energy storage</w:t>
      </w:r>
      <w:r w:rsidR="004F6865" w:rsidRPr="00ED6412">
        <w:t xml:space="preserve"> in a </w:t>
      </w:r>
      <w:r w:rsidR="00550533" w:rsidRPr="00ED6412">
        <w:t>D</w:t>
      </w:r>
      <w:r w:rsidR="004F6865" w:rsidRPr="00ED6412">
        <w:t xml:space="preserve">EED model considering </w:t>
      </w:r>
      <w:r w:rsidR="0027652A" w:rsidRPr="00ED6412">
        <w:t>waste penalty and reserve costs of wind power</w:t>
      </w:r>
      <w:bookmarkEnd w:id="93"/>
    </w:p>
    <w:p w14:paraId="37B85C47" w14:textId="501E17A7" w:rsidR="0027652A" w:rsidRPr="00ED6412" w:rsidRDefault="00A41B2A" w:rsidP="0027652A">
      <w:pPr>
        <w:rPr>
          <w:lang w:eastAsia="en-US"/>
        </w:rPr>
      </w:pPr>
      <w:r w:rsidRPr="00ED6412">
        <w:rPr>
          <w:lang w:eastAsia="en-US"/>
        </w:rPr>
        <w:t xml:space="preserve">According to the review of the ED model </w:t>
      </w:r>
      <w:r w:rsidR="00CB1A73" w:rsidRPr="00ED6412">
        <w:rPr>
          <w:lang w:eastAsia="en-US"/>
        </w:rPr>
        <w:t>includ</w:t>
      </w:r>
      <w:r w:rsidRPr="00ED6412">
        <w:rPr>
          <w:lang w:eastAsia="en-US"/>
        </w:rPr>
        <w:t xml:space="preserve">ing waste penalty and reserve costs in </w:t>
      </w:r>
      <w:r w:rsidR="00CB1A73" w:rsidRPr="00ED6412">
        <w:rPr>
          <w:lang w:eastAsia="en-US"/>
        </w:rPr>
        <w:t>S</w:t>
      </w:r>
      <w:r w:rsidRPr="00ED6412">
        <w:rPr>
          <w:lang w:eastAsia="en-US"/>
        </w:rPr>
        <w:t xml:space="preserve">ection </w:t>
      </w:r>
      <w:r w:rsidRPr="00ED6412">
        <w:rPr>
          <w:lang w:eastAsia="en-US"/>
        </w:rPr>
        <w:fldChar w:fldCharType="begin"/>
      </w:r>
      <w:r w:rsidRPr="00ED6412">
        <w:rPr>
          <w:lang w:eastAsia="en-US"/>
        </w:rPr>
        <w:instrText xml:space="preserve"> REF _Ref503643509 \r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Pr>
          <w:lang w:eastAsia="en-US"/>
        </w:rPr>
        <w:t>2.4.2</w:t>
      </w:r>
      <w:r w:rsidRPr="00ED6412">
        <w:rPr>
          <w:lang w:eastAsia="en-US"/>
        </w:rPr>
        <w:fldChar w:fldCharType="end"/>
      </w:r>
      <w:r w:rsidRPr="00ED6412">
        <w:rPr>
          <w:lang w:eastAsia="en-US"/>
        </w:rPr>
        <w:t xml:space="preserve">, there </w:t>
      </w:r>
      <w:r w:rsidR="001132F9" w:rsidRPr="00ED6412">
        <w:rPr>
          <w:lang w:eastAsia="en-US"/>
        </w:rPr>
        <w:t>i</w:t>
      </w:r>
      <w:r w:rsidRPr="00ED6412">
        <w:rPr>
          <w:lang w:eastAsia="en-US"/>
        </w:rPr>
        <w:t xml:space="preserve">s no ESS </w:t>
      </w:r>
      <w:r w:rsidR="00F039AB" w:rsidRPr="00ED6412">
        <w:rPr>
          <w:lang w:eastAsia="en-US"/>
        </w:rPr>
        <w:t>that connects to</w:t>
      </w:r>
      <w:r w:rsidR="00B96013" w:rsidRPr="00ED6412">
        <w:rPr>
          <w:lang w:eastAsia="en-US"/>
        </w:rPr>
        <w:t xml:space="preserve"> the wind power </w:t>
      </w:r>
      <w:r w:rsidR="001132F9" w:rsidRPr="00ED6412">
        <w:rPr>
          <w:lang w:eastAsia="en-US"/>
        </w:rPr>
        <w:t xml:space="preserve">(WSCS) </w:t>
      </w:r>
      <w:r w:rsidR="00376B58" w:rsidRPr="00ED6412">
        <w:rPr>
          <w:lang w:eastAsia="en-US"/>
        </w:rPr>
        <w:t xml:space="preserve">that has </w:t>
      </w:r>
      <w:r w:rsidR="001132F9" w:rsidRPr="00ED6412">
        <w:rPr>
          <w:lang w:eastAsia="en-US"/>
        </w:rPr>
        <w:t>been taken</w:t>
      </w:r>
      <w:r w:rsidR="00376B58" w:rsidRPr="00ED6412">
        <w:rPr>
          <w:lang w:eastAsia="en-US"/>
        </w:rPr>
        <w:t>, as yet,</w:t>
      </w:r>
      <w:r w:rsidRPr="00ED6412">
        <w:rPr>
          <w:lang w:eastAsia="en-US"/>
        </w:rPr>
        <w:t xml:space="preserve"> into account </w:t>
      </w:r>
      <w:r w:rsidR="00A247BD" w:rsidRPr="00ED6412">
        <w:rPr>
          <w:lang w:eastAsia="en-US"/>
        </w:rPr>
        <w:t xml:space="preserve">in this </w:t>
      </w:r>
      <w:r w:rsidR="00F039AB" w:rsidRPr="00ED6412">
        <w:rPr>
          <w:lang w:eastAsia="en-US"/>
        </w:rPr>
        <w:t xml:space="preserve">type of </w:t>
      </w:r>
      <w:r w:rsidR="00A247BD" w:rsidRPr="00ED6412">
        <w:rPr>
          <w:lang w:eastAsia="en-US"/>
        </w:rPr>
        <w:t>model</w:t>
      </w:r>
      <w:r w:rsidRPr="00ED6412">
        <w:rPr>
          <w:lang w:eastAsia="en-US"/>
        </w:rPr>
        <w:t xml:space="preserve">. </w:t>
      </w:r>
      <w:r w:rsidR="00A247BD" w:rsidRPr="00ED6412">
        <w:rPr>
          <w:lang w:eastAsia="en-US"/>
        </w:rPr>
        <w:t xml:space="preserve">Therefore, </w:t>
      </w:r>
      <w:r w:rsidR="000D0F6C" w:rsidRPr="00ED6412">
        <w:rPr>
          <w:lang w:eastAsia="en-US"/>
        </w:rPr>
        <w:t xml:space="preserve">the ESS is integrated into the </w:t>
      </w:r>
      <w:r w:rsidR="00343DF3" w:rsidRPr="00ED6412">
        <w:rPr>
          <w:lang w:eastAsia="en-US"/>
        </w:rPr>
        <w:t>proposed</w:t>
      </w:r>
      <w:r w:rsidR="000D0F6C" w:rsidRPr="00ED6412">
        <w:rPr>
          <w:lang w:eastAsia="en-US"/>
        </w:rPr>
        <w:t xml:space="preserve"> CEED model</w:t>
      </w:r>
      <w:r w:rsidR="00CA12C0" w:rsidRPr="00ED6412">
        <w:rPr>
          <w:lang w:eastAsia="en-US"/>
        </w:rPr>
        <w:t>. This</w:t>
      </w:r>
      <w:r w:rsidR="001A602D" w:rsidRPr="00ED6412">
        <w:rPr>
          <w:lang w:eastAsia="en-US"/>
        </w:rPr>
        <w:t xml:space="preserve"> is connected to</w:t>
      </w:r>
      <w:r w:rsidR="000D0F6C" w:rsidRPr="00ED6412">
        <w:rPr>
          <w:lang w:eastAsia="en-US"/>
        </w:rPr>
        <w:t xml:space="preserve"> the wind power</w:t>
      </w:r>
      <w:r w:rsidR="00FD67D1" w:rsidRPr="00ED6412">
        <w:rPr>
          <w:lang w:eastAsia="en-US"/>
        </w:rPr>
        <w:t>,</w:t>
      </w:r>
      <w:r w:rsidR="001A602D" w:rsidRPr="00ED6412">
        <w:rPr>
          <w:lang w:eastAsia="en-US"/>
        </w:rPr>
        <w:t xml:space="preserve"> and </w:t>
      </w:r>
      <w:r w:rsidR="00376B58" w:rsidRPr="00ED6412">
        <w:rPr>
          <w:lang w:eastAsia="en-US"/>
        </w:rPr>
        <w:t xml:space="preserve">this </w:t>
      </w:r>
      <w:r w:rsidR="001A602D" w:rsidRPr="00ED6412">
        <w:rPr>
          <w:lang w:eastAsia="en-US"/>
        </w:rPr>
        <w:t>is</w:t>
      </w:r>
      <w:r w:rsidR="000D0F6C" w:rsidRPr="00ED6412">
        <w:rPr>
          <w:lang w:eastAsia="en-US"/>
        </w:rPr>
        <w:t xml:space="preserve"> </w:t>
      </w:r>
      <w:r w:rsidR="00A247BD" w:rsidRPr="00ED6412">
        <w:rPr>
          <w:lang w:eastAsia="en-US"/>
        </w:rPr>
        <w:t xml:space="preserve">in order to </w:t>
      </w:r>
      <w:r w:rsidR="00AC5BA1" w:rsidRPr="00ED6412">
        <w:rPr>
          <w:lang w:eastAsia="en-US"/>
        </w:rPr>
        <w:t xml:space="preserve">improve the robustness of the energy system with </w:t>
      </w:r>
      <w:r w:rsidR="00E11ED2" w:rsidRPr="00ED6412">
        <w:rPr>
          <w:lang w:eastAsia="en-US"/>
        </w:rPr>
        <w:t xml:space="preserve">a </w:t>
      </w:r>
      <w:r w:rsidR="00AC5BA1" w:rsidRPr="00ED6412">
        <w:rPr>
          <w:lang w:eastAsia="en-US"/>
        </w:rPr>
        <w:t>high</w:t>
      </w:r>
      <w:r w:rsidR="000541F4" w:rsidRPr="00ED6412">
        <w:rPr>
          <w:lang w:eastAsia="en-US"/>
        </w:rPr>
        <w:t xml:space="preserve"> penetration</w:t>
      </w:r>
      <w:r w:rsidR="00AC5BA1" w:rsidRPr="00ED6412">
        <w:rPr>
          <w:lang w:eastAsia="en-US"/>
        </w:rPr>
        <w:t xml:space="preserve"> </w:t>
      </w:r>
      <w:r w:rsidR="00E11ED2" w:rsidRPr="00ED6412">
        <w:rPr>
          <w:lang w:eastAsia="en-US"/>
        </w:rPr>
        <w:t xml:space="preserve">of </w:t>
      </w:r>
      <w:r w:rsidR="00AC5BA1" w:rsidRPr="00ED6412">
        <w:rPr>
          <w:lang w:eastAsia="en-US"/>
        </w:rPr>
        <w:t>renewable energy resource</w:t>
      </w:r>
      <w:r w:rsidR="000541F4" w:rsidRPr="00ED6412">
        <w:rPr>
          <w:lang w:eastAsia="en-US"/>
        </w:rPr>
        <w:t xml:space="preserve">, </w:t>
      </w:r>
      <w:r w:rsidR="00E11ED2" w:rsidRPr="00ED6412">
        <w:rPr>
          <w:lang w:eastAsia="en-US"/>
        </w:rPr>
        <w:t xml:space="preserve">the </w:t>
      </w:r>
      <w:r w:rsidR="000541F4" w:rsidRPr="00ED6412">
        <w:rPr>
          <w:lang w:eastAsia="en-US"/>
        </w:rPr>
        <w:t>shift</w:t>
      </w:r>
      <w:r w:rsidR="00E11ED2" w:rsidRPr="00ED6412">
        <w:rPr>
          <w:lang w:eastAsia="en-US"/>
        </w:rPr>
        <w:t xml:space="preserve"> in</w:t>
      </w:r>
      <w:r w:rsidR="000D0F6C" w:rsidRPr="00ED6412">
        <w:rPr>
          <w:lang w:eastAsia="en-US"/>
        </w:rPr>
        <w:t xml:space="preserve"> the renewable generation time and</w:t>
      </w:r>
      <w:r w:rsidR="00550533" w:rsidRPr="00ED6412">
        <w:rPr>
          <w:lang w:eastAsia="en-US"/>
        </w:rPr>
        <w:t xml:space="preserve"> </w:t>
      </w:r>
      <w:r w:rsidR="00E11ED2" w:rsidRPr="00ED6412">
        <w:rPr>
          <w:lang w:eastAsia="en-US"/>
        </w:rPr>
        <w:t>the reduction in</w:t>
      </w:r>
      <w:r w:rsidR="00550533" w:rsidRPr="00ED6412">
        <w:rPr>
          <w:lang w:eastAsia="en-US"/>
        </w:rPr>
        <w:t xml:space="preserve"> the </w:t>
      </w:r>
      <w:r w:rsidR="00F2432E" w:rsidRPr="00ED6412">
        <w:rPr>
          <w:lang w:eastAsia="en-US"/>
        </w:rPr>
        <w:t xml:space="preserve">waste penalty, </w:t>
      </w:r>
      <w:r w:rsidR="00E11ED2" w:rsidRPr="00ED6412">
        <w:rPr>
          <w:lang w:eastAsia="en-US"/>
        </w:rPr>
        <w:t xml:space="preserve">the </w:t>
      </w:r>
      <w:r w:rsidR="00F2432E" w:rsidRPr="00ED6412">
        <w:rPr>
          <w:lang w:eastAsia="en-US"/>
        </w:rPr>
        <w:t>reserve</w:t>
      </w:r>
      <w:r w:rsidR="00550533" w:rsidRPr="00ED6412">
        <w:rPr>
          <w:lang w:eastAsia="en-US"/>
        </w:rPr>
        <w:t xml:space="preserve"> cost</w:t>
      </w:r>
      <w:r w:rsidR="00F2432E" w:rsidRPr="00ED6412">
        <w:rPr>
          <w:lang w:eastAsia="en-US"/>
        </w:rPr>
        <w:t>s</w:t>
      </w:r>
      <w:r w:rsidR="00550533" w:rsidRPr="00ED6412">
        <w:rPr>
          <w:lang w:eastAsia="en-US"/>
        </w:rPr>
        <w:t xml:space="preserve"> and </w:t>
      </w:r>
      <w:r w:rsidR="00E11ED2" w:rsidRPr="00ED6412">
        <w:rPr>
          <w:lang w:eastAsia="en-US"/>
        </w:rPr>
        <w:t xml:space="preserve">the </w:t>
      </w:r>
      <w:r w:rsidR="00550533" w:rsidRPr="00ED6412">
        <w:rPr>
          <w:lang w:eastAsia="en-US"/>
        </w:rPr>
        <w:t>emission</w:t>
      </w:r>
      <w:r w:rsidR="00F2432E" w:rsidRPr="00ED6412">
        <w:rPr>
          <w:lang w:eastAsia="en-US"/>
        </w:rPr>
        <w:t>s</w:t>
      </w:r>
      <w:r w:rsidR="00550533" w:rsidRPr="00ED6412">
        <w:rPr>
          <w:lang w:eastAsia="en-US"/>
        </w:rPr>
        <w:t xml:space="preserve"> in the system</w:t>
      </w:r>
      <w:r w:rsidR="000D0F6C" w:rsidRPr="00ED6412">
        <w:rPr>
          <w:lang w:eastAsia="en-US"/>
        </w:rPr>
        <w:t>.</w:t>
      </w:r>
      <w:r w:rsidR="00E11ED2" w:rsidRPr="00ED6412">
        <w:rPr>
          <w:lang w:eastAsia="en-US"/>
        </w:rPr>
        <w:t xml:space="preserve"> </w:t>
      </w:r>
    </w:p>
    <w:p w14:paraId="0DD25265" w14:textId="3D4FDC43" w:rsidR="00642EC1" w:rsidRPr="00ED6412" w:rsidRDefault="00B24FF1" w:rsidP="002B60CE">
      <w:pPr>
        <w:pStyle w:val="Heading2"/>
        <w:rPr>
          <w:color w:val="auto"/>
        </w:rPr>
      </w:pPr>
      <w:bookmarkStart w:id="94" w:name="_Toc523347749"/>
      <w:r w:rsidRPr="00ED6412">
        <w:rPr>
          <w:color w:val="auto"/>
        </w:rPr>
        <w:lastRenderedPageBreak/>
        <w:t>Summary</w:t>
      </w:r>
      <w:bookmarkEnd w:id="94"/>
    </w:p>
    <w:p w14:paraId="3EC92940" w14:textId="6412C12A" w:rsidR="002D4F65" w:rsidRPr="00ED6412" w:rsidRDefault="002B60CE" w:rsidP="002D4F65">
      <w:pPr>
        <w:rPr>
          <w:lang w:eastAsia="en-US"/>
        </w:rPr>
      </w:pPr>
      <w:r w:rsidRPr="00ED6412">
        <w:rPr>
          <w:lang w:eastAsia="en-US"/>
        </w:rPr>
        <w:t>Due to the knowledge gap</w:t>
      </w:r>
      <w:r w:rsidR="00982DB0" w:rsidRPr="00ED6412">
        <w:rPr>
          <w:lang w:eastAsia="en-US"/>
        </w:rPr>
        <w:t>s</w:t>
      </w:r>
      <w:r w:rsidRPr="00ED6412">
        <w:rPr>
          <w:lang w:eastAsia="en-US"/>
        </w:rPr>
        <w:t xml:space="preserve"> </w:t>
      </w:r>
      <w:r w:rsidR="00FD67D1" w:rsidRPr="00ED6412">
        <w:rPr>
          <w:lang w:eastAsia="en-US"/>
        </w:rPr>
        <w:t>described</w:t>
      </w:r>
      <w:r w:rsidRPr="00ED6412">
        <w:rPr>
          <w:lang w:eastAsia="en-US"/>
        </w:rPr>
        <w:t xml:space="preserve"> in </w:t>
      </w:r>
      <w:r w:rsidR="00FD67D1" w:rsidRPr="00ED6412">
        <w:rPr>
          <w:lang w:eastAsia="en-US"/>
        </w:rPr>
        <w:t>S</w:t>
      </w:r>
      <w:r w:rsidRPr="00ED6412">
        <w:rPr>
          <w:lang w:eastAsia="en-US"/>
        </w:rPr>
        <w:t xml:space="preserve">ection </w:t>
      </w:r>
      <w:r w:rsidR="00982DB0" w:rsidRPr="00ED6412">
        <w:rPr>
          <w:lang w:eastAsia="en-US"/>
        </w:rPr>
        <w:fldChar w:fldCharType="begin"/>
      </w:r>
      <w:r w:rsidR="00982DB0" w:rsidRPr="00ED6412">
        <w:rPr>
          <w:lang w:eastAsia="en-US"/>
        </w:rPr>
        <w:instrText xml:space="preserve"> REF _Ref503640658 \r \h </w:instrText>
      </w:r>
      <w:r w:rsidR="00A63E2B" w:rsidRPr="00ED6412">
        <w:rPr>
          <w:lang w:eastAsia="en-US"/>
        </w:rPr>
        <w:instrText xml:space="preserve"> \* MERGEFORMAT </w:instrText>
      </w:r>
      <w:r w:rsidR="00982DB0" w:rsidRPr="00ED6412">
        <w:rPr>
          <w:lang w:eastAsia="en-US"/>
        </w:rPr>
      </w:r>
      <w:r w:rsidR="00982DB0" w:rsidRPr="00ED6412">
        <w:rPr>
          <w:lang w:eastAsia="en-US"/>
        </w:rPr>
        <w:fldChar w:fldCharType="separate"/>
      </w:r>
      <w:r w:rsidR="002C3B52">
        <w:rPr>
          <w:lang w:eastAsia="en-US"/>
        </w:rPr>
        <w:t>2.6</w:t>
      </w:r>
      <w:r w:rsidR="00982DB0" w:rsidRPr="00ED6412">
        <w:rPr>
          <w:lang w:eastAsia="en-US"/>
        </w:rPr>
        <w:fldChar w:fldCharType="end"/>
      </w:r>
      <w:r w:rsidR="00982DB0" w:rsidRPr="00ED6412">
        <w:rPr>
          <w:lang w:eastAsia="en-US"/>
        </w:rPr>
        <w:t>,</w:t>
      </w:r>
      <w:r w:rsidRPr="00ED6412">
        <w:rPr>
          <w:lang w:eastAsia="en-US"/>
        </w:rPr>
        <w:t xml:space="preserve"> </w:t>
      </w:r>
      <w:r w:rsidR="00982DB0" w:rsidRPr="00ED6412">
        <w:rPr>
          <w:lang w:eastAsia="en-US"/>
        </w:rPr>
        <w:t xml:space="preserve">the aim of the thesis is to </w:t>
      </w:r>
      <w:r w:rsidR="00EB1574" w:rsidRPr="00ED6412">
        <w:rPr>
          <w:lang w:eastAsia="en-US"/>
        </w:rPr>
        <w:t>investigate</w:t>
      </w:r>
      <w:r w:rsidR="00982DB0" w:rsidRPr="00ED6412">
        <w:rPr>
          <w:lang w:eastAsia="en-US"/>
        </w:rPr>
        <w:t xml:space="preserve"> a CEED model that optimizes </w:t>
      </w:r>
      <w:r w:rsidR="006C484D" w:rsidRPr="00ED6412">
        <w:rPr>
          <w:lang w:eastAsia="en-US"/>
        </w:rPr>
        <w:t xml:space="preserve">the operation strategy of </w:t>
      </w:r>
      <w:r w:rsidR="0026770B" w:rsidRPr="00ED6412">
        <w:rPr>
          <w:lang w:eastAsia="en-US"/>
        </w:rPr>
        <w:t>an</w:t>
      </w:r>
      <w:r w:rsidR="006C484D" w:rsidRPr="00ED6412">
        <w:rPr>
          <w:lang w:eastAsia="en-US"/>
        </w:rPr>
        <w:t xml:space="preserve"> energy system </w:t>
      </w:r>
      <w:r w:rsidR="00982DB0" w:rsidRPr="00ED6412">
        <w:rPr>
          <w:lang w:eastAsia="en-US"/>
        </w:rPr>
        <w:t>under the UK energy policy</w:t>
      </w:r>
      <w:r w:rsidR="006C484D" w:rsidRPr="00ED6412">
        <w:rPr>
          <w:lang w:eastAsia="en-US"/>
        </w:rPr>
        <w:t>,</w:t>
      </w:r>
      <w:r w:rsidR="00982DB0" w:rsidRPr="00ED6412">
        <w:rPr>
          <w:lang w:eastAsia="en-US"/>
        </w:rPr>
        <w:t xml:space="preserve"> </w:t>
      </w:r>
      <w:r w:rsidR="00EB1574" w:rsidRPr="00ED6412">
        <w:rPr>
          <w:lang w:eastAsia="en-US"/>
        </w:rPr>
        <w:t>EMR</w:t>
      </w:r>
      <w:r w:rsidR="00376B58" w:rsidRPr="00ED6412">
        <w:rPr>
          <w:lang w:eastAsia="en-US"/>
        </w:rPr>
        <w:t>. This</w:t>
      </w:r>
      <w:r w:rsidR="00982DB0" w:rsidRPr="00ED6412">
        <w:rPr>
          <w:lang w:eastAsia="en-US"/>
        </w:rPr>
        <w:t xml:space="preserve"> is supported </w:t>
      </w:r>
      <w:r w:rsidR="00C47C25" w:rsidRPr="00ED6412">
        <w:rPr>
          <w:lang w:eastAsia="en-US"/>
        </w:rPr>
        <w:t>by</w:t>
      </w:r>
      <w:r w:rsidR="00982DB0" w:rsidRPr="00ED6412">
        <w:rPr>
          <w:lang w:eastAsia="en-US"/>
        </w:rPr>
        <w:t xml:space="preserve"> </w:t>
      </w:r>
      <w:r w:rsidR="00C47C25" w:rsidRPr="00ED6412">
        <w:rPr>
          <w:lang w:eastAsia="en-US"/>
        </w:rPr>
        <w:t>taking</w:t>
      </w:r>
      <w:r w:rsidR="00982DB0" w:rsidRPr="00ED6412">
        <w:rPr>
          <w:lang w:eastAsia="en-US"/>
        </w:rPr>
        <w:t xml:space="preserve"> into account the </w:t>
      </w:r>
      <w:r w:rsidR="00C47C25" w:rsidRPr="00ED6412">
        <w:rPr>
          <w:lang w:eastAsia="en-US"/>
        </w:rPr>
        <w:t>CPF</w:t>
      </w:r>
      <w:r w:rsidR="00B24FF1" w:rsidRPr="00ED6412">
        <w:rPr>
          <w:lang w:eastAsia="en-US"/>
        </w:rPr>
        <w:t xml:space="preserve"> for the emission objective function</w:t>
      </w:r>
      <w:r w:rsidR="00C47C25" w:rsidRPr="00ED6412">
        <w:rPr>
          <w:lang w:eastAsia="en-US"/>
        </w:rPr>
        <w:t>, emission limit of EPS</w:t>
      </w:r>
      <w:r w:rsidR="00B24FF1" w:rsidRPr="00ED6412">
        <w:rPr>
          <w:lang w:eastAsia="en-US"/>
        </w:rPr>
        <w:t xml:space="preserve"> for the emission limitation constraint</w:t>
      </w:r>
      <w:r w:rsidR="00C47C25" w:rsidRPr="00ED6412">
        <w:rPr>
          <w:lang w:eastAsia="en-US"/>
        </w:rPr>
        <w:t xml:space="preserve"> and CfD</w:t>
      </w:r>
      <w:r w:rsidR="00B24FF1" w:rsidRPr="00ED6412">
        <w:rPr>
          <w:lang w:eastAsia="en-US"/>
        </w:rPr>
        <w:t xml:space="preserve"> for the cost of </w:t>
      </w:r>
      <w:r w:rsidR="00F42648" w:rsidRPr="00ED6412">
        <w:rPr>
          <w:lang w:eastAsia="en-US"/>
        </w:rPr>
        <w:t xml:space="preserve">the </w:t>
      </w:r>
      <w:r w:rsidR="00B24FF1" w:rsidRPr="00ED6412">
        <w:rPr>
          <w:lang w:eastAsia="en-US"/>
        </w:rPr>
        <w:t>wind power</w:t>
      </w:r>
      <w:r w:rsidR="00C47C25" w:rsidRPr="00ED6412">
        <w:rPr>
          <w:lang w:eastAsia="en-US"/>
        </w:rPr>
        <w:t>.</w:t>
      </w:r>
      <w:r w:rsidR="00EB1574" w:rsidRPr="00ED6412">
        <w:rPr>
          <w:lang w:eastAsia="en-US"/>
        </w:rPr>
        <w:t xml:space="preserve"> </w:t>
      </w:r>
      <w:r w:rsidR="001452E5" w:rsidRPr="00ED6412">
        <w:rPr>
          <w:lang w:eastAsia="en-US"/>
        </w:rPr>
        <w:t>In addition, the uncertainty of the wind power is modelled by the Weibull distribution</w:t>
      </w:r>
      <w:r w:rsidR="007358E1" w:rsidRPr="00ED6412">
        <w:rPr>
          <w:lang w:eastAsia="en-US"/>
        </w:rPr>
        <w:t xml:space="preserve"> and the waste penalty and reserve cost of the wind power is taken into account</w:t>
      </w:r>
      <w:r w:rsidR="001452E5" w:rsidRPr="00ED6412">
        <w:rPr>
          <w:lang w:eastAsia="en-US"/>
        </w:rPr>
        <w:t xml:space="preserve">. </w:t>
      </w:r>
      <w:r w:rsidR="00B24FF1" w:rsidRPr="00ED6412">
        <w:rPr>
          <w:lang w:eastAsia="en-US"/>
        </w:rPr>
        <w:t xml:space="preserve">Moreover, the </w:t>
      </w:r>
      <w:r w:rsidR="00A247BD" w:rsidRPr="00ED6412">
        <w:rPr>
          <w:lang w:eastAsia="en-US"/>
        </w:rPr>
        <w:t xml:space="preserve">ESS modelling for a DEED model that </w:t>
      </w:r>
      <w:r w:rsidR="008861AD" w:rsidRPr="00ED6412">
        <w:rPr>
          <w:lang w:eastAsia="en-US"/>
        </w:rPr>
        <w:t>include</w:t>
      </w:r>
      <w:r w:rsidR="00A247BD" w:rsidRPr="00ED6412">
        <w:rPr>
          <w:lang w:eastAsia="en-US"/>
        </w:rPr>
        <w:t>s</w:t>
      </w:r>
      <w:r w:rsidR="008861AD" w:rsidRPr="00ED6412">
        <w:rPr>
          <w:lang w:eastAsia="en-US"/>
        </w:rPr>
        <w:t xml:space="preserve"> the</w:t>
      </w:r>
      <w:r w:rsidR="00A247BD" w:rsidRPr="00ED6412">
        <w:rPr>
          <w:lang w:eastAsia="en-US"/>
        </w:rPr>
        <w:t xml:space="preserve"> waste penalty and reserve costs of wind power </w:t>
      </w:r>
      <w:r w:rsidR="008861AD" w:rsidRPr="00ED6412">
        <w:rPr>
          <w:lang w:eastAsia="en-US"/>
        </w:rPr>
        <w:t>is</w:t>
      </w:r>
      <w:r w:rsidR="00A247BD" w:rsidRPr="00ED6412">
        <w:rPr>
          <w:lang w:eastAsia="en-US"/>
        </w:rPr>
        <w:t xml:space="preserve"> also be developed in this thesis</w:t>
      </w:r>
      <w:r w:rsidR="008861AD" w:rsidRPr="00ED6412">
        <w:rPr>
          <w:lang w:eastAsia="en-US"/>
        </w:rPr>
        <w:t xml:space="preserve"> in order</w:t>
      </w:r>
      <w:r w:rsidR="00F42648" w:rsidRPr="00ED6412">
        <w:rPr>
          <w:lang w:eastAsia="en-US"/>
        </w:rPr>
        <w:t xml:space="preserve"> to </w:t>
      </w:r>
      <w:r w:rsidR="00757033" w:rsidRPr="00ED6412">
        <w:rPr>
          <w:lang w:eastAsia="en-US"/>
        </w:rPr>
        <w:t>reduce the renewable power uncertainty and the waste penalty and reserve costs of wind power</w:t>
      </w:r>
      <w:r w:rsidR="00A247BD" w:rsidRPr="00ED6412">
        <w:rPr>
          <w:lang w:eastAsia="en-US"/>
        </w:rPr>
        <w:t>.</w:t>
      </w:r>
    </w:p>
    <w:p w14:paraId="6B0B6BF9" w14:textId="2CA41B40" w:rsidR="00521C86" w:rsidRPr="00ED6412" w:rsidRDefault="00521C86" w:rsidP="004C1551">
      <w:pPr>
        <w:rPr>
          <w:lang w:val="en-US" w:eastAsia="en-US"/>
        </w:rPr>
        <w:sectPr w:rsidR="00521C86" w:rsidRPr="00ED6412" w:rsidSect="001C7A61">
          <w:headerReference w:type="even" r:id="rId22"/>
          <w:headerReference w:type="default" r:id="rId23"/>
          <w:footerReference w:type="default" r:id="rId24"/>
          <w:headerReference w:type="first" r:id="rId25"/>
          <w:footerReference w:type="first" r:id="rId26"/>
          <w:pgSz w:w="11900" w:h="16840"/>
          <w:pgMar w:top="2268" w:right="1418" w:bottom="1701" w:left="2552" w:header="1134" w:footer="567" w:gutter="0"/>
          <w:pgNumType w:chapSep="emDash"/>
          <w:cols w:space="708"/>
          <w:titlePg/>
          <w:docGrid w:linePitch="360"/>
        </w:sectPr>
      </w:pPr>
    </w:p>
    <w:p w14:paraId="40D37448" w14:textId="0FBCDDA8" w:rsidR="00DF43E0" w:rsidRPr="00ED6412" w:rsidRDefault="00E21479" w:rsidP="00E673B9">
      <w:pPr>
        <w:pStyle w:val="Heading1"/>
        <w:rPr>
          <w:color w:val="auto"/>
          <w:lang w:eastAsia="zh-CN"/>
        </w:rPr>
      </w:pPr>
      <w:bookmarkStart w:id="95" w:name="_Toc523347750"/>
      <w:bookmarkStart w:id="96" w:name="_Toc420596701"/>
      <w:bookmarkEnd w:id="44"/>
      <w:r w:rsidRPr="00ED6412">
        <w:rPr>
          <w:color w:val="auto"/>
        </w:rPr>
        <w:lastRenderedPageBreak/>
        <w:t xml:space="preserve">Steady state dispatch model of an electrical grid with conventional and wind power </w:t>
      </w:r>
      <w:r w:rsidR="00E673B9" w:rsidRPr="00ED6412">
        <w:rPr>
          <w:color w:val="auto"/>
        </w:rPr>
        <w:t>under the UK energy policies</w:t>
      </w:r>
      <w:bookmarkEnd w:id="95"/>
    </w:p>
    <w:p w14:paraId="761FA279" w14:textId="7F50D131" w:rsidR="00812D8A" w:rsidRPr="00ED6412" w:rsidRDefault="004079FF" w:rsidP="004C1551">
      <w:pPr>
        <w:rPr>
          <w:b/>
        </w:rPr>
      </w:pPr>
      <w:r w:rsidRPr="00ED6412">
        <w:rPr>
          <w:b/>
        </w:rPr>
        <w:t>Summ</w:t>
      </w:r>
      <w:r w:rsidR="00CE58D1" w:rsidRPr="00ED6412">
        <w:rPr>
          <w:b/>
        </w:rPr>
        <w:t>a</w:t>
      </w:r>
      <w:r w:rsidRPr="00ED6412">
        <w:rPr>
          <w:b/>
        </w:rPr>
        <w:t>ry</w:t>
      </w:r>
    </w:p>
    <w:p w14:paraId="108952E5" w14:textId="15B70E2D" w:rsidR="004079FF" w:rsidRPr="00ED6412" w:rsidRDefault="009069E8" w:rsidP="004079FF">
      <w:r w:rsidRPr="00ED6412">
        <w:t>T</w:t>
      </w:r>
      <w:r w:rsidR="004079FF" w:rsidRPr="00ED6412">
        <w:t>his</w:t>
      </w:r>
      <w:r w:rsidRPr="00ED6412">
        <w:t xml:space="preserve"> chapter</w:t>
      </w:r>
      <w:r w:rsidR="004079FF" w:rsidRPr="00ED6412">
        <w:t xml:space="preserve"> develops a CEED model for a combined conventional and wind power </w:t>
      </w:r>
      <w:r w:rsidR="00783107" w:rsidRPr="00ED6412">
        <w:t xml:space="preserve">electrical </w:t>
      </w:r>
      <w:r w:rsidR="004079FF" w:rsidRPr="00ED6412">
        <w:t xml:space="preserve">system incorporating </w:t>
      </w:r>
      <w:r w:rsidR="00394491" w:rsidRPr="00ED6412">
        <w:t xml:space="preserve">CPF </w:t>
      </w:r>
      <w:r w:rsidR="004079FF" w:rsidRPr="00ED6412">
        <w:t>and emission allowances</w:t>
      </w:r>
      <w:r w:rsidR="0059221F" w:rsidRPr="00ED6412">
        <w:t xml:space="preserve"> by EPS</w:t>
      </w:r>
      <w:r w:rsidR="009136D0" w:rsidRPr="00ED6412">
        <w:t xml:space="preserve"> acc</w:t>
      </w:r>
      <w:r w:rsidR="00384889" w:rsidRPr="00ED6412">
        <w:t>ording to the UK energy policies</w:t>
      </w:r>
      <w:r w:rsidR="004079FF" w:rsidRPr="00ED6412">
        <w:t xml:space="preserve">. The proposed model aims to determine the optimal operation strategy for the given system on the power dispatching with the consideration of </w:t>
      </w:r>
      <w:r w:rsidR="0056208A" w:rsidRPr="00ED6412">
        <w:t xml:space="preserve">waste </w:t>
      </w:r>
      <w:r w:rsidR="004079FF" w:rsidRPr="00ED6412">
        <w:t>and reserv</w:t>
      </w:r>
      <w:r w:rsidR="0059221F" w:rsidRPr="00ED6412">
        <w:t>e of the</w:t>
      </w:r>
      <w:r w:rsidR="004079FF" w:rsidRPr="00ED6412">
        <w:t xml:space="preserve"> </w:t>
      </w:r>
      <w:r w:rsidR="0059221F" w:rsidRPr="00ED6412">
        <w:t xml:space="preserve">wind power </w:t>
      </w:r>
      <w:r w:rsidR="004079FF" w:rsidRPr="00ED6412">
        <w:t xml:space="preserve">and also the environmental aspect, especially the carbon price of </w:t>
      </w:r>
      <w:r w:rsidR="001B522A" w:rsidRPr="00ED6412">
        <w:t>GHG</w:t>
      </w:r>
      <w:r w:rsidR="004079FF" w:rsidRPr="00ED6412">
        <w:t xml:space="preserve"> and emission limi</w:t>
      </w:r>
      <w:r w:rsidR="00810E55" w:rsidRPr="00ED6412">
        <w:t>ts of decarbonisation scenarios</w:t>
      </w:r>
      <w:r w:rsidR="004079FF" w:rsidRPr="00ED6412">
        <w:t>.</w:t>
      </w:r>
      <w:r w:rsidR="009675A9" w:rsidRPr="00ED6412">
        <w:t xml:space="preserve"> Two case</w:t>
      </w:r>
      <w:r w:rsidR="000D308F" w:rsidRPr="00ED6412">
        <w:t>s</w:t>
      </w:r>
      <w:r w:rsidR="009675A9" w:rsidRPr="00ED6412">
        <w:t xml:space="preserve"> are </w:t>
      </w:r>
      <w:r w:rsidR="000D308F" w:rsidRPr="00ED6412">
        <w:t>studied in this section.</w:t>
      </w:r>
    </w:p>
    <w:p w14:paraId="023DA191" w14:textId="77777777" w:rsidR="00430D32" w:rsidRPr="00ED6412" w:rsidRDefault="00430D32" w:rsidP="0014420C">
      <w:pPr>
        <w:pStyle w:val="ListParagraph"/>
        <w:keepNext/>
        <w:keepLines/>
        <w:numPr>
          <w:ilvl w:val="0"/>
          <w:numId w:val="1"/>
        </w:numPr>
        <w:spacing w:before="960" w:after="240" w:line="480" w:lineRule="auto"/>
        <w:contextualSpacing w:val="0"/>
        <w:outlineLvl w:val="1"/>
        <w:rPr>
          <w:rFonts w:eastAsiaTheme="majorEastAsia"/>
          <w:b/>
          <w:bCs/>
          <w:vanish/>
          <w:sz w:val="32"/>
          <w:szCs w:val="26"/>
        </w:rPr>
      </w:pPr>
    </w:p>
    <w:p w14:paraId="41FF7CEE" w14:textId="77777777" w:rsidR="00DC4D0F" w:rsidRPr="00ED6412" w:rsidRDefault="00DC4D0F">
      <w:pPr>
        <w:spacing w:line="276" w:lineRule="auto"/>
        <w:jc w:val="left"/>
        <w:rPr>
          <w:rFonts w:eastAsiaTheme="majorEastAsia"/>
          <w:b/>
          <w:bCs/>
          <w:sz w:val="32"/>
          <w:szCs w:val="26"/>
          <w:lang w:eastAsia="en-US"/>
        </w:rPr>
      </w:pPr>
      <w:r w:rsidRPr="00ED6412">
        <w:br w:type="page"/>
      </w:r>
    </w:p>
    <w:p w14:paraId="116BE1DD" w14:textId="71721E40" w:rsidR="000E3989" w:rsidRPr="00ED6412" w:rsidRDefault="000E3989" w:rsidP="004C1551">
      <w:pPr>
        <w:pStyle w:val="Heading2"/>
        <w:spacing w:line="480" w:lineRule="auto"/>
        <w:rPr>
          <w:rFonts w:ascii="Times New Roman" w:hAnsi="Times New Roman" w:cs="Times New Roman"/>
          <w:color w:val="auto"/>
        </w:rPr>
      </w:pPr>
      <w:bookmarkStart w:id="97" w:name="_Toc523347751"/>
      <w:r w:rsidRPr="00ED6412">
        <w:rPr>
          <w:rFonts w:ascii="Times New Roman" w:hAnsi="Times New Roman" w:cs="Times New Roman"/>
          <w:color w:val="auto"/>
        </w:rPr>
        <w:lastRenderedPageBreak/>
        <w:t>Introduction</w:t>
      </w:r>
      <w:bookmarkEnd w:id="97"/>
    </w:p>
    <w:p w14:paraId="402B55E4" w14:textId="37436EC3" w:rsidR="00810E55" w:rsidRPr="00ED6412" w:rsidRDefault="00812660" w:rsidP="00810E55">
      <w:pPr>
        <w:spacing w:after="120"/>
      </w:pPr>
      <w:r w:rsidRPr="00ED6412">
        <w:t xml:space="preserve">This </w:t>
      </w:r>
      <w:r w:rsidR="00826831" w:rsidRPr="00ED6412">
        <w:t>research</w:t>
      </w:r>
      <w:r w:rsidRPr="00ED6412">
        <w:t xml:space="preserve"> develops a novel short-term CEED model</w:t>
      </w:r>
      <w:r w:rsidR="00384889" w:rsidRPr="00ED6412">
        <w:t xml:space="preserve"> according to the UK energy policies</w:t>
      </w:r>
      <w:r w:rsidRPr="00ED6412">
        <w:t xml:space="preserve">, based on a </w:t>
      </w:r>
      <w:r w:rsidR="008A3298" w:rsidRPr="00ED6412">
        <w:t>one-hour</w:t>
      </w:r>
      <w:r w:rsidRPr="00ED6412">
        <w:t xml:space="preserve"> time </w:t>
      </w:r>
      <w:r w:rsidR="008A3298" w:rsidRPr="00ED6412">
        <w:t>interval</w:t>
      </w:r>
      <w:r w:rsidRPr="00ED6412">
        <w:t xml:space="preserve"> that can handle </w:t>
      </w:r>
      <w:r w:rsidR="008437B3">
        <w:t>CPF</w:t>
      </w:r>
      <w:r w:rsidRPr="00ED6412">
        <w:t>, emission l</w:t>
      </w:r>
      <w:r w:rsidR="008A3298" w:rsidRPr="00ED6412">
        <w:t>imit</w:t>
      </w:r>
      <w:r w:rsidRPr="00ED6412">
        <w:t xml:space="preserve">s </w:t>
      </w:r>
      <w:r w:rsidR="004B3CC5" w:rsidRPr="00ED6412">
        <w:t xml:space="preserve">of EPS </w:t>
      </w:r>
      <w:r w:rsidR="00671D63" w:rsidRPr="00ED6412">
        <w:t xml:space="preserve">at any point in time </w:t>
      </w:r>
      <w:r w:rsidRPr="00ED6412">
        <w:t xml:space="preserve">and wind penetration level in future </w:t>
      </w:r>
      <w:r w:rsidR="0093622C" w:rsidRPr="00ED6412">
        <w:t xml:space="preserve">UK </w:t>
      </w:r>
      <w:r w:rsidR="006078A6" w:rsidRPr="00ED6412">
        <w:t>electrical system</w:t>
      </w:r>
      <w:r w:rsidRPr="00ED6412">
        <w:t xml:space="preserve"> in order to determine the optimal operation strategy. The proposed model aims to minimize the fuel </w:t>
      </w:r>
      <w:r w:rsidR="008437B3" w:rsidRPr="00ED6412">
        <w:t xml:space="preserve">cost </w:t>
      </w:r>
      <w:r w:rsidRPr="00ED6412">
        <w:t xml:space="preserve">and </w:t>
      </w:r>
      <w:r w:rsidR="008437B3">
        <w:t>emission</w:t>
      </w:r>
      <w:r w:rsidRPr="00ED6412">
        <w:t xml:space="preserve"> for a system by considering the reservation and </w:t>
      </w:r>
      <w:r w:rsidR="0056208A" w:rsidRPr="00ED6412">
        <w:t>waste</w:t>
      </w:r>
      <w:r w:rsidRPr="00ED6412">
        <w:t xml:space="preserve"> wind power cost and the carbon price of GHG. Moreover, the emission level is considered as the emission constraint to obtain the optimal results for different levels of decarbonisation scenarios</w:t>
      </w:r>
      <w:r w:rsidR="00810E55" w:rsidRPr="00ED6412">
        <w:t xml:space="preserve">. In order to better analyse the effect of the carbon prices and emission levels for practical scenarios, three </w:t>
      </w:r>
      <w:r w:rsidR="003E350D" w:rsidRPr="00ED6412">
        <w:t>major</w:t>
      </w:r>
      <w:r w:rsidR="00810E55" w:rsidRPr="00ED6412">
        <w:t xml:space="preserve"> emissions </w:t>
      </w:r>
      <w:r w:rsidR="00B46CE5" w:rsidRPr="00ED6412">
        <w:t>pollutants</w:t>
      </w:r>
      <w:r w:rsidR="005D175A" w:rsidRPr="00ED6412">
        <w:t xml:space="preserve"> of the fossil fuel</w:t>
      </w:r>
      <w:r w:rsidR="00810E55" w:rsidRPr="00ED6412">
        <w:t>, namely CO</w:t>
      </w:r>
      <w:r w:rsidR="00810E55" w:rsidRPr="00ED6412">
        <w:rPr>
          <w:vertAlign w:val="subscript"/>
        </w:rPr>
        <w:t>2</w:t>
      </w:r>
      <w:r w:rsidR="00810E55" w:rsidRPr="00ED6412">
        <w:t>, SO</w:t>
      </w:r>
      <w:r w:rsidR="00AC6B85" w:rsidRPr="00ED6412">
        <w:rPr>
          <w:vertAlign w:val="subscript"/>
        </w:rPr>
        <w:t>2</w:t>
      </w:r>
      <w:r w:rsidR="00810E55" w:rsidRPr="00ED6412">
        <w:t xml:space="preserve"> and NO</w:t>
      </w:r>
      <w:r w:rsidR="00810E55" w:rsidRPr="00ED6412">
        <w:rPr>
          <w:vertAlign w:val="subscript"/>
        </w:rPr>
        <w:t>x</w:t>
      </w:r>
      <w:r w:rsidR="00810E55" w:rsidRPr="00ED6412">
        <w:t>, will be considered in the model d</w:t>
      </w:r>
      <w:r w:rsidR="00775272" w:rsidRPr="00ED6412">
        <w:t>eveloped in this research</w:t>
      </w:r>
      <w:r w:rsidR="00BC4988" w:rsidRPr="00ED6412">
        <w:t xml:space="preserve"> </w:t>
      </w:r>
      <w:r w:rsidR="00E85D95" w:rsidRPr="00ED6412">
        <w:fldChar w:fldCharType="begin"/>
      </w:r>
      <w:r w:rsidR="000201C4">
        <w:instrText xml:space="preserve"> ADDIN EN.CITE &lt;EndNote&gt;&lt;Cite&gt;&lt;Author&gt;Dhillon&lt;/Author&gt;&lt;Year&gt;2000&lt;/Year&gt;&lt;RecNum&gt;322&lt;/RecNum&gt;&lt;DisplayText&gt;[95]&lt;/DisplayText&gt;&lt;record&gt;&lt;rec-number&gt;322&lt;/rec-number&gt;&lt;foreign-keys&gt;&lt;key app="EN" db-id="wat2z5xv39zx9lefev2vrzeifd9dzfzsx50x" timestamp="0"&gt;322&lt;/key&gt;&lt;/foreign-keys&gt;&lt;ref-type name="Journal Article"&gt;17&lt;/ref-type&gt;&lt;contributors&gt;&lt;authors&gt;&lt;author&gt;Dhillon, J. S.&lt;/author&gt;&lt;author&gt;Kothari, D. P.&lt;/author&gt;&lt;/authors&gt;&lt;/contributors&gt;&lt;titles&gt;&lt;title&gt;The surrogate worth trade-off approach for multiobjective thermal power dispatch problem&lt;/title&gt;&lt;secondary-title&gt;Electric Power Systems Research&lt;/secondary-title&gt;&lt;/titles&gt;&lt;periodical&gt;&lt;full-title&gt;Electric Power Systems Research&lt;/full-title&gt;&lt;/periodical&gt;&lt;pages&gt;103-110&lt;/pages&gt;&lt;volume&gt;56&lt;/volume&gt;&lt;number&gt;2&lt;/number&gt;&lt;keywords&gt;&lt;keyword&gt;Economic load dispatch&lt;/keyword&gt;&lt;keyword&gt;Multiobjective optimization&lt;/keyword&gt;&lt;keyword&gt;Decision making&lt;/keyword&gt;&lt;/keywords&gt;&lt;dates&gt;&lt;year&gt;2000&lt;/year&gt;&lt;pub-dates&gt;&lt;date&gt;11/1/&lt;/date&gt;&lt;/pub-dates&gt;&lt;/dates&gt;&lt;isbn&gt;0378-7796&lt;/isbn&gt;&lt;urls&gt;&lt;related-urls&gt;&lt;url&gt;http://www.sciencedirect.com/science/article/pii/S0378779600000924&lt;/url&gt;&lt;/related-urls&gt;&lt;/urls&gt;&lt;electronic-resource-num&gt;http://dx.doi.org/10.1016/S0378-7796(00)00092-4&lt;/electronic-resource-num&gt;&lt;/record&gt;&lt;/Cite&gt;&lt;/EndNote&gt;</w:instrText>
      </w:r>
      <w:r w:rsidR="00E85D95" w:rsidRPr="00ED6412">
        <w:fldChar w:fldCharType="separate"/>
      </w:r>
      <w:r w:rsidR="000201C4">
        <w:rPr>
          <w:noProof/>
        </w:rPr>
        <w:t>[</w:t>
      </w:r>
      <w:hyperlink w:anchor="_ENREF_95" w:tooltip="Dhillon, 2000 #322" w:history="1">
        <w:r w:rsidR="00213BF8">
          <w:rPr>
            <w:noProof/>
          </w:rPr>
          <w:t>95</w:t>
        </w:r>
      </w:hyperlink>
      <w:r w:rsidR="000201C4">
        <w:rPr>
          <w:noProof/>
        </w:rPr>
        <w:t>]</w:t>
      </w:r>
      <w:r w:rsidR="00E85D95" w:rsidRPr="00ED6412">
        <w:fldChar w:fldCharType="end"/>
      </w:r>
      <w:r w:rsidR="00BC4988" w:rsidRPr="00ED6412">
        <w:t>.</w:t>
      </w:r>
      <w:r w:rsidR="00775272" w:rsidRPr="00ED6412">
        <w:t xml:space="preserve"> </w:t>
      </w:r>
    </w:p>
    <w:p w14:paraId="1AF25B98" w14:textId="66B5CED3" w:rsidR="000E3989" w:rsidRPr="00ED6412" w:rsidRDefault="00812660" w:rsidP="00812660">
      <w:pPr>
        <w:spacing w:after="120"/>
      </w:pPr>
      <w:r w:rsidRPr="00ED6412">
        <w:t>T</w:t>
      </w:r>
      <w:r w:rsidR="008A3298" w:rsidRPr="00ED6412">
        <w:t>wo</w:t>
      </w:r>
      <w:r w:rsidRPr="00ED6412">
        <w:t xml:space="preserve"> cases for each of the two electrical systems with six and nine conventional generators, respectively, and a </w:t>
      </w:r>
      <w:r w:rsidR="008A3298" w:rsidRPr="00ED6412">
        <w:t>large-scale</w:t>
      </w:r>
      <w:r w:rsidRPr="00ED6412">
        <w:t xml:space="preserve"> wind farm have been considered. Different levels of wind energy penetration are investigated, and the results demonstrated the interactions between carbon price, emission limits and wind penetration. </w:t>
      </w:r>
    </w:p>
    <w:p w14:paraId="5EB08679" w14:textId="77777777" w:rsidR="000E3989" w:rsidRPr="00ED6412" w:rsidRDefault="000E3989" w:rsidP="004C1551">
      <w:pPr>
        <w:pStyle w:val="Heading2"/>
        <w:spacing w:line="480" w:lineRule="auto"/>
        <w:rPr>
          <w:rFonts w:ascii="Times New Roman" w:hAnsi="Times New Roman" w:cs="Times New Roman"/>
          <w:color w:val="auto"/>
        </w:rPr>
      </w:pPr>
      <w:bookmarkStart w:id="98" w:name="_Toc523347752"/>
      <w:r w:rsidRPr="00ED6412">
        <w:rPr>
          <w:rFonts w:ascii="Times New Roman" w:hAnsi="Times New Roman" w:cs="Times New Roman"/>
          <w:color w:val="auto"/>
        </w:rPr>
        <w:t>Methodologies</w:t>
      </w:r>
      <w:bookmarkEnd w:id="98"/>
      <w:r w:rsidRPr="00ED6412">
        <w:rPr>
          <w:rFonts w:ascii="Times New Roman" w:hAnsi="Times New Roman" w:cs="Times New Roman"/>
          <w:color w:val="auto"/>
        </w:rPr>
        <w:t xml:space="preserve">  </w:t>
      </w:r>
    </w:p>
    <w:p w14:paraId="3523A8E6" w14:textId="5A980210" w:rsidR="000E3989" w:rsidRPr="00ED6412" w:rsidRDefault="00812660" w:rsidP="00FE50D6">
      <w:pPr>
        <w:spacing w:after="120"/>
      </w:pPr>
      <w:r w:rsidRPr="00ED6412">
        <w:t xml:space="preserve">This research is to </w:t>
      </w:r>
      <w:r w:rsidR="00FE50D6" w:rsidRPr="00ED6412">
        <w:t xml:space="preserve">investigate a CEED model that considers the emission allowances and carbon prices in a CEED problem incorporating conventional </w:t>
      </w:r>
      <w:r w:rsidR="00FE50D6" w:rsidRPr="00ED6412">
        <w:lastRenderedPageBreak/>
        <w:t>power and wind power generations, and investigate the influence of carbon price and emission limit on the dispatch in the power system.</w:t>
      </w:r>
    </w:p>
    <w:p w14:paraId="34134A56" w14:textId="77777777" w:rsidR="000E3989" w:rsidRPr="00ED6412" w:rsidRDefault="000E3989" w:rsidP="001E3750">
      <w:pPr>
        <w:pStyle w:val="Heading3"/>
      </w:pPr>
      <w:bookmarkStart w:id="99" w:name="_Toc523347753"/>
      <w:r w:rsidRPr="00ED6412">
        <w:t>Objective functions</w:t>
      </w:r>
      <w:bookmarkEnd w:id="99"/>
    </w:p>
    <w:p w14:paraId="46911127" w14:textId="7EBB5DBB" w:rsidR="00FE50D6" w:rsidRPr="00ED6412" w:rsidRDefault="00FE50D6" w:rsidP="00FE50D6">
      <w:pPr>
        <w:spacing w:after="120"/>
      </w:pPr>
      <w:r w:rsidRPr="00ED6412">
        <w:t xml:space="preserve">The aim of the CEED is to operate the system under the minimum fuel cost and pollution conditions within the emission allowance. </w:t>
      </w:r>
      <w:r w:rsidR="006442CA" w:rsidRPr="00ED6412">
        <w:t>Thus,</w:t>
      </w:r>
      <w:r w:rsidRPr="00ED6412">
        <w:t xml:space="preserve"> two types of objective function should be considered. One of the objective functions is the cost function that is used to obtain the optimal power output with the minimal costs. As a short term ED, only fuel cost as a function of the generator power output is required for the conventional power generation. For wind power, in addition to the direct cost of wind powered generators, the costs for the overestimation and the underestimation of wind power generation have to be considered due to the uncertainty of the wind power.</w:t>
      </w:r>
    </w:p>
    <w:p w14:paraId="464BE633" w14:textId="1B9C39E1" w:rsidR="00FE50D6" w:rsidRPr="00ED6412" w:rsidRDefault="00FE50D6" w:rsidP="00FE50D6">
      <w:pPr>
        <w:spacing w:after="120"/>
      </w:pPr>
      <w:r w:rsidRPr="00ED6412">
        <w:t xml:space="preserve">The other type of the objective functions are emission functions that are used to obtain the minimal emission costs. Three objective functions will be used focusing on the minimization of the emissions of </w:t>
      </w:r>
      <w:r w:rsidR="008D0FF4" w:rsidRPr="00ED6412">
        <w:t>CO</w:t>
      </w:r>
      <w:r w:rsidR="008D0FF4" w:rsidRPr="00ED6412">
        <w:rPr>
          <w:vertAlign w:val="subscript"/>
        </w:rPr>
        <w:t>2</w:t>
      </w:r>
      <w:r w:rsidR="008D0FF4" w:rsidRPr="00ED6412">
        <w:t>, SO</w:t>
      </w:r>
      <w:r w:rsidR="008D0FF4" w:rsidRPr="00ED6412">
        <w:rPr>
          <w:vertAlign w:val="subscript"/>
        </w:rPr>
        <w:t>2</w:t>
      </w:r>
      <w:r w:rsidR="008D0FF4" w:rsidRPr="00ED6412">
        <w:t xml:space="preserve"> and NO</w:t>
      </w:r>
      <w:r w:rsidR="008D0FF4" w:rsidRPr="00ED6412">
        <w:rPr>
          <w:vertAlign w:val="subscript"/>
        </w:rPr>
        <w:t>x</w:t>
      </w:r>
      <w:r w:rsidRPr="00ED6412">
        <w:t>. By suitable manipulations, the generation cost and emissions can be placed on a comparable basis leading to a single fitness function encapsulating both costs and emissions. No contribution to the emission from wind power is considered.</w:t>
      </w:r>
    </w:p>
    <w:p w14:paraId="18172A27" w14:textId="77777777" w:rsidR="000E3989" w:rsidRPr="00ED6412" w:rsidRDefault="000E3989" w:rsidP="00A326F0">
      <w:pPr>
        <w:pStyle w:val="Heading4"/>
      </w:pPr>
      <w:bookmarkStart w:id="100" w:name="_Toc523347754"/>
      <w:r w:rsidRPr="00ED6412">
        <w:t>Cost functions</w:t>
      </w:r>
      <w:bookmarkEnd w:id="100"/>
    </w:p>
    <w:p w14:paraId="06D654BF" w14:textId="7BB5713C" w:rsidR="006B1469" w:rsidRPr="00ED6412" w:rsidRDefault="000E3989" w:rsidP="006B1469">
      <w:pPr>
        <w:spacing w:after="0"/>
      </w:pPr>
      <w:r w:rsidRPr="00ED6412">
        <w:t>The cost function</w:t>
      </w:r>
      <w:r w:rsidR="006442CA" w:rsidRPr="00ED6412">
        <w:t xml:space="preserve"> </w:t>
      </w:r>
      <w:r w:rsidR="006442CA" w:rsidRPr="00ED6412">
        <w:rPr>
          <w:i/>
        </w:rPr>
        <w:t>C</w:t>
      </w:r>
      <w:r w:rsidR="006442CA" w:rsidRPr="00ED6412">
        <w:t xml:space="preserve"> </w:t>
      </w:r>
      <w:r w:rsidRPr="00ED6412">
        <w:t xml:space="preserve">aims to minimize the running cost of the generators in the electrical power system. Both the conventional and the wind-powered generators </w:t>
      </w:r>
      <w:r w:rsidRPr="00ED6412">
        <w:lastRenderedPageBreak/>
        <w:t>need to pay an operational cost. Therefore this cost function consists of four terms: the cost of conventional powered generators, the direct cost of wind powered generators, the overestimation in the cost of the wind powered generators and the underestimation  in the cost of the wind powered generators</w:t>
      </w:r>
      <w:r w:rsidR="008440C9" w:rsidRPr="00ED6412">
        <w:t xml:space="preserve"> </w:t>
      </w:r>
      <w:r w:rsidR="006910F5"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006910F5" w:rsidRPr="00ED6412">
        <w:fldChar w:fldCharType="separate"/>
      </w:r>
      <w:r w:rsidR="000201C4">
        <w:rPr>
          <w:noProof/>
        </w:rPr>
        <w:t>[</w:t>
      </w:r>
      <w:hyperlink w:anchor="_ENREF_46" w:tooltip="Hetzer, 2008 #256" w:history="1">
        <w:r w:rsidR="00213BF8">
          <w:rPr>
            <w:noProof/>
          </w:rPr>
          <w:t>46</w:t>
        </w:r>
      </w:hyperlink>
      <w:r w:rsidR="000201C4">
        <w:rPr>
          <w:noProof/>
        </w:rPr>
        <w:t>]</w:t>
      </w:r>
      <w:r w:rsidR="006910F5" w:rsidRPr="00ED6412">
        <w:fldChar w:fldCharType="end"/>
      </w:r>
      <w:r w:rsidR="000773C5" w:rsidRPr="00ED6412">
        <w:t>.</w:t>
      </w:r>
      <w:r w:rsidR="008440C9" w:rsidRPr="00ED6412">
        <w:t xml:space="preserve"> </w:t>
      </w:r>
      <w:r w:rsidRPr="00ED6412">
        <w:t>It is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4486F410" w14:textId="77777777" w:rsidTr="006B1469">
        <w:trPr>
          <w:trHeight w:val="1005"/>
        </w:trPr>
        <w:tc>
          <w:tcPr>
            <w:tcW w:w="7828" w:type="dxa"/>
            <w:vAlign w:val="center"/>
          </w:tcPr>
          <w:p w14:paraId="0FEED3FD" w14:textId="68832ED0" w:rsidR="000E3989" w:rsidRPr="00ED6412" w:rsidRDefault="008568D1" w:rsidP="004C1551">
            <w:pPr>
              <w:jc w:val="center"/>
              <w:rPr>
                <w:i/>
              </w:rPr>
            </w:pPr>
            <m:oMathPara>
              <m:oMath>
                <m:func>
                  <m:funcPr>
                    <m:ctrlPr>
                      <w:rPr>
                        <w:rFonts w:ascii="Cambria Math" w:hAnsi="Cambria Math"/>
                        <w:i/>
                      </w:rPr>
                    </m:ctrlPr>
                  </m:funcPr>
                  <m:fName>
                    <m:r>
                      <w:rPr>
                        <w:rFonts w:ascii="Cambria Math" w:hAnsi="Cambria Math"/>
                      </w:rPr>
                      <m:t>min C=</m:t>
                    </m:r>
                  </m:fName>
                  <m:e>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m:t>
                            </m:r>
                          </m:e>
                          <m:sub>
                            <m:r>
                              <m:rPr>
                                <m:sty m:val="p"/>
                              </m:rPr>
                              <w:rPr>
                                <w:rFonts w:ascii="Cambria Math" w:hAnsi="Cambria Math"/>
                              </w:rPr>
                              <m:t>P,i</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m:rPr>
                                    <m:sty m:val="p"/>
                                  </m:rPr>
                                  <w:rPr>
                                    <w:rFonts w:ascii="Cambria Math" w:hAnsi="Cambria Math"/>
                                  </w:rPr>
                                  <m:t>i</m:t>
                                </m:r>
                              </m:sub>
                            </m:sSub>
                          </m:e>
                        </m:d>
                        <m:r>
                          <w:rPr>
                            <w:rFonts w:ascii="Cambria Math" w:hAnsi="Cambria Math"/>
                          </w:rPr>
                          <m:t>+</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C</m:t>
                            </m:r>
                          </m:e>
                          <m:sub>
                            <m:r>
                              <m:rPr>
                                <m:sty m:val="p"/>
                              </m:rPr>
                              <w:rPr>
                                <w:rFonts w:ascii="Cambria Math" w:hAnsi="Cambria Math"/>
                              </w:rPr>
                              <m:t>W,j</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m:rPr>
                                    <m:sty m:val="p"/>
                                  </m:rPr>
                                  <w:rPr>
                                    <w:rFonts w:ascii="Cambria Math" w:hAnsi="Cambria Math"/>
                                  </w:rPr>
                                  <m:t>j</m:t>
                                </m:r>
                              </m:sub>
                            </m:sSub>
                          </m:e>
                        </m:d>
                        <m:r>
                          <w:rPr>
                            <w:rFonts w:ascii="Cambria Math" w:hAnsi="Cambria Math"/>
                          </w:rPr>
                          <m:t>+</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C</m:t>
                            </m:r>
                          </m:e>
                          <m:sub>
                            <m:r>
                              <m:rPr>
                                <m:sty m:val="p"/>
                              </m:rPr>
                              <w:rPr>
                                <w:rFonts w:ascii="Cambria Math" w:hAnsi="Cambria Math"/>
                              </w:rPr>
                              <m:t>OW,j</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m:rPr>
                                    <m:sty m:val="p"/>
                                  </m:rP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A,j</m:t>
                                </m:r>
                              </m:sub>
                            </m:sSub>
                          </m:e>
                        </m:d>
                        <m:r>
                          <w:rPr>
                            <w:rFonts w:ascii="Cambria Math" w:hAnsi="Cambria Math"/>
                          </w:rPr>
                          <m:t>+</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C</m:t>
                            </m:r>
                          </m:e>
                          <m:sub>
                            <m:r>
                              <m:rPr>
                                <m:sty m:val="p"/>
                              </m:rPr>
                              <w:rPr>
                                <w:rFonts w:ascii="Cambria Math" w:hAnsi="Cambria Math"/>
                              </w:rPr>
                              <m:t>UW,j</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m:rPr>
                                    <m:sty m:val="p"/>
                                  </m:rPr>
                                  <w:rPr>
                                    <w:rFonts w:ascii="Cambria Math" w:hAnsi="Cambria Math"/>
                                  </w:rPr>
                                  <m:t>A,j</m:t>
                                </m:r>
                              </m:sub>
                            </m:sSub>
                            <m: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j</m:t>
                                </m:r>
                              </m:sub>
                            </m:sSub>
                          </m:e>
                        </m:d>
                      </m:e>
                    </m:nary>
                  </m:e>
                </m:func>
              </m:oMath>
            </m:oMathPara>
          </w:p>
        </w:tc>
        <w:tc>
          <w:tcPr>
            <w:tcW w:w="676" w:type="dxa"/>
            <w:vAlign w:val="center"/>
          </w:tcPr>
          <w:p w14:paraId="58475B50" w14:textId="1EFBF162" w:rsidR="000E3989" w:rsidRPr="00ED6412" w:rsidRDefault="000E3989" w:rsidP="004C1551">
            <w:pPr>
              <w:jc w:val="center"/>
              <w:rPr>
                <w:rFonts w:eastAsia="SimSun"/>
              </w:rPr>
            </w:pPr>
            <w:bookmarkStart w:id="101" w:name="_Ref484093455"/>
            <w:r w:rsidRPr="00ED6412">
              <w:t>(</w:t>
            </w:r>
            <w:r w:rsidR="001041A1">
              <w:rPr>
                <w:noProof/>
              </w:rPr>
              <w:fldChar w:fldCharType="begin"/>
            </w:r>
            <w:r w:rsidR="001041A1">
              <w:rPr>
                <w:noProof/>
                <w:lang w:eastAsia="zh-CN"/>
              </w:rPr>
              <w:instrText xml:space="preserve"> STYLEREF 1 \s </w:instrText>
            </w:r>
            <w:r w:rsidR="001041A1">
              <w:rPr>
                <w:noProof/>
              </w:rPr>
              <w:fldChar w:fldCharType="separate"/>
            </w:r>
            <w:r w:rsidR="00C05E44">
              <w:rPr>
                <w:noProof/>
                <w:lang w:eastAsia="zh-CN"/>
              </w:rPr>
              <w:t>3</w:t>
            </w:r>
            <w:r w:rsidR="001041A1">
              <w:rPr>
                <w:noProof/>
              </w:rPr>
              <w:fldChar w:fldCharType="end"/>
            </w:r>
            <w:r w:rsidR="006B1469" w:rsidRPr="00ED6412">
              <w:t>.</w:t>
            </w:r>
            <w:r w:rsidR="001041A1">
              <w:rPr>
                <w:noProof/>
              </w:rPr>
              <w:fldChar w:fldCharType="begin"/>
            </w:r>
            <w:r w:rsidR="001041A1">
              <w:rPr>
                <w:noProof/>
                <w:lang w:eastAsia="zh-CN"/>
              </w:rPr>
              <w:instrText xml:space="preserve"> SEQ Equation \* ARABIC \s 1 </w:instrText>
            </w:r>
            <w:r w:rsidR="001041A1">
              <w:rPr>
                <w:noProof/>
              </w:rPr>
              <w:fldChar w:fldCharType="separate"/>
            </w:r>
            <w:r w:rsidR="00C05E44">
              <w:rPr>
                <w:noProof/>
                <w:lang w:eastAsia="zh-CN"/>
              </w:rPr>
              <w:t>1</w:t>
            </w:r>
            <w:r w:rsidR="001041A1">
              <w:rPr>
                <w:noProof/>
              </w:rPr>
              <w:fldChar w:fldCharType="end"/>
            </w:r>
            <w:r w:rsidRPr="00ED6412">
              <w:t>)</w:t>
            </w:r>
            <w:bookmarkEnd w:id="101"/>
          </w:p>
        </w:tc>
      </w:tr>
    </w:tbl>
    <w:p w14:paraId="7B8FBC41" w14:textId="37AC0E47" w:rsidR="00624A36" w:rsidRPr="00ED6412" w:rsidRDefault="00624A36" w:rsidP="00CE7416">
      <w:pPr>
        <w:spacing w:after="0"/>
      </w:pPr>
      <w:r w:rsidRPr="00ED6412">
        <w:t xml:space="preserve">where </w:t>
      </w:r>
      <w:r w:rsidR="00EF7F2F" w:rsidRPr="00ED6412">
        <w:rPr>
          <w:i/>
        </w:rPr>
        <w:t>C</w:t>
      </w:r>
      <w:r w:rsidR="00EF7F2F" w:rsidRPr="00ED6412">
        <w:t xml:space="preserve"> is total fuel cost, </w:t>
      </w:r>
      <w:r w:rsidR="00EF7F2F" w:rsidRPr="00ED6412">
        <w:rPr>
          <w:i/>
        </w:rPr>
        <w:t>C</w:t>
      </w:r>
      <w:r w:rsidR="00187CF4" w:rsidRPr="00ED6412">
        <w:rPr>
          <w:vertAlign w:val="subscript"/>
        </w:rPr>
        <w:t>P</w:t>
      </w:r>
      <w:r w:rsidR="00EF7F2F" w:rsidRPr="00ED6412">
        <w:rPr>
          <w:vertAlign w:val="subscript"/>
        </w:rPr>
        <w:t>,i</w:t>
      </w:r>
      <w:r w:rsidR="00EF7F2F" w:rsidRPr="00ED6412">
        <w:t xml:space="preserve"> is fuel cost function of </w:t>
      </w:r>
      <w:r w:rsidR="00C210BC" w:rsidRPr="00ED6412">
        <w:t xml:space="preserve">the </w:t>
      </w:r>
      <w:r w:rsidR="00C210BC" w:rsidRPr="00ED6412">
        <w:rPr>
          <w:i/>
        </w:rPr>
        <w:t>i</w:t>
      </w:r>
      <w:r w:rsidR="00C210BC" w:rsidRPr="00ED6412">
        <w:rPr>
          <w:vertAlign w:val="superscript"/>
        </w:rPr>
        <w:t>th</w:t>
      </w:r>
      <w:r w:rsidR="00C210BC" w:rsidRPr="00ED6412">
        <w:t xml:space="preserve"> </w:t>
      </w:r>
      <w:r w:rsidR="00EF7F2F" w:rsidRPr="00ED6412">
        <w:t>c</w:t>
      </w:r>
      <w:r w:rsidR="00C210BC" w:rsidRPr="00ED6412">
        <w:t>onventional generator</w:t>
      </w:r>
      <w:r w:rsidR="00EF7F2F" w:rsidRPr="00ED6412">
        <w:t xml:space="preserve">, </w:t>
      </w:r>
      <w:r w:rsidR="00EF7F2F" w:rsidRPr="00ED6412">
        <w:rPr>
          <w:i/>
        </w:rPr>
        <w:t>C</w:t>
      </w:r>
      <w:r w:rsidR="00EF7F2F" w:rsidRPr="00ED6412">
        <w:rPr>
          <w:vertAlign w:val="subscript"/>
        </w:rPr>
        <w:t>W,</w:t>
      </w:r>
      <w:r w:rsidR="00C210BC" w:rsidRPr="00ED6412">
        <w:rPr>
          <w:vertAlign w:val="subscript"/>
        </w:rPr>
        <w:t>j</w:t>
      </w:r>
      <w:r w:rsidR="00EF7F2F" w:rsidRPr="00ED6412">
        <w:t xml:space="preserve"> is fuel cost function of </w:t>
      </w:r>
      <w:r w:rsidR="00C210BC" w:rsidRPr="00ED6412">
        <w:t xml:space="preserve">the </w:t>
      </w:r>
      <w:r w:rsidR="00C210BC" w:rsidRPr="00ED6412">
        <w:rPr>
          <w:i/>
        </w:rPr>
        <w:t>j</w:t>
      </w:r>
      <w:r w:rsidR="00C210BC" w:rsidRPr="00ED6412">
        <w:rPr>
          <w:vertAlign w:val="superscript"/>
        </w:rPr>
        <w:t>th</w:t>
      </w:r>
      <w:r w:rsidR="00C210BC" w:rsidRPr="00ED6412">
        <w:t xml:space="preserve"> wind powered generator</w:t>
      </w:r>
      <w:r w:rsidR="00EF7F2F" w:rsidRPr="00ED6412">
        <w:t xml:space="preserve">, </w:t>
      </w:r>
      <w:r w:rsidR="00EF7F2F" w:rsidRPr="00ED6412">
        <w:rPr>
          <w:i/>
        </w:rPr>
        <w:t>C</w:t>
      </w:r>
      <w:r w:rsidR="00EF7F2F" w:rsidRPr="00ED6412">
        <w:rPr>
          <w:vertAlign w:val="subscript"/>
        </w:rPr>
        <w:t>OW,</w:t>
      </w:r>
      <w:r w:rsidR="00C210BC" w:rsidRPr="00ED6412">
        <w:rPr>
          <w:vertAlign w:val="subscript"/>
        </w:rPr>
        <w:t>j</w:t>
      </w:r>
      <w:r w:rsidR="00EF7F2F" w:rsidRPr="00ED6412">
        <w:rPr>
          <w:vertAlign w:val="subscript"/>
        </w:rPr>
        <w:t xml:space="preserve"> </w:t>
      </w:r>
      <w:r w:rsidR="00EF7F2F" w:rsidRPr="00ED6412">
        <w:t xml:space="preserve">is fuel cost function of overestimated wind power </w:t>
      </w:r>
      <w:r w:rsidR="00C210BC" w:rsidRPr="00ED6412">
        <w:t xml:space="preserve">of the </w:t>
      </w:r>
      <w:r w:rsidR="00C210BC" w:rsidRPr="00ED6412">
        <w:rPr>
          <w:i/>
        </w:rPr>
        <w:t>j</w:t>
      </w:r>
      <w:r w:rsidR="00C210BC" w:rsidRPr="00ED6412">
        <w:rPr>
          <w:vertAlign w:val="superscript"/>
        </w:rPr>
        <w:t>th</w:t>
      </w:r>
      <w:r w:rsidR="00C210BC" w:rsidRPr="00ED6412">
        <w:t xml:space="preserve"> wind powered generator</w:t>
      </w:r>
      <w:r w:rsidR="00EF7F2F" w:rsidRPr="00ED6412">
        <w:t xml:space="preserve">,  </w:t>
      </w:r>
      <w:r w:rsidR="00EF7F2F" w:rsidRPr="00ED6412">
        <w:rPr>
          <w:i/>
        </w:rPr>
        <w:t>C</w:t>
      </w:r>
      <w:r w:rsidR="00EF7F2F" w:rsidRPr="00ED6412">
        <w:rPr>
          <w:vertAlign w:val="subscript"/>
        </w:rPr>
        <w:t>UW,</w:t>
      </w:r>
      <w:r w:rsidR="00C210BC" w:rsidRPr="00ED6412">
        <w:rPr>
          <w:vertAlign w:val="subscript"/>
        </w:rPr>
        <w:t>j</w:t>
      </w:r>
      <w:r w:rsidR="00EF7F2F" w:rsidRPr="00ED6412">
        <w:rPr>
          <w:vertAlign w:val="subscript"/>
        </w:rPr>
        <w:t xml:space="preserve"> </w:t>
      </w:r>
      <w:r w:rsidR="00EF7F2F" w:rsidRPr="00ED6412">
        <w:t xml:space="preserve">is fuel cost function of underestimated wind power </w:t>
      </w:r>
      <w:r w:rsidR="00C210BC" w:rsidRPr="00ED6412">
        <w:t xml:space="preserve">of the </w:t>
      </w:r>
      <w:r w:rsidR="00C210BC" w:rsidRPr="00ED6412">
        <w:rPr>
          <w:i/>
        </w:rPr>
        <w:t>j</w:t>
      </w:r>
      <w:r w:rsidR="00C210BC" w:rsidRPr="00ED6412">
        <w:rPr>
          <w:vertAlign w:val="superscript"/>
        </w:rPr>
        <w:t>th</w:t>
      </w:r>
      <w:r w:rsidR="00C210BC" w:rsidRPr="00ED6412">
        <w:t xml:space="preserve"> wind powered generator</w:t>
      </w:r>
      <w:r w:rsidR="00EF7F2F" w:rsidRPr="00ED6412">
        <w:t>,</w:t>
      </w:r>
      <w:r w:rsidR="00CE7416" w:rsidRPr="00ED6412">
        <w:t xml:space="preserve"> </w:t>
      </w:r>
      <w:r w:rsidR="00CE7416" w:rsidRPr="00ED6412">
        <w:rPr>
          <w:i/>
        </w:rPr>
        <w:t>P</w:t>
      </w:r>
      <w:r w:rsidR="00CE7416" w:rsidRPr="00ED6412">
        <w:rPr>
          <w:vertAlign w:val="subscript"/>
        </w:rPr>
        <w:t>i</w:t>
      </w:r>
      <w:r w:rsidR="00CE7416" w:rsidRPr="00ED6412">
        <w:t xml:space="preserve"> is the conventional power output of the </w:t>
      </w:r>
      <w:r w:rsidR="00C210BC" w:rsidRPr="00ED6412">
        <w:rPr>
          <w:i/>
        </w:rPr>
        <w:t>i</w:t>
      </w:r>
      <w:r w:rsidR="00C210BC" w:rsidRPr="00ED6412">
        <w:rPr>
          <w:vertAlign w:val="superscript"/>
        </w:rPr>
        <w:t>th</w:t>
      </w:r>
      <w:r w:rsidR="00C210BC" w:rsidRPr="00ED6412">
        <w:t xml:space="preserve"> conventional </w:t>
      </w:r>
      <w:r w:rsidR="00CE7416" w:rsidRPr="00ED6412">
        <w:t xml:space="preserve">generator, </w:t>
      </w:r>
      <w:r w:rsidR="00CE7416" w:rsidRPr="00ED6412">
        <w:rPr>
          <w:i/>
        </w:rPr>
        <w:t>W</w:t>
      </w:r>
      <w:r w:rsidR="00CE7416" w:rsidRPr="00ED6412">
        <w:rPr>
          <w:vertAlign w:val="subscript"/>
        </w:rPr>
        <w:t>j</w:t>
      </w:r>
      <w:r w:rsidR="00CE7416" w:rsidRPr="00ED6412">
        <w:t xml:space="preserve"> is the wind power output of </w:t>
      </w:r>
      <w:r w:rsidR="00C210BC" w:rsidRPr="00ED6412">
        <w:t xml:space="preserve">the </w:t>
      </w:r>
      <w:r w:rsidR="00C210BC" w:rsidRPr="00ED6412">
        <w:rPr>
          <w:i/>
        </w:rPr>
        <w:t>j</w:t>
      </w:r>
      <w:r w:rsidR="00C210BC" w:rsidRPr="00ED6412">
        <w:rPr>
          <w:vertAlign w:val="superscript"/>
        </w:rPr>
        <w:t>th</w:t>
      </w:r>
      <w:r w:rsidR="00C210BC" w:rsidRPr="00ED6412">
        <w:t xml:space="preserve"> wind powered </w:t>
      </w:r>
      <w:r w:rsidR="00CE7416" w:rsidRPr="00ED6412">
        <w:t xml:space="preserve">generator, and </w:t>
      </w:r>
      <w:r w:rsidR="00CE7416" w:rsidRPr="00ED6412">
        <w:rPr>
          <w:i/>
        </w:rPr>
        <w:t>W</w:t>
      </w:r>
      <w:r w:rsidR="00187CF4" w:rsidRPr="00ED6412">
        <w:rPr>
          <w:vertAlign w:val="subscript"/>
        </w:rPr>
        <w:t>A</w:t>
      </w:r>
      <w:r w:rsidR="00CE7416" w:rsidRPr="00ED6412">
        <w:rPr>
          <w:i/>
        </w:rPr>
        <w:t>,</w:t>
      </w:r>
      <w:r w:rsidR="00CE7416" w:rsidRPr="00ED6412">
        <w:rPr>
          <w:vertAlign w:val="subscript"/>
        </w:rPr>
        <w:t>j</w:t>
      </w:r>
      <w:r w:rsidR="00CE7416" w:rsidRPr="00ED6412">
        <w:t xml:space="preserve"> is the available wind power</w:t>
      </w:r>
      <w:r w:rsidR="00C210BC" w:rsidRPr="00ED6412">
        <w:t xml:space="preserve"> of the </w:t>
      </w:r>
      <w:r w:rsidR="00C210BC" w:rsidRPr="00ED6412">
        <w:rPr>
          <w:i/>
        </w:rPr>
        <w:t>j</w:t>
      </w:r>
      <w:r w:rsidR="00C210BC" w:rsidRPr="00ED6412">
        <w:rPr>
          <w:vertAlign w:val="superscript"/>
        </w:rPr>
        <w:t>th</w:t>
      </w:r>
      <w:r w:rsidR="00C210BC" w:rsidRPr="00ED6412">
        <w:t xml:space="preserve"> wind powered generator</w:t>
      </w:r>
      <w:r w:rsidR="00CE7416" w:rsidRPr="00ED6412">
        <w:t>.</w:t>
      </w:r>
    </w:p>
    <w:p w14:paraId="084DE827" w14:textId="5288EC64" w:rsidR="000E3989" w:rsidRPr="00ED6412" w:rsidRDefault="00812660" w:rsidP="004C1551">
      <w:pPr>
        <w:spacing w:after="0"/>
      </w:pPr>
      <w:r w:rsidRPr="00ED6412">
        <w:t>The cost function of the conventional generator is usually assumed to be a cubic or quadratic function, consistent with the input-output curves of the particular types of fuel generators</w:t>
      </w:r>
      <w:r w:rsidR="002F6863" w:rsidRPr="00ED6412">
        <w:t xml:space="preserve"> </w:t>
      </w:r>
      <w:r w:rsidR="002F6863" w:rsidRPr="00ED6412">
        <w:fldChar w:fldCharType="begin">
          <w:fldData xml:space="preserve">PEVuZE5vdGU+PENpdGU+PEF1dGhvcj5LcmlzaG5hbXVydGh5PC9BdXRob3I+PFllYXI+MjAxMjwv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</w:fldData>
        </w:fldChar>
      </w:r>
      <w:r w:rsidR="000201C4">
        <w:instrText xml:space="preserve"> ADDIN EN.CITE </w:instrText>
      </w:r>
      <w:r w:rsidR="000201C4">
        <w:fldChar w:fldCharType="begin">
          <w:fldData xml:space="preserve">PEVuZE5vdGU+PENpdGU+PEF1dGhvcj5LcmlzaG5hbXVydGh5PC9BdXRob3I+PFllYXI+MjAxMjwv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</w:fldData>
        </w:fldChar>
      </w:r>
      <w:r w:rsidR="000201C4">
        <w:instrText xml:space="preserve"> ADDIN EN.CITE.DATA </w:instrText>
      </w:r>
      <w:r w:rsidR="000201C4">
        <w:fldChar w:fldCharType="end"/>
      </w:r>
      <w:r w:rsidR="002F6863" w:rsidRPr="00ED6412">
        <w:fldChar w:fldCharType="separate"/>
      </w:r>
      <w:r w:rsidR="000201C4">
        <w:rPr>
          <w:noProof/>
        </w:rPr>
        <w:t>[</w:t>
      </w:r>
      <w:hyperlink w:anchor="_ENREF_93" w:tooltip="Krishnamurthy, 2012 #478" w:history="1">
        <w:r w:rsidR="00213BF8">
          <w:rPr>
            <w:noProof/>
          </w:rPr>
          <w:t>93</w:t>
        </w:r>
      </w:hyperlink>
      <w:r w:rsidR="000201C4">
        <w:rPr>
          <w:noProof/>
        </w:rPr>
        <w:t xml:space="preserve">, </w:t>
      </w:r>
      <w:hyperlink w:anchor="_ENREF_97" w:tooltip="Lamont, 1995 #479" w:history="1">
        <w:r w:rsidR="00213BF8">
          <w:rPr>
            <w:noProof/>
          </w:rPr>
          <w:t>97</w:t>
        </w:r>
      </w:hyperlink>
      <w:r w:rsidR="000201C4">
        <w:rPr>
          <w:noProof/>
        </w:rPr>
        <w:t xml:space="preserve">, </w:t>
      </w:r>
      <w:hyperlink w:anchor="_ENREF_172" w:tooltip="Wood, 2012 #263" w:history="1">
        <w:r w:rsidR="00213BF8">
          <w:rPr>
            <w:noProof/>
          </w:rPr>
          <w:t>172</w:t>
        </w:r>
      </w:hyperlink>
      <w:r w:rsidR="000201C4">
        <w:rPr>
          <w:noProof/>
        </w:rPr>
        <w:t>]</w:t>
      </w:r>
      <w:r w:rsidR="002F6863" w:rsidRPr="00ED6412">
        <w:fldChar w:fldCharType="end"/>
      </w:r>
      <w:r w:rsidR="000773C5" w:rsidRPr="00ED6412">
        <w:t>.</w:t>
      </w:r>
      <w:r w:rsidRPr="00ED6412">
        <w:t xml:space="preserve"> The universal expression of the cost function is give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1614F208" w14:textId="77777777" w:rsidTr="009F36EF">
        <w:tc>
          <w:tcPr>
            <w:tcW w:w="8542" w:type="dxa"/>
            <w:vAlign w:val="center"/>
          </w:tcPr>
          <w:p w14:paraId="2FCFC795" w14:textId="7FD3C0D1" w:rsidR="000E3989" w:rsidRPr="00ED6412" w:rsidRDefault="008568D1" w:rsidP="004C1551">
            <w:pPr>
              <w:jc w:val="center"/>
            </w:pPr>
            <m:oMathPara>
              <m:oMath>
                <m:sSub>
                  <m:sSubPr>
                    <m:ctrlPr>
                      <w:rPr>
                        <w:rFonts w:ascii="Cambria Math" w:hAnsi="Cambria Math"/>
                        <w:i/>
                      </w:rPr>
                    </m:ctrlPr>
                  </m:sSubPr>
                  <m:e>
                    <m:r>
                      <w:rPr>
                        <w:rFonts w:ascii="Cambria Math" w:hAnsi="Cambria Math"/>
                      </w:rPr>
                      <m:t>C</m:t>
                    </m:r>
                  </m:e>
                  <m:sub>
                    <m:r>
                      <m:rPr>
                        <m:sty m:val="p"/>
                      </m:rP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m:rPr>
                            <m:sty m:val="p"/>
                          </m:rP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a</m:t>
                    </m:r>
                  </m:e>
                  <m:sub>
                    <m:r>
                      <m:rPr>
                        <m:sty m:val="p"/>
                      </m:rPr>
                      <w:rPr>
                        <w:rFonts w:ascii="Cambria Math" w:hAnsi="Cambria Math"/>
                      </w:rPr>
                      <m:t>i</m:t>
                    </m:r>
                  </m:sub>
                </m:sSub>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m:rPr>
                            <m:sty m:val="p"/>
                          </m:rPr>
                          <w:rPr>
                            <w:rFonts w:ascii="Cambria Math" w:hAnsi="Cambria Math"/>
                          </w:rPr>
                          <m:t>i</m:t>
                        </m:r>
                      </m:sub>
                    </m:sSub>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b</m:t>
                    </m:r>
                  </m:e>
                  <m:sub>
                    <m:r>
                      <m:rPr>
                        <m:sty m:val="p"/>
                      </m:rPr>
                      <w:rPr>
                        <w:rFonts w:ascii="Cambria Math" w:hAnsi="Cambria Math"/>
                      </w:rPr>
                      <m:t>i</m:t>
                    </m:r>
                  </m:sub>
                </m:sSub>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m:rPr>
                            <m:sty m:val="p"/>
                          </m:rPr>
                          <w:rPr>
                            <w:rFonts w:ascii="Cambria Math" w:hAnsi="Cambria Math"/>
                          </w:rPr>
                          <m:t>i</m:t>
                        </m:r>
                      </m:sub>
                    </m:sSub>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i</m:t>
                    </m:r>
                  </m:sub>
                </m:sSub>
                <m:sSub>
                  <m:sSubPr>
                    <m:ctrlPr>
                      <w:rPr>
                        <w:rFonts w:ascii="Cambria Math" w:hAnsi="Cambria Math"/>
                        <w:i/>
                      </w:rPr>
                    </m:ctrlPr>
                  </m:sSubPr>
                  <m:e>
                    <m:r>
                      <w:rPr>
                        <w:rFonts w:ascii="Cambria Math" w:hAnsi="Cambria Math"/>
                      </w:rPr>
                      <m:t>P</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oMath>
            </m:oMathPara>
          </w:p>
        </w:tc>
        <w:tc>
          <w:tcPr>
            <w:tcW w:w="484" w:type="dxa"/>
            <w:vAlign w:val="center"/>
          </w:tcPr>
          <w:p w14:paraId="5128676F" w14:textId="5839F882" w:rsidR="000E3989" w:rsidRPr="00ED6412" w:rsidRDefault="000E3989" w:rsidP="004C1551">
            <w:pPr>
              <w:jc w:val="center"/>
            </w:pPr>
            <w:bookmarkStart w:id="102" w:name="_Ref484087911"/>
            <w:r w:rsidRPr="00ED6412">
              <w:t>(</w:t>
            </w:r>
            <w:r w:rsidR="001041A1">
              <w:rPr>
                <w:noProof/>
              </w:rPr>
              <w:fldChar w:fldCharType="begin"/>
            </w:r>
            <w:r w:rsidR="001041A1">
              <w:rPr>
                <w:noProof/>
                <w:lang w:eastAsia="zh-CN"/>
              </w:rPr>
              <w:instrText xml:space="preserve"> STYLEREF 1 \s </w:instrText>
            </w:r>
            <w:r w:rsidR="001041A1">
              <w:rPr>
                <w:noProof/>
              </w:rPr>
              <w:fldChar w:fldCharType="separate"/>
            </w:r>
            <w:r w:rsidR="00C05E44">
              <w:rPr>
                <w:noProof/>
                <w:lang w:eastAsia="zh-CN"/>
              </w:rPr>
              <w:t>3</w:t>
            </w:r>
            <w:r w:rsidR="001041A1">
              <w:rPr>
                <w:noProof/>
              </w:rPr>
              <w:fldChar w:fldCharType="end"/>
            </w:r>
            <w:r w:rsidR="006B1469" w:rsidRPr="00ED6412">
              <w:t>.</w:t>
            </w:r>
            <w:r w:rsidR="001041A1">
              <w:rPr>
                <w:noProof/>
              </w:rPr>
              <w:fldChar w:fldCharType="begin"/>
            </w:r>
            <w:r w:rsidR="001041A1">
              <w:rPr>
                <w:noProof/>
                <w:lang w:eastAsia="zh-CN"/>
              </w:rPr>
              <w:instrText xml:space="preserve"> SEQ Equation \* ARABIC \s 1 </w:instrText>
            </w:r>
            <w:r w:rsidR="001041A1">
              <w:rPr>
                <w:noProof/>
              </w:rPr>
              <w:fldChar w:fldCharType="separate"/>
            </w:r>
            <w:r w:rsidR="00C05E44">
              <w:rPr>
                <w:noProof/>
                <w:lang w:eastAsia="zh-CN"/>
              </w:rPr>
              <w:t>2</w:t>
            </w:r>
            <w:r w:rsidR="001041A1">
              <w:rPr>
                <w:noProof/>
              </w:rPr>
              <w:fldChar w:fldCharType="end"/>
            </w:r>
            <w:r w:rsidRPr="00ED6412">
              <w:t>)</w:t>
            </w:r>
            <w:bookmarkEnd w:id="102"/>
          </w:p>
        </w:tc>
      </w:tr>
    </w:tbl>
    <w:p w14:paraId="3E89DA1B" w14:textId="169FB37E" w:rsidR="00CE7416" w:rsidRPr="00ED6412" w:rsidRDefault="00CE7416" w:rsidP="004C1551">
      <w:pPr>
        <w:spacing w:after="0"/>
      </w:pPr>
      <w:r w:rsidRPr="00ED6412">
        <w:t xml:space="preserve">where </w:t>
      </w:r>
      <w:r w:rsidRPr="00ED6412">
        <w:rPr>
          <w:i/>
        </w:rPr>
        <w:t>a</w:t>
      </w:r>
      <w:r w:rsidRPr="00ED6412">
        <w:rPr>
          <w:vertAlign w:val="subscript"/>
        </w:rPr>
        <w:t>i</w:t>
      </w:r>
      <w:r w:rsidRPr="00ED6412">
        <w:t xml:space="preserve">, </w:t>
      </w:r>
      <w:r w:rsidRPr="00ED6412">
        <w:rPr>
          <w:i/>
        </w:rPr>
        <w:t>b</w:t>
      </w:r>
      <w:r w:rsidRPr="00ED6412">
        <w:rPr>
          <w:vertAlign w:val="subscript"/>
        </w:rPr>
        <w:t>i</w:t>
      </w:r>
      <w:r w:rsidRPr="00ED6412">
        <w:t xml:space="preserve">,  </w:t>
      </w:r>
      <w:r w:rsidRPr="00ED6412">
        <w:rPr>
          <w:i/>
        </w:rPr>
        <w:t>c</w:t>
      </w:r>
      <w:r w:rsidRPr="00ED6412">
        <w:rPr>
          <w:vertAlign w:val="subscript"/>
        </w:rPr>
        <w:t>i</w:t>
      </w:r>
      <w:r w:rsidRPr="00ED6412">
        <w:t xml:space="preserve"> and </w:t>
      </w:r>
      <w:r w:rsidRPr="00ED6412">
        <w:rPr>
          <w:i/>
        </w:rPr>
        <w:t>α</w:t>
      </w:r>
      <w:r w:rsidRPr="00ED6412">
        <w:rPr>
          <w:vertAlign w:val="subscript"/>
        </w:rPr>
        <w:t>i</w:t>
      </w:r>
      <w:r w:rsidRPr="00ED6412">
        <w:t xml:space="preserve"> are the </w:t>
      </w:r>
      <w:r w:rsidR="006B3DE9" w:rsidRPr="00ED6412">
        <w:t>coefficients of the conventional power cost function.</w:t>
      </w:r>
      <w:r w:rsidRPr="00ED6412">
        <w:t xml:space="preserve"> </w:t>
      </w:r>
    </w:p>
    <w:p w14:paraId="3C95D52E" w14:textId="3D74E496" w:rsidR="000E3989" w:rsidRPr="00ED6412" w:rsidRDefault="000E3989" w:rsidP="004C1551">
      <w:pPr>
        <w:spacing w:after="0"/>
      </w:pPr>
      <w:r w:rsidRPr="00ED6412">
        <w:lastRenderedPageBreak/>
        <w:t>The direct cost function of the wind powered generator is calculated from the scheduled wind power used in the electrical network. It is assumed to be a linear function of the scheduled wind power and reflects the payment to the wind f</w:t>
      </w:r>
      <w:r w:rsidR="006413CA" w:rsidRPr="00ED6412">
        <w:t xml:space="preserve">arm operator for the wind power </w:t>
      </w:r>
      <w:r w:rsidR="001C3A16"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001C3A16" w:rsidRPr="00ED6412">
        <w:fldChar w:fldCharType="separate"/>
      </w:r>
      <w:r w:rsidR="000201C4">
        <w:rPr>
          <w:noProof/>
        </w:rPr>
        <w:t>[</w:t>
      </w:r>
      <w:hyperlink w:anchor="_ENREF_46" w:tooltip="Hetzer, 2008 #256" w:history="1">
        <w:r w:rsidR="00213BF8">
          <w:rPr>
            <w:noProof/>
          </w:rPr>
          <w:t>46</w:t>
        </w:r>
      </w:hyperlink>
      <w:r w:rsidR="000201C4">
        <w:rPr>
          <w:noProof/>
        </w:rPr>
        <w:t>]</w:t>
      </w:r>
      <w:r w:rsidR="001C3A16" w:rsidRPr="00ED6412">
        <w:fldChar w:fldCharType="end"/>
      </w:r>
      <w:r w:rsidR="001C3A16" w:rsidRPr="00ED6412">
        <w:t xml:space="preserve">. </w:t>
      </w:r>
      <w:r w:rsidRPr="00ED6412">
        <w:t>It is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3BC0EA7E" w14:textId="77777777" w:rsidTr="009F36EF">
        <w:tc>
          <w:tcPr>
            <w:tcW w:w="8500" w:type="dxa"/>
            <w:vAlign w:val="center"/>
          </w:tcPr>
          <w:p w14:paraId="5B2008FF" w14:textId="77777777" w:rsidR="000E3989" w:rsidRPr="00ED6412" w:rsidRDefault="008568D1" w:rsidP="004C1551">
            <w:pPr>
              <w:jc w:val="center"/>
            </w:pPr>
            <m:oMathPara>
              <m:oMath>
                <m:sSub>
                  <m:sSubPr>
                    <m:ctrlPr>
                      <w:rPr>
                        <w:rFonts w:ascii="Cambria Math" w:hAnsi="Cambria Math"/>
                        <w:i/>
                      </w:rPr>
                    </m:ctrlPr>
                  </m:sSubPr>
                  <m:e>
                    <m:r>
                      <w:rPr>
                        <w:rFonts w:ascii="Cambria Math" w:hAnsi="Cambria Math"/>
                      </w:rPr>
                      <m:t>C</m:t>
                    </m:r>
                  </m:e>
                  <m:sub>
                    <m:r>
                      <m:rPr>
                        <m:sty m:val="p"/>
                      </m:rPr>
                      <w:rPr>
                        <w:rFonts w:ascii="Cambria Math" w:hAnsi="Cambria Math"/>
                      </w:rPr>
                      <m:t>W,j</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m:rPr>
                            <m:sty m:val="p"/>
                          </m:rP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g</m:t>
                    </m:r>
                  </m:e>
                  <m:sub>
                    <m:r>
                      <m:rPr>
                        <m:sty m:val="p"/>
                      </m:rPr>
                      <w:rPr>
                        <w:rFonts w:ascii="Cambria Math" w:hAnsi="Cambria Math"/>
                      </w:rPr>
                      <m:t>j</m:t>
                    </m:r>
                  </m:sub>
                </m:sSub>
                <m:sSub>
                  <m:sSubPr>
                    <m:ctrlPr>
                      <w:rPr>
                        <w:rFonts w:ascii="Cambria Math" w:hAnsi="Cambria Math"/>
                        <w:i/>
                      </w:rPr>
                    </m:ctrlPr>
                  </m:sSubPr>
                  <m:e>
                    <m:r>
                      <w:rPr>
                        <w:rFonts w:ascii="Cambria Math" w:hAnsi="Cambria Math"/>
                      </w:rPr>
                      <m:t>W</m:t>
                    </m:r>
                  </m:e>
                  <m:sub>
                    <m:r>
                      <m:rPr>
                        <m:sty m:val="p"/>
                      </m:rPr>
                      <w:rPr>
                        <w:rFonts w:ascii="Cambria Math" w:hAnsi="Cambria Math"/>
                      </w:rPr>
                      <m:t>j</m:t>
                    </m:r>
                  </m:sub>
                </m:sSub>
              </m:oMath>
            </m:oMathPara>
          </w:p>
        </w:tc>
        <w:tc>
          <w:tcPr>
            <w:tcW w:w="516" w:type="dxa"/>
            <w:vAlign w:val="center"/>
          </w:tcPr>
          <w:p w14:paraId="7705FCD2" w14:textId="13338676" w:rsidR="000E3989" w:rsidRPr="00ED6412" w:rsidRDefault="000E3989" w:rsidP="004C1551">
            <w:pPr>
              <w:jc w:val="center"/>
            </w:pPr>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3</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3</w:t>
            </w:r>
            <w:r w:rsidR="006B1469" w:rsidRPr="00ED6412">
              <w:rPr>
                <w:noProof/>
              </w:rPr>
              <w:fldChar w:fldCharType="end"/>
            </w:r>
            <w:r w:rsidRPr="00ED6412">
              <w:rPr>
                <w:noProof/>
              </w:rPr>
              <w:t>)</w:t>
            </w:r>
          </w:p>
        </w:tc>
      </w:tr>
    </w:tbl>
    <w:p w14:paraId="72F0B452" w14:textId="4C48533B" w:rsidR="000E3989" w:rsidRPr="00ED6412" w:rsidRDefault="001C3A16" w:rsidP="004C1551">
      <w:pPr>
        <w:spacing w:after="120"/>
      </w:pPr>
      <w:r w:rsidRPr="00ED6412">
        <w:t xml:space="preserve">where </w:t>
      </w:r>
      <w:r w:rsidRPr="00ED6412">
        <w:rPr>
          <w:i/>
        </w:rPr>
        <w:t>g</w:t>
      </w:r>
      <w:r w:rsidRPr="00ED6412">
        <w:rPr>
          <w:vertAlign w:val="subscript"/>
        </w:rPr>
        <w:t>j</w:t>
      </w:r>
      <w:r w:rsidRPr="00ED6412">
        <w:t xml:space="preserve"> is the coefficient, which is als</w:t>
      </w:r>
      <w:r w:rsidR="007C7F9A" w:rsidRPr="00ED6412">
        <w:t xml:space="preserve">o the </w:t>
      </w:r>
      <w:r w:rsidR="00EA3C7E">
        <w:t xml:space="preserve">strike </w:t>
      </w:r>
      <w:r w:rsidR="007C7F9A" w:rsidRPr="00ED6412">
        <w:t xml:space="preserve">price, of the wind power. </w:t>
      </w:r>
      <w:r w:rsidR="000E3989" w:rsidRPr="00ED6412">
        <w:t>If the wind farm is owned by the system operat</w:t>
      </w:r>
      <w:r w:rsidR="004159CF" w:rsidRPr="00ED6412">
        <w:t>or, there is no wind power cost</w:t>
      </w:r>
      <w:r w:rsidR="000E3989" w:rsidRPr="00ED6412">
        <w:t xml:space="preserve"> and </w:t>
      </w:r>
      <w:r w:rsidR="000E3989" w:rsidRPr="00ED6412">
        <w:rPr>
          <w:i/>
        </w:rPr>
        <w:t>g</w:t>
      </w:r>
      <w:r w:rsidR="00554BD6" w:rsidRPr="00ED6412">
        <w:rPr>
          <w:vertAlign w:val="subscript"/>
        </w:rPr>
        <w:t>j</w:t>
      </w:r>
      <w:r w:rsidR="000E3989" w:rsidRPr="00ED6412">
        <w:t xml:space="preserve"> is</w:t>
      </w:r>
      <w:r w:rsidR="004159CF" w:rsidRPr="00ED6412">
        <w:t xml:space="preserve"> 0</w:t>
      </w:r>
      <w:r w:rsidR="000E3989" w:rsidRPr="00ED6412">
        <w:t xml:space="preserve"> </w:t>
      </w:r>
      <w:r w:rsidR="004159CF"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004159CF" w:rsidRPr="00ED6412">
        <w:fldChar w:fldCharType="separate"/>
      </w:r>
      <w:r w:rsidR="000201C4">
        <w:rPr>
          <w:noProof/>
        </w:rPr>
        <w:t>[</w:t>
      </w:r>
      <w:hyperlink w:anchor="_ENREF_46" w:tooltip="Hetzer, 2008 #256" w:history="1">
        <w:r w:rsidR="00213BF8">
          <w:rPr>
            <w:noProof/>
          </w:rPr>
          <w:t>46</w:t>
        </w:r>
      </w:hyperlink>
      <w:r w:rsidR="000201C4">
        <w:rPr>
          <w:noProof/>
        </w:rPr>
        <w:t>]</w:t>
      </w:r>
      <w:r w:rsidR="004159CF" w:rsidRPr="00ED6412">
        <w:fldChar w:fldCharType="end"/>
      </w:r>
      <w:r w:rsidR="004159CF" w:rsidRPr="00ED6412">
        <w:t>.</w:t>
      </w:r>
    </w:p>
    <w:p w14:paraId="174291BF" w14:textId="1705869E" w:rsidR="000E3989" w:rsidRPr="00ED6412" w:rsidRDefault="000E3989" w:rsidP="004C1551">
      <w:pPr>
        <w:spacing w:after="0"/>
      </w:pPr>
      <w:r w:rsidRPr="00ED6412">
        <w:t>The overestimation cost function of the wind powered generator is due to the available wind power being less than the scheduled wind power. The available wind power is the wind power available from the wind farm without any manipulations. This cost is for the reserve requirement related to the difference between the available wind power and the scheduled wind power</w:t>
      </w:r>
      <w:r w:rsidR="00A9758E" w:rsidRPr="00ED6412">
        <w:t xml:space="preserve"> </w:t>
      </w:r>
      <w:r w:rsidR="004F3E24"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004F3E24" w:rsidRPr="00ED6412">
        <w:fldChar w:fldCharType="separate"/>
      </w:r>
      <w:r w:rsidR="000201C4">
        <w:rPr>
          <w:noProof/>
        </w:rPr>
        <w:t>[</w:t>
      </w:r>
      <w:hyperlink w:anchor="_ENREF_46" w:tooltip="Hetzer, 2008 #256" w:history="1">
        <w:r w:rsidR="00213BF8">
          <w:rPr>
            <w:noProof/>
          </w:rPr>
          <w:t>46</w:t>
        </w:r>
      </w:hyperlink>
      <w:r w:rsidR="000201C4">
        <w:rPr>
          <w:noProof/>
        </w:rPr>
        <w:t>]</w:t>
      </w:r>
      <w:r w:rsidR="004F3E24" w:rsidRPr="00ED6412">
        <w:fldChar w:fldCharType="end"/>
      </w:r>
      <w:r w:rsidR="004F3E24" w:rsidRPr="00ED6412">
        <w:t>,</w:t>
      </w:r>
      <w:r w:rsidRPr="00ED6412">
        <w:t xml:space="preserve"> nam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4446C31A" w14:textId="77777777" w:rsidTr="009F36EF">
        <w:tc>
          <w:tcPr>
            <w:tcW w:w="8500" w:type="dxa"/>
            <w:vAlign w:val="center"/>
          </w:tcPr>
          <w:p w14:paraId="6FDE0BD9" w14:textId="56F0F1C5" w:rsidR="000E3989" w:rsidRPr="00ED6412" w:rsidRDefault="008568D1" w:rsidP="004C1551">
            <w:pPr>
              <w:jc w:val="center"/>
              <w:rPr>
                <w:i/>
              </w:rPr>
            </w:pPr>
            <m:oMathPara>
              <m:oMath>
                <m:sSub>
                  <m:sSubPr>
                    <m:ctrlPr>
                      <w:rPr>
                        <w:rFonts w:ascii="Cambria Math" w:hAnsi="Cambria Math"/>
                        <w:i/>
                      </w:rPr>
                    </m:ctrlPr>
                  </m:sSubPr>
                  <m:e>
                    <m:r>
                      <w:rPr>
                        <w:rFonts w:ascii="Cambria Math" w:hAnsi="Cambria Math"/>
                      </w:rPr>
                      <m:t>C</m:t>
                    </m:r>
                  </m:e>
                  <m:sub>
                    <m:r>
                      <m:rPr>
                        <m:sty m:val="p"/>
                      </m:rPr>
                      <w:rPr>
                        <w:rFonts w:ascii="Cambria Math" w:hAnsi="Cambria Math"/>
                      </w:rPr>
                      <m:t>OW,j</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m:rPr>
                            <m:sty m:val="p"/>
                          </m:rP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A,j</m:t>
                        </m:r>
                      </m:sub>
                    </m:sSub>
                  </m:e>
                </m:d>
                <m:r>
                  <w:rPr>
                    <w:rFonts w:ascii="Cambria Math" w:hAnsi="Cambria Math"/>
                  </w:rPr>
                  <m:t xml:space="preserve">= </m:t>
                </m:r>
                <m:sSub>
                  <m:sSubPr>
                    <m:ctrlPr>
                      <w:rPr>
                        <w:rFonts w:ascii="Cambria Math" w:hAnsi="Cambria Math"/>
                        <w:i/>
                      </w:rPr>
                    </m:ctrlPr>
                  </m:sSubPr>
                  <m:e>
                    <m:r>
                      <w:rPr>
                        <w:rFonts w:ascii="Cambria Math" w:hAnsi="Cambria Math"/>
                      </w:rPr>
                      <m:t>k</m:t>
                    </m:r>
                  </m:e>
                  <m:sub>
                    <m:r>
                      <m:rPr>
                        <m:sty m:val="p"/>
                      </m:rPr>
                      <w:rPr>
                        <w:rFonts w:ascii="Cambria Math" w:hAnsi="Cambria Math"/>
                      </w:rPr>
                      <m:t>O,j</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m:rPr>
                            <m:sty m:val="p"/>
                          </m:rP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A,j</m:t>
                        </m:r>
                      </m:sub>
                    </m:sSub>
                  </m:e>
                </m:d>
              </m:oMath>
            </m:oMathPara>
          </w:p>
          <w:p w14:paraId="34797E44" w14:textId="7EF5BA68" w:rsidR="000E3989" w:rsidRPr="00ED6412" w:rsidRDefault="000E3989" w:rsidP="004C1551">
            <w:pPr>
              <w:jc w:val="center"/>
            </w:pPr>
            <m:oMathPara>
              <m:oMath>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O,j</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W</m:t>
                        </m:r>
                      </m:e>
                      <m:sub>
                        <m:r>
                          <m:rPr>
                            <m:sty m:val="p"/>
                          </m:rPr>
                          <w:rPr>
                            <w:rFonts w:ascii="Cambria Math" w:hAnsi="Cambria Math"/>
                          </w:rPr>
                          <m:t>j</m:t>
                        </m:r>
                      </m:sub>
                    </m:sSub>
                  </m:sup>
                  <m:e>
                    <m:d>
                      <m:dPr>
                        <m:ctrlPr>
                          <w:rPr>
                            <w:rFonts w:ascii="Cambria Math" w:hAnsi="Cambria Math"/>
                            <w:i/>
                          </w:rPr>
                        </m:ctrlPr>
                      </m:dPr>
                      <m:e>
                        <m:sSub>
                          <m:sSubPr>
                            <m:ctrlPr>
                              <w:rPr>
                                <w:rFonts w:ascii="Cambria Math" w:hAnsi="Cambria Math"/>
                                <w:i/>
                              </w:rPr>
                            </m:ctrlPr>
                          </m:sSubPr>
                          <m:e>
                            <m:r>
                              <w:rPr>
                                <w:rFonts w:ascii="Cambria Math" w:hAnsi="Cambria Math"/>
                              </w:rPr>
                              <m:t>W</m:t>
                            </m:r>
                          </m:e>
                          <m:sub>
                            <m:r>
                              <m:rPr>
                                <m:sty m:val="p"/>
                              </m:rPr>
                              <w:rPr>
                                <w:rFonts w:ascii="Cambria Math" w:hAnsi="Cambria Math"/>
                              </w:rPr>
                              <m:t>j</m:t>
                            </m:r>
                          </m:sub>
                        </m:sSub>
                        <m:r>
                          <w:rPr>
                            <w:rFonts w:ascii="Cambria Math" w:hAnsi="Cambria Math"/>
                          </w:rPr>
                          <m:t>-w</m:t>
                        </m:r>
                      </m:e>
                    </m:d>
                    <m:sSub>
                      <m:sSubPr>
                        <m:ctrlPr>
                          <w:rPr>
                            <w:rFonts w:ascii="Cambria Math" w:hAnsi="Cambria Math"/>
                            <w:i/>
                          </w:rPr>
                        </m:ctrlPr>
                      </m:sSubPr>
                      <m:e>
                        <m:r>
                          <w:rPr>
                            <w:rFonts w:ascii="Cambria Math" w:hAnsi="Cambria Math"/>
                          </w:rPr>
                          <m:t>f</m:t>
                        </m:r>
                      </m:e>
                      <m:sub>
                        <m:r>
                          <m:rPr>
                            <m:sty m:val="p"/>
                          </m:rPr>
                          <w:rPr>
                            <w:rFonts w:ascii="Cambria Math" w:hAnsi="Cambria Math"/>
                          </w:rPr>
                          <m:t>W</m:t>
                        </m:r>
                      </m:sub>
                    </m:sSub>
                    <m:d>
                      <m:dPr>
                        <m:ctrlPr>
                          <w:rPr>
                            <w:rFonts w:ascii="Cambria Math" w:hAnsi="Cambria Math"/>
                            <w:i/>
                          </w:rPr>
                        </m:ctrlPr>
                      </m:dPr>
                      <m:e>
                        <m:r>
                          <w:rPr>
                            <w:rFonts w:ascii="Cambria Math" w:hAnsi="Cambria Math"/>
                          </w:rPr>
                          <m:t>w</m:t>
                        </m:r>
                      </m:e>
                    </m:d>
                    <m:r>
                      <w:rPr>
                        <w:rFonts w:ascii="Cambria Math" w:hAnsi="Cambria Math"/>
                      </w:rPr>
                      <m:t>dw</m:t>
                    </m:r>
                  </m:e>
                </m:nary>
                <m: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j</m:t>
                    </m:r>
                  </m:sub>
                </m:sSub>
                <m:r>
                  <w:rPr>
                    <w:rFonts w:ascii="Cambria Math" w:hAnsi="Cambria Math"/>
                  </w:rPr>
                  <m:t>×Pr</m:t>
                </m:r>
                <m:d>
                  <m:dPr>
                    <m:begChr m:val="{"/>
                    <m:endChr m:val="}"/>
                    <m:ctrlPr>
                      <w:rPr>
                        <w:rFonts w:ascii="Cambria Math" w:hAnsi="Cambria Math"/>
                        <w:i/>
                      </w:rPr>
                    </m:ctrlPr>
                  </m:dPr>
                  <m:e>
                    <m:r>
                      <w:rPr>
                        <w:rFonts w:ascii="Cambria Math" w:hAnsi="Cambria Math"/>
                      </w:rPr>
                      <m:t>w=0</m:t>
                    </m:r>
                  </m:e>
                </m:d>
                <m:r>
                  <w:rPr>
                    <w:rFonts w:ascii="Cambria Math" w:hAnsi="Cambria Math"/>
                  </w:rPr>
                  <m:t>)</m:t>
                </m:r>
              </m:oMath>
            </m:oMathPara>
          </w:p>
        </w:tc>
        <w:tc>
          <w:tcPr>
            <w:tcW w:w="516" w:type="dxa"/>
            <w:vAlign w:val="center"/>
          </w:tcPr>
          <w:p w14:paraId="33EDC90D" w14:textId="4B6564DC" w:rsidR="000E3989" w:rsidRPr="00ED6412" w:rsidRDefault="000E3989" w:rsidP="004C1551">
            <w:pPr>
              <w:jc w:val="center"/>
              <w:rPr>
                <w:noProof/>
              </w:rPr>
            </w:pPr>
            <w:bookmarkStart w:id="103" w:name="_Ref484963344"/>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3</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4</w:t>
            </w:r>
            <w:r w:rsidR="006B1469" w:rsidRPr="00ED6412">
              <w:rPr>
                <w:noProof/>
              </w:rPr>
              <w:fldChar w:fldCharType="end"/>
            </w:r>
            <w:r w:rsidRPr="00ED6412">
              <w:rPr>
                <w:noProof/>
              </w:rPr>
              <w:t>)</w:t>
            </w:r>
            <w:bookmarkEnd w:id="103"/>
          </w:p>
        </w:tc>
      </w:tr>
    </w:tbl>
    <w:p w14:paraId="69B78BF1" w14:textId="57224F58" w:rsidR="000E3989" w:rsidRPr="00ED6412" w:rsidRDefault="00B70F5E" w:rsidP="004C1551">
      <w:pPr>
        <w:spacing w:after="0"/>
      </w:pPr>
      <w:r w:rsidRPr="00ED6412">
        <w:t>w</w:t>
      </w:r>
      <w:r w:rsidR="000E3989" w:rsidRPr="00ED6412">
        <w:t>here</w:t>
      </w:r>
      <w:r w:rsidRPr="00ED6412">
        <w:t xml:space="preserve"> </w:t>
      </w:r>
      <w:r w:rsidRPr="00ED6412">
        <w:rPr>
          <w:i/>
        </w:rPr>
        <w:t>w</w:t>
      </w:r>
      <w:r w:rsidRPr="00ED6412">
        <w:t xml:space="preserve"> is random </w:t>
      </w:r>
      <w:r w:rsidR="00554BD6" w:rsidRPr="00ED6412">
        <w:t xml:space="preserve">variable of the </w:t>
      </w:r>
      <w:r w:rsidRPr="00ED6412">
        <w:t xml:space="preserve">wind power, </w:t>
      </w:r>
      <w:r w:rsidRPr="00ED6412">
        <w:rPr>
          <w:i/>
        </w:rPr>
        <w:t>k</w:t>
      </w:r>
      <w:r w:rsidRPr="00ED6412">
        <w:rPr>
          <w:i/>
          <w:vertAlign w:val="subscript"/>
        </w:rPr>
        <w:t>O</w:t>
      </w:r>
      <w:r w:rsidRPr="00ED6412">
        <w:rPr>
          <w:i/>
        </w:rPr>
        <w:t>,</w:t>
      </w:r>
      <w:r w:rsidRPr="00ED6412">
        <w:rPr>
          <w:vertAlign w:val="subscript"/>
        </w:rPr>
        <w:t>j</w:t>
      </w:r>
      <w:r w:rsidRPr="00ED6412">
        <w:t xml:space="preserve"> is the coefficient of the overestimation </w:t>
      </w:r>
      <w:r w:rsidR="006F174A" w:rsidRPr="00ED6412">
        <w:t xml:space="preserve">of the wind power, which is </w:t>
      </w:r>
      <w:r w:rsidR="00426EE4" w:rsidRPr="00ED6412">
        <w:t xml:space="preserve">also </w:t>
      </w:r>
      <w:r w:rsidR="006F174A" w:rsidRPr="00ED6412">
        <w:t xml:space="preserve">the price of the reserve power, </w:t>
      </w:r>
      <w:r w:rsidR="006F174A" w:rsidRPr="00ED6412">
        <w:rPr>
          <w:i/>
        </w:rPr>
        <w:t>f</w:t>
      </w:r>
      <w:r w:rsidR="006F174A" w:rsidRPr="00ED6412">
        <w:rPr>
          <w:i/>
          <w:vertAlign w:val="subscript"/>
        </w:rPr>
        <w:t>W</w:t>
      </w:r>
      <w:r w:rsidR="006F174A" w:rsidRPr="00ED6412">
        <w:t>(</w:t>
      </w:r>
      <w:r w:rsidR="006F174A" w:rsidRPr="00ED6412">
        <w:rPr>
          <w:i/>
        </w:rPr>
        <w:t>w</w:t>
      </w:r>
      <w:r w:rsidR="006F174A" w:rsidRPr="00ED6412">
        <w:t>) is the Weibull distribution of the wind power and</w:t>
      </w:r>
      <w:r w:rsidR="000E3989" w:rsidRPr="00ED6412">
        <w:t xml:space="preserve"> </w:t>
      </w:r>
      <w:r w:rsidR="000E3989" w:rsidRPr="00ED6412">
        <w:rPr>
          <w:i/>
        </w:rPr>
        <w:t>Pr</w:t>
      </w:r>
      <w:r w:rsidR="000E3989" w:rsidRPr="00ED6412">
        <w:t>{</w:t>
      </w:r>
      <w:r w:rsidR="000E3989" w:rsidRPr="00ED6412">
        <w:rPr>
          <w:i/>
        </w:rPr>
        <w:t>w</w:t>
      </w:r>
      <w:r w:rsidR="000E3989" w:rsidRPr="00ED6412">
        <w:t xml:space="preserve"> = 0} is the probab</w:t>
      </w:r>
      <w:r w:rsidR="00C210BC" w:rsidRPr="00ED6412">
        <w:t>ility of wind power being zero.</w:t>
      </w:r>
      <w:r w:rsidR="000E3989" w:rsidRPr="00ED6412">
        <w:t xml:space="preserve"> This equation is used to find the cost when the available wind power is less than the scheduled wind power. </w:t>
      </w:r>
    </w:p>
    <w:p w14:paraId="4180920A" w14:textId="0C1E72CC" w:rsidR="000E3989" w:rsidRPr="00ED6412" w:rsidRDefault="000E3989" w:rsidP="004C1551">
      <w:pPr>
        <w:spacing w:after="0"/>
      </w:pPr>
      <w:r w:rsidRPr="00ED6412">
        <w:lastRenderedPageBreak/>
        <w:t xml:space="preserve">Similar to the overestimation cost function, the underestimation cost function of the wind powered generator is due to the penalty cost for not using all the available wind power </w:t>
      </w:r>
      <w:r w:rsidR="004F3E24"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004F3E24" w:rsidRPr="00ED6412">
        <w:fldChar w:fldCharType="separate"/>
      </w:r>
      <w:r w:rsidR="000201C4">
        <w:rPr>
          <w:noProof/>
        </w:rPr>
        <w:t>[</w:t>
      </w:r>
      <w:hyperlink w:anchor="_ENREF_46" w:tooltip="Hetzer, 2008 #256" w:history="1">
        <w:r w:rsidR="00213BF8">
          <w:rPr>
            <w:noProof/>
          </w:rPr>
          <w:t>46</w:t>
        </w:r>
      </w:hyperlink>
      <w:r w:rsidR="000201C4">
        <w:rPr>
          <w:noProof/>
        </w:rPr>
        <w:t>]</w:t>
      </w:r>
      <w:r w:rsidR="004F3E24" w:rsidRPr="00ED6412">
        <w:fldChar w:fldCharType="end"/>
      </w:r>
      <w:r w:rsidR="004F3E24" w:rsidRPr="00ED6412">
        <w:t xml:space="preserve">, </w:t>
      </w:r>
      <w:r w:rsidRPr="00ED6412">
        <w:t>nam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3633613D" w14:textId="77777777" w:rsidTr="009F36EF">
        <w:tc>
          <w:tcPr>
            <w:tcW w:w="7792" w:type="dxa"/>
            <w:vAlign w:val="center"/>
          </w:tcPr>
          <w:p w14:paraId="7C6F5C46" w14:textId="78041B0B" w:rsidR="000E3989" w:rsidRPr="00ED6412" w:rsidRDefault="008568D1" w:rsidP="004C1551">
            <w:pPr>
              <w:jc w:val="center"/>
              <w:rPr>
                <w:i/>
              </w:rPr>
            </w:pPr>
            <m:oMathPara>
              <m:oMath>
                <m:sSub>
                  <m:sSubPr>
                    <m:ctrlPr>
                      <w:rPr>
                        <w:rFonts w:ascii="Cambria Math" w:hAnsi="Cambria Math"/>
                        <w:i/>
                      </w:rPr>
                    </m:ctrlPr>
                  </m:sSubPr>
                  <m:e>
                    <m:r>
                      <w:rPr>
                        <w:rFonts w:ascii="Cambria Math" w:hAnsi="Cambria Math"/>
                      </w:rPr>
                      <m:t>C</m:t>
                    </m:r>
                  </m:e>
                  <m:sub>
                    <m:r>
                      <m:rPr>
                        <m:sty m:val="p"/>
                      </m:rPr>
                      <w:rPr>
                        <w:rFonts w:ascii="Cambria Math" w:hAnsi="Cambria Math"/>
                      </w:rPr>
                      <m:t>UW,j</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m:rPr>
                            <m:sty m:val="p"/>
                          </m:rPr>
                          <w:rPr>
                            <w:rFonts w:ascii="Cambria Math" w:hAnsi="Cambria Math"/>
                          </w:rPr>
                          <m:t>A,j</m:t>
                        </m:r>
                      </m:sub>
                    </m:sSub>
                    <m: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U,j</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W</m:t>
                        </m:r>
                      </m:e>
                      <m:sub>
                        <m:r>
                          <m:rPr>
                            <m:sty m:val="p"/>
                          </m:rPr>
                          <w:rPr>
                            <w:rFonts w:ascii="Cambria Math" w:hAnsi="Cambria Math"/>
                          </w:rPr>
                          <m:t>A,j</m:t>
                        </m:r>
                      </m:sub>
                    </m:sSub>
                    <m: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j</m:t>
                        </m:r>
                      </m:sub>
                    </m:sSub>
                  </m:e>
                </m:d>
              </m:oMath>
            </m:oMathPara>
          </w:p>
          <w:p w14:paraId="5733F70B" w14:textId="63924533" w:rsidR="000E3989" w:rsidRPr="00ED6412" w:rsidRDefault="008568D1" w:rsidP="00A56942">
            <w:pPr>
              <w:jc w:val="center"/>
            </w:pPr>
            <m:oMathPara>
              <m:oMath>
                <m:sSub>
                  <m:sSubPr>
                    <m:ctrlPr>
                      <w:rPr>
                        <w:rFonts w:ascii="Cambria Math" w:hAnsi="Cambria Math"/>
                        <w:i/>
                      </w:rPr>
                    </m:ctrlPr>
                  </m:sSubPr>
                  <m:e>
                    <m:r>
                      <w:rPr>
                        <w:rFonts w:ascii="Cambria Math" w:hAnsi="Cambria Math"/>
                      </w:rPr>
                      <m:t>=k</m:t>
                    </m:r>
                  </m:e>
                  <m:sub>
                    <m:r>
                      <m:rPr>
                        <m:sty m:val="p"/>
                      </m:rPr>
                      <w:rPr>
                        <w:rFonts w:ascii="Cambria Math" w:hAnsi="Cambria Math"/>
                      </w:rPr>
                      <m:t>U,j</m:t>
                    </m:r>
                  </m:sub>
                </m:sSub>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W</m:t>
                        </m:r>
                      </m:e>
                      <m:sub>
                        <m:r>
                          <m:rPr>
                            <m:sty m:val="p"/>
                          </m:rPr>
                          <w:rPr>
                            <w:rFonts w:ascii="Cambria Math" w:hAnsi="Cambria Math"/>
                          </w:rPr>
                          <m:t>j</m:t>
                        </m:r>
                      </m:sub>
                    </m:sSub>
                  </m:sub>
                  <m:sup>
                    <m:sSub>
                      <m:sSubPr>
                        <m:ctrlPr>
                          <w:rPr>
                            <w:rFonts w:ascii="Cambria Math" w:hAnsi="Cambria Math"/>
                            <w:i/>
                          </w:rPr>
                        </m:ctrlPr>
                      </m:sSubPr>
                      <m:e>
                        <m:r>
                          <w:rPr>
                            <w:rFonts w:ascii="Cambria Math" w:hAnsi="Cambria Math"/>
                          </w:rPr>
                          <m:t>W</m:t>
                        </m:r>
                      </m:e>
                      <m:sub>
                        <m:r>
                          <m:rPr>
                            <m:sty m:val="p"/>
                          </m:rPr>
                          <w:rPr>
                            <w:rFonts w:ascii="Cambria Math" w:hAnsi="Cambria Math"/>
                          </w:rPr>
                          <m:t>r,j</m:t>
                        </m:r>
                      </m:sub>
                    </m:sSub>
                  </m:sup>
                  <m:e>
                    <m:r>
                      <w:rPr>
                        <w:rFonts w:ascii="Cambria Math" w:hAnsi="Cambria Math"/>
                      </w:rPr>
                      <m:t>(</m:t>
                    </m:r>
                    <m:sSub>
                      <m:sSubPr>
                        <m:ctrlPr>
                          <w:rPr>
                            <w:rFonts w:ascii="Cambria Math" w:hAnsi="Cambria Math"/>
                            <w:i/>
                          </w:rPr>
                        </m:ctrlPr>
                      </m:sSubPr>
                      <m:e>
                        <m:r>
                          <w:rPr>
                            <w:rFonts w:ascii="Cambria Math" w:hAnsi="Cambria Math"/>
                          </w:rPr>
                          <m:t>w-W</m:t>
                        </m:r>
                      </m:e>
                      <m:sub>
                        <m:r>
                          <m:rPr>
                            <m:sty m:val="p"/>
                          </m:rP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f</m:t>
                        </m:r>
                      </m:e>
                      <m:sub>
                        <m:r>
                          <m:rPr>
                            <m:sty m:val="p"/>
                          </m:rPr>
                          <w:rPr>
                            <w:rFonts w:ascii="Cambria Math" w:hAnsi="Cambria Math"/>
                          </w:rPr>
                          <m:t>W</m:t>
                        </m:r>
                      </m:sub>
                    </m:sSub>
                    <m:r>
                      <w:rPr>
                        <w:rFonts w:ascii="Cambria Math" w:hAnsi="Cambria Math"/>
                      </w:rPr>
                      <m:t>(w)dw</m:t>
                    </m:r>
                  </m:e>
                </m:nary>
                <m:r>
                  <w:rPr>
                    <w:rFonts w:ascii="Cambria Math" w:hAnsi="Cambria Math"/>
                  </w:rPr>
                  <m:t>+ (</m:t>
                </m:r>
                <m:sSub>
                  <m:sSubPr>
                    <m:ctrlPr>
                      <w:rPr>
                        <w:rFonts w:ascii="Cambria Math" w:hAnsi="Cambria Math"/>
                        <w:i/>
                      </w:rPr>
                    </m:ctrlPr>
                  </m:sSubPr>
                  <m:e>
                    <m:r>
                      <w:rPr>
                        <w:rFonts w:ascii="Cambria Math" w:hAnsi="Cambria Math"/>
                      </w:rPr>
                      <m:t>W</m:t>
                    </m:r>
                  </m:e>
                  <m:sub>
                    <m:r>
                      <m:rPr>
                        <m:sty m:val="p"/>
                      </m:rPr>
                      <w:rPr>
                        <w:rFonts w:ascii="Cambria Math" w:hAnsi="Cambria Math"/>
                      </w:rPr>
                      <m:t>r,j</m:t>
                    </m:r>
                  </m:sub>
                </m:sSub>
                <m: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j</m:t>
                    </m:r>
                  </m:sub>
                </m:sSub>
                <m:r>
                  <w:rPr>
                    <w:rFonts w:ascii="Cambria Math" w:hAnsi="Cambria Math"/>
                  </w:rPr>
                  <m:t>)×Pr</m:t>
                </m:r>
                <m:d>
                  <m:dPr>
                    <m:begChr m:val="{"/>
                    <m:endChr m:val="}"/>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W</m:t>
                        </m:r>
                      </m:e>
                      <m:sub>
                        <m:r>
                          <m:rPr>
                            <m:sty m:val="p"/>
                          </m:rPr>
                          <w:rPr>
                            <w:rFonts w:ascii="Cambria Math" w:hAnsi="Cambria Math"/>
                          </w:rPr>
                          <m:t>r,j</m:t>
                        </m:r>
                      </m:sub>
                    </m:sSub>
                  </m:e>
                </m:d>
                <m:r>
                  <w:rPr>
                    <w:rFonts w:ascii="Cambria Math" w:hAnsi="Cambria Math"/>
                  </w:rPr>
                  <m:t>)</m:t>
                </m:r>
              </m:oMath>
            </m:oMathPara>
          </w:p>
        </w:tc>
        <w:tc>
          <w:tcPr>
            <w:tcW w:w="514" w:type="dxa"/>
            <w:vAlign w:val="center"/>
          </w:tcPr>
          <w:p w14:paraId="7F994685" w14:textId="5AC136CF" w:rsidR="000E3989" w:rsidRPr="00ED6412" w:rsidRDefault="000E3989" w:rsidP="004C1551">
            <w:pPr>
              <w:jc w:val="center"/>
              <w:rPr>
                <w:noProof/>
              </w:rPr>
            </w:pPr>
            <w:bookmarkStart w:id="104" w:name="_Ref484093460"/>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3</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5</w:t>
            </w:r>
            <w:r w:rsidR="006B1469" w:rsidRPr="00ED6412">
              <w:rPr>
                <w:noProof/>
              </w:rPr>
              <w:fldChar w:fldCharType="end"/>
            </w:r>
            <w:r w:rsidRPr="00ED6412">
              <w:rPr>
                <w:noProof/>
              </w:rPr>
              <w:t>)</w:t>
            </w:r>
            <w:bookmarkEnd w:id="104"/>
          </w:p>
        </w:tc>
      </w:tr>
    </w:tbl>
    <w:p w14:paraId="6C2643FD" w14:textId="154C1362" w:rsidR="000E3989" w:rsidRPr="00ED6412" w:rsidRDefault="000E3989" w:rsidP="004C1551">
      <w:pPr>
        <w:spacing w:after="0"/>
      </w:pPr>
      <w:r w:rsidRPr="00ED6412">
        <w:t xml:space="preserve">where </w:t>
      </w:r>
      <w:r w:rsidR="00C210BC" w:rsidRPr="00ED6412">
        <w:rPr>
          <w:i/>
        </w:rPr>
        <w:t>W</w:t>
      </w:r>
      <w:r w:rsidR="00C210BC" w:rsidRPr="00ED6412">
        <w:rPr>
          <w:vertAlign w:val="subscript"/>
        </w:rPr>
        <w:t>j,r</w:t>
      </w:r>
      <w:r w:rsidR="00C210BC" w:rsidRPr="00ED6412">
        <w:t xml:space="preserve"> is the rated wind power of the </w:t>
      </w:r>
      <w:r w:rsidR="00C210BC" w:rsidRPr="00ED6412">
        <w:rPr>
          <w:i/>
        </w:rPr>
        <w:t>j</w:t>
      </w:r>
      <w:r w:rsidR="00C210BC" w:rsidRPr="00ED6412">
        <w:rPr>
          <w:vertAlign w:val="superscript"/>
        </w:rPr>
        <w:t>th</w:t>
      </w:r>
      <w:r w:rsidR="00C210BC" w:rsidRPr="00ED6412">
        <w:t xml:space="preserve"> wind powered generator</w:t>
      </w:r>
      <w:r w:rsidR="00925140" w:rsidRPr="00ED6412">
        <w:t xml:space="preserve">, </w:t>
      </w:r>
      <w:r w:rsidR="00925140" w:rsidRPr="00ED6412">
        <w:rPr>
          <w:i/>
        </w:rPr>
        <w:t>k</w:t>
      </w:r>
      <w:r w:rsidR="00925140" w:rsidRPr="00ED6412">
        <w:rPr>
          <w:i/>
          <w:vertAlign w:val="subscript"/>
        </w:rPr>
        <w:t>U</w:t>
      </w:r>
      <w:r w:rsidR="00925140" w:rsidRPr="00ED6412">
        <w:rPr>
          <w:i/>
        </w:rPr>
        <w:t>,</w:t>
      </w:r>
      <w:r w:rsidR="00925140" w:rsidRPr="00ED6412">
        <w:rPr>
          <w:vertAlign w:val="subscript"/>
        </w:rPr>
        <w:t>j</w:t>
      </w:r>
      <w:r w:rsidR="00925140" w:rsidRPr="00ED6412">
        <w:t xml:space="preserve"> is the coefficient of the underestimation of the wind power, which is also the price of the waste penalty of the wind power</w:t>
      </w:r>
      <w:r w:rsidR="00C210BC" w:rsidRPr="00ED6412">
        <w:t xml:space="preserve"> and </w:t>
      </w:r>
      <w:r w:rsidRPr="00ED6412">
        <w:rPr>
          <w:i/>
        </w:rPr>
        <w:t>Pr</w:t>
      </w:r>
      <w:r w:rsidRPr="00ED6412">
        <w:t>{</w:t>
      </w:r>
      <w:r w:rsidRPr="00ED6412">
        <w:rPr>
          <w:i/>
        </w:rPr>
        <w:t>w</w:t>
      </w:r>
      <w:r w:rsidRPr="00ED6412">
        <w:t xml:space="preserve"> = </w:t>
      </w:r>
      <w:r w:rsidRPr="00ED6412">
        <w:rPr>
          <w:i/>
        </w:rPr>
        <w:t>W</w:t>
      </w:r>
      <w:r w:rsidRPr="00ED6412">
        <w:rPr>
          <w:vertAlign w:val="subscript"/>
        </w:rPr>
        <w:t>r</w:t>
      </w:r>
      <w:r w:rsidR="00A56942" w:rsidRPr="00ED6412">
        <w:rPr>
          <w:vertAlign w:val="subscript"/>
        </w:rPr>
        <w:t>,j</w:t>
      </w:r>
      <w:r w:rsidRPr="00ED6412">
        <w:t>} is the probability that the wind power</w:t>
      </w:r>
      <w:r w:rsidR="00371279" w:rsidRPr="00ED6412">
        <w:t xml:space="preserve"> is rated. Similar to Equation </w:t>
      </w:r>
      <w:r w:rsidR="00371279" w:rsidRPr="00ED6412">
        <w:fldChar w:fldCharType="begin"/>
      </w:r>
      <w:r w:rsidR="00371279" w:rsidRPr="00ED6412">
        <w:instrText xml:space="preserve"> REF _Ref484963344 \h </w:instrText>
      </w:r>
      <w:r w:rsidR="00A63E2B" w:rsidRPr="00ED6412">
        <w:instrText xml:space="preserve"> \* MERGEFORMAT </w:instrText>
      </w:r>
      <w:r w:rsidR="00371279" w:rsidRPr="00ED6412">
        <w:fldChar w:fldCharType="separate"/>
      </w:r>
      <w:r w:rsidR="00C05E44" w:rsidRPr="00ED6412">
        <w:rPr>
          <w:noProof/>
        </w:rPr>
        <w:t>(</w:t>
      </w:r>
      <w:r w:rsidR="00C05E44">
        <w:rPr>
          <w:noProof/>
        </w:rPr>
        <w:t>3</w:t>
      </w:r>
      <w:r w:rsidR="00C05E44" w:rsidRPr="00ED6412">
        <w:rPr>
          <w:noProof/>
        </w:rPr>
        <w:t>.</w:t>
      </w:r>
      <w:r w:rsidR="00C05E44">
        <w:rPr>
          <w:noProof/>
        </w:rPr>
        <w:t>4</w:t>
      </w:r>
      <w:r w:rsidR="00C05E44" w:rsidRPr="00ED6412">
        <w:rPr>
          <w:noProof/>
        </w:rPr>
        <w:t>)</w:t>
      </w:r>
      <w:r w:rsidR="00371279" w:rsidRPr="00ED6412">
        <w:fldChar w:fldCharType="end"/>
      </w:r>
      <w:r w:rsidRPr="00ED6412">
        <w:t xml:space="preserve">, this equation is used to find the cost when the available wind power is higher than the scheduled wind power. </w:t>
      </w:r>
    </w:p>
    <w:p w14:paraId="130B3128" w14:textId="77777777" w:rsidR="000E3989" w:rsidRPr="00ED6412" w:rsidRDefault="000E3989" w:rsidP="00A326F0">
      <w:pPr>
        <w:pStyle w:val="Heading4"/>
      </w:pPr>
      <w:bookmarkStart w:id="105" w:name="_Toc523347755"/>
      <w:r w:rsidRPr="00ED6412">
        <w:t>Emission functions</w:t>
      </w:r>
      <w:bookmarkEnd w:id="105"/>
    </w:p>
    <w:p w14:paraId="2F6982E8" w14:textId="2732F317" w:rsidR="000E3989" w:rsidRPr="00ED6412" w:rsidRDefault="000E3989" w:rsidP="004C1551">
      <w:pPr>
        <w:spacing w:after="0"/>
      </w:pPr>
      <w:r w:rsidRPr="00ED6412">
        <w:t xml:space="preserve">The emission function purpose is to minimize the pollution from conventional powered generation including the oxides of carbon, sulphur and nitrogen. Assuming that the wind turbines do not produce these pollutants, and the reserve power is from energy storage that also do not produce pollutants, the emission function contains the conventional powered generators term only </w:t>
      </w:r>
      <w:r w:rsidR="00E85D95" w:rsidRPr="00ED6412">
        <w:fldChar w:fldCharType="begin"/>
      </w:r>
      <w:r w:rsidR="000201C4">
        <w:instrText xml:space="preserve"> ADDIN EN.CITE &lt;EndNote&gt;&lt;Cite&gt;&lt;Author&gt;Dhillon&lt;/Author&gt;&lt;Year&gt;2000&lt;/Year&gt;&lt;RecNum&gt;322&lt;/RecNum&gt;&lt;DisplayText&gt;[95]&lt;/DisplayText&gt;&lt;record&gt;&lt;rec-number&gt;322&lt;/rec-number&gt;&lt;foreign-keys&gt;&lt;key app="EN" db-id="wat2z5xv39zx9lefev2vrzeifd9dzfzsx50x" timestamp="0"&gt;322&lt;/key&gt;&lt;/foreign-keys&gt;&lt;ref-type name="Journal Article"&gt;17&lt;/ref-type&gt;&lt;contributors&gt;&lt;authors&gt;&lt;author&gt;Dhillon, J. S.&lt;/author&gt;&lt;author&gt;Kothari, D. P.&lt;/author&gt;&lt;/authors&gt;&lt;/contributors&gt;&lt;titles&gt;&lt;title&gt;The surrogate worth trade-off approach for multiobjective thermal power dispatch problem&lt;/title&gt;&lt;secondary-title&gt;Electric Power Systems Research&lt;/secondary-title&gt;&lt;/titles&gt;&lt;periodical&gt;&lt;full-title&gt;Electric Power Systems Research&lt;/full-title&gt;&lt;/periodical&gt;&lt;pages&gt;103-110&lt;/pages&gt;&lt;volume&gt;56&lt;/volume&gt;&lt;number&gt;2&lt;/number&gt;&lt;keywords&gt;&lt;keyword&gt;Economic load dispatch&lt;/keyword&gt;&lt;keyword&gt;Multiobjective optimization&lt;/keyword&gt;&lt;keyword&gt;Decision making&lt;/keyword&gt;&lt;/keywords&gt;&lt;dates&gt;&lt;year&gt;2000&lt;/year&gt;&lt;pub-dates&gt;&lt;date&gt;11/1/&lt;/date&gt;&lt;/pub-dates&gt;&lt;/dates&gt;&lt;isbn&gt;0378-7796&lt;/isbn&gt;&lt;urls&gt;&lt;related-urls&gt;&lt;url&gt;http://www.sciencedirect.com/science/article/pii/S0378779600000924&lt;/url&gt;&lt;/related-urls&gt;&lt;/urls&gt;&lt;electronic-resource-num&gt;http://dx.doi.org/10.1016/S0378-7796(00)00092-4&lt;/electronic-resource-num&gt;&lt;/record&gt;&lt;/Cite&gt;&lt;/EndNote&gt;</w:instrText>
      </w:r>
      <w:r w:rsidR="00E85D95" w:rsidRPr="00ED6412">
        <w:fldChar w:fldCharType="separate"/>
      </w:r>
      <w:r w:rsidR="000201C4">
        <w:rPr>
          <w:noProof/>
        </w:rPr>
        <w:t>[</w:t>
      </w:r>
      <w:hyperlink w:anchor="_ENREF_95" w:tooltip="Dhillon, 2000 #322" w:history="1">
        <w:r w:rsidR="00213BF8">
          <w:rPr>
            <w:noProof/>
          </w:rPr>
          <w:t>95</w:t>
        </w:r>
      </w:hyperlink>
      <w:r w:rsidR="000201C4">
        <w:rPr>
          <w:noProof/>
        </w:rPr>
        <w:t>]</w:t>
      </w:r>
      <w:r w:rsidR="00E85D95" w:rsidRPr="00ED6412">
        <w:fldChar w:fldCharType="end"/>
      </w:r>
      <w:r w:rsidR="0003073F" w:rsidRPr="00ED6412">
        <w:rPr>
          <w:rFonts w:eastAsiaTheme="minorEastAsia"/>
        </w:rPr>
        <w:t xml:space="preserve">, </w:t>
      </w:r>
      <w:r w:rsidRPr="00ED6412">
        <w:t>nam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209C9143" w14:textId="77777777" w:rsidTr="009F36EF">
        <w:tc>
          <w:tcPr>
            <w:tcW w:w="8500" w:type="dxa"/>
            <w:vAlign w:val="center"/>
          </w:tcPr>
          <w:p w14:paraId="7DCFBAAC" w14:textId="596E2B87" w:rsidR="000E3989" w:rsidRPr="00ED6412" w:rsidRDefault="008568D1" w:rsidP="00443F10">
            <w:pPr>
              <w:jc w:val="center"/>
              <w:rPr>
                <w:i/>
              </w:rPr>
            </w:pPr>
            <m:oMathPara>
              <m:oMath>
                <m:func>
                  <m:funcPr>
                    <m:ctrlPr>
                      <w:rPr>
                        <w:rFonts w:ascii="Cambria Math" w:hAnsi="Cambria Math"/>
                        <w:i/>
                      </w:rPr>
                    </m:ctrlPr>
                  </m:funcPr>
                  <m:fName>
                    <m:r>
                      <w:rPr>
                        <w:rFonts w:ascii="Cambria Math" w:hAnsi="Cambria Math"/>
                      </w:rPr>
                      <m:t>min</m:t>
                    </m:r>
                  </m:fName>
                  <m:e>
                    <m:r>
                      <w:rPr>
                        <w:rFonts w:ascii="Cambria Math" w:hAnsi="Cambria Math"/>
                      </w:rPr>
                      <m:t xml:space="preserve">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E</m:t>
                            </m:r>
                          </m:e>
                          <m:sub>
                            <m:r>
                              <m:rPr>
                                <m:sty m:val="p"/>
                              </m:rPr>
                              <w:rPr>
                                <w:rFonts w:ascii="Cambria Math" w:hAnsi="Cambria Math"/>
                              </w:rPr>
                              <m:t>P,i</m:t>
                            </m:r>
                          </m:sub>
                          <m:sup>
                            <m:sSub>
                              <m:sSubPr>
                                <m:ctrlPr>
                                  <w:rPr>
                                    <w:rFonts w:ascii="Cambria Math" w:hAnsi="Cambria Math"/>
                                  </w:rPr>
                                </m:ctrlPr>
                              </m:sSubPr>
                              <m:e>
                                <m:r>
                                  <m:rPr>
                                    <m:sty m:val="p"/>
                                  </m:rPr>
                                  <w:rPr>
                                    <w:rFonts w:ascii="Cambria Math" w:hAnsi="Cambria Math"/>
                                  </w:rPr>
                                  <m:t>NO</m:t>
                                </m:r>
                              </m:e>
                              <m:sub>
                                <m:r>
                                  <m:rPr>
                                    <m:sty m:val="p"/>
                                  </m:rPr>
                                  <w:rPr>
                                    <w:rFonts w:ascii="Cambria Math" w:hAnsi="Cambria Math"/>
                                  </w:rPr>
                                  <m:t>x</m:t>
                                </m:r>
                              </m:sub>
                            </m:sSub>
                          </m:sup>
                        </m:sSubSup>
                        <m:d>
                          <m:dPr>
                            <m:ctrlPr>
                              <w:rPr>
                                <w:rFonts w:ascii="Cambria Math" w:hAnsi="Cambria Math"/>
                                <w:i/>
                                <w:noProof/>
                              </w:rPr>
                            </m:ctrlPr>
                          </m:dPr>
                          <m:e>
                            <m:sSub>
                              <m:sSubPr>
                                <m:ctrlPr>
                                  <w:rPr>
                                    <w:rFonts w:ascii="Cambria Math" w:hAnsi="Cambria Math"/>
                                    <w:i/>
                                  </w:rPr>
                                </m:ctrlPr>
                              </m:sSubPr>
                              <m:e>
                                <m:r>
                                  <w:rPr>
                                    <w:rFonts w:ascii="Cambria Math" w:hAnsi="Cambria Math"/>
                                  </w:rPr>
                                  <m:t>P</m:t>
                                </m:r>
                              </m:e>
                              <m:sub>
                                <m:r>
                                  <m:rPr>
                                    <m:sty m:val="p"/>
                                  </m:rPr>
                                  <w:rPr>
                                    <w:rFonts w:ascii="Cambria Math" w:hAnsi="Cambria Math"/>
                                  </w:rPr>
                                  <m:t>i</m:t>
                                </m:r>
                              </m:sub>
                            </m:sSub>
                          </m:e>
                        </m:d>
                        <m:r>
                          <w:rPr>
                            <w:rFonts w:ascii="Cambria Math" w:hAnsi="Cambria Math"/>
                            <w:noProof/>
                          </w:rPr>
                          <m:t>+</m:t>
                        </m:r>
                        <m:sSubSup>
                          <m:sSubSupPr>
                            <m:ctrlPr>
                              <w:rPr>
                                <w:rFonts w:ascii="Cambria Math" w:hAnsi="Cambria Math"/>
                                <w:i/>
                              </w:rPr>
                            </m:ctrlPr>
                          </m:sSubSupPr>
                          <m:e>
                            <m:r>
                              <w:rPr>
                                <w:rFonts w:ascii="Cambria Math" w:hAnsi="Cambria Math"/>
                              </w:rPr>
                              <m:t>E</m:t>
                            </m:r>
                          </m:e>
                          <m:sub>
                            <m:r>
                              <m:rPr>
                                <m:sty m:val="p"/>
                              </m:rPr>
                              <w:rPr>
                                <w:rFonts w:ascii="Cambria Math" w:hAnsi="Cambria Math"/>
                              </w:rPr>
                              <m:t>P,i</m:t>
                            </m:r>
                          </m:sub>
                          <m:sup>
                            <m:sSub>
                              <m:sSubPr>
                                <m:ctrlPr>
                                  <w:rPr>
                                    <w:rFonts w:ascii="Cambria Math" w:hAnsi="Cambria Math"/>
                                  </w:rPr>
                                </m:ctrlPr>
                              </m:sSubPr>
                              <m:e>
                                <m:r>
                                  <m:rPr>
                                    <m:sty m:val="p"/>
                                  </m:rPr>
                                  <w:rPr>
                                    <w:rFonts w:ascii="Cambria Math" w:hAnsi="Cambria Math"/>
                                  </w:rPr>
                                  <m:t>SO</m:t>
                                </m:r>
                              </m:e>
                              <m:sub>
                                <m:r>
                                  <m:rPr>
                                    <m:sty m:val="p"/>
                                  </m:rPr>
                                  <w:rPr>
                                    <w:rFonts w:ascii="Cambria Math" w:hAnsi="Cambria Math"/>
                                  </w:rPr>
                                  <m:t>2</m:t>
                                </m:r>
                              </m:sub>
                            </m:sSub>
                          </m:sup>
                        </m:sSubSup>
                        <m:d>
                          <m:dPr>
                            <m:ctrlPr>
                              <w:rPr>
                                <w:rFonts w:ascii="Cambria Math" w:hAnsi="Cambria Math"/>
                                <w:i/>
                                <w:noProof/>
                              </w:rPr>
                            </m:ctrlPr>
                          </m:dPr>
                          <m:e>
                            <m:sSub>
                              <m:sSubPr>
                                <m:ctrlPr>
                                  <w:rPr>
                                    <w:rFonts w:ascii="Cambria Math" w:hAnsi="Cambria Math"/>
                                    <w:i/>
                                  </w:rPr>
                                </m:ctrlPr>
                              </m:sSubPr>
                              <m:e>
                                <m:r>
                                  <w:rPr>
                                    <w:rFonts w:ascii="Cambria Math" w:hAnsi="Cambria Math"/>
                                  </w:rPr>
                                  <m:t>P</m:t>
                                </m:r>
                              </m:e>
                              <m:sub>
                                <m:r>
                                  <m:rPr>
                                    <m:sty m:val="p"/>
                                  </m:rPr>
                                  <w:rPr>
                                    <w:rFonts w:ascii="Cambria Math" w:hAnsi="Cambria Math"/>
                                  </w:rPr>
                                  <m:t>i</m:t>
                                </m:r>
                              </m:sub>
                            </m:sSub>
                          </m:e>
                        </m:d>
                        <m:r>
                          <w:rPr>
                            <w:rFonts w:ascii="Cambria Math" w:hAnsi="Cambria Math"/>
                            <w:noProof/>
                          </w:rPr>
                          <m:t>+</m:t>
                        </m:r>
                        <m:sSubSup>
                          <m:sSubSupPr>
                            <m:ctrlPr>
                              <w:rPr>
                                <w:rFonts w:ascii="Cambria Math" w:hAnsi="Cambria Math"/>
                                <w:i/>
                              </w:rPr>
                            </m:ctrlPr>
                          </m:sSubSupPr>
                          <m:e>
                            <m:r>
                              <w:rPr>
                                <w:rFonts w:ascii="Cambria Math" w:hAnsi="Cambria Math"/>
                              </w:rPr>
                              <m:t>E</m:t>
                            </m:r>
                          </m:e>
                          <m:sub>
                            <m:r>
                              <m:rPr>
                                <m:sty m:val="p"/>
                              </m:rPr>
                              <w:rPr>
                                <w:rFonts w:ascii="Cambria Math" w:hAnsi="Cambria Math"/>
                              </w:rPr>
                              <m:t>P,i</m:t>
                            </m:r>
                          </m:sub>
                          <m:sup>
                            <m:sSub>
                              <m:sSubPr>
                                <m:ctrlPr>
                                  <w:rPr>
                                    <w:rFonts w:ascii="Cambria Math" w:hAnsi="Cambria Math"/>
                                  </w:rPr>
                                </m:ctrlPr>
                              </m:sSubPr>
                              <m:e>
                                <m:r>
                                  <m:rPr>
                                    <m:sty m:val="p"/>
                                  </m:rPr>
                                  <w:rPr>
                                    <w:rFonts w:ascii="Cambria Math" w:hAnsi="Cambria Math"/>
                                  </w:rPr>
                                  <m:t>CO</m:t>
                                </m:r>
                              </m:e>
                              <m:sub>
                                <m:r>
                                  <m:rPr>
                                    <m:sty m:val="p"/>
                                  </m:rPr>
                                  <w:rPr>
                                    <w:rFonts w:ascii="Cambria Math" w:hAnsi="Cambria Math"/>
                                  </w:rPr>
                                  <m:t>2</m:t>
                                </m:r>
                              </m:sub>
                            </m:sSub>
                          </m:sup>
                        </m:sSubSup>
                        <m:d>
                          <m:dPr>
                            <m:ctrlPr>
                              <w:rPr>
                                <w:rFonts w:ascii="Cambria Math" w:hAnsi="Cambria Math"/>
                                <w:i/>
                                <w:noProof/>
                              </w:rPr>
                            </m:ctrlPr>
                          </m:dPr>
                          <m:e>
                            <m:sSub>
                              <m:sSubPr>
                                <m:ctrlPr>
                                  <w:rPr>
                                    <w:rFonts w:ascii="Cambria Math" w:hAnsi="Cambria Math"/>
                                    <w:i/>
                                  </w:rPr>
                                </m:ctrlPr>
                              </m:sSubPr>
                              <m:e>
                                <m:r>
                                  <w:rPr>
                                    <w:rFonts w:ascii="Cambria Math" w:hAnsi="Cambria Math"/>
                                  </w:rPr>
                                  <m:t>P</m:t>
                                </m:r>
                              </m:e>
                              <m:sub>
                                <m:r>
                                  <m:rPr>
                                    <m:sty m:val="p"/>
                                  </m:rPr>
                                  <w:rPr>
                                    <w:rFonts w:ascii="Cambria Math" w:hAnsi="Cambria Math"/>
                                  </w:rPr>
                                  <m:t>i</m:t>
                                </m:r>
                              </m:sub>
                            </m:sSub>
                          </m:e>
                        </m:d>
                      </m:e>
                    </m:nary>
                  </m:e>
                </m:func>
              </m:oMath>
            </m:oMathPara>
          </w:p>
        </w:tc>
        <w:tc>
          <w:tcPr>
            <w:tcW w:w="516" w:type="dxa"/>
            <w:vAlign w:val="center"/>
          </w:tcPr>
          <w:p w14:paraId="253941C3" w14:textId="48570CEF" w:rsidR="000E3989" w:rsidRPr="00ED6412" w:rsidRDefault="000E3989" w:rsidP="004C1551">
            <w:pPr>
              <w:jc w:val="center"/>
              <w:rPr>
                <w:noProof/>
              </w:rPr>
            </w:pPr>
            <w:bookmarkStart w:id="106" w:name="_Ref484087996"/>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3</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6</w:t>
            </w:r>
            <w:r w:rsidR="006B1469" w:rsidRPr="00ED6412">
              <w:rPr>
                <w:noProof/>
              </w:rPr>
              <w:fldChar w:fldCharType="end"/>
            </w:r>
            <w:r w:rsidRPr="00ED6412">
              <w:rPr>
                <w:noProof/>
              </w:rPr>
              <w:t>)</w:t>
            </w:r>
            <w:bookmarkEnd w:id="106"/>
          </w:p>
        </w:tc>
      </w:tr>
    </w:tbl>
    <w:p w14:paraId="2CB4D7BD" w14:textId="66B4670B" w:rsidR="001513B4" w:rsidRPr="00ED6412" w:rsidRDefault="001513B4" w:rsidP="004C1551">
      <w:pPr>
        <w:spacing w:after="0"/>
      </w:pPr>
      <w:r w:rsidRPr="00ED6412">
        <w:t xml:space="preserve">where </w:t>
      </w:r>
      <w:r w:rsidRPr="00ED6412">
        <w:rPr>
          <w:i/>
        </w:rPr>
        <w:t>E</w:t>
      </w:r>
      <w:r w:rsidRPr="00ED6412">
        <w:t xml:space="preserve"> is the emission </w:t>
      </w:r>
      <w:r w:rsidR="0020674F" w:rsidRPr="00ED6412">
        <w:t>function and</w:t>
      </w:r>
      <w:r w:rsidRPr="00ED6412">
        <w:t xml:space="preserve"> </w:t>
      </w:r>
      <m:oMath>
        <m:sSubSup>
          <m:sSubSupPr>
            <m:ctrlPr>
              <w:rPr>
                <w:rFonts w:ascii="Cambria Math" w:hAnsi="Cambria Math"/>
                <w:i/>
              </w:rPr>
            </m:ctrlPr>
          </m:sSubSupPr>
          <m:e>
            <m:r>
              <w:rPr>
                <w:rFonts w:ascii="Cambria Math" w:hAnsi="Cambria Math"/>
              </w:rPr>
              <m:t>E</m:t>
            </m:r>
          </m:e>
          <m:sub>
            <m:r>
              <m:rPr>
                <m:sty m:val="p"/>
              </m:rPr>
              <w:rPr>
                <w:rFonts w:ascii="Cambria Math" w:hAnsi="Cambria Math"/>
              </w:rPr>
              <m:t>p,i</m:t>
            </m:r>
          </m:sub>
          <m:sup>
            <m:sSub>
              <m:sSubPr>
                <m:ctrlPr>
                  <w:rPr>
                    <w:rFonts w:ascii="Cambria Math" w:hAnsi="Cambria Math"/>
                  </w:rPr>
                </m:ctrlPr>
              </m:sSubPr>
              <m:e>
                <m:r>
                  <m:rPr>
                    <m:sty m:val="p"/>
                  </m:rPr>
                  <w:rPr>
                    <w:rFonts w:ascii="Cambria Math" w:hAnsi="Cambria Math"/>
                  </w:rPr>
                  <m:t>NO</m:t>
                </m:r>
              </m:e>
              <m:sub>
                <m:r>
                  <m:rPr>
                    <m:sty m:val="p"/>
                  </m:rPr>
                  <w:rPr>
                    <w:rFonts w:ascii="Cambria Math" w:hAnsi="Cambria Math"/>
                  </w:rPr>
                  <m:t>x</m:t>
                </m:r>
              </m:sub>
            </m:sSub>
          </m:sup>
        </m:sSubSup>
      </m:oMath>
      <w:r w:rsidRPr="00ED6412">
        <w:t xml:space="preserve"> ,</w:t>
      </w:r>
      <m:oMath>
        <m:r>
          <w:rPr>
            <w:rFonts w:ascii="Cambria Math" w:hAnsi="Cambria Math"/>
          </w:rPr>
          <m:t xml:space="preserve"> </m:t>
        </m:r>
        <m:sSubSup>
          <m:sSubSupPr>
            <m:ctrlPr>
              <w:rPr>
                <w:rFonts w:ascii="Cambria Math" w:hAnsi="Cambria Math"/>
                <w:i/>
              </w:rPr>
            </m:ctrlPr>
          </m:sSubSupPr>
          <m:e>
            <m:r>
              <w:rPr>
                <w:rFonts w:ascii="Cambria Math" w:hAnsi="Cambria Math"/>
              </w:rPr>
              <m:t>E</m:t>
            </m:r>
          </m:e>
          <m:sub>
            <m:r>
              <m:rPr>
                <m:sty m:val="p"/>
              </m:rPr>
              <w:rPr>
                <w:rFonts w:ascii="Cambria Math" w:hAnsi="Cambria Math"/>
              </w:rPr>
              <m:t>p,i</m:t>
            </m:r>
          </m:sub>
          <m:sup>
            <m:sSub>
              <m:sSubPr>
                <m:ctrlPr>
                  <w:rPr>
                    <w:rFonts w:ascii="Cambria Math" w:hAnsi="Cambria Math"/>
                  </w:rPr>
                </m:ctrlPr>
              </m:sSubPr>
              <m:e>
                <m:r>
                  <m:rPr>
                    <m:sty m:val="p"/>
                  </m:rPr>
                  <w:rPr>
                    <w:rFonts w:ascii="Cambria Math" w:hAnsi="Cambria Math"/>
                  </w:rPr>
                  <m:t>SO</m:t>
                </m:r>
              </m:e>
              <m:sub>
                <m:r>
                  <m:rPr>
                    <m:sty m:val="p"/>
                  </m:rPr>
                  <w:rPr>
                    <w:rFonts w:ascii="Cambria Math" w:hAnsi="Cambria Math"/>
                  </w:rPr>
                  <m:t>2</m:t>
                </m:r>
              </m:sub>
            </m:sSub>
          </m:sup>
        </m:sSubSup>
      </m:oMath>
      <w:r w:rsidRPr="00ED6412">
        <w:t xml:space="preserve">, </w:t>
      </w:r>
      <m:oMath>
        <m:sSubSup>
          <m:sSubSupPr>
            <m:ctrlPr>
              <w:rPr>
                <w:rFonts w:ascii="Cambria Math" w:hAnsi="Cambria Math"/>
                <w:i/>
              </w:rPr>
            </m:ctrlPr>
          </m:sSubSupPr>
          <m:e>
            <m:r>
              <w:rPr>
                <w:rFonts w:ascii="Cambria Math" w:hAnsi="Cambria Math"/>
              </w:rPr>
              <m:t>E</m:t>
            </m:r>
          </m:e>
          <m:sub>
            <m:r>
              <m:rPr>
                <m:sty m:val="p"/>
              </m:rPr>
              <w:rPr>
                <w:rFonts w:ascii="Cambria Math" w:hAnsi="Cambria Math"/>
              </w:rPr>
              <m:t>p,i</m:t>
            </m:r>
          </m:sub>
          <m:sup>
            <m:sSub>
              <m:sSubPr>
                <m:ctrlPr>
                  <w:rPr>
                    <w:rFonts w:ascii="Cambria Math" w:hAnsi="Cambria Math"/>
                  </w:rPr>
                </m:ctrlPr>
              </m:sSubPr>
              <m:e>
                <m:r>
                  <m:rPr>
                    <m:sty m:val="p"/>
                  </m:rPr>
                  <w:rPr>
                    <w:rFonts w:ascii="Cambria Math" w:hAnsi="Cambria Math"/>
                  </w:rPr>
                  <m:t>CO</m:t>
                </m:r>
              </m:e>
              <m:sub>
                <m:r>
                  <m:rPr>
                    <m:sty m:val="p"/>
                  </m:rPr>
                  <w:rPr>
                    <w:rFonts w:ascii="Cambria Math" w:hAnsi="Cambria Math"/>
                  </w:rPr>
                  <m:t>2</m:t>
                </m:r>
              </m:sub>
            </m:sSub>
          </m:sup>
        </m:sSubSup>
      </m:oMath>
      <w:r w:rsidRPr="00ED6412">
        <w:t xml:space="preserve"> are the emission of the NO</w:t>
      </w:r>
      <w:r w:rsidRPr="00ED6412">
        <w:rPr>
          <w:vertAlign w:val="subscript"/>
        </w:rPr>
        <w:t>x</w:t>
      </w:r>
      <w:r w:rsidRPr="00ED6412">
        <w:t>, SO</w:t>
      </w:r>
      <w:r w:rsidRPr="00ED6412">
        <w:rPr>
          <w:vertAlign w:val="subscript"/>
        </w:rPr>
        <w:t>2</w:t>
      </w:r>
      <w:r w:rsidRPr="00ED6412">
        <w:t xml:space="preserve"> and CO</w:t>
      </w:r>
      <w:r w:rsidRPr="00ED6412">
        <w:rPr>
          <w:vertAlign w:val="subscript"/>
        </w:rPr>
        <w:t>2</w:t>
      </w:r>
      <w:r w:rsidRPr="00ED6412">
        <w:t>, respectively.</w:t>
      </w:r>
    </w:p>
    <w:p w14:paraId="317D6C64" w14:textId="3D60CA70" w:rsidR="000E3989" w:rsidRPr="00ED6412" w:rsidRDefault="000E3989" w:rsidP="004C1551">
      <w:pPr>
        <w:spacing w:after="0"/>
      </w:pPr>
      <w:r w:rsidRPr="00ED6412">
        <w:lastRenderedPageBreak/>
        <w:t xml:space="preserve">The emission function of the conventional powered generator is related to the cost function with the emission rate of the energy output for a given type of fuel generator </w:t>
      </w:r>
      <w:r w:rsidR="00E85D95" w:rsidRPr="00ED6412">
        <w:fldChar w:fldCharType="begin">
          <w:fldData xml:space="preserve">PEVuZE5vdGU+PENpdGU+PEF1dGhvcj5MYW1vbnQ8L0F1dGhvcj48WWVhcj4xOTk1PC9ZZWFyPjxS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</w:fldData>
        </w:fldChar>
      </w:r>
      <w:r w:rsidR="000201C4">
        <w:instrText xml:space="preserve"> ADDIN EN.CITE </w:instrText>
      </w:r>
      <w:r w:rsidR="000201C4">
        <w:fldChar w:fldCharType="begin">
          <w:fldData xml:space="preserve">PEVuZE5vdGU+PENpdGU+PEF1dGhvcj5MYW1vbnQ8L0F1dGhvcj48WWVhcj4xOTk1PC9ZZWFyPjxS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</w:fldData>
        </w:fldChar>
      </w:r>
      <w:r w:rsidR="000201C4">
        <w:instrText xml:space="preserve"> ADDIN EN.CITE.DATA </w:instrText>
      </w:r>
      <w:r w:rsidR="000201C4">
        <w:fldChar w:fldCharType="end"/>
      </w:r>
      <w:r w:rsidR="00E85D95" w:rsidRPr="00ED6412">
        <w:fldChar w:fldCharType="separate"/>
      </w:r>
      <w:r w:rsidR="000201C4">
        <w:rPr>
          <w:noProof/>
        </w:rPr>
        <w:t>[</w:t>
      </w:r>
      <w:hyperlink w:anchor="_ENREF_95" w:tooltip="Dhillon, 2000 #322" w:history="1">
        <w:r w:rsidR="00213BF8">
          <w:rPr>
            <w:noProof/>
          </w:rPr>
          <w:t>95</w:t>
        </w:r>
      </w:hyperlink>
      <w:r w:rsidR="000201C4">
        <w:rPr>
          <w:noProof/>
        </w:rPr>
        <w:t xml:space="preserve">, </w:t>
      </w:r>
      <w:hyperlink w:anchor="_ENREF_97" w:tooltip="Lamont, 1995 #479" w:history="1">
        <w:r w:rsidR="00213BF8">
          <w:rPr>
            <w:noProof/>
          </w:rPr>
          <w:t>97</w:t>
        </w:r>
      </w:hyperlink>
      <w:r w:rsidR="000201C4">
        <w:rPr>
          <w:noProof/>
        </w:rPr>
        <w:t>]</w:t>
      </w:r>
      <w:r w:rsidR="00E85D95" w:rsidRPr="00ED6412">
        <w:fldChar w:fldCharType="end"/>
      </w:r>
      <w:r w:rsidR="0006000B" w:rsidRPr="00ED6412">
        <w:t xml:space="preserve">, </w:t>
      </w:r>
      <w:r w:rsidRPr="00ED6412">
        <w:t xml:space="preserve">namel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64992DF0" w14:textId="77777777" w:rsidTr="00E4215A">
        <w:trPr>
          <w:trHeight w:val="496"/>
        </w:trPr>
        <w:tc>
          <w:tcPr>
            <w:tcW w:w="7989" w:type="dxa"/>
            <w:vAlign w:val="center"/>
          </w:tcPr>
          <w:p w14:paraId="33B402E2" w14:textId="102306C0" w:rsidR="000E3989" w:rsidRPr="00ED6412" w:rsidRDefault="008568D1" w:rsidP="004C1551">
            <w:pPr>
              <w:jc w:val="center"/>
              <w:rPr>
                <w:i/>
                <w:noProof/>
              </w:rPr>
            </w:pPr>
            <m:oMathPara>
              <m:oMath>
                <m:sSubSup>
                  <m:sSubSupPr>
                    <m:ctrlPr>
                      <w:rPr>
                        <w:rFonts w:ascii="Cambria Math" w:hAnsi="Cambria Math"/>
                        <w:i/>
                      </w:rPr>
                    </m:ctrlPr>
                  </m:sSubSupPr>
                  <m:e>
                    <m:r>
                      <w:rPr>
                        <w:rFonts w:ascii="Cambria Math" w:hAnsi="Cambria Math"/>
                      </w:rPr>
                      <m:t>E</m:t>
                    </m:r>
                  </m:e>
                  <m:sub>
                    <m:r>
                      <m:rPr>
                        <m:sty m:val="p"/>
                      </m:rPr>
                      <w:rPr>
                        <w:rFonts w:ascii="Cambria Math" w:hAnsi="Cambria Math"/>
                      </w:rPr>
                      <m:t>P,i</m:t>
                    </m:r>
                  </m:sub>
                  <m:sup>
                    <m:sSub>
                      <m:sSubPr>
                        <m:ctrlPr>
                          <w:rPr>
                            <w:rFonts w:ascii="Cambria Math" w:hAnsi="Cambria Math"/>
                          </w:rPr>
                        </m:ctrlPr>
                      </m:sSubPr>
                      <m:e>
                        <m:r>
                          <m:rPr>
                            <m:sty m:val="p"/>
                          </m:rPr>
                          <w:rPr>
                            <w:rFonts w:ascii="Cambria Math" w:hAnsi="Cambria Math"/>
                          </w:rPr>
                          <m:t>NO</m:t>
                        </m:r>
                      </m:e>
                      <m:sub>
                        <m:r>
                          <m:rPr>
                            <m:sty m:val="p"/>
                          </m:rPr>
                          <w:rPr>
                            <w:rFonts w:ascii="Cambria Math" w:hAnsi="Cambria Math"/>
                          </w:rPr>
                          <m:t>x</m:t>
                        </m:r>
                      </m:sub>
                    </m:sSub>
                  </m:sup>
                </m:sSubSup>
                <m:d>
                  <m:dPr>
                    <m:ctrlPr>
                      <w:rPr>
                        <w:rFonts w:ascii="Cambria Math" w:hAnsi="Cambria Math"/>
                        <w:i/>
                        <w:noProof/>
                      </w:rPr>
                    </m:ctrlPr>
                  </m:dPr>
                  <m:e>
                    <m:sSub>
                      <m:sSubPr>
                        <m:ctrlPr>
                          <w:rPr>
                            <w:rFonts w:ascii="Cambria Math" w:hAnsi="Cambria Math"/>
                            <w:i/>
                          </w:rPr>
                        </m:ctrlPr>
                      </m:sSubPr>
                      <m:e>
                        <m:r>
                          <w:rPr>
                            <w:rFonts w:ascii="Cambria Math" w:hAnsi="Cambria Math"/>
                          </w:rPr>
                          <m:t>P</m:t>
                        </m:r>
                      </m:e>
                      <m:sub>
                        <m:r>
                          <m:rPr>
                            <m:sty m:val="p"/>
                          </m:rPr>
                          <w:rPr>
                            <w:rFonts w:ascii="Cambria Math" w:hAnsi="Cambria Math"/>
                          </w:rPr>
                          <m:t>i</m:t>
                        </m:r>
                      </m:sub>
                    </m:sSub>
                  </m:e>
                </m:d>
                <m:r>
                  <w:rPr>
                    <w:rFonts w:ascii="Cambria Math" w:hAnsi="Cambria Math"/>
                    <w:noProof/>
                  </w:rPr>
                  <m:t>=</m:t>
                </m:r>
                <m:sSub>
                  <m:sSubPr>
                    <m:ctrlPr>
                      <w:rPr>
                        <w:rFonts w:ascii="Cambria Math" w:hAnsi="Cambria Math"/>
                        <w:i/>
                        <w:noProof/>
                      </w:rPr>
                    </m:ctrlPr>
                  </m:sSubPr>
                  <m:e>
                    <m:r>
                      <w:rPr>
                        <w:rFonts w:ascii="Cambria Math" w:hAnsi="Cambria Math"/>
                        <w:noProof/>
                      </w:rPr>
                      <m:t>cf</m:t>
                    </m:r>
                  </m:e>
                  <m:sub>
                    <m:r>
                      <w:rPr>
                        <w:rFonts w:ascii="Cambria Math" w:hAnsi="Cambria Math"/>
                        <w:noProof/>
                      </w:rPr>
                      <m:t>NOx</m:t>
                    </m:r>
                  </m:sub>
                </m:sSub>
                <m:r>
                  <w:rPr>
                    <w:rFonts w:ascii="Cambria Math" w:hAnsi="Cambria Math"/>
                    <w:noProof/>
                  </w:rPr>
                  <m:t>×(</m:t>
                </m:r>
                <m:sSubSup>
                  <m:sSubSupPr>
                    <m:ctrlPr>
                      <w:rPr>
                        <w:rFonts w:ascii="Cambria Math" w:hAnsi="Cambria Math"/>
                        <w:i/>
                      </w:rPr>
                    </m:ctrlPr>
                  </m:sSubSupPr>
                  <m:e>
                    <m:r>
                      <w:rPr>
                        <w:rFonts w:ascii="Cambria Math" w:hAnsi="Cambria Math"/>
                      </w:rPr>
                      <m:t>d</m:t>
                    </m:r>
                  </m:e>
                  <m:sub>
                    <m:r>
                      <m:rPr>
                        <m:sty m:val="p"/>
                      </m:rPr>
                      <w:rPr>
                        <w:rFonts w:ascii="Cambria Math" w:hAnsi="Cambria Math"/>
                      </w:rPr>
                      <m:t>i</m:t>
                    </m:r>
                  </m:sub>
                  <m:sup>
                    <m:sSub>
                      <m:sSubPr>
                        <m:ctrlPr>
                          <w:rPr>
                            <w:rFonts w:ascii="Cambria Math" w:hAnsi="Cambria Math"/>
                          </w:rPr>
                        </m:ctrlPr>
                      </m:sSubPr>
                      <m:e>
                        <m:r>
                          <m:rPr>
                            <m:sty m:val="p"/>
                          </m:rPr>
                          <w:rPr>
                            <w:rFonts w:ascii="Cambria Math" w:hAnsi="Cambria Math"/>
                          </w:rPr>
                          <m:t>NO</m:t>
                        </m:r>
                      </m:e>
                      <m:sub>
                        <m:r>
                          <m:rPr>
                            <m:sty m:val="p"/>
                          </m:rPr>
                          <w:rPr>
                            <w:rFonts w:ascii="Cambria Math" w:hAnsi="Cambria Math"/>
                          </w:rPr>
                          <m:t>x</m:t>
                        </m:r>
                      </m:sub>
                    </m:sSub>
                  </m:sup>
                </m:sSubSup>
                <m:sSup>
                  <m:sSupPr>
                    <m:ctrlPr>
                      <w:rPr>
                        <w:rFonts w:ascii="Cambria Math" w:hAnsi="Cambria Math"/>
                        <w:i/>
                        <w:noProof/>
                      </w:rPr>
                    </m:ctrlPr>
                  </m:sSupPr>
                  <m:e>
                    <m:sSub>
                      <m:sSubPr>
                        <m:ctrlPr>
                          <w:rPr>
                            <w:rFonts w:ascii="Cambria Math" w:hAnsi="Cambria Math"/>
                            <w:i/>
                          </w:rPr>
                        </m:ctrlPr>
                      </m:sSubPr>
                      <m:e>
                        <m:r>
                          <w:rPr>
                            <w:rFonts w:ascii="Cambria Math" w:hAnsi="Cambria Math"/>
                          </w:rPr>
                          <m:t>P</m:t>
                        </m:r>
                      </m:e>
                      <m:sub>
                        <m:r>
                          <m:rPr>
                            <m:sty m:val="p"/>
                          </m:rPr>
                          <w:rPr>
                            <w:rFonts w:ascii="Cambria Math" w:hAnsi="Cambria Math"/>
                          </w:rPr>
                          <m:t>i</m:t>
                        </m:r>
                      </m:sub>
                    </m:sSub>
                  </m:e>
                  <m:sup>
                    <m:r>
                      <w:rPr>
                        <w:rFonts w:ascii="Cambria Math" w:hAnsi="Cambria Math"/>
                        <w:noProof/>
                      </w:rPr>
                      <m:t>3</m:t>
                    </m:r>
                  </m:sup>
                </m:sSup>
                <m:r>
                  <w:rPr>
                    <w:rFonts w:ascii="Cambria Math" w:hAnsi="Cambria Math"/>
                    <w:noProof/>
                  </w:rPr>
                  <m:t>+</m:t>
                </m:r>
                <m:sSubSup>
                  <m:sSubSupPr>
                    <m:ctrlPr>
                      <w:rPr>
                        <w:rFonts w:ascii="Cambria Math" w:hAnsi="Cambria Math"/>
                        <w:i/>
                      </w:rPr>
                    </m:ctrlPr>
                  </m:sSubSupPr>
                  <m:e>
                    <m:r>
                      <w:rPr>
                        <w:rFonts w:ascii="Cambria Math" w:hAnsi="Cambria Math"/>
                      </w:rPr>
                      <m:t>e</m:t>
                    </m:r>
                  </m:e>
                  <m:sub>
                    <m:r>
                      <m:rPr>
                        <m:sty m:val="p"/>
                      </m:rPr>
                      <w:rPr>
                        <w:rFonts w:ascii="Cambria Math" w:hAnsi="Cambria Math"/>
                      </w:rPr>
                      <m:t>i</m:t>
                    </m:r>
                  </m:sub>
                  <m:sup>
                    <m:sSub>
                      <m:sSubPr>
                        <m:ctrlPr>
                          <w:rPr>
                            <w:rFonts w:ascii="Cambria Math" w:hAnsi="Cambria Math"/>
                          </w:rPr>
                        </m:ctrlPr>
                      </m:sSubPr>
                      <m:e>
                        <m:r>
                          <m:rPr>
                            <m:sty m:val="p"/>
                          </m:rPr>
                          <w:rPr>
                            <w:rFonts w:ascii="Cambria Math" w:hAnsi="Cambria Math"/>
                          </w:rPr>
                          <m:t>NO</m:t>
                        </m:r>
                      </m:e>
                      <m:sub>
                        <m:r>
                          <m:rPr>
                            <m:sty m:val="p"/>
                          </m:rPr>
                          <w:rPr>
                            <w:rFonts w:ascii="Cambria Math" w:hAnsi="Cambria Math"/>
                          </w:rPr>
                          <m:t>x</m:t>
                        </m:r>
                      </m:sub>
                    </m:sSub>
                  </m:sup>
                </m:sSubSup>
                <m:sSup>
                  <m:sSupPr>
                    <m:ctrlPr>
                      <w:rPr>
                        <w:rFonts w:ascii="Cambria Math" w:hAnsi="Cambria Math"/>
                        <w:i/>
                        <w:noProof/>
                      </w:rPr>
                    </m:ctrlPr>
                  </m:sSupPr>
                  <m:e>
                    <m:sSub>
                      <m:sSubPr>
                        <m:ctrlPr>
                          <w:rPr>
                            <w:rFonts w:ascii="Cambria Math" w:hAnsi="Cambria Math"/>
                            <w:i/>
                          </w:rPr>
                        </m:ctrlPr>
                      </m:sSubPr>
                      <m:e>
                        <m:r>
                          <w:rPr>
                            <w:rFonts w:ascii="Cambria Math" w:hAnsi="Cambria Math"/>
                          </w:rPr>
                          <m:t>P</m:t>
                        </m:r>
                      </m:e>
                      <m:sub>
                        <m:r>
                          <m:rPr>
                            <m:sty m:val="p"/>
                          </m:rPr>
                          <w:rPr>
                            <w:rFonts w:ascii="Cambria Math" w:hAnsi="Cambria Math"/>
                          </w:rPr>
                          <m:t>i</m:t>
                        </m:r>
                      </m:sub>
                    </m:sSub>
                  </m:e>
                  <m:sup>
                    <m:r>
                      <w:rPr>
                        <w:rFonts w:ascii="Cambria Math" w:hAnsi="Cambria Math"/>
                        <w:noProof/>
                      </w:rPr>
                      <m:t>2</m:t>
                    </m:r>
                  </m:sup>
                </m:sSup>
                <m:r>
                  <w:rPr>
                    <w:rFonts w:ascii="Cambria Math" w:hAnsi="Cambria Math"/>
                    <w:noProof/>
                  </w:rPr>
                  <m:t>+</m:t>
                </m:r>
                <m:sSubSup>
                  <m:sSubSupPr>
                    <m:ctrlPr>
                      <w:rPr>
                        <w:rFonts w:ascii="Cambria Math" w:hAnsi="Cambria Math"/>
                        <w:i/>
                      </w:rPr>
                    </m:ctrlPr>
                  </m:sSubSupPr>
                  <m:e>
                    <m:r>
                      <w:rPr>
                        <w:rFonts w:ascii="Cambria Math" w:hAnsi="Cambria Math"/>
                      </w:rPr>
                      <m:t>f</m:t>
                    </m:r>
                  </m:e>
                  <m:sub>
                    <m:r>
                      <m:rPr>
                        <m:sty m:val="p"/>
                      </m:rPr>
                      <w:rPr>
                        <w:rFonts w:ascii="Cambria Math" w:hAnsi="Cambria Math"/>
                      </w:rPr>
                      <m:t>i</m:t>
                    </m:r>
                  </m:sub>
                  <m:sup>
                    <m:sSub>
                      <m:sSubPr>
                        <m:ctrlPr>
                          <w:rPr>
                            <w:rFonts w:ascii="Cambria Math" w:hAnsi="Cambria Math"/>
                          </w:rPr>
                        </m:ctrlPr>
                      </m:sSubPr>
                      <m:e>
                        <m:r>
                          <m:rPr>
                            <m:sty m:val="p"/>
                          </m:rPr>
                          <w:rPr>
                            <w:rFonts w:ascii="Cambria Math" w:hAnsi="Cambria Math"/>
                          </w:rPr>
                          <m:t>NO</m:t>
                        </m:r>
                      </m:e>
                      <m:sub>
                        <m:r>
                          <m:rPr>
                            <m:sty m:val="p"/>
                          </m:rPr>
                          <w:rPr>
                            <w:rFonts w:ascii="Cambria Math" w:hAnsi="Cambria Math"/>
                          </w:rPr>
                          <m:t>x</m:t>
                        </m:r>
                      </m:sub>
                    </m:sSub>
                  </m:sup>
                </m:sSubSup>
                <m:sSub>
                  <m:sSubPr>
                    <m:ctrlPr>
                      <w:rPr>
                        <w:rFonts w:ascii="Cambria Math" w:hAnsi="Cambria Math"/>
                        <w:i/>
                      </w:rPr>
                    </m:ctrlPr>
                  </m:sSubPr>
                  <m:e>
                    <m:r>
                      <w:rPr>
                        <w:rFonts w:ascii="Cambria Math" w:hAnsi="Cambria Math"/>
                      </w:rPr>
                      <m:t>P</m:t>
                    </m:r>
                  </m:e>
                  <m:sub>
                    <m:r>
                      <m:rPr>
                        <m:sty m:val="p"/>
                      </m:rP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β</m:t>
                    </m:r>
                  </m:e>
                  <m:sub>
                    <m:r>
                      <m:rPr>
                        <m:sty m:val="p"/>
                      </m:rPr>
                      <w:rPr>
                        <w:rFonts w:ascii="Cambria Math" w:hAnsi="Cambria Math"/>
                      </w:rPr>
                      <m:t>i</m:t>
                    </m:r>
                  </m:sub>
                  <m:sup>
                    <m:sSub>
                      <m:sSubPr>
                        <m:ctrlPr>
                          <w:rPr>
                            <w:rFonts w:ascii="Cambria Math" w:hAnsi="Cambria Math"/>
                          </w:rPr>
                        </m:ctrlPr>
                      </m:sSubPr>
                      <m:e>
                        <m:r>
                          <m:rPr>
                            <m:sty m:val="p"/>
                          </m:rPr>
                          <w:rPr>
                            <w:rFonts w:ascii="Cambria Math" w:hAnsi="Cambria Math"/>
                          </w:rPr>
                          <m:t>NO</m:t>
                        </m:r>
                      </m:e>
                      <m:sub>
                        <m:r>
                          <m:rPr>
                            <m:sty m:val="p"/>
                          </m:rPr>
                          <w:rPr>
                            <w:rFonts w:ascii="Cambria Math" w:hAnsi="Cambria Math"/>
                          </w:rPr>
                          <m:t>x</m:t>
                        </m:r>
                      </m:sub>
                    </m:sSub>
                  </m:sup>
                </m:sSubSup>
                <m:r>
                  <w:rPr>
                    <w:rFonts w:ascii="Cambria Math" w:hAnsi="Cambria Math"/>
                  </w:rPr>
                  <m:t>)</m:t>
                </m:r>
              </m:oMath>
            </m:oMathPara>
          </w:p>
        </w:tc>
        <w:tc>
          <w:tcPr>
            <w:tcW w:w="515" w:type="dxa"/>
            <w:vAlign w:val="center"/>
          </w:tcPr>
          <w:p w14:paraId="1BDF67AE" w14:textId="63D28D24" w:rsidR="000E3989" w:rsidRPr="00ED6412" w:rsidRDefault="000E3989" w:rsidP="004C1551">
            <w:pPr>
              <w:keepNext/>
              <w:jc w:val="center"/>
              <w:rPr>
                <w:noProof/>
              </w:rPr>
            </w:pPr>
            <w:bookmarkStart w:id="107" w:name="_Ref484087998"/>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3</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7</w:t>
            </w:r>
            <w:r w:rsidR="006B1469" w:rsidRPr="00ED6412">
              <w:rPr>
                <w:noProof/>
              </w:rPr>
              <w:fldChar w:fldCharType="end"/>
            </w:r>
            <w:r w:rsidRPr="00ED6412">
              <w:rPr>
                <w:noProof/>
              </w:rPr>
              <w:t>)</w:t>
            </w:r>
            <w:bookmarkEnd w:id="107"/>
          </w:p>
        </w:tc>
      </w:tr>
      <w:tr w:rsidR="00A53152" w:rsidRPr="00ED6412" w14:paraId="0B2509E7" w14:textId="77777777" w:rsidTr="00E4215A">
        <w:trPr>
          <w:trHeight w:val="496"/>
        </w:trPr>
        <w:tc>
          <w:tcPr>
            <w:tcW w:w="7989" w:type="dxa"/>
            <w:vAlign w:val="center"/>
          </w:tcPr>
          <w:p w14:paraId="63844513" w14:textId="12206E13" w:rsidR="000E3989" w:rsidRPr="00ED6412" w:rsidRDefault="008568D1" w:rsidP="003B1B39">
            <w:pPr>
              <w:jc w:val="center"/>
              <w:rPr>
                <w:i/>
                <w:noProof/>
              </w:rPr>
            </w:pPr>
            <m:oMathPara>
              <m:oMath>
                <m:sSubSup>
                  <m:sSubSupPr>
                    <m:ctrlPr>
                      <w:rPr>
                        <w:rFonts w:ascii="Cambria Math" w:hAnsi="Cambria Math"/>
                        <w:i/>
                      </w:rPr>
                    </m:ctrlPr>
                  </m:sSubSupPr>
                  <m:e>
                    <m:r>
                      <w:rPr>
                        <w:rFonts w:ascii="Cambria Math" w:hAnsi="Cambria Math"/>
                      </w:rPr>
                      <m:t>E</m:t>
                    </m:r>
                  </m:e>
                  <m:sub>
                    <m:r>
                      <m:rPr>
                        <m:sty m:val="p"/>
                      </m:rPr>
                      <w:rPr>
                        <w:rFonts w:ascii="Cambria Math" w:hAnsi="Cambria Math"/>
                      </w:rPr>
                      <m:t>P,i</m:t>
                    </m:r>
                  </m:sub>
                  <m:sup>
                    <m:sSub>
                      <m:sSubPr>
                        <m:ctrlPr>
                          <w:rPr>
                            <w:rFonts w:ascii="Cambria Math" w:hAnsi="Cambria Math"/>
                          </w:rPr>
                        </m:ctrlPr>
                      </m:sSubPr>
                      <m:e>
                        <m:r>
                          <m:rPr>
                            <m:sty m:val="p"/>
                          </m:rPr>
                          <w:rPr>
                            <w:rFonts w:ascii="Cambria Math" w:hAnsi="Cambria Math"/>
                          </w:rPr>
                          <m:t>SO</m:t>
                        </m:r>
                      </m:e>
                      <m:sub>
                        <m:r>
                          <m:rPr>
                            <m:sty m:val="p"/>
                          </m:rPr>
                          <w:rPr>
                            <w:rFonts w:ascii="Cambria Math" w:hAnsi="Cambria Math"/>
                          </w:rPr>
                          <m:t>2</m:t>
                        </m:r>
                      </m:sub>
                    </m:sSub>
                  </m:sup>
                </m:sSubSup>
                <m:d>
                  <m:dPr>
                    <m:ctrlPr>
                      <w:rPr>
                        <w:rFonts w:ascii="Cambria Math" w:hAnsi="Cambria Math"/>
                        <w:i/>
                        <w:noProof/>
                      </w:rPr>
                    </m:ctrlPr>
                  </m:dPr>
                  <m:e>
                    <m:sSub>
                      <m:sSubPr>
                        <m:ctrlPr>
                          <w:rPr>
                            <w:rFonts w:ascii="Cambria Math" w:hAnsi="Cambria Math"/>
                            <w:i/>
                          </w:rPr>
                        </m:ctrlPr>
                      </m:sSubPr>
                      <m:e>
                        <m:r>
                          <w:rPr>
                            <w:rFonts w:ascii="Cambria Math" w:hAnsi="Cambria Math"/>
                          </w:rPr>
                          <m:t>P</m:t>
                        </m:r>
                      </m:e>
                      <m:sub>
                        <m:r>
                          <m:rPr>
                            <m:sty m:val="p"/>
                          </m:rPr>
                          <w:rPr>
                            <w:rFonts w:ascii="Cambria Math" w:hAnsi="Cambria Math"/>
                          </w:rPr>
                          <m:t>i</m:t>
                        </m:r>
                      </m:sub>
                    </m:sSub>
                  </m:e>
                </m:d>
                <m:r>
                  <w:rPr>
                    <w:rFonts w:ascii="Cambria Math" w:hAnsi="Cambria Math"/>
                    <w:noProof/>
                  </w:rPr>
                  <m:t>=</m:t>
                </m:r>
                <m:sSub>
                  <m:sSubPr>
                    <m:ctrlPr>
                      <w:rPr>
                        <w:rFonts w:ascii="Cambria Math" w:hAnsi="Cambria Math"/>
                        <w:i/>
                        <w:noProof/>
                      </w:rPr>
                    </m:ctrlPr>
                  </m:sSubPr>
                  <m:e>
                    <m:r>
                      <w:rPr>
                        <w:rFonts w:ascii="Cambria Math" w:hAnsi="Cambria Math"/>
                        <w:noProof/>
                      </w:rPr>
                      <m:t>cf</m:t>
                    </m:r>
                  </m:e>
                  <m:sub>
                    <m:r>
                      <w:rPr>
                        <w:rFonts w:ascii="Cambria Math" w:hAnsi="Cambria Math"/>
                        <w:noProof/>
                      </w:rPr>
                      <m:t>SO2</m:t>
                    </m:r>
                  </m:sub>
                </m:sSub>
                <m:r>
                  <w:rPr>
                    <w:rFonts w:ascii="Cambria Math" w:hAnsi="Cambria Math"/>
                    <w:noProof/>
                  </w:rPr>
                  <m:t>×(</m:t>
                </m:r>
                <m:sSubSup>
                  <m:sSubSupPr>
                    <m:ctrlPr>
                      <w:rPr>
                        <w:rFonts w:ascii="Cambria Math" w:hAnsi="Cambria Math"/>
                        <w:i/>
                      </w:rPr>
                    </m:ctrlPr>
                  </m:sSubSupPr>
                  <m:e>
                    <m:r>
                      <w:rPr>
                        <w:rFonts w:ascii="Cambria Math" w:hAnsi="Cambria Math"/>
                      </w:rPr>
                      <m:t>d</m:t>
                    </m:r>
                  </m:e>
                  <m:sub>
                    <m:r>
                      <m:rPr>
                        <m:sty m:val="p"/>
                      </m:rPr>
                      <w:rPr>
                        <w:rFonts w:ascii="Cambria Math" w:hAnsi="Cambria Math"/>
                      </w:rPr>
                      <m:t>i</m:t>
                    </m:r>
                  </m:sub>
                  <m:sup>
                    <m:sSub>
                      <m:sSubPr>
                        <m:ctrlPr>
                          <w:rPr>
                            <w:rFonts w:ascii="Cambria Math" w:hAnsi="Cambria Math"/>
                          </w:rPr>
                        </m:ctrlPr>
                      </m:sSubPr>
                      <m:e>
                        <m:r>
                          <m:rPr>
                            <m:sty m:val="p"/>
                          </m:rPr>
                          <w:rPr>
                            <w:rFonts w:ascii="Cambria Math" w:hAnsi="Cambria Math"/>
                          </w:rPr>
                          <m:t>SO</m:t>
                        </m:r>
                      </m:e>
                      <m:sub>
                        <m:r>
                          <m:rPr>
                            <m:sty m:val="p"/>
                          </m:rPr>
                          <w:rPr>
                            <w:rFonts w:ascii="Cambria Math" w:hAnsi="Cambria Math"/>
                          </w:rPr>
                          <m:t>2</m:t>
                        </m:r>
                      </m:sub>
                    </m:sSub>
                  </m:sup>
                </m:sSubSup>
                <m:sSup>
                  <m:sSupPr>
                    <m:ctrlPr>
                      <w:rPr>
                        <w:rFonts w:ascii="Cambria Math" w:hAnsi="Cambria Math"/>
                        <w:i/>
                        <w:noProof/>
                      </w:rPr>
                    </m:ctrlPr>
                  </m:sSupPr>
                  <m:e>
                    <m:sSub>
                      <m:sSubPr>
                        <m:ctrlPr>
                          <w:rPr>
                            <w:rFonts w:ascii="Cambria Math" w:hAnsi="Cambria Math"/>
                            <w:i/>
                          </w:rPr>
                        </m:ctrlPr>
                      </m:sSubPr>
                      <m:e>
                        <m:r>
                          <w:rPr>
                            <w:rFonts w:ascii="Cambria Math" w:hAnsi="Cambria Math"/>
                          </w:rPr>
                          <m:t>P</m:t>
                        </m:r>
                      </m:e>
                      <m:sub>
                        <m:r>
                          <m:rPr>
                            <m:sty m:val="p"/>
                          </m:rPr>
                          <w:rPr>
                            <w:rFonts w:ascii="Cambria Math" w:hAnsi="Cambria Math"/>
                          </w:rPr>
                          <m:t>i</m:t>
                        </m:r>
                      </m:sub>
                    </m:sSub>
                  </m:e>
                  <m:sup>
                    <m:r>
                      <w:rPr>
                        <w:rFonts w:ascii="Cambria Math" w:hAnsi="Cambria Math"/>
                        <w:noProof/>
                      </w:rPr>
                      <m:t>3</m:t>
                    </m:r>
                  </m:sup>
                </m:sSup>
                <m:r>
                  <w:rPr>
                    <w:rFonts w:ascii="Cambria Math" w:hAnsi="Cambria Math"/>
                    <w:noProof/>
                  </w:rPr>
                  <m:t>+</m:t>
                </m:r>
                <m:sSubSup>
                  <m:sSubSupPr>
                    <m:ctrlPr>
                      <w:rPr>
                        <w:rFonts w:ascii="Cambria Math" w:hAnsi="Cambria Math"/>
                        <w:i/>
                      </w:rPr>
                    </m:ctrlPr>
                  </m:sSubSupPr>
                  <m:e>
                    <m:r>
                      <w:rPr>
                        <w:rFonts w:ascii="Cambria Math" w:hAnsi="Cambria Math"/>
                      </w:rPr>
                      <m:t>e</m:t>
                    </m:r>
                  </m:e>
                  <m:sub>
                    <m:r>
                      <m:rPr>
                        <m:sty m:val="p"/>
                      </m:rPr>
                      <w:rPr>
                        <w:rFonts w:ascii="Cambria Math" w:hAnsi="Cambria Math"/>
                      </w:rPr>
                      <m:t>i</m:t>
                    </m:r>
                  </m:sub>
                  <m:sup>
                    <m:sSub>
                      <m:sSubPr>
                        <m:ctrlPr>
                          <w:rPr>
                            <w:rFonts w:ascii="Cambria Math" w:hAnsi="Cambria Math"/>
                          </w:rPr>
                        </m:ctrlPr>
                      </m:sSubPr>
                      <m:e>
                        <m:r>
                          <m:rPr>
                            <m:sty m:val="p"/>
                          </m:rPr>
                          <w:rPr>
                            <w:rFonts w:ascii="Cambria Math" w:hAnsi="Cambria Math"/>
                          </w:rPr>
                          <m:t>SO</m:t>
                        </m:r>
                      </m:e>
                      <m:sub>
                        <m:r>
                          <m:rPr>
                            <m:sty m:val="p"/>
                          </m:rPr>
                          <w:rPr>
                            <w:rFonts w:ascii="Cambria Math" w:hAnsi="Cambria Math"/>
                          </w:rPr>
                          <m:t>2</m:t>
                        </m:r>
                      </m:sub>
                    </m:sSub>
                  </m:sup>
                </m:sSubSup>
                <m:sSup>
                  <m:sSupPr>
                    <m:ctrlPr>
                      <w:rPr>
                        <w:rFonts w:ascii="Cambria Math" w:hAnsi="Cambria Math"/>
                        <w:i/>
                        <w:noProof/>
                      </w:rPr>
                    </m:ctrlPr>
                  </m:sSupPr>
                  <m:e>
                    <m:sSub>
                      <m:sSubPr>
                        <m:ctrlPr>
                          <w:rPr>
                            <w:rFonts w:ascii="Cambria Math" w:hAnsi="Cambria Math"/>
                            <w:i/>
                          </w:rPr>
                        </m:ctrlPr>
                      </m:sSubPr>
                      <m:e>
                        <m:r>
                          <w:rPr>
                            <w:rFonts w:ascii="Cambria Math" w:hAnsi="Cambria Math"/>
                          </w:rPr>
                          <m:t>P</m:t>
                        </m:r>
                      </m:e>
                      <m:sub>
                        <m:r>
                          <m:rPr>
                            <m:sty m:val="p"/>
                          </m:rPr>
                          <w:rPr>
                            <w:rFonts w:ascii="Cambria Math" w:hAnsi="Cambria Math"/>
                          </w:rPr>
                          <m:t>i</m:t>
                        </m:r>
                      </m:sub>
                    </m:sSub>
                  </m:e>
                  <m:sup>
                    <m:r>
                      <w:rPr>
                        <w:rFonts w:ascii="Cambria Math" w:hAnsi="Cambria Math"/>
                        <w:noProof/>
                      </w:rPr>
                      <m:t>2</m:t>
                    </m:r>
                  </m:sup>
                </m:sSup>
                <m:r>
                  <w:rPr>
                    <w:rFonts w:ascii="Cambria Math" w:hAnsi="Cambria Math"/>
                    <w:noProof/>
                  </w:rPr>
                  <m:t>+</m:t>
                </m:r>
                <m:sSubSup>
                  <m:sSubSupPr>
                    <m:ctrlPr>
                      <w:rPr>
                        <w:rFonts w:ascii="Cambria Math" w:hAnsi="Cambria Math"/>
                        <w:i/>
                      </w:rPr>
                    </m:ctrlPr>
                  </m:sSubSupPr>
                  <m:e>
                    <m:r>
                      <w:rPr>
                        <w:rFonts w:ascii="Cambria Math" w:hAnsi="Cambria Math"/>
                      </w:rPr>
                      <m:t>f</m:t>
                    </m:r>
                  </m:e>
                  <m:sub>
                    <m:r>
                      <m:rPr>
                        <m:sty m:val="p"/>
                      </m:rPr>
                      <w:rPr>
                        <w:rFonts w:ascii="Cambria Math" w:hAnsi="Cambria Math"/>
                      </w:rPr>
                      <m:t>i</m:t>
                    </m:r>
                  </m:sub>
                  <m:sup>
                    <m:sSub>
                      <m:sSubPr>
                        <m:ctrlPr>
                          <w:rPr>
                            <w:rFonts w:ascii="Cambria Math" w:hAnsi="Cambria Math"/>
                          </w:rPr>
                        </m:ctrlPr>
                      </m:sSubPr>
                      <m:e>
                        <m:r>
                          <m:rPr>
                            <m:sty m:val="p"/>
                          </m:rPr>
                          <w:rPr>
                            <w:rFonts w:ascii="Cambria Math" w:hAnsi="Cambria Math"/>
                          </w:rPr>
                          <m:t>SO</m:t>
                        </m:r>
                      </m:e>
                      <m:sub>
                        <m:r>
                          <m:rPr>
                            <m:sty m:val="p"/>
                          </m:rPr>
                          <w:rPr>
                            <w:rFonts w:ascii="Cambria Math" w:hAnsi="Cambria Math"/>
                          </w:rPr>
                          <m:t>2</m:t>
                        </m:r>
                      </m:sub>
                    </m:sSub>
                  </m:sup>
                </m:sSubSup>
                <m:sSub>
                  <m:sSubPr>
                    <m:ctrlPr>
                      <w:rPr>
                        <w:rFonts w:ascii="Cambria Math" w:hAnsi="Cambria Math"/>
                        <w:i/>
                      </w:rPr>
                    </m:ctrlPr>
                  </m:sSubPr>
                  <m:e>
                    <m:r>
                      <w:rPr>
                        <w:rFonts w:ascii="Cambria Math" w:hAnsi="Cambria Math"/>
                      </w:rPr>
                      <m:t>P</m:t>
                    </m:r>
                  </m:e>
                  <m:sub>
                    <m:r>
                      <m:rPr>
                        <m:sty m:val="p"/>
                      </m:rP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β</m:t>
                    </m:r>
                  </m:e>
                  <m:sub>
                    <m:r>
                      <m:rPr>
                        <m:sty m:val="p"/>
                      </m:rPr>
                      <w:rPr>
                        <w:rFonts w:ascii="Cambria Math" w:hAnsi="Cambria Math"/>
                      </w:rPr>
                      <m:t>i</m:t>
                    </m:r>
                  </m:sub>
                  <m:sup>
                    <m:sSub>
                      <m:sSubPr>
                        <m:ctrlPr>
                          <w:rPr>
                            <w:rFonts w:ascii="Cambria Math" w:hAnsi="Cambria Math"/>
                          </w:rPr>
                        </m:ctrlPr>
                      </m:sSubPr>
                      <m:e>
                        <m:r>
                          <m:rPr>
                            <m:sty m:val="p"/>
                          </m:rPr>
                          <w:rPr>
                            <w:rFonts w:ascii="Cambria Math" w:hAnsi="Cambria Math"/>
                          </w:rPr>
                          <m:t>SO</m:t>
                        </m:r>
                      </m:e>
                      <m:sub>
                        <m:r>
                          <m:rPr>
                            <m:sty m:val="p"/>
                          </m:rPr>
                          <w:rPr>
                            <w:rFonts w:ascii="Cambria Math" w:hAnsi="Cambria Math"/>
                          </w:rPr>
                          <m:t>2</m:t>
                        </m:r>
                      </m:sub>
                    </m:sSub>
                  </m:sup>
                </m:sSubSup>
                <m:r>
                  <w:rPr>
                    <w:rFonts w:ascii="Cambria Math" w:hAnsi="Cambria Math"/>
                  </w:rPr>
                  <m:t>)</m:t>
                </m:r>
              </m:oMath>
            </m:oMathPara>
          </w:p>
        </w:tc>
        <w:tc>
          <w:tcPr>
            <w:tcW w:w="515" w:type="dxa"/>
            <w:vAlign w:val="center"/>
          </w:tcPr>
          <w:p w14:paraId="645AD187" w14:textId="2E815649" w:rsidR="000E3989" w:rsidRPr="00ED6412" w:rsidRDefault="000E3989" w:rsidP="004C1551">
            <w:pPr>
              <w:keepNext/>
              <w:jc w:val="center"/>
              <w:rPr>
                <w:noProof/>
              </w:rPr>
            </w:pPr>
            <w:bookmarkStart w:id="108" w:name="_Ref484088001"/>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3</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8</w:t>
            </w:r>
            <w:r w:rsidR="006B1469" w:rsidRPr="00ED6412">
              <w:rPr>
                <w:noProof/>
              </w:rPr>
              <w:fldChar w:fldCharType="end"/>
            </w:r>
            <w:r w:rsidRPr="00ED6412">
              <w:rPr>
                <w:noProof/>
              </w:rPr>
              <w:t>)</w:t>
            </w:r>
            <w:bookmarkEnd w:id="108"/>
          </w:p>
        </w:tc>
      </w:tr>
      <w:tr w:rsidR="00A53152" w:rsidRPr="00ED6412" w14:paraId="7D8A5AB5" w14:textId="77777777" w:rsidTr="00E4215A">
        <w:trPr>
          <w:trHeight w:val="496"/>
        </w:trPr>
        <w:tc>
          <w:tcPr>
            <w:tcW w:w="7989" w:type="dxa"/>
            <w:vAlign w:val="center"/>
          </w:tcPr>
          <w:p w14:paraId="26F99EF0" w14:textId="5496C4D7" w:rsidR="000E3989" w:rsidRPr="00ED6412" w:rsidRDefault="008568D1" w:rsidP="004C1551">
            <w:pPr>
              <w:jc w:val="center"/>
              <w:rPr>
                <w:i/>
                <w:noProof/>
              </w:rPr>
            </w:pPr>
            <m:oMathPara>
              <m:oMath>
                <m:sSubSup>
                  <m:sSubSupPr>
                    <m:ctrlPr>
                      <w:rPr>
                        <w:rFonts w:ascii="Cambria Math" w:hAnsi="Cambria Math"/>
                        <w:i/>
                      </w:rPr>
                    </m:ctrlPr>
                  </m:sSubSupPr>
                  <m:e>
                    <m:r>
                      <w:rPr>
                        <w:rFonts w:ascii="Cambria Math" w:hAnsi="Cambria Math"/>
                      </w:rPr>
                      <m:t>E</m:t>
                    </m:r>
                  </m:e>
                  <m:sub>
                    <m:r>
                      <m:rPr>
                        <m:sty m:val="p"/>
                      </m:rPr>
                      <w:rPr>
                        <w:rFonts w:ascii="Cambria Math" w:hAnsi="Cambria Math"/>
                      </w:rPr>
                      <m:t>P,i</m:t>
                    </m:r>
                  </m:sub>
                  <m:sup>
                    <m:sSub>
                      <m:sSubPr>
                        <m:ctrlPr>
                          <w:rPr>
                            <w:rFonts w:ascii="Cambria Math" w:hAnsi="Cambria Math"/>
                          </w:rPr>
                        </m:ctrlPr>
                      </m:sSubPr>
                      <m:e>
                        <m:r>
                          <m:rPr>
                            <m:sty m:val="p"/>
                          </m:rPr>
                          <w:rPr>
                            <w:rFonts w:ascii="Cambria Math" w:hAnsi="Cambria Math"/>
                          </w:rPr>
                          <m:t>CO</m:t>
                        </m:r>
                      </m:e>
                      <m:sub>
                        <m:r>
                          <m:rPr>
                            <m:sty m:val="p"/>
                          </m:rPr>
                          <w:rPr>
                            <w:rFonts w:ascii="Cambria Math" w:hAnsi="Cambria Math"/>
                          </w:rPr>
                          <m:t>2</m:t>
                        </m:r>
                      </m:sub>
                    </m:sSub>
                  </m:sup>
                </m:sSubSup>
                <m:d>
                  <m:dPr>
                    <m:ctrlPr>
                      <w:rPr>
                        <w:rFonts w:ascii="Cambria Math" w:hAnsi="Cambria Math"/>
                        <w:i/>
                        <w:noProof/>
                      </w:rPr>
                    </m:ctrlPr>
                  </m:dPr>
                  <m:e>
                    <m:sSub>
                      <m:sSubPr>
                        <m:ctrlPr>
                          <w:rPr>
                            <w:rFonts w:ascii="Cambria Math" w:hAnsi="Cambria Math"/>
                            <w:i/>
                          </w:rPr>
                        </m:ctrlPr>
                      </m:sSubPr>
                      <m:e>
                        <m:r>
                          <w:rPr>
                            <w:rFonts w:ascii="Cambria Math" w:hAnsi="Cambria Math"/>
                          </w:rPr>
                          <m:t>P</m:t>
                        </m:r>
                      </m:e>
                      <m:sub>
                        <m:r>
                          <m:rPr>
                            <m:sty m:val="p"/>
                          </m:rPr>
                          <w:rPr>
                            <w:rFonts w:ascii="Cambria Math" w:hAnsi="Cambria Math"/>
                          </w:rPr>
                          <m:t>i</m:t>
                        </m:r>
                      </m:sub>
                    </m:sSub>
                  </m:e>
                </m:d>
                <m:r>
                  <w:rPr>
                    <w:rFonts w:ascii="Cambria Math" w:hAnsi="Cambria Math"/>
                    <w:noProof/>
                  </w:rPr>
                  <m:t>=</m:t>
                </m:r>
                <m:sSubSup>
                  <m:sSubSupPr>
                    <m:ctrlPr>
                      <w:rPr>
                        <w:rFonts w:ascii="Cambria Math" w:hAnsi="Cambria Math"/>
                        <w:i/>
                      </w:rPr>
                    </m:ctrlPr>
                  </m:sSubSupPr>
                  <m:e>
                    <m:r>
                      <w:rPr>
                        <w:rFonts w:ascii="Cambria Math" w:hAnsi="Cambria Math"/>
                      </w:rPr>
                      <m:t>d</m:t>
                    </m:r>
                  </m:e>
                  <m:sub>
                    <m:r>
                      <m:rPr>
                        <m:sty m:val="p"/>
                      </m:rPr>
                      <w:rPr>
                        <w:rFonts w:ascii="Cambria Math" w:hAnsi="Cambria Math"/>
                      </w:rPr>
                      <m:t>i</m:t>
                    </m:r>
                  </m:sub>
                  <m:sup>
                    <m:sSub>
                      <m:sSubPr>
                        <m:ctrlPr>
                          <w:rPr>
                            <w:rFonts w:ascii="Cambria Math" w:hAnsi="Cambria Math"/>
                          </w:rPr>
                        </m:ctrlPr>
                      </m:sSubPr>
                      <m:e>
                        <m:r>
                          <m:rPr>
                            <m:sty m:val="p"/>
                          </m:rPr>
                          <w:rPr>
                            <w:rFonts w:ascii="Cambria Math" w:hAnsi="Cambria Math"/>
                          </w:rPr>
                          <m:t>CO</m:t>
                        </m:r>
                      </m:e>
                      <m:sub>
                        <m:r>
                          <m:rPr>
                            <m:sty m:val="p"/>
                          </m:rPr>
                          <w:rPr>
                            <w:rFonts w:ascii="Cambria Math" w:hAnsi="Cambria Math"/>
                          </w:rPr>
                          <m:t>2</m:t>
                        </m:r>
                      </m:sub>
                    </m:sSub>
                  </m:sup>
                </m:sSubSup>
                <m:sSup>
                  <m:sSupPr>
                    <m:ctrlPr>
                      <w:rPr>
                        <w:rFonts w:ascii="Cambria Math" w:hAnsi="Cambria Math"/>
                        <w:i/>
                        <w:noProof/>
                      </w:rPr>
                    </m:ctrlPr>
                  </m:sSupPr>
                  <m:e>
                    <m:sSub>
                      <m:sSubPr>
                        <m:ctrlPr>
                          <w:rPr>
                            <w:rFonts w:ascii="Cambria Math" w:hAnsi="Cambria Math"/>
                            <w:i/>
                          </w:rPr>
                        </m:ctrlPr>
                      </m:sSubPr>
                      <m:e>
                        <m:r>
                          <w:rPr>
                            <w:rFonts w:ascii="Cambria Math" w:hAnsi="Cambria Math"/>
                          </w:rPr>
                          <m:t>P</m:t>
                        </m:r>
                      </m:e>
                      <m:sub>
                        <m:r>
                          <m:rPr>
                            <m:sty m:val="p"/>
                          </m:rPr>
                          <w:rPr>
                            <w:rFonts w:ascii="Cambria Math" w:hAnsi="Cambria Math"/>
                          </w:rPr>
                          <m:t>i</m:t>
                        </m:r>
                      </m:sub>
                    </m:sSub>
                  </m:e>
                  <m:sup>
                    <m:r>
                      <w:rPr>
                        <w:rFonts w:ascii="Cambria Math" w:hAnsi="Cambria Math"/>
                        <w:noProof/>
                      </w:rPr>
                      <m:t>3</m:t>
                    </m:r>
                  </m:sup>
                </m:sSup>
                <m:r>
                  <w:rPr>
                    <w:rFonts w:ascii="Cambria Math" w:hAnsi="Cambria Math"/>
                    <w:noProof/>
                  </w:rPr>
                  <m:t>+</m:t>
                </m:r>
                <m:sSubSup>
                  <m:sSubSupPr>
                    <m:ctrlPr>
                      <w:rPr>
                        <w:rFonts w:ascii="Cambria Math" w:hAnsi="Cambria Math"/>
                        <w:i/>
                      </w:rPr>
                    </m:ctrlPr>
                  </m:sSubSupPr>
                  <m:e>
                    <m:r>
                      <w:rPr>
                        <w:rFonts w:ascii="Cambria Math" w:hAnsi="Cambria Math"/>
                      </w:rPr>
                      <m:t>e</m:t>
                    </m:r>
                  </m:e>
                  <m:sub>
                    <m:r>
                      <m:rPr>
                        <m:sty m:val="p"/>
                      </m:rPr>
                      <w:rPr>
                        <w:rFonts w:ascii="Cambria Math" w:hAnsi="Cambria Math"/>
                      </w:rPr>
                      <m:t>i</m:t>
                    </m:r>
                  </m:sub>
                  <m:sup>
                    <m:sSub>
                      <m:sSubPr>
                        <m:ctrlPr>
                          <w:rPr>
                            <w:rFonts w:ascii="Cambria Math" w:hAnsi="Cambria Math"/>
                          </w:rPr>
                        </m:ctrlPr>
                      </m:sSubPr>
                      <m:e>
                        <m:r>
                          <m:rPr>
                            <m:sty m:val="p"/>
                          </m:rPr>
                          <w:rPr>
                            <w:rFonts w:ascii="Cambria Math" w:hAnsi="Cambria Math"/>
                          </w:rPr>
                          <m:t>CO</m:t>
                        </m:r>
                      </m:e>
                      <m:sub>
                        <m:r>
                          <m:rPr>
                            <m:sty m:val="p"/>
                          </m:rPr>
                          <w:rPr>
                            <w:rFonts w:ascii="Cambria Math" w:hAnsi="Cambria Math"/>
                          </w:rPr>
                          <m:t>2</m:t>
                        </m:r>
                      </m:sub>
                    </m:sSub>
                  </m:sup>
                </m:sSubSup>
                <m:sSup>
                  <m:sSupPr>
                    <m:ctrlPr>
                      <w:rPr>
                        <w:rFonts w:ascii="Cambria Math" w:hAnsi="Cambria Math"/>
                        <w:i/>
                        <w:noProof/>
                      </w:rPr>
                    </m:ctrlPr>
                  </m:sSupPr>
                  <m:e>
                    <m:sSub>
                      <m:sSubPr>
                        <m:ctrlPr>
                          <w:rPr>
                            <w:rFonts w:ascii="Cambria Math" w:hAnsi="Cambria Math"/>
                            <w:i/>
                          </w:rPr>
                        </m:ctrlPr>
                      </m:sSubPr>
                      <m:e>
                        <m:r>
                          <w:rPr>
                            <w:rFonts w:ascii="Cambria Math" w:hAnsi="Cambria Math"/>
                          </w:rPr>
                          <m:t>P</m:t>
                        </m:r>
                      </m:e>
                      <m:sub>
                        <m:r>
                          <m:rPr>
                            <m:sty m:val="p"/>
                          </m:rPr>
                          <w:rPr>
                            <w:rFonts w:ascii="Cambria Math" w:hAnsi="Cambria Math"/>
                          </w:rPr>
                          <m:t>i</m:t>
                        </m:r>
                      </m:sub>
                    </m:sSub>
                  </m:e>
                  <m:sup>
                    <m:r>
                      <w:rPr>
                        <w:rFonts w:ascii="Cambria Math" w:hAnsi="Cambria Math"/>
                        <w:noProof/>
                      </w:rPr>
                      <m:t>2</m:t>
                    </m:r>
                  </m:sup>
                </m:sSup>
                <m:r>
                  <w:rPr>
                    <w:rFonts w:ascii="Cambria Math" w:hAnsi="Cambria Math"/>
                    <w:noProof/>
                  </w:rPr>
                  <m:t>+</m:t>
                </m:r>
                <m:sSubSup>
                  <m:sSubSupPr>
                    <m:ctrlPr>
                      <w:rPr>
                        <w:rFonts w:ascii="Cambria Math" w:hAnsi="Cambria Math"/>
                        <w:i/>
                      </w:rPr>
                    </m:ctrlPr>
                  </m:sSubSupPr>
                  <m:e>
                    <m:r>
                      <w:rPr>
                        <w:rFonts w:ascii="Cambria Math" w:hAnsi="Cambria Math"/>
                      </w:rPr>
                      <m:t>f</m:t>
                    </m:r>
                  </m:e>
                  <m:sub>
                    <m:r>
                      <m:rPr>
                        <m:sty m:val="p"/>
                      </m:rPr>
                      <w:rPr>
                        <w:rFonts w:ascii="Cambria Math" w:hAnsi="Cambria Math"/>
                      </w:rPr>
                      <m:t>i</m:t>
                    </m:r>
                  </m:sub>
                  <m:sup>
                    <m:sSub>
                      <m:sSubPr>
                        <m:ctrlPr>
                          <w:rPr>
                            <w:rFonts w:ascii="Cambria Math" w:hAnsi="Cambria Math"/>
                          </w:rPr>
                        </m:ctrlPr>
                      </m:sSubPr>
                      <m:e>
                        <m:r>
                          <m:rPr>
                            <m:sty m:val="p"/>
                          </m:rPr>
                          <w:rPr>
                            <w:rFonts w:ascii="Cambria Math" w:hAnsi="Cambria Math"/>
                          </w:rPr>
                          <m:t>CO</m:t>
                        </m:r>
                      </m:e>
                      <m:sub>
                        <m:r>
                          <m:rPr>
                            <m:sty m:val="p"/>
                          </m:rPr>
                          <w:rPr>
                            <w:rFonts w:ascii="Cambria Math" w:hAnsi="Cambria Math"/>
                          </w:rPr>
                          <m:t>2</m:t>
                        </m:r>
                      </m:sub>
                    </m:sSub>
                  </m:sup>
                </m:sSubSup>
                <m:sSub>
                  <m:sSubPr>
                    <m:ctrlPr>
                      <w:rPr>
                        <w:rFonts w:ascii="Cambria Math" w:hAnsi="Cambria Math"/>
                        <w:i/>
                      </w:rPr>
                    </m:ctrlPr>
                  </m:sSubPr>
                  <m:e>
                    <m:r>
                      <w:rPr>
                        <w:rFonts w:ascii="Cambria Math" w:hAnsi="Cambria Math"/>
                      </w:rPr>
                      <m:t>P</m:t>
                    </m:r>
                  </m:e>
                  <m:sub>
                    <m:r>
                      <m:rPr>
                        <m:sty m:val="p"/>
                      </m:rP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β</m:t>
                    </m:r>
                  </m:e>
                  <m:sub>
                    <m:r>
                      <m:rPr>
                        <m:sty m:val="p"/>
                      </m:rPr>
                      <w:rPr>
                        <w:rFonts w:ascii="Cambria Math" w:hAnsi="Cambria Math"/>
                      </w:rPr>
                      <m:t>i</m:t>
                    </m:r>
                  </m:sub>
                  <m:sup>
                    <m:sSub>
                      <m:sSubPr>
                        <m:ctrlPr>
                          <w:rPr>
                            <w:rFonts w:ascii="Cambria Math" w:hAnsi="Cambria Math"/>
                          </w:rPr>
                        </m:ctrlPr>
                      </m:sSubPr>
                      <m:e>
                        <m:r>
                          <m:rPr>
                            <m:sty m:val="p"/>
                          </m:rPr>
                          <w:rPr>
                            <w:rFonts w:ascii="Cambria Math" w:hAnsi="Cambria Math"/>
                          </w:rPr>
                          <m:t>CO</m:t>
                        </m:r>
                      </m:e>
                      <m:sub>
                        <m:r>
                          <m:rPr>
                            <m:sty m:val="p"/>
                          </m:rPr>
                          <w:rPr>
                            <w:rFonts w:ascii="Cambria Math" w:hAnsi="Cambria Math"/>
                          </w:rPr>
                          <m:t>2</m:t>
                        </m:r>
                      </m:sub>
                    </m:sSub>
                  </m:sup>
                </m:sSubSup>
              </m:oMath>
            </m:oMathPara>
          </w:p>
        </w:tc>
        <w:tc>
          <w:tcPr>
            <w:tcW w:w="515" w:type="dxa"/>
            <w:vAlign w:val="center"/>
          </w:tcPr>
          <w:p w14:paraId="5153239F" w14:textId="1F039D45" w:rsidR="000E3989" w:rsidRPr="00ED6412" w:rsidRDefault="000E3989" w:rsidP="004C1551">
            <w:pPr>
              <w:keepNext/>
              <w:jc w:val="center"/>
              <w:rPr>
                <w:noProof/>
              </w:rPr>
            </w:pPr>
            <w:bookmarkStart w:id="109" w:name="_Ref484087916"/>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3</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9</w:t>
            </w:r>
            <w:r w:rsidR="006B1469" w:rsidRPr="00ED6412">
              <w:rPr>
                <w:noProof/>
              </w:rPr>
              <w:fldChar w:fldCharType="end"/>
            </w:r>
            <w:r w:rsidRPr="00ED6412">
              <w:rPr>
                <w:noProof/>
              </w:rPr>
              <w:t>)</w:t>
            </w:r>
            <w:bookmarkEnd w:id="109"/>
          </w:p>
        </w:tc>
      </w:tr>
    </w:tbl>
    <w:p w14:paraId="183C4D89" w14:textId="5D421DB6" w:rsidR="00AE4922" w:rsidRPr="00ED6412" w:rsidRDefault="003B1B39" w:rsidP="0020674F">
      <w:pPr>
        <w:spacing w:line="360" w:lineRule="auto"/>
      </w:pPr>
      <w:r w:rsidRPr="00ED6412">
        <w:t xml:space="preserve">where </w:t>
      </w:r>
      <w:r w:rsidRPr="00ED6412">
        <w:rPr>
          <w:i/>
        </w:rPr>
        <w:t>cf</w:t>
      </w:r>
      <w:r w:rsidRPr="00ED6412">
        <w:rPr>
          <w:vertAlign w:val="subscript"/>
        </w:rPr>
        <w:t>NOx</w:t>
      </w:r>
      <w:r w:rsidRPr="00ED6412">
        <w:t xml:space="preserve"> and </w:t>
      </w:r>
      <w:r w:rsidRPr="00ED6412">
        <w:rPr>
          <w:i/>
        </w:rPr>
        <w:t>cf</w:t>
      </w:r>
      <w:r w:rsidRPr="00ED6412">
        <w:rPr>
          <w:vertAlign w:val="subscript"/>
        </w:rPr>
        <w:t>SO2</w:t>
      </w:r>
      <w:r w:rsidRPr="00ED6412">
        <w:t xml:space="preserve"> are the CO</w:t>
      </w:r>
      <w:r w:rsidRPr="00ED6412">
        <w:rPr>
          <w:vertAlign w:val="subscript"/>
        </w:rPr>
        <w:t>2</w:t>
      </w:r>
      <w:r w:rsidRPr="00ED6412">
        <w:t>e conversion factor of NO</w:t>
      </w:r>
      <w:r w:rsidRPr="00ED6412">
        <w:rPr>
          <w:vertAlign w:val="subscript"/>
        </w:rPr>
        <w:t>x</w:t>
      </w:r>
      <w:r w:rsidRPr="00ED6412">
        <w:t xml:space="preserve"> and SO</w:t>
      </w:r>
      <w:r w:rsidRPr="00ED6412">
        <w:rPr>
          <w:vertAlign w:val="subscript"/>
        </w:rPr>
        <w:t>2</w:t>
      </w:r>
      <w:r w:rsidR="00377618" w:rsidRPr="00ED6412">
        <w:t>, respectively,</w:t>
      </w:r>
      <w:r w:rsidR="0020674F" w:rsidRPr="00ED6412">
        <w:t xml:space="preserve"> and</w:t>
      </w:r>
      <w:r w:rsidR="00377618" w:rsidRPr="00ED6412">
        <w:t xml:space="preserve"> </w:t>
      </w:r>
      <w:r w:rsidR="0020674F" w:rsidRPr="00ED6412">
        <w:rPr>
          <w:i/>
        </w:rPr>
        <w:t>d</w:t>
      </w:r>
      <w:r w:rsidR="0020674F" w:rsidRPr="00ED6412">
        <w:rPr>
          <w:vertAlign w:val="subscript"/>
        </w:rPr>
        <w:t>i</w:t>
      </w:r>
      <w:r w:rsidR="0020674F" w:rsidRPr="00ED6412">
        <w:rPr>
          <w:vertAlign w:val="superscript"/>
        </w:rPr>
        <w:t>NOx</w:t>
      </w:r>
      <w:r w:rsidR="0020674F" w:rsidRPr="00ED6412">
        <w:t xml:space="preserve">, </w:t>
      </w:r>
      <w:r w:rsidR="0020674F" w:rsidRPr="00ED6412">
        <w:rPr>
          <w:i/>
        </w:rPr>
        <w:t>e</w:t>
      </w:r>
      <w:r w:rsidR="0020674F" w:rsidRPr="00ED6412">
        <w:rPr>
          <w:vertAlign w:val="subscript"/>
        </w:rPr>
        <w:t>i</w:t>
      </w:r>
      <w:r w:rsidR="0020674F" w:rsidRPr="00ED6412">
        <w:rPr>
          <w:vertAlign w:val="superscript"/>
        </w:rPr>
        <w:t>NOx</w:t>
      </w:r>
      <w:r w:rsidR="0020674F" w:rsidRPr="00ED6412">
        <w:t xml:space="preserve">, </w:t>
      </w:r>
      <w:r w:rsidR="0020674F" w:rsidRPr="00ED6412">
        <w:rPr>
          <w:i/>
        </w:rPr>
        <w:t>f</w:t>
      </w:r>
      <w:r w:rsidR="0020674F" w:rsidRPr="00ED6412">
        <w:rPr>
          <w:vertAlign w:val="subscript"/>
        </w:rPr>
        <w:t>i</w:t>
      </w:r>
      <w:r w:rsidR="0020674F" w:rsidRPr="00ED6412">
        <w:rPr>
          <w:vertAlign w:val="superscript"/>
        </w:rPr>
        <w:t>NOx</w:t>
      </w:r>
      <w:r w:rsidR="0020674F" w:rsidRPr="00ED6412">
        <w:t xml:space="preserve">, </w:t>
      </w:r>
      <w:r w:rsidR="0020674F" w:rsidRPr="00ED6412">
        <w:rPr>
          <w:i/>
        </w:rPr>
        <w:t>β</w:t>
      </w:r>
      <w:r w:rsidR="0020674F" w:rsidRPr="00ED6412">
        <w:rPr>
          <w:vertAlign w:val="subscript"/>
        </w:rPr>
        <w:t>i</w:t>
      </w:r>
      <w:r w:rsidR="0020674F" w:rsidRPr="00ED6412">
        <w:rPr>
          <w:vertAlign w:val="superscript"/>
        </w:rPr>
        <w:t>NOx</w:t>
      </w:r>
      <w:r w:rsidR="0020674F" w:rsidRPr="00ED6412">
        <w:t xml:space="preserve">, </w:t>
      </w:r>
      <w:r w:rsidR="0020674F" w:rsidRPr="00ED6412">
        <w:rPr>
          <w:i/>
        </w:rPr>
        <w:t>d</w:t>
      </w:r>
      <w:r w:rsidR="0020674F" w:rsidRPr="00ED6412">
        <w:rPr>
          <w:vertAlign w:val="subscript"/>
        </w:rPr>
        <w:t>i</w:t>
      </w:r>
      <w:r w:rsidR="0020674F" w:rsidRPr="00ED6412">
        <w:rPr>
          <w:vertAlign w:val="superscript"/>
        </w:rPr>
        <w:t>SO2</w:t>
      </w:r>
      <w:r w:rsidR="0020674F" w:rsidRPr="00ED6412">
        <w:t xml:space="preserve">, </w:t>
      </w:r>
      <w:r w:rsidR="0020674F" w:rsidRPr="00ED6412">
        <w:rPr>
          <w:i/>
        </w:rPr>
        <w:t>e</w:t>
      </w:r>
      <w:r w:rsidR="0020674F" w:rsidRPr="00ED6412">
        <w:rPr>
          <w:vertAlign w:val="subscript"/>
        </w:rPr>
        <w:t>i</w:t>
      </w:r>
      <w:r w:rsidR="0020674F" w:rsidRPr="00ED6412">
        <w:rPr>
          <w:vertAlign w:val="superscript"/>
        </w:rPr>
        <w:t>SO2</w:t>
      </w:r>
      <w:r w:rsidR="0020674F" w:rsidRPr="00ED6412">
        <w:t xml:space="preserve">, </w:t>
      </w:r>
      <w:r w:rsidR="0020674F" w:rsidRPr="00ED6412">
        <w:rPr>
          <w:i/>
        </w:rPr>
        <w:t>f</w:t>
      </w:r>
      <w:r w:rsidR="0020674F" w:rsidRPr="00ED6412">
        <w:rPr>
          <w:vertAlign w:val="subscript"/>
        </w:rPr>
        <w:t>i</w:t>
      </w:r>
      <w:r w:rsidR="0020674F" w:rsidRPr="00ED6412">
        <w:rPr>
          <w:vertAlign w:val="superscript"/>
        </w:rPr>
        <w:t>SO2</w:t>
      </w:r>
      <w:r w:rsidR="0020674F" w:rsidRPr="00ED6412">
        <w:t xml:space="preserve">,  </w:t>
      </w:r>
      <w:r w:rsidR="0020674F" w:rsidRPr="00ED6412">
        <w:rPr>
          <w:i/>
        </w:rPr>
        <w:t>β</w:t>
      </w:r>
      <w:r w:rsidR="0020674F" w:rsidRPr="00ED6412">
        <w:rPr>
          <w:vertAlign w:val="subscript"/>
        </w:rPr>
        <w:t>i</w:t>
      </w:r>
      <w:r w:rsidR="0020674F" w:rsidRPr="00ED6412">
        <w:rPr>
          <w:vertAlign w:val="superscript"/>
        </w:rPr>
        <w:t>SO2</w:t>
      </w:r>
      <w:r w:rsidR="0020674F" w:rsidRPr="00ED6412">
        <w:t xml:space="preserve">, </w:t>
      </w:r>
      <w:r w:rsidR="0020674F" w:rsidRPr="00ED6412">
        <w:rPr>
          <w:i/>
        </w:rPr>
        <w:t>d</w:t>
      </w:r>
      <w:r w:rsidR="0020674F" w:rsidRPr="00ED6412">
        <w:rPr>
          <w:vertAlign w:val="subscript"/>
        </w:rPr>
        <w:t>i</w:t>
      </w:r>
      <w:r w:rsidR="0020674F" w:rsidRPr="00ED6412">
        <w:rPr>
          <w:vertAlign w:val="superscript"/>
        </w:rPr>
        <w:t>CO2</w:t>
      </w:r>
      <w:r w:rsidR="0020674F" w:rsidRPr="00ED6412">
        <w:t xml:space="preserve">, </w:t>
      </w:r>
      <w:r w:rsidR="0020674F" w:rsidRPr="00ED6412">
        <w:rPr>
          <w:i/>
        </w:rPr>
        <w:t>e</w:t>
      </w:r>
      <w:r w:rsidR="0020674F" w:rsidRPr="00ED6412">
        <w:rPr>
          <w:vertAlign w:val="subscript"/>
        </w:rPr>
        <w:t>i</w:t>
      </w:r>
      <w:r w:rsidR="0020674F" w:rsidRPr="00ED6412">
        <w:rPr>
          <w:vertAlign w:val="superscript"/>
        </w:rPr>
        <w:t>CO2</w:t>
      </w:r>
      <w:r w:rsidR="0020674F" w:rsidRPr="00ED6412">
        <w:t xml:space="preserve">, </w:t>
      </w:r>
      <w:r w:rsidR="0020674F" w:rsidRPr="00ED6412">
        <w:rPr>
          <w:i/>
        </w:rPr>
        <w:t>f</w:t>
      </w:r>
      <w:r w:rsidR="0020674F" w:rsidRPr="00ED6412">
        <w:rPr>
          <w:vertAlign w:val="subscript"/>
        </w:rPr>
        <w:t>i</w:t>
      </w:r>
      <w:r w:rsidR="0020674F" w:rsidRPr="00ED6412">
        <w:rPr>
          <w:vertAlign w:val="superscript"/>
        </w:rPr>
        <w:t>CO2</w:t>
      </w:r>
      <w:r w:rsidR="0020674F" w:rsidRPr="00ED6412">
        <w:t>,</w:t>
      </w:r>
      <w:r w:rsidR="0020674F" w:rsidRPr="00ED6412">
        <w:rPr>
          <w:i/>
        </w:rPr>
        <w:t xml:space="preserve"> β</w:t>
      </w:r>
      <w:r w:rsidR="0020674F" w:rsidRPr="00ED6412">
        <w:rPr>
          <w:vertAlign w:val="subscript"/>
        </w:rPr>
        <w:t>i</w:t>
      </w:r>
      <w:r w:rsidR="0020674F" w:rsidRPr="00ED6412">
        <w:rPr>
          <w:vertAlign w:val="superscript"/>
        </w:rPr>
        <w:t>CO2</w:t>
      </w:r>
      <w:r w:rsidR="0020674F" w:rsidRPr="00ED6412">
        <w:t xml:space="preserve"> are coefficients of the emission functions of the NO</w:t>
      </w:r>
      <w:r w:rsidR="0020674F" w:rsidRPr="00ED6412">
        <w:rPr>
          <w:vertAlign w:val="subscript"/>
        </w:rPr>
        <w:t>x</w:t>
      </w:r>
      <w:r w:rsidR="0020674F" w:rsidRPr="00ED6412">
        <w:t>, SO</w:t>
      </w:r>
      <w:r w:rsidR="0020674F" w:rsidRPr="00ED6412">
        <w:rPr>
          <w:vertAlign w:val="subscript"/>
        </w:rPr>
        <w:t>2</w:t>
      </w:r>
      <w:r w:rsidR="0020674F" w:rsidRPr="00ED6412">
        <w:t xml:space="preserve"> and CO</w:t>
      </w:r>
      <w:r w:rsidR="0020674F" w:rsidRPr="00ED6412">
        <w:rPr>
          <w:vertAlign w:val="subscript"/>
        </w:rPr>
        <w:t>2</w:t>
      </w:r>
      <w:r w:rsidR="0020674F" w:rsidRPr="00ED6412">
        <w:t>, respectively.</w:t>
      </w:r>
    </w:p>
    <w:p w14:paraId="6EA3A57F" w14:textId="481696A3" w:rsidR="00025D2D" w:rsidRPr="00ED6412" w:rsidRDefault="00E4215A" w:rsidP="00081551">
      <w:pPr>
        <w:spacing w:after="120"/>
      </w:pPr>
      <w:r w:rsidRPr="00ED6412">
        <w:t xml:space="preserve">In this </w:t>
      </w:r>
      <w:r w:rsidR="00826831" w:rsidRPr="00ED6412">
        <w:t>research</w:t>
      </w:r>
      <w:r w:rsidRPr="00ED6412">
        <w:t>, carbon dioxide equivalent (CO</w:t>
      </w:r>
      <w:r w:rsidRPr="00ED6412">
        <w:rPr>
          <w:vertAlign w:val="subscript"/>
        </w:rPr>
        <w:t>2</w:t>
      </w:r>
      <w:r w:rsidRPr="00ED6412">
        <w:t>e) is used to measure all three types of emissions. CO</w:t>
      </w:r>
      <w:r w:rsidRPr="00ED6412">
        <w:rPr>
          <w:vertAlign w:val="subscript"/>
        </w:rPr>
        <w:t>2</w:t>
      </w:r>
      <w:r w:rsidRPr="00ED6412">
        <w:t xml:space="preserve">e describes the </w:t>
      </w:r>
      <w:r w:rsidRPr="00ED6412">
        <w:rPr>
          <w:rFonts w:hint="eastAsia"/>
        </w:rPr>
        <w:t>term</w:t>
      </w:r>
      <w:r w:rsidRPr="00ED6412">
        <w:t xml:space="preserve"> of the different</w:t>
      </w:r>
      <w:r w:rsidRPr="00ED6412">
        <w:rPr>
          <w:rFonts w:hint="eastAsia"/>
        </w:rPr>
        <w:t xml:space="preserve"> type of </w:t>
      </w:r>
      <w:r w:rsidRPr="00ED6412">
        <w:t>pollutant gases</w:t>
      </w:r>
      <w:r w:rsidR="008D2F36" w:rsidRPr="00ED6412">
        <w:t xml:space="preserve"> </w:t>
      </w:r>
      <w:r w:rsidRPr="00ED6412">
        <w:t>that creates the equivalent global warming impact</w:t>
      </w:r>
      <w:r w:rsidRPr="00ED6412">
        <w:rPr>
          <w:rFonts w:hint="eastAsia"/>
        </w:rPr>
        <w:t xml:space="preserve"> of a unit of</w:t>
      </w:r>
      <w:r w:rsidRPr="00ED6412">
        <w:t xml:space="preserve"> CO</w:t>
      </w:r>
      <w:r w:rsidRPr="00ED6412">
        <w:rPr>
          <w:vertAlign w:val="subscript"/>
        </w:rPr>
        <w:t>2</w:t>
      </w:r>
      <w:r w:rsidR="008D2F36" w:rsidRPr="00ED6412">
        <w:t xml:space="preserve"> </w:t>
      </w:r>
      <w:r w:rsidR="00E85D95" w:rsidRPr="00ED6412">
        <w:fldChar w:fldCharType="begin"/>
      </w:r>
      <w:r w:rsidR="000201C4">
        <w:instrText xml:space="preserve"> ADDIN EN.CITE &lt;EndNote&gt;&lt;Cite&gt;&lt;Author&gt;Commission&lt;/Author&gt;&lt;Year&gt;2013&lt;/Year&gt;&lt;RecNum&gt;284&lt;/RecNum&gt;&lt;DisplayText&gt;[28]&lt;/DisplayText&gt;&lt;record&gt;&lt;rec-number&gt;284&lt;/rec-number&gt;&lt;foreign-keys&gt;&lt;key app="EN" db-id="wat2z5xv39zx9lefev2vrzeifd9dzfzsx50x" timestamp="0"&gt;284&lt;/key&gt;&lt;/foreign-keys&gt;&lt;ref-type name="Journal Article"&gt;17&lt;/ref-type&gt;&lt;contributors&gt;&lt;authors&gt;&lt;author&gt;EU Commission&lt;/author&gt;&lt;/authors&gt;&lt;/contributors&gt;&lt;titles&gt;&lt;title&gt;The EU Emissions Trading System (EU ETS)&lt;/title&gt;&lt;/titles&gt;&lt;dates&gt;&lt;year&gt;2013&lt;/year&gt;&lt;/dates&gt;&lt;urls&gt;&lt;related-urls&gt;&lt;url&gt;http://ec.europa.eu/clima/publications/docs/factsheet_ets_en.pdf&lt;/url&gt;&lt;/related-urls&gt;&lt;/urls&gt;&lt;/record&gt;&lt;/Cite&gt;&lt;/EndNote&gt;</w:instrText>
      </w:r>
      <w:r w:rsidR="00E85D95" w:rsidRPr="00ED6412">
        <w:fldChar w:fldCharType="separate"/>
      </w:r>
      <w:r w:rsidR="000201C4">
        <w:rPr>
          <w:noProof/>
        </w:rPr>
        <w:t>[</w:t>
      </w:r>
      <w:hyperlink w:anchor="_ENREF_28" w:tooltip="Commission, 2013 #284" w:history="1">
        <w:r w:rsidR="00213BF8">
          <w:rPr>
            <w:noProof/>
          </w:rPr>
          <w:t>28</w:t>
        </w:r>
      </w:hyperlink>
      <w:r w:rsidR="000201C4">
        <w:rPr>
          <w:noProof/>
        </w:rPr>
        <w:t>]</w:t>
      </w:r>
      <w:r w:rsidR="00E85D95" w:rsidRPr="00ED6412">
        <w:fldChar w:fldCharType="end"/>
      </w:r>
      <w:r w:rsidRPr="00ED6412">
        <w:t>.</w:t>
      </w:r>
    </w:p>
    <w:p w14:paraId="3FC6CAB0" w14:textId="613484EC" w:rsidR="000E3989" w:rsidRPr="00ED6412" w:rsidRDefault="004242CC" w:rsidP="004242CC">
      <w:pPr>
        <w:spacing w:after="120"/>
      </w:pPr>
      <w:r w:rsidRPr="00ED6412">
        <w:t>The greenhouse gases covered by EU ETS are CO</w:t>
      </w:r>
      <w:r w:rsidRPr="00ED6412">
        <w:rPr>
          <w:vertAlign w:val="subscript"/>
        </w:rPr>
        <w:t>2</w:t>
      </w:r>
      <w:r w:rsidR="00896B56" w:rsidRPr="00ED6412">
        <w:t xml:space="preserve">, </w:t>
      </w:r>
      <w:r w:rsidRPr="00ED6412">
        <w:t>N</w:t>
      </w:r>
      <w:r w:rsidRPr="00ED6412">
        <w:rPr>
          <w:vertAlign w:val="subscript"/>
        </w:rPr>
        <w:t>2</w:t>
      </w:r>
      <w:r w:rsidR="00896B56" w:rsidRPr="00ED6412">
        <w:t>O</w:t>
      </w:r>
      <w:r w:rsidRPr="00ED6412">
        <w:t xml:space="preserve"> and perfluorocarbons (PFCs)</w:t>
      </w:r>
      <w:r w:rsidR="00896B56" w:rsidRPr="00ED6412">
        <w:t xml:space="preserve"> only </w:t>
      </w:r>
      <w:r w:rsidR="009C4980" w:rsidRPr="00ED6412">
        <w:fldChar w:fldCharType="begin"/>
      </w:r>
      <w:r w:rsidR="000201C4">
        <w:instrText xml:space="preserve"> ADDIN EN.CITE &lt;EndNote&gt;&lt;Cite&gt;&lt;Author&gt;Hirst&lt;/Author&gt;&lt;Year&gt;2017&lt;/Year&gt;&lt;RecNum&gt;451&lt;/RecNum&gt;&lt;DisplayText&gt;[30]&lt;/DisplayText&gt;&lt;record&gt;&lt;rec-number&gt;451&lt;/rec-number&gt;&lt;foreign-keys&gt;&lt;key app="EN" db-id="wat2z5xv39zx9lefev2vrzeifd9dzfzsx50x" timestamp="0"&gt;451&lt;/key&gt;&lt;/foreign-keys&gt;&lt;ref-type name="Journal Article"&gt;17&lt;/ref-type&gt;&lt;contributors&gt;&lt;authors&gt;&lt;author&gt;David Hirst&lt;/author&gt;&lt;/authors&gt;&lt;/contributors&gt;&lt;titles&gt;&lt;title&gt;Carbon Price Floor (CPF) and the price support mechanism&lt;/title&gt;&lt;secondary-title&gt;Commons Library Briefing&lt;/secondary-title&gt;&lt;/titles&gt;&lt;dates&gt;&lt;year&gt;2017&lt;/year&gt;&lt;/dates&gt;&lt;urls&gt;&lt;related-urls&gt;&lt;url&gt;researchbriefings.files.parliament.uk/documents/SN05927/SN05927.pdf&lt;/url&gt;&lt;/related-urls&gt;&lt;/urls&gt;&lt;/record&gt;&lt;/Cite&gt;&lt;/EndNote&gt;</w:instrText>
      </w:r>
      <w:r w:rsidR="009C4980" w:rsidRPr="00ED6412">
        <w:fldChar w:fldCharType="separate"/>
      </w:r>
      <w:r w:rsidR="000201C4">
        <w:rPr>
          <w:noProof/>
        </w:rPr>
        <w:t>[</w:t>
      </w:r>
      <w:hyperlink w:anchor="_ENREF_30" w:tooltip="Hirst, 2017 #451" w:history="1">
        <w:r w:rsidR="00213BF8">
          <w:rPr>
            <w:noProof/>
          </w:rPr>
          <w:t>30</w:t>
        </w:r>
      </w:hyperlink>
      <w:r w:rsidR="000201C4">
        <w:rPr>
          <w:noProof/>
        </w:rPr>
        <w:t>]</w:t>
      </w:r>
      <w:r w:rsidR="009C4980" w:rsidRPr="00ED6412">
        <w:fldChar w:fldCharType="end"/>
      </w:r>
      <w:r w:rsidR="00896B56" w:rsidRPr="00ED6412">
        <w:t xml:space="preserve">. </w:t>
      </w:r>
      <w:r w:rsidRPr="00ED6412">
        <w:t xml:space="preserve"> </w:t>
      </w:r>
      <w:r w:rsidR="00025D2D" w:rsidRPr="00ED6412">
        <w:t>However, according to Intergovernmental Panel on Climate Change (IPCC), the SO</w:t>
      </w:r>
      <w:r w:rsidR="008D2F36" w:rsidRPr="00ED6412">
        <w:rPr>
          <w:vertAlign w:val="subscript"/>
        </w:rPr>
        <w:t>2</w:t>
      </w:r>
      <w:r w:rsidR="00025D2D" w:rsidRPr="00ED6412">
        <w:t xml:space="preserve"> and NO</w:t>
      </w:r>
      <w:r w:rsidR="00025D2D" w:rsidRPr="00ED6412">
        <w:rPr>
          <w:vertAlign w:val="subscript"/>
        </w:rPr>
        <w:t>x</w:t>
      </w:r>
      <w:r w:rsidR="00025D2D" w:rsidRPr="00ED6412">
        <w:t xml:space="preserve"> affect climate indirectly.</w:t>
      </w:r>
      <w:r w:rsidR="00072817" w:rsidRPr="00ED6412">
        <w:t xml:space="preserve"> Although they do not have a direct radiative forcing effect</w:t>
      </w:r>
      <w:r w:rsidR="001E402F" w:rsidRPr="00ED6412">
        <w:t xml:space="preserve"> on the global warming</w:t>
      </w:r>
      <w:r w:rsidR="00072817" w:rsidRPr="00ED6412">
        <w:t>, they</w:t>
      </w:r>
      <w:r w:rsidR="00B077E8" w:rsidRPr="00ED6412">
        <w:t xml:space="preserve"> still</w:t>
      </w:r>
      <w:r w:rsidR="00072817" w:rsidRPr="00ED6412">
        <w:t xml:space="preserve"> influence the global radiation </w:t>
      </w:r>
      <w:r w:rsidR="00E85D95" w:rsidRPr="00ED6412">
        <w:fldChar w:fldCharType="begin"/>
      </w:r>
      <w:r w:rsidR="000201C4">
        <w:instrText xml:space="preserve"> ADDIN EN.CITE &lt;EndNote&gt;&lt;Cite&gt;&lt;Author&gt;Agency&lt;/Author&gt;&lt;Year&gt;2002&lt;/Year&gt;&lt;RecNum&gt;534&lt;/RecNum&gt;&lt;DisplayText&gt;[173, 174]&lt;/DisplayText&gt;&lt;record&gt;&lt;rec-number&gt;534&lt;/rec-number&gt;&lt;foreign-keys&gt;&lt;key app="EN" db-id="wat2z5xv39zx9lefev2vrzeifd9dzfzsx50x" timestamp="0"&gt;534&lt;/key&gt;&lt;/foreign-keys&gt;&lt;ref-type name="Journal Article"&gt;17&lt;/ref-type&gt;&lt;contributors&gt;&lt;authors&gt;&lt;author&gt;U.S. Environmental Protection Agency&lt;/author&gt;&lt;/authors&gt;&lt;/contributors&gt;&lt;titles&gt;&lt;title&gt;Greenhouse gases and global warming potential values&lt;/title&gt;&lt;secondary-title&gt;Excerpt from Inventory of U.S. Greenhouse Gas Emissions and Sinks: 1990-2000&lt;/secondary-title&gt;&lt;/titles&gt;&lt;dates&gt;&lt;year&gt;2002&lt;/year&gt;&lt;/dates&gt;&lt;urls&gt;&lt;related-urls&gt;&lt;url&gt;http://steadystaterevolution.org/files/pdf/ghg_gwp.pdf&lt;/url&gt;&lt;/related-urls&gt;&lt;/urls&gt;&lt;/record&gt;&lt;/Cite&gt;&lt;Cite ExcludeYear="1"&gt;&lt;Author&gt;ICBE&lt;/Author&gt;&lt;RecNum&gt;533&lt;/RecNum&gt;&lt;record&gt;&lt;rec-number&gt;533&lt;/rec-number&gt;&lt;foreign-keys&gt;&lt;key app="EN" db-id="wat2z5xv39zx9lefev2vrzeifd9dzfzsx50x" timestamp="0"&gt;533&lt;/key&gt;&lt;/foreign-keys&gt;&lt;ref-type name="Web Page"&gt;12&lt;/ref-type&gt;&lt;contributors&gt;&lt;authors&gt;&lt;author&gt;ICBE&lt;/author&gt;&lt;/authors&gt;&lt;/contributors&gt;&lt;titles&gt;&lt;title&gt;Calculating Greenhouse Gases&lt;/title&gt;&lt;/titles&gt;&lt;volume&gt;2018&lt;/volume&gt;&lt;number&gt;21 January&lt;/number&gt;&lt;dates&gt;&lt;/dates&gt;&lt;urls&gt;&lt;related-urls&gt;&lt;url&gt;http://www.icbe.com/emissions/calculate.asp&lt;/url&gt;&lt;/related-urls&gt;&lt;/urls&gt;&lt;/record&gt;&lt;/Cite&gt;&lt;/EndNote&gt;</w:instrText>
      </w:r>
      <w:r w:rsidR="00E85D95" w:rsidRPr="00ED6412">
        <w:fldChar w:fldCharType="separate"/>
      </w:r>
      <w:r w:rsidR="000201C4">
        <w:rPr>
          <w:noProof/>
        </w:rPr>
        <w:t>[</w:t>
      </w:r>
      <w:hyperlink w:anchor="_ENREF_173" w:tooltip="Agency, 2002 #534" w:history="1">
        <w:r w:rsidR="00213BF8">
          <w:rPr>
            <w:noProof/>
          </w:rPr>
          <w:t>173</w:t>
        </w:r>
      </w:hyperlink>
      <w:r w:rsidR="000201C4">
        <w:rPr>
          <w:noProof/>
        </w:rPr>
        <w:t xml:space="preserve">, </w:t>
      </w:r>
      <w:hyperlink w:anchor="_ENREF_174" w:tooltip="ICBE,  #533" w:history="1">
        <w:r w:rsidR="00213BF8">
          <w:rPr>
            <w:noProof/>
          </w:rPr>
          <w:t>174</w:t>
        </w:r>
      </w:hyperlink>
      <w:r w:rsidR="000201C4">
        <w:rPr>
          <w:noProof/>
        </w:rPr>
        <w:t>]</w:t>
      </w:r>
      <w:r w:rsidR="00E85D95" w:rsidRPr="00ED6412">
        <w:fldChar w:fldCharType="end"/>
      </w:r>
      <w:r w:rsidR="008D2F36" w:rsidRPr="00ED6412">
        <w:t>.</w:t>
      </w:r>
      <w:r w:rsidR="00072817" w:rsidRPr="00ED6412">
        <w:t xml:space="preserve"> Th</w:t>
      </w:r>
      <w:r w:rsidR="00896B56" w:rsidRPr="00ED6412">
        <w:t>erefore</w:t>
      </w:r>
      <w:r w:rsidR="00072817" w:rsidRPr="00ED6412">
        <w:t>,</w:t>
      </w:r>
      <w:r w:rsidR="0028593F" w:rsidRPr="00ED6412">
        <w:t xml:space="preserve"> </w:t>
      </w:r>
      <w:r w:rsidR="00896B56" w:rsidRPr="00ED6412">
        <w:t>in this research,</w:t>
      </w:r>
      <w:r w:rsidR="0028593F" w:rsidRPr="00ED6412">
        <w:t xml:space="preserve"> assuming</w:t>
      </w:r>
      <w:r w:rsidR="00D5597C" w:rsidRPr="00ED6412">
        <w:t xml:space="preserve"> </w:t>
      </w:r>
      <w:r w:rsidR="00EA782E" w:rsidRPr="00ED6412">
        <w:t>the</w:t>
      </w:r>
      <w:r w:rsidR="00D5597C" w:rsidRPr="00ED6412">
        <w:t xml:space="preserve"> </w:t>
      </w:r>
      <w:r w:rsidR="0028593F" w:rsidRPr="00ED6412">
        <w:t xml:space="preserve">conversion factors </w:t>
      </w:r>
      <w:r w:rsidR="00EA782E" w:rsidRPr="00ED6412">
        <w:t xml:space="preserve">of </w:t>
      </w:r>
      <w:r w:rsidR="006818C3" w:rsidRPr="00ED6412">
        <w:t>NO</w:t>
      </w:r>
      <w:r w:rsidR="006818C3" w:rsidRPr="00ED6412">
        <w:rPr>
          <w:vertAlign w:val="subscript"/>
        </w:rPr>
        <w:t>x</w:t>
      </w:r>
      <w:r w:rsidR="006818C3" w:rsidRPr="00ED6412">
        <w:t xml:space="preserve"> and S</w:t>
      </w:r>
      <w:r w:rsidR="006818C3" w:rsidRPr="00ED6412">
        <w:rPr>
          <w:rFonts w:hint="eastAsia"/>
        </w:rPr>
        <w:t>O</w:t>
      </w:r>
      <w:r w:rsidR="006818C3" w:rsidRPr="00ED6412">
        <w:rPr>
          <w:vertAlign w:val="subscript"/>
        </w:rPr>
        <w:t>2</w:t>
      </w:r>
      <w:r w:rsidR="006818C3" w:rsidRPr="00ED6412">
        <w:rPr>
          <w:rFonts w:hint="eastAsia"/>
        </w:rPr>
        <w:t xml:space="preserve"> </w:t>
      </w:r>
      <w:r w:rsidR="00D5597C" w:rsidRPr="00ED6412">
        <w:t xml:space="preserve">are 1. </w:t>
      </w:r>
    </w:p>
    <w:p w14:paraId="485AA25F" w14:textId="77777777" w:rsidR="000E3989" w:rsidRPr="00ED6412" w:rsidRDefault="000E3989" w:rsidP="00A326F0">
      <w:pPr>
        <w:pStyle w:val="Heading4"/>
      </w:pPr>
      <w:bookmarkStart w:id="110" w:name="_Toc523347756"/>
      <w:r w:rsidRPr="00ED6412">
        <w:t>Emission constrained costs</w:t>
      </w:r>
      <w:bookmarkEnd w:id="110"/>
      <w:r w:rsidRPr="00ED6412">
        <w:t xml:space="preserve"> </w:t>
      </w:r>
    </w:p>
    <w:p w14:paraId="6179F073" w14:textId="7856969A" w:rsidR="00384889" w:rsidRPr="00ED6412" w:rsidRDefault="00384889" w:rsidP="00E515F8">
      <w:pPr>
        <w:spacing w:after="0"/>
      </w:pPr>
      <w:r w:rsidRPr="00ED6412">
        <w:t>According to the EU ETS, there is no free emission allowance for power generators</w:t>
      </w:r>
      <w:r w:rsidR="003B7537" w:rsidRPr="00ED6412">
        <w:t xml:space="preserve"> </w:t>
      </w:r>
      <w:r w:rsidR="00E85D95" w:rsidRPr="00ED6412">
        <w:fldChar w:fldCharType="begin"/>
      </w:r>
      <w:r w:rsidR="000201C4">
        <w:instrText xml:space="preserve"> ADDIN EN.CITE &lt;EndNote&gt;&lt;Cite ExcludeYear="1"&gt;&lt;Author&gt;Commission&lt;/Author&gt;&lt;RecNum&gt;452&lt;/RecNum&gt;&lt;DisplayText&gt;[29]&lt;/DisplayText&gt;&lt;record&gt;&lt;rec-number&gt;452&lt;/rec-number&gt;&lt;foreign-keys&gt;&lt;key app="EN" db-id="wat2z5xv39zx9lefev2vrzeifd9dzfzsx50x" timestamp="0"&gt;452&lt;/key&gt;&lt;/foreign-keys&gt;&lt;ref-type name="Web Page"&gt;12&lt;/ref-type&gt;&lt;contributors&gt;&lt;authors&gt;&lt;author&gt;EU Commission&lt;/author&gt;&lt;/authors&gt;&lt;/contributors&gt;&lt;titles&gt;&lt;title&gt;Emissions cap and allowances&lt;/title&gt;&lt;/titles&gt;&lt;volume&gt;2017&lt;/volume&gt;&lt;number&gt;28 December&lt;/number&gt;&lt;dates&gt;&lt;/dates&gt;&lt;urls&gt;&lt;related-urls&gt;&lt;url&gt;https://ec.europa.eu/clima/policies/ets/cap_en&lt;/url&gt;&lt;/related-urls&gt;&lt;/urls&gt;&lt;/record&gt;&lt;/Cite&gt;&lt;/EndNote&gt;</w:instrText>
      </w:r>
      <w:r w:rsidR="00E85D95" w:rsidRPr="00ED6412">
        <w:fldChar w:fldCharType="separate"/>
      </w:r>
      <w:r w:rsidR="000201C4">
        <w:rPr>
          <w:noProof/>
        </w:rPr>
        <w:t>[</w:t>
      </w:r>
      <w:hyperlink w:anchor="_ENREF_29" w:tooltip="Commission,  #452" w:history="1">
        <w:r w:rsidR="00213BF8">
          <w:rPr>
            <w:noProof/>
          </w:rPr>
          <w:t>29</w:t>
        </w:r>
      </w:hyperlink>
      <w:r w:rsidR="000201C4">
        <w:rPr>
          <w:noProof/>
        </w:rPr>
        <w:t>]</w:t>
      </w:r>
      <w:r w:rsidR="00E85D95" w:rsidRPr="00ED6412">
        <w:fldChar w:fldCharType="end"/>
      </w:r>
      <w:r w:rsidR="00DD669A" w:rsidRPr="00ED6412">
        <w:t xml:space="preserve">. </w:t>
      </w:r>
      <w:r w:rsidRPr="00ED6412">
        <w:t>Thus all the emissions need to pay for the carbon price</w:t>
      </w:r>
      <w:r w:rsidR="00531D80" w:rsidRPr="00ED6412">
        <w:t>, which is the amount that must be paid to emit one tonne of CO</w:t>
      </w:r>
      <w:r w:rsidR="00531D80" w:rsidRPr="00ED6412">
        <w:rPr>
          <w:vertAlign w:val="subscript"/>
        </w:rPr>
        <w:t>2</w:t>
      </w:r>
      <w:r w:rsidR="00531D80" w:rsidRPr="00ED6412">
        <w:t>e.</w:t>
      </w:r>
    </w:p>
    <w:p w14:paraId="0448617F" w14:textId="3F3BCC8A" w:rsidR="00E515F8" w:rsidRPr="00ED6412" w:rsidRDefault="00E515F8" w:rsidP="00E515F8">
      <w:pPr>
        <w:spacing w:after="0"/>
      </w:pPr>
      <w:r w:rsidRPr="00ED6412">
        <w:lastRenderedPageBreak/>
        <w:t>It is noted that the number of variables is greater than the number of the objective functions. Therefore, the multi-objective function system can have several optimal solutions. To solve this multi-objective problem and find one of the reasonable results for each case being investigated, normally the multi-objective problem is transferred to a single-objective function</w:t>
      </w:r>
      <w:r w:rsidR="00560847" w:rsidRPr="00ED6412">
        <w:t xml:space="preserve"> </w:t>
      </w:r>
      <w:r w:rsidR="00E85D95" w:rsidRPr="00ED6412">
        <w:fldChar w:fldCharType="begin"/>
      </w:r>
      <w:r w:rsidR="000201C4">
        <w:instrText xml:space="preserve"> ADDIN EN.CITE &lt;EndNote&gt;&lt;Cite&gt;&lt;Author&gt;Guvenc&lt;/Author&gt;&lt;Year&gt;2010&lt;/Year&gt;&lt;RecNum&gt;264&lt;/RecNum&gt;&lt;DisplayText&gt;[175]&lt;/DisplayText&gt;&lt;record&gt;&lt;rec-number&gt;264&lt;/rec-number&gt;&lt;foreign-keys&gt;&lt;key app="EN" db-id="wat2z5xv39zx9lefev2vrzeifd9dzfzsx50x" timestamp="0"&gt;264&lt;/key&gt;&lt;/foreign-keys&gt;&lt;ref-type name="Journal Article"&gt;17&lt;/ref-type&gt;&lt;contributors&gt;&lt;authors&gt;&lt;author&gt;Guvenc, Ugur&lt;/author&gt;&lt;/authors&gt;&lt;/contributors&gt;&lt;titles&gt;&lt;title&gt;Combined economic emission dispatch solution using genetic algorithm based on similarity crossover&lt;/title&gt;&lt;secondary-title&gt;Scientific Research and Essays&lt;/secondary-title&gt;&lt;/titles&gt;&lt;pages&gt;2451-2456&lt;/pages&gt;&lt;volume&gt;5&lt;/volume&gt;&lt;number&gt;17&lt;/number&gt;&lt;dates&gt;&lt;year&gt;2010&lt;/year&gt;&lt;/dates&gt;&lt;urls&gt;&lt;/urls&gt;&lt;/record&gt;&lt;/Cite&gt;&lt;/EndNote&gt;</w:instrText>
      </w:r>
      <w:r w:rsidR="00E85D95" w:rsidRPr="00ED6412">
        <w:fldChar w:fldCharType="separate"/>
      </w:r>
      <w:r w:rsidR="000201C4">
        <w:rPr>
          <w:noProof/>
        </w:rPr>
        <w:t>[</w:t>
      </w:r>
      <w:hyperlink w:anchor="_ENREF_175" w:tooltip="Guvenc, 2010 #264" w:history="1">
        <w:r w:rsidR="00213BF8">
          <w:rPr>
            <w:noProof/>
          </w:rPr>
          <w:t>175</w:t>
        </w:r>
      </w:hyperlink>
      <w:r w:rsidR="000201C4">
        <w:rPr>
          <w:noProof/>
        </w:rPr>
        <w:t>]</w:t>
      </w:r>
      <w:r w:rsidR="00E85D95" w:rsidRPr="00ED6412">
        <w:fldChar w:fldCharType="end"/>
      </w:r>
      <w:r w:rsidR="00560847" w:rsidRPr="00ED6412">
        <w:t>.</w:t>
      </w:r>
      <w:r w:rsidRPr="00ED6412">
        <w:t xml:space="preserve"> </w:t>
      </w:r>
      <w:r w:rsidR="00560847" w:rsidRPr="00ED6412">
        <w:t xml:space="preserve"> </w:t>
      </w:r>
    </w:p>
    <w:p w14:paraId="0EA82D80" w14:textId="5DD2E820" w:rsidR="000E3989" w:rsidRPr="00ED6412" w:rsidRDefault="00E515F8" w:rsidP="00E515F8">
      <w:pPr>
        <w:spacing w:after="0"/>
      </w:pPr>
      <w:r w:rsidRPr="00ED6412">
        <w:t xml:space="preserve">In this </w:t>
      </w:r>
      <w:r w:rsidR="00826831" w:rsidRPr="00ED6412">
        <w:t>research</w:t>
      </w:r>
      <w:r w:rsidRPr="00ED6412">
        <w:t xml:space="preserve">, an emission constrained cost function F is employed that consists of the generation cost C and emission cost </w:t>
      </w:r>
      <w:r w:rsidRPr="00ED6412">
        <w:rPr>
          <w:i/>
        </w:rPr>
        <w:t xml:space="preserve">r </w:t>
      </w:r>
      <w:r w:rsidR="00560847" w:rsidRPr="00ED6412">
        <w:rPr>
          <w:i/>
        </w:rPr>
        <w:t>×</w:t>
      </w:r>
      <w:r w:rsidRPr="00ED6412">
        <w:rPr>
          <w:i/>
        </w:rPr>
        <w:t xml:space="preserve"> E</w:t>
      </w:r>
      <w:r w:rsidRPr="00ED6412">
        <w:t xml:space="preserve"> as follows</w:t>
      </w:r>
      <w:r w:rsidR="000E3989" w:rsidRPr="00ED641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0"/>
        <w:gridCol w:w="796"/>
      </w:tblGrid>
      <w:tr w:rsidR="00A53152" w:rsidRPr="00ED6412" w14:paraId="2F0D5001" w14:textId="77777777" w:rsidTr="00E515F8">
        <w:trPr>
          <w:trHeight w:val="496"/>
        </w:trPr>
        <w:tc>
          <w:tcPr>
            <w:tcW w:w="7888" w:type="dxa"/>
            <w:vAlign w:val="center"/>
          </w:tcPr>
          <w:p w14:paraId="64E65054" w14:textId="77777777" w:rsidR="000E3989" w:rsidRPr="00ED6412" w:rsidRDefault="008568D1" w:rsidP="004C1551">
            <w:pPr>
              <w:jc w:val="center"/>
              <w:rPr>
                <w:i/>
              </w:rPr>
            </w:pPr>
            <m:oMathPara>
              <m:oMath>
                <m:func>
                  <m:funcPr>
                    <m:ctrlPr>
                      <w:rPr>
                        <w:rFonts w:ascii="Cambria Math" w:hAnsi="Cambria Math"/>
                        <w:i/>
                      </w:rPr>
                    </m:ctrlPr>
                  </m:funcPr>
                  <m:fName>
                    <m:r>
                      <w:rPr>
                        <w:rFonts w:ascii="Cambria Math" w:hAnsi="Cambria Math"/>
                      </w:rPr>
                      <m:t>min</m:t>
                    </m:r>
                  </m:fName>
                  <m:e>
                    <m:r>
                      <w:rPr>
                        <w:rFonts w:ascii="Cambria Math" w:hAnsi="Cambria Math"/>
                      </w:rPr>
                      <m:t>F</m:t>
                    </m:r>
                  </m:e>
                </m:func>
                <m:r>
                  <w:rPr>
                    <w:rFonts w:ascii="Cambria Math" w:hAnsi="Cambria Math"/>
                  </w:rPr>
                  <m:t>= C+r×E</m:t>
                </m:r>
              </m:oMath>
            </m:oMathPara>
          </w:p>
        </w:tc>
        <w:tc>
          <w:tcPr>
            <w:tcW w:w="616" w:type="dxa"/>
            <w:vAlign w:val="center"/>
          </w:tcPr>
          <w:p w14:paraId="72A495A2" w14:textId="6BE768D2" w:rsidR="000E3989" w:rsidRPr="00ED6412" w:rsidRDefault="000E3989" w:rsidP="004C1551">
            <w:pPr>
              <w:jc w:val="center"/>
              <w:rPr>
                <w:i/>
                <w:iCs/>
                <w:szCs w:val="18"/>
              </w:rPr>
            </w:pPr>
            <w:bookmarkStart w:id="111" w:name="_Ref484087902"/>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3</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10</w:t>
            </w:r>
            <w:r w:rsidR="006B1469" w:rsidRPr="00ED6412">
              <w:rPr>
                <w:noProof/>
              </w:rPr>
              <w:fldChar w:fldCharType="end"/>
            </w:r>
            <w:r w:rsidRPr="00ED6412">
              <w:rPr>
                <w:noProof/>
              </w:rPr>
              <w:t>)</w:t>
            </w:r>
            <w:bookmarkEnd w:id="111"/>
          </w:p>
        </w:tc>
      </w:tr>
    </w:tbl>
    <w:p w14:paraId="217620B2" w14:textId="1D0DA9D2" w:rsidR="00E35DB2" w:rsidRPr="00ED6412" w:rsidRDefault="00E515F8" w:rsidP="008C0F66">
      <w:pPr>
        <w:spacing w:after="120"/>
      </w:pPr>
      <w:r w:rsidRPr="00ED6412">
        <w:t xml:space="preserve">where </w:t>
      </w:r>
      <w:r w:rsidRPr="00ED6412">
        <w:rPr>
          <w:i/>
        </w:rPr>
        <w:t>r</w:t>
      </w:r>
      <w:r w:rsidRPr="00ED6412">
        <w:t xml:space="preserve"> is the carbon price</w:t>
      </w:r>
      <w:r w:rsidR="008C0F66" w:rsidRPr="00ED6412">
        <w:t>.</w:t>
      </w:r>
      <w:r w:rsidRPr="00ED6412">
        <w:t xml:space="preserve"> </w:t>
      </w:r>
      <w:r w:rsidR="00990575" w:rsidRPr="00ED6412">
        <w:t xml:space="preserve">With the carbon price, the effect of the emissions can be related to the cost. In this research, in order to illustrate the proposed model, the carbon price in the UK from 2010 to 2050 are used in the model according to the Fourth Carbon Budget by the Committee on Climate Change </w:t>
      </w:r>
      <w:r w:rsidR="00990575" w:rsidRPr="00ED6412">
        <w:fldChar w:fldCharType="begin"/>
      </w:r>
      <w:r w:rsidR="000201C4">
        <w:instrText xml:space="preserve"> ADDIN EN.CITE &lt;EndNote&gt;&lt;Cite&gt;&lt;Author&gt;CCC&lt;/Author&gt;&lt;Year&gt;2010&lt;/Year&gt;&lt;RecNum&gt;285&lt;/RecNum&gt;&lt;DisplayText&gt;[24]&lt;/DisplayText&gt;&lt;record&gt;&lt;rec-number&gt;285&lt;/rec-number&gt;&lt;foreign-keys&gt;&lt;key app="EN" db-id="wat2z5xv39zx9lefev2vrzeifd9dzfzsx50x" timestamp="0"&gt;285&lt;/key&gt;&lt;/foreign-keys&gt;&lt;ref-type name="Journal Article"&gt;17&lt;/ref-type&gt;&lt;contributors&gt;&lt;authors&gt;&lt;author&gt;CCC&lt;/author&gt;&lt;/authors&gt;&lt;/contributors&gt;&lt;titles&gt;&lt;title&gt;The Fourth Carbon Budget Reducing emissions through the 2020s &lt;/title&gt;&lt;/titles&gt;&lt;dates&gt;&lt;year&gt;2010&lt;/year&gt;&lt;/dates&gt;&lt;urls&gt;&lt;related-urls&gt;&lt;url&gt;https://www.theccc.org.uk/archive/aws2/4th%20Budget/CCC-4th-Budget-Book_interactive_singles.pdf&lt;/url&gt;&lt;/related-urls&gt;&lt;/urls&gt;&lt;/record&gt;&lt;/Cite&gt;&lt;/EndNote&gt;</w:instrText>
      </w:r>
      <w:r w:rsidR="00990575" w:rsidRPr="00ED6412">
        <w:fldChar w:fldCharType="separate"/>
      </w:r>
      <w:r w:rsidR="000201C4">
        <w:rPr>
          <w:noProof/>
        </w:rPr>
        <w:t>[</w:t>
      </w:r>
      <w:hyperlink w:anchor="_ENREF_24" w:tooltip="CCC, 2010 #285" w:history="1">
        <w:r w:rsidR="00213BF8">
          <w:rPr>
            <w:noProof/>
          </w:rPr>
          <w:t>24</w:t>
        </w:r>
      </w:hyperlink>
      <w:r w:rsidR="000201C4">
        <w:rPr>
          <w:noProof/>
        </w:rPr>
        <w:t>]</w:t>
      </w:r>
      <w:r w:rsidR="00990575" w:rsidRPr="00ED6412">
        <w:fldChar w:fldCharType="end"/>
      </w:r>
      <w:r w:rsidR="00990575" w:rsidRPr="00ED6412">
        <w:t xml:space="preserve">, which are shown in </w:t>
      </w:r>
      <w:r w:rsidR="00990575" w:rsidRPr="00ED6412">
        <w:fldChar w:fldCharType="begin"/>
      </w:r>
      <w:r w:rsidR="00990575" w:rsidRPr="00ED6412">
        <w:instrText xml:space="preserve"> REF _Ref484085350 \h </w:instrText>
      </w:r>
      <w:r w:rsidR="00A63E2B" w:rsidRPr="00ED6412">
        <w:instrText xml:space="preserve"> \* MERGEFORMAT </w:instrText>
      </w:r>
      <w:r w:rsidR="00990575" w:rsidRPr="00ED6412">
        <w:fldChar w:fldCharType="separate"/>
      </w:r>
      <w:r w:rsidR="00C05E44" w:rsidRPr="00ED6412">
        <w:t xml:space="preserve">Table </w:t>
      </w:r>
      <w:r w:rsidR="00C05E44">
        <w:rPr>
          <w:noProof/>
        </w:rPr>
        <w:t>3</w:t>
      </w:r>
      <w:r w:rsidR="00C05E44" w:rsidRPr="00ED6412">
        <w:rPr>
          <w:noProof/>
        </w:rPr>
        <w:t>.</w:t>
      </w:r>
      <w:r w:rsidR="00C05E44">
        <w:rPr>
          <w:noProof/>
        </w:rPr>
        <w:t>1</w:t>
      </w:r>
      <w:r w:rsidR="00990575" w:rsidRPr="00ED6412">
        <w:fldChar w:fldCharType="end"/>
      </w:r>
      <w:r w:rsidR="00990575" w:rsidRPr="00ED6412">
        <w:t>. The carbon price in 2010 is 0 because the carbon price floor policy start from 2013.</w:t>
      </w:r>
    </w:p>
    <w:p w14:paraId="459A444F" w14:textId="1BFDAA40" w:rsidR="00990575" w:rsidRPr="00ED6412" w:rsidRDefault="00990575" w:rsidP="00990575">
      <w:pPr>
        <w:pStyle w:val="Caption"/>
        <w:keepNext/>
        <w:jc w:val="left"/>
        <w:rPr>
          <w:rFonts w:eastAsiaTheme="minorEastAsia"/>
          <w:lang w:eastAsia="zh-CN"/>
        </w:rPr>
      </w:pPr>
      <w:bookmarkStart w:id="112" w:name="_Ref484085350"/>
      <w:bookmarkStart w:id="113" w:name="_Ref484085344"/>
      <w:bookmarkStart w:id="114" w:name="_Ref496620004"/>
      <w:bookmarkStart w:id="115" w:name="_Toc523347925"/>
      <w:r w:rsidRPr="00ED6412">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3</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1</w:t>
      </w:r>
      <w:r w:rsidR="001041A1">
        <w:rPr>
          <w:noProof/>
        </w:rPr>
        <w:fldChar w:fldCharType="end"/>
      </w:r>
      <w:bookmarkEnd w:id="112"/>
      <w:r w:rsidRPr="00ED6412">
        <w:t xml:space="preserve"> The carbon price floor (CPF) in the UK </w:t>
      </w:r>
      <w:bookmarkEnd w:id="113"/>
      <w:r w:rsidRPr="00ED6412">
        <w:fldChar w:fldCharType="begin"/>
      </w:r>
      <w:r w:rsidR="000201C4">
        <w:instrText xml:space="preserve"> ADDIN EN.CITE &lt;EndNote&gt;&lt;Cite&gt;&lt;Author&gt;CCC&lt;/Author&gt;&lt;Year&gt;2010&lt;/Year&gt;&lt;RecNum&gt;285&lt;/RecNum&gt;&lt;DisplayText&gt;[24]&lt;/DisplayText&gt;&lt;record&gt;&lt;rec-number&gt;285&lt;/rec-number&gt;&lt;foreign-keys&gt;&lt;key app="EN" db-id="wat2z5xv39zx9lefev2vrzeifd9dzfzsx50x" timestamp="0"&gt;285&lt;/key&gt;&lt;/foreign-keys&gt;&lt;ref-type name="Journal Article"&gt;17&lt;/ref-type&gt;&lt;contributors&gt;&lt;authors&gt;&lt;author&gt;CCC&lt;/author&gt;&lt;/authors&gt;&lt;/contributors&gt;&lt;titles&gt;&lt;title&gt;The Fourth Carbon Budget Reducing emissions through the 2020s &lt;/title&gt;&lt;/titles&gt;&lt;dates&gt;&lt;year&gt;2010&lt;/year&gt;&lt;/dates&gt;&lt;urls&gt;&lt;related-urls&gt;&lt;url&gt;https://www.theccc.org.uk/archive/aws2/4th%20Budget/CCC-4th-Budget-Book_interactive_singles.pdf&lt;/url&gt;&lt;/related-urls&gt;&lt;/urls&gt;&lt;/record&gt;&lt;/Cite&gt;&lt;/EndNote&gt;</w:instrText>
      </w:r>
      <w:r w:rsidRPr="00ED6412">
        <w:fldChar w:fldCharType="separate"/>
      </w:r>
      <w:r w:rsidR="000201C4">
        <w:rPr>
          <w:noProof/>
        </w:rPr>
        <w:t>[</w:t>
      </w:r>
      <w:hyperlink w:anchor="_ENREF_24" w:tooltip="CCC, 2010 #285" w:history="1">
        <w:r w:rsidR="00213BF8">
          <w:rPr>
            <w:noProof/>
          </w:rPr>
          <w:t>24</w:t>
        </w:r>
      </w:hyperlink>
      <w:r w:rsidR="000201C4">
        <w:rPr>
          <w:noProof/>
        </w:rPr>
        <w:t>]</w:t>
      </w:r>
      <w:r w:rsidRPr="00ED6412">
        <w:fldChar w:fldCharType="end"/>
      </w:r>
      <w:r w:rsidRPr="00ED6412">
        <w:t>.</w:t>
      </w:r>
      <w:bookmarkEnd w:id="114"/>
      <w:bookmarkEnd w:id="115"/>
    </w:p>
    <w:tbl>
      <w:tblPr>
        <w:tblStyle w:val="PlainTable21"/>
        <w:tblW w:w="7938" w:type="dxa"/>
        <w:tblLayout w:type="fixed"/>
        <w:tblLook w:val="04A0" w:firstRow="1" w:lastRow="0" w:firstColumn="1" w:lastColumn="0" w:noHBand="0" w:noVBand="1"/>
      </w:tblPr>
      <w:tblGrid>
        <w:gridCol w:w="2694"/>
        <w:gridCol w:w="1048"/>
        <w:gridCol w:w="1049"/>
        <w:gridCol w:w="1049"/>
        <w:gridCol w:w="1049"/>
        <w:gridCol w:w="1049"/>
      </w:tblGrid>
      <w:tr w:rsidR="00A53152" w:rsidRPr="00ED6412" w14:paraId="1D389FE7" w14:textId="77777777" w:rsidTr="00FC4539">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94" w:type="dxa"/>
            <w:noWrap/>
            <w:vAlign w:val="bottom"/>
          </w:tcPr>
          <w:p w14:paraId="4A3B59E6" w14:textId="77777777" w:rsidR="00990575" w:rsidRPr="00ED6412" w:rsidRDefault="00990575" w:rsidP="000A2D05">
            <w:pPr>
              <w:spacing w:line="360" w:lineRule="auto"/>
              <w:jc w:val="center"/>
              <w:rPr>
                <w:sz w:val="22"/>
                <w:szCs w:val="22"/>
              </w:rPr>
            </w:pPr>
            <w:r w:rsidRPr="00ED6412">
              <w:rPr>
                <w:sz w:val="22"/>
                <w:szCs w:val="22"/>
              </w:rPr>
              <w:t>Year</w:t>
            </w:r>
          </w:p>
        </w:tc>
        <w:tc>
          <w:tcPr>
            <w:tcW w:w="1048" w:type="dxa"/>
            <w:vAlign w:val="bottom"/>
          </w:tcPr>
          <w:p w14:paraId="61F4A62B" w14:textId="77777777" w:rsidR="00990575" w:rsidRPr="00ED6412" w:rsidRDefault="00990575" w:rsidP="000A2D05">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ED6412">
              <w:rPr>
                <w:b w:val="0"/>
                <w:sz w:val="22"/>
                <w:szCs w:val="22"/>
              </w:rPr>
              <w:t>2010</w:t>
            </w:r>
          </w:p>
        </w:tc>
        <w:tc>
          <w:tcPr>
            <w:tcW w:w="1049" w:type="dxa"/>
            <w:noWrap/>
            <w:vAlign w:val="bottom"/>
          </w:tcPr>
          <w:p w14:paraId="0197A2C1" w14:textId="77777777" w:rsidR="00990575" w:rsidRPr="00ED6412" w:rsidRDefault="00990575" w:rsidP="000A2D05">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ED6412">
              <w:rPr>
                <w:b w:val="0"/>
                <w:sz w:val="22"/>
                <w:szCs w:val="22"/>
              </w:rPr>
              <w:t>2020</w:t>
            </w:r>
          </w:p>
        </w:tc>
        <w:tc>
          <w:tcPr>
            <w:tcW w:w="1049" w:type="dxa"/>
            <w:noWrap/>
            <w:vAlign w:val="bottom"/>
          </w:tcPr>
          <w:p w14:paraId="314B8581" w14:textId="77777777" w:rsidR="00990575" w:rsidRPr="00ED6412" w:rsidRDefault="00990575" w:rsidP="000A2D05">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ED6412">
              <w:rPr>
                <w:b w:val="0"/>
                <w:sz w:val="22"/>
                <w:szCs w:val="22"/>
              </w:rPr>
              <w:t>2030</w:t>
            </w:r>
          </w:p>
        </w:tc>
        <w:tc>
          <w:tcPr>
            <w:tcW w:w="1049" w:type="dxa"/>
            <w:noWrap/>
            <w:vAlign w:val="bottom"/>
          </w:tcPr>
          <w:p w14:paraId="394D72F7" w14:textId="77777777" w:rsidR="00990575" w:rsidRPr="00ED6412" w:rsidRDefault="00990575" w:rsidP="000A2D05">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ED6412">
              <w:rPr>
                <w:b w:val="0"/>
                <w:sz w:val="22"/>
                <w:szCs w:val="22"/>
              </w:rPr>
              <w:t>2040</w:t>
            </w:r>
          </w:p>
        </w:tc>
        <w:tc>
          <w:tcPr>
            <w:tcW w:w="1049" w:type="dxa"/>
            <w:noWrap/>
            <w:vAlign w:val="bottom"/>
          </w:tcPr>
          <w:p w14:paraId="6B404F8C" w14:textId="77777777" w:rsidR="00990575" w:rsidRPr="00ED6412" w:rsidRDefault="00990575" w:rsidP="000A2D05">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ED6412">
              <w:rPr>
                <w:b w:val="0"/>
                <w:sz w:val="22"/>
                <w:szCs w:val="22"/>
              </w:rPr>
              <w:t>2050</w:t>
            </w:r>
          </w:p>
        </w:tc>
      </w:tr>
      <w:tr w:rsidR="00A53152" w:rsidRPr="00ED6412" w14:paraId="60E43A90" w14:textId="77777777" w:rsidTr="00FC4539">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94" w:type="dxa"/>
            <w:noWrap/>
            <w:vAlign w:val="bottom"/>
            <w:hideMark/>
          </w:tcPr>
          <w:p w14:paraId="205B2614" w14:textId="77777777" w:rsidR="00990575" w:rsidRPr="00ED6412" w:rsidRDefault="00990575" w:rsidP="000A2D05">
            <w:pPr>
              <w:spacing w:line="360" w:lineRule="auto"/>
              <w:jc w:val="center"/>
              <w:rPr>
                <w:sz w:val="22"/>
                <w:szCs w:val="22"/>
              </w:rPr>
            </w:pPr>
            <w:r w:rsidRPr="00ED6412">
              <w:rPr>
                <w:sz w:val="22"/>
                <w:szCs w:val="22"/>
              </w:rPr>
              <w:t>Carbon price (£/tCO</w:t>
            </w:r>
            <w:r w:rsidRPr="00ED6412">
              <w:rPr>
                <w:sz w:val="22"/>
                <w:szCs w:val="22"/>
                <w:vertAlign w:val="subscript"/>
              </w:rPr>
              <w:t>2</w:t>
            </w:r>
            <w:r w:rsidRPr="00ED6412">
              <w:rPr>
                <w:sz w:val="22"/>
                <w:szCs w:val="22"/>
              </w:rPr>
              <w:t>e)</w:t>
            </w:r>
          </w:p>
        </w:tc>
        <w:tc>
          <w:tcPr>
            <w:tcW w:w="1048" w:type="dxa"/>
            <w:vAlign w:val="bottom"/>
          </w:tcPr>
          <w:p w14:paraId="63D099D7" w14:textId="77777777" w:rsidR="00990575" w:rsidRPr="00ED6412" w:rsidRDefault="00990575" w:rsidP="000A2D05">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ED6412">
              <w:rPr>
                <w:sz w:val="22"/>
                <w:szCs w:val="22"/>
              </w:rPr>
              <w:t>0</w:t>
            </w:r>
          </w:p>
        </w:tc>
        <w:tc>
          <w:tcPr>
            <w:tcW w:w="1049" w:type="dxa"/>
            <w:noWrap/>
            <w:vAlign w:val="bottom"/>
            <w:hideMark/>
          </w:tcPr>
          <w:p w14:paraId="54AABF5F" w14:textId="77777777" w:rsidR="00990575" w:rsidRPr="00ED6412" w:rsidRDefault="00990575" w:rsidP="000A2D05">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ED6412">
              <w:rPr>
                <w:sz w:val="22"/>
                <w:szCs w:val="22"/>
              </w:rPr>
              <w:t>27</w:t>
            </w:r>
          </w:p>
        </w:tc>
        <w:tc>
          <w:tcPr>
            <w:tcW w:w="1049" w:type="dxa"/>
            <w:noWrap/>
            <w:vAlign w:val="bottom"/>
            <w:hideMark/>
          </w:tcPr>
          <w:p w14:paraId="357C796D" w14:textId="77777777" w:rsidR="00990575" w:rsidRPr="00ED6412" w:rsidRDefault="00990575" w:rsidP="000A2D05">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ED6412">
              <w:rPr>
                <w:sz w:val="22"/>
                <w:szCs w:val="22"/>
              </w:rPr>
              <w:t>70</w:t>
            </w:r>
          </w:p>
        </w:tc>
        <w:tc>
          <w:tcPr>
            <w:tcW w:w="1049" w:type="dxa"/>
            <w:noWrap/>
            <w:vAlign w:val="bottom"/>
            <w:hideMark/>
          </w:tcPr>
          <w:p w14:paraId="034B233E" w14:textId="77777777" w:rsidR="00990575" w:rsidRPr="00ED6412" w:rsidRDefault="00990575" w:rsidP="000A2D05">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ED6412">
              <w:rPr>
                <w:sz w:val="22"/>
                <w:szCs w:val="22"/>
              </w:rPr>
              <w:t>135</w:t>
            </w:r>
          </w:p>
        </w:tc>
        <w:tc>
          <w:tcPr>
            <w:tcW w:w="1049" w:type="dxa"/>
            <w:noWrap/>
            <w:vAlign w:val="bottom"/>
            <w:hideMark/>
          </w:tcPr>
          <w:p w14:paraId="7493B06D" w14:textId="77777777" w:rsidR="00990575" w:rsidRPr="00ED6412" w:rsidRDefault="00990575" w:rsidP="000A2D05">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ED6412">
              <w:rPr>
                <w:sz w:val="22"/>
                <w:szCs w:val="22"/>
              </w:rPr>
              <w:t>200</w:t>
            </w:r>
          </w:p>
        </w:tc>
      </w:tr>
    </w:tbl>
    <w:p w14:paraId="647D34F6" w14:textId="77777777" w:rsidR="00990575" w:rsidRPr="00ED6412" w:rsidRDefault="00990575" w:rsidP="008C0F66">
      <w:pPr>
        <w:spacing w:after="120"/>
      </w:pPr>
    </w:p>
    <w:p w14:paraId="4F5A8EB4" w14:textId="77777777" w:rsidR="000E3989" w:rsidRPr="00ED6412" w:rsidRDefault="000E3989" w:rsidP="001E3750">
      <w:pPr>
        <w:pStyle w:val="Heading3"/>
      </w:pPr>
      <w:bookmarkStart w:id="116" w:name="_Toc523347757"/>
      <w:r w:rsidRPr="00ED6412">
        <w:t>Constraints</w:t>
      </w:r>
      <w:bookmarkEnd w:id="116"/>
    </w:p>
    <w:p w14:paraId="60217691" w14:textId="386FF35B" w:rsidR="000E3989" w:rsidRPr="00ED6412" w:rsidRDefault="000E3989" w:rsidP="004C1551">
      <w:pPr>
        <w:spacing w:after="120"/>
      </w:pPr>
      <w:r w:rsidRPr="00ED6412">
        <w:t xml:space="preserve">Constraints in this model are considered in several aspects due to the operational security of the power network and the system components. </w:t>
      </w:r>
    </w:p>
    <w:p w14:paraId="39D7C0D4" w14:textId="7B885BAF" w:rsidR="00BF2B71" w:rsidRPr="00ED6412" w:rsidRDefault="00BF2B71" w:rsidP="00A326F0">
      <w:pPr>
        <w:pStyle w:val="Heading4"/>
      </w:pPr>
      <w:bookmarkStart w:id="117" w:name="_Toc523347758"/>
      <w:r w:rsidRPr="00ED6412">
        <w:lastRenderedPageBreak/>
        <w:t>Real power balance</w:t>
      </w:r>
      <w:bookmarkEnd w:id="117"/>
    </w:p>
    <w:p w14:paraId="7ECE7715" w14:textId="3279F0A7" w:rsidR="000E3989" w:rsidRPr="00ED6412" w:rsidRDefault="000E3989" w:rsidP="004C1551">
      <w:pPr>
        <w:spacing w:after="0"/>
      </w:pPr>
      <w:r w:rsidRPr="00ED6412">
        <w:t>The first constraint is the real power balance, which is relevant to the system security and the minimization of the cost. In a power network, the load and supply must be equal and this system power balance equat</w:t>
      </w:r>
      <w:r w:rsidR="00AA329A" w:rsidRPr="00ED6412">
        <w:t xml:space="preserve">ion may be expressed as follows </w:t>
      </w:r>
      <w:r w:rsidR="00E85D95"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00E85D95" w:rsidRPr="00ED6412">
        <w:fldChar w:fldCharType="separate"/>
      </w:r>
      <w:r w:rsidR="000201C4">
        <w:rPr>
          <w:noProof/>
        </w:rPr>
        <w:t>[</w:t>
      </w:r>
      <w:hyperlink w:anchor="_ENREF_46" w:tooltip="Hetzer, 2008 #256" w:history="1">
        <w:r w:rsidR="00213BF8">
          <w:rPr>
            <w:noProof/>
          </w:rPr>
          <w:t>46</w:t>
        </w:r>
      </w:hyperlink>
      <w:r w:rsidR="000201C4">
        <w:rPr>
          <w:noProof/>
        </w:rPr>
        <w:t>]</w:t>
      </w:r>
      <w:r w:rsidR="00E85D95" w:rsidRPr="00ED6412">
        <w:fldChar w:fldCharType="end"/>
      </w:r>
      <w:r w:rsidR="00F7465F" w:rsidRPr="00ED641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0"/>
        <w:gridCol w:w="796"/>
      </w:tblGrid>
      <w:tr w:rsidR="00A53152" w:rsidRPr="00ED6412" w14:paraId="75AA946A" w14:textId="77777777" w:rsidTr="00BF2B71">
        <w:trPr>
          <w:trHeight w:val="496"/>
        </w:trPr>
        <w:tc>
          <w:tcPr>
            <w:tcW w:w="7708" w:type="dxa"/>
            <w:vAlign w:val="center"/>
          </w:tcPr>
          <w:p w14:paraId="51BB5BBC" w14:textId="00A4153D" w:rsidR="000E3989" w:rsidRPr="00ED6412" w:rsidRDefault="008568D1" w:rsidP="00235F3E">
            <w:pPr>
              <w:jc w:val="center"/>
              <w:rPr>
                <w:i/>
                <w:noProof/>
              </w:rPr>
            </w:pPr>
            <m:oMathPara>
              <m:oMath>
                <m:nary>
                  <m:naryPr>
                    <m:chr m:val="∑"/>
                    <m:limLoc m:val="undOvr"/>
                    <m:ctrlPr>
                      <w:rPr>
                        <w:rFonts w:ascii="Cambria Math" w:hAnsi="Cambria Math"/>
                        <w:i/>
                        <w:noProof/>
                      </w:rPr>
                    </m:ctrlPr>
                  </m:naryPr>
                  <m:sub>
                    <m:r>
                      <w:rPr>
                        <w:rFonts w:ascii="Cambria Math" w:hAnsi="Cambria Math"/>
                        <w:noProof/>
                      </w:rPr>
                      <m:t>i=1</m:t>
                    </m:r>
                  </m:sub>
                  <m:sup>
                    <m:r>
                      <w:rPr>
                        <w:rFonts w:ascii="Cambria Math" w:hAnsi="Cambria Math"/>
                        <w:noProof/>
                      </w:rPr>
                      <m:t>N</m:t>
                    </m:r>
                  </m:sup>
                  <m:e>
                    <m:sSub>
                      <m:sSubPr>
                        <m:ctrlPr>
                          <w:rPr>
                            <w:rFonts w:ascii="Cambria Math" w:hAnsi="Cambria Math"/>
                            <w:i/>
                            <w:noProof/>
                          </w:rPr>
                        </m:ctrlPr>
                      </m:sSubPr>
                      <m:e>
                        <m:r>
                          <w:rPr>
                            <w:rFonts w:ascii="Cambria Math" w:hAnsi="Cambria Math"/>
                            <w:noProof/>
                          </w:rPr>
                          <m:t>P</m:t>
                        </m:r>
                      </m:e>
                      <m:sub>
                        <m:r>
                          <w:rPr>
                            <w:rFonts w:ascii="Cambria Math" w:hAnsi="Cambria Math"/>
                            <w:noProof/>
                          </w:rPr>
                          <m:t>i</m:t>
                        </m:r>
                      </m:sub>
                    </m:sSub>
                  </m:e>
                </m:nary>
                <m:r>
                  <w:rPr>
                    <w:rFonts w:ascii="Cambria Math" w:hAnsi="Cambria Math"/>
                    <w:noProof/>
                  </w:rPr>
                  <m:t>+</m:t>
                </m:r>
                <m:nary>
                  <m:naryPr>
                    <m:chr m:val="∑"/>
                    <m:limLoc m:val="undOvr"/>
                    <m:ctrlPr>
                      <w:rPr>
                        <w:rFonts w:ascii="Cambria Math" w:hAnsi="Cambria Math"/>
                        <w:i/>
                        <w:noProof/>
                      </w:rPr>
                    </m:ctrlPr>
                  </m:naryPr>
                  <m:sub>
                    <m:r>
                      <w:rPr>
                        <w:rFonts w:ascii="Cambria Math" w:hAnsi="Cambria Math"/>
                        <w:noProof/>
                      </w:rPr>
                      <m:t>j=1</m:t>
                    </m:r>
                  </m:sub>
                  <m:sup>
                    <m:r>
                      <w:rPr>
                        <w:rFonts w:ascii="Cambria Math" w:hAnsi="Cambria Math"/>
                        <w:noProof/>
                      </w:rPr>
                      <m:t>M</m:t>
                    </m:r>
                  </m:sup>
                  <m:e>
                    <m:sSub>
                      <m:sSubPr>
                        <m:ctrlPr>
                          <w:rPr>
                            <w:rFonts w:ascii="Cambria Math" w:hAnsi="Cambria Math"/>
                            <w:i/>
                            <w:noProof/>
                          </w:rPr>
                        </m:ctrlPr>
                      </m:sSubPr>
                      <m:e>
                        <m:r>
                          <w:rPr>
                            <w:rFonts w:ascii="Cambria Math" w:hAnsi="Cambria Math"/>
                            <w:noProof/>
                          </w:rPr>
                          <m:t>W</m:t>
                        </m:r>
                      </m:e>
                      <m:sub>
                        <m:r>
                          <w:rPr>
                            <w:rFonts w:ascii="Cambria Math" w:hAnsi="Cambria Math"/>
                            <w:noProof/>
                          </w:rPr>
                          <m:t>j</m:t>
                        </m:r>
                      </m:sub>
                    </m:sSub>
                  </m:e>
                </m:nary>
                <m:r>
                  <w:rPr>
                    <w:rFonts w:ascii="Cambria Math" w:hAnsi="Cambria Math"/>
                    <w:noProof/>
                  </w:rPr>
                  <m:t>=D</m:t>
                </m:r>
              </m:oMath>
            </m:oMathPara>
          </w:p>
        </w:tc>
        <w:tc>
          <w:tcPr>
            <w:tcW w:w="796" w:type="dxa"/>
            <w:vAlign w:val="center"/>
          </w:tcPr>
          <w:p w14:paraId="1BBB25EC" w14:textId="1854B38F" w:rsidR="000E3989" w:rsidRPr="00ED6412" w:rsidRDefault="000E3989" w:rsidP="004C1551">
            <w:pPr>
              <w:keepNext/>
              <w:jc w:val="center"/>
              <w:rPr>
                <w:noProof/>
              </w:rPr>
            </w:pPr>
            <w:bookmarkStart w:id="118" w:name="_Ref484087925"/>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3</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11</w:t>
            </w:r>
            <w:r w:rsidR="006B1469" w:rsidRPr="00ED6412">
              <w:rPr>
                <w:noProof/>
              </w:rPr>
              <w:fldChar w:fldCharType="end"/>
            </w:r>
            <w:r w:rsidRPr="00ED6412">
              <w:rPr>
                <w:noProof/>
              </w:rPr>
              <w:t>)</w:t>
            </w:r>
            <w:bookmarkEnd w:id="118"/>
          </w:p>
        </w:tc>
      </w:tr>
    </w:tbl>
    <w:p w14:paraId="348E0A57" w14:textId="39BD77AD" w:rsidR="00F7465F" w:rsidRPr="00ED6412" w:rsidRDefault="00CA12C0" w:rsidP="00F7465F">
      <w:r w:rsidRPr="00ED6412">
        <w:t>w</w:t>
      </w:r>
      <w:r w:rsidR="00F7465F" w:rsidRPr="00ED6412">
        <w:t xml:space="preserve">here </w:t>
      </w:r>
      <w:r w:rsidR="00F7465F" w:rsidRPr="00ED6412">
        <w:rPr>
          <w:i/>
        </w:rPr>
        <w:t>D</w:t>
      </w:r>
      <w:r w:rsidR="00F7465F" w:rsidRPr="00ED6412">
        <w:t xml:space="preserve"> is the total demand of the system.</w:t>
      </w:r>
    </w:p>
    <w:p w14:paraId="0C0F05A1" w14:textId="2C4D8257" w:rsidR="00BF2B71" w:rsidRPr="00ED6412" w:rsidRDefault="00BF2B71" w:rsidP="00A326F0">
      <w:pPr>
        <w:pStyle w:val="Heading4"/>
      </w:pPr>
      <w:bookmarkStart w:id="119" w:name="_Toc523347759"/>
      <w:r w:rsidRPr="00ED6412">
        <w:t>Power output limit</w:t>
      </w:r>
      <w:bookmarkEnd w:id="119"/>
    </w:p>
    <w:p w14:paraId="2C0CA3DD" w14:textId="6F19AFF2" w:rsidR="000E3989" w:rsidRPr="00ED6412" w:rsidRDefault="000E3989" w:rsidP="004C1551">
      <w:pPr>
        <w:spacing w:after="0"/>
      </w:pPr>
      <w:r w:rsidRPr="00ED6412">
        <w:t xml:space="preserve">The second constraint is the generator limit. The output limit for the conventional generator and the limit of the wind turbine may be expressed as follows </w:t>
      </w:r>
      <w:r w:rsidR="00E85D95"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00E85D95" w:rsidRPr="00ED6412">
        <w:fldChar w:fldCharType="separate"/>
      </w:r>
      <w:r w:rsidR="000201C4">
        <w:rPr>
          <w:noProof/>
        </w:rPr>
        <w:t>[</w:t>
      </w:r>
      <w:hyperlink w:anchor="_ENREF_46" w:tooltip="Hetzer, 2008 #256" w:history="1">
        <w:r w:rsidR="00213BF8">
          <w:rPr>
            <w:noProof/>
          </w:rPr>
          <w:t>46</w:t>
        </w:r>
      </w:hyperlink>
      <w:r w:rsidR="000201C4">
        <w:rPr>
          <w:noProof/>
        </w:rPr>
        <w:t>]</w:t>
      </w:r>
      <w:r w:rsidR="00E85D95" w:rsidRPr="00ED6412">
        <w:fldChar w:fldCharType="end"/>
      </w:r>
      <w:r w:rsidR="00F7465F" w:rsidRPr="00ED641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0"/>
        <w:gridCol w:w="796"/>
      </w:tblGrid>
      <w:tr w:rsidR="00A53152" w:rsidRPr="00ED6412" w14:paraId="759F2F56" w14:textId="77777777" w:rsidTr="00BF2B71">
        <w:trPr>
          <w:trHeight w:val="381"/>
        </w:trPr>
        <w:tc>
          <w:tcPr>
            <w:tcW w:w="7708" w:type="dxa"/>
            <w:vAlign w:val="center"/>
          </w:tcPr>
          <w:p w14:paraId="7BF72AC6" w14:textId="77777777" w:rsidR="000E3989" w:rsidRPr="00ED6412" w:rsidRDefault="008568D1" w:rsidP="004C1551">
            <w:pPr>
              <w:jc w:val="center"/>
              <w:rPr>
                <w:i/>
                <w:noProof/>
              </w:rPr>
            </w:pPr>
            <m:oMathPara>
              <m:oMath>
                <m:sSub>
                  <m:sSubPr>
                    <m:ctrlPr>
                      <w:rPr>
                        <w:rFonts w:ascii="Cambria Math" w:hAnsi="Cambria Math"/>
                        <w:i/>
                        <w:noProof/>
                      </w:rPr>
                    </m:ctrlPr>
                  </m:sSubPr>
                  <m:e>
                    <m:sSub>
                      <m:sSubPr>
                        <m:ctrlPr>
                          <w:rPr>
                            <w:rFonts w:ascii="Cambria Math" w:hAnsi="Cambria Math"/>
                            <w:i/>
                          </w:rPr>
                        </m:ctrlPr>
                      </m:sSubPr>
                      <m:e>
                        <m:r>
                          <w:rPr>
                            <w:rFonts w:ascii="Cambria Math" w:hAnsi="Cambria Math"/>
                          </w:rPr>
                          <m:t>P</m:t>
                        </m:r>
                      </m:e>
                      <m:sub>
                        <m:r>
                          <m:rPr>
                            <m:sty m:val="p"/>
                          </m:rPr>
                          <w:rPr>
                            <w:rFonts w:ascii="Cambria Math" w:hAnsi="Cambria Math"/>
                          </w:rPr>
                          <m:t>i</m:t>
                        </m:r>
                      </m:sub>
                    </m:sSub>
                  </m:e>
                  <m:sub>
                    <m:r>
                      <w:rPr>
                        <w:rFonts w:ascii="Cambria Math" w:hAnsi="Cambria Math"/>
                        <w:noProof/>
                      </w:rPr>
                      <m:t>min</m:t>
                    </m:r>
                  </m:sub>
                </m:sSub>
                <m:r>
                  <w:rPr>
                    <w:rFonts w:ascii="Cambria Math" w:hAnsi="Cambria Math"/>
                    <w:noProof/>
                  </w:rPr>
                  <m:t>≤</m:t>
                </m:r>
                <m:sSub>
                  <m:sSubPr>
                    <m:ctrlPr>
                      <w:rPr>
                        <w:rFonts w:ascii="Cambria Math" w:hAnsi="Cambria Math"/>
                        <w:i/>
                      </w:rPr>
                    </m:ctrlPr>
                  </m:sSubPr>
                  <m:e>
                    <m:r>
                      <w:rPr>
                        <w:rFonts w:ascii="Cambria Math" w:hAnsi="Cambria Math"/>
                      </w:rPr>
                      <m:t>P</m:t>
                    </m:r>
                  </m:e>
                  <m:sub>
                    <m:r>
                      <m:rPr>
                        <m:sty m:val="p"/>
                      </m:rPr>
                      <w:rPr>
                        <w:rFonts w:ascii="Cambria Math" w:hAnsi="Cambria Math"/>
                      </w:rPr>
                      <m:t>i</m:t>
                    </m:r>
                  </m:sub>
                </m:sSub>
                <m:r>
                  <w:rPr>
                    <w:rFonts w:ascii="Cambria Math" w:hAnsi="Cambria Math"/>
                    <w:noProof/>
                  </w:rPr>
                  <m:t>≤</m:t>
                </m:r>
                <m:sSub>
                  <m:sSubPr>
                    <m:ctrlPr>
                      <w:rPr>
                        <w:rFonts w:ascii="Cambria Math" w:hAnsi="Cambria Math"/>
                        <w:i/>
                        <w:noProof/>
                      </w:rPr>
                    </m:ctrlPr>
                  </m:sSubPr>
                  <m:e>
                    <m:sSub>
                      <m:sSubPr>
                        <m:ctrlPr>
                          <w:rPr>
                            <w:rFonts w:ascii="Cambria Math" w:hAnsi="Cambria Math"/>
                            <w:i/>
                          </w:rPr>
                        </m:ctrlPr>
                      </m:sSubPr>
                      <m:e>
                        <m:r>
                          <w:rPr>
                            <w:rFonts w:ascii="Cambria Math" w:hAnsi="Cambria Math"/>
                          </w:rPr>
                          <m:t>P</m:t>
                        </m:r>
                      </m:e>
                      <m:sub>
                        <m:r>
                          <m:rPr>
                            <m:sty m:val="p"/>
                          </m:rPr>
                          <w:rPr>
                            <w:rFonts w:ascii="Cambria Math" w:hAnsi="Cambria Math"/>
                          </w:rPr>
                          <m:t>i</m:t>
                        </m:r>
                      </m:sub>
                    </m:sSub>
                  </m:e>
                  <m:sub>
                    <m:r>
                      <w:rPr>
                        <w:rFonts w:ascii="Cambria Math" w:hAnsi="Cambria Math"/>
                        <w:noProof/>
                      </w:rPr>
                      <m:t>max</m:t>
                    </m:r>
                  </m:sub>
                </m:sSub>
              </m:oMath>
            </m:oMathPara>
          </w:p>
        </w:tc>
        <w:tc>
          <w:tcPr>
            <w:tcW w:w="796" w:type="dxa"/>
            <w:vAlign w:val="center"/>
          </w:tcPr>
          <w:p w14:paraId="5430F7CC" w14:textId="48786EB1" w:rsidR="000E3989" w:rsidRPr="00ED6412" w:rsidRDefault="000E3989" w:rsidP="004C1551">
            <w:pPr>
              <w:keepNext/>
              <w:jc w:val="center"/>
              <w:rPr>
                <w:noProof/>
              </w:rPr>
            </w:pPr>
            <w:bookmarkStart w:id="120" w:name="_Ref484088786"/>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3</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12</w:t>
            </w:r>
            <w:r w:rsidR="006B1469" w:rsidRPr="00ED6412">
              <w:rPr>
                <w:noProof/>
              </w:rPr>
              <w:fldChar w:fldCharType="end"/>
            </w:r>
            <w:r w:rsidRPr="00ED6412">
              <w:rPr>
                <w:noProof/>
              </w:rPr>
              <w:t>)</w:t>
            </w:r>
            <w:bookmarkEnd w:id="120"/>
          </w:p>
        </w:tc>
      </w:tr>
      <w:tr w:rsidR="00A53152" w:rsidRPr="00ED6412" w14:paraId="6868ACDF" w14:textId="77777777" w:rsidTr="00BF2B71">
        <w:trPr>
          <w:trHeight w:val="381"/>
        </w:trPr>
        <w:tc>
          <w:tcPr>
            <w:tcW w:w="7708" w:type="dxa"/>
            <w:vAlign w:val="center"/>
          </w:tcPr>
          <w:p w14:paraId="76E7FB76" w14:textId="5A486BA8" w:rsidR="000E3989" w:rsidRPr="00ED6412" w:rsidRDefault="000E3989" w:rsidP="00187CF4">
            <w:pPr>
              <w:jc w:val="center"/>
              <w:rPr>
                <w:i/>
                <w:noProof/>
              </w:rPr>
            </w:pPr>
            <m:oMathPara>
              <m:oMath>
                <m:r>
                  <w:rPr>
                    <w:rFonts w:ascii="Cambria Math" w:hAnsi="Cambria Math"/>
                    <w:noProof/>
                  </w:rPr>
                  <m:t>0≤</m:t>
                </m:r>
                <m:sSub>
                  <m:sSubPr>
                    <m:ctrlPr>
                      <w:rPr>
                        <w:rFonts w:ascii="Cambria Math" w:hAnsi="Cambria Math"/>
                        <w:i/>
                      </w:rPr>
                    </m:ctrlPr>
                  </m:sSubPr>
                  <m:e>
                    <m:r>
                      <w:rPr>
                        <w:rFonts w:ascii="Cambria Math" w:hAnsi="Cambria Math"/>
                      </w:rPr>
                      <m:t>W</m:t>
                    </m:r>
                  </m:e>
                  <m:sub>
                    <m:r>
                      <m:rPr>
                        <m:sty m:val="p"/>
                      </m:rPr>
                      <w:rPr>
                        <w:rFonts w:ascii="Cambria Math" w:hAnsi="Cambria Math"/>
                      </w:rPr>
                      <m:t>j</m:t>
                    </m:r>
                  </m:sub>
                </m:sSub>
                <m:r>
                  <w:rPr>
                    <w:rFonts w:ascii="Cambria Math" w:hAnsi="Cambria Math"/>
                    <w:noProof/>
                  </w:rPr>
                  <m:t>≤</m:t>
                </m:r>
                <m:sSub>
                  <m:sSubPr>
                    <m:ctrlPr>
                      <w:rPr>
                        <w:rFonts w:ascii="Cambria Math" w:hAnsi="Cambria Math"/>
                        <w:i/>
                        <w:noProof/>
                      </w:rPr>
                    </m:ctrlPr>
                  </m:sSubPr>
                  <m:e>
                    <m:r>
                      <w:rPr>
                        <w:rFonts w:ascii="Cambria Math" w:hAnsi="Cambria Math"/>
                        <w:noProof/>
                      </w:rPr>
                      <m:t>W</m:t>
                    </m:r>
                  </m:e>
                  <m:sub>
                    <m:r>
                      <m:rPr>
                        <m:sty m:val="p"/>
                      </m:rPr>
                      <w:rPr>
                        <w:rFonts w:ascii="Cambria Math" w:hAnsi="Cambria Math"/>
                        <w:noProof/>
                      </w:rPr>
                      <m:t>r,j</m:t>
                    </m:r>
                  </m:sub>
                </m:sSub>
              </m:oMath>
            </m:oMathPara>
          </w:p>
        </w:tc>
        <w:tc>
          <w:tcPr>
            <w:tcW w:w="796" w:type="dxa"/>
            <w:vAlign w:val="center"/>
          </w:tcPr>
          <w:p w14:paraId="3CA6DC92" w14:textId="3BDCF5B4" w:rsidR="000E3989" w:rsidRPr="00ED6412" w:rsidRDefault="000E3989" w:rsidP="004C1551">
            <w:pPr>
              <w:jc w:val="center"/>
              <w:rPr>
                <w:noProof/>
              </w:rPr>
            </w:pPr>
            <w:bookmarkStart w:id="121" w:name="_Ref484093466"/>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3</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13</w:t>
            </w:r>
            <w:r w:rsidR="006B1469" w:rsidRPr="00ED6412">
              <w:rPr>
                <w:noProof/>
              </w:rPr>
              <w:fldChar w:fldCharType="end"/>
            </w:r>
            <w:r w:rsidRPr="00ED6412">
              <w:rPr>
                <w:noProof/>
              </w:rPr>
              <w:t>)</w:t>
            </w:r>
            <w:bookmarkEnd w:id="121"/>
          </w:p>
        </w:tc>
      </w:tr>
    </w:tbl>
    <w:p w14:paraId="4E1A8A1F" w14:textId="0FF08B45" w:rsidR="000F5ED3" w:rsidRPr="00ED6412" w:rsidRDefault="00F7465F" w:rsidP="000F5ED3">
      <w:pPr>
        <w:rPr>
          <w:lang w:eastAsia="en-US"/>
        </w:rPr>
      </w:pPr>
      <w:r w:rsidRPr="00ED6412">
        <w:rPr>
          <w:lang w:eastAsia="en-US"/>
        </w:rPr>
        <w:t xml:space="preserve">where </w:t>
      </w:r>
      <w:r w:rsidRPr="00ED6412">
        <w:rPr>
          <w:i/>
          <w:lang w:eastAsia="en-US"/>
        </w:rPr>
        <w:t>P</w:t>
      </w:r>
      <w:r w:rsidRPr="00ED6412">
        <w:rPr>
          <w:vertAlign w:val="subscript"/>
          <w:lang w:eastAsia="en-US"/>
        </w:rPr>
        <w:t>imin</w:t>
      </w:r>
      <w:r w:rsidRPr="00ED6412">
        <w:rPr>
          <w:lang w:eastAsia="en-US"/>
        </w:rPr>
        <w:t xml:space="preserve"> and </w:t>
      </w:r>
      <w:r w:rsidRPr="00ED6412">
        <w:rPr>
          <w:i/>
          <w:lang w:eastAsia="en-US"/>
        </w:rPr>
        <w:t>P</w:t>
      </w:r>
      <w:r w:rsidRPr="00ED6412">
        <w:rPr>
          <w:vertAlign w:val="subscript"/>
          <w:lang w:eastAsia="en-US"/>
        </w:rPr>
        <w:t>imax</w:t>
      </w:r>
      <w:r w:rsidRPr="00ED6412">
        <w:rPr>
          <w:lang w:eastAsia="en-US"/>
        </w:rPr>
        <w:t xml:space="preserve"> are the minimum and maximum power output of the </w:t>
      </w:r>
      <w:r w:rsidRPr="00ED6412">
        <w:rPr>
          <w:i/>
          <w:lang w:eastAsia="en-US"/>
        </w:rPr>
        <w:t>i</w:t>
      </w:r>
      <w:r w:rsidRPr="00ED6412">
        <w:rPr>
          <w:vertAlign w:val="superscript"/>
          <w:lang w:eastAsia="en-US"/>
        </w:rPr>
        <w:t>th</w:t>
      </w:r>
      <w:r w:rsidRPr="00ED6412">
        <w:rPr>
          <w:lang w:eastAsia="en-US"/>
        </w:rPr>
        <w:t xml:space="preserve"> conventional generator.</w:t>
      </w:r>
    </w:p>
    <w:p w14:paraId="2C3E1D49" w14:textId="1CDF64DB" w:rsidR="00BF2B71" w:rsidRPr="00ED6412" w:rsidRDefault="00BF2B71" w:rsidP="00A326F0">
      <w:pPr>
        <w:pStyle w:val="Heading4"/>
      </w:pPr>
      <w:bookmarkStart w:id="122" w:name="_Toc523347760"/>
      <w:r w:rsidRPr="00ED6412">
        <w:t>Emission limit</w:t>
      </w:r>
      <w:bookmarkEnd w:id="122"/>
    </w:p>
    <w:p w14:paraId="12BCCD11" w14:textId="074017B1" w:rsidR="000E3989" w:rsidRPr="00ED6412" w:rsidRDefault="000E3989" w:rsidP="004C1551">
      <w:pPr>
        <w:spacing w:after="0"/>
      </w:pPr>
      <w:r w:rsidRPr="00ED6412">
        <w:t xml:space="preserve">The last constraint is the emission allowance, which gives the emission levels of each generator or the total emission limits at each time stamp. The emission allowance is an important constraint to satisfy the </w:t>
      </w:r>
      <w:r w:rsidR="00AB3361" w:rsidRPr="00ED6412">
        <w:t>Emission Performance Standard (EPS)</w:t>
      </w:r>
      <w:r w:rsidR="0015343C" w:rsidRPr="00ED6412">
        <w:t xml:space="preserve"> </w:t>
      </w:r>
      <w:r w:rsidR="00E85D95" w:rsidRPr="00ED6412">
        <w:fldChar w:fldCharType="begin"/>
      </w:r>
      <w:r w:rsidR="000201C4">
        <w:instrText xml:space="preserve"> ADDIN EN.CITE &lt;EndNote&gt;&lt;Cite&gt;&lt;Author&gt;Legislation.gov.uk&lt;/Author&gt;&lt;Year&gt;2015&lt;/Year&gt;&lt;RecNum&gt;455&lt;/RecNum&gt;&lt;DisplayText&gt;[31]&lt;/DisplayText&gt;&lt;record&gt;&lt;rec-number&gt;455&lt;/rec-number&gt;&lt;foreign-keys&gt;&lt;key app="EN" db-id="wat2z5xv39zx9lefev2vrzeifd9dzfzsx50x" timestamp="0"&gt;455&lt;/key&gt;&lt;/foreign-keys&gt;&lt;ref-type name="Web Page"&gt;12&lt;/ref-type&gt;&lt;contributors&gt;&lt;authors&gt;&lt;author&gt;Legislation.gov.uk&lt;/author&gt;&lt;/authors&gt;&lt;/contributors&gt;&lt;titles&gt;&lt;title&gt;The Emissions Performance Standard Regulations 2015&lt;/title&gt;&lt;/titles&gt;&lt;volume&gt;2017&lt;/volume&gt;&lt;number&gt;28 December &lt;/number&gt;&lt;dates&gt;&lt;year&gt;2015&lt;/year&gt;&lt;/dates&gt;&lt;urls&gt;&lt;related-urls&gt;&lt;url&gt;https://www.legislation.gov.uk/ukdsi/2015/9780111127186&lt;/url&gt;&lt;/related-urls&gt;&lt;/urls&gt;&lt;/record&gt;&lt;/Cite&gt;&lt;/EndNote&gt;</w:instrText>
      </w:r>
      <w:r w:rsidR="00E85D95" w:rsidRPr="00ED6412">
        <w:fldChar w:fldCharType="separate"/>
      </w:r>
      <w:r w:rsidR="000201C4">
        <w:rPr>
          <w:noProof/>
        </w:rPr>
        <w:t>[</w:t>
      </w:r>
      <w:hyperlink w:anchor="_ENREF_31" w:tooltip="Legislation.gov.uk, 2015 #455" w:history="1">
        <w:r w:rsidR="00213BF8">
          <w:rPr>
            <w:noProof/>
          </w:rPr>
          <w:t>31</w:t>
        </w:r>
      </w:hyperlink>
      <w:r w:rsidR="000201C4">
        <w:rPr>
          <w:noProof/>
        </w:rPr>
        <w:t>]</w:t>
      </w:r>
      <w:r w:rsidR="00E85D95" w:rsidRPr="00ED6412">
        <w:fldChar w:fldCharType="end"/>
      </w:r>
      <w:r w:rsidR="0015343C" w:rsidRPr="00ED6412">
        <w:t xml:space="preserve"> </w:t>
      </w:r>
      <w:r w:rsidRPr="00ED6412">
        <w:t xml:space="preserve">in the </w:t>
      </w:r>
      <w:r w:rsidR="00AB3361" w:rsidRPr="00ED6412">
        <w:t xml:space="preserve">UK </w:t>
      </w:r>
      <w:r w:rsidRPr="00ED6412">
        <w:t>electricity system. The emission allowances of the conventional generators are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0"/>
        <w:gridCol w:w="796"/>
      </w:tblGrid>
      <w:tr w:rsidR="00A53152" w:rsidRPr="00ED6412" w14:paraId="6FCC60E8" w14:textId="77777777" w:rsidTr="00E515F8">
        <w:trPr>
          <w:trHeight w:val="330"/>
        </w:trPr>
        <w:tc>
          <w:tcPr>
            <w:tcW w:w="7692" w:type="dxa"/>
            <w:vAlign w:val="center"/>
          </w:tcPr>
          <w:p w14:paraId="7013C7C9" w14:textId="77777777" w:rsidR="000E3989" w:rsidRPr="00ED6412" w:rsidRDefault="000E3989" w:rsidP="004C1551">
            <w:pPr>
              <w:jc w:val="center"/>
              <w:rPr>
                <w:i/>
              </w:rPr>
            </w:pPr>
            <m:oMathPara>
              <m:oMath>
                <m:r>
                  <w:rPr>
                    <w:rFonts w:ascii="Cambria Math" w:hAnsi="Cambria Math"/>
                  </w:rPr>
                  <w:lastRenderedPageBreak/>
                  <m:t>0≤E≤</m:t>
                </m:r>
                <m:sSub>
                  <m:sSubPr>
                    <m:ctrlPr>
                      <w:rPr>
                        <w:rFonts w:ascii="Cambria Math" w:hAnsi="Cambria Math"/>
                        <w:i/>
                      </w:rPr>
                    </m:ctrlPr>
                  </m:sSubPr>
                  <m:e>
                    <m:r>
                      <w:rPr>
                        <w:rFonts w:ascii="Cambria Math" w:hAnsi="Cambria Math"/>
                      </w:rPr>
                      <m:t>EE</m:t>
                    </m:r>
                  </m:e>
                  <m:sub>
                    <m:r>
                      <m:rPr>
                        <m:sty m:val="p"/>
                      </m:rPr>
                      <w:rPr>
                        <w:rFonts w:ascii="Cambria Math" w:hAnsi="Cambria Math"/>
                      </w:rPr>
                      <m:t>limit</m:t>
                    </m:r>
                  </m:sub>
                </m:sSub>
              </m:oMath>
            </m:oMathPara>
          </w:p>
        </w:tc>
        <w:tc>
          <w:tcPr>
            <w:tcW w:w="616" w:type="dxa"/>
            <w:vAlign w:val="center"/>
          </w:tcPr>
          <w:p w14:paraId="41E45637" w14:textId="2A693A80" w:rsidR="000E3989" w:rsidRPr="00ED6412" w:rsidRDefault="000E3989" w:rsidP="004C1551">
            <w:pPr>
              <w:keepNext/>
              <w:jc w:val="center"/>
            </w:pPr>
            <w:bookmarkStart w:id="123" w:name="_Ref484088796"/>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3</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14</w:t>
            </w:r>
            <w:r w:rsidR="006B1469" w:rsidRPr="00ED6412">
              <w:rPr>
                <w:noProof/>
              </w:rPr>
              <w:fldChar w:fldCharType="end"/>
            </w:r>
            <w:r w:rsidRPr="00ED6412">
              <w:rPr>
                <w:noProof/>
              </w:rPr>
              <w:t>)</w:t>
            </w:r>
            <w:bookmarkEnd w:id="123"/>
          </w:p>
        </w:tc>
      </w:tr>
    </w:tbl>
    <w:p w14:paraId="132EFBFE" w14:textId="0C770563" w:rsidR="00325464" w:rsidRPr="00ED6412" w:rsidRDefault="00F7465F" w:rsidP="004C1551">
      <w:pPr>
        <w:spacing w:after="0"/>
      </w:pPr>
      <w:r w:rsidRPr="00ED6412">
        <w:t xml:space="preserve">where </w:t>
      </w:r>
      <w:r w:rsidRPr="00ED6412">
        <w:rPr>
          <w:i/>
        </w:rPr>
        <w:t>EE</w:t>
      </w:r>
      <w:r w:rsidRPr="00ED6412">
        <w:rPr>
          <w:vertAlign w:val="subscript"/>
        </w:rPr>
        <w:t>limit</w:t>
      </w:r>
      <w:r w:rsidRPr="00ED6412">
        <w:t xml:space="preserve"> is the emission limit of the whole system.</w:t>
      </w:r>
    </w:p>
    <w:p w14:paraId="5B0330B9" w14:textId="77777777" w:rsidR="000E3989" w:rsidRPr="00ED6412" w:rsidRDefault="000E3989" w:rsidP="001E3750">
      <w:pPr>
        <w:pStyle w:val="Heading3"/>
      </w:pPr>
      <w:bookmarkStart w:id="124" w:name="_Ref499468461"/>
      <w:bookmarkStart w:id="125" w:name="_Toc523347761"/>
      <w:r w:rsidRPr="00ED6412">
        <w:t>Wind power uncertainty modelling</w:t>
      </w:r>
      <w:bookmarkEnd w:id="124"/>
      <w:bookmarkEnd w:id="125"/>
    </w:p>
    <w:p w14:paraId="24711674" w14:textId="039072C6" w:rsidR="000E3989" w:rsidRPr="00ED6412" w:rsidRDefault="000E3989" w:rsidP="004C1551">
      <w:pPr>
        <w:spacing w:after="120"/>
      </w:pPr>
      <w:r w:rsidRPr="00ED6412">
        <w:t>To deal with the accurate solution of the CEED problem in an electrical system with conventional and wind resources, the stochastic nature of the wind speed and wind power can be modell</w:t>
      </w:r>
      <w:r w:rsidR="00E774D6" w:rsidRPr="00ED6412">
        <w:t>ed by the Weibull distribution</w:t>
      </w:r>
      <w:r w:rsidR="005246ED" w:rsidRPr="00ED6412">
        <w:t xml:space="preserve"> </w:t>
      </w:r>
      <w:r w:rsidR="00E85D95" w:rsidRPr="00ED6412">
        <w:fldChar w:fldCharType="begin">
          <w:fldData xml:space="preserve">PEVuZE5vdGU+PENpdGU+PEF1dGhvcj5KaW48L0F1dGhvcj48WWVhcj4yMDE0PC9ZZWFyPjxSZWNO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</w:fldData>
        </w:fldChar>
      </w:r>
      <w:r w:rsidR="000201C4">
        <w:instrText xml:space="preserve"> ADDIN EN.CITE </w:instrText>
      </w:r>
      <w:r w:rsidR="000201C4">
        <w:fldChar w:fldCharType="begin">
          <w:fldData xml:space="preserve">PEVuZE5vdGU+PENpdGU+PEF1dGhvcj5KaW48L0F1dGhvcj48WWVhcj4yMDE0PC9ZZWFyPjxSZWNO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</w:fldData>
        </w:fldChar>
      </w:r>
      <w:r w:rsidR="000201C4">
        <w:instrText xml:space="preserve"> ADDIN EN.CITE.DATA </w:instrText>
      </w:r>
      <w:r w:rsidR="000201C4">
        <w:fldChar w:fldCharType="end"/>
      </w:r>
      <w:r w:rsidR="00E85D95" w:rsidRPr="00ED6412">
        <w:fldChar w:fldCharType="separate"/>
      </w:r>
      <w:r w:rsidR="000201C4">
        <w:rPr>
          <w:noProof/>
        </w:rPr>
        <w:t>[</w:t>
      </w:r>
      <w:hyperlink w:anchor="_ENREF_41" w:tooltip="Jin, 2014 #270" w:history="1">
        <w:r w:rsidR="00213BF8">
          <w:rPr>
            <w:noProof/>
          </w:rPr>
          <w:t>41</w:t>
        </w:r>
      </w:hyperlink>
      <w:r w:rsidR="000201C4">
        <w:rPr>
          <w:noProof/>
        </w:rPr>
        <w:t xml:space="preserve">, </w:t>
      </w:r>
      <w:hyperlink w:anchor="_ENREF_46" w:tooltip="Hetzer, 2008 #256" w:history="1">
        <w:r w:rsidR="00213BF8">
          <w:rPr>
            <w:noProof/>
          </w:rPr>
          <w:t>46</w:t>
        </w:r>
      </w:hyperlink>
      <w:r w:rsidR="000201C4">
        <w:rPr>
          <w:noProof/>
        </w:rPr>
        <w:t>]</w:t>
      </w:r>
      <w:r w:rsidR="00E85D95" w:rsidRPr="00ED6412">
        <w:fldChar w:fldCharType="end"/>
      </w:r>
      <w:r w:rsidR="005246ED" w:rsidRPr="00ED6412">
        <w:t>.</w:t>
      </w:r>
      <w:r w:rsidR="00E774D6" w:rsidRPr="00ED6412">
        <w:t xml:space="preserve"> </w:t>
      </w:r>
    </w:p>
    <w:p w14:paraId="2177338A" w14:textId="5F2CE39A" w:rsidR="000E3989" w:rsidRPr="00ED6412" w:rsidRDefault="000E3989" w:rsidP="004C1551">
      <w:r w:rsidRPr="00ED6412">
        <w:t>The probability density function (pdf) for a Weibull distribution of wind speed can be mathematically expressed a</w:t>
      </w:r>
      <w:r w:rsidR="00E774D6" w:rsidRPr="00ED6412">
        <w:t xml:space="preserve">s </w:t>
      </w:r>
      <w:r w:rsidR="00E85D95" w:rsidRPr="00ED6412">
        <w:fldChar w:fldCharType="begin">
          <w:fldData xml:space="preserve">PEVuZE5vdGU+PENpdGU+PEF1dGhvcj5KaW48L0F1dGhvcj48WWVhcj4yMDE0PC9ZZWFyPjxSZWNO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</w:fldData>
        </w:fldChar>
      </w:r>
      <w:r w:rsidR="000201C4">
        <w:instrText xml:space="preserve"> ADDIN EN.CITE </w:instrText>
      </w:r>
      <w:r w:rsidR="000201C4">
        <w:fldChar w:fldCharType="begin">
          <w:fldData xml:space="preserve">PEVuZE5vdGU+PENpdGU+PEF1dGhvcj5KaW48L0F1dGhvcj48WWVhcj4yMDE0PC9ZZWFyPjxSZWNO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</w:fldData>
        </w:fldChar>
      </w:r>
      <w:r w:rsidR="000201C4">
        <w:instrText xml:space="preserve"> ADDIN EN.CITE.DATA </w:instrText>
      </w:r>
      <w:r w:rsidR="000201C4">
        <w:fldChar w:fldCharType="end"/>
      </w:r>
      <w:r w:rsidR="00E85D95" w:rsidRPr="00ED6412">
        <w:fldChar w:fldCharType="separate"/>
      </w:r>
      <w:r w:rsidR="000201C4">
        <w:rPr>
          <w:noProof/>
        </w:rPr>
        <w:t>[</w:t>
      </w:r>
      <w:hyperlink w:anchor="_ENREF_41" w:tooltip="Jin, 2014 #270" w:history="1">
        <w:r w:rsidR="00213BF8">
          <w:rPr>
            <w:noProof/>
          </w:rPr>
          <w:t>41</w:t>
        </w:r>
      </w:hyperlink>
      <w:r w:rsidR="000201C4">
        <w:rPr>
          <w:noProof/>
        </w:rPr>
        <w:t xml:space="preserve">, </w:t>
      </w:r>
      <w:hyperlink w:anchor="_ENREF_46" w:tooltip="Hetzer, 2008 #256" w:history="1">
        <w:r w:rsidR="00213BF8">
          <w:rPr>
            <w:noProof/>
          </w:rPr>
          <w:t>46</w:t>
        </w:r>
      </w:hyperlink>
      <w:r w:rsidR="000201C4">
        <w:rPr>
          <w:noProof/>
        </w:rPr>
        <w:t>]</w:t>
      </w:r>
      <w:r w:rsidR="00E85D95" w:rsidRPr="00ED6412">
        <w:fldChar w:fldCharType="end"/>
      </w:r>
      <w:r w:rsidR="00CA12C0" w:rsidRPr="00ED641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0"/>
        <w:gridCol w:w="796"/>
      </w:tblGrid>
      <w:tr w:rsidR="00A53152" w:rsidRPr="00ED6412" w14:paraId="150B8424" w14:textId="77777777" w:rsidTr="009F36EF">
        <w:trPr>
          <w:trHeight w:val="676"/>
        </w:trPr>
        <w:tc>
          <w:tcPr>
            <w:tcW w:w="7701" w:type="dxa"/>
            <w:vAlign w:val="center"/>
          </w:tcPr>
          <w:p w14:paraId="7500EEF9" w14:textId="77777777" w:rsidR="000E3989" w:rsidRPr="00ED6412" w:rsidRDefault="008568D1" w:rsidP="004C1551">
            <w:pPr>
              <w:jc w:val="center"/>
            </w:pPr>
            <m:oMathPara>
              <m:oMath>
                <m:sSub>
                  <m:sSubPr>
                    <m:ctrlPr>
                      <w:rPr>
                        <w:rFonts w:ascii="Cambria Math" w:hAnsi="Cambria Math"/>
                      </w:rPr>
                    </m:ctrlPr>
                  </m:sSubPr>
                  <m:e>
                    <m:r>
                      <w:rPr>
                        <w:rFonts w:ascii="Cambria Math" w:hAnsi="Cambria Math"/>
                      </w:rPr>
                      <m:t>f</m:t>
                    </m:r>
                  </m:e>
                  <m:sub>
                    <m:r>
                      <w:rPr>
                        <w:rFonts w:ascii="Cambria Math" w:hAnsi="Cambria Math"/>
                      </w:rPr>
                      <m:t>v</m:t>
                    </m:r>
                  </m:sub>
                </m:sSub>
                <m:d>
                  <m:dPr>
                    <m:ctrlPr>
                      <w:rPr>
                        <w:rFonts w:ascii="Cambria Math" w:hAnsi="Cambria Math"/>
                      </w:rPr>
                    </m:ctrlPr>
                  </m:dPr>
                  <m:e>
                    <m:r>
                      <w:rPr>
                        <w:rFonts w:ascii="Cambria Math" w:hAnsi="Cambria Math"/>
                      </w:rPr>
                      <m:t>v</m:t>
                    </m:r>
                  </m:e>
                </m:d>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k</m:t>
                        </m:r>
                      </m:num>
                      <m:den>
                        <m:r>
                          <w:rPr>
                            <w:rFonts w:ascii="Cambria Math" w:hAnsi="Cambria Math"/>
                          </w:rPr>
                          <m:t>c</m:t>
                        </m:r>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c</m:t>
                            </m:r>
                          </m:den>
                        </m:f>
                      </m:e>
                    </m:d>
                  </m:e>
                  <m:sup>
                    <m:r>
                      <w:rPr>
                        <w:rFonts w:ascii="Cambria Math" w:hAnsi="Cambria Math"/>
                      </w:rPr>
                      <m:t>k-1</m:t>
                    </m:r>
                  </m:sup>
                </m:sSup>
                <m:r>
                  <w:rPr>
                    <w:rFonts w:ascii="Cambria Math" w:eastAsia="SimSun" w:hAnsi="Cambria Math"/>
                  </w:rPr>
                  <m:t>exp</m:t>
                </m:r>
                <m:d>
                  <m:dPr>
                    <m:ctrlPr>
                      <w:rPr>
                        <w:rFonts w:ascii="Cambria Math" w:eastAsia="SimSun" w:hAnsi="Cambria Math"/>
                        <w:i/>
                      </w:rPr>
                    </m:ctrlPr>
                  </m:dPr>
                  <m:e>
                    <m:r>
                      <w:rPr>
                        <w:rFonts w:ascii="Cambria Math" w:eastAsia="SimSun" w:hAnsi="Cambria Math"/>
                      </w:rPr>
                      <m:t>-</m:t>
                    </m:r>
                    <m:sSup>
                      <m:sSupPr>
                        <m:ctrlPr>
                          <w:rPr>
                            <w:rFonts w:ascii="Cambria Math" w:eastAsia="SimSun" w:hAnsi="Cambria Math"/>
                            <w:i/>
                          </w:rPr>
                        </m:ctrlPr>
                      </m:sSupPr>
                      <m:e>
                        <m:d>
                          <m:dPr>
                            <m:ctrlPr>
                              <w:rPr>
                                <w:rFonts w:ascii="Cambria Math" w:eastAsia="SimSun" w:hAnsi="Cambria Math"/>
                                <w:i/>
                              </w:rPr>
                            </m:ctrlPr>
                          </m:dPr>
                          <m:e>
                            <m:f>
                              <m:fPr>
                                <m:ctrlPr>
                                  <w:rPr>
                                    <w:rFonts w:ascii="Cambria Math" w:eastAsia="SimSun" w:hAnsi="Cambria Math"/>
                                    <w:i/>
                                  </w:rPr>
                                </m:ctrlPr>
                              </m:fPr>
                              <m:num>
                                <m:r>
                                  <w:rPr>
                                    <w:rFonts w:ascii="Cambria Math" w:eastAsia="SimSun" w:hAnsi="Cambria Math"/>
                                  </w:rPr>
                                  <m:t>v</m:t>
                                </m:r>
                              </m:num>
                              <m:den>
                                <m:r>
                                  <w:rPr>
                                    <w:rFonts w:ascii="Cambria Math" w:eastAsia="SimSun" w:hAnsi="Cambria Math"/>
                                  </w:rPr>
                                  <m:t>c</m:t>
                                </m:r>
                              </m:den>
                            </m:f>
                          </m:e>
                        </m:d>
                      </m:e>
                      <m:sup>
                        <m:r>
                          <w:rPr>
                            <w:rFonts w:ascii="Cambria Math" w:eastAsia="SimSun" w:hAnsi="Cambria Math"/>
                          </w:rPr>
                          <m:t>k</m:t>
                        </m:r>
                      </m:sup>
                    </m:sSup>
                  </m:e>
                </m:d>
              </m:oMath>
            </m:oMathPara>
          </w:p>
        </w:tc>
        <w:tc>
          <w:tcPr>
            <w:tcW w:w="605" w:type="dxa"/>
            <w:vAlign w:val="center"/>
          </w:tcPr>
          <w:p w14:paraId="3FDCCF5A" w14:textId="0BAB9496" w:rsidR="000E3989" w:rsidRPr="00ED6412" w:rsidRDefault="000E3989" w:rsidP="004C1551">
            <w:pPr>
              <w:jc w:val="center"/>
              <w:rPr>
                <w:noProof/>
              </w:rPr>
            </w:pPr>
            <w:bookmarkStart w:id="126" w:name="_Ref499482916"/>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3</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15</w:t>
            </w:r>
            <w:r w:rsidR="006B1469" w:rsidRPr="00ED6412">
              <w:rPr>
                <w:noProof/>
              </w:rPr>
              <w:fldChar w:fldCharType="end"/>
            </w:r>
            <w:r w:rsidRPr="00ED6412">
              <w:rPr>
                <w:noProof/>
              </w:rPr>
              <w:t>)</w:t>
            </w:r>
            <w:bookmarkEnd w:id="126"/>
          </w:p>
        </w:tc>
      </w:tr>
    </w:tbl>
    <w:p w14:paraId="0B4A3DB2" w14:textId="68F20E0E" w:rsidR="00EB421E" w:rsidRPr="00ED6412" w:rsidRDefault="00157761" w:rsidP="00042730">
      <w:r w:rsidRPr="00ED6412">
        <w:t>w</w:t>
      </w:r>
      <w:r w:rsidR="00EB421E" w:rsidRPr="00ED6412">
        <w:t>here</w:t>
      </w:r>
      <w:r w:rsidRPr="00ED6412">
        <w:t xml:space="preserve"> </w:t>
      </w:r>
      <w:r w:rsidRPr="00ED6412">
        <w:rPr>
          <w:i/>
        </w:rPr>
        <w:t>v</w:t>
      </w:r>
      <w:r w:rsidRPr="00ED6412">
        <w:t xml:space="preserve"> is the random variable of wind speed, </w:t>
      </w:r>
      <w:r w:rsidRPr="00ED6412">
        <w:rPr>
          <w:i/>
        </w:rPr>
        <w:t>k</w:t>
      </w:r>
      <w:r w:rsidRPr="00ED6412">
        <w:t xml:space="preserve"> is the </w:t>
      </w:r>
      <w:r w:rsidR="00042730" w:rsidRPr="00ED6412">
        <w:t>dimensionless shape factor of Weibull distribution and</w:t>
      </w:r>
      <w:r w:rsidR="00042730" w:rsidRPr="00ED6412">
        <w:rPr>
          <w:i/>
        </w:rPr>
        <w:t xml:space="preserve"> c</w:t>
      </w:r>
      <w:r w:rsidR="00042730" w:rsidRPr="00ED6412">
        <w:t xml:space="preserve"> is the scale factor with the unit m/s.</w:t>
      </w:r>
    </w:p>
    <w:p w14:paraId="75D927C0" w14:textId="5B86E4FF" w:rsidR="000E3989" w:rsidRPr="00ED6412" w:rsidRDefault="000E3989" w:rsidP="004C1551">
      <w:r w:rsidRPr="00ED6412">
        <w:t xml:space="preserve">The Weibull cumulative distribution function (cdf) of wind speed can be expressed as </w:t>
      </w:r>
      <w:r w:rsidR="00E85D95" w:rsidRPr="00ED6412">
        <w:fldChar w:fldCharType="begin"/>
      </w:r>
      <w:r w:rsidR="000201C4">
        <w:instrText xml:space="preserve"> ADDIN EN.CITE &lt;EndNote&gt;&lt;Cite&gt;&lt;Author&gt;Jin&lt;/Author&gt;&lt;Year&gt;2014&lt;/Year&gt;&lt;RecNum&gt;270&lt;/RecNum&gt;&lt;DisplayText&gt;[41]&lt;/DisplayText&gt;&lt;record&gt;&lt;rec-number&gt;270&lt;/rec-number&gt;&lt;foreign-keys&gt;&lt;key app="EN" db-id="wat2z5xv39zx9lefev2vrzeifd9dzfzsx50x" timestamp="0"&gt;270&lt;/key&gt;&lt;/foreign-keys&gt;&lt;ref-type name="Journal Article"&gt;17&lt;/ref-type&gt;&lt;contributors&gt;&lt;authors&gt;&lt;author&gt;Jin, Jingliang&lt;/author&gt;&lt;author&gt;Zhou, Dequn&lt;/author&gt;&lt;author&gt;Zhou, Peng&lt;/author&gt;&lt;author&gt;Miao, Zhuang&lt;/author&gt;&lt;/authors&gt;&lt;/contributors&gt;&lt;titles&gt;&lt;title&gt;Environmental/economic power dispatch with wind power&lt;/title&gt;&lt;secondary-title&gt;Renewable Energy&lt;/secondary-title&gt;&lt;/titles&gt;&lt;pages&gt;234-242&lt;/pages&gt;&lt;volume&gt;71&lt;/volume&gt;&lt;keywords&gt;&lt;keyword&gt;EED&lt;/keyword&gt;&lt;keyword&gt;WECS&lt;/keyword&gt;&lt;keyword&gt;Penalty cost&lt;/keyword&gt;&lt;keyword&gt;Reserve cost&lt;/keyword&gt;&lt;keyword&gt;Penalty emissions&lt;/keyword&gt;&lt;keyword&gt;Reserve emissions&lt;/keyword&gt;&lt;/keywords&gt;&lt;dates&gt;&lt;year&gt;2014&lt;/year&gt;&lt;pub-dates&gt;&lt;date&gt;11//&lt;/date&gt;&lt;/pub-dates&gt;&lt;/dates&gt;&lt;isbn&gt;0960-1481&lt;/isbn&gt;&lt;urls&gt;&lt;related-urls&gt;&lt;url&gt;http://www.sciencedirect.com/science/article/pii/S0960148114003061&lt;/url&gt;&lt;/related-urls&gt;&lt;/urls&gt;&lt;electronic-resource-num&gt;http://dx.doi.org/10.1016/j.renene.2014.05.045&lt;/electronic-resource-num&gt;&lt;/record&gt;&lt;/Cite&gt;&lt;/EndNote&gt;</w:instrText>
      </w:r>
      <w:r w:rsidR="00E85D95" w:rsidRPr="00ED6412">
        <w:fldChar w:fldCharType="separate"/>
      </w:r>
      <w:r w:rsidR="000201C4">
        <w:rPr>
          <w:noProof/>
        </w:rPr>
        <w:t>[</w:t>
      </w:r>
      <w:hyperlink w:anchor="_ENREF_41" w:tooltip="Jin, 2014 #270" w:history="1">
        <w:r w:rsidR="00213BF8">
          <w:rPr>
            <w:noProof/>
          </w:rPr>
          <w:t>41</w:t>
        </w:r>
      </w:hyperlink>
      <w:r w:rsidR="000201C4">
        <w:rPr>
          <w:noProof/>
        </w:rPr>
        <w:t>]</w:t>
      </w:r>
      <w:r w:rsidR="00E85D95" w:rsidRPr="00ED6412">
        <w:fldChar w:fldCharType="end"/>
      </w:r>
      <w:r w:rsidR="007B64D0" w:rsidRPr="00ED641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0"/>
        <w:gridCol w:w="796"/>
      </w:tblGrid>
      <w:tr w:rsidR="00A53152" w:rsidRPr="00ED6412" w14:paraId="637C03D9" w14:textId="77777777" w:rsidTr="009F36EF">
        <w:trPr>
          <w:trHeight w:val="660"/>
        </w:trPr>
        <w:tc>
          <w:tcPr>
            <w:tcW w:w="8421" w:type="dxa"/>
            <w:vAlign w:val="center"/>
          </w:tcPr>
          <w:p w14:paraId="26D6E650" w14:textId="77777777" w:rsidR="000E3989" w:rsidRPr="00ED6412" w:rsidRDefault="008568D1" w:rsidP="004C1551">
            <w:pPr>
              <w:jc w:val="center"/>
            </w:pPr>
            <m:oMathPara>
              <m:oMath>
                <m:sSub>
                  <m:sSubPr>
                    <m:ctrlPr>
                      <w:rPr>
                        <w:rFonts w:ascii="Cambria Math" w:hAnsi="Cambria Math"/>
                      </w:rPr>
                    </m:ctrlPr>
                  </m:sSubPr>
                  <m:e>
                    <m:r>
                      <w:rPr>
                        <w:rFonts w:ascii="Cambria Math" w:hAnsi="Cambria Math"/>
                      </w:rPr>
                      <m:t>F</m:t>
                    </m:r>
                  </m:e>
                  <m:sub>
                    <m:r>
                      <w:rPr>
                        <w:rFonts w:ascii="Cambria Math" w:hAnsi="Cambria Math"/>
                      </w:rPr>
                      <m:t>v</m:t>
                    </m:r>
                  </m:sub>
                </m:sSub>
                <m:d>
                  <m:dPr>
                    <m:ctrlPr>
                      <w:rPr>
                        <w:rFonts w:ascii="Cambria Math" w:hAnsi="Cambria Math"/>
                      </w:rPr>
                    </m:ctrlPr>
                  </m:dPr>
                  <m:e>
                    <m:r>
                      <w:rPr>
                        <w:rFonts w:ascii="Cambria Math" w:hAnsi="Cambria Math"/>
                      </w:rPr>
                      <m:t>v</m:t>
                    </m:r>
                  </m:e>
                </m:d>
                <m:r>
                  <m:rPr>
                    <m:sty m:val="p"/>
                  </m:rPr>
                  <w:rPr>
                    <w:rFonts w:ascii="Cambria Math" w:hAnsi="Cambria Math"/>
                  </w:rPr>
                  <m:t>=</m:t>
                </m:r>
                <m:nary>
                  <m:naryPr>
                    <m:limLoc m:val="subSup"/>
                    <m:ctrlPr>
                      <w:rPr>
                        <w:rFonts w:ascii="Cambria Math" w:hAnsi="Cambria Math"/>
                      </w:rPr>
                    </m:ctrlPr>
                  </m:naryPr>
                  <m:sub>
                    <m:r>
                      <w:rPr>
                        <w:rFonts w:ascii="Cambria Math" w:hAnsi="Cambria Math"/>
                      </w:rPr>
                      <m:t>0</m:t>
                    </m:r>
                  </m:sub>
                  <m:sup>
                    <m:r>
                      <w:rPr>
                        <w:rFonts w:ascii="Cambria Math" w:hAnsi="Cambria Math"/>
                      </w:rPr>
                      <m:t>v</m:t>
                    </m:r>
                  </m:sup>
                  <m:e>
                    <m:sSub>
                      <m:sSubPr>
                        <m:ctrlPr>
                          <w:rPr>
                            <w:rFonts w:ascii="Cambria Math" w:hAnsi="Cambria Math"/>
                          </w:rPr>
                        </m:ctrlPr>
                      </m:sSubPr>
                      <m:e>
                        <m:r>
                          <w:rPr>
                            <w:rFonts w:ascii="Cambria Math" w:hAnsi="Cambria Math"/>
                          </w:rPr>
                          <m:t>f</m:t>
                        </m:r>
                      </m:e>
                      <m:sub>
                        <m:r>
                          <w:rPr>
                            <w:rFonts w:ascii="Cambria Math" w:hAnsi="Cambria Math"/>
                          </w:rPr>
                          <m:t>v</m:t>
                        </m:r>
                      </m:sub>
                    </m:sSub>
                    <m:d>
                      <m:dPr>
                        <m:ctrlPr>
                          <w:rPr>
                            <w:rFonts w:ascii="Cambria Math" w:hAnsi="Cambria Math"/>
                          </w:rPr>
                        </m:ctrlPr>
                      </m:dPr>
                      <m:e>
                        <m:r>
                          <w:rPr>
                            <w:rFonts w:ascii="Cambria Math" w:hAnsi="Cambria Math"/>
                          </w:rPr>
                          <m:t>v</m:t>
                        </m:r>
                      </m:e>
                    </m:d>
                    <m:r>
                      <w:rPr>
                        <w:rFonts w:ascii="Cambria Math" w:hAnsi="Cambria Math"/>
                      </w:rPr>
                      <m:t>dv</m:t>
                    </m:r>
                  </m:e>
                </m:nary>
                <m:r>
                  <m:rPr>
                    <m:sty m:val="p"/>
                  </m:rPr>
                  <w:rPr>
                    <w:rFonts w:ascii="Cambria Math" w:hAnsi="Cambria Math"/>
                  </w:rPr>
                  <m:t>=1-</m:t>
                </m:r>
                <m:r>
                  <w:rPr>
                    <w:rFonts w:ascii="Cambria Math" w:eastAsia="SimSun" w:hAnsi="Cambria Math"/>
                  </w:rPr>
                  <m:t>exp</m:t>
                </m:r>
                <m:d>
                  <m:dPr>
                    <m:ctrlPr>
                      <w:rPr>
                        <w:rFonts w:ascii="Cambria Math" w:eastAsia="SimSun" w:hAnsi="Cambria Math"/>
                        <w:i/>
                      </w:rPr>
                    </m:ctrlPr>
                  </m:dPr>
                  <m:e>
                    <m:r>
                      <w:rPr>
                        <w:rFonts w:ascii="Cambria Math" w:eastAsia="SimSun" w:hAnsi="Cambria Math"/>
                      </w:rPr>
                      <m:t>-</m:t>
                    </m:r>
                    <m:sSup>
                      <m:sSupPr>
                        <m:ctrlPr>
                          <w:rPr>
                            <w:rFonts w:ascii="Cambria Math" w:eastAsia="SimSun" w:hAnsi="Cambria Math"/>
                            <w:i/>
                          </w:rPr>
                        </m:ctrlPr>
                      </m:sSupPr>
                      <m:e>
                        <m:d>
                          <m:dPr>
                            <m:ctrlPr>
                              <w:rPr>
                                <w:rFonts w:ascii="Cambria Math" w:eastAsia="SimSun" w:hAnsi="Cambria Math"/>
                                <w:i/>
                              </w:rPr>
                            </m:ctrlPr>
                          </m:dPr>
                          <m:e>
                            <m:f>
                              <m:fPr>
                                <m:ctrlPr>
                                  <w:rPr>
                                    <w:rFonts w:ascii="Cambria Math" w:eastAsia="SimSun" w:hAnsi="Cambria Math"/>
                                    <w:i/>
                                  </w:rPr>
                                </m:ctrlPr>
                              </m:fPr>
                              <m:num>
                                <m:r>
                                  <w:rPr>
                                    <w:rFonts w:ascii="Cambria Math" w:eastAsia="SimSun" w:hAnsi="Cambria Math"/>
                                  </w:rPr>
                                  <m:t>v</m:t>
                                </m:r>
                              </m:num>
                              <m:den>
                                <m:r>
                                  <w:rPr>
                                    <w:rFonts w:ascii="Cambria Math" w:eastAsia="SimSun" w:hAnsi="Cambria Math"/>
                                  </w:rPr>
                                  <m:t>c</m:t>
                                </m:r>
                              </m:den>
                            </m:f>
                          </m:e>
                        </m:d>
                      </m:e>
                      <m:sup>
                        <m:r>
                          <w:rPr>
                            <w:rFonts w:ascii="Cambria Math" w:eastAsia="SimSun" w:hAnsi="Cambria Math"/>
                          </w:rPr>
                          <m:t>k</m:t>
                        </m:r>
                      </m:sup>
                    </m:sSup>
                  </m:e>
                </m:d>
              </m:oMath>
            </m:oMathPara>
          </w:p>
        </w:tc>
        <w:tc>
          <w:tcPr>
            <w:tcW w:w="605" w:type="dxa"/>
            <w:vAlign w:val="center"/>
          </w:tcPr>
          <w:p w14:paraId="1D4E64C1" w14:textId="3E2916F4" w:rsidR="000E3989" w:rsidRPr="00ED6412" w:rsidRDefault="000E3989" w:rsidP="004C1551">
            <w:pPr>
              <w:jc w:val="center"/>
              <w:rPr>
                <w:noProof/>
              </w:rPr>
            </w:pPr>
            <w:bookmarkStart w:id="127" w:name="_Ref484963609"/>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3</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16</w:t>
            </w:r>
            <w:r w:rsidR="006B1469" w:rsidRPr="00ED6412">
              <w:rPr>
                <w:noProof/>
              </w:rPr>
              <w:fldChar w:fldCharType="end"/>
            </w:r>
            <w:r w:rsidRPr="00ED6412">
              <w:rPr>
                <w:noProof/>
              </w:rPr>
              <w:t>)</w:t>
            </w:r>
            <w:bookmarkEnd w:id="127"/>
          </w:p>
        </w:tc>
      </w:tr>
    </w:tbl>
    <w:p w14:paraId="27AC7D77" w14:textId="416A6857" w:rsidR="000E3989" w:rsidRPr="00ED6412" w:rsidRDefault="000E3989" w:rsidP="004C1551">
      <w:pPr>
        <w:spacing w:after="0"/>
      </w:pPr>
      <w:r w:rsidRPr="00ED6412">
        <w:t xml:space="preserve">Because of the uncertainty in the wind speed, the power output of a wind turbine is </w:t>
      </w:r>
      <w:r w:rsidR="00DC5D5C" w:rsidRPr="00ED6412">
        <w:t xml:space="preserve">unpredictable. For </w:t>
      </w:r>
      <w:r w:rsidR="001B7B25" w:rsidRPr="00ED6412">
        <w:t>simplicity</w:t>
      </w:r>
      <w:r w:rsidR="00DC5D5C" w:rsidRPr="00ED6412">
        <w:t>,</w:t>
      </w:r>
      <w:r w:rsidRPr="00ED6412">
        <w:t xml:space="preserve"> the power output for a given wind speed is categorized as follows </w:t>
      </w:r>
      <w:r w:rsidR="00E85D95" w:rsidRPr="00ED6412">
        <w:fldChar w:fldCharType="begin"/>
      </w:r>
      <w:r w:rsidR="000201C4">
        <w:instrText xml:space="preserve"> ADDIN EN.CITE &lt;EndNote&gt;&lt;Cite&gt;&lt;Author&gt;Jin&lt;/Author&gt;&lt;Year&gt;2014&lt;/Year&gt;&lt;RecNum&gt;270&lt;/RecNum&gt;&lt;DisplayText&gt;[41]&lt;/DisplayText&gt;&lt;record&gt;&lt;rec-number&gt;270&lt;/rec-number&gt;&lt;foreign-keys&gt;&lt;key app="EN" db-id="wat2z5xv39zx9lefev2vrzeifd9dzfzsx50x" timestamp="0"&gt;270&lt;/key&gt;&lt;/foreign-keys&gt;&lt;ref-type name="Journal Article"&gt;17&lt;/ref-type&gt;&lt;contributors&gt;&lt;authors&gt;&lt;author&gt;Jin, Jingliang&lt;/author&gt;&lt;author&gt;Zhou, Dequn&lt;/author&gt;&lt;author&gt;Zhou, Peng&lt;/author&gt;&lt;author&gt;Miao, Zhuang&lt;/author&gt;&lt;/authors&gt;&lt;/contributors&gt;&lt;titles&gt;&lt;title&gt;Environmental/economic power dispatch with wind power&lt;/title&gt;&lt;secondary-title&gt;Renewable Energy&lt;/secondary-title&gt;&lt;/titles&gt;&lt;pages&gt;234-242&lt;/pages&gt;&lt;volume&gt;71&lt;/volume&gt;&lt;keywords&gt;&lt;keyword&gt;EED&lt;/keyword&gt;&lt;keyword&gt;WECS&lt;/keyword&gt;&lt;keyword&gt;Penalty cost&lt;/keyword&gt;&lt;keyword&gt;Reserve cost&lt;/keyword&gt;&lt;keyword&gt;Penalty emissions&lt;/keyword&gt;&lt;keyword&gt;Reserve emissions&lt;/keyword&gt;&lt;/keywords&gt;&lt;dates&gt;&lt;year&gt;2014&lt;/year&gt;&lt;pub-dates&gt;&lt;date&gt;11//&lt;/date&gt;&lt;/pub-dates&gt;&lt;/dates&gt;&lt;isbn&gt;0960-1481&lt;/isbn&gt;&lt;urls&gt;&lt;related-urls&gt;&lt;url&gt;http://www.sciencedirect.com/science/article/pii/S0960148114003061&lt;/url&gt;&lt;/related-urls&gt;&lt;/urls&gt;&lt;electronic-resource-num&gt;http://dx.doi.org/10.1016/j.renene.2014.05.045&lt;/electronic-resource-num&gt;&lt;/record&gt;&lt;/Cite&gt;&lt;/EndNote&gt;</w:instrText>
      </w:r>
      <w:r w:rsidR="00E85D95" w:rsidRPr="00ED6412">
        <w:fldChar w:fldCharType="separate"/>
      </w:r>
      <w:r w:rsidR="000201C4">
        <w:rPr>
          <w:noProof/>
        </w:rPr>
        <w:t>[</w:t>
      </w:r>
      <w:hyperlink w:anchor="_ENREF_41" w:tooltip="Jin, 2014 #270" w:history="1">
        <w:r w:rsidR="00213BF8">
          <w:rPr>
            <w:noProof/>
          </w:rPr>
          <w:t>41</w:t>
        </w:r>
      </w:hyperlink>
      <w:r w:rsidR="000201C4">
        <w:rPr>
          <w:noProof/>
        </w:rPr>
        <w:t>]</w:t>
      </w:r>
      <w:r w:rsidR="00E85D95" w:rsidRPr="00ED6412">
        <w:fldChar w:fldCharType="end"/>
      </w:r>
      <w:r w:rsidRPr="00ED641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0"/>
        <w:gridCol w:w="796"/>
      </w:tblGrid>
      <w:tr w:rsidR="00A53152" w:rsidRPr="00ED6412" w14:paraId="3C3E7D0C" w14:textId="77777777" w:rsidTr="009F36EF">
        <w:trPr>
          <w:trHeight w:val="1233"/>
        </w:trPr>
        <w:tc>
          <w:tcPr>
            <w:tcW w:w="8361" w:type="dxa"/>
            <w:vAlign w:val="center"/>
          </w:tcPr>
          <w:p w14:paraId="1F560BB5" w14:textId="77639877" w:rsidR="000E3989" w:rsidRPr="00ED6412" w:rsidRDefault="000E3989" w:rsidP="00187CF4">
            <w:pPr>
              <w:jc w:val="center"/>
              <w:rPr>
                <w:i/>
              </w:rPr>
            </w:pPr>
            <m:oMathPara>
              <m:oMath>
                <m:r>
                  <w:rPr>
                    <w:rFonts w:ascii="Cambria Math" w:hAnsi="Cambria Math"/>
                  </w:rPr>
                  <m:t>w</m:t>
                </m:r>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0,  </m:t>
                        </m:r>
                        <m:r>
                          <w:rPr>
                            <w:rFonts w:ascii="Cambria Math" w:hAnsi="Cambria Math"/>
                          </w:rPr>
                          <m:t>for</m:t>
                        </m:r>
                        <m:r>
                          <m:rPr>
                            <m:sty m:val="p"/>
                          </m:rPr>
                          <w:rPr>
                            <w:rFonts w:ascii="Cambria Math" w:hAnsi="Cambria Math"/>
                          </w:rPr>
                          <m:t xml:space="preserve"> </m:t>
                        </m:r>
                        <m:r>
                          <w:rPr>
                            <w:rFonts w:ascii="Cambria Math" w:hAnsi="Cambria Math"/>
                          </w:rPr>
                          <m:t>v</m:t>
                        </m:r>
                        <m:r>
                          <m:rPr>
                            <m:sty m:val="p"/>
                          </m:rPr>
                          <w:rPr>
                            <w:rFonts w:ascii="Cambria Math" w:hAnsi="Cambria Math"/>
                          </w:rPr>
                          <m:t>&lt;</m:t>
                        </m:r>
                        <m:sSub>
                          <m:sSubPr>
                            <m:ctrlPr>
                              <w:rPr>
                                <w:rFonts w:ascii="Cambria Math" w:hAnsi="Cambria Math"/>
                              </w:rPr>
                            </m:ctrlPr>
                          </m:sSubPr>
                          <m:e>
                            <m:r>
                              <w:rPr>
                                <w:rFonts w:ascii="Cambria Math" w:hAnsi="Cambria Math"/>
                              </w:rPr>
                              <m:t>v</m:t>
                            </m:r>
                          </m:e>
                          <m:sub>
                            <m:r>
                              <m:rPr>
                                <m:sty m:val="p"/>
                              </m:rPr>
                              <w:rPr>
                                <w:rFonts w:ascii="Cambria Math" w:hAnsi="Cambria Math"/>
                              </w:rPr>
                              <m:t>i</m:t>
                            </m:r>
                          </m:sub>
                        </m:sSub>
                        <m:r>
                          <m:rPr>
                            <m:sty m:val="p"/>
                          </m:rPr>
                          <w:rPr>
                            <w:rFonts w:ascii="Cambria Math" w:hAnsi="Cambria Math"/>
                          </w:rPr>
                          <m:t xml:space="preserve"> </m:t>
                        </m:r>
                        <m:r>
                          <w:rPr>
                            <w:rFonts w:ascii="Cambria Math" w:hAnsi="Cambria Math"/>
                          </w:rPr>
                          <m:t>or</m:t>
                        </m:r>
                        <m:r>
                          <m:rPr>
                            <m:sty m:val="p"/>
                          </m:rPr>
                          <w:rPr>
                            <w:rFonts w:ascii="Cambria Math" w:hAnsi="Cambria Math"/>
                          </w:rPr>
                          <m:t xml:space="preserve"> </m:t>
                        </m:r>
                        <m:r>
                          <w:rPr>
                            <w:rFonts w:ascii="Cambria Math" w:hAnsi="Cambria Math"/>
                          </w:rPr>
                          <m:t>v</m:t>
                        </m:r>
                        <m:r>
                          <m:rPr>
                            <m:sty m:val="p"/>
                          </m:rPr>
                          <w:rPr>
                            <w:rFonts w:ascii="Cambria Math" w:hAnsi="Cambria Math"/>
                          </w:rPr>
                          <m:t xml:space="preserve">&gt; </m:t>
                        </m:r>
                        <m:sSub>
                          <m:sSubPr>
                            <m:ctrlPr>
                              <w:rPr>
                                <w:rFonts w:ascii="Cambria Math" w:hAnsi="Cambria Math"/>
                              </w:rPr>
                            </m:ctrlPr>
                          </m:sSubPr>
                          <m:e>
                            <m:r>
                              <w:rPr>
                                <w:rFonts w:ascii="Cambria Math" w:hAnsi="Cambria Math"/>
                              </w:rPr>
                              <m:t>v</m:t>
                            </m:r>
                          </m:e>
                          <m:sub>
                            <m:r>
                              <m:rPr>
                                <m:sty m:val="p"/>
                              </m:rPr>
                              <w:rPr>
                                <w:rFonts w:ascii="Cambria Math" w:hAnsi="Cambria Math"/>
                              </w:rPr>
                              <m:t>o</m:t>
                            </m:r>
                          </m:sub>
                        </m:sSub>
                      </m:e>
                      <m:e>
                        <m:sSub>
                          <m:sSubPr>
                            <m:ctrlPr>
                              <w:rPr>
                                <w:rFonts w:ascii="Cambria Math" w:hAnsi="Cambria Math"/>
                              </w:rPr>
                            </m:ctrlPr>
                          </m:sSubPr>
                          <m:e>
                            <m:r>
                              <w:rPr>
                                <w:rFonts w:ascii="Cambria Math" w:hAnsi="Cambria Math"/>
                              </w:rPr>
                              <m:t>w</m:t>
                            </m:r>
                          </m:e>
                          <m:sub>
                            <m:r>
                              <m:rPr>
                                <m:sty m:val="p"/>
                              </m:rPr>
                              <w:rPr>
                                <w:rFonts w:ascii="Cambria Math" w:hAnsi="Cambria Math"/>
                              </w:rPr>
                              <m:t>r</m:t>
                            </m:r>
                          </m:sub>
                        </m:sSub>
                        <m:r>
                          <m:rPr>
                            <m:sty m:val="p"/>
                          </m:rPr>
                          <w:rPr>
                            <w:rFonts w:ascii="Cambria Math" w:hAnsi="Cambria Math"/>
                          </w:rPr>
                          <m:t>×</m:t>
                        </m:r>
                        <m:f>
                          <m:fPr>
                            <m:ctrlPr>
                              <w:rPr>
                                <w:rFonts w:ascii="Cambria Math" w:hAnsi="Cambria Math"/>
                              </w:rPr>
                            </m:ctrlPr>
                          </m:fPr>
                          <m:num>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i</m:t>
                                </m:r>
                              </m:sub>
                            </m:sSub>
                            <m:r>
                              <m:rPr>
                                <m:sty m:val="p"/>
                              </m:rPr>
                              <w:rPr>
                                <w:rFonts w:ascii="Cambria Math" w:hAnsi="Cambria Math"/>
                              </w:rPr>
                              <m:t xml:space="preserve"> </m:t>
                            </m:r>
                          </m:num>
                          <m:den>
                            <m:sSub>
                              <m:sSubPr>
                                <m:ctrlPr>
                                  <w:rPr>
                                    <w:rFonts w:ascii="Cambria Math" w:hAnsi="Cambria Math"/>
                                  </w:rPr>
                                </m:ctrlPr>
                              </m:sSubPr>
                              <m:e>
                                <m:r>
                                  <w:rPr>
                                    <w:rFonts w:ascii="Cambria Math" w:hAnsi="Cambria Math"/>
                                  </w:rPr>
                                  <m:t>v</m:t>
                                </m:r>
                              </m:e>
                              <m:sub>
                                <m:r>
                                  <m:rPr>
                                    <m:sty m:val="p"/>
                                  </m:rP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i</m:t>
                                </m:r>
                              </m:sub>
                            </m:sSub>
                            <m:r>
                              <m:rPr>
                                <m:sty m:val="p"/>
                              </m:rPr>
                              <w:rPr>
                                <w:rFonts w:ascii="Cambria Math" w:hAnsi="Cambria Math"/>
                              </w:rPr>
                              <m:t xml:space="preserve"> </m:t>
                            </m:r>
                          </m:den>
                        </m:f>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m:rPr>
                                <m:sty m:val="p"/>
                              </m:rPr>
                              <w:rPr>
                                <w:rFonts w:ascii="Cambria Math" w:hAnsi="Cambria Math"/>
                              </w:rPr>
                              <m:t>i</m:t>
                            </m:r>
                          </m:sub>
                        </m:sSub>
                        <m:r>
                          <m:rPr>
                            <m:sty m:val="p"/>
                          </m:rPr>
                          <w:rPr>
                            <w:rFonts w:ascii="Cambria Math" w:hAnsi="Cambria Math"/>
                          </w:rPr>
                          <m:t xml:space="preserve"> ≤</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r</m:t>
                            </m:r>
                          </m:sub>
                        </m:sSub>
                        <m:r>
                          <m:rPr>
                            <m:sty m:val="p"/>
                          </m:rPr>
                          <w:rPr>
                            <w:rFonts w:ascii="Cambria Math" w:hAnsi="Cambria Math"/>
                          </w:rPr>
                          <m:t xml:space="preserve"> </m:t>
                        </m:r>
                      </m:e>
                      <m:e>
                        <m:sSub>
                          <m:sSubPr>
                            <m:ctrlPr>
                              <w:rPr>
                                <w:rFonts w:ascii="Cambria Math" w:hAnsi="Cambria Math"/>
                              </w:rPr>
                            </m:ctrlPr>
                          </m:sSubPr>
                          <m:e>
                            <m:r>
                              <w:rPr>
                                <w:rFonts w:ascii="Cambria Math" w:hAnsi="Cambria Math"/>
                              </w:rPr>
                              <m:t>w</m:t>
                            </m:r>
                          </m:e>
                          <m:sub>
                            <m:r>
                              <m:rPr>
                                <m:sty m:val="p"/>
                              </m:rPr>
                              <w:rPr>
                                <w:rFonts w:ascii="Cambria Math" w:hAnsi="Cambria Math"/>
                              </w:rPr>
                              <m:t>r</m:t>
                            </m:r>
                          </m:sub>
                        </m:sSub>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m:rPr>
                                <m:sty m:val="p"/>
                              </m:rPr>
                              <w:rPr>
                                <w:rFonts w:ascii="Cambria Math" w:hAnsi="Cambria Math"/>
                              </w:rPr>
                              <m:t>r</m:t>
                            </m:r>
                          </m:sub>
                        </m:sSub>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o</m:t>
                            </m:r>
                          </m:sub>
                        </m:sSub>
                      </m:e>
                    </m:eqArr>
                  </m:e>
                </m:d>
              </m:oMath>
            </m:oMathPara>
          </w:p>
        </w:tc>
        <w:tc>
          <w:tcPr>
            <w:tcW w:w="652" w:type="dxa"/>
            <w:vAlign w:val="center"/>
          </w:tcPr>
          <w:p w14:paraId="430BF18D" w14:textId="06EFDAAC" w:rsidR="000E3989" w:rsidRPr="00ED6412" w:rsidRDefault="000E3989" w:rsidP="004C1551">
            <w:pPr>
              <w:jc w:val="center"/>
              <w:rPr>
                <w:noProof/>
              </w:rPr>
            </w:pPr>
            <w:bookmarkStart w:id="128" w:name="_Ref484963611"/>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3</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17</w:t>
            </w:r>
            <w:r w:rsidR="006B1469" w:rsidRPr="00ED6412">
              <w:rPr>
                <w:noProof/>
              </w:rPr>
              <w:fldChar w:fldCharType="end"/>
            </w:r>
            <w:r w:rsidRPr="00ED6412">
              <w:rPr>
                <w:noProof/>
              </w:rPr>
              <w:t>)</w:t>
            </w:r>
            <w:bookmarkEnd w:id="128"/>
          </w:p>
        </w:tc>
      </w:tr>
    </w:tbl>
    <w:p w14:paraId="7F606265" w14:textId="3579FE04" w:rsidR="00856AC4" w:rsidRPr="00ED6412" w:rsidRDefault="00856AC4" w:rsidP="004C1551">
      <w:r w:rsidRPr="00ED6412">
        <w:lastRenderedPageBreak/>
        <w:t xml:space="preserve">where </w:t>
      </w:r>
      <w:r w:rsidRPr="00ED6412">
        <w:rPr>
          <w:i/>
        </w:rPr>
        <w:t>v</w:t>
      </w:r>
      <w:r w:rsidRPr="00ED6412">
        <w:rPr>
          <w:vertAlign w:val="subscript"/>
        </w:rPr>
        <w:t>i</w:t>
      </w:r>
      <w:r w:rsidRPr="00ED6412">
        <w:t xml:space="preserve"> is the cut-in </w:t>
      </w:r>
      <w:r w:rsidR="005246ED" w:rsidRPr="00ED6412">
        <w:t xml:space="preserve">wind </w:t>
      </w:r>
      <w:r w:rsidRPr="00ED6412">
        <w:t>speed</w:t>
      </w:r>
      <w:r w:rsidR="005246ED" w:rsidRPr="00ED6412">
        <w:t xml:space="preserve"> of the wind turbine</w:t>
      </w:r>
      <w:r w:rsidRPr="00ED6412">
        <w:t xml:space="preserve">, </w:t>
      </w:r>
      <w:r w:rsidRPr="00ED6412">
        <w:rPr>
          <w:i/>
        </w:rPr>
        <w:t>v</w:t>
      </w:r>
      <w:r w:rsidRPr="00ED6412">
        <w:rPr>
          <w:vertAlign w:val="subscript"/>
        </w:rPr>
        <w:t>o</w:t>
      </w:r>
      <w:r w:rsidRPr="00ED6412">
        <w:t xml:space="preserve"> is cut-out speed and </w:t>
      </w:r>
      <w:r w:rsidRPr="00ED6412">
        <w:rPr>
          <w:i/>
        </w:rPr>
        <w:t>v</w:t>
      </w:r>
      <w:r w:rsidRPr="00ED6412">
        <w:rPr>
          <w:vertAlign w:val="subscript"/>
        </w:rPr>
        <w:t>r</w:t>
      </w:r>
      <w:r w:rsidRPr="00ED6412">
        <w:t xml:space="preserve"> is rated speed.</w:t>
      </w:r>
    </w:p>
    <w:p w14:paraId="4450127F" w14:textId="009F6E8A" w:rsidR="000E3989" w:rsidRPr="00ED6412" w:rsidRDefault="000E3989" w:rsidP="004C1551">
      <w:r w:rsidRPr="00ED6412">
        <w:t xml:space="preserve">It can be seen that when wind speed is less than cut-in wind speed or higher than cut-out wind speed, there is no power output. Then, if wind speed is between cut-in and rated wind speed, the power output is linear to the rated power. </w:t>
      </w:r>
      <w:r w:rsidR="007F31BA" w:rsidRPr="00ED6412">
        <w:t>Otherwise</w:t>
      </w:r>
      <w:r w:rsidRPr="00ED6412">
        <w:t xml:space="preserve">, if the wind speed is between rated and cut-out wind speed, the power output is equal to the rated power. </w:t>
      </w:r>
    </w:p>
    <w:p w14:paraId="7D725073" w14:textId="0056BD37" w:rsidR="00CB5DC1" w:rsidRPr="00ED6412" w:rsidRDefault="00CB5DC1" w:rsidP="00A326F0">
      <w:pPr>
        <w:pStyle w:val="Heading4"/>
      </w:pPr>
      <w:bookmarkStart w:id="129" w:name="_Toc523347762"/>
      <w:r w:rsidRPr="00ED6412">
        <w:t>Discrete portions of the wind power Weibull cdf</w:t>
      </w:r>
      <w:bookmarkEnd w:id="129"/>
      <w:r w:rsidRPr="00ED6412">
        <w:t xml:space="preserve"> </w:t>
      </w:r>
    </w:p>
    <w:p w14:paraId="4EE26382" w14:textId="0546C1CC" w:rsidR="000E3989" w:rsidRPr="00ED6412" w:rsidRDefault="000E3989" w:rsidP="00CB5DC1">
      <w:r w:rsidRPr="00ED6412">
        <w:t xml:space="preserve">For the discrete portions of the power output, the probability of </w:t>
      </w:r>
      <m:oMath>
        <m:r>
          <w:rPr>
            <w:rFonts w:ascii="Cambria Math" w:hAnsi="Cambria Math"/>
          </w:rPr>
          <m:t>w</m:t>
        </m:r>
        <m:r>
          <m:rPr>
            <m:sty m:val="p"/>
          </m:rPr>
          <w:rPr>
            <w:rFonts w:ascii="Cambria Math" w:hAnsi="Cambria Math"/>
          </w:rPr>
          <m:t>=0</m:t>
        </m:r>
      </m:oMath>
      <w:r w:rsidRPr="00ED6412">
        <w:t xml:space="preserve"> can be calculated with equation</w:t>
      </w:r>
      <w:r w:rsidR="007F31BA" w:rsidRPr="00ED6412">
        <w:t xml:space="preserve"> </w:t>
      </w:r>
      <w:r w:rsidR="007F31BA" w:rsidRPr="00ED6412">
        <w:fldChar w:fldCharType="begin"/>
      </w:r>
      <w:r w:rsidR="007F31BA" w:rsidRPr="00ED6412">
        <w:instrText xml:space="preserve"> REF _Ref484963609 \h </w:instrText>
      </w:r>
      <w:r w:rsidR="00A63E2B" w:rsidRPr="00ED6412">
        <w:instrText xml:space="preserve"> \* MERGEFORMAT </w:instrText>
      </w:r>
      <w:r w:rsidR="007F31BA" w:rsidRPr="00ED6412">
        <w:fldChar w:fldCharType="separate"/>
      </w:r>
      <w:r w:rsidR="00C05E44" w:rsidRPr="00ED6412">
        <w:rPr>
          <w:noProof/>
        </w:rPr>
        <w:t>(</w:t>
      </w:r>
      <w:r w:rsidR="00C05E44">
        <w:rPr>
          <w:noProof/>
        </w:rPr>
        <w:t>3</w:t>
      </w:r>
      <w:r w:rsidR="00C05E44" w:rsidRPr="00ED6412">
        <w:rPr>
          <w:noProof/>
        </w:rPr>
        <w:t>.</w:t>
      </w:r>
      <w:r w:rsidR="00C05E44">
        <w:rPr>
          <w:noProof/>
        </w:rPr>
        <w:t>16</w:t>
      </w:r>
      <w:r w:rsidR="00C05E44" w:rsidRPr="00ED6412">
        <w:rPr>
          <w:noProof/>
        </w:rPr>
        <w:t>)</w:t>
      </w:r>
      <w:r w:rsidR="007F31BA" w:rsidRPr="00ED6412">
        <w:fldChar w:fldCharType="end"/>
      </w:r>
      <w:r w:rsidR="007F31BA" w:rsidRPr="00ED6412">
        <w:t xml:space="preserve"> and </w:t>
      </w:r>
      <w:r w:rsidR="007F31BA" w:rsidRPr="00ED6412">
        <w:fldChar w:fldCharType="begin"/>
      </w:r>
      <w:r w:rsidR="007F31BA" w:rsidRPr="00ED6412">
        <w:instrText xml:space="preserve"> REF _Ref484963611 \h </w:instrText>
      </w:r>
      <w:r w:rsidR="00A63E2B" w:rsidRPr="00ED6412">
        <w:instrText xml:space="preserve"> \* MERGEFORMAT </w:instrText>
      </w:r>
      <w:r w:rsidR="007F31BA" w:rsidRPr="00ED6412">
        <w:fldChar w:fldCharType="separate"/>
      </w:r>
      <w:r w:rsidR="00C05E44" w:rsidRPr="00ED6412">
        <w:rPr>
          <w:noProof/>
        </w:rPr>
        <w:t>(</w:t>
      </w:r>
      <w:r w:rsidR="00C05E44">
        <w:rPr>
          <w:noProof/>
        </w:rPr>
        <w:t>3</w:t>
      </w:r>
      <w:r w:rsidR="00C05E44" w:rsidRPr="00ED6412">
        <w:rPr>
          <w:noProof/>
        </w:rPr>
        <w:t>.</w:t>
      </w:r>
      <w:r w:rsidR="00C05E44">
        <w:rPr>
          <w:noProof/>
        </w:rPr>
        <w:t>17</w:t>
      </w:r>
      <w:r w:rsidR="00C05E44" w:rsidRPr="00ED6412">
        <w:rPr>
          <w:noProof/>
        </w:rPr>
        <w:t>)</w:t>
      </w:r>
      <w:r w:rsidR="007F31BA" w:rsidRPr="00ED6412">
        <w:fldChar w:fldCharType="end"/>
      </w:r>
      <w:r w:rsidR="00E774D6" w:rsidRPr="00ED6412">
        <w:t>, as follows</w:t>
      </w:r>
      <w:r w:rsidR="005246ED" w:rsidRPr="00ED6412">
        <w:t xml:space="preserve"> </w:t>
      </w:r>
      <w:r w:rsidR="00E85D95" w:rsidRPr="00ED6412">
        <w:fldChar w:fldCharType="begin"/>
      </w:r>
      <w:r w:rsidR="000201C4">
        <w:instrText xml:space="preserve"> ADDIN EN.CITE &lt;EndNote&gt;&lt;Cite&gt;&lt;Author&gt;Roy&lt;/Author&gt;&lt;Year&gt;2015&lt;/Year&gt;&lt;RecNum&gt;320&lt;/RecNum&gt;&lt;DisplayText&gt;[136]&lt;/DisplayText&gt;&lt;record&gt;&lt;rec-number&gt;320&lt;/rec-number&gt;&lt;foreign-keys&gt;&lt;key app="EN" db-id="wat2z5xv39zx9lefev2vrzeifd9dzfzsx50x" timestamp="0"&gt;320&lt;/key&gt;&lt;/foreign-keys&gt;&lt;ref-type name="Journal Article"&gt;17&lt;/ref-type&gt;&lt;contributors&gt;&lt;authors&gt;&lt;author&gt;Roy, Provas Kumar&lt;/author&gt;&lt;author&gt;Hazra, Sunanda&lt;/author&gt;&lt;/authors&gt;&lt;/contributors&gt;&lt;titles&gt;&lt;title&gt;Economic emission dispatch for wind–fossil</w:instrText>
      </w:r>
      <w:r w:rsidR="000201C4">
        <w:rPr>
          <w:rFonts w:ascii="Cambria Math" w:hAnsi="Cambria Math" w:cs="Cambria Math"/>
        </w:rPr>
        <w:instrText>‐</w:instrText>
      </w:r>
      <w:r w:rsidR="000201C4">
        <w:instrText>fuel</w:instrText>
      </w:r>
      <w:r w:rsidR="000201C4">
        <w:rPr>
          <w:rFonts w:ascii="Cambria Math" w:hAnsi="Cambria Math" w:cs="Cambria Math"/>
        </w:rPr>
        <w:instrText>‐</w:instrText>
      </w:r>
      <w:r w:rsidR="000201C4">
        <w:instrText>based power system using chemical reaction optimisation&lt;/title&gt;&lt;secondary-title&gt;International Transactions on Electrical Energy Systems&lt;/secondary-title&gt;&lt;/titles&gt;&lt;pages&gt;3248-3274&lt;/pages&gt;&lt;volume&gt;25&lt;/volume&gt;&lt;number&gt;12&lt;/number&gt;&lt;dates&gt;&lt;year&gt;2015&lt;/year&gt;&lt;/dates&gt;&lt;isbn&gt;2050-7038&lt;/isbn&gt;&lt;urls&gt;&lt;/urls&gt;&lt;/record&gt;&lt;/Cite&gt;&lt;/EndNote&gt;</w:instrText>
      </w:r>
      <w:r w:rsidR="00E85D95" w:rsidRPr="00ED6412">
        <w:fldChar w:fldCharType="separate"/>
      </w:r>
      <w:r w:rsidR="000201C4">
        <w:rPr>
          <w:noProof/>
        </w:rPr>
        <w:t>[</w:t>
      </w:r>
      <w:hyperlink w:anchor="_ENREF_136" w:tooltip="Roy, 2015 #320" w:history="1">
        <w:r w:rsidR="00213BF8">
          <w:rPr>
            <w:noProof/>
          </w:rPr>
          <w:t>136</w:t>
        </w:r>
      </w:hyperlink>
      <w:r w:rsidR="000201C4">
        <w:rPr>
          <w:noProof/>
        </w:rPr>
        <w:t>]</w:t>
      </w:r>
      <w:r w:rsidR="00E85D95" w:rsidRPr="00ED6412">
        <w:fldChar w:fldCharType="end"/>
      </w:r>
      <w:r w:rsidR="005246ED" w:rsidRPr="00ED6412">
        <w:t>:</w:t>
      </w:r>
      <w:r w:rsidR="00E774D6" w:rsidRPr="00ED641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0"/>
        <w:gridCol w:w="796"/>
      </w:tblGrid>
      <w:tr w:rsidR="00A53152" w:rsidRPr="00ED6412" w14:paraId="07534093" w14:textId="77777777" w:rsidTr="009F36EF">
        <w:trPr>
          <w:trHeight w:val="850"/>
        </w:trPr>
        <w:tc>
          <w:tcPr>
            <w:tcW w:w="8421" w:type="dxa"/>
            <w:vAlign w:val="center"/>
          </w:tcPr>
          <w:p w14:paraId="67D0FE8E" w14:textId="59146205" w:rsidR="00F21C9F" w:rsidRPr="00F21C9F" w:rsidRDefault="000E3989" w:rsidP="00F21C9F">
            <w:pPr>
              <w:jc w:val="center"/>
            </w:pPr>
            <m:oMathPara>
              <m:oMath>
                <m:r>
                  <w:rPr>
                    <w:rFonts w:ascii="Cambria Math" w:hAnsi="Cambria Math"/>
                  </w:rPr>
                  <m:t>Pr</m:t>
                </m:r>
                <m:d>
                  <m:dPr>
                    <m:begChr m:val="{"/>
                    <m:endChr m:val="}"/>
                    <m:ctrlPr>
                      <w:rPr>
                        <w:rFonts w:ascii="Cambria Math" w:hAnsi="Cambria Math"/>
                        <w:i/>
                      </w:rPr>
                    </m:ctrlPr>
                  </m:dPr>
                  <m:e>
                    <m:r>
                      <w:rPr>
                        <w:rFonts w:ascii="Cambria Math" w:hAnsi="Cambria Math"/>
                      </w:rPr>
                      <m:t>w=0</m:t>
                    </m:r>
                  </m:e>
                </m:d>
                <m:r>
                  <w:rPr>
                    <w:rFonts w:ascii="Cambria Math" w:hAnsi="Cambria Math"/>
                  </w:rPr>
                  <m:t>=Pr</m:t>
                </m:r>
                <m:d>
                  <m:dPr>
                    <m:begChr m:val="{"/>
                    <m:endChr m:val="}"/>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m:rPr>
                            <m:sty m:val="p"/>
                          </m:rPr>
                          <w:rPr>
                            <w:rFonts w:ascii="Cambria Math" w:hAnsi="Cambria Math"/>
                          </w:rPr>
                          <m:t>i</m:t>
                        </m:r>
                      </m:sub>
                    </m:sSub>
                  </m:e>
                </m:d>
                <m:r>
                  <w:rPr>
                    <w:rFonts w:ascii="Cambria Math" w:hAnsi="Cambria Math"/>
                  </w:rPr>
                  <m:t>+Pr</m:t>
                </m:r>
                <m:d>
                  <m:dPr>
                    <m:begChr m:val="{"/>
                    <m:endChr m:val="}"/>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m:rPr>
                            <m:sty m:val="p"/>
                          </m:rPr>
                          <w:rPr>
                            <w:rFonts w:ascii="Cambria Math" w:hAnsi="Cambria Math"/>
                          </w:rPr>
                          <m:t>o</m:t>
                        </m:r>
                      </m:sub>
                    </m:sSub>
                  </m:e>
                </m:d>
              </m:oMath>
            </m:oMathPara>
          </w:p>
          <w:p w14:paraId="24ED56A5" w14:textId="77777777" w:rsidR="00F21C9F" w:rsidRPr="00F21C9F" w:rsidRDefault="000E3989" w:rsidP="004C1551">
            <w:pPr>
              <w:jc w:val="center"/>
            </w:pPr>
            <m:oMathPara>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v</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F</m:t>
                        </m:r>
                      </m:e>
                      <m:sub>
                        <m:r>
                          <w:rPr>
                            <w:rFonts w:ascii="Cambria Math" w:hAnsi="Cambria Math"/>
                          </w:rPr>
                          <m:t>v</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o</m:t>
                            </m:r>
                          </m:sub>
                        </m:sSub>
                      </m:e>
                    </m:d>
                  </m:e>
                </m:d>
              </m:oMath>
            </m:oMathPara>
          </w:p>
          <w:p w14:paraId="5E10561B" w14:textId="1494A0E6" w:rsidR="000E3989" w:rsidRPr="00ED6412" w:rsidRDefault="000E3989" w:rsidP="004C1551">
            <w:pPr>
              <w:jc w:val="center"/>
            </w:pPr>
            <m:oMathPara>
              <m:oMath>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m:rPr>
                                            <m:sty m:val="p"/>
                                          </m:rPr>
                                          <w:rPr>
                                            <w:rFonts w:ascii="Cambria Math" w:hAnsi="Cambria Math"/>
                                          </w:rPr>
                                          <m:t>i</m:t>
                                        </m:r>
                                      </m:sub>
                                    </m:sSub>
                                  </m:num>
                                  <m:den>
                                    <m:r>
                                      <w:rPr>
                                        <w:rFonts w:ascii="Cambria Math" w:hAnsi="Cambria Math"/>
                                      </w:rPr>
                                      <m:t>c</m:t>
                                    </m:r>
                                  </m:den>
                                </m:f>
                              </m:e>
                            </m:d>
                          </m:e>
                          <m:sup>
                            <m:r>
                              <w:rPr>
                                <w:rFonts w:ascii="Cambria Math" w:hAnsi="Cambria Math"/>
                              </w:rPr>
                              <m:t>k</m:t>
                            </m:r>
                          </m:sup>
                        </m:sSup>
                      </m:e>
                    </m:d>
                  </m:e>
                </m:func>
                <m:r>
                  <w:rPr>
                    <w:rFonts w:ascii="Cambria Math" w:hAnsi="Cambria Math"/>
                  </w:rPr>
                  <m:t>+</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m:rPr>
                                            <m:sty m:val="p"/>
                                          </m:rPr>
                                          <w:rPr>
                                            <w:rFonts w:ascii="Cambria Math" w:hAnsi="Cambria Math"/>
                                          </w:rPr>
                                          <m:t>o</m:t>
                                        </m:r>
                                      </m:sub>
                                    </m:sSub>
                                  </m:num>
                                  <m:den>
                                    <m:r>
                                      <w:rPr>
                                        <w:rFonts w:ascii="Cambria Math" w:hAnsi="Cambria Math"/>
                                      </w:rPr>
                                      <m:t>c</m:t>
                                    </m:r>
                                  </m:den>
                                </m:f>
                              </m:e>
                            </m:d>
                          </m:e>
                          <m:sup>
                            <m:r>
                              <w:rPr>
                                <w:rFonts w:ascii="Cambria Math" w:hAnsi="Cambria Math"/>
                              </w:rPr>
                              <m:t>k</m:t>
                            </m:r>
                          </m:sup>
                        </m:sSup>
                      </m:e>
                    </m:d>
                  </m:e>
                </m:func>
              </m:oMath>
            </m:oMathPara>
          </w:p>
        </w:tc>
        <w:tc>
          <w:tcPr>
            <w:tcW w:w="605" w:type="dxa"/>
            <w:vAlign w:val="center"/>
          </w:tcPr>
          <w:p w14:paraId="33C42885" w14:textId="094979C2" w:rsidR="000E3989" w:rsidRPr="00ED6412" w:rsidRDefault="000E3989" w:rsidP="004C1551">
            <w:pPr>
              <w:jc w:val="center"/>
              <w:rPr>
                <w:noProof/>
              </w:rPr>
            </w:pPr>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3</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18</w:t>
            </w:r>
            <w:r w:rsidR="006B1469" w:rsidRPr="00ED6412">
              <w:rPr>
                <w:noProof/>
              </w:rPr>
              <w:fldChar w:fldCharType="end"/>
            </w:r>
            <w:r w:rsidRPr="00ED6412">
              <w:rPr>
                <w:noProof/>
              </w:rPr>
              <w:t>)</w:t>
            </w:r>
          </w:p>
        </w:tc>
      </w:tr>
    </w:tbl>
    <w:p w14:paraId="1FE0FB1B" w14:textId="0E18C43F" w:rsidR="000E3989" w:rsidRPr="00ED6412" w:rsidRDefault="000E3989" w:rsidP="004C1551">
      <w:pPr>
        <w:spacing w:after="0"/>
      </w:pPr>
      <w:r w:rsidRPr="00ED6412">
        <w:t xml:space="preserve">Similarly, the probability of </w:t>
      </w:r>
      <m:oMath>
        <m:r>
          <w:rPr>
            <w:rFonts w:ascii="Cambria Math" w:hAnsi="Cambria Math"/>
          </w:rPr>
          <m:t>w</m:t>
        </m:r>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rated</m:t>
            </m:r>
          </m:sub>
        </m:sSub>
      </m:oMath>
      <w:r w:rsidRPr="00ED6412">
        <w:t xml:space="preserve"> can be expressed by</w:t>
      </w:r>
      <w:r w:rsidR="005246ED" w:rsidRPr="00ED6412">
        <w:t xml:space="preserve"> </w:t>
      </w:r>
      <w:r w:rsidR="00E85D95" w:rsidRPr="00ED6412">
        <w:fldChar w:fldCharType="begin"/>
      </w:r>
      <w:r w:rsidR="000201C4">
        <w:instrText xml:space="preserve"> ADDIN EN.CITE &lt;EndNote&gt;&lt;Cite&gt;&lt;Author&gt;Roy&lt;/Author&gt;&lt;Year&gt;2015&lt;/Year&gt;&lt;RecNum&gt;320&lt;/RecNum&gt;&lt;DisplayText&gt;[136]&lt;/DisplayText&gt;&lt;record&gt;&lt;rec-number&gt;320&lt;/rec-number&gt;&lt;foreign-keys&gt;&lt;key app="EN" db-id="wat2z5xv39zx9lefev2vrzeifd9dzfzsx50x" timestamp="0"&gt;320&lt;/key&gt;&lt;/foreign-keys&gt;&lt;ref-type name="Journal Article"&gt;17&lt;/ref-type&gt;&lt;contributors&gt;&lt;authors&gt;&lt;author&gt;Roy, Provas Kumar&lt;/author&gt;&lt;author&gt;Hazra, Sunanda&lt;/author&gt;&lt;/authors&gt;&lt;/contributors&gt;&lt;titles&gt;&lt;title&gt;Economic emission dispatch for wind–fossil</w:instrText>
      </w:r>
      <w:r w:rsidR="000201C4">
        <w:rPr>
          <w:rFonts w:ascii="Cambria Math" w:hAnsi="Cambria Math" w:cs="Cambria Math"/>
        </w:rPr>
        <w:instrText>‐</w:instrText>
      </w:r>
      <w:r w:rsidR="000201C4">
        <w:instrText>fuel</w:instrText>
      </w:r>
      <w:r w:rsidR="000201C4">
        <w:rPr>
          <w:rFonts w:ascii="Cambria Math" w:hAnsi="Cambria Math" w:cs="Cambria Math"/>
        </w:rPr>
        <w:instrText>‐</w:instrText>
      </w:r>
      <w:r w:rsidR="000201C4">
        <w:instrText>based power system using chemical reaction optimisation&lt;/title&gt;&lt;secondary-title&gt;International Transactions on Electrical Energy Systems&lt;/secondary-title&gt;&lt;/titles&gt;&lt;pages&gt;3248-3274&lt;/pages&gt;&lt;volume&gt;25&lt;/volume&gt;&lt;number&gt;12&lt;/number&gt;&lt;dates&gt;&lt;year&gt;2015&lt;/year&gt;&lt;/dates&gt;&lt;isbn&gt;2050-7038&lt;/isbn&gt;&lt;urls&gt;&lt;/urls&gt;&lt;/record&gt;&lt;/Cite&gt;&lt;/EndNote&gt;</w:instrText>
      </w:r>
      <w:r w:rsidR="00E85D95" w:rsidRPr="00ED6412">
        <w:fldChar w:fldCharType="separate"/>
      </w:r>
      <w:r w:rsidR="000201C4">
        <w:rPr>
          <w:noProof/>
        </w:rPr>
        <w:t>[</w:t>
      </w:r>
      <w:hyperlink w:anchor="_ENREF_136" w:tooltip="Roy, 2015 #320" w:history="1">
        <w:r w:rsidR="00213BF8">
          <w:rPr>
            <w:noProof/>
          </w:rPr>
          <w:t>136</w:t>
        </w:r>
      </w:hyperlink>
      <w:r w:rsidR="000201C4">
        <w:rPr>
          <w:noProof/>
        </w:rPr>
        <w:t>]</w:t>
      </w:r>
      <w:r w:rsidR="00E85D95" w:rsidRPr="00ED6412">
        <w:fldChar w:fldCharType="end"/>
      </w:r>
      <w:r w:rsidR="005246ED" w:rsidRPr="00ED6412">
        <w:t xml:space="preserve">: </w:t>
      </w:r>
      <w:r w:rsidRPr="00ED641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0"/>
        <w:gridCol w:w="796"/>
      </w:tblGrid>
      <w:tr w:rsidR="00A53152" w:rsidRPr="00ED6412" w14:paraId="24742D80" w14:textId="77777777" w:rsidTr="00CB5DC1">
        <w:trPr>
          <w:trHeight w:val="917"/>
        </w:trPr>
        <w:tc>
          <w:tcPr>
            <w:tcW w:w="7651" w:type="dxa"/>
            <w:vAlign w:val="center"/>
          </w:tcPr>
          <w:p w14:paraId="2EA6E4CE" w14:textId="496029D3" w:rsidR="00F21C9F" w:rsidRPr="00F21C9F" w:rsidRDefault="000E3989" w:rsidP="004C1551">
            <w:pPr>
              <w:jc w:val="center"/>
            </w:pPr>
            <m:oMathPara>
              <m:oMath>
                <m:r>
                  <w:rPr>
                    <w:rFonts w:ascii="Cambria Math" w:hAnsi="Cambria Math"/>
                  </w:rPr>
                  <m:t>Pr</m:t>
                </m:r>
                <m:d>
                  <m:dPr>
                    <m:begChr m:val="{"/>
                    <m:endChr m:val="}"/>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w</m:t>
                        </m:r>
                      </m:e>
                      <m:sub>
                        <m:r>
                          <m:rPr>
                            <m:sty m:val="p"/>
                          </m:rPr>
                          <w:rPr>
                            <w:rFonts w:ascii="Cambria Math" w:hAnsi="Cambria Math"/>
                          </w:rPr>
                          <m:t>r</m:t>
                        </m:r>
                      </m:sub>
                    </m:sSub>
                  </m:e>
                </m:d>
                <m:r>
                  <w:rPr>
                    <w:rFonts w:ascii="Cambria Math" w:hAnsi="Cambria Math"/>
                  </w:rPr>
                  <m:t>=P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o</m:t>
                        </m:r>
                      </m:sub>
                    </m:sSub>
                  </m:e>
                </m:d>
              </m:oMath>
            </m:oMathPara>
          </w:p>
          <w:p w14:paraId="150DFB06" w14:textId="6FB8470C" w:rsidR="000E3989" w:rsidRPr="00ED6412" w:rsidRDefault="000E3989" w:rsidP="004C1551">
            <w:pPr>
              <w:jc w:val="center"/>
            </w:pPr>
            <m:oMathPara>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v</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o</m:t>
                        </m:r>
                      </m:sub>
                    </m:sSub>
                  </m:e>
                </m:d>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v</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r</m:t>
                        </m:r>
                      </m:sub>
                    </m:sSub>
                  </m:e>
                </m:d>
              </m:oMath>
            </m:oMathPara>
          </w:p>
          <w:p w14:paraId="5463E234" w14:textId="586411A3" w:rsidR="000E3989" w:rsidRPr="00ED6412" w:rsidRDefault="000E3989" w:rsidP="003C0359">
            <w:pPr>
              <w:jc w:val="center"/>
            </w:pPr>
            <m:oMathPara>
              <m:oMath>
                <m:r>
                  <w:rPr>
                    <w:rFonts w:ascii="Cambria Math" w:hAnsi="Cambria Math"/>
                  </w:rPr>
                  <m:t>=</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m:rPr>
                                            <m:sty m:val="p"/>
                                          </m:rPr>
                                          <w:rPr>
                                            <w:rFonts w:ascii="Cambria Math" w:hAnsi="Cambria Math"/>
                                          </w:rPr>
                                          <m:t>r</m:t>
                                        </m:r>
                                      </m:sub>
                                    </m:sSub>
                                  </m:num>
                                  <m:den>
                                    <m:r>
                                      <w:rPr>
                                        <w:rFonts w:ascii="Cambria Math" w:hAnsi="Cambria Math"/>
                                      </w:rPr>
                                      <m:t>c</m:t>
                                    </m:r>
                                  </m:den>
                                </m:f>
                              </m:e>
                            </m:d>
                          </m:e>
                          <m:sup>
                            <m:r>
                              <w:rPr>
                                <w:rFonts w:ascii="Cambria Math" w:hAnsi="Cambria Math"/>
                              </w:rPr>
                              <m:t>k</m:t>
                            </m:r>
                          </m:sup>
                        </m:sSup>
                      </m:e>
                    </m:d>
                  </m:e>
                </m:func>
                <m:r>
                  <w:rPr>
                    <w:rFonts w:ascii="Cambria Math" w:hAnsi="Cambria Math"/>
                  </w:rPr>
                  <m:t>-</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m:rPr>
                                            <m:sty m:val="p"/>
                                          </m:rPr>
                                          <w:rPr>
                                            <w:rFonts w:ascii="Cambria Math" w:hAnsi="Cambria Math"/>
                                          </w:rPr>
                                          <m:t>o</m:t>
                                        </m:r>
                                      </m:sub>
                                    </m:sSub>
                                  </m:num>
                                  <m:den>
                                    <m:r>
                                      <w:rPr>
                                        <w:rFonts w:ascii="Cambria Math" w:hAnsi="Cambria Math"/>
                                      </w:rPr>
                                      <m:t>c</m:t>
                                    </m:r>
                                  </m:den>
                                </m:f>
                              </m:e>
                            </m:d>
                          </m:e>
                          <m:sup>
                            <m:r>
                              <m:rPr>
                                <m:sty m:val="p"/>
                              </m:rPr>
                              <w:rPr>
                                <w:rFonts w:ascii="Cambria Math" w:hAnsi="Cambria Math"/>
                              </w:rPr>
                              <m:t>k</m:t>
                            </m:r>
                          </m:sup>
                        </m:sSup>
                      </m:e>
                    </m:d>
                  </m:e>
                </m:func>
              </m:oMath>
            </m:oMathPara>
          </w:p>
        </w:tc>
        <w:tc>
          <w:tcPr>
            <w:tcW w:w="796" w:type="dxa"/>
            <w:vAlign w:val="center"/>
          </w:tcPr>
          <w:p w14:paraId="16E9DA9B" w14:textId="0266C6CA" w:rsidR="000E3989" w:rsidRPr="00ED6412" w:rsidRDefault="000E3989" w:rsidP="004C1551">
            <w:pPr>
              <w:jc w:val="center"/>
              <w:rPr>
                <w:noProof/>
              </w:rPr>
            </w:pPr>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3</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19</w:t>
            </w:r>
            <w:r w:rsidR="006B1469" w:rsidRPr="00ED6412">
              <w:rPr>
                <w:noProof/>
              </w:rPr>
              <w:fldChar w:fldCharType="end"/>
            </w:r>
            <w:r w:rsidRPr="00ED6412">
              <w:rPr>
                <w:noProof/>
              </w:rPr>
              <w:t>)</w:t>
            </w:r>
          </w:p>
        </w:tc>
      </w:tr>
    </w:tbl>
    <w:p w14:paraId="388B58E5" w14:textId="1D7BE95C" w:rsidR="00CB5DC1" w:rsidRPr="00ED6412" w:rsidRDefault="00CB5DC1" w:rsidP="00A326F0">
      <w:pPr>
        <w:pStyle w:val="Heading4"/>
      </w:pPr>
      <w:bookmarkStart w:id="130" w:name="_Toc523347763"/>
      <w:r w:rsidRPr="00ED6412">
        <w:lastRenderedPageBreak/>
        <w:t>Continuous portion of the wind power Weibull pdf</w:t>
      </w:r>
      <w:bookmarkEnd w:id="130"/>
      <w:r w:rsidRPr="00ED6412">
        <w:t xml:space="preserve"> </w:t>
      </w:r>
    </w:p>
    <w:p w14:paraId="18023C07" w14:textId="6C1D9587" w:rsidR="000E3989" w:rsidRPr="00ED6412" w:rsidRDefault="000E3989" w:rsidP="004C1551">
      <w:r w:rsidRPr="00ED6412">
        <w:t>And for the continuous portion, the wind speed distribution should be converted to the wind power distribution. This transform can be expressed by a linear relationship from the second line in equation</w:t>
      </w:r>
      <w:r w:rsidR="007F31BA" w:rsidRPr="00ED6412">
        <w:t xml:space="preserve"> </w:t>
      </w:r>
      <w:r w:rsidR="007F31BA" w:rsidRPr="00ED6412">
        <w:fldChar w:fldCharType="begin"/>
      </w:r>
      <w:r w:rsidR="007F31BA" w:rsidRPr="00ED6412">
        <w:instrText xml:space="preserve"> REF _Ref484963611 \h </w:instrText>
      </w:r>
      <w:r w:rsidR="00A63E2B" w:rsidRPr="00ED6412">
        <w:instrText xml:space="preserve"> \* MERGEFORMAT </w:instrText>
      </w:r>
      <w:r w:rsidR="007F31BA" w:rsidRPr="00ED6412">
        <w:fldChar w:fldCharType="separate"/>
      </w:r>
      <w:r w:rsidR="00C05E44" w:rsidRPr="00ED6412">
        <w:rPr>
          <w:noProof/>
        </w:rPr>
        <w:t>(</w:t>
      </w:r>
      <w:r w:rsidR="00C05E44">
        <w:rPr>
          <w:noProof/>
        </w:rPr>
        <w:t>3</w:t>
      </w:r>
      <w:r w:rsidR="00C05E44" w:rsidRPr="00ED6412">
        <w:rPr>
          <w:noProof/>
        </w:rPr>
        <w:t>.</w:t>
      </w:r>
      <w:r w:rsidR="00C05E44">
        <w:rPr>
          <w:noProof/>
        </w:rPr>
        <w:t>17</w:t>
      </w:r>
      <w:r w:rsidR="00C05E44" w:rsidRPr="00ED6412">
        <w:rPr>
          <w:noProof/>
        </w:rPr>
        <w:t>)</w:t>
      </w:r>
      <w:r w:rsidR="007F31BA" w:rsidRPr="00ED6412">
        <w:fldChar w:fldCharType="end"/>
      </w:r>
      <w:r w:rsidR="007F31BA" w:rsidRPr="00ED6412">
        <w:t>,</w:t>
      </w:r>
      <w:r w:rsidRPr="00ED6412">
        <w:t xml:space="preserve"> namely </w:t>
      </w:r>
      <w:r w:rsidR="009F19C5" w:rsidRPr="00ED6412">
        <w:fldChar w:fldCharType="begin"/>
      </w:r>
      <w:r w:rsidR="000201C4">
        <w:instrText xml:space="preserve"> ADDIN EN.CITE &lt;EndNote&gt;&lt;Cite&gt;&lt;Author&gt;Jin&lt;/Author&gt;&lt;Year&gt;2014&lt;/Year&gt;&lt;RecNum&gt;270&lt;/RecNum&gt;&lt;DisplayText&gt;[41]&lt;/DisplayText&gt;&lt;record&gt;&lt;rec-number&gt;270&lt;/rec-number&gt;&lt;foreign-keys&gt;&lt;key app="EN" db-id="wat2z5xv39zx9lefev2vrzeifd9dzfzsx50x" timestamp="0"&gt;270&lt;/key&gt;&lt;/foreign-keys&gt;&lt;ref-type name="Journal Article"&gt;17&lt;/ref-type&gt;&lt;contributors&gt;&lt;authors&gt;&lt;author&gt;Jin, Jingliang&lt;/author&gt;&lt;author&gt;Zhou, Dequn&lt;/author&gt;&lt;author&gt;Zhou, Peng&lt;/author&gt;&lt;author&gt;Miao, Zhuang&lt;/author&gt;&lt;/authors&gt;&lt;/contributors&gt;&lt;titles&gt;&lt;title&gt;Environmental/economic power dispatch with wind power&lt;/title&gt;&lt;secondary-title&gt;Renewable Energy&lt;/secondary-title&gt;&lt;/titles&gt;&lt;pages&gt;234-242&lt;/pages&gt;&lt;volume&gt;71&lt;/volume&gt;&lt;keywords&gt;&lt;keyword&gt;EED&lt;/keyword&gt;&lt;keyword&gt;WECS&lt;/keyword&gt;&lt;keyword&gt;Penalty cost&lt;/keyword&gt;&lt;keyword&gt;Reserve cost&lt;/keyword&gt;&lt;keyword&gt;Penalty emissions&lt;/keyword&gt;&lt;keyword&gt;Reserve emissions&lt;/keyword&gt;&lt;/keywords&gt;&lt;dates&gt;&lt;year&gt;2014&lt;/year&gt;&lt;pub-dates&gt;&lt;date&gt;11//&lt;/date&gt;&lt;/pub-dates&gt;&lt;/dates&gt;&lt;isbn&gt;0960-1481&lt;/isbn&gt;&lt;urls&gt;&lt;related-urls&gt;&lt;url&gt;http://www.sciencedirect.com/science/article/pii/S0960148114003061&lt;/url&gt;&lt;/related-urls&gt;&lt;/urls&gt;&lt;electronic-resource-num&gt;http://dx.doi.org/10.1016/j.renene.2014.05.045&lt;/electronic-resource-num&gt;&lt;/record&gt;&lt;/Cite&gt;&lt;/EndNote&gt;</w:instrText>
      </w:r>
      <w:r w:rsidR="009F19C5" w:rsidRPr="00ED6412">
        <w:fldChar w:fldCharType="separate"/>
      </w:r>
      <w:r w:rsidR="000201C4">
        <w:rPr>
          <w:noProof/>
        </w:rPr>
        <w:t>[</w:t>
      </w:r>
      <w:hyperlink w:anchor="_ENREF_41" w:tooltip="Jin, 2014 #270" w:history="1">
        <w:r w:rsidR="00213BF8">
          <w:rPr>
            <w:noProof/>
          </w:rPr>
          <w:t>41</w:t>
        </w:r>
      </w:hyperlink>
      <w:r w:rsidR="000201C4">
        <w:rPr>
          <w:noProof/>
        </w:rPr>
        <w:t>]</w:t>
      </w:r>
      <w:r w:rsidR="009F19C5" w:rsidRPr="00ED6412">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0"/>
        <w:gridCol w:w="796"/>
      </w:tblGrid>
      <w:tr w:rsidR="00A53152" w:rsidRPr="00ED6412" w14:paraId="0E861553" w14:textId="77777777" w:rsidTr="008418E1">
        <w:trPr>
          <w:trHeight w:val="346"/>
        </w:trPr>
        <w:tc>
          <w:tcPr>
            <w:tcW w:w="7140" w:type="dxa"/>
          </w:tcPr>
          <w:p w14:paraId="28C598AF" w14:textId="74382A66" w:rsidR="000E3989" w:rsidRPr="00ED6412" w:rsidRDefault="000E3989" w:rsidP="004C1551">
            <m:oMathPara>
              <m:oMath>
                <m:r>
                  <m:rPr>
                    <m:sty m:val="p"/>
                  </m:rPr>
                  <w:rPr>
                    <w:rFonts w:ascii="Cambria Math" w:hAnsi="Cambria Math"/>
                  </w:rPr>
                  <m:t>W=T</m:t>
                </m:r>
                <m:d>
                  <m:dPr>
                    <m:ctrlPr>
                      <w:rPr>
                        <w:rFonts w:ascii="Cambria Math" w:hAnsi="Cambria Math"/>
                      </w:rPr>
                    </m:ctrlPr>
                  </m:dPr>
                  <m:e>
                    <m:r>
                      <m:rPr>
                        <m:sty m:val="p"/>
                      </m:rPr>
                      <w:rPr>
                        <w:rFonts w:ascii="Cambria Math" w:hAnsi="Cambria Math"/>
                      </w:rPr>
                      <m:t>V</m:t>
                    </m:r>
                  </m:e>
                </m:d>
                <m:r>
                  <m:rPr>
                    <m:sty m:val="p"/>
                  </m:rPr>
                  <w:rPr>
                    <w:rFonts w:ascii="Cambria Math" w:hAnsi="Cambria Math"/>
                  </w:rPr>
                  <m:t xml:space="preserve">=aV+b,  </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m:t>
                    </m:r>
                  </m:sub>
                </m:sSub>
              </m:oMath>
            </m:oMathPara>
          </w:p>
        </w:tc>
        <w:tc>
          <w:tcPr>
            <w:tcW w:w="796" w:type="dxa"/>
            <w:vAlign w:val="center"/>
          </w:tcPr>
          <w:p w14:paraId="3F7F37A2" w14:textId="6628A426" w:rsidR="000E3989" w:rsidRPr="00ED6412" w:rsidRDefault="000E3989" w:rsidP="004C1551">
            <w:pPr>
              <w:jc w:val="center"/>
            </w:pPr>
            <w:r w:rsidRPr="00ED6412">
              <w:t>(</w:t>
            </w:r>
            <w:r w:rsidR="001041A1">
              <w:rPr>
                <w:noProof/>
              </w:rPr>
              <w:fldChar w:fldCharType="begin"/>
            </w:r>
            <w:r w:rsidR="001041A1">
              <w:rPr>
                <w:noProof/>
                <w:lang w:eastAsia="zh-CN"/>
              </w:rPr>
              <w:instrText xml:space="preserve"> STYLEREF 1 \s </w:instrText>
            </w:r>
            <w:r w:rsidR="001041A1">
              <w:rPr>
                <w:noProof/>
              </w:rPr>
              <w:fldChar w:fldCharType="separate"/>
            </w:r>
            <w:r w:rsidR="00C05E44">
              <w:rPr>
                <w:noProof/>
                <w:lang w:eastAsia="zh-CN"/>
              </w:rPr>
              <w:t>3</w:t>
            </w:r>
            <w:r w:rsidR="001041A1">
              <w:rPr>
                <w:noProof/>
              </w:rPr>
              <w:fldChar w:fldCharType="end"/>
            </w:r>
            <w:r w:rsidR="006B1469" w:rsidRPr="00ED6412">
              <w:t>.</w:t>
            </w:r>
            <w:r w:rsidR="001041A1">
              <w:rPr>
                <w:noProof/>
              </w:rPr>
              <w:fldChar w:fldCharType="begin"/>
            </w:r>
            <w:r w:rsidR="001041A1">
              <w:rPr>
                <w:noProof/>
                <w:lang w:eastAsia="zh-CN"/>
              </w:rPr>
              <w:instrText xml:space="preserve"> SEQ Equation \* ARABIC \s 1 </w:instrText>
            </w:r>
            <w:r w:rsidR="001041A1">
              <w:rPr>
                <w:noProof/>
              </w:rPr>
              <w:fldChar w:fldCharType="separate"/>
            </w:r>
            <w:r w:rsidR="00C05E44">
              <w:rPr>
                <w:noProof/>
                <w:lang w:eastAsia="zh-CN"/>
              </w:rPr>
              <w:t>20</w:t>
            </w:r>
            <w:r w:rsidR="001041A1">
              <w:rPr>
                <w:noProof/>
              </w:rPr>
              <w:fldChar w:fldCharType="end"/>
            </w:r>
            <w:r w:rsidRPr="00ED6412">
              <w:t>)</w:t>
            </w:r>
          </w:p>
        </w:tc>
      </w:tr>
      <w:tr w:rsidR="00A53152" w:rsidRPr="00ED6412" w14:paraId="733FBB54" w14:textId="77777777" w:rsidTr="008418E1">
        <w:trPr>
          <w:trHeight w:val="346"/>
        </w:trPr>
        <w:tc>
          <w:tcPr>
            <w:tcW w:w="7140" w:type="dxa"/>
          </w:tcPr>
          <w:p w14:paraId="4AA54ED4" w14:textId="780D8179" w:rsidR="001D5849" w:rsidRPr="00ED6412" w:rsidRDefault="001D5849" w:rsidP="008418E1">
            <w:pPr>
              <w:jc w:val="center"/>
            </w:pPr>
            <m:oMathPara>
              <m:oMath>
                <m:r>
                  <w:rPr>
                    <w:rFonts w:ascii="Cambria Math" w:hAnsi="Cambria Math"/>
                  </w:rPr>
                  <m:t>a=</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r</m:t>
                        </m:r>
                      </m:sub>
                    </m:sSub>
                  </m:num>
                  <m:den>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en>
                </m:f>
                <m:r>
                  <w:rPr>
                    <w:rFonts w:ascii="Cambria Math" w:hAnsi="Cambria Math"/>
                  </w:rPr>
                  <m:t>,  b=</m:t>
                </m:r>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den>
                </m:f>
              </m:oMath>
            </m:oMathPara>
          </w:p>
        </w:tc>
        <w:tc>
          <w:tcPr>
            <w:tcW w:w="796" w:type="dxa"/>
            <w:vAlign w:val="center"/>
          </w:tcPr>
          <w:p w14:paraId="42CDFBC0" w14:textId="77777777" w:rsidR="001D5849" w:rsidRPr="00ED6412" w:rsidRDefault="001D5849" w:rsidP="004C1551">
            <w:pPr>
              <w:jc w:val="center"/>
            </w:pPr>
          </w:p>
        </w:tc>
      </w:tr>
    </w:tbl>
    <w:p w14:paraId="32105D4C" w14:textId="0F5F6A31" w:rsidR="001D5849" w:rsidRPr="00ED6412" w:rsidRDefault="005246ED" w:rsidP="004C1551">
      <w:pPr>
        <w:spacing w:after="0"/>
      </w:pPr>
      <w:r w:rsidRPr="00ED6412">
        <w:t>where T(V) is a transform of the V.</w:t>
      </w:r>
    </w:p>
    <w:p w14:paraId="48ECD1F7" w14:textId="20CDA5CD" w:rsidR="000E3989" w:rsidRPr="00ED6412" w:rsidRDefault="000E3989" w:rsidP="004C1551">
      <w:pPr>
        <w:spacing w:after="0"/>
      </w:pPr>
      <w:r w:rsidRPr="00ED6412">
        <w:t>The wind power Weibull probability density function (pd</w:t>
      </w:r>
      <w:r w:rsidR="00E774D6" w:rsidRPr="00ED6412">
        <w:t>f) can be expressed as follows</w:t>
      </w:r>
      <w:r w:rsidR="005246ED" w:rsidRPr="00ED6412">
        <w:t xml:space="preserve"> </w:t>
      </w:r>
      <w:r w:rsidR="00E85D95" w:rsidRPr="00ED6412">
        <w:fldChar w:fldCharType="begin"/>
      </w:r>
      <w:r w:rsidR="000201C4">
        <w:instrText xml:space="preserve"> ADDIN EN.CITE &lt;EndNote&gt;&lt;Cite&gt;&lt;Author&gt;Roy&lt;/Author&gt;&lt;Year&gt;2015&lt;/Year&gt;&lt;RecNum&gt;320&lt;/RecNum&gt;&lt;DisplayText&gt;[136]&lt;/DisplayText&gt;&lt;record&gt;&lt;rec-number&gt;320&lt;/rec-number&gt;&lt;foreign-keys&gt;&lt;key app="EN" db-id="wat2z5xv39zx9lefev2vrzeifd9dzfzsx50x" timestamp="0"&gt;320&lt;/key&gt;&lt;/foreign-keys&gt;&lt;ref-type name="Journal Article"&gt;17&lt;/ref-type&gt;&lt;contributors&gt;&lt;authors&gt;&lt;author&gt;Roy, Provas Kumar&lt;/author&gt;&lt;author&gt;Hazra, Sunanda&lt;/author&gt;&lt;/authors&gt;&lt;/contributors&gt;&lt;titles&gt;&lt;title&gt;Economic emission dispatch for wind–fossil</w:instrText>
      </w:r>
      <w:r w:rsidR="000201C4">
        <w:rPr>
          <w:rFonts w:ascii="Cambria Math" w:hAnsi="Cambria Math" w:cs="Cambria Math"/>
        </w:rPr>
        <w:instrText>‐</w:instrText>
      </w:r>
      <w:r w:rsidR="000201C4">
        <w:instrText>fuel</w:instrText>
      </w:r>
      <w:r w:rsidR="000201C4">
        <w:rPr>
          <w:rFonts w:ascii="Cambria Math" w:hAnsi="Cambria Math" w:cs="Cambria Math"/>
        </w:rPr>
        <w:instrText>‐</w:instrText>
      </w:r>
      <w:r w:rsidR="000201C4">
        <w:instrText>based power system using chemical reaction optimisation&lt;/title&gt;&lt;secondary-title&gt;International Transactions on Electrical Energy Systems&lt;/secondary-title&gt;&lt;/titles&gt;&lt;pages&gt;3248-3274&lt;/pages&gt;&lt;volume&gt;25&lt;/volume&gt;&lt;number&gt;12&lt;/number&gt;&lt;dates&gt;&lt;year&gt;2015&lt;/year&gt;&lt;/dates&gt;&lt;isbn&gt;2050-7038&lt;/isbn&gt;&lt;urls&gt;&lt;/urls&gt;&lt;/record&gt;&lt;/Cite&gt;&lt;/EndNote&gt;</w:instrText>
      </w:r>
      <w:r w:rsidR="00E85D95" w:rsidRPr="00ED6412">
        <w:fldChar w:fldCharType="separate"/>
      </w:r>
      <w:r w:rsidR="000201C4">
        <w:rPr>
          <w:noProof/>
        </w:rPr>
        <w:t>[</w:t>
      </w:r>
      <w:hyperlink w:anchor="_ENREF_136" w:tooltip="Roy, 2015 #320" w:history="1">
        <w:r w:rsidR="00213BF8">
          <w:rPr>
            <w:noProof/>
          </w:rPr>
          <w:t>136</w:t>
        </w:r>
      </w:hyperlink>
      <w:r w:rsidR="000201C4">
        <w:rPr>
          <w:noProof/>
        </w:rPr>
        <w:t>]</w:t>
      </w:r>
      <w:r w:rsidR="00E85D95" w:rsidRPr="00ED6412">
        <w:fldChar w:fldCharType="end"/>
      </w:r>
      <w:r w:rsidR="005246ED" w:rsidRPr="00ED6412">
        <w:t xml:space="preserve">: </w:t>
      </w:r>
      <w:r w:rsidR="00E774D6" w:rsidRPr="00ED641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0"/>
        <w:gridCol w:w="796"/>
      </w:tblGrid>
      <w:tr w:rsidR="00A53152" w:rsidRPr="00ED6412" w14:paraId="242D9ED7" w14:textId="77777777" w:rsidTr="00261ABE">
        <w:trPr>
          <w:trHeight w:val="737"/>
        </w:trPr>
        <w:tc>
          <w:tcPr>
            <w:tcW w:w="7140" w:type="dxa"/>
            <w:vAlign w:val="center"/>
          </w:tcPr>
          <w:p w14:paraId="403FCF24" w14:textId="63DCE5AA" w:rsidR="000E3989" w:rsidRPr="00ED6412" w:rsidRDefault="008568D1" w:rsidP="00187CF4">
            <w:pPr>
              <w:jc w:val="center"/>
            </w:pPr>
            <m:oMathPara>
              <m:oMath>
                <m:sSub>
                  <m:sSubPr>
                    <m:ctrlPr>
                      <w:rPr>
                        <w:rFonts w:ascii="Cambria Math" w:hAnsi="Cambria Math"/>
                        <w:i/>
                      </w:rPr>
                    </m:ctrlPr>
                  </m:sSubPr>
                  <m:e>
                    <m:r>
                      <w:rPr>
                        <w:rFonts w:ascii="Cambria Math" w:hAnsi="Cambria Math"/>
                      </w:rPr>
                      <m:t>f</m:t>
                    </m:r>
                  </m:e>
                  <m:sub>
                    <m:r>
                      <m:rPr>
                        <m:sty m:val="p"/>
                      </m:rPr>
                      <w:rPr>
                        <w:rFonts w:ascii="Cambria Math" w:hAnsi="Cambria Math"/>
                      </w:rPr>
                      <m:t>w</m:t>
                    </m:r>
                  </m:sub>
                </m:sSub>
                <m:d>
                  <m:dPr>
                    <m:ctrlPr>
                      <w:rPr>
                        <w:rFonts w:ascii="Cambria Math" w:hAnsi="Cambria Math"/>
                        <w:i/>
                      </w:rPr>
                    </m:ctrlPr>
                  </m:dPr>
                  <m:e>
                    <m:r>
                      <w:rPr>
                        <w:rFonts w:ascii="Cambria Math" w:hAnsi="Cambria Math"/>
                      </w:rPr>
                      <m:t>w</m:t>
                    </m:r>
                  </m:e>
                </m:d>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v</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T</m:t>
                        </m:r>
                      </m:e>
                      <m:sup>
                        <m:r>
                          <w:rPr>
                            <w:rFonts w:ascii="Cambria Math" w:hAnsi="Cambria Math"/>
                          </w:rPr>
                          <m:t>-1</m:t>
                        </m:r>
                      </m:sup>
                    </m:sSup>
                    <m:d>
                      <m:dPr>
                        <m:ctrlPr>
                          <w:rPr>
                            <w:rFonts w:ascii="Cambria Math" w:hAnsi="Cambria Math"/>
                          </w:rPr>
                        </m:ctrlPr>
                      </m:dPr>
                      <m:e>
                        <m:r>
                          <m:rPr>
                            <m:sty m:val="p"/>
                          </m:rPr>
                          <w:rPr>
                            <w:rFonts w:ascii="Cambria Math" w:hAnsi="Cambria Math"/>
                          </w:rPr>
                          <m:t>w</m:t>
                        </m:r>
                      </m:e>
                    </m:d>
                  </m:e>
                </m:d>
                <m:d>
                  <m:dPr>
                    <m:begChr m:val="["/>
                    <m:endChr m:val="]"/>
                    <m:ctrlPr>
                      <w:rPr>
                        <w:rFonts w:ascii="Cambria Math" w:hAnsi="Cambria Math"/>
                        <w:i/>
                      </w:rPr>
                    </m:ctrlPr>
                  </m:dPr>
                  <m:e>
                    <m:f>
                      <m:fPr>
                        <m:ctrlPr>
                          <w:rPr>
                            <w:rFonts w:ascii="Cambria Math" w:hAnsi="Cambria Math"/>
                            <w:i/>
                          </w:rPr>
                        </m:ctrlPr>
                      </m:fPr>
                      <m:num>
                        <m:r>
                          <w:rPr>
                            <w:rFonts w:ascii="Cambria Math" w:hAnsi="Cambria Math"/>
                          </w:rPr>
                          <m:t>d</m:t>
                        </m:r>
                        <m:sSup>
                          <m:sSupPr>
                            <m:ctrlPr>
                              <w:rPr>
                                <w:rFonts w:ascii="Cambria Math" w:hAnsi="Cambria Math"/>
                              </w:rPr>
                            </m:ctrlPr>
                          </m:sSupPr>
                          <m:e>
                            <m:r>
                              <m:rPr>
                                <m:sty m:val="p"/>
                              </m:rPr>
                              <w:rPr>
                                <w:rFonts w:ascii="Cambria Math" w:hAnsi="Cambria Math"/>
                              </w:rPr>
                              <m:t>T</m:t>
                            </m:r>
                          </m:e>
                          <m:sup>
                            <m:r>
                              <w:rPr>
                                <w:rFonts w:ascii="Cambria Math" w:hAnsi="Cambria Math"/>
                              </w:rPr>
                              <m:t>-1</m:t>
                            </m:r>
                          </m:sup>
                        </m:sSup>
                        <m:d>
                          <m:dPr>
                            <m:ctrlPr>
                              <w:rPr>
                                <w:rFonts w:ascii="Cambria Math" w:hAnsi="Cambria Math"/>
                              </w:rPr>
                            </m:ctrlPr>
                          </m:dPr>
                          <m:e>
                            <m:r>
                              <m:rPr>
                                <m:sty m:val="p"/>
                              </m:rPr>
                              <w:rPr>
                                <w:rFonts w:ascii="Cambria Math" w:hAnsi="Cambria Math"/>
                              </w:rPr>
                              <m:t>w</m:t>
                            </m:r>
                          </m:e>
                        </m:d>
                      </m:num>
                      <m:den>
                        <m:r>
                          <w:rPr>
                            <w:rFonts w:ascii="Cambria Math" w:hAnsi="Cambria Math"/>
                          </w:rPr>
                          <m:t>dw</m:t>
                        </m:r>
                      </m:den>
                    </m:f>
                  </m:e>
                </m:d>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v</m:t>
                    </m:r>
                  </m:sub>
                </m:sSub>
                <m:d>
                  <m:dPr>
                    <m:ctrlPr>
                      <w:rPr>
                        <w:rFonts w:ascii="Cambria Math" w:hAnsi="Cambria Math"/>
                      </w:rPr>
                    </m:ctrlPr>
                  </m:dPr>
                  <m:e>
                    <m:f>
                      <m:fPr>
                        <m:ctrlPr>
                          <w:rPr>
                            <w:rFonts w:ascii="Cambria Math" w:hAnsi="Cambria Math"/>
                          </w:rPr>
                        </m:ctrlPr>
                      </m:fPr>
                      <m:num>
                        <m:r>
                          <w:rPr>
                            <w:rFonts w:ascii="Cambria Math" w:hAnsi="Cambria Math"/>
                          </w:rPr>
                          <m:t>w-b</m:t>
                        </m:r>
                      </m:num>
                      <m:den>
                        <m:r>
                          <w:rPr>
                            <w:rFonts w:ascii="Cambria Math" w:hAnsi="Cambria Math"/>
                          </w:rPr>
                          <m:t>a</m:t>
                        </m:r>
                      </m:den>
                    </m:f>
                  </m:e>
                </m:d>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a</m:t>
                        </m:r>
                      </m:den>
                    </m:f>
                  </m:e>
                </m:d>
                <m:r>
                  <w:rPr>
                    <w:rFonts w:ascii="Cambria Math" w:hAnsi="Cambria Math"/>
                  </w:rPr>
                  <m:t>=</m:t>
                </m:r>
                <m:f>
                  <m:fPr>
                    <m:ctrlPr>
                      <w:rPr>
                        <w:rFonts w:ascii="Cambria Math" w:hAnsi="Cambria Math"/>
                        <w:i/>
                      </w:rPr>
                    </m:ctrlPr>
                  </m:fPr>
                  <m:num>
                    <m:r>
                      <w:rPr>
                        <w:rFonts w:ascii="Cambria Math" w:hAnsi="Cambria Math"/>
                      </w:rPr>
                      <m:t>kl</m:t>
                    </m:r>
                    <m:sSub>
                      <m:sSubPr>
                        <m:ctrlPr>
                          <w:rPr>
                            <w:rFonts w:ascii="Cambria Math" w:hAnsi="Cambria Math"/>
                            <w:i/>
                          </w:rPr>
                        </m:ctrlPr>
                      </m:sSubPr>
                      <m:e>
                        <m:r>
                          <w:rPr>
                            <w:rFonts w:ascii="Cambria Math" w:hAnsi="Cambria Math"/>
                          </w:rPr>
                          <m:t>v</m:t>
                        </m:r>
                      </m:e>
                      <m:sub>
                        <m:r>
                          <m:rPr>
                            <m:sty m:val="p"/>
                          </m:rPr>
                          <w:rPr>
                            <w:rFonts w:ascii="Cambria Math" w:hAnsi="Cambria Math"/>
                          </w:rPr>
                          <m:t>i</m:t>
                        </m:r>
                      </m:sub>
                    </m:sSub>
                  </m:num>
                  <m:den>
                    <m:r>
                      <w:rPr>
                        <w:rFonts w:ascii="Cambria Math" w:hAnsi="Cambria Math"/>
                      </w:rPr>
                      <m:t>c</m:t>
                    </m:r>
                    <m:sSub>
                      <m:sSubPr>
                        <m:ctrlPr>
                          <w:rPr>
                            <w:rFonts w:ascii="Cambria Math" w:hAnsi="Cambria Math"/>
                            <w:i/>
                          </w:rPr>
                        </m:ctrlPr>
                      </m:sSubPr>
                      <m:e>
                        <m:r>
                          <w:rPr>
                            <w:rFonts w:ascii="Cambria Math" w:hAnsi="Cambria Math"/>
                          </w:rPr>
                          <m:t>w</m:t>
                        </m:r>
                      </m:e>
                      <m:sub>
                        <m:r>
                          <m:rPr>
                            <m:sty m:val="p"/>
                          </m:rPr>
                          <w:rPr>
                            <w:rFonts w:ascii="Cambria Math" w:hAnsi="Cambria Math"/>
                          </w:rPr>
                          <m:t>r</m:t>
                        </m:r>
                      </m:sub>
                    </m:sSub>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ρl</m:t>
                                </m:r>
                              </m:e>
                            </m:d>
                            <m:sSub>
                              <m:sSubPr>
                                <m:ctrlPr>
                                  <w:rPr>
                                    <w:rFonts w:ascii="Cambria Math" w:hAnsi="Cambria Math"/>
                                    <w:i/>
                                  </w:rPr>
                                </m:ctrlPr>
                              </m:sSubPr>
                              <m:e>
                                <m:r>
                                  <w:rPr>
                                    <w:rFonts w:ascii="Cambria Math" w:hAnsi="Cambria Math"/>
                                  </w:rPr>
                                  <m:t>v</m:t>
                                </m:r>
                              </m:e>
                              <m:sub>
                                <m:r>
                                  <m:rPr>
                                    <m:sty m:val="p"/>
                                  </m:rPr>
                                  <w:rPr>
                                    <w:rFonts w:ascii="Cambria Math" w:hAnsi="Cambria Math"/>
                                  </w:rPr>
                                  <m:t>i</m:t>
                                </m:r>
                              </m:sub>
                            </m:sSub>
                          </m:num>
                          <m:den>
                            <m:r>
                              <w:rPr>
                                <w:rFonts w:ascii="Cambria Math" w:hAnsi="Cambria Math"/>
                              </w:rPr>
                              <m:t>c</m:t>
                            </m:r>
                          </m:den>
                        </m:f>
                      </m:e>
                    </m:d>
                  </m:e>
                  <m:sup>
                    <m:r>
                      <w:rPr>
                        <w:rFonts w:ascii="Cambria Math" w:hAnsi="Cambria Math"/>
                      </w:rPr>
                      <m:t>k-1</m:t>
                    </m:r>
                  </m:sup>
                </m:sSup>
                <m:r>
                  <w:rPr>
                    <w:rFonts w:ascii="Cambria Math" w:hAnsi="Cambria Math"/>
                  </w:rPr>
                  <m:t>exp</m:t>
                </m:r>
                <m:d>
                  <m:dPr>
                    <m:ctrlPr>
                      <w:rPr>
                        <w:rFonts w:ascii="Cambria Math" w:hAnsi="Cambria Math"/>
                        <w:i/>
                      </w:rPr>
                    </m:ctrlPr>
                  </m:dPr>
                  <m:e>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ρl</m:t>
                                    </m:r>
                                  </m:e>
                                </m:d>
                                <m:sSub>
                                  <m:sSubPr>
                                    <m:ctrlPr>
                                      <w:rPr>
                                        <w:rFonts w:ascii="Cambria Math" w:hAnsi="Cambria Math"/>
                                        <w:i/>
                                      </w:rPr>
                                    </m:ctrlPr>
                                  </m:sSubPr>
                                  <m:e>
                                    <m:r>
                                      <w:rPr>
                                        <w:rFonts w:ascii="Cambria Math" w:hAnsi="Cambria Math"/>
                                      </w:rPr>
                                      <m:t>v</m:t>
                                    </m:r>
                                  </m:e>
                                  <m:sub>
                                    <m:r>
                                      <m:rPr>
                                        <m:sty m:val="p"/>
                                      </m:rPr>
                                      <w:rPr>
                                        <w:rFonts w:ascii="Cambria Math" w:hAnsi="Cambria Math"/>
                                      </w:rPr>
                                      <m:t>i</m:t>
                                    </m:r>
                                  </m:sub>
                                </m:sSub>
                              </m:num>
                              <m:den>
                                <m:r>
                                  <w:rPr>
                                    <w:rFonts w:ascii="Cambria Math" w:hAnsi="Cambria Math"/>
                                  </w:rPr>
                                  <m:t>c</m:t>
                                </m:r>
                              </m:den>
                            </m:f>
                          </m:e>
                        </m:d>
                      </m:e>
                      <m:sup>
                        <m:r>
                          <w:rPr>
                            <w:rFonts w:ascii="Cambria Math" w:hAnsi="Cambria Math"/>
                          </w:rPr>
                          <m:t>k</m:t>
                        </m:r>
                      </m:sup>
                    </m:sSup>
                  </m:e>
                </m:d>
              </m:oMath>
            </m:oMathPara>
          </w:p>
        </w:tc>
        <w:tc>
          <w:tcPr>
            <w:tcW w:w="796" w:type="dxa"/>
            <w:vAlign w:val="center"/>
          </w:tcPr>
          <w:p w14:paraId="6AFA6CD2" w14:textId="3ABB9D85" w:rsidR="000E3989" w:rsidRPr="00ED6412" w:rsidRDefault="000E3989" w:rsidP="004C1551">
            <w:pPr>
              <w:jc w:val="center"/>
              <w:rPr>
                <w:noProof/>
              </w:rPr>
            </w:pPr>
            <w:bookmarkStart w:id="131" w:name="_Ref499482123"/>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3</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21</w:t>
            </w:r>
            <w:r w:rsidR="006B1469" w:rsidRPr="00ED6412">
              <w:rPr>
                <w:noProof/>
              </w:rPr>
              <w:fldChar w:fldCharType="end"/>
            </w:r>
            <w:r w:rsidRPr="00ED6412">
              <w:rPr>
                <w:noProof/>
              </w:rPr>
              <w:t>)</w:t>
            </w:r>
            <w:bookmarkEnd w:id="131"/>
          </w:p>
        </w:tc>
      </w:tr>
      <w:tr w:rsidR="00A53152" w:rsidRPr="00ED6412" w14:paraId="33883E22" w14:textId="77777777" w:rsidTr="00261ABE">
        <w:trPr>
          <w:trHeight w:val="737"/>
        </w:trPr>
        <w:tc>
          <w:tcPr>
            <w:tcW w:w="7140" w:type="dxa"/>
            <w:vAlign w:val="center"/>
          </w:tcPr>
          <w:p w14:paraId="393FB873" w14:textId="605FAE41" w:rsidR="00023F4F" w:rsidRPr="00ED6412" w:rsidRDefault="00B06DCC" w:rsidP="00B06DCC">
            <w:pPr>
              <w:jc w:val="center"/>
            </w:pPr>
            <m:oMathPara>
              <m:oMath>
                <m:r>
                  <w:rPr>
                    <w:rFonts w:ascii="Cambria Math" w:hAnsi="Cambria Math"/>
                  </w:rPr>
                  <m:t>l=</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v</m:t>
                        </m:r>
                      </m:e>
                      <m:sub>
                        <m:r>
                          <w:rPr>
                            <w:rFonts w:ascii="Cambria Math" w:hAnsi="Cambria Math"/>
                          </w:rPr>
                          <m:t>i</m:t>
                        </m:r>
                      </m:sub>
                    </m:sSub>
                  </m:den>
                </m:f>
                <m:r>
                  <w:rPr>
                    <w:rFonts w:ascii="Cambria Math" w:hAnsi="Cambria Math"/>
                  </w:rPr>
                  <m:t>,  ρ=</m:t>
                </m:r>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r</m:t>
                        </m:r>
                      </m:sub>
                    </m:sSub>
                  </m:den>
                </m:f>
              </m:oMath>
            </m:oMathPara>
          </w:p>
        </w:tc>
        <w:tc>
          <w:tcPr>
            <w:tcW w:w="796" w:type="dxa"/>
            <w:vAlign w:val="center"/>
          </w:tcPr>
          <w:p w14:paraId="5C93F76F" w14:textId="77777777" w:rsidR="00023F4F" w:rsidRPr="00ED6412" w:rsidRDefault="00023F4F" w:rsidP="004C1551">
            <w:pPr>
              <w:jc w:val="center"/>
              <w:rPr>
                <w:noProof/>
              </w:rPr>
            </w:pPr>
          </w:p>
        </w:tc>
      </w:tr>
    </w:tbl>
    <w:p w14:paraId="31A5D00A" w14:textId="586BAD63" w:rsidR="00261ABE" w:rsidRPr="00ED6412" w:rsidRDefault="00261ABE" w:rsidP="001E3750">
      <w:pPr>
        <w:pStyle w:val="Heading3"/>
      </w:pPr>
      <w:bookmarkStart w:id="132" w:name="_Toc523347764"/>
      <w:r w:rsidRPr="00ED6412">
        <w:t>Optimi</w:t>
      </w:r>
      <w:r w:rsidR="008934DA" w:rsidRPr="00ED6412">
        <w:t>z</w:t>
      </w:r>
      <w:r w:rsidRPr="00ED6412">
        <w:t>ation Algorithm</w:t>
      </w:r>
      <w:bookmarkEnd w:id="132"/>
    </w:p>
    <w:p w14:paraId="412ACA87" w14:textId="77777777" w:rsidR="00261ABE" w:rsidRPr="00ED6412" w:rsidRDefault="00261ABE" w:rsidP="00261ABE">
      <w:pPr>
        <w:spacing w:after="120"/>
      </w:pPr>
      <w:r w:rsidRPr="00ED6412">
        <w:t xml:space="preserve">The optimization problem here is a bounded and constrained one, requiring some kind of constraint handling technique to be resolved. </w:t>
      </w:r>
    </w:p>
    <w:p w14:paraId="21A86E0B" w14:textId="77777777" w:rsidR="00261ABE" w:rsidRPr="00ED6412" w:rsidRDefault="00261ABE" w:rsidP="00A326F0">
      <w:pPr>
        <w:pStyle w:val="Heading4"/>
      </w:pPr>
      <w:bookmarkStart w:id="133" w:name="_Toc523347765"/>
      <w:r w:rsidRPr="00ED6412">
        <w:t>Genetic</w:t>
      </w:r>
      <w:r w:rsidRPr="00ED6412">
        <w:rPr>
          <w:rFonts w:hint="eastAsia"/>
        </w:rPr>
        <w:t xml:space="preserve"> </w:t>
      </w:r>
      <w:r w:rsidRPr="00ED6412">
        <w:t>algorithm</w:t>
      </w:r>
      <w:bookmarkEnd w:id="133"/>
    </w:p>
    <w:p w14:paraId="55925D08" w14:textId="17243CD2" w:rsidR="00261ABE" w:rsidRPr="00ED6412" w:rsidRDefault="00261ABE" w:rsidP="00261ABE">
      <w:r w:rsidRPr="00ED6412">
        <w:t xml:space="preserve">The genetic algorithm (GA) is a stochastic method to solve global optimization problems. GA is a good technique to avoid local optimization due to its crossover </w:t>
      </w:r>
      <w:r w:rsidRPr="00ED6412">
        <w:rPr>
          <w:lang w:val="en-US"/>
        </w:rPr>
        <w:t>operator and it has good converge ability</w:t>
      </w:r>
      <w:r w:rsidR="005246ED" w:rsidRPr="00ED6412">
        <w:rPr>
          <w:lang w:val="en-US"/>
        </w:rPr>
        <w:t xml:space="preserve"> </w:t>
      </w:r>
      <w:r w:rsidR="00E85D95" w:rsidRPr="00ED6412">
        <w:rPr>
          <w:lang w:val="en-US"/>
        </w:rPr>
        <w:fldChar w:fldCharType="begin"/>
      </w:r>
      <w:r w:rsidR="000201C4">
        <w:rPr>
          <w:lang w:val="en-US"/>
        </w:rPr>
        <w:instrText xml:space="preserve"> ADDIN EN.CITE &lt;EndNote&gt;&lt;Cite&gt;&lt;Author&gt;Alsumait&lt;/Author&gt;&lt;Year&gt;2009&lt;/Year&gt;&lt;RecNum&gt;535&lt;/RecNum&gt;&lt;DisplayText&gt;[176]&lt;/DisplayText&gt;&lt;record&gt;&lt;rec-number&gt;535&lt;/rec-number&gt;&lt;foreign-keys&gt;&lt;key app="EN" db-id="wat2z5xv39zx9lefev2vrzeifd9dzfzsx50x" timestamp="0"&gt;535&lt;/key&gt;&lt;/foreign-keys&gt;&lt;ref-type name="Conference Proceedings"&gt;10&lt;/ref-type&gt;&lt;contributors&gt;&lt;authors&gt;&lt;author&gt;J. S. Alsumait&lt;/author&gt;&lt;author&gt;J. K. Sykulski&lt;/author&gt;&lt;/authors&gt;&lt;/contributors&gt;&lt;titles&gt;&lt;title&gt;Solving economic dispatch problem using hybrid GA-PS-SQP method&lt;/title&gt;&lt;secondary-title&gt;IEEE EUROCON 2009&lt;/secondary-title&gt;&lt;alt-title&gt;IEEE EUROCON 2009&lt;/alt-title&gt;&lt;/titles&gt;&lt;pages&gt;333-338&lt;/pages&gt;&lt;keywords&gt;&lt;keyword&gt;genetic algorithms&lt;/keyword&gt;&lt;keyword&gt;load dispatching&lt;/keyword&gt;&lt;keyword&gt;power generation dispatch&lt;/keyword&gt;&lt;keyword&gt;power system economics&lt;/keyword&gt;&lt;keyword&gt;quadratic programming&lt;/keyword&gt;&lt;keyword&gt;economic dispatch problem&lt;/keyword&gt;&lt;keyword&gt;genetic algorithm&lt;/keyword&gt;&lt;keyword&gt;pattern search programming&lt;/keyword&gt;&lt;keyword&gt;power system economic load dispatch problem&lt;/keyword&gt;&lt;keyword&gt;sequential quadratic programming&lt;/keyword&gt;&lt;keyword&gt;Cost function&lt;/keyword&gt;&lt;keyword&gt;Environmental economics&lt;/keyword&gt;&lt;keyword&gt;Fuel economy&lt;/keyword&gt;&lt;keyword&gt;Particle swarm optimization&lt;/keyword&gt;&lt;keyword&gt;Power generation economics&lt;/keyword&gt;&lt;keyword&gt;Search methods&lt;/keyword&gt;&lt;keyword&gt;System testing&lt;/keyword&gt;&lt;keyword&gt;Economic Dispatch&lt;/keyword&gt;&lt;keyword&gt;Genetic Algorithms (GA)&lt;/keyword&gt;&lt;keyword&gt;Pattern Search method (PS)&lt;/keyword&gt;&lt;keyword&gt;Sequential Quadratic Programming (SQP)&lt;/keyword&gt;&lt;keyword&gt;Valve-Point effect&lt;/keyword&gt;&lt;/keywords&gt;&lt;dates&gt;&lt;year&gt;2009&lt;/year&gt;&lt;pub-dates&gt;&lt;date&gt;18-23 May 2009&lt;/date&gt;&lt;/pub-dates&gt;&lt;/dates&gt;&lt;urls&gt;&lt;/urls&gt;&lt;electronic-resource-num&gt;10.1109/EURCON.2009.5167652&lt;/electronic-resource-num&gt;&lt;/record&gt;&lt;/Cite&gt;&lt;/EndNote&gt;</w:instrText>
      </w:r>
      <w:r w:rsidR="00E85D95" w:rsidRPr="00ED6412">
        <w:rPr>
          <w:lang w:val="en-US"/>
        </w:rPr>
        <w:fldChar w:fldCharType="separate"/>
      </w:r>
      <w:r w:rsidR="000201C4">
        <w:rPr>
          <w:noProof/>
          <w:lang w:val="en-US"/>
        </w:rPr>
        <w:t>[</w:t>
      </w:r>
      <w:hyperlink w:anchor="_ENREF_176" w:tooltip="Alsumait, 2009 #535" w:history="1">
        <w:r w:rsidR="00213BF8">
          <w:rPr>
            <w:noProof/>
            <w:lang w:val="en-US"/>
          </w:rPr>
          <w:t>176</w:t>
        </w:r>
      </w:hyperlink>
      <w:r w:rsidR="000201C4">
        <w:rPr>
          <w:noProof/>
          <w:lang w:val="en-US"/>
        </w:rPr>
        <w:t>]</w:t>
      </w:r>
      <w:r w:rsidR="00E85D95" w:rsidRPr="00ED6412">
        <w:rPr>
          <w:lang w:val="en-US"/>
        </w:rPr>
        <w:fldChar w:fldCharType="end"/>
      </w:r>
      <w:r w:rsidR="005246ED" w:rsidRPr="00ED6412">
        <w:rPr>
          <w:lang w:val="en-US"/>
        </w:rPr>
        <w:t>.</w:t>
      </w:r>
      <w:r w:rsidRPr="00ED6412">
        <w:rPr>
          <w:lang w:val="en-US"/>
        </w:rPr>
        <w:t xml:space="preserve"> Also, </w:t>
      </w:r>
      <w:r w:rsidRPr="00ED6412">
        <w:t xml:space="preserve">it can be noted that a number </w:t>
      </w:r>
      <w:r w:rsidRPr="00ED6412">
        <w:lastRenderedPageBreak/>
        <w:t xml:space="preserve">of other researchers have used GA in their dispatch models, such as </w:t>
      </w:r>
      <w:r w:rsidR="00E85D95" w:rsidRPr="00ED6412">
        <w:fldChar w:fldCharType="begin">
          <w:fldData xml:space="preserve">PEVuZE5vdGU+PENpdGU+PEF1dGhvcj5BbHN1bWFpdDwvQXV0aG9yPjxZZWFyPjIwMDk8L1llYXI+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=
</w:fldData>
        </w:fldChar>
      </w:r>
      <w:r w:rsidR="000201C4">
        <w:instrText xml:space="preserve"> ADDIN EN.CITE </w:instrText>
      </w:r>
      <w:r w:rsidR="000201C4">
        <w:fldChar w:fldCharType="begin">
          <w:fldData xml:space="preserve">PEVuZE5vdGU+PENpdGU+PEF1dGhvcj5BbHN1bWFpdDwvQXV0aG9yPjxZZWFyPjIwMDk8L1llYXI+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=
</w:fldData>
        </w:fldChar>
      </w:r>
      <w:r w:rsidR="000201C4">
        <w:instrText xml:space="preserve"> ADDIN EN.CITE.DATA </w:instrText>
      </w:r>
      <w:r w:rsidR="000201C4">
        <w:fldChar w:fldCharType="end"/>
      </w:r>
      <w:r w:rsidR="00E85D95" w:rsidRPr="00ED6412">
        <w:fldChar w:fldCharType="separate"/>
      </w:r>
      <w:r w:rsidR="000201C4">
        <w:rPr>
          <w:noProof/>
        </w:rPr>
        <w:t>[</w:t>
      </w:r>
      <w:hyperlink w:anchor="_ENREF_36" w:tooltip="Muthuswamy, 2015 #458" w:history="1">
        <w:r w:rsidR="00213BF8">
          <w:rPr>
            <w:noProof/>
          </w:rPr>
          <w:t>36</w:t>
        </w:r>
      </w:hyperlink>
      <w:r w:rsidR="000201C4">
        <w:rPr>
          <w:noProof/>
        </w:rPr>
        <w:t xml:space="preserve">, </w:t>
      </w:r>
      <w:hyperlink w:anchor="_ENREF_39" w:tooltip="Zhu, 2016 #461" w:history="1">
        <w:r w:rsidR="00213BF8">
          <w:rPr>
            <w:noProof/>
          </w:rPr>
          <w:t>39</w:t>
        </w:r>
      </w:hyperlink>
      <w:r w:rsidR="000201C4">
        <w:rPr>
          <w:noProof/>
        </w:rPr>
        <w:t xml:space="preserve">, </w:t>
      </w:r>
      <w:hyperlink w:anchor="_ENREF_94" w:tooltip="Li, 2000 #480" w:history="1">
        <w:r w:rsidR="00213BF8">
          <w:rPr>
            <w:noProof/>
          </w:rPr>
          <w:t>94</w:t>
        </w:r>
      </w:hyperlink>
      <w:r w:rsidR="000201C4">
        <w:rPr>
          <w:noProof/>
        </w:rPr>
        <w:t xml:space="preserve">, </w:t>
      </w:r>
      <w:hyperlink w:anchor="_ENREF_113" w:tooltip="Jain, 2012 #488" w:history="1">
        <w:r w:rsidR="00213BF8">
          <w:rPr>
            <w:noProof/>
          </w:rPr>
          <w:t>113</w:t>
        </w:r>
      </w:hyperlink>
      <w:r w:rsidR="000201C4">
        <w:rPr>
          <w:noProof/>
        </w:rPr>
        <w:t xml:space="preserve">, </w:t>
      </w:r>
      <w:hyperlink w:anchor="_ENREF_133" w:tooltip="Liu, 2013 #495" w:history="1">
        <w:r w:rsidR="00213BF8">
          <w:rPr>
            <w:noProof/>
          </w:rPr>
          <w:t>133</w:t>
        </w:r>
      </w:hyperlink>
      <w:r w:rsidR="000201C4">
        <w:rPr>
          <w:noProof/>
        </w:rPr>
        <w:t xml:space="preserve">, </w:t>
      </w:r>
      <w:hyperlink w:anchor="_ENREF_176" w:tooltip="Alsumait, 2009 #535" w:history="1">
        <w:r w:rsidR="00213BF8">
          <w:rPr>
            <w:noProof/>
          </w:rPr>
          <w:t>176-178</w:t>
        </w:r>
      </w:hyperlink>
      <w:r w:rsidR="000201C4">
        <w:rPr>
          <w:noProof/>
        </w:rPr>
        <w:t>]</w:t>
      </w:r>
      <w:r w:rsidR="00E85D95" w:rsidRPr="00ED6412">
        <w:fldChar w:fldCharType="end"/>
      </w:r>
      <w:r w:rsidR="005246ED" w:rsidRPr="00ED6412">
        <w:t>.</w:t>
      </w:r>
    </w:p>
    <w:p w14:paraId="6B07EF38" w14:textId="77777777" w:rsidR="00261ABE" w:rsidRPr="00ED6412" w:rsidRDefault="00261ABE" w:rsidP="00261ABE">
      <w:pPr>
        <w:rPr>
          <w:lang w:val="en-US"/>
        </w:rPr>
      </w:pPr>
      <w:r w:rsidRPr="00ED6412">
        <w:rPr>
          <w:lang w:val="en-US"/>
        </w:rPr>
        <w:t xml:space="preserve">The implementation of the GA contains five main stages: </w:t>
      </w:r>
    </w:p>
    <w:p w14:paraId="2A712617" w14:textId="77777777" w:rsidR="00261ABE" w:rsidRPr="00ED6412" w:rsidRDefault="00261ABE" w:rsidP="0014420C">
      <w:pPr>
        <w:numPr>
          <w:ilvl w:val="0"/>
          <w:numId w:val="6"/>
        </w:numPr>
        <w:spacing w:after="160"/>
        <w:ind w:left="714" w:hanging="357"/>
        <w:rPr>
          <w:lang w:val="en-US"/>
        </w:rPr>
      </w:pPr>
      <w:r w:rsidRPr="00ED6412">
        <w:rPr>
          <w:lang w:val="en-US"/>
        </w:rPr>
        <w:t>An initial generation population</w:t>
      </w:r>
      <w:r w:rsidRPr="00ED6412">
        <w:rPr>
          <w:rFonts w:hint="eastAsia"/>
          <w:lang w:val="en-US"/>
        </w:rPr>
        <w:t xml:space="preserve"> </w:t>
      </w:r>
      <w:r w:rsidRPr="00ED6412">
        <w:rPr>
          <w:i/>
          <w:lang w:val="en-US"/>
        </w:rPr>
        <w:t>t</w:t>
      </w:r>
      <w:r w:rsidRPr="00ED6412">
        <w:rPr>
          <w:rFonts w:hint="eastAsia"/>
          <w:lang w:val="en-US"/>
        </w:rPr>
        <w:t xml:space="preserve"> </w:t>
      </w:r>
      <w:r w:rsidRPr="00ED6412">
        <w:rPr>
          <w:lang w:val="en-US"/>
        </w:rPr>
        <w:t>is generated randomly. In this model, the generation population consists of the outputs of all power generators.</w:t>
      </w:r>
    </w:p>
    <w:p w14:paraId="51CF05D0" w14:textId="59C34BB5" w:rsidR="00261ABE" w:rsidRPr="00ED6412" w:rsidRDefault="00261ABE" w:rsidP="0014420C">
      <w:pPr>
        <w:numPr>
          <w:ilvl w:val="0"/>
          <w:numId w:val="6"/>
        </w:numPr>
        <w:spacing w:after="160"/>
        <w:contextualSpacing/>
        <w:rPr>
          <w:lang w:val="en-US"/>
        </w:rPr>
      </w:pPr>
      <w:r w:rsidRPr="00ED6412">
        <w:rPr>
          <w:lang w:val="en-US"/>
        </w:rPr>
        <w:t>The fitness of the population</w:t>
      </w:r>
      <w:r w:rsidRPr="00ED6412">
        <w:rPr>
          <w:rFonts w:hint="eastAsia"/>
          <w:lang w:val="en-US"/>
        </w:rPr>
        <w:t xml:space="preserve"> </w:t>
      </w:r>
      <w:r w:rsidRPr="00ED6412">
        <w:rPr>
          <w:i/>
          <w:lang w:val="en-US"/>
        </w:rPr>
        <w:t>t</w:t>
      </w:r>
      <w:r w:rsidRPr="00ED6412">
        <w:rPr>
          <w:rFonts w:hint="eastAsia"/>
          <w:lang w:val="en-US"/>
        </w:rPr>
        <w:t xml:space="preserve"> </w:t>
      </w:r>
      <w:r w:rsidRPr="00ED6412">
        <w:rPr>
          <w:lang w:val="en-US"/>
        </w:rPr>
        <w:t xml:space="preserve">is formed and </w:t>
      </w:r>
      <w:r w:rsidRPr="00ED6412">
        <w:rPr>
          <w:rFonts w:hint="eastAsia"/>
          <w:lang w:val="en-US"/>
        </w:rPr>
        <w:t>it is</w:t>
      </w:r>
      <w:r w:rsidRPr="00ED6412">
        <w:rPr>
          <w:lang w:val="en-US"/>
        </w:rPr>
        <w:t xml:space="preserve"> determined by the objective functions. The fitness </w:t>
      </w:r>
      <w:r w:rsidRPr="00ED6412">
        <w:rPr>
          <w:rFonts w:hint="eastAsia"/>
          <w:lang w:val="en-US"/>
        </w:rPr>
        <w:t>of</w:t>
      </w:r>
      <w:r w:rsidRPr="00ED6412">
        <w:rPr>
          <w:lang w:val="en-US"/>
        </w:rPr>
        <w:t xml:space="preserve"> this model is the emission constrained costs, which is</w:t>
      </w:r>
      <w:r w:rsidR="005246ED" w:rsidRPr="00ED6412">
        <w:rPr>
          <w:lang w:val="en-US"/>
        </w:rPr>
        <w:t xml:space="preserve"> </w:t>
      </w:r>
      <w:r w:rsidR="00BA2DD9" w:rsidRPr="00ED6412">
        <w:rPr>
          <w:lang w:val="en-US"/>
        </w:rPr>
        <w:t xml:space="preserve">shown in </w:t>
      </w:r>
      <w:r w:rsidR="005246ED" w:rsidRPr="00ED6412">
        <w:rPr>
          <w:lang w:val="en-US"/>
        </w:rPr>
        <w:t xml:space="preserve">equation </w:t>
      </w:r>
      <w:r w:rsidR="005246ED" w:rsidRPr="00ED6412">
        <w:rPr>
          <w:lang w:val="en-US"/>
        </w:rPr>
        <w:fldChar w:fldCharType="begin"/>
      </w:r>
      <w:r w:rsidR="005246ED" w:rsidRPr="00ED6412">
        <w:rPr>
          <w:lang w:val="en-US"/>
        </w:rPr>
        <w:instrText xml:space="preserve"> REF _Ref484087902 \h </w:instrText>
      </w:r>
      <w:r w:rsidR="00A63E2B" w:rsidRPr="00ED6412">
        <w:rPr>
          <w:lang w:val="en-US"/>
        </w:rPr>
        <w:instrText xml:space="preserve"> \* MERGEFORMAT </w:instrText>
      </w:r>
      <w:r w:rsidR="005246ED" w:rsidRPr="00ED6412">
        <w:rPr>
          <w:lang w:val="en-US"/>
        </w:rPr>
      </w:r>
      <w:r w:rsidR="005246ED" w:rsidRPr="00ED6412">
        <w:rPr>
          <w:lang w:val="en-US"/>
        </w:rPr>
        <w:fldChar w:fldCharType="separate"/>
      </w:r>
      <w:r w:rsidR="00C05E44" w:rsidRPr="00ED6412">
        <w:rPr>
          <w:noProof/>
        </w:rPr>
        <w:t>(</w:t>
      </w:r>
      <w:r w:rsidR="00C05E44">
        <w:rPr>
          <w:noProof/>
        </w:rPr>
        <w:t>3</w:t>
      </w:r>
      <w:r w:rsidR="00C05E44" w:rsidRPr="00ED6412">
        <w:rPr>
          <w:noProof/>
        </w:rPr>
        <w:t>.</w:t>
      </w:r>
      <w:r w:rsidR="00C05E44">
        <w:rPr>
          <w:noProof/>
        </w:rPr>
        <w:t>10</w:t>
      </w:r>
      <w:r w:rsidR="00C05E44" w:rsidRPr="00ED6412">
        <w:rPr>
          <w:noProof/>
        </w:rPr>
        <w:t>)</w:t>
      </w:r>
      <w:r w:rsidR="005246ED" w:rsidRPr="00ED6412">
        <w:rPr>
          <w:lang w:val="en-US"/>
        </w:rPr>
        <w:fldChar w:fldCharType="end"/>
      </w:r>
      <w:r w:rsidR="005246ED" w:rsidRPr="00ED6412">
        <w:rPr>
          <w:lang w:val="en-US"/>
        </w:rPr>
        <w:t>.</w:t>
      </w:r>
      <w:r w:rsidRPr="00ED6412">
        <w:rPr>
          <w:lang w:val="en-US"/>
        </w:rPr>
        <w:t xml:space="preserve"> </w:t>
      </w:r>
    </w:p>
    <w:p w14:paraId="0E1EE504" w14:textId="77777777" w:rsidR="00261ABE" w:rsidRPr="00ED6412" w:rsidRDefault="00261ABE" w:rsidP="0014420C">
      <w:pPr>
        <w:numPr>
          <w:ilvl w:val="0"/>
          <w:numId w:val="6"/>
        </w:numPr>
        <w:spacing w:after="160"/>
        <w:ind w:left="714" w:hanging="357"/>
        <w:rPr>
          <w:lang w:val="en-US"/>
        </w:rPr>
      </w:pPr>
      <w:r w:rsidRPr="00ED6412">
        <w:rPr>
          <w:lang w:val="en-US"/>
        </w:rPr>
        <w:t>The selection of parent generation from the population</w:t>
      </w:r>
      <w:r w:rsidRPr="00ED6412">
        <w:rPr>
          <w:rFonts w:hint="eastAsia"/>
          <w:lang w:val="en-US"/>
        </w:rPr>
        <w:t xml:space="preserve"> </w:t>
      </w:r>
      <w:r w:rsidRPr="00ED6412">
        <w:rPr>
          <w:i/>
          <w:lang w:val="en-US"/>
        </w:rPr>
        <w:t>t</w:t>
      </w:r>
      <w:r w:rsidRPr="00ED6412">
        <w:rPr>
          <w:rFonts w:hint="eastAsia"/>
          <w:lang w:val="en-US"/>
        </w:rPr>
        <w:t>.</w:t>
      </w:r>
      <w:r w:rsidRPr="00ED6412">
        <w:rPr>
          <w:lang w:val="en-US"/>
        </w:rPr>
        <w:t xml:space="preserve"> The better individuals, which have a better fitness, are selected to be parents of the next generation. </w:t>
      </w:r>
    </w:p>
    <w:p w14:paraId="524485DF" w14:textId="328C8DF2" w:rsidR="00261ABE" w:rsidRPr="00ED6412" w:rsidRDefault="00261ABE" w:rsidP="0014420C">
      <w:pPr>
        <w:numPr>
          <w:ilvl w:val="0"/>
          <w:numId w:val="6"/>
        </w:numPr>
        <w:spacing w:after="160"/>
        <w:ind w:left="714" w:hanging="357"/>
        <w:rPr>
          <w:lang w:val="en-US"/>
        </w:rPr>
      </w:pPr>
      <w:r w:rsidRPr="00ED6412">
        <w:rPr>
          <w:lang w:val="en-US"/>
        </w:rPr>
        <w:t>The use of a crossover operator on the population</w:t>
      </w:r>
      <w:r w:rsidRPr="00ED6412">
        <w:rPr>
          <w:rFonts w:hint="eastAsia"/>
          <w:lang w:val="en-US"/>
        </w:rPr>
        <w:t xml:space="preserve"> </w:t>
      </w:r>
      <w:r w:rsidRPr="00ED6412">
        <w:rPr>
          <w:i/>
          <w:lang w:val="en-US"/>
        </w:rPr>
        <w:t>t</w:t>
      </w:r>
      <w:r w:rsidRPr="00ED6412">
        <w:rPr>
          <w:lang w:val="en-US"/>
        </w:rPr>
        <w:t xml:space="preserve"> is employed to create the next generation population</w:t>
      </w:r>
      <w:r w:rsidRPr="00ED6412">
        <w:rPr>
          <w:rFonts w:hint="eastAsia"/>
          <w:lang w:val="en-US"/>
        </w:rPr>
        <w:t xml:space="preserve"> t+1. </w:t>
      </w:r>
      <w:r w:rsidRPr="00ED6412">
        <w:rPr>
          <w:lang w:val="en-US"/>
        </w:rPr>
        <w:t>The crossover choses two parents from the population</w:t>
      </w:r>
      <w:r w:rsidRPr="00ED6412">
        <w:rPr>
          <w:rFonts w:hint="eastAsia"/>
          <w:lang w:val="en-US"/>
        </w:rPr>
        <w:t xml:space="preserve"> </w:t>
      </w:r>
      <w:r w:rsidRPr="00ED6412">
        <w:rPr>
          <w:i/>
          <w:lang w:val="en-US"/>
        </w:rPr>
        <w:t>t</w:t>
      </w:r>
      <w:r w:rsidRPr="00ED6412">
        <w:rPr>
          <w:rFonts w:hint="eastAsia"/>
          <w:lang w:val="en-US"/>
        </w:rPr>
        <w:t xml:space="preserve"> </w:t>
      </w:r>
      <w:r w:rsidRPr="00ED6412">
        <w:rPr>
          <w:lang w:val="en-US"/>
        </w:rPr>
        <w:t xml:space="preserve">using the selection operator and the values of the </w:t>
      </w:r>
      <w:r w:rsidR="00BA2DD9" w:rsidRPr="00ED6412">
        <w:rPr>
          <w:lang w:val="en-US"/>
        </w:rPr>
        <w:t>two bit</w:t>
      </w:r>
      <w:r w:rsidRPr="00ED6412">
        <w:rPr>
          <w:lang w:val="en-US"/>
        </w:rPr>
        <w:t xml:space="preserve"> strings are exchanged at randomly chosen points. Therefore, the two new created individuals are the next generation population</w:t>
      </w:r>
      <w:r w:rsidRPr="00ED6412">
        <w:rPr>
          <w:rFonts w:hint="eastAsia"/>
          <w:lang w:val="en-US"/>
        </w:rPr>
        <w:t xml:space="preserve"> </w:t>
      </w:r>
      <w:r w:rsidRPr="00ED6412">
        <w:rPr>
          <w:i/>
          <w:lang w:val="en-US"/>
        </w:rPr>
        <w:t>t</w:t>
      </w:r>
      <w:r w:rsidRPr="00ED6412">
        <w:rPr>
          <w:rFonts w:hint="eastAsia"/>
          <w:lang w:val="en-US"/>
        </w:rPr>
        <w:t xml:space="preserve">+1. </w:t>
      </w:r>
      <w:r w:rsidRPr="00ED6412">
        <w:rPr>
          <w:lang w:val="en-US"/>
        </w:rPr>
        <w:t xml:space="preserve">This stage aims to create better individuals. </w:t>
      </w:r>
    </w:p>
    <w:p w14:paraId="29D0976D" w14:textId="77777777" w:rsidR="00261ABE" w:rsidRPr="00ED6412" w:rsidRDefault="00261ABE" w:rsidP="0014420C">
      <w:pPr>
        <w:numPr>
          <w:ilvl w:val="0"/>
          <w:numId w:val="6"/>
        </w:numPr>
        <w:spacing w:after="160"/>
        <w:ind w:left="714" w:hanging="357"/>
        <w:rPr>
          <w:lang w:val="en-US"/>
        </w:rPr>
      </w:pPr>
      <w:r w:rsidRPr="00ED6412">
        <w:rPr>
          <w:lang w:val="en-US"/>
        </w:rPr>
        <w:t>Perform mutation of the population</w:t>
      </w:r>
      <w:r w:rsidRPr="00ED6412">
        <w:rPr>
          <w:rFonts w:hint="eastAsia"/>
          <w:lang w:val="en-US"/>
        </w:rPr>
        <w:t xml:space="preserve"> t+1 </w:t>
      </w:r>
      <w:r w:rsidRPr="00ED6412">
        <w:rPr>
          <w:lang w:val="en-US"/>
        </w:rPr>
        <w:t>for low probability. The mutation operator flips some bits in the population</w:t>
      </w:r>
      <w:r w:rsidRPr="00ED6412">
        <w:rPr>
          <w:rFonts w:hint="eastAsia"/>
          <w:lang w:val="en-US"/>
        </w:rPr>
        <w:t xml:space="preserve"> t+1 </w:t>
      </w:r>
      <w:r w:rsidRPr="00ED6412">
        <w:rPr>
          <w:lang w:val="en-US"/>
        </w:rPr>
        <w:t xml:space="preserve">to generate the next generation. This step makes GA a noise-tolerant algorithm. </w:t>
      </w:r>
    </w:p>
    <w:p w14:paraId="424DFB27" w14:textId="77777777" w:rsidR="00261ABE" w:rsidRPr="00ED6412" w:rsidRDefault="00261ABE" w:rsidP="00261ABE">
      <w:pPr>
        <w:rPr>
          <w:lang w:val="en-US"/>
        </w:rPr>
      </w:pPr>
      <w:r w:rsidRPr="00ED6412">
        <w:rPr>
          <w:lang w:val="en-US"/>
        </w:rPr>
        <w:lastRenderedPageBreak/>
        <w:t xml:space="preserve">Repeat stages </w:t>
      </w:r>
      <w:r w:rsidRPr="00ED6412">
        <w:rPr>
          <w:rFonts w:hint="eastAsia"/>
          <w:lang w:val="en-US"/>
        </w:rPr>
        <w:t>ii</w:t>
      </w:r>
      <w:r w:rsidRPr="00ED6412">
        <w:rPr>
          <w:lang w:val="en-US"/>
        </w:rPr>
        <w:t xml:space="preserve"> to </w:t>
      </w:r>
      <w:r w:rsidRPr="00ED6412">
        <w:rPr>
          <w:rFonts w:hint="eastAsia"/>
          <w:lang w:val="en-US"/>
        </w:rPr>
        <w:t>v</w:t>
      </w:r>
      <w:r w:rsidRPr="00ED6412">
        <w:rPr>
          <w:lang w:val="en-US"/>
        </w:rPr>
        <w:t xml:space="preserve"> until the individuals are good enough. </w:t>
      </w:r>
      <w:r w:rsidRPr="00ED6412">
        <w:rPr>
          <w:rFonts w:hint="eastAsia"/>
          <w:lang w:val="en-US"/>
        </w:rPr>
        <w:t>R</w:t>
      </w:r>
      <w:r w:rsidRPr="00ED6412">
        <w:rPr>
          <w:lang w:val="en-US"/>
        </w:rPr>
        <w:t>esults become more and more optimal with time because only better individuals survive</w:t>
      </w:r>
      <w:r w:rsidRPr="00ED6412">
        <w:rPr>
          <w:rFonts w:hint="eastAsia"/>
          <w:lang w:val="en-US"/>
        </w:rPr>
        <w:t xml:space="preserve">. </w:t>
      </w:r>
      <w:r w:rsidRPr="00ED6412">
        <w:rPr>
          <w:lang w:val="en-US"/>
        </w:rPr>
        <w:t>T</w:t>
      </w:r>
      <w:r w:rsidRPr="00ED6412">
        <w:rPr>
          <w:rFonts w:hint="eastAsia"/>
          <w:lang w:val="en-US"/>
        </w:rPr>
        <w:t>hus</w:t>
      </w:r>
      <w:r w:rsidRPr="00ED6412">
        <w:rPr>
          <w:lang w:val="en-US"/>
        </w:rPr>
        <w:t>,</w:t>
      </w:r>
      <w:r w:rsidRPr="00ED6412">
        <w:rPr>
          <w:rFonts w:hint="eastAsia"/>
          <w:lang w:val="en-US"/>
        </w:rPr>
        <w:t xml:space="preserve"> the balance between optimization and simulation time </w:t>
      </w:r>
      <w:r w:rsidRPr="00ED6412">
        <w:rPr>
          <w:lang w:val="en-US"/>
        </w:rPr>
        <w:t>is</w:t>
      </w:r>
      <w:r w:rsidRPr="00ED6412">
        <w:rPr>
          <w:rFonts w:hint="eastAsia"/>
          <w:lang w:val="en-US"/>
        </w:rPr>
        <w:t xml:space="preserve"> </w:t>
      </w:r>
      <w:r w:rsidRPr="00ED6412">
        <w:rPr>
          <w:lang w:val="en-US"/>
        </w:rPr>
        <w:t>considered</w:t>
      </w:r>
      <w:r w:rsidRPr="00ED6412">
        <w:rPr>
          <w:rFonts w:hint="eastAsia"/>
          <w:lang w:val="en-US"/>
        </w:rPr>
        <w:t>.</w:t>
      </w:r>
    </w:p>
    <w:p w14:paraId="44A8D6BE" w14:textId="77777777" w:rsidR="00261ABE" w:rsidRPr="00ED6412" w:rsidRDefault="00261ABE" w:rsidP="00A326F0">
      <w:pPr>
        <w:pStyle w:val="Heading4"/>
      </w:pPr>
      <w:bookmarkStart w:id="134" w:name="_Toc523347766"/>
      <w:r w:rsidRPr="00ED6412">
        <w:t>Sequential quadratic programming</w:t>
      </w:r>
      <w:bookmarkEnd w:id="134"/>
    </w:p>
    <w:p w14:paraId="1C430D1E" w14:textId="30FDC048" w:rsidR="00261ABE" w:rsidRPr="00ED6412" w:rsidRDefault="00261ABE" w:rsidP="00261ABE">
      <w:pPr>
        <w:spacing w:after="120"/>
      </w:pPr>
      <w:r w:rsidRPr="00ED6412">
        <w:t>The sequential quadratic programming (SQP) method is one of the state-of-the-art iterative algorithms for solving smooth nonlinear optimization problems. The SQP method mimics Newton's method closely for constrained optimization problems. Then an approximation is made of the Hessian matrix of the Lagrangian function by using the quasi-Newton method at each iteration. Therefore, subproblems of the quadratic programming (QP) are generated to form the original search direction to a line search procedure</w:t>
      </w:r>
      <w:r w:rsidR="00DB2834" w:rsidRPr="00ED6412">
        <w:t xml:space="preserve"> </w:t>
      </w:r>
      <w:r w:rsidR="008041A6" w:rsidRPr="00ED6412">
        <w:fldChar w:fldCharType="begin">
          <w:fldData xml:space="preserve">PEVuZE5vdGU+PENpdGUgRXhjbHVkZVllYXI9IjEiPjxBdXRob3I+TUFUTEFCPC9BdXRob3I+PFJl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</w:fldData>
        </w:fldChar>
      </w:r>
      <w:r w:rsidR="000201C4">
        <w:instrText xml:space="preserve"> ADDIN EN.CITE </w:instrText>
      </w:r>
      <w:r w:rsidR="000201C4">
        <w:fldChar w:fldCharType="begin">
          <w:fldData xml:space="preserve">PEVuZE5vdGU+PENpdGUgRXhjbHVkZVllYXI9IjEiPjxBdXRob3I+TUFUTEFCPC9BdXRob3I+PFJl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</w:fldData>
        </w:fldChar>
      </w:r>
      <w:r w:rsidR="000201C4">
        <w:instrText xml:space="preserve"> ADDIN EN.CITE.DATA </w:instrText>
      </w:r>
      <w:r w:rsidR="000201C4">
        <w:fldChar w:fldCharType="end"/>
      </w:r>
      <w:r w:rsidR="008041A6" w:rsidRPr="00ED6412">
        <w:fldChar w:fldCharType="separate"/>
      </w:r>
      <w:r w:rsidR="000201C4">
        <w:rPr>
          <w:noProof/>
        </w:rPr>
        <w:t>[</w:t>
      </w:r>
      <w:hyperlink w:anchor="_ENREF_179" w:tooltip="MATLAB,  #541" w:history="1">
        <w:r w:rsidR="00213BF8">
          <w:rPr>
            <w:noProof/>
          </w:rPr>
          <w:t>179-181</w:t>
        </w:r>
      </w:hyperlink>
      <w:r w:rsidR="000201C4">
        <w:rPr>
          <w:noProof/>
        </w:rPr>
        <w:t>]</w:t>
      </w:r>
      <w:r w:rsidR="008041A6" w:rsidRPr="00ED6412">
        <w:fldChar w:fldCharType="end"/>
      </w:r>
      <w:r w:rsidR="00051B76" w:rsidRPr="00ED6412">
        <w:t xml:space="preserve">. </w:t>
      </w:r>
      <w:r w:rsidRPr="00ED6412">
        <w:t xml:space="preserve">Theoretically, the resolution of the constrained smooth nonlinear optimization problem is very accurate through SQP, especially when the Karush-Kuhn-Tucker (KKT) conditions are applied </w:t>
      </w:r>
      <w:r w:rsidR="00E85D95" w:rsidRPr="00ED6412">
        <w:rPr>
          <w:lang w:val="en-US"/>
        </w:rPr>
        <w:fldChar w:fldCharType="begin">
          <w:fldData xml:space="preserve">PEVuZE5vdGU+PENpdGU+PEF1dGhvcj5BbHN1bWFpdDwvQXV0aG9yPjxZZWFyPjIwMDk8L1llYXI+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</w:fldData>
        </w:fldChar>
      </w:r>
      <w:r w:rsidR="000201C4">
        <w:rPr>
          <w:lang w:val="en-US"/>
        </w:rPr>
        <w:instrText xml:space="preserve"> ADDIN EN.CITE </w:instrText>
      </w:r>
      <w:r w:rsidR="000201C4">
        <w:rPr>
          <w:lang w:val="en-US"/>
        </w:rPr>
        <w:fldChar w:fldCharType="begin">
          <w:fldData xml:space="preserve">PEVuZE5vdGU+PENpdGU+PEF1dGhvcj5BbHN1bWFpdDwvQXV0aG9yPjxZZWFyPjIwMDk8L1llYXI+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</w:fldData>
        </w:fldChar>
      </w:r>
      <w:r w:rsidR="000201C4">
        <w:rPr>
          <w:lang w:val="en-US"/>
        </w:rPr>
        <w:instrText xml:space="preserve"> ADDIN EN.CITE.DATA </w:instrText>
      </w:r>
      <w:r w:rsidR="000201C4">
        <w:rPr>
          <w:lang w:val="en-US"/>
        </w:rPr>
      </w:r>
      <w:r w:rsidR="000201C4">
        <w:rPr>
          <w:lang w:val="en-US"/>
        </w:rPr>
        <w:fldChar w:fldCharType="end"/>
      </w:r>
      <w:r w:rsidR="00E85D95" w:rsidRPr="00ED6412">
        <w:rPr>
          <w:lang w:val="en-US"/>
        </w:rPr>
      </w:r>
      <w:r w:rsidR="00E85D95" w:rsidRPr="00ED6412">
        <w:rPr>
          <w:lang w:val="en-US"/>
        </w:rPr>
        <w:fldChar w:fldCharType="separate"/>
      </w:r>
      <w:r w:rsidR="000201C4">
        <w:rPr>
          <w:noProof/>
          <w:lang w:val="en-US"/>
        </w:rPr>
        <w:t>[</w:t>
      </w:r>
      <w:hyperlink w:anchor="_ENREF_176" w:tooltip="Alsumait, 2009 #535" w:history="1">
        <w:r w:rsidR="00213BF8">
          <w:rPr>
            <w:noProof/>
            <w:lang w:val="en-US"/>
          </w:rPr>
          <w:t>176</w:t>
        </w:r>
      </w:hyperlink>
      <w:r w:rsidR="000201C4">
        <w:rPr>
          <w:noProof/>
          <w:lang w:val="en-US"/>
        </w:rPr>
        <w:t xml:space="preserve">, </w:t>
      </w:r>
      <w:hyperlink w:anchor="_ENREF_182" w:tooltip="Victoire, 2004 #537" w:history="1">
        <w:r w:rsidR="00213BF8">
          <w:rPr>
            <w:noProof/>
            <w:lang w:val="en-US"/>
          </w:rPr>
          <w:t>182-186</w:t>
        </w:r>
      </w:hyperlink>
      <w:r w:rsidR="000201C4">
        <w:rPr>
          <w:noProof/>
          <w:lang w:val="en-US"/>
        </w:rPr>
        <w:t>]</w:t>
      </w:r>
      <w:r w:rsidR="00E85D95" w:rsidRPr="00ED6412">
        <w:rPr>
          <w:lang w:val="en-US"/>
        </w:rPr>
        <w:fldChar w:fldCharType="end"/>
      </w:r>
      <w:r w:rsidRPr="00ED6412">
        <w:t>.</w:t>
      </w:r>
    </w:p>
    <w:p w14:paraId="535B066C" w14:textId="77777777" w:rsidR="00261ABE" w:rsidRPr="00ED6412" w:rsidRDefault="00261ABE" w:rsidP="00A326F0">
      <w:pPr>
        <w:pStyle w:val="Heading4"/>
      </w:pPr>
      <w:bookmarkStart w:id="135" w:name="_Toc523347767"/>
      <w:r w:rsidRPr="00ED6412">
        <w:t>Hybrid GA-SQP</w:t>
      </w:r>
      <w:r w:rsidRPr="00ED6412">
        <w:rPr>
          <w:rFonts w:hint="eastAsia"/>
        </w:rPr>
        <w:t xml:space="preserve"> </w:t>
      </w:r>
      <w:r w:rsidRPr="00ED6412">
        <w:t>algorithm</w:t>
      </w:r>
      <w:bookmarkEnd w:id="135"/>
    </w:p>
    <w:p w14:paraId="661244DC" w14:textId="6E4BF1E7" w:rsidR="00261ABE" w:rsidRPr="00ED6412" w:rsidRDefault="00261ABE" w:rsidP="00C16400">
      <w:r w:rsidRPr="00ED6412">
        <w:t xml:space="preserve">The GA algorithm is good for the global search. However, it needs a long simulation time and may not be very accurate in the local search </w:t>
      </w:r>
      <w:r w:rsidR="00E85D95" w:rsidRPr="00ED6412">
        <w:fldChar w:fldCharType="begin"/>
      </w:r>
      <w:r w:rsidR="000201C4">
        <w:instrText xml:space="preserve"> ADDIN EN.CITE &lt;EndNote&gt;&lt;Cite&gt;&lt;Author&gt;Yengui&lt;/Author&gt;&lt;Year&gt;2012&lt;/Year&gt;&lt;RecNum&gt;540&lt;/RecNum&gt;&lt;DisplayText&gt;[181]&lt;/DisplayText&gt;&lt;record&gt;&lt;rec-number&gt;540&lt;/rec-number&gt;&lt;foreign-keys&gt;&lt;key app="EN" db-id="wat2z5xv39zx9lefev2vrzeifd9dzfzsx50x" timestamp="0"&gt;540&lt;/key&gt;&lt;/foreign-keys&gt;&lt;ref-type name="Journal Article"&gt;17&lt;/ref-type&gt;&lt;contributors&gt;&lt;authors&gt;&lt;author&gt;Yengui, Firas&lt;/author&gt;&lt;author&gt;Labrak, Lioua&lt;/author&gt;&lt;author&gt;Frantz, Felipe&lt;/author&gt;&lt;author&gt;Daviot, Renaud&lt;/author&gt;&lt;author&gt;Abouchi, Nacer&lt;/author&gt;&lt;author&gt;O’Connor, Ian&lt;/author&gt;&lt;/authors&gt;&lt;/contributors&gt;&lt;titles&gt;&lt;title&gt;A hybrid GA-SQP algorithm for analog circuits sizing&lt;/title&gt;&lt;secondary-title&gt;Circuits and Systems&lt;/secondary-title&gt;&lt;/titles&gt;&lt;pages&gt;146&lt;/pages&gt;&lt;volume&gt;3&lt;/volume&gt;&lt;number&gt;02&lt;/number&gt;&lt;dates&gt;&lt;year&gt;2012&lt;/year&gt;&lt;/dates&gt;&lt;urls&gt;&lt;/urls&gt;&lt;/record&gt;&lt;/Cite&gt;&lt;/EndNote&gt;</w:instrText>
      </w:r>
      <w:r w:rsidR="00E85D95" w:rsidRPr="00ED6412">
        <w:fldChar w:fldCharType="separate"/>
      </w:r>
      <w:r w:rsidR="000201C4">
        <w:rPr>
          <w:noProof/>
        </w:rPr>
        <w:t>[</w:t>
      </w:r>
      <w:hyperlink w:anchor="_ENREF_181" w:tooltip="Yengui, 2012 #540" w:history="1">
        <w:r w:rsidR="00213BF8">
          <w:rPr>
            <w:noProof/>
          </w:rPr>
          <w:t>181</w:t>
        </w:r>
      </w:hyperlink>
      <w:r w:rsidR="000201C4">
        <w:rPr>
          <w:noProof/>
        </w:rPr>
        <w:t>]</w:t>
      </w:r>
      <w:r w:rsidR="00E85D95" w:rsidRPr="00ED6412">
        <w:fldChar w:fldCharType="end"/>
      </w:r>
      <w:r w:rsidRPr="00ED6412">
        <w:t xml:space="preserve">. Moreover, from previous research </w:t>
      </w:r>
      <w:r w:rsidR="00E85D95" w:rsidRPr="00ED6412">
        <w:rPr>
          <w:lang w:val="en-US"/>
        </w:rPr>
        <w:fldChar w:fldCharType="begin">
          <w:fldData xml:space="preserve">PEVuZE5vdGU+PENpdGU+PEF1dGhvcj5BbHN1bWFpdDwvQXV0aG9yPjxZZWFyPjIwMDk8L1llYXI+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</w:fldData>
        </w:fldChar>
      </w:r>
      <w:r w:rsidR="000201C4">
        <w:rPr>
          <w:lang w:val="en-US"/>
        </w:rPr>
        <w:instrText xml:space="preserve"> ADDIN EN.CITE </w:instrText>
      </w:r>
      <w:r w:rsidR="000201C4">
        <w:rPr>
          <w:lang w:val="en-US"/>
        </w:rPr>
        <w:fldChar w:fldCharType="begin">
          <w:fldData xml:space="preserve">PEVuZE5vdGU+PENpdGU+PEF1dGhvcj5BbHN1bWFpdDwvQXV0aG9yPjxZZWFyPjIwMDk8L1llYXI+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</w:fldData>
        </w:fldChar>
      </w:r>
      <w:r w:rsidR="000201C4">
        <w:rPr>
          <w:lang w:val="en-US"/>
        </w:rPr>
        <w:instrText xml:space="preserve"> ADDIN EN.CITE.DATA </w:instrText>
      </w:r>
      <w:r w:rsidR="000201C4">
        <w:rPr>
          <w:lang w:val="en-US"/>
        </w:rPr>
      </w:r>
      <w:r w:rsidR="000201C4">
        <w:rPr>
          <w:lang w:val="en-US"/>
        </w:rPr>
        <w:fldChar w:fldCharType="end"/>
      </w:r>
      <w:r w:rsidR="00E85D95" w:rsidRPr="00ED6412">
        <w:rPr>
          <w:lang w:val="en-US"/>
        </w:rPr>
      </w:r>
      <w:r w:rsidR="00E85D95" w:rsidRPr="00ED6412">
        <w:rPr>
          <w:lang w:val="en-US"/>
        </w:rPr>
        <w:fldChar w:fldCharType="separate"/>
      </w:r>
      <w:r w:rsidR="000201C4">
        <w:rPr>
          <w:noProof/>
          <w:lang w:val="en-US"/>
        </w:rPr>
        <w:t>[</w:t>
      </w:r>
      <w:hyperlink w:anchor="_ENREF_176" w:tooltip="Alsumait, 2009 #535" w:history="1">
        <w:r w:rsidR="00213BF8">
          <w:rPr>
            <w:noProof/>
            <w:lang w:val="en-US"/>
          </w:rPr>
          <w:t>176</w:t>
        </w:r>
      </w:hyperlink>
      <w:r w:rsidR="000201C4">
        <w:rPr>
          <w:noProof/>
          <w:lang w:val="en-US"/>
        </w:rPr>
        <w:t xml:space="preserve">, </w:t>
      </w:r>
      <w:hyperlink w:anchor="_ENREF_182" w:tooltip="Victoire, 2004 #537" w:history="1">
        <w:r w:rsidR="00213BF8">
          <w:rPr>
            <w:noProof/>
            <w:lang w:val="en-US"/>
          </w:rPr>
          <w:t>182-187</w:t>
        </w:r>
      </w:hyperlink>
      <w:r w:rsidR="000201C4">
        <w:rPr>
          <w:noProof/>
          <w:lang w:val="en-US"/>
        </w:rPr>
        <w:t>]</w:t>
      </w:r>
      <w:r w:rsidR="00E85D95" w:rsidRPr="00ED6412">
        <w:rPr>
          <w:lang w:val="en-US"/>
        </w:rPr>
        <w:fldChar w:fldCharType="end"/>
      </w:r>
      <w:r w:rsidR="00B141E2" w:rsidRPr="00ED6412">
        <w:t xml:space="preserve">, </w:t>
      </w:r>
      <w:r w:rsidRPr="00ED6412">
        <w:t>the SQP is a very accurate technique but it is very sensitive to its initial points. A hybrid GA-SQP algorithm can reduce the computational time and ensure the accuracy and it is applied in the present paper</w:t>
      </w:r>
      <w:r w:rsidR="00C16400" w:rsidRPr="00ED6412">
        <w:t xml:space="preserve"> </w:t>
      </w:r>
      <w:r w:rsidR="00E85D95" w:rsidRPr="00ED6412">
        <w:rPr>
          <w:lang w:val="en-US"/>
        </w:rPr>
        <w:fldChar w:fldCharType="begin">
          <w:fldData xml:space="preserve">PEVuZE5vdGU+PENpdGU+PEF1dGhvcj5BbHN1bWFpdDwvQXV0aG9yPjxZZWFyPjIwMDk8L1llYXI+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</w:fldData>
        </w:fldChar>
      </w:r>
      <w:r w:rsidR="000201C4">
        <w:rPr>
          <w:lang w:val="en-US"/>
        </w:rPr>
        <w:instrText xml:space="preserve"> ADDIN EN.CITE </w:instrText>
      </w:r>
      <w:r w:rsidR="000201C4">
        <w:rPr>
          <w:lang w:val="en-US"/>
        </w:rPr>
        <w:fldChar w:fldCharType="begin">
          <w:fldData xml:space="preserve">PEVuZE5vdGU+PENpdGU+PEF1dGhvcj5BbHN1bWFpdDwvQXV0aG9yPjxZZWFyPjIwMDk8L1llYXI+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</w:fldData>
        </w:fldChar>
      </w:r>
      <w:r w:rsidR="000201C4">
        <w:rPr>
          <w:lang w:val="en-US"/>
        </w:rPr>
        <w:instrText xml:space="preserve"> ADDIN EN.CITE.DATA </w:instrText>
      </w:r>
      <w:r w:rsidR="000201C4">
        <w:rPr>
          <w:lang w:val="en-US"/>
        </w:rPr>
      </w:r>
      <w:r w:rsidR="000201C4">
        <w:rPr>
          <w:lang w:val="en-US"/>
        </w:rPr>
        <w:fldChar w:fldCharType="end"/>
      </w:r>
      <w:r w:rsidR="00E85D95" w:rsidRPr="00ED6412">
        <w:rPr>
          <w:lang w:val="en-US"/>
        </w:rPr>
      </w:r>
      <w:r w:rsidR="00E85D95" w:rsidRPr="00ED6412">
        <w:rPr>
          <w:lang w:val="en-US"/>
        </w:rPr>
        <w:fldChar w:fldCharType="separate"/>
      </w:r>
      <w:r w:rsidR="000201C4">
        <w:rPr>
          <w:noProof/>
          <w:lang w:val="en-US"/>
        </w:rPr>
        <w:t>[</w:t>
      </w:r>
      <w:hyperlink w:anchor="_ENREF_176" w:tooltip="Alsumait, 2009 #535" w:history="1">
        <w:r w:rsidR="00213BF8">
          <w:rPr>
            <w:noProof/>
            <w:lang w:val="en-US"/>
          </w:rPr>
          <w:t>176</w:t>
        </w:r>
      </w:hyperlink>
      <w:r w:rsidR="000201C4">
        <w:rPr>
          <w:noProof/>
          <w:lang w:val="en-US"/>
        </w:rPr>
        <w:t xml:space="preserve">, </w:t>
      </w:r>
      <w:hyperlink w:anchor="_ENREF_181" w:tooltip="Yengui, 2012 #540" w:history="1">
        <w:r w:rsidR="00213BF8">
          <w:rPr>
            <w:noProof/>
            <w:lang w:val="en-US"/>
          </w:rPr>
          <w:t>181</w:t>
        </w:r>
      </w:hyperlink>
      <w:r w:rsidR="000201C4">
        <w:rPr>
          <w:noProof/>
          <w:lang w:val="en-US"/>
        </w:rPr>
        <w:t xml:space="preserve">, </w:t>
      </w:r>
      <w:hyperlink w:anchor="_ENREF_187" w:tooltip="Mansoornejad, 2008 #544" w:history="1">
        <w:r w:rsidR="00213BF8">
          <w:rPr>
            <w:noProof/>
            <w:lang w:val="en-US"/>
          </w:rPr>
          <w:t>187</w:t>
        </w:r>
      </w:hyperlink>
      <w:r w:rsidR="000201C4">
        <w:rPr>
          <w:noProof/>
          <w:lang w:val="en-US"/>
        </w:rPr>
        <w:t>]</w:t>
      </w:r>
      <w:r w:rsidR="00E85D95" w:rsidRPr="00ED6412">
        <w:rPr>
          <w:lang w:val="en-US"/>
        </w:rPr>
        <w:fldChar w:fldCharType="end"/>
      </w:r>
      <w:r w:rsidR="00C20574" w:rsidRPr="00ED6412">
        <w:t>.</w:t>
      </w:r>
      <w:r w:rsidRPr="00ED6412">
        <w:t xml:space="preserve"> </w:t>
      </w:r>
    </w:p>
    <w:p w14:paraId="65E88DC7" w14:textId="3B1A1E97" w:rsidR="00261ABE" w:rsidRPr="007F276E" w:rsidRDefault="00261ABE" w:rsidP="007F276E">
      <w:r w:rsidRPr="00ED6412">
        <w:t xml:space="preserve">Firstly, using GA as a first stage global optimizer, in order to obtain some decent starting points, by exploiting GA's global search ability. Secondly, use the obtained </w:t>
      </w:r>
      <w:r w:rsidRPr="00ED6412">
        <w:lastRenderedPageBreak/>
        <w:t>solution as found by GA as a starting point to the second stage local searching method SQP in order to refine the first stage result</w:t>
      </w:r>
      <w:r w:rsidRPr="000765FB">
        <w:rPr>
          <w:color w:val="000000" w:themeColor="text1"/>
        </w:rPr>
        <w:t xml:space="preserve">. </w:t>
      </w:r>
      <w:r w:rsidR="0062166F" w:rsidRPr="000765FB">
        <w:rPr>
          <w:color w:val="000000" w:themeColor="text1"/>
        </w:rPr>
        <w:fldChar w:fldCharType="begin"/>
      </w:r>
      <w:r w:rsidR="0062166F" w:rsidRPr="000765FB">
        <w:rPr>
          <w:color w:val="000000" w:themeColor="text1"/>
        </w:rPr>
        <w:instrText xml:space="preserve"> REF _Ref523333377 \h </w:instrText>
      </w:r>
      <w:r w:rsidR="0062166F" w:rsidRPr="000765FB">
        <w:rPr>
          <w:color w:val="000000" w:themeColor="text1"/>
        </w:rPr>
      </w:r>
      <w:r w:rsidR="0062166F" w:rsidRPr="000765FB">
        <w:rPr>
          <w:color w:val="000000" w:themeColor="text1"/>
        </w:rPr>
        <w:fldChar w:fldCharType="separate"/>
      </w:r>
      <w:r w:rsidR="0062166F" w:rsidRPr="000765FB">
        <w:rPr>
          <w:color w:val="000000" w:themeColor="text1"/>
        </w:rPr>
        <w:t xml:space="preserve">Figure </w:t>
      </w:r>
      <w:r w:rsidR="0062166F" w:rsidRPr="000765FB">
        <w:rPr>
          <w:noProof/>
          <w:color w:val="000000" w:themeColor="text1"/>
        </w:rPr>
        <w:t>3</w:t>
      </w:r>
      <w:r w:rsidR="0062166F" w:rsidRPr="000765FB">
        <w:rPr>
          <w:color w:val="000000" w:themeColor="text1"/>
        </w:rPr>
        <w:t>.</w:t>
      </w:r>
      <w:r w:rsidR="0062166F" w:rsidRPr="000765FB">
        <w:rPr>
          <w:noProof/>
          <w:color w:val="000000" w:themeColor="text1"/>
        </w:rPr>
        <w:t>1</w:t>
      </w:r>
      <w:r w:rsidR="0062166F" w:rsidRPr="000765FB">
        <w:rPr>
          <w:color w:val="000000" w:themeColor="text1"/>
        </w:rPr>
        <w:fldChar w:fldCharType="end"/>
      </w:r>
      <w:r w:rsidR="0062166F" w:rsidRPr="000765FB">
        <w:rPr>
          <w:color w:val="000000" w:themeColor="text1"/>
        </w:rPr>
        <w:t xml:space="preserve"> </w:t>
      </w:r>
      <w:r w:rsidR="007F276E" w:rsidRPr="000765FB">
        <w:rPr>
          <w:color w:val="000000" w:themeColor="text1"/>
        </w:rPr>
        <w:t xml:space="preserve">indicates the flow chart of the hybrid GA-SQP optimisation algorithm.  </w:t>
      </w:r>
    </w:p>
    <w:p w14:paraId="5F7FE286" w14:textId="77777777" w:rsidR="007F276E" w:rsidRDefault="007F276E" w:rsidP="007F276E">
      <w:pPr>
        <w:keepNext/>
      </w:pPr>
      <w:r w:rsidRPr="007F276E">
        <w:rPr>
          <w:noProof/>
          <w:lang w:eastAsia="en-GB"/>
        </w:rPr>
        <w:drawing>
          <wp:inline distT="0" distB="0" distL="0" distR="0" wp14:anchorId="14B4E2CE" wp14:editId="26B743F0">
            <wp:extent cx="4998465" cy="6156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98465" cy="6156000"/>
                    </a:xfrm>
                    <a:prstGeom prst="rect">
                      <a:avLst/>
                    </a:prstGeom>
                  </pic:spPr>
                </pic:pic>
              </a:graphicData>
            </a:graphic>
          </wp:inline>
        </w:drawing>
      </w:r>
    </w:p>
    <w:p w14:paraId="372235A7" w14:textId="367EE81F" w:rsidR="007F276E" w:rsidRPr="007F276E" w:rsidRDefault="007F276E" w:rsidP="007F276E">
      <w:pPr>
        <w:pStyle w:val="Caption"/>
        <w:jc w:val="both"/>
      </w:pPr>
      <w:bookmarkStart w:id="136" w:name="_Ref523333377"/>
      <w:bookmarkStart w:id="137" w:name="_Toc523347873"/>
      <w:r>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3</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1</w:t>
      </w:r>
      <w:r w:rsidR="00C47357">
        <w:rPr>
          <w:noProof/>
        </w:rPr>
        <w:fldChar w:fldCharType="end"/>
      </w:r>
      <w:bookmarkEnd w:id="136"/>
      <w:r>
        <w:t xml:space="preserve"> </w:t>
      </w:r>
      <w:r w:rsidRPr="007F276E">
        <w:t>Flow chart of hybrid GA-SQP optimisation algorithm.</w:t>
      </w:r>
      <w:bookmarkEnd w:id="137"/>
    </w:p>
    <w:p w14:paraId="2593EDAD" w14:textId="081E4D10" w:rsidR="00261ABE" w:rsidRPr="00ED6412" w:rsidRDefault="00261ABE" w:rsidP="00C16400">
      <w:r w:rsidRPr="00ED6412" w:rsidDel="00142359">
        <w:lastRenderedPageBreak/>
        <w:t xml:space="preserve">A MATLAB program that is based on the CEED model is developed for various scenarios </w:t>
      </w:r>
      <w:r w:rsidRPr="00ED6412">
        <w:t xml:space="preserve">investigated </w:t>
      </w:r>
      <w:r w:rsidRPr="00ED6412" w:rsidDel="00142359">
        <w:t xml:space="preserve">using </w:t>
      </w:r>
      <w:r w:rsidRPr="00ED6412">
        <w:t>the</w:t>
      </w:r>
      <w:r w:rsidRPr="00ED6412" w:rsidDel="00142359">
        <w:t xml:space="preserve"> GA with an additive form penalty function for constraint handling. If no violation occurs, the penalty term will be zero. Otherwise, the penalty term will be a very large positive number</w:t>
      </w:r>
      <w:r w:rsidRPr="00ED6412">
        <w:t xml:space="preserve"> to the epsilon in </w:t>
      </w:r>
      <w:r w:rsidRPr="00ED6412" w:rsidDel="00142359">
        <w:t>M</w:t>
      </w:r>
      <w:r w:rsidR="0055449C" w:rsidRPr="00ED6412">
        <w:t>atlab</w:t>
      </w:r>
      <w:r w:rsidRPr="00ED6412">
        <w:t>, which is 2</w:t>
      </w:r>
      <w:r w:rsidRPr="00ED6412">
        <w:rPr>
          <w:vertAlign w:val="superscript"/>
        </w:rPr>
        <w:noBreakHyphen/>
        <w:t>52</w:t>
      </w:r>
      <w:r w:rsidR="009F1988" w:rsidRPr="00ED6412">
        <w:t xml:space="preserve"> </w:t>
      </w:r>
      <w:r w:rsidR="00FE46B2" w:rsidRPr="00ED6412">
        <w:fldChar w:fldCharType="begin"/>
      </w:r>
      <w:r w:rsidR="000201C4">
        <w:instrText xml:space="preserve"> ADDIN EN.CITE &lt;EndNote&gt;&lt;Cite ExcludeYear="1"&gt;&lt;Author&gt;MATLAB&lt;/Author&gt;&lt;RecNum&gt;548&lt;/RecNum&gt;&lt;DisplayText&gt;[188]&lt;/DisplayText&gt;&lt;record&gt;&lt;rec-number&gt;548&lt;/rec-number&gt;&lt;foreign-keys&gt;&lt;key app="EN" db-id="wat2z5xv39zx9lefev2vrzeifd9dzfzsx50x" timestamp="0"&gt;548&lt;/key&gt;&lt;/foreign-keys&gt;&lt;ref-type name="Web Page"&gt;12&lt;/ref-type&gt;&lt;contributors&gt;&lt;authors&gt;&lt;author&gt;MATLAB&lt;/author&gt;&lt;/authors&gt;&lt;/contributors&gt;&lt;titles&gt;&lt;title&gt;eps&lt;/title&gt;&lt;/titles&gt;&lt;volume&gt;2018&lt;/volume&gt;&lt;number&gt;22 January&lt;/number&gt;&lt;dates&gt;&lt;/dates&gt;&lt;urls&gt;&lt;related-urls&gt;&lt;url&gt;https://uk.mathworks.com/help/matlab/ref/eps.html&lt;/url&gt;&lt;/related-urls&gt;&lt;/urls&gt;&lt;/record&gt;&lt;/Cite&gt;&lt;/EndNote&gt;</w:instrText>
      </w:r>
      <w:r w:rsidR="00FE46B2" w:rsidRPr="00ED6412">
        <w:fldChar w:fldCharType="separate"/>
      </w:r>
      <w:r w:rsidR="000201C4">
        <w:rPr>
          <w:noProof/>
        </w:rPr>
        <w:t>[</w:t>
      </w:r>
      <w:hyperlink w:anchor="_ENREF_188" w:tooltip="MATLAB,  #548" w:history="1">
        <w:r w:rsidR="00213BF8">
          <w:rPr>
            <w:noProof/>
          </w:rPr>
          <w:t>188</w:t>
        </w:r>
      </w:hyperlink>
      <w:r w:rsidR="000201C4">
        <w:rPr>
          <w:noProof/>
        </w:rPr>
        <w:t>]</w:t>
      </w:r>
      <w:r w:rsidR="00FE46B2" w:rsidRPr="00ED6412">
        <w:fldChar w:fldCharType="end"/>
      </w:r>
      <w:r w:rsidRPr="00ED6412">
        <w:t>. Then a constrained nonlinear optimization algorithm, SQP solver, is applied by using the result found by GA as a starting point.</w:t>
      </w:r>
    </w:p>
    <w:p w14:paraId="31489F97" w14:textId="11632F86" w:rsidR="00D77073" w:rsidRPr="00ED6412" w:rsidRDefault="00D77073" w:rsidP="000945B6">
      <w:pPr>
        <w:pStyle w:val="Heading2"/>
        <w:rPr>
          <w:color w:val="auto"/>
        </w:rPr>
      </w:pPr>
      <w:bookmarkStart w:id="138" w:name="_Toc523347768"/>
      <w:r w:rsidRPr="00ED6412">
        <w:rPr>
          <w:color w:val="auto"/>
        </w:rPr>
        <w:t>Model validation</w:t>
      </w:r>
      <w:bookmarkEnd w:id="138"/>
    </w:p>
    <w:p w14:paraId="4A1F3CDF" w14:textId="117F1B95" w:rsidR="00D77073" w:rsidRPr="00ED6412" w:rsidRDefault="00D77073" w:rsidP="004C1551">
      <w:r w:rsidRPr="00ED6412">
        <w:t>Without the carbon price and emission limits approach, the CEED model mainly consists of two types that have been investigated by previous researches, one is the CEED of conventional generators with three emissions, another is the ED of conventional and wind generators. Therefore, there is no validation case for the entirety of the model. Thus the validation will be split into two parts, namely an electrical system of conventional generators with three emissions to validate the total cost and an electrical system of conventional and wind power generators to validated the wind power cost. The carbon price can be validated as a part of the weight factors and the emission limit can be a constraint in the validation scenario of the CEED of conventional generators with three emissions.</w:t>
      </w:r>
    </w:p>
    <w:p w14:paraId="2B6F08C3" w14:textId="77777777" w:rsidR="00D77073" w:rsidRPr="00ED6412" w:rsidRDefault="00D77073" w:rsidP="001E3750">
      <w:pPr>
        <w:pStyle w:val="Heading3"/>
      </w:pPr>
      <w:bookmarkStart w:id="139" w:name="_Ref456215049"/>
      <w:bookmarkStart w:id="140" w:name="_Toc523347769"/>
      <w:r w:rsidRPr="00ED6412">
        <w:lastRenderedPageBreak/>
        <w:t>The CEED of conventional generators with three emissions</w:t>
      </w:r>
      <w:bookmarkEnd w:id="139"/>
      <w:bookmarkEnd w:id="140"/>
    </w:p>
    <w:p w14:paraId="5DAFDAD5" w14:textId="3D7B5CE6" w:rsidR="00D77073" w:rsidRPr="00ED6412" w:rsidRDefault="00D77073" w:rsidP="004C1551">
      <w:r w:rsidRPr="00ED6412">
        <w:t>From AlRashidi</w:t>
      </w:r>
      <w:r w:rsidR="002F3124" w:rsidRPr="00ED6412">
        <w:t xml:space="preserve"> </w:t>
      </w:r>
      <w:r w:rsidR="00E85D95" w:rsidRPr="00ED6412">
        <w:fldChar w:fldCharType="begin"/>
      </w:r>
      <w:r w:rsidR="000201C4">
        <w:instrText xml:space="preserve"> ADDIN EN.CITE &lt;EndNote&gt;&lt;Cite&gt;&lt;Author&gt;AlRashidi&lt;/Author&gt;&lt;Year&gt;2007&lt;/Year&gt;&lt;RecNum&gt;318&lt;/RecNum&gt;&lt;DisplayText&gt;[189]&lt;/DisplayText&gt;&lt;record&gt;&lt;rec-number&gt;318&lt;/rec-number&gt;&lt;foreign-keys&gt;&lt;key app="EN" db-id="wat2z5xv39zx9lefev2vrzeifd9dzfzsx50x" timestamp="0"&gt;318&lt;/key&gt;&lt;/foreign-keys&gt;&lt;ref-type name="Thesis"&gt;32&lt;/ref-type&gt;&lt;contributors&gt;&lt;authors&gt;&lt;author&gt;Mohammed AlRashidi&lt;/author&gt;&lt;/authors&gt;&lt;/contributors&gt;&lt;titles&gt;&lt;title&gt;Improved optimal economic and environmental operations of power systems using partucal swarm&lt;/title&gt;&lt;secondary-title&gt;Electrical and computer engineering&lt;/secondary-title&gt;&lt;/titles&gt;&lt;volume&gt;Phd&lt;/volume&gt;&lt;dates&gt;&lt;year&gt;2007&lt;/year&gt;&lt;/dates&gt;&lt;publisher&gt;Dalhousie univeristy&lt;/publisher&gt;&lt;urls&gt;&lt;related-urls&gt;&lt;url&gt;https://dalspace.library.dal.ca/bitstream/handle/10222/54978/NR35790.PDF?sequence=1&lt;/url&gt;&lt;/related-urls&gt;&lt;/urls&gt;&lt;/record&gt;&lt;/Cite&gt;&lt;/EndNote&gt;</w:instrText>
      </w:r>
      <w:r w:rsidR="00E85D95" w:rsidRPr="00ED6412">
        <w:fldChar w:fldCharType="separate"/>
      </w:r>
      <w:r w:rsidR="000201C4">
        <w:rPr>
          <w:noProof/>
        </w:rPr>
        <w:t>[</w:t>
      </w:r>
      <w:hyperlink w:anchor="_ENREF_189" w:tooltip="AlRashidi, 2007 #318" w:history="1">
        <w:r w:rsidR="00213BF8">
          <w:rPr>
            <w:noProof/>
          </w:rPr>
          <w:t>189</w:t>
        </w:r>
      </w:hyperlink>
      <w:r w:rsidR="000201C4">
        <w:rPr>
          <w:noProof/>
        </w:rPr>
        <w:t>]</w:t>
      </w:r>
      <w:r w:rsidR="00E85D95" w:rsidRPr="00ED6412">
        <w:fldChar w:fldCharType="end"/>
      </w:r>
      <w:r w:rsidRPr="00ED6412">
        <w:t xml:space="preserve">, a CEED model of conventional generators with three emissions was proposed and the optimization algorithm was the partial swarm optimization (PSO). Assuming there is no wind power in the system, the proposed CEED model employed in this </w:t>
      </w:r>
      <w:r w:rsidR="00826831" w:rsidRPr="00ED6412">
        <w:t>research</w:t>
      </w:r>
      <w:r w:rsidRPr="00ED6412">
        <w:t xml:space="preserve"> is similar to the AlRashidi model, which has a quadratic cost objective function and three quadratic emission objective functions of</w:t>
      </w:r>
      <w:r w:rsidR="00EF7D92" w:rsidRPr="00ED6412">
        <w:t xml:space="preserve"> NO</w:t>
      </w:r>
      <w:r w:rsidR="00EF7D92" w:rsidRPr="00ED6412">
        <w:rPr>
          <w:vertAlign w:val="subscript"/>
        </w:rPr>
        <w:t>x</w:t>
      </w:r>
      <w:r w:rsidR="00EF7D92" w:rsidRPr="00ED6412">
        <w:t>, SO</w:t>
      </w:r>
      <w:r w:rsidR="00EF7D92" w:rsidRPr="00ED6412">
        <w:rPr>
          <w:vertAlign w:val="subscript"/>
        </w:rPr>
        <w:t>2</w:t>
      </w:r>
      <w:r w:rsidR="00EF7D92" w:rsidRPr="00ED6412">
        <w:t xml:space="preserve"> and CO</w:t>
      </w:r>
      <w:r w:rsidR="00EF7D92" w:rsidRPr="00ED6412">
        <w:rPr>
          <w:vertAlign w:val="subscript"/>
        </w:rPr>
        <w:t>2</w:t>
      </w:r>
      <w:r w:rsidR="00EF7D92" w:rsidRPr="00ED6412">
        <w:t>.</w:t>
      </w:r>
      <w:r w:rsidRPr="00ED6412">
        <w:t xml:space="preserve"> </w:t>
      </w:r>
    </w:p>
    <w:p w14:paraId="3E6B0DD9" w14:textId="61B9E276" w:rsidR="00D77073" w:rsidRPr="00ED6412" w:rsidRDefault="00D77073" w:rsidP="004C1551">
      <w:r w:rsidRPr="00ED6412">
        <w:t xml:space="preserve">Slightly different from the proposed CEED model, the AlRashidi model did not consider the carbon price and emission limit. However, it had weight factors </w:t>
      </w:r>
      <m:oMath>
        <m:sSub>
          <m:sSubPr>
            <m:ctrlPr>
              <w:rPr>
                <w:rFonts w:ascii="Cambria Math" w:hAnsi="Cambria Math"/>
                <w:i/>
                <w:iCs/>
              </w:rPr>
            </m:ctrlPr>
          </m:sSubPr>
          <m:e>
            <m:r>
              <w:rPr>
                <w:rFonts w:ascii="Cambria Math" w:hAnsi="Cambria Math"/>
              </w:rPr>
              <m:t>w</m:t>
            </m:r>
          </m:e>
          <m:sub>
            <m:r>
              <w:rPr>
                <w:rFonts w:ascii="Cambria Math" w:hAnsi="Cambria Math"/>
              </w:rPr>
              <m:t>n</m:t>
            </m:r>
          </m:sub>
        </m:sSub>
      </m:oMath>
      <w:r w:rsidRPr="00ED6412">
        <w:rPr>
          <w:iCs/>
        </w:rPr>
        <w:t xml:space="preserve"> </w:t>
      </w:r>
      <w:r w:rsidRPr="00ED6412">
        <w:t xml:space="preserve">of each cost and emission functions to order the priority of the effect of the cost and emissions. Therefore its fitness is a sum of the weighted fuel cost and emissions. The weight factors are different from the carbon prices, but they lead to similar results, which is increasing the emission weight factors or the carbon prices increases the proportion of emissions in the fitness. </w:t>
      </w:r>
    </w:p>
    <w:p w14:paraId="2BFF09F6" w14:textId="007D74D3" w:rsidR="00D77073" w:rsidRPr="00D155A7" w:rsidRDefault="00D77073" w:rsidP="004C1551">
      <w:pPr>
        <w:rPr>
          <w:color w:val="FF0000"/>
        </w:rPr>
      </w:pPr>
      <w:r w:rsidRPr="00ED6412">
        <w:t xml:space="preserve">In addition, the constraints in the AlRashidi model considers only the real power balance and generators limit. In this validation, the emission limit will be considered as a </w:t>
      </w:r>
      <w:r w:rsidRPr="008B6129">
        <w:t>constraint</w:t>
      </w:r>
      <w:r w:rsidR="00392D82" w:rsidRPr="008B6129">
        <w:t>, which is 80t/h</w:t>
      </w:r>
      <w:r w:rsidR="00D155A7" w:rsidRPr="008B6129">
        <w:t xml:space="preserve"> according to AlRashidi model</w:t>
      </w:r>
      <w:r w:rsidR="00392D82" w:rsidRPr="008B6129">
        <w:t>.</w:t>
      </w:r>
    </w:p>
    <w:p w14:paraId="722DEAD2" w14:textId="6AF713BF" w:rsidR="00D77073" w:rsidRPr="00ED6412" w:rsidRDefault="00D77073" w:rsidP="004C1551">
      <w:r w:rsidRPr="00ED6412">
        <w:t>Therefore the total cost of the proposed CEED model can be validated by the AlRashidi model. In</w:t>
      </w:r>
      <w:r w:rsidR="003662E2" w:rsidRPr="00ED6412">
        <w:t xml:space="preserve"> </w:t>
      </w:r>
      <w:r w:rsidR="00E85D95" w:rsidRPr="00ED6412">
        <w:fldChar w:fldCharType="begin"/>
      </w:r>
      <w:r w:rsidR="000201C4">
        <w:instrText xml:space="preserve"> ADDIN EN.CITE &lt;EndNote&gt;&lt;Cite&gt;&lt;Author&gt;AlRashidi&lt;/Author&gt;&lt;Year&gt;2007&lt;/Year&gt;&lt;RecNum&gt;318&lt;/RecNum&gt;&lt;DisplayText&gt;[189]&lt;/DisplayText&gt;&lt;record&gt;&lt;rec-number&gt;318&lt;/rec-number&gt;&lt;foreign-keys&gt;&lt;key app="EN" db-id="wat2z5xv39zx9lefev2vrzeifd9dzfzsx50x" timestamp="0"&gt;318&lt;/key&gt;&lt;/foreign-keys&gt;&lt;ref-type name="Thesis"&gt;32&lt;/ref-type&gt;&lt;contributors&gt;&lt;authors&gt;&lt;author&gt;Mohammed AlRashidi&lt;/author&gt;&lt;/authors&gt;&lt;/contributors&gt;&lt;titles&gt;&lt;title&gt;Improved optimal economic and environmental operations of power systems using partucal swarm&lt;/title&gt;&lt;secondary-title&gt;Electrical and computer engineering&lt;/secondary-title&gt;&lt;/titles&gt;&lt;volume&gt;Phd&lt;/volume&gt;&lt;dates&gt;&lt;year&gt;2007&lt;/year&gt;&lt;/dates&gt;&lt;publisher&gt;Dalhousie univeristy&lt;/publisher&gt;&lt;urls&gt;&lt;related-urls&gt;&lt;url&gt;https://dalspace.library.dal.ca/bitstream/handle/10222/54978/NR35790.PDF?sequence=1&lt;/url&gt;&lt;/related-urls&gt;&lt;/urls&gt;&lt;/record&gt;&lt;/Cite&gt;&lt;/EndNote&gt;</w:instrText>
      </w:r>
      <w:r w:rsidR="00E85D95" w:rsidRPr="00ED6412">
        <w:fldChar w:fldCharType="separate"/>
      </w:r>
      <w:r w:rsidR="000201C4">
        <w:rPr>
          <w:noProof/>
        </w:rPr>
        <w:t>[</w:t>
      </w:r>
      <w:hyperlink w:anchor="_ENREF_189" w:tooltip="AlRashidi, 2007 #318" w:history="1">
        <w:r w:rsidR="00213BF8">
          <w:rPr>
            <w:noProof/>
          </w:rPr>
          <w:t>189</w:t>
        </w:r>
      </w:hyperlink>
      <w:r w:rsidR="000201C4">
        <w:rPr>
          <w:noProof/>
        </w:rPr>
        <w:t>]</w:t>
      </w:r>
      <w:r w:rsidR="00E85D95" w:rsidRPr="00ED6412">
        <w:fldChar w:fldCharType="end"/>
      </w:r>
      <w:r w:rsidR="003662E2" w:rsidRPr="00ED6412">
        <w:t>,</w:t>
      </w:r>
      <w:r w:rsidRPr="00ED6412">
        <w:t xml:space="preserve"> two scenarios of an IEEE 30 buses system with six thermal generators, but different weight factors, are used to validate the proposed CEED model. </w:t>
      </w:r>
    </w:p>
    <w:p w14:paraId="66966CED" w14:textId="5A3802D5" w:rsidR="00D77073" w:rsidRPr="00ED6412" w:rsidRDefault="00D77073" w:rsidP="004C1551">
      <w:r w:rsidRPr="00ED6412">
        <w:lastRenderedPageBreak/>
        <w:t>The objective functions are equation</w:t>
      </w:r>
      <w:r w:rsidR="007A0105" w:rsidRPr="00ED6412">
        <w:t xml:space="preserve"> </w:t>
      </w:r>
      <w:r w:rsidR="007A0105" w:rsidRPr="00ED6412">
        <w:fldChar w:fldCharType="begin"/>
      </w:r>
      <w:r w:rsidR="007A0105" w:rsidRPr="00ED6412">
        <w:instrText xml:space="preserve"> REF _Ref484087911 \h </w:instrText>
      </w:r>
      <w:r w:rsidR="00A63E2B" w:rsidRPr="00ED6412">
        <w:instrText xml:space="preserve"> \* MERGEFORMAT </w:instrText>
      </w:r>
      <w:r w:rsidR="007A0105" w:rsidRPr="00ED6412">
        <w:fldChar w:fldCharType="separate"/>
      </w:r>
      <w:r w:rsidR="00C05E44" w:rsidRPr="00ED6412">
        <w:t>(</w:t>
      </w:r>
      <w:r w:rsidR="00C05E44">
        <w:rPr>
          <w:noProof/>
        </w:rPr>
        <w:t>3</w:t>
      </w:r>
      <w:r w:rsidR="00C05E44" w:rsidRPr="00ED6412">
        <w:rPr>
          <w:noProof/>
        </w:rPr>
        <w:t>.</w:t>
      </w:r>
      <w:r w:rsidR="00C05E44">
        <w:rPr>
          <w:noProof/>
        </w:rPr>
        <w:t>2</w:t>
      </w:r>
      <w:r w:rsidR="00C05E44" w:rsidRPr="00ED6412">
        <w:t>)</w:t>
      </w:r>
      <w:r w:rsidR="007A0105" w:rsidRPr="00ED6412">
        <w:fldChar w:fldCharType="end"/>
      </w:r>
      <w:r w:rsidR="00563533" w:rsidRPr="00ED6412">
        <w:t xml:space="preserve"> and</w:t>
      </w:r>
      <w:r w:rsidR="00A66B44" w:rsidRPr="00ED6412">
        <w:t xml:space="preserve"> </w:t>
      </w:r>
      <w:r w:rsidR="00A66B44" w:rsidRPr="00ED6412">
        <w:fldChar w:fldCharType="begin"/>
      </w:r>
      <w:r w:rsidR="00A66B44" w:rsidRPr="00ED6412">
        <w:instrText xml:space="preserve"> REF _Ref484087996 \h </w:instrText>
      </w:r>
      <w:r w:rsidR="00A63E2B" w:rsidRPr="00ED6412">
        <w:instrText xml:space="preserve"> \* MERGEFORMAT </w:instrText>
      </w:r>
      <w:r w:rsidR="00A66B44" w:rsidRPr="00ED6412">
        <w:fldChar w:fldCharType="separate"/>
      </w:r>
      <w:r w:rsidR="00C05E44" w:rsidRPr="00ED6412">
        <w:rPr>
          <w:noProof/>
        </w:rPr>
        <w:t>(</w:t>
      </w:r>
      <w:r w:rsidR="00C05E44">
        <w:rPr>
          <w:noProof/>
        </w:rPr>
        <w:t>3</w:t>
      </w:r>
      <w:r w:rsidR="00C05E44" w:rsidRPr="00ED6412">
        <w:rPr>
          <w:noProof/>
        </w:rPr>
        <w:t>.</w:t>
      </w:r>
      <w:r w:rsidR="00C05E44">
        <w:rPr>
          <w:noProof/>
        </w:rPr>
        <w:t>6</w:t>
      </w:r>
      <w:r w:rsidR="00C05E44" w:rsidRPr="00ED6412">
        <w:rPr>
          <w:noProof/>
        </w:rPr>
        <w:t>)</w:t>
      </w:r>
      <w:r w:rsidR="00A66B44" w:rsidRPr="00ED6412">
        <w:fldChar w:fldCharType="end"/>
      </w:r>
      <w:r w:rsidR="00563533" w:rsidRPr="00ED6412">
        <w:t xml:space="preserve"> to</w:t>
      </w:r>
      <w:r w:rsidR="00A66B44" w:rsidRPr="00ED6412">
        <w:t xml:space="preserve"> </w:t>
      </w:r>
      <w:r w:rsidR="00A66B44" w:rsidRPr="00ED6412">
        <w:fldChar w:fldCharType="begin"/>
      </w:r>
      <w:r w:rsidR="00A66B44" w:rsidRPr="00ED6412">
        <w:instrText xml:space="preserve"> REF _Ref484087916 \h </w:instrText>
      </w:r>
      <w:r w:rsidR="00A63E2B" w:rsidRPr="00ED6412">
        <w:instrText xml:space="preserve"> \* MERGEFORMAT </w:instrText>
      </w:r>
      <w:r w:rsidR="00A66B44" w:rsidRPr="00ED6412">
        <w:fldChar w:fldCharType="separate"/>
      </w:r>
      <w:r w:rsidR="00C05E44" w:rsidRPr="00ED6412">
        <w:rPr>
          <w:noProof/>
        </w:rPr>
        <w:t>(</w:t>
      </w:r>
      <w:r w:rsidR="00C05E44">
        <w:rPr>
          <w:noProof/>
        </w:rPr>
        <w:t>3</w:t>
      </w:r>
      <w:r w:rsidR="00C05E44" w:rsidRPr="00ED6412">
        <w:rPr>
          <w:noProof/>
        </w:rPr>
        <w:t>.</w:t>
      </w:r>
      <w:r w:rsidR="00C05E44">
        <w:rPr>
          <w:noProof/>
        </w:rPr>
        <w:t>9</w:t>
      </w:r>
      <w:r w:rsidR="00C05E44" w:rsidRPr="00ED6412">
        <w:rPr>
          <w:noProof/>
        </w:rPr>
        <w:t>)</w:t>
      </w:r>
      <w:r w:rsidR="00A66B44" w:rsidRPr="00ED6412">
        <w:fldChar w:fldCharType="end"/>
      </w:r>
      <w:r w:rsidR="00A66B44" w:rsidRPr="00ED6412">
        <w:t>.</w:t>
      </w:r>
      <w:r w:rsidRPr="00ED6412">
        <w:t xml:space="preserve"> In order to get the fitness function, namely equation</w:t>
      </w:r>
      <w:r w:rsidR="005F007A" w:rsidRPr="00ED6412">
        <w:t xml:space="preserve"> </w:t>
      </w:r>
      <w:r w:rsidR="00A66B44" w:rsidRPr="00ED6412">
        <w:fldChar w:fldCharType="begin"/>
      </w:r>
      <w:r w:rsidR="00A66B44" w:rsidRPr="00ED6412">
        <w:instrText xml:space="preserve"> REF _Ref484087902 \h </w:instrText>
      </w:r>
      <w:r w:rsidR="00A63E2B" w:rsidRPr="00ED6412">
        <w:instrText xml:space="preserve"> \* MERGEFORMAT </w:instrText>
      </w:r>
      <w:r w:rsidR="00A66B44" w:rsidRPr="00ED6412">
        <w:fldChar w:fldCharType="separate"/>
      </w:r>
      <w:r w:rsidR="00C05E44" w:rsidRPr="00ED6412">
        <w:rPr>
          <w:noProof/>
        </w:rPr>
        <w:t>(</w:t>
      </w:r>
      <w:r w:rsidR="00C05E44">
        <w:rPr>
          <w:noProof/>
        </w:rPr>
        <w:t>3</w:t>
      </w:r>
      <w:r w:rsidR="00C05E44" w:rsidRPr="00ED6412">
        <w:rPr>
          <w:noProof/>
        </w:rPr>
        <w:t>.</w:t>
      </w:r>
      <w:r w:rsidR="00C05E44">
        <w:rPr>
          <w:noProof/>
        </w:rPr>
        <w:t>10</w:t>
      </w:r>
      <w:r w:rsidR="00C05E44" w:rsidRPr="00ED6412">
        <w:rPr>
          <w:noProof/>
        </w:rPr>
        <w:t>)</w:t>
      </w:r>
      <w:r w:rsidR="00A66B44" w:rsidRPr="00ED6412">
        <w:fldChar w:fldCharType="end"/>
      </w:r>
      <w:r w:rsidRPr="00ED6412">
        <w:t xml:space="preserve">, </w:t>
      </w:r>
      <w:r w:rsidR="003662E2" w:rsidRPr="00ED6412">
        <w:t>assuming</w:t>
      </w:r>
      <w:r w:rsidRPr="00ED6412">
        <w:t xml:space="preserve"> that there is a penalty factor</w:t>
      </w:r>
      <w:r w:rsidR="00E3428D" w:rsidRPr="00ED6412">
        <w:t xml:space="preserve"> </w:t>
      </w:r>
      <w:r w:rsidR="00E3428D" w:rsidRPr="00ED6412">
        <w:rPr>
          <w:i/>
        </w:rPr>
        <w:t>r</w:t>
      </w:r>
      <w:r w:rsidR="001A3C29" w:rsidRPr="00ED6412">
        <w:t> </w:t>
      </w:r>
      <w:r w:rsidR="00E3428D" w:rsidRPr="00ED6412">
        <w:t>=</w:t>
      </w:r>
      <w:r w:rsidR="001A3C29" w:rsidRPr="00ED6412">
        <w:t> </w:t>
      </w:r>
      <w:r w:rsidR="00E3428D" w:rsidRPr="00ED6412">
        <w:t>1 $/kg</w:t>
      </w:r>
      <w:r w:rsidR="007A0105" w:rsidRPr="00ED6412">
        <w:t xml:space="preserve"> in equation </w:t>
      </w:r>
      <w:r w:rsidR="007A0105" w:rsidRPr="00ED6412">
        <w:fldChar w:fldCharType="begin"/>
      </w:r>
      <w:r w:rsidR="007A0105" w:rsidRPr="00ED6412">
        <w:instrText xml:space="preserve"> REF _Ref484087902 \h </w:instrText>
      </w:r>
      <w:r w:rsidR="00A63E2B" w:rsidRPr="00ED6412">
        <w:instrText xml:space="preserve"> \* MERGEFORMAT </w:instrText>
      </w:r>
      <w:r w:rsidR="007A0105" w:rsidRPr="00ED6412">
        <w:fldChar w:fldCharType="separate"/>
      </w:r>
      <w:r w:rsidR="00C05E44" w:rsidRPr="00ED6412">
        <w:rPr>
          <w:noProof/>
        </w:rPr>
        <w:t>(</w:t>
      </w:r>
      <w:r w:rsidR="00C05E44">
        <w:rPr>
          <w:noProof/>
        </w:rPr>
        <w:t>3</w:t>
      </w:r>
      <w:r w:rsidR="00C05E44" w:rsidRPr="00ED6412">
        <w:rPr>
          <w:noProof/>
        </w:rPr>
        <w:t>.</w:t>
      </w:r>
      <w:r w:rsidR="00C05E44">
        <w:rPr>
          <w:noProof/>
        </w:rPr>
        <w:t>10</w:t>
      </w:r>
      <w:r w:rsidR="00C05E44" w:rsidRPr="00ED6412">
        <w:rPr>
          <w:noProof/>
        </w:rPr>
        <w:t>)</w:t>
      </w:r>
      <w:r w:rsidR="007A0105" w:rsidRPr="00ED6412">
        <w:fldChar w:fldCharType="end"/>
      </w:r>
      <w:r w:rsidRPr="00ED6412">
        <w:t xml:space="preserve">, which can convert the emission to the cost. </w:t>
      </w:r>
      <w:r w:rsidR="003662E2" w:rsidRPr="00ED6412">
        <w:t>Also,</w:t>
      </w:r>
      <w:r w:rsidRPr="00ED6412">
        <w:t xml:space="preserve"> multiply the weight factors </w:t>
      </w:r>
      <w:r w:rsidR="001A3C29" w:rsidRPr="00ED6412">
        <w:rPr>
          <w:i/>
        </w:rPr>
        <w:t>w</w:t>
      </w:r>
      <w:r w:rsidR="00ED3A55" w:rsidRPr="00ED6412">
        <w:rPr>
          <w:vertAlign w:val="subscript"/>
        </w:rPr>
        <w:t>1</w:t>
      </w:r>
      <w:r w:rsidRPr="00ED6412">
        <w:t xml:space="preserve"> to </w:t>
      </w:r>
      <w:r w:rsidR="001A3C29" w:rsidRPr="00ED6412">
        <w:rPr>
          <w:i/>
        </w:rPr>
        <w:t>w</w:t>
      </w:r>
      <w:r w:rsidR="00A01E06" w:rsidRPr="00ED6412">
        <w:rPr>
          <w:vertAlign w:val="subscript"/>
        </w:rPr>
        <w:t>4</w:t>
      </w:r>
      <w:r w:rsidR="00A01E06" w:rsidRPr="00ED6412">
        <w:t xml:space="preserve"> </w:t>
      </w:r>
      <w:r w:rsidRPr="00ED6412">
        <w:t xml:space="preserve">by equation </w:t>
      </w:r>
      <w:r w:rsidR="00A66B44" w:rsidRPr="00ED6412">
        <w:fldChar w:fldCharType="begin"/>
      </w:r>
      <w:r w:rsidR="00A66B44" w:rsidRPr="00ED6412">
        <w:instrText xml:space="preserve"> REF _Ref484087911 \h </w:instrText>
      </w:r>
      <w:r w:rsidR="00A63E2B" w:rsidRPr="00ED6412">
        <w:instrText xml:space="preserve"> \* MERGEFORMAT </w:instrText>
      </w:r>
      <w:r w:rsidR="00A66B44" w:rsidRPr="00ED6412">
        <w:fldChar w:fldCharType="separate"/>
      </w:r>
      <w:r w:rsidR="00C05E44" w:rsidRPr="00ED6412">
        <w:t>(</w:t>
      </w:r>
      <w:r w:rsidR="00C05E44">
        <w:rPr>
          <w:noProof/>
        </w:rPr>
        <w:t>3</w:t>
      </w:r>
      <w:r w:rsidR="00C05E44" w:rsidRPr="00ED6412">
        <w:rPr>
          <w:noProof/>
        </w:rPr>
        <w:t>.</w:t>
      </w:r>
      <w:r w:rsidR="00C05E44">
        <w:rPr>
          <w:noProof/>
        </w:rPr>
        <w:t>2</w:t>
      </w:r>
      <w:r w:rsidR="00C05E44" w:rsidRPr="00ED6412">
        <w:t>)</w:t>
      </w:r>
      <w:r w:rsidR="00A66B44" w:rsidRPr="00ED6412">
        <w:fldChar w:fldCharType="end"/>
      </w:r>
      <w:r w:rsidR="00A66B44" w:rsidRPr="00ED6412">
        <w:t xml:space="preserve">, </w:t>
      </w:r>
      <w:r w:rsidR="00A66B44" w:rsidRPr="00ED6412">
        <w:fldChar w:fldCharType="begin"/>
      </w:r>
      <w:r w:rsidR="00A66B44" w:rsidRPr="00ED6412">
        <w:instrText xml:space="preserve"> REF _Ref484087998 \h </w:instrText>
      </w:r>
      <w:r w:rsidR="00A63E2B" w:rsidRPr="00ED6412">
        <w:instrText xml:space="preserve"> \* MERGEFORMAT </w:instrText>
      </w:r>
      <w:r w:rsidR="00A66B44" w:rsidRPr="00ED6412">
        <w:fldChar w:fldCharType="separate"/>
      </w:r>
      <w:r w:rsidR="00C05E44" w:rsidRPr="00ED6412">
        <w:rPr>
          <w:noProof/>
        </w:rPr>
        <w:t>(</w:t>
      </w:r>
      <w:r w:rsidR="00C05E44">
        <w:rPr>
          <w:noProof/>
        </w:rPr>
        <w:t>3</w:t>
      </w:r>
      <w:r w:rsidR="00C05E44" w:rsidRPr="00ED6412">
        <w:rPr>
          <w:noProof/>
        </w:rPr>
        <w:t>.</w:t>
      </w:r>
      <w:r w:rsidR="00C05E44">
        <w:rPr>
          <w:noProof/>
        </w:rPr>
        <w:t>7</w:t>
      </w:r>
      <w:r w:rsidR="00C05E44" w:rsidRPr="00ED6412">
        <w:rPr>
          <w:noProof/>
        </w:rPr>
        <w:t>)</w:t>
      </w:r>
      <w:r w:rsidR="00A66B44" w:rsidRPr="00ED6412">
        <w:fldChar w:fldCharType="end"/>
      </w:r>
      <w:r w:rsidR="00A66B44" w:rsidRPr="00ED6412">
        <w:t xml:space="preserve">, </w:t>
      </w:r>
      <w:r w:rsidR="00A66B44" w:rsidRPr="00ED6412">
        <w:fldChar w:fldCharType="begin"/>
      </w:r>
      <w:r w:rsidR="00A66B44" w:rsidRPr="00ED6412">
        <w:instrText xml:space="preserve"> REF _Ref484088001 \h </w:instrText>
      </w:r>
      <w:r w:rsidR="00A63E2B" w:rsidRPr="00ED6412">
        <w:instrText xml:space="preserve"> \* MERGEFORMAT </w:instrText>
      </w:r>
      <w:r w:rsidR="00A66B44" w:rsidRPr="00ED6412">
        <w:fldChar w:fldCharType="separate"/>
      </w:r>
      <w:r w:rsidR="00C05E44" w:rsidRPr="00ED6412">
        <w:rPr>
          <w:noProof/>
        </w:rPr>
        <w:t>(</w:t>
      </w:r>
      <w:r w:rsidR="00C05E44">
        <w:rPr>
          <w:noProof/>
        </w:rPr>
        <w:t>3</w:t>
      </w:r>
      <w:r w:rsidR="00C05E44" w:rsidRPr="00ED6412">
        <w:rPr>
          <w:noProof/>
        </w:rPr>
        <w:t>.</w:t>
      </w:r>
      <w:r w:rsidR="00C05E44">
        <w:rPr>
          <w:noProof/>
        </w:rPr>
        <w:t>8</w:t>
      </w:r>
      <w:r w:rsidR="00C05E44" w:rsidRPr="00ED6412">
        <w:rPr>
          <w:noProof/>
        </w:rPr>
        <w:t>)</w:t>
      </w:r>
      <w:r w:rsidR="00A66B44" w:rsidRPr="00ED6412">
        <w:fldChar w:fldCharType="end"/>
      </w:r>
      <w:r w:rsidR="00A66B44" w:rsidRPr="00ED6412">
        <w:t xml:space="preserve"> and </w:t>
      </w:r>
      <w:r w:rsidR="00A66B44" w:rsidRPr="00ED6412">
        <w:fldChar w:fldCharType="begin"/>
      </w:r>
      <w:r w:rsidR="00A66B44" w:rsidRPr="00ED6412">
        <w:instrText xml:space="preserve"> REF _Ref484087916 \h </w:instrText>
      </w:r>
      <w:r w:rsidR="00A63E2B" w:rsidRPr="00ED6412">
        <w:instrText xml:space="preserve"> \* MERGEFORMAT </w:instrText>
      </w:r>
      <w:r w:rsidR="00A66B44" w:rsidRPr="00ED6412">
        <w:fldChar w:fldCharType="separate"/>
      </w:r>
      <w:r w:rsidR="00C05E44" w:rsidRPr="00ED6412">
        <w:rPr>
          <w:noProof/>
        </w:rPr>
        <w:t>(</w:t>
      </w:r>
      <w:r w:rsidR="00C05E44">
        <w:rPr>
          <w:noProof/>
        </w:rPr>
        <w:t>3</w:t>
      </w:r>
      <w:r w:rsidR="00C05E44" w:rsidRPr="00ED6412">
        <w:rPr>
          <w:noProof/>
        </w:rPr>
        <w:t>.</w:t>
      </w:r>
      <w:r w:rsidR="00C05E44">
        <w:rPr>
          <w:noProof/>
        </w:rPr>
        <w:t>9</w:t>
      </w:r>
      <w:r w:rsidR="00C05E44" w:rsidRPr="00ED6412">
        <w:rPr>
          <w:noProof/>
        </w:rPr>
        <w:t>)</w:t>
      </w:r>
      <w:r w:rsidR="00A66B44" w:rsidRPr="00ED6412">
        <w:fldChar w:fldCharType="end"/>
      </w:r>
      <w:r w:rsidRPr="00ED6412">
        <w:t xml:space="preserve">, respectively. The sum of the weight factors are 1, namel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0"/>
        <w:gridCol w:w="796"/>
      </w:tblGrid>
      <w:tr w:rsidR="00A53152" w:rsidRPr="00ED6412" w14:paraId="4C422F24" w14:textId="77777777" w:rsidTr="00FE4E7E">
        <w:trPr>
          <w:trHeight w:val="381"/>
        </w:trPr>
        <w:tc>
          <w:tcPr>
            <w:tcW w:w="8500" w:type="dxa"/>
          </w:tcPr>
          <w:p w14:paraId="33DDBD01" w14:textId="049B977A" w:rsidR="00D77073" w:rsidRPr="00ED6412" w:rsidRDefault="008568D1" w:rsidP="00102030">
            <w:pPr>
              <w:jc w:val="center"/>
              <w:rPr>
                <w:iCs/>
              </w:rPr>
            </w:pPr>
            <m:oMathPara>
              <m:oMath>
                <m:nary>
                  <m:naryPr>
                    <m:chr m:val="∑"/>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1</m:t>
                    </m:r>
                  </m:e>
                </m:nary>
              </m:oMath>
            </m:oMathPara>
          </w:p>
        </w:tc>
        <w:tc>
          <w:tcPr>
            <w:tcW w:w="605" w:type="dxa"/>
            <w:vAlign w:val="center"/>
          </w:tcPr>
          <w:p w14:paraId="5CA8A155" w14:textId="20187873" w:rsidR="00D77073" w:rsidRPr="00ED6412" w:rsidRDefault="00D77073" w:rsidP="004C1551">
            <w:pPr>
              <w:jc w:val="center"/>
              <w:rPr>
                <w:noProof/>
              </w:rPr>
            </w:pPr>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3</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22</w:t>
            </w:r>
            <w:r w:rsidR="006B1469" w:rsidRPr="00ED6412">
              <w:rPr>
                <w:noProof/>
              </w:rPr>
              <w:fldChar w:fldCharType="end"/>
            </w:r>
            <w:r w:rsidRPr="00ED6412">
              <w:rPr>
                <w:noProof/>
              </w:rPr>
              <w:t>)</w:t>
            </w:r>
          </w:p>
        </w:tc>
      </w:tr>
    </w:tbl>
    <w:p w14:paraId="22175C2F" w14:textId="3B8C0074" w:rsidR="00D77073" w:rsidRPr="00ED6412" w:rsidRDefault="00D77073" w:rsidP="004C1551">
      <w:r w:rsidRPr="00ED6412">
        <w:t>There are three constraints in this scenario, namely equation</w:t>
      </w:r>
      <w:r w:rsidR="00292DB1" w:rsidRPr="00ED6412">
        <w:t xml:space="preserve"> </w:t>
      </w:r>
      <w:r w:rsidR="00292DB1" w:rsidRPr="00ED6412">
        <w:fldChar w:fldCharType="begin"/>
      </w:r>
      <w:r w:rsidR="00292DB1" w:rsidRPr="00ED6412">
        <w:instrText xml:space="preserve"> REF _Ref484087925 \h </w:instrText>
      </w:r>
      <w:r w:rsidR="00A63E2B" w:rsidRPr="00ED6412">
        <w:instrText xml:space="preserve"> \* MERGEFORMAT </w:instrText>
      </w:r>
      <w:r w:rsidR="00292DB1" w:rsidRPr="00ED6412">
        <w:fldChar w:fldCharType="separate"/>
      </w:r>
      <w:r w:rsidR="00C05E44" w:rsidRPr="00ED6412">
        <w:rPr>
          <w:noProof/>
        </w:rPr>
        <w:t>(</w:t>
      </w:r>
      <w:r w:rsidR="00C05E44">
        <w:rPr>
          <w:noProof/>
        </w:rPr>
        <w:t>3</w:t>
      </w:r>
      <w:r w:rsidR="00C05E44" w:rsidRPr="00ED6412">
        <w:rPr>
          <w:noProof/>
        </w:rPr>
        <w:t>.</w:t>
      </w:r>
      <w:r w:rsidR="00C05E44">
        <w:rPr>
          <w:noProof/>
        </w:rPr>
        <w:t>11</w:t>
      </w:r>
      <w:r w:rsidR="00C05E44" w:rsidRPr="00ED6412">
        <w:rPr>
          <w:noProof/>
        </w:rPr>
        <w:t>)</w:t>
      </w:r>
      <w:r w:rsidR="00292DB1" w:rsidRPr="00ED6412">
        <w:fldChar w:fldCharType="end"/>
      </w:r>
      <w:r w:rsidR="00292DB1" w:rsidRPr="00ED6412">
        <w:t xml:space="preserve">, </w:t>
      </w:r>
      <w:r w:rsidR="00292DB1" w:rsidRPr="00ED6412">
        <w:fldChar w:fldCharType="begin"/>
      </w:r>
      <w:r w:rsidR="00292DB1" w:rsidRPr="00ED6412">
        <w:instrText xml:space="preserve"> REF _Ref484088786 \h </w:instrText>
      </w:r>
      <w:r w:rsidR="00A63E2B" w:rsidRPr="00ED6412">
        <w:instrText xml:space="preserve"> \* MERGEFORMAT </w:instrText>
      </w:r>
      <w:r w:rsidR="00292DB1" w:rsidRPr="00ED6412">
        <w:fldChar w:fldCharType="separate"/>
      </w:r>
      <w:r w:rsidR="00C05E44" w:rsidRPr="00ED6412">
        <w:rPr>
          <w:noProof/>
        </w:rPr>
        <w:t>(</w:t>
      </w:r>
      <w:r w:rsidR="00C05E44">
        <w:rPr>
          <w:noProof/>
        </w:rPr>
        <w:t>3</w:t>
      </w:r>
      <w:r w:rsidR="00C05E44" w:rsidRPr="00ED6412">
        <w:rPr>
          <w:noProof/>
        </w:rPr>
        <w:t>.</w:t>
      </w:r>
      <w:r w:rsidR="00C05E44">
        <w:rPr>
          <w:noProof/>
        </w:rPr>
        <w:t>12</w:t>
      </w:r>
      <w:r w:rsidR="00C05E44" w:rsidRPr="00ED6412">
        <w:rPr>
          <w:noProof/>
        </w:rPr>
        <w:t>)</w:t>
      </w:r>
      <w:r w:rsidR="00292DB1" w:rsidRPr="00ED6412">
        <w:fldChar w:fldCharType="end"/>
      </w:r>
      <w:r w:rsidRPr="00ED6412">
        <w:t xml:space="preserve">  and</w:t>
      </w:r>
      <w:r w:rsidR="00292DB1" w:rsidRPr="00ED6412">
        <w:t xml:space="preserve"> </w:t>
      </w:r>
      <w:r w:rsidR="00292DB1" w:rsidRPr="00ED6412">
        <w:fldChar w:fldCharType="begin"/>
      </w:r>
      <w:r w:rsidR="00292DB1" w:rsidRPr="00ED6412">
        <w:instrText xml:space="preserve"> REF _Ref484088796 \h </w:instrText>
      </w:r>
      <w:r w:rsidR="00A63E2B" w:rsidRPr="00ED6412">
        <w:instrText xml:space="preserve"> \* MERGEFORMAT </w:instrText>
      </w:r>
      <w:r w:rsidR="00292DB1" w:rsidRPr="00ED6412">
        <w:fldChar w:fldCharType="separate"/>
      </w:r>
      <w:r w:rsidR="00C05E44" w:rsidRPr="00ED6412">
        <w:rPr>
          <w:noProof/>
        </w:rPr>
        <w:t>(</w:t>
      </w:r>
      <w:r w:rsidR="00C05E44">
        <w:rPr>
          <w:noProof/>
        </w:rPr>
        <w:t>3</w:t>
      </w:r>
      <w:r w:rsidR="00C05E44" w:rsidRPr="00ED6412">
        <w:rPr>
          <w:noProof/>
        </w:rPr>
        <w:t>.</w:t>
      </w:r>
      <w:r w:rsidR="00C05E44">
        <w:rPr>
          <w:noProof/>
        </w:rPr>
        <w:t>14</w:t>
      </w:r>
      <w:r w:rsidR="00C05E44" w:rsidRPr="00ED6412">
        <w:rPr>
          <w:noProof/>
        </w:rPr>
        <w:t>)</w:t>
      </w:r>
      <w:r w:rsidR="00292DB1" w:rsidRPr="00ED6412">
        <w:fldChar w:fldCharType="end"/>
      </w:r>
      <w:r w:rsidRPr="00ED6412">
        <w:t>, where the demand</w:t>
      </w:r>
      <w:r w:rsidR="00200471" w:rsidRPr="00ED6412">
        <w:t xml:space="preserve"> </w:t>
      </w:r>
      <w:r w:rsidR="00200471" w:rsidRPr="00ED6412">
        <w:rPr>
          <w:i/>
        </w:rPr>
        <w:t>D</w:t>
      </w:r>
      <w:r w:rsidRPr="00ED6412">
        <w:rPr>
          <w:vertAlign w:val="subscript"/>
        </w:rPr>
        <w:t xml:space="preserve"> </w:t>
      </w:r>
      <w:r w:rsidRPr="00ED6412">
        <w:t xml:space="preserve">is </w:t>
      </w:r>
      <w:r w:rsidR="00292DB1" w:rsidRPr="00ED6412">
        <w:t>1800 MW</w:t>
      </w:r>
      <w:r w:rsidR="001A3C29" w:rsidRPr="00ED6412">
        <w:t>.</w:t>
      </w:r>
      <w:r w:rsidRPr="00ED6412">
        <w:t xml:space="preserve"> </w:t>
      </w:r>
    </w:p>
    <w:p w14:paraId="75384453" w14:textId="67AB1CA7" w:rsidR="00D77073" w:rsidRPr="00ED6412" w:rsidRDefault="00D77073" w:rsidP="009A4091">
      <w:pPr>
        <w:rPr>
          <w:rFonts w:eastAsia="Cambria" w:cs="Cambria"/>
          <w:b/>
          <w:szCs w:val="18"/>
          <w:lang w:eastAsia="en-US"/>
        </w:rPr>
      </w:pPr>
      <w:r w:rsidRPr="00ED6412">
        <w:t>The coefficients in the cost functions and the constraints in the power outputs of the IEEE 30 buses system with 6 thermal generators are shown in</w:t>
      </w:r>
      <w:r w:rsidR="00B95DCF" w:rsidRPr="00ED6412">
        <w:t xml:space="preserve"> </w:t>
      </w:r>
      <w:r w:rsidR="00B95DCF" w:rsidRPr="00ED6412">
        <w:fldChar w:fldCharType="begin"/>
      </w:r>
      <w:r w:rsidR="00B95DCF" w:rsidRPr="00ED6412">
        <w:instrText xml:space="preserve"> REF _Ref474765545 \h </w:instrText>
      </w:r>
      <w:r w:rsidR="0046750B" w:rsidRPr="00ED6412">
        <w:instrText xml:space="preserve"> \* MERGEFORMAT </w:instrText>
      </w:r>
      <w:r w:rsidR="00B95DCF" w:rsidRPr="00ED6412">
        <w:fldChar w:fldCharType="separate"/>
      </w:r>
      <w:r w:rsidR="00C05E44" w:rsidRPr="00ED6412">
        <w:t xml:space="preserve">Table </w:t>
      </w:r>
      <w:r w:rsidR="00C05E44">
        <w:rPr>
          <w:noProof/>
        </w:rPr>
        <w:t>3</w:t>
      </w:r>
      <w:r w:rsidR="00C05E44" w:rsidRPr="00ED6412">
        <w:rPr>
          <w:noProof/>
        </w:rPr>
        <w:t>.</w:t>
      </w:r>
      <w:r w:rsidR="00C05E44">
        <w:rPr>
          <w:noProof/>
        </w:rPr>
        <w:t>2</w:t>
      </w:r>
      <w:r w:rsidR="00B95DCF" w:rsidRPr="00ED6412">
        <w:fldChar w:fldCharType="end"/>
      </w:r>
      <w:r w:rsidRPr="00ED6412">
        <w:t xml:space="preserve"> and the coefficients for the emission functions are shown in</w:t>
      </w:r>
      <w:r w:rsidR="009A4091" w:rsidRPr="00ED6412">
        <w:t xml:space="preserve"> </w:t>
      </w:r>
      <w:r w:rsidR="009A4091" w:rsidRPr="00ED6412">
        <w:fldChar w:fldCharType="begin"/>
      </w:r>
      <w:r w:rsidR="009A4091" w:rsidRPr="00ED6412">
        <w:instrText xml:space="preserve"> REF _Ref505890322 \h </w:instrText>
      </w:r>
      <w:r w:rsidR="00A63E2B" w:rsidRPr="00ED6412">
        <w:instrText xml:space="preserve"> \* MERGEFORMAT </w:instrText>
      </w:r>
      <w:r w:rsidR="009A4091" w:rsidRPr="00ED6412">
        <w:fldChar w:fldCharType="separate"/>
      </w:r>
      <w:r w:rsidR="00C05E44" w:rsidRPr="00ED6412">
        <w:t xml:space="preserve">Table </w:t>
      </w:r>
      <w:r w:rsidR="00C05E44">
        <w:rPr>
          <w:noProof/>
        </w:rPr>
        <w:t>3</w:t>
      </w:r>
      <w:r w:rsidR="00C05E44" w:rsidRPr="00ED6412">
        <w:rPr>
          <w:noProof/>
        </w:rPr>
        <w:t>.</w:t>
      </w:r>
      <w:r w:rsidR="00C05E44">
        <w:rPr>
          <w:noProof/>
        </w:rPr>
        <w:t>3</w:t>
      </w:r>
      <w:r w:rsidR="009A4091" w:rsidRPr="00ED6412">
        <w:fldChar w:fldCharType="end"/>
      </w:r>
      <w:r w:rsidR="009A4091" w:rsidRPr="00ED6412">
        <w:t>.</w:t>
      </w:r>
      <w:r w:rsidRPr="00ED6412">
        <w:t xml:space="preserve"> </w:t>
      </w:r>
    </w:p>
    <w:p w14:paraId="3F018741" w14:textId="0CC26D55" w:rsidR="00215326" w:rsidRPr="00ED6412" w:rsidRDefault="00215326" w:rsidP="00215326">
      <w:pPr>
        <w:pStyle w:val="Caption"/>
        <w:keepNext/>
        <w:jc w:val="both"/>
      </w:pPr>
      <w:bookmarkStart w:id="141" w:name="_Ref474765545"/>
      <w:bookmarkStart w:id="142" w:name="_Ref484089273"/>
      <w:bookmarkStart w:id="143" w:name="_Toc523347926"/>
      <w:r w:rsidRPr="00ED6412">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3</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2</w:t>
      </w:r>
      <w:r w:rsidR="001041A1">
        <w:rPr>
          <w:noProof/>
        </w:rPr>
        <w:fldChar w:fldCharType="end"/>
      </w:r>
      <w:bookmarkEnd w:id="141"/>
      <w:r w:rsidRPr="00ED6412">
        <w:t xml:space="preserve"> Coefficients in the cost functions and constraints of power outputs of the IEEE 30 buses system with 6 thermal generators</w:t>
      </w:r>
      <w:r w:rsidR="00766ABC" w:rsidRPr="00ED6412">
        <w:t xml:space="preserve"> </w:t>
      </w:r>
      <w:r w:rsidR="00766ABC" w:rsidRPr="00ED6412">
        <w:fldChar w:fldCharType="begin"/>
      </w:r>
      <w:r w:rsidR="000201C4">
        <w:instrText xml:space="preserve"> ADDIN EN.CITE &lt;EndNote&gt;&lt;Cite&gt;&lt;Author&gt;AlRashidi&lt;/Author&gt;&lt;Year&gt;2007&lt;/Year&gt;&lt;RecNum&gt;318&lt;/RecNum&gt;&lt;DisplayText&gt;[189]&lt;/DisplayText&gt;&lt;record&gt;&lt;rec-number&gt;318&lt;/rec-number&gt;&lt;foreign-keys&gt;&lt;key app="EN" db-id="wat2z5xv39zx9lefev2vrzeifd9dzfzsx50x" timestamp="0"&gt;318&lt;/key&gt;&lt;/foreign-keys&gt;&lt;ref-type name="Thesis"&gt;32&lt;/ref-type&gt;&lt;contributors&gt;&lt;authors&gt;&lt;author&gt;Mohammed AlRashidi&lt;/author&gt;&lt;/authors&gt;&lt;/contributors&gt;&lt;titles&gt;&lt;title&gt;Improved optimal economic and environmental operations of power systems using partucal swarm&lt;/title&gt;&lt;secondary-title&gt;Electrical and computer engineering&lt;/secondary-title&gt;&lt;/titles&gt;&lt;volume&gt;Phd&lt;/volume&gt;&lt;dates&gt;&lt;year&gt;2007&lt;/year&gt;&lt;/dates&gt;&lt;publisher&gt;Dalhousie univeristy&lt;/publisher&gt;&lt;urls&gt;&lt;related-urls&gt;&lt;url&gt;https://dalspace.library.dal.ca/bitstream/handle/10222/54978/NR35790.PDF?sequence=1&lt;/url&gt;&lt;/related-urls&gt;&lt;/urls&gt;&lt;/record&gt;&lt;/Cite&gt;&lt;/EndNote&gt;</w:instrText>
      </w:r>
      <w:r w:rsidR="00766ABC" w:rsidRPr="00ED6412">
        <w:fldChar w:fldCharType="separate"/>
      </w:r>
      <w:r w:rsidR="000201C4">
        <w:rPr>
          <w:noProof/>
        </w:rPr>
        <w:t>[</w:t>
      </w:r>
      <w:hyperlink w:anchor="_ENREF_189" w:tooltip="AlRashidi, 2007 #318" w:history="1">
        <w:r w:rsidR="00213BF8">
          <w:rPr>
            <w:noProof/>
          </w:rPr>
          <w:t>189</w:t>
        </w:r>
      </w:hyperlink>
      <w:r w:rsidR="000201C4">
        <w:rPr>
          <w:noProof/>
        </w:rPr>
        <w:t>]</w:t>
      </w:r>
      <w:r w:rsidR="00766ABC" w:rsidRPr="00ED6412">
        <w:fldChar w:fldCharType="end"/>
      </w:r>
      <w:r w:rsidRPr="00ED6412">
        <w:t>.</w:t>
      </w:r>
      <w:bookmarkEnd w:id="142"/>
      <w:bookmarkEnd w:id="143"/>
    </w:p>
    <w:tbl>
      <w:tblPr>
        <w:tblStyle w:val="ListTable2"/>
        <w:tblW w:w="7797" w:type="dxa"/>
        <w:tblLook w:val="0600" w:firstRow="0" w:lastRow="0" w:firstColumn="0" w:lastColumn="0" w:noHBand="1" w:noVBand="1"/>
      </w:tblPr>
      <w:tblGrid>
        <w:gridCol w:w="1071"/>
        <w:gridCol w:w="1345"/>
        <w:gridCol w:w="1345"/>
        <w:gridCol w:w="1345"/>
        <w:gridCol w:w="1345"/>
        <w:gridCol w:w="1346"/>
      </w:tblGrid>
      <w:tr w:rsidR="00A53152" w:rsidRPr="00ED6412" w14:paraId="37D8BB2C" w14:textId="77777777" w:rsidTr="00867D88">
        <w:trPr>
          <w:cantSplit/>
          <w:trHeight w:val="397"/>
        </w:trPr>
        <w:tc>
          <w:tcPr>
            <w:tcW w:w="1071" w:type="dxa"/>
            <w:tcBorders>
              <w:right w:val="nil"/>
            </w:tcBorders>
            <w:vAlign w:val="center"/>
            <w:hideMark/>
          </w:tcPr>
          <w:p w14:paraId="38AE8DD9" w14:textId="77777777" w:rsidR="00215326" w:rsidRPr="00ED6412" w:rsidRDefault="00215326" w:rsidP="00BC6BD9">
            <w:pPr>
              <w:spacing w:line="360" w:lineRule="auto"/>
              <w:jc w:val="center"/>
              <w:rPr>
                <w:b/>
              </w:rPr>
            </w:pPr>
            <w:r w:rsidRPr="00ED6412">
              <w:rPr>
                <w:b/>
              </w:rPr>
              <w:t>Cost function</w:t>
            </w:r>
          </w:p>
        </w:tc>
        <w:tc>
          <w:tcPr>
            <w:tcW w:w="1345" w:type="dxa"/>
            <w:tcBorders>
              <w:left w:val="nil"/>
            </w:tcBorders>
            <w:vAlign w:val="center"/>
            <w:hideMark/>
          </w:tcPr>
          <w:p w14:paraId="1B849161" w14:textId="2203552B" w:rsidR="00215326" w:rsidRPr="00ED6412" w:rsidRDefault="00F40CE0" w:rsidP="00BC6BD9">
            <w:pPr>
              <w:spacing w:line="360" w:lineRule="auto"/>
              <w:jc w:val="center"/>
              <w:rPr>
                <w:b/>
                <w:i/>
              </w:rPr>
            </w:pPr>
            <w:r w:rsidRPr="00ED6412">
              <w:rPr>
                <w:b/>
                <w:i/>
              </w:rPr>
              <w:t>b</w:t>
            </w:r>
            <w:r w:rsidR="00857138" w:rsidRPr="00ED6412">
              <w:rPr>
                <w:b/>
                <w:vertAlign w:val="subscript"/>
              </w:rPr>
              <w:t>i</w:t>
            </w:r>
            <w:r w:rsidR="00857138" w:rsidRPr="00ED6412">
              <w:rPr>
                <w:b/>
                <w:i/>
              </w:rPr>
              <w:t xml:space="preserve"> </w:t>
            </w:r>
            <w:r w:rsidR="00857138" w:rsidRPr="00ED6412">
              <w:rPr>
                <w:b/>
              </w:rPr>
              <w:t>($/MW</w:t>
            </w:r>
            <w:r w:rsidR="00857138" w:rsidRPr="00ED6412">
              <w:rPr>
                <w:b/>
                <w:vertAlign w:val="superscript"/>
              </w:rPr>
              <w:t>2</w:t>
            </w:r>
            <w:r w:rsidR="00857138" w:rsidRPr="00ED6412">
              <w:rPr>
                <w:b/>
              </w:rPr>
              <w:t>h)</w:t>
            </w:r>
          </w:p>
        </w:tc>
        <w:tc>
          <w:tcPr>
            <w:tcW w:w="1345" w:type="dxa"/>
            <w:vAlign w:val="center"/>
            <w:hideMark/>
          </w:tcPr>
          <w:p w14:paraId="47C9FE05" w14:textId="0419D104" w:rsidR="00215326" w:rsidRPr="00ED6412" w:rsidRDefault="00F40CE0" w:rsidP="00BC6BD9">
            <w:pPr>
              <w:spacing w:line="360" w:lineRule="auto"/>
              <w:jc w:val="center"/>
              <w:rPr>
                <w:b/>
                <w:i/>
              </w:rPr>
            </w:pPr>
            <w:r w:rsidRPr="00ED6412">
              <w:rPr>
                <w:b/>
                <w:i/>
              </w:rPr>
              <w:t>c</w:t>
            </w:r>
            <w:r w:rsidR="00857138" w:rsidRPr="00ED6412">
              <w:rPr>
                <w:b/>
                <w:vertAlign w:val="subscript"/>
              </w:rPr>
              <w:t>i</w:t>
            </w:r>
            <w:r w:rsidR="00857138" w:rsidRPr="00ED6412">
              <w:rPr>
                <w:b/>
                <w:i/>
              </w:rPr>
              <w:t xml:space="preserve"> </w:t>
            </w:r>
            <w:r w:rsidR="00857138" w:rsidRPr="00ED6412">
              <w:rPr>
                <w:b/>
              </w:rPr>
              <w:t>($/MWh)</w:t>
            </w:r>
          </w:p>
        </w:tc>
        <w:tc>
          <w:tcPr>
            <w:tcW w:w="1345" w:type="dxa"/>
            <w:vAlign w:val="center"/>
            <w:hideMark/>
          </w:tcPr>
          <w:p w14:paraId="683938A5" w14:textId="77777777" w:rsidR="00F47FE1" w:rsidRPr="00ED6412" w:rsidRDefault="00F40CE0" w:rsidP="00BC6BD9">
            <w:pPr>
              <w:spacing w:line="360" w:lineRule="auto"/>
              <w:jc w:val="center"/>
              <w:rPr>
                <w:b/>
                <w:i/>
              </w:rPr>
            </w:pPr>
            <w:r w:rsidRPr="00ED6412">
              <w:rPr>
                <w:b/>
                <w:i/>
              </w:rPr>
              <w:t>α</w:t>
            </w:r>
            <w:r w:rsidR="00857138" w:rsidRPr="00ED6412">
              <w:rPr>
                <w:b/>
                <w:vertAlign w:val="subscript"/>
              </w:rPr>
              <w:t>i</w:t>
            </w:r>
            <w:r w:rsidR="00857138" w:rsidRPr="00ED6412">
              <w:rPr>
                <w:b/>
                <w:i/>
              </w:rPr>
              <w:t xml:space="preserve"> </w:t>
            </w:r>
          </w:p>
          <w:p w14:paraId="2B22E01B" w14:textId="07FBF6D7" w:rsidR="00215326" w:rsidRPr="00ED6412" w:rsidRDefault="00857138" w:rsidP="00BC6BD9">
            <w:pPr>
              <w:spacing w:line="360" w:lineRule="auto"/>
              <w:jc w:val="center"/>
              <w:rPr>
                <w:b/>
                <w:i/>
              </w:rPr>
            </w:pPr>
            <w:r w:rsidRPr="00ED6412">
              <w:rPr>
                <w:b/>
              </w:rPr>
              <w:t>($/h)</w:t>
            </w:r>
          </w:p>
        </w:tc>
        <w:tc>
          <w:tcPr>
            <w:tcW w:w="1345" w:type="dxa"/>
            <w:vAlign w:val="center"/>
            <w:hideMark/>
          </w:tcPr>
          <w:p w14:paraId="73FC40ED" w14:textId="0474A7D3" w:rsidR="00215326" w:rsidRPr="00ED6412" w:rsidRDefault="00857138" w:rsidP="00BC6BD9">
            <w:pPr>
              <w:spacing w:line="360" w:lineRule="auto"/>
              <w:jc w:val="center"/>
              <w:rPr>
                <w:b/>
              </w:rPr>
            </w:pPr>
            <w:r w:rsidRPr="00ED6412">
              <w:rPr>
                <w:b/>
                <w:i/>
              </w:rPr>
              <w:t>P</w:t>
            </w:r>
            <w:r w:rsidRPr="00ED6412">
              <w:rPr>
                <w:b/>
                <w:vertAlign w:val="subscript"/>
              </w:rPr>
              <w:t>i,min</w:t>
            </w:r>
            <w:r w:rsidRPr="00ED6412">
              <w:rPr>
                <w:b/>
              </w:rPr>
              <w:t xml:space="preserve"> (MW)</w:t>
            </w:r>
          </w:p>
        </w:tc>
        <w:tc>
          <w:tcPr>
            <w:tcW w:w="1346" w:type="dxa"/>
            <w:vAlign w:val="center"/>
            <w:hideMark/>
          </w:tcPr>
          <w:p w14:paraId="2F53AB20" w14:textId="53112EE8" w:rsidR="00215326" w:rsidRPr="00ED6412" w:rsidRDefault="00D12972" w:rsidP="00BC6BD9">
            <w:pPr>
              <w:spacing w:line="360" w:lineRule="auto"/>
              <w:jc w:val="center"/>
              <w:rPr>
                <w:b/>
                <w:i/>
              </w:rPr>
            </w:pPr>
            <w:r w:rsidRPr="00ED6412">
              <w:rPr>
                <w:b/>
                <w:i/>
              </w:rPr>
              <w:t>P</w:t>
            </w:r>
            <w:r w:rsidRPr="00ED6412">
              <w:rPr>
                <w:b/>
                <w:vertAlign w:val="subscript"/>
              </w:rPr>
              <w:t>i,max</w:t>
            </w:r>
            <w:r w:rsidRPr="00ED6412">
              <w:rPr>
                <w:b/>
              </w:rPr>
              <w:t xml:space="preserve"> (MW)</w:t>
            </w:r>
          </w:p>
        </w:tc>
      </w:tr>
      <w:tr w:rsidR="00A53152" w:rsidRPr="00ED6412" w14:paraId="424141C7" w14:textId="77777777" w:rsidTr="00867D88">
        <w:trPr>
          <w:cantSplit/>
          <w:trHeight w:val="397"/>
        </w:trPr>
        <w:tc>
          <w:tcPr>
            <w:tcW w:w="1071" w:type="dxa"/>
            <w:tcBorders>
              <w:right w:val="nil"/>
            </w:tcBorders>
            <w:vAlign w:val="center"/>
            <w:hideMark/>
          </w:tcPr>
          <w:p w14:paraId="10916AF1" w14:textId="77777777" w:rsidR="00215326" w:rsidRPr="00ED6412" w:rsidRDefault="00215326" w:rsidP="00BC6BD9">
            <w:pPr>
              <w:spacing w:line="360" w:lineRule="auto"/>
              <w:jc w:val="center"/>
            </w:pPr>
            <w:r w:rsidRPr="00ED6412">
              <w:t>P1</w:t>
            </w:r>
          </w:p>
        </w:tc>
        <w:tc>
          <w:tcPr>
            <w:tcW w:w="1345" w:type="dxa"/>
            <w:tcBorders>
              <w:left w:val="nil"/>
            </w:tcBorders>
            <w:vAlign w:val="center"/>
            <w:hideMark/>
          </w:tcPr>
          <w:p w14:paraId="35C05EDE" w14:textId="7AD16A69" w:rsidR="00215326" w:rsidRPr="00ED6412" w:rsidRDefault="00215326" w:rsidP="00BC6BD9">
            <w:pPr>
              <w:spacing w:line="360" w:lineRule="auto"/>
              <w:jc w:val="center"/>
            </w:pPr>
            <w:r w:rsidRPr="00ED6412">
              <w:t>2</w:t>
            </w:r>
            <w:r w:rsidR="001A3C29" w:rsidRPr="00ED6412">
              <w:t>.</w:t>
            </w:r>
            <w:r w:rsidRPr="00ED6412">
              <w:t>035</w:t>
            </w:r>
            <w:r w:rsidR="001A3C29" w:rsidRPr="00ED6412">
              <w:t>×10</w:t>
            </w:r>
            <w:r w:rsidR="001A3C29" w:rsidRPr="00ED6412">
              <w:rPr>
                <w:vertAlign w:val="superscript"/>
              </w:rPr>
              <w:t>-3</w:t>
            </w:r>
            <w:r w:rsidR="001A3C29" w:rsidRPr="00ED6412">
              <w:t xml:space="preserve"> </w:t>
            </w:r>
          </w:p>
        </w:tc>
        <w:tc>
          <w:tcPr>
            <w:tcW w:w="1345" w:type="dxa"/>
            <w:vAlign w:val="center"/>
            <w:hideMark/>
          </w:tcPr>
          <w:p w14:paraId="300430C8" w14:textId="77777777" w:rsidR="00215326" w:rsidRPr="00ED6412" w:rsidRDefault="00215326" w:rsidP="00BC6BD9">
            <w:pPr>
              <w:spacing w:line="360" w:lineRule="auto"/>
              <w:jc w:val="center"/>
            </w:pPr>
            <w:r w:rsidRPr="00ED6412">
              <w:t>8.43205</w:t>
            </w:r>
          </w:p>
        </w:tc>
        <w:tc>
          <w:tcPr>
            <w:tcW w:w="1345" w:type="dxa"/>
            <w:vAlign w:val="center"/>
            <w:hideMark/>
          </w:tcPr>
          <w:p w14:paraId="2BD04319" w14:textId="77777777" w:rsidR="00215326" w:rsidRPr="00ED6412" w:rsidRDefault="00215326" w:rsidP="00BC6BD9">
            <w:pPr>
              <w:spacing w:line="360" w:lineRule="auto"/>
              <w:jc w:val="center"/>
            </w:pPr>
            <w:r w:rsidRPr="00ED6412">
              <w:t>85.6348</w:t>
            </w:r>
          </w:p>
        </w:tc>
        <w:tc>
          <w:tcPr>
            <w:tcW w:w="1345" w:type="dxa"/>
            <w:vAlign w:val="center"/>
            <w:hideMark/>
          </w:tcPr>
          <w:p w14:paraId="6FAAD2C5" w14:textId="77777777" w:rsidR="00215326" w:rsidRPr="00ED6412" w:rsidRDefault="00215326" w:rsidP="00BC6BD9">
            <w:pPr>
              <w:spacing w:line="360" w:lineRule="auto"/>
              <w:jc w:val="center"/>
            </w:pPr>
            <w:r w:rsidRPr="00ED6412">
              <w:t>150</w:t>
            </w:r>
          </w:p>
        </w:tc>
        <w:tc>
          <w:tcPr>
            <w:tcW w:w="1346" w:type="dxa"/>
            <w:vAlign w:val="center"/>
            <w:hideMark/>
          </w:tcPr>
          <w:p w14:paraId="0764D4B8" w14:textId="77777777" w:rsidR="00215326" w:rsidRPr="00ED6412" w:rsidRDefault="00215326" w:rsidP="00BC6BD9">
            <w:pPr>
              <w:spacing w:line="360" w:lineRule="auto"/>
              <w:jc w:val="center"/>
            </w:pPr>
            <w:r w:rsidRPr="00ED6412">
              <w:t>400</w:t>
            </w:r>
          </w:p>
        </w:tc>
      </w:tr>
      <w:tr w:rsidR="00A53152" w:rsidRPr="00ED6412" w14:paraId="3554DC2C" w14:textId="77777777" w:rsidTr="00867D88">
        <w:trPr>
          <w:cantSplit/>
          <w:trHeight w:val="397"/>
        </w:trPr>
        <w:tc>
          <w:tcPr>
            <w:tcW w:w="1071" w:type="dxa"/>
            <w:tcBorders>
              <w:right w:val="nil"/>
            </w:tcBorders>
            <w:vAlign w:val="center"/>
            <w:hideMark/>
          </w:tcPr>
          <w:p w14:paraId="5C854C34" w14:textId="77777777" w:rsidR="00215326" w:rsidRPr="00ED6412" w:rsidRDefault="00215326" w:rsidP="00BC6BD9">
            <w:pPr>
              <w:spacing w:line="360" w:lineRule="auto"/>
              <w:jc w:val="center"/>
            </w:pPr>
            <w:r w:rsidRPr="00ED6412">
              <w:t>P2</w:t>
            </w:r>
          </w:p>
        </w:tc>
        <w:tc>
          <w:tcPr>
            <w:tcW w:w="1345" w:type="dxa"/>
            <w:tcBorders>
              <w:left w:val="nil"/>
            </w:tcBorders>
            <w:vAlign w:val="center"/>
            <w:hideMark/>
          </w:tcPr>
          <w:p w14:paraId="00C949BA" w14:textId="0561665B" w:rsidR="00215326" w:rsidRPr="00ED6412" w:rsidRDefault="00215326" w:rsidP="00BC6BD9">
            <w:pPr>
              <w:spacing w:line="360" w:lineRule="auto"/>
              <w:jc w:val="center"/>
            </w:pPr>
            <w:r w:rsidRPr="00ED6412">
              <w:t>3</w:t>
            </w:r>
            <w:r w:rsidR="001A3C29" w:rsidRPr="00ED6412">
              <w:t>.</w:t>
            </w:r>
            <w:r w:rsidRPr="00ED6412">
              <w:t>866</w:t>
            </w:r>
            <w:r w:rsidR="001A3C29" w:rsidRPr="00ED6412">
              <w:t>×10</w:t>
            </w:r>
            <w:r w:rsidR="001A3C29" w:rsidRPr="00ED6412">
              <w:rPr>
                <w:vertAlign w:val="superscript"/>
              </w:rPr>
              <w:t>-3</w:t>
            </w:r>
          </w:p>
        </w:tc>
        <w:tc>
          <w:tcPr>
            <w:tcW w:w="1345" w:type="dxa"/>
            <w:vAlign w:val="center"/>
            <w:hideMark/>
          </w:tcPr>
          <w:p w14:paraId="451E0816" w14:textId="77777777" w:rsidR="00215326" w:rsidRPr="00ED6412" w:rsidRDefault="00215326" w:rsidP="00BC6BD9">
            <w:pPr>
              <w:spacing w:line="360" w:lineRule="auto"/>
              <w:jc w:val="center"/>
            </w:pPr>
            <w:r w:rsidRPr="00ED6412">
              <w:t>6.41031</w:t>
            </w:r>
          </w:p>
        </w:tc>
        <w:tc>
          <w:tcPr>
            <w:tcW w:w="1345" w:type="dxa"/>
            <w:vAlign w:val="center"/>
            <w:hideMark/>
          </w:tcPr>
          <w:p w14:paraId="2C291195" w14:textId="45560D6D" w:rsidR="00215326" w:rsidRPr="00ED6412" w:rsidRDefault="00215326" w:rsidP="00E800C1">
            <w:pPr>
              <w:spacing w:line="360" w:lineRule="auto"/>
              <w:jc w:val="center"/>
            </w:pPr>
            <w:r w:rsidRPr="00ED6412">
              <w:t>303.778</w:t>
            </w:r>
            <w:r w:rsidR="00E800C1" w:rsidRPr="00ED6412">
              <w:t>0</w:t>
            </w:r>
          </w:p>
        </w:tc>
        <w:tc>
          <w:tcPr>
            <w:tcW w:w="1345" w:type="dxa"/>
            <w:vAlign w:val="center"/>
            <w:hideMark/>
          </w:tcPr>
          <w:p w14:paraId="3E943B0D" w14:textId="77777777" w:rsidR="00215326" w:rsidRPr="00ED6412" w:rsidRDefault="00215326" w:rsidP="00BC6BD9">
            <w:pPr>
              <w:spacing w:line="360" w:lineRule="auto"/>
              <w:jc w:val="center"/>
            </w:pPr>
            <w:r w:rsidRPr="00ED6412">
              <w:t>200</w:t>
            </w:r>
          </w:p>
        </w:tc>
        <w:tc>
          <w:tcPr>
            <w:tcW w:w="1346" w:type="dxa"/>
            <w:vAlign w:val="center"/>
            <w:hideMark/>
          </w:tcPr>
          <w:p w14:paraId="57AA24DB" w14:textId="77777777" w:rsidR="00215326" w:rsidRPr="00ED6412" w:rsidRDefault="00215326" w:rsidP="00BC6BD9">
            <w:pPr>
              <w:spacing w:line="360" w:lineRule="auto"/>
              <w:jc w:val="center"/>
            </w:pPr>
            <w:r w:rsidRPr="00ED6412">
              <w:t>400</w:t>
            </w:r>
          </w:p>
        </w:tc>
      </w:tr>
      <w:tr w:rsidR="00A53152" w:rsidRPr="00ED6412" w14:paraId="0177BD40" w14:textId="77777777" w:rsidTr="00867D88">
        <w:trPr>
          <w:cantSplit/>
          <w:trHeight w:val="397"/>
        </w:trPr>
        <w:tc>
          <w:tcPr>
            <w:tcW w:w="1071" w:type="dxa"/>
            <w:tcBorders>
              <w:right w:val="nil"/>
            </w:tcBorders>
            <w:vAlign w:val="center"/>
            <w:hideMark/>
          </w:tcPr>
          <w:p w14:paraId="138F4C12" w14:textId="77777777" w:rsidR="00215326" w:rsidRPr="00ED6412" w:rsidRDefault="00215326" w:rsidP="00BC6BD9">
            <w:pPr>
              <w:spacing w:line="360" w:lineRule="auto"/>
              <w:jc w:val="center"/>
            </w:pPr>
            <w:r w:rsidRPr="00ED6412">
              <w:t>P3</w:t>
            </w:r>
          </w:p>
        </w:tc>
        <w:tc>
          <w:tcPr>
            <w:tcW w:w="1345" w:type="dxa"/>
            <w:tcBorders>
              <w:left w:val="nil"/>
            </w:tcBorders>
            <w:vAlign w:val="center"/>
            <w:hideMark/>
          </w:tcPr>
          <w:p w14:paraId="7B65F7F9" w14:textId="4EB27D76" w:rsidR="00215326" w:rsidRPr="00ED6412" w:rsidRDefault="00215326" w:rsidP="00BC6BD9">
            <w:pPr>
              <w:spacing w:line="360" w:lineRule="auto"/>
              <w:jc w:val="center"/>
            </w:pPr>
            <w:r w:rsidRPr="00ED6412">
              <w:t>2</w:t>
            </w:r>
            <w:r w:rsidR="001A3C29" w:rsidRPr="00ED6412">
              <w:t>.</w:t>
            </w:r>
            <w:r w:rsidRPr="00ED6412">
              <w:t>182</w:t>
            </w:r>
            <w:r w:rsidR="001A3C29" w:rsidRPr="00ED6412">
              <w:t>×10</w:t>
            </w:r>
            <w:r w:rsidR="001A3C29" w:rsidRPr="00ED6412">
              <w:rPr>
                <w:vertAlign w:val="superscript"/>
              </w:rPr>
              <w:t>-3</w:t>
            </w:r>
          </w:p>
        </w:tc>
        <w:tc>
          <w:tcPr>
            <w:tcW w:w="1345" w:type="dxa"/>
            <w:vAlign w:val="center"/>
            <w:hideMark/>
          </w:tcPr>
          <w:p w14:paraId="11E6F675" w14:textId="5F0EC31D" w:rsidR="00215326" w:rsidRPr="00ED6412" w:rsidRDefault="00215326" w:rsidP="00E800C1">
            <w:pPr>
              <w:spacing w:line="360" w:lineRule="auto"/>
              <w:jc w:val="center"/>
            </w:pPr>
            <w:r w:rsidRPr="00ED6412">
              <w:t>7.4289</w:t>
            </w:r>
            <w:r w:rsidR="00E800C1" w:rsidRPr="00ED6412">
              <w:t>0</w:t>
            </w:r>
          </w:p>
        </w:tc>
        <w:tc>
          <w:tcPr>
            <w:tcW w:w="1345" w:type="dxa"/>
            <w:vAlign w:val="center"/>
            <w:hideMark/>
          </w:tcPr>
          <w:p w14:paraId="6489A8AA" w14:textId="77777777" w:rsidR="00215326" w:rsidRPr="00ED6412" w:rsidRDefault="00215326" w:rsidP="00BC6BD9">
            <w:pPr>
              <w:spacing w:line="360" w:lineRule="auto"/>
              <w:jc w:val="center"/>
            </w:pPr>
            <w:r w:rsidRPr="00ED6412">
              <w:t>841.1484</w:t>
            </w:r>
          </w:p>
        </w:tc>
        <w:tc>
          <w:tcPr>
            <w:tcW w:w="1345" w:type="dxa"/>
            <w:vAlign w:val="center"/>
            <w:hideMark/>
          </w:tcPr>
          <w:p w14:paraId="10186A83" w14:textId="77777777" w:rsidR="00215326" w:rsidRPr="00ED6412" w:rsidRDefault="00215326" w:rsidP="00BC6BD9">
            <w:pPr>
              <w:spacing w:line="360" w:lineRule="auto"/>
              <w:jc w:val="center"/>
            </w:pPr>
            <w:r w:rsidRPr="00ED6412">
              <w:t>350</w:t>
            </w:r>
          </w:p>
        </w:tc>
        <w:tc>
          <w:tcPr>
            <w:tcW w:w="1346" w:type="dxa"/>
            <w:vAlign w:val="center"/>
            <w:hideMark/>
          </w:tcPr>
          <w:p w14:paraId="13BAD485" w14:textId="77777777" w:rsidR="00215326" w:rsidRPr="00ED6412" w:rsidRDefault="00215326" w:rsidP="00BC6BD9">
            <w:pPr>
              <w:spacing w:line="360" w:lineRule="auto"/>
              <w:jc w:val="center"/>
            </w:pPr>
            <w:r w:rsidRPr="00ED6412">
              <w:t>600</w:t>
            </w:r>
          </w:p>
        </w:tc>
      </w:tr>
      <w:tr w:rsidR="00A53152" w:rsidRPr="00ED6412" w14:paraId="09B59073" w14:textId="77777777" w:rsidTr="00867D88">
        <w:trPr>
          <w:cantSplit/>
          <w:trHeight w:val="397"/>
        </w:trPr>
        <w:tc>
          <w:tcPr>
            <w:tcW w:w="1071" w:type="dxa"/>
            <w:tcBorders>
              <w:right w:val="nil"/>
            </w:tcBorders>
            <w:vAlign w:val="center"/>
            <w:hideMark/>
          </w:tcPr>
          <w:p w14:paraId="69A3E5F0" w14:textId="77777777" w:rsidR="00215326" w:rsidRPr="00ED6412" w:rsidRDefault="00215326" w:rsidP="00BC6BD9">
            <w:pPr>
              <w:spacing w:line="360" w:lineRule="auto"/>
              <w:jc w:val="center"/>
            </w:pPr>
            <w:r w:rsidRPr="00ED6412">
              <w:t>P4</w:t>
            </w:r>
          </w:p>
        </w:tc>
        <w:tc>
          <w:tcPr>
            <w:tcW w:w="1345" w:type="dxa"/>
            <w:tcBorders>
              <w:left w:val="nil"/>
            </w:tcBorders>
            <w:vAlign w:val="center"/>
            <w:hideMark/>
          </w:tcPr>
          <w:p w14:paraId="4FB9100A" w14:textId="4B4D9F49" w:rsidR="00215326" w:rsidRPr="00ED6412" w:rsidRDefault="00215326" w:rsidP="00BC6BD9">
            <w:pPr>
              <w:spacing w:line="360" w:lineRule="auto"/>
              <w:jc w:val="center"/>
            </w:pPr>
            <w:r w:rsidRPr="00ED6412">
              <w:t>1</w:t>
            </w:r>
            <w:r w:rsidR="001A3C29" w:rsidRPr="00ED6412">
              <w:t>.</w:t>
            </w:r>
            <w:r w:rsidRPr="00ED6412">
              <w:t>345</w:t>
            </w:r>
            <w:r w:rsidR="001A3C29" w:rsidRPr="00ED6412">
              <w:t>×10</w:t>
            </w:r>
            <w:r w:rsidR="001A3C29" w:rsidRPr="00ED6412">
              <w:rPr>
                <w:vertAlign w:val="superscript"/>
              </w:rPr>
              <w:t>-3</w:t>
            </w:r>
          </w:p>
        </w:tc>
        <w:tc>
          <w:tcPr>
            <w:tcW w:w="1345" w:type="dxa"/>
            <w:vAlign w:val="center"/>
            <w:hideMark/>
          </w:tcPr>
          <w:p w14:paraId="09A92B80" w14:textId="77777777" w:rsidR="00215326" w:rsidRPr="00ED6412" w:rsidRDefault="00215326" w:rsidP="00BC6BD9">
            <w:pPr>
              <w:spacing w:line="360" w:lineRule="auto"/>
              <w:jc w:val="center"/>
            </w:pPr>
            <w:r w:rsidRPr="00ED6412">
              <w:t>8.30154</w:t>
            </w:r>
          </w:p>
        </w:tc>
        <w:tc>
          <w:tcPr>
            <w:tcW w:w="1345" w:type="dxa"/>
            <w:vAlign w:val="center"/>
            <w:hideMark/>
          </w:tcPr>
          <w:p w14:paraId="39F67523" w14:textId="77777777" w:rsidR="00215326" w:rsidRPr="00ED6412" w:rsidRDefault="00215326" w:rsidP="00BC6BD9">
            <w:pPr>
              <w:spacing w:line="360" w:lineRule="auto"/>
              <w:jc w:val="center"/>
            </w:pPr>
            <w:r w:rsidRPr="00ED6412">
              <w:t>274.2241</w:t>
            </w:r>
          </w:p>
        </w:tc>
        <w:tc>
          <w:tcPr>
            <w:tcW w:w="1345" w:type="dxa"/>
            <w:vAlign w:val="center"/>
            <w:hideMark/>
          </w:tcPr>
          <w:p w14:paraId="3EF89CED" w14:textId="77777777" w:rsidR="00215326" w:rsidRPr="00ED6412" w:rsidRDefault="00215326" w:rsidP="00BC6BD9">
            <w:pPr>
              <w:spacing w:line="360" w:lineRule="auto"/>
              <w:jc w:val="center"/>
            </w:pPr>
            <w:r w:rsidRPr="00ED6412">
              <w:t>5</w:t>
            </w:r>
          </w:p>
        </w:tc>
        <w:tc>
          <w:tcPr>
            <w:tcW w:w="1346" w:type="dxa"/>
            <w:vAlign w:val="center"/>
            <w:hideMark/>
          </w:tcPr>
          <w:p w14:paraId="62A90870" w14:textId="77777777" w:rsidR="00215326" w:rsidRPr="00ED6412" w:rsidRDefault="00215326" w:rsidP="00BC6BD9">
            <w:pPr>
              <w:spacing w:line="360" w:lineRule="auto"/>
              <w:jc w:val="center"/>
            </w:pPr>
            <w:r w:rsidRPr="00ED6412">
              <w:t>400</w:t>
            </w:r>
          </w:p>
        </w:tc>
      </w:tr>
      <w:tr w:rsidR="00A53152" w:rsidRPr="00ED6412" w14:paraId="765B8CE9" w14:textId="77777777" w:rsidTr="00867D88">
        <w:trPr>
          <w:cantSplit/>
          <w:trHeight w:val="397"/>
        </w:trPr>
        <w:tc>
          <w:tcPr>
            <w:tcW w:w="1071" w:type="dxa"/>
            <w:tcBorders>
              <w:right w:val="nil"/>
            </w:tcBorders>
            <w:vAlign w:val="center"/>
            <w:hideMark/>
          </w:tcPr>
          <w:p w14:paraId="15734480" w14:textId="77777777" w:rsidR="00215326" w:rsidRPr="00ED6412" w:rsidRDefault="00215326" w:rsidP="00BC6BD9">
            <w:pPr>
              <w:spacing w:line="360" w:lineRule="auto"/>
              <w:jc w:val="center"/>
            </w:pPr>
            <w:r w:rsidRPr="00ED6412">
              <w:t>P5</w:t>
            </w:r>
          </w:p>
        </w:tc>
        <w:tc>
          <w:tcPr>
            <w:tcW w:w="1345" w:type="dxa"/>
            <w:tcBorders>
              <w:left w:val="nil"/>
            </w:tcBorders>
            <w:vAlign w:val="center"/>
            <w:hideMark/>
          </w:tcPr>
          <w:p w14:paraId="0217A93D" w14:textId="556262F6" w:rsidR="00215326" w:rsidRPr="00ED6412" w:rsidRDefault="00215326" w:rsidP="00BC6BD9">
            <w:pPr>
              <w:spacing w:line="360" w:lineRule="auto"/>
              <w:jc w:val="center"/>
            </w:pPr>
            <w:r w:rsidRPr="00ED6412">
              <w:t>2</w:t>
            </w:r>
            <w:r w:rsidR="001A3C29" w:rsidRPr="00ED6412">
              <w:t>.</w:t>
            </w:r>
            <w:r w:rsidRPr="00ED6412">
              <w:t>162</w:t>
            </w:r>
            <w:r w:rsidR="001A3C29" w:rsidRPr="00ED6412">
              <w:t>×10</w:t>
            </w:r>
            <w:r w:rsidR="001A3C29" w:rsidRPr="00ED6412">
              <w:rPr>
                <w:vertAlign w:val="superscript"/>
              </w:rPr>
              <w:t>-3</w:t>
            </w:r>
          </w:p>
        </w:tc>
        <w:tc>
          <w:tcPr>
            <w:tcW w:w="1345" w:type="dxa"/>
            <w:vAlign w:val="center"/>
            <w:hideMark/>
          </w:tcPr>
          <w:p w14:paraId="60C42841" w14:textId="540B29DC" w:rsidR="00215326" w:rsidRPr="00ED6412" w:rsidRDefault="00215326" w:rsidP="00E800C1">
            <w:pPr>
              <w:spacing w:line="360" w:lineRule="auto"/>
              <w:jc w:val="center"/>
            </w:pPr>
            <w:r w:rsidRPr="00ED6412">
              <w:t>7.4289</w:t>
            </w:r>
            <w:r w:rsidR="00E800C1" w:rsidRPr="00ED6412">
              <w:t>0</w:t>
            </w:r>
          </w:p>
        </w:tc>
        <w:tc>
          <w:tcPr>
            <w:tcW w:w="1345" w:type="dxa"/>
            <w:vAlign w:val="center"/>
            <w:hideMark/>
          </w:tcPr>
          <w:p w14:paraId="60492E10" w14:textId="77777777" w:rsidR="00215326" w:rsidRPr="00ED6412" w:rsidRDefault="00215326" w:rsidP="00BC6BD9">
            <w:pPr>
              <w:spacing w:line="360" w:lineRule="auto"/>
              <w:jc w:val="center"/>
            </w:pPr>
            <w:r w:rsidRPr="00ED6412">
              <w:t>841.1484</w:t>
            </w:r>
          </w:p>
        </w:tc>
        <w:tc>
          <w:tcPr>
            <w:tcW w:w="1345" w:type="dxa"/>
            <w:vAlign w:val="center"/>
            <w:hideMark/>
          </w:tcPr>
          <w:p w14:paraId="72791498" w14:textId="77777777" w:rsidR="00215326" w:rsidRPr="00ED6412" w:rsidRDefault="00215326" w:rsidP="00BC6BD9">
            <w:pPr>
              <w:spacing w:line="360" w:lineRule="auto"/>
              <w:jc w:val="center"/>
            </w:pPr>
            <w:r w:rsidRPr="00ED6412">
              <w:t>270</w:t>
            </w:r>
          </w:p>
        </w:tc>
        <w:tc>
          <w:tcPr>
            <w:tcW w:w="1346" w:type="dxa"/>
            <w:vAlign w:val="center"/>
            <w:hideMark/>
          </w:tcPr>
          <w:p w14:paraId="2A1803EE" w14:textId="77777777" w:rsidR="00215326" w:rsidRPr="00ED6412" w:rsidRDefault="00215326" w:rsidP="00BC6BD9">
            <w:pPr>
              <w:spacing w:line="360" w:lineRule="auto"/>
              <w:jc w:val="center"/>
            </w:pPr>
            <w:r w:rsidRPr="00ED6412">
              <w:t>500</w:t>
            </w:r>
          </w:p>
        </w:tc>
      </w:tr>
      <w:tr w:rsidR="00A53152" w:rsidRPr="00ED6412" w14:paraId="14EB824D" w14:textId="77777777" w:rsidTr="00867D88">
        <w:trPr>
          <w:cantSplit/>
          <w:trHeight w:val="397"/>
        </w:trPr>
        <w:tc>
          <w:tcPr>
            <w:tcW w:w="1071" w:type="dxa"/>
            <w:tcBorders>
              <w:right w:val="nil"/>
            </w:tcBorders>
            <w:vAlign w:val="center"/>
            <w:hideMark/>
          </w:tcPr>
          <w:p w14:paraId="3139C37A" w14:textId="77777777" w:rsidR="00215326" w:rsidRPr="00ED6412" w:rsidRDefault="00215326" w:rsidP="00BC6BD9">
            <w:pPr>
              <w:spacing w:line="360" w:lineRule="auto"/>
              <w:jc w:val="center"/>
            </w:pPr>
            <w:r w:rsidRPr="00ED6412">
              <w:t>P6</w:t>
            </w:r>
          </w:p>
        </w:tc>
        <w:tc>
          <w:tcPr>
            <w:tcW w:w="1345" w:type="dxa"/>
            <w:tcBorders>
              <w:left w:val="nil"/>
            </w:tcBorders>
            <w:vAlign w:val="center"/>
            <w:hideMark/>
          </w:tcPr>
          <w:p w14:paraId="100CEA7A" w14:textId="5DE34C37" w:rsidR="00215326" w:rsidRPr="00ED6412" w:rsidRDefault="00215326" w:rsidP="00BC6BD9">
            <w:pPr>
              <w:spacing w:line="360" w:lineRule="auto"/>
              <w:jc w:val="center"/>
            </w:pPr>
            <w:r w:rsidRPr="00ED6412">
              <w:t>5</w:t>
            </w:r>
            <w:r w:rsidR="001A3C29" w:rsidRPr="00ED6412">
              <w:t>.</w:t>
            </w:r>
            <w:r w:rsidRPr="00ED6412">
              <w:t>963</w:t>
            </w:r>
            <w:r w:rsidR="001A3C29" w:rsidRPr="00ED6412">
              <w:t>×10</w:t>
            </w:r>
            <w:r w:rsidR="001A3C29" w:rsidRPr="00ED6412">
              <w:rPr>
                <w:vertAlign w:val="superscript"/>
              </w:rPr>
              <w:t>-3</w:t>
            </w:r>
          </w:p>
        </w:tc>
        <w:tc>
          <w:tcPr>
            <w:tcW w:w="1345" w:type="dxa"/>
            <w:vAlign w:val="center"/>
            <w:hideMark/>
          </w:tcPr>
          <w:p w14:paraId="5A8C04EA" w14:textId="77777777" w:rsidR="00215326" w:rsidRPr="00ED6412" w:rsidRDefault="00215326" w:rsidP="00BC6BD9">
            <w:pPr>
              <w:spacing w:line="360" w:lineRule="auto"/>
              <w:jc w:val="center"/>
            </w:pPr>
            <w:r w:rsidRPr="00ED6412">
              <w:t>6.91559</w:t>
            </w:r>
          </w:p>
        </w:tc>
        <w:tc>
          <w:tcPr>
            <w:tcW w:w="1345" w:type="dxa"/>
            <w:vAlign w:val="center"/>
            <w:hideMark/>
          </w:tcPr>
          <w:p w14:paraId="48A5607F" w14:textId="77777777" w:rsidR="00215326" w:rsidRPr="00ED6412" w:rsidRDefault="00215326" w:rsidP="00BC6BD9">
            <w:pPr>
              <w:spacing w:line="360" w:lineRule="auto"/>
              <w:jc w:val="center"/>
            </w:pPr>
            <w:r w:rsidRPr="00ED6412">
              <w:t>202.0258</w:t>
            </w:r>
          </w:p>
        </w:tc>
        <w:tc>
          <w:tcPr>
            <w:tcW w:w="1345" w:type="dxa"/>
            <w:vAlign w:val="center"/>
            <w:hideMark/>
          </w:tcPr>
          <w:p w14:paraId="0B73B9AA" w14:textId="77777777" w:rsidR="00215326" w:rsidRPr="00ED6412" w:rsidRDefault="00215326" w:rsidP="00BC6BD9">
            <w:pPr>
              <w:spacing w:line="360" w:lineRule="auto"/>
              <w:jc w:val="center"/>
            </w:pPr>
            <w:r w:rsidRPr="00ED6412">
              <w:t>170</w:t>
            </w:r>
          </w:p>
        </w:tc>
        <w:tc>
          <w:tcPr>
            <w:tcW w:w="1346" w:type="dxa"/>
            <w:vAlign w:val="center"/>
            <w:hideMark/>
          </w:tcPr>
          <w:p w14:paraId="71A653D8" w14:textId="77777777" w:rsidR="00215326" w:rsidRPr="00ED6412" w:rsidRDefault="00215326" w:rsidP="00BC6BD9">
            <w:pPr>
              <w:spacing w:line="360" w:lineRule="auto"/>
              <w:jc w:val="center"/>
            </w:pPr>
            <w:r w:rsidRPr="00ED6412">
              <w:t>300</w:t>
            </w:r>
          </w:p>
        </w:tc>
      </w:tr>
    </w:tbl>
    <w:p w14:paraId="29F28F21" w14:textId="77777777" w:rsidR="00215326" w:rsidRPr="00ED6412" w:rsidRDefault="00215326" w:rsidP="00215326">
      <w:pPr>
        <w:spacing w:after="120"/>
      </w:pPr>
    </w:p>
    <w:p w14:paraId="33278E79" w14:textId="77777777" w:rsidR="0055449C" w:rsidRPr="00ED6412" w:rsidRDefault="0055449C">
      <w:pPr>
        <w:spacing w:line="276" w:lineRule="auto"/>
        <w:jc w:val="left"/>
        <w:rPr>
          <w:rFonts w:eastAsia="Cambria" w:cs="Cambria"/>
          <w:b/>
          <w:szCs w:val="18"/>
          <w:lang w:eastAsia="en-US"/>
        </w:rPr>
      </w:pPr>
      <w:bookmarkStart w:id="144" w:name="_Ref484089285"/>
      <w:r w:rsidRPr="00ED6412">
        <w:br w:type="page"/>
      </w:r>
    </w:p>
    <w:p w14:paraId="59699F95" w14:textId="306D72C8" w:rsidR="00215326" w:rsidRPr="00ED6412" w:rsidRDefault="00215326" w:rsidP="00215326">
      <w:pPr>
        <w:pStyle w:val="Caption"/>
        <w:keepNext/>
        <w:jc w:val="both"/>
      </w:pPr>
      <w:bookmarkStart w:id="145" w:name="_Ref505890322"/>
      <w:bookmarkStart w:id="146" w:name="_Toc523347927"/>
      <w:r w:rsidRPr="00ED6412">
        <w:lastRenderedPageBreak/>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3</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3</w:t>
      </w:r>
      <w:r w:rsidR="001041A1">
        <w:rPr>
          <w:noProof/>
        </w:rPr>
        <w:fldChar w:fldCharType="end"/>
      </w:r>
      <w:bookmarkEnd w:id="144"/>
      <w:bookmarkEnd w:id="145"/>
      <w:r w:rsidRPr="00ED6412">
        <w:t xml:space="preserve"> The coefficients in the emission functions</w:t>
      </w:r>
      <w:r w:rsidR="00766ABC" w:rsidRPr="00ED6412">
        <w:t xml:space="preserve"> </w:t>
      </w:r>
      <w:r w:rsidR="00766ABC" w:rsidRPr="00ED6412">
        <w:fldChar w:fldCharType="begin"/>
      </w:r>
      <w:r w:rsidR="000201C4">
        <w:instrText xml:space="preserve"> ADDIN EN.CITE &lt;EndNote&gt;&lt;Cite&gt;&lt;Author&gt;AlRashidi&lt;/Author&gt;&lt;Year&gt;2007&lt;/Year&gt;&lt;RecNum&gt;318&lt;/RecNum&gt;&lt;DisplayText&gt;[189]&lt;/DisplayText&gt;&lt;record&gt;&lt;rec-number&gt;318&lt;/rec-number&gt;&lt;foreign-keys&gt;&lt;key app="EN" db-id="wat2z5xv39zx9lefev2vrzeifd9dzfzsx50x" timestamp="0"&gt;318&lt;/key&gt;&lt;/foreign-keys&gt;&lt;ref-type name="Thesis"&gt;32&lt;/ref-type&gt;&lt;contributors&gt;&lt;authors&gt;&lt;author&gt;Mohammed AlRashidi&lt;/author&gt;&lt;/authors&gt;&lt;/contributors&gt;&lt;titles&gt;&lt;title&gt;Improved optimal economic and environmental operations of power systems using partucal swarm&lt;/title&gt;&lt;secondary-title&gt;Electrical and computer engineering&lt;/secondary-title&gt;&lt;/titles&gt;&lt;volume&gt;Phd&lt;/volume&gt;&lt;dates&gt;&lt;year&gt;2007&lt;/year&gt;&lt;/dates&gt;&lt;publisher&gt;Dalhousie univeristy&lt;/publisher&gt;&lt;urls&gt;&lt;related-urls&gt;&lt;url&gt;https://dalspace.library.dal.ca/bitstream/handle/10222/54978/NR35790.PDF?sequence=1&lt;/url&gt;&lt;/related-urls&gt;&lt;/urls&gt;&lt;/record&gt;&lt;/Cite&gt;&lt;/EndNote&gt;</w:instrText>
      </w:r>
      <w:r w:rsidR="00766ABC" w:rsidRPr="00ED6412">
        <w:fldChar w:fldCharType="separate"/>
      </w:r>
      <w:r w:rsidR="000201C4">
        <w:rPr>
          <w:noProof/>
        </w:rPr>
        <w:t>[</w:t>
      </w:r>
      <w:hyperlink w:anchor="_ENREF_189" w:tooltip="AlRashidi, 2007 #318" w:history="1">
        <w:r w:rsidR="00213BF8">
          <w:rPr>
            <w:noProof/>
          </w:rPr>
          <w:t>189</w:t>
        </w:r>
      </w:hyperlink>
      <w:r w:rsidR="000201C4">
        <w:rPr>
          <w:noProof/>
        </w:rPr>
        <w:t>]</w:t>
      </w:r>
      <w:r w:rsidR="00766ABC" w:rsidRPr="00ED6412">
        <w:fldChar w:fldCharType="end"/>
      </w:r>
      <w:r w:rsidRPr="00ED6412">
        <w:t>.</w:t>
      </w:r>
      <w:bookmarkEnd w:id="146"/>
    </w:p>
    <w:tbl>
      <w:tblPr>
        <w:tblStyle w:val="ListTable21"/>
        <w:tblW w:w="7655" w:type="dxa"/>
        <w:tblLook w:val="0600" w:firstRow="0" w:lastRow="0" w:firstColumn="0" w:lastColumn="0" w:noHBand="1" w:noVBand="1"/>
      </w:tblPr>
      <w:tblGrid>
        <w:gridCol w:w="682"/>
        <w:gridCol w:w="1494"/>
        <w:gridCol w:w="1826"/>
        <w:gridCol w:w="1826"/>
        <w:gridCol w:w="1827"/>
      </w:tblGrid>
      <w:tr w:rsidR="00A53152" w:rsidRPr="00ED6412" w14:paraId="65ED3327" w14:textId="77777777" w:rsidTr="00867D88">
        <w:trPr>
          <w:cantSplit/>
          <w:trHeight w:val="397"/>
        </w:trPr>
        <w:tc>
          <w:tcPr>
            <w:tcW w:w="2176" w:type="dxa"/>
            <w:gridSpan w:val="2"/>
            <w:vAlign w:val="center"/>
          </w:tcPr>
          <w:p w14:paraId="441BF29E" w14:textId="77777777" w:rsidR="00215326" w:rsidRPr="00ED6412" w:rsidRDefault="00215326" w:rsidP="00BC6BD9">
            <w:pPr>
              <w:spacing w:line="360" w:lineRule="auto"/>
              <w:jc w:val="center"/>
              <w:rPr>
                <w:rFonts w:eastAsia="SimSun"/>
                <w:b/>
              </w:rPr>
            </w:pPr>
            <w:r w:rsidRPr="00ED6412">
              <w:rPr>
                <w:rFonts w:eastAsia="SimSun"/>
                <w:b/>
              </w:rPr>
              <w:t>Emission functions</w:t>
            </w:r>
          </w:p>
        </w:tc>
        <w:tc>
          <w:tcPr>
            <w:tcW w:w="1826" w:type="dxa"/>
            <w:tcBorders>
              <w:bottom w:val="single" w:sz="4" w:space="0" w:color="666666"/>
            </w:tcBorders>
            <w:vAlign w:val="center"/>
            <w:hideMark/>
          </w:tcPr>
          <w:p w14:paraId="7F3768EB" w14:textId="6F903E34" w:rsidR="00215326" w:rsidRPr="00ED6412" w:rsidRDefault="00F40CE0" w:rsidP="00BC6BD9">
            <w:pPr>
              <w:spacing w:line="360" w:lineRule="auto"/>
              <w:jc w:val="center"/>
              <w:rPr>
                <w:rFonts w:eastAsia="SimSun"/>
                <w:b/>
                <w:i/>
              </w:rPr>
            </w:pPr>
            <w:r w:rsidRPr="00ED6412">
              <w:rPr>
                <w:b/>
                <w:i/>
              </w:rPr>
              <w:t>e</w:t>
            </w:r>
            <w:r w:rsidRPr="00ED6412">
              <w:rPr>
                <w:b/>
                <w:vertAlign w:val="subscript"/>
              </w:rPr>
              <w:t>i</w:t>
            </w:r>
            <w:r w:rsidRPr="00ED6412">
              <w:rPr>
                <w:b/>
                <w:i/>
              </w:rPr>
              <w:t xml:space="preserve"> </w:t>
            </w:r>
            <w:r w:rsidRPr="00ED6412">
              <w:rPr>
                <w:b/>
              </w:rPr>
              <w:t>(kg/MW</w:t>
            </w:r>
            <w:r w:rsidRPr="00ED6412">
              <w:rPr>
                <w:b/>
                <w:vertAlign w:val="superscript"/>
              </w:rPr>
              <w:t>2</w:t>
            </w:r>
            <w:r w:rsidRPr="00ED6412">
              <w:rPr>
                <w:b/>
              </w:rPr>
              <w:t>h)</w:t>
            </w:r>
          </w:p>
        </w:tc>
        <w:tc>
          <w:tcPr>
            <w:tcW w:w="1826" w:type="dxa"/>
            <w:vAlign w:val="center"/>
            <w:hideMark/>
          </w:tcPr>
          <w:p w14:paraId="0BC0F131" w14:textId="417E79F3" w:rsidR="00215326" w:rsidRPr="00ED6412" w:rsidRDefault="00F40CE0" w:rsidP="00BC6BD9">
            <w:pPr>
              <w:spacing w:line="360" w:lineRule="auto"/>
              <w:jc w:val="center"/>
              <w:rPr>
                <w:rFonts w:eastAsia="SimSun"/>
                <w:b/>
                <w:i/>
              </w:rPr>
            </w:pPr>
            <w:r w:rsidRPr="00ED6412">
              <w:rPr>
                <w:b/>
                <w:i/>
              </w:rPr>
              <w:t>f</w:t>
            </w:r>
            <w:r w:rsidRPr="00ED6412">
              <w:rPr>
                <w:b/>
                <w:vertAlign w:val="subscript"/>
              </w:rPr>
              <w:t>i</w:t>
            </w:r>
            <w:r w:rsidRPr="00ED6412">
              <w:rPr>
                <w:b/>
                <w:i/>
              </w:rPr>
              <w:t xml:space="preserve"> </w:t>
            </w:r>
            <w:r w:rsidRPr="00ED6412">
              <w:rPr>
                <w:b/>
              </w:rPr>
              <w:t>(kg/MWh)</w:t>
            </w:r>
          </w:p>
        </w:tc>
        <w:tc>
          <w:tcPr>
            <w:tcW w:w="1827" w:type="dxa"/>
            <w:vAlign w:val="center"/>
            <w:hideMark/>
          </w:tcPr>
          <w:p w14:paraId="03F194FC" w14:textId="285B6980" w:rsidR="00215326" w:rsidRPr="00ED6412" w:rsidRDefault="008D452E" w:rsidP="00BC6BD9">
            <w:pPr>
              <w:spacing w:line="360" w:lineRule="auto"/>
              <w:jc w:val="center"/>
              <w:rPr>
                <w:rFonts w:eastAsia="SimSun"/>
                <w:b/>
                <w:i/>
              </w:rPr>
            </w:pPr>
            <w:r w:rsidRPr="00ED6412">
              <w:rPr>
                <w:b/>
                <w:i/>
              </w:rPr>
              <w:t>β</w:t>
            </w:r>
            <w:r w:rsidRPr="00ED6412">
              <w:rPr>
                <w:b/>
                <w:vertAlign w:val="subscript"/>
              </w:rPr>
              <w:t>i</w:t>
            </w:r>
            <w:r w:rsidRPr="00ED6412">
              <w:rPr>
                <w:b/>
                <w:i/>
              </w:rPr>
              <w:t xml:space="preserve"> </w:t>
            </w:r>
            <w:r w:rsidRPr="00ED6412">
              <w:rPr>
                <w:b/>
              </w:rPr>
              <w:t>(kg/h)</w:t>
            </w:r>
          </w:p>
        </w:tc>
      </w:tr>
      <w:tr w:rsidR="00A53152" w:rsidRPr="00ED6412" w14:paraId="44D44581" w14:textId="77777777" w:rsidTr="00867D88">
        <w:trPr>
          <w:cantSplit/>
          <w:trHeight w:val="397"/>
        </w:trPr>
        <w:tc>
          <w:tcPr>
            <w:tcW w:w="682" w:type="dxa"/>
            <w:vMerge w:val="restart"/>
            <w:tcBorders>
              <w:right w:val="nil"/>
            </w:tcBorders>
            <w:vAlign w:val="center"/>
          </w:tcPr>
          <w:p w14:paraId="57D0546E" w14:textId="63877D7C" w:rsidR="00EB4965" w:rsidRPr="00ED6412" w:rsidRDefault="00E005DD" w:rsidP="00BC6BD9">
            <w:pPr>
              <w:spacing w:line="360" w:lineRule="auto"/>
              <w:jc w:val="center"/>
              <w:rPr>
                <w:rFonts w:eastAsia="SimSun"/>
              </w:rPr>
            </w:pPr>
            <w:r w:rsidRPr="00ED6412">
              <w:rPr>
                <w:rFonts w:hint="eastAsia"/>
                <w:b/>
              </w:rPr>
              <w:t>NO</w:t>
            </w:r>
            <w:r w:rsidRPr="00ED6412">
              <w:rPr>
                <w:rFonts w:hint="eastAsia"/>
                <w:b/>
                <w:vertAlign w:val="subscript"/>
              </w:rPr>
              <w:t>x</w:t>
            </w:r>
          </w:p>
        </w:tc>
        <w:tc>
          <w:tcPr>
            <w:tcW w:w="1494" w:type="dxa"/>
            <w:tcBorders>
              <w:right w:val="nil"/>
            </w:tcBorders>
            <w:vAlign w:val="center"/>
          </w:tcPr>
          <w:p w14:paraId="6E43E410" w14:textId="690A7ABA" w:rsidR="00EB4965" w:rsidRPr="00ED6412" w:rsidRDefault="00EB4965" w:rsidP="00BC6BD9">
            <w:pPr>
              <w:spacing w:line="360" w:lineRule="auto"/>
              <w:jc w:val="center"/>
              <w:rPr>
                <w:rFonts w:eastAsia="SimSun"/>
              </w:rPr>
            </w:pPr>
            <w:r w:rsidRPr="00ED6412">
              <w:t>P1</w:t>
            </w:r>
          </w:p>
        </w:tc>
        <w:tc>
          <w:tcPr>
            <w:tcW w:w="1826" w:type="dxa"/>
            <w:tcBorders>
              <w:left w:val="nil"/>
            </w:tcBorders>
            <w:vAlign w:val="center"/>
            <w:hideMark/>
          </w:tcPr>
          <w:p w14:paraId="3D912D6D" w14:textId="3A54246B" w:rsidR="00EB4965" w:rsidRPr="00ED6412" w:rsidRDefault="00EB4965" w:rsidP="00BC6BD9">
            <w:pPr>
              <w:spacing w:line="360" w:lineRule="auto"/>
              <w:jc w:val="center"/>
              <w:textAlignment w:val="bottom"/>
              <w:rPr>
                <w:rFonts w:eastAsia="SimSun"/>
              </w:rPr>
            </w:pPr>
            <w:r w:rsidRPr="00ED6412">
              <w:rPr>
                <w:rFonts w:eastAsia="SimSun"/>
              </w:rPr>
              <w:t>6</w:t>
            </w:r>
            <w:r w:rsidR="001A3C29" w:rsidRPr="00ED6412">
              <w:rPr>
                <w:rFonts w:eastAsia="SimSun"/>
              </w:rPr>
              <w:t>.</w:t>
            </w:r>
            <w:r w:rsidRPr="00ED6412">
              <w:rPr>
                <w:rFonts w:eastAsia="SimSun"/>
              </w:rPr>
              <w:t>323</w:t>
            </w:r>
            <w:r w:rsidR="001A3C29" w:rsidRPr="00ED6412">
              <w:t>×10</w:t>
            </w:r>
            <w:r w:rsidR="001A3C29" w:rsidRPr="00ED6412">
              <w:rPr>
                <w:vertAlign w:val="superscript"/>
              </w:rPr>
              <w:t>-3</w:t>
            </w:r>
          </w:p>
        </w:tc>
        <w:tc>
          <w:tcPr>
            <w:tcW w:w="1826" w:type="dxa"/>
            <w:vAlign w:val="center"/>
            <w:hideMark/>
          </w:tcPr>
          <w:p w14:paraId="058892EE" w14:textId="77777777" w:rsidR="00EB4965" w:rsidRPr="00ED6412" w:rsidRDefault="00EB4965" w:rsidP="00BC6BD9">
            <w:pPr>
              <w:spacing w:line="360" w:lineRule="auto"/>
              <w:jc w:val="center"/>
              <w:textAlignment w:val="bottom"/>
              <w:rPr>
                <w:rFonts w:eastAsia="SimSun"/>
              </w:rPr>
            </w:pPr>
            <w:r w:rsidRPr="00ED6412">
              <w:rPr>
                <w:rFonts w:eastAsia="SimSun"/>
              </w:rPr>
              <w:t>-0.38128</w:t>
            </w:r>
          </w:p>
        </w:tc>
        <w:tc>
          <w:tcPr>
            <w:tcW w:w="1827" w:type="dxa"/>
            <w:vAlign w:val="center"/>
            <w:hideMark/>
          </w:tcPr>
          <w:p w14:paraId="63797040" w14:textId="77777777" w:rsidR="00EB4965" w:rsidRPr="00ED6412" w:rsidRDefault="00EB4965" w:rsidP="00BC6BD9">
            <w:pPr>
              <w:spacing w:line="360" w:lineRule="auto"/>
              <w:jc w:val="center"/>
              <w:textAlignment w:val="bottom"/>
              <w:rPr>
                <w:rFonts w:eastAsia="SimSun"/>
              </w:rPr>
            </w:pPr>
            <w:r w:rsidRPr="00ED6412">
              <w:rPr>
                <w:rFonts w:eastAsia="SimSun"/>
              </w:rPr>
              <w:t>80.9019</w:t>
            </w:r>
          </w:p>
        </w:tc>
      </w:tr>
      <w:tr w:rsidR="00A53152" w:rsidRPr="00ED6412" w14:paraId="4A519257" w14:textId="77777777" w:rsidTr="00867D88">
        <w:trPr>
          <w:cantSplit/>
          <w:trHeight w:val="397"/>
        </w:trPr>
        <w:tc>
          <w:tcPr>
            <w:tcW w:w="682" w:type="dxa"/>
            <w:vMerge/>
            <w:tcBorders>
              <w:right w:val="nil"/>
            </w:tcBorders>
            <w:vAlign w:val="center"/>
          </w:tcPr>
          <w:p w14:paraId="1E7B422D" w14:textId="77777777" w:rsidR="00EB4965" w:rsidRPr="00ED6412" w:rsidRDefault="00EB4965" w:rsidP="00BC6BD9">
            <w:pPr>
              <w:spacing w:line="360" w:lineRule="auto"/>
              <w:jc w:val="center"/>
              <w:rPr>
                <w:rFonts w:eastAsia="SimSun"/>
              </w:rPr>
            </w:pPr>
          </w:p>
        </w:tc>
        <w:tc>
          <w:tcPr>
            <w:tcW w:w="1494" w:type="dxa"/>
            <w:tcBorders>
              <w:right w:val="nil"/>
            </w:tcBorders>
            <w:vAlign w:val="center"/>
          </w:tcPr>
          <w:p w14:paraId="79A689CB" w14:textId="52131393" w:rsidR="00EB4965" w:rsidRPr="00ED6412" w:rsidRDefault="00EB4965" w:rsidP="00BC6BD9">
            <w:pPr>
              <w:spacing w:line="360" w:lineRule="auto"/>
              <w:jc w:val="center"/>
              <w:rPr>
                <w:rFonts w:eastAsia="SimSun"/>
              </w:rPr>
            </w:pPr>
            <w:r w:rsidRPr="00ED6412">
              <w:t>P2</w:t>
            </w:r>
          </w:p>
        </w:tc>
        <w:tc>
          <w:tcPr>
            <w:tcW w:w="1826" w:type="dxa"/>
            <w:tcBorders>
              <w:left w:val="nil"/>
            </w:tcBorders>
            <w:vAlign w:val="center"/>
            <w:hideMark/>
          </w:tcPr>
          <w:p w14:paraId="05011B99" w14:textId="3B4BBF59" w:rsidR="00EB4965" w:rsidRPr="00ED6412" w:rsidRDefault="00EB4965" w:rsidP="00BC6BD9">
            <w:pPr>
              <w:spacing w:line="360" w:lineRule="auto"/>
              <w:jc w:val="center"/>
              <w:textAlignment w:val="bottom"/>
              <w:rPr>
                <w:rFonts w:eastAsia="SimSun"/>
              </w:rPr>
            </w:pPr>
            <w:r w:rsidRPr="00ED6412">
              <w:rPr>
                <w:rFonts w:eastAsia="SimSun"/>
              </w:rPr>
              <w:t>6</w:t>
            </w:r>
            <w:r w:rsidR="001A3C29" w:rsidRPr="00ED6412">
              <w:rPr>
                <w:rFonts w:eastAsia="SimSun"/>
              </w:rPr>
              <w:t>.</w:t>
            </w:r>
            <w:r w:rsidRPr="00ED6412">
              <w:rPr>
                <w:rFonts w:eastAsia="SimSun"/>
              </w:rPr>
              <w:t>483</w:t>
            </w:r>
            <w:r w:rsidR="001A3C29" w:rsidRPr="00ED6412">
              <w:t>×10</w:t>
            </w:r>
            <w:r w:rsidR="001A3C29" w:rsidRPr="00ED6412">
              <w:rPr>
                <w:vertAlign w:val="superscript"/>
              </w:rPr>
              <w:t>-3</w:t>
            </w:r>
          </w:p>
        </w:tc>
        <w:tc>
          <w:tcPr>
            <w:tcW w:w="1826" w:type="dxa"/>
            <w:vAlign w:val="center"/>
            <w:hideMark/>
          </w:tcPr>
          <w:p w14:paraId="168C70F6" w14:textId="77777777" w:rsidR="00EB4965" w:rsidRPr="00ED6412" w:rsidRDefault="00EB4965" w:rsidP="00BC6BD9">
            <w:pPr>
              <w:spacing w:line="360" w:lineRule="auto"/>
              <w:jc w:val="center"/>
              <w:textAlignment w:val="bottom"/>
              <w:rPr>
                <w:rFonts w:eastAsia="SimSun"/>
              </w:rPr>
            </w:pPr>
            <w:r w:rsidRPr="00ED6412">
              <w:rPr>
                <w:rFonts w:eastAsia="SimSun"/>
              </w:rPr>
              <w:t>-0.79027</w:t>
            </w:r>
          </w:p>
        </w:tc>
        <w:tc>
          <w:tcPr>
            <w:tcW w:w="1827" w:type="dxa"/>
            <w:vAlign w:val="center"/>
            <w:hideMark/>
          </w:tcPr>
          <w:p w14:paraId="24D63F92" w14:textId="77777777" w:rsidR="00EB4965" w:rsidRPr="00ED6412" w:rsidRDefault="00EB4965" w:rsidP="00BC6BD9">
            <w:pPr>
              <w:spacing w:line="360" w:lineRule="auto"/>
              <w:jc w:val="center"/>
              <w:textAlignment w:val="bottom"/>
              <w:rPr>
                <w:rFonts w:eastAsia="SimSun"/>
              </w:rPr>
            </w:pPr>
            <w:r w:rsidRPr="00ED6412">
              <w:rPr>
                <w:rFonts w:eastAsia="SimSun"/>
              </w:rPr>
              <w:t>28.8249</w:t>
            </w:r>
          </w:p>
        </w:tc>
      </w:tr>
      <w:tr w:rsidR="00A53152" w:rsidRPr="00ED6412" w14:paraId="057BAB70" w14:textId="77777777" w:rsidTr="00867D88">
        <w:trPr>
          <w:cantSplit/>
          <w:trHeight w:val="397"/>
        </w:trPr>
        <w:tc>
          <w:tcPr>
            <w:tcW w:w="682" w:type="dxa"/>
            <w:vMerge/>
            <w:tcBorders>
              <w:right w:val="nil"/>
            </w:tcBorders>
            <w:vAlign w:val="center"/>
          </w:tcPr>
          <w:p w14:paraId="3667E654" w14:textId="77777777" w:rsidR="00EB4965" w:rsidRPr="00ED6412" w:rsidRDefault="00EB4965" w:rsidP="00BC6BD9">
            <w:pPr>
              <w:spacing w:line="360" w:lineRule="auto"/>
              <w:jc w:val="center"/>
              <w:rPr>
                <w:rFonts w:eastAsia="SimSun"/>
              </w:rPr>
            </w:pPr>
          </w:p>
        </w:tc>
        <w:tc>
          <w:tcPr>
            <w:tcW w:w="1494" w:type="dxa"/>
            <w:tcBorders>
              <w:right w:val="nil"/>
            </w:tcBorders>
            <w:vAlign w:val="center"/>
          </w:tcPr>
          <w:p w14:paraId="4AFBEC5F" w14:textId="40E2DEB8" w:rsidR="00EB4965" w:rsidRPr="00ED6412" w:rsidRDefault="00EB4965" w:rsidP="00BC6BD9">
            <w:pPr>
              <w:spacing w:line="360" w:lineRule="auto"/>
              <w:jc w:val="center"/>
              <w:rPr>
                <w:rFonts w:eastAsia="SimSun"/>
              </w:rPr>
            </w:pPr>
            <w:r w:rsidRPr="00ED6412">
              <w:t>P3</w:t>
            </w:r>
          </w:p>
        </w:tc>
        <w:tc>
          <w:tcPr>
            <w:tcW w:w="1826" w:type="dxa"/>
            <w:tcBorders>
              <w:left w:val="nil"/>
            </w:tcBorders>
            <w:vAlign w:val="center"/>
            <w:hideMark/>
          </w:tcPr>
          <w:p w14:paraId="3DA7D9C5" w14:textId="578648E5" w:rsidR="00EB4965" w:rsidRPr="00ED6412" w:rsidRDefault="00EB4965" w:rsidP="00BC6BD9">
            <w:pPr>
              <w:spacing w:line="360" w:lineRule="auto"/>
              <w:jc w:val="center"/>
              <w:textAlignment w:val="bottom"/>
              <w:rPr>
                <w:rFonts w:eastAsia="SimSun"/>
              </w:rPr>
            </w:pPr>
            <w:r w:rsidRPr="00ED6412">
              <w:rPr>
                <w:rFonts w:eastAsia="SimSun"/>
              </w:rPr>
              <w:t>3</w:t>
            </w:r>
            <w:r w:rsidR="001A3C29" w:rsidRPr="00ED6412">
              <w:rPr>
                <w:rFonts w:eastAsia="SimSun"/>
              </w:rPr>
              <w:t>.</w:t>
            </w:r>
            <w:r w:rsidRPr="00ED6412">
              <w:rPr>
                <w:rFonts w:eastAsia="SimSun"/>
              </w:rPr>
              <w:t>174</w:t>
            </w:r>
            <w:r w:rsidR="001A3C29" w:rsidRPr="00ED6412">
              <w:t>×10</w:t>
            </w:r>
            <w:r w:rsidR="001A3C29" w:rsidRPr="00ED6412">
              <w:rPr>
                <w:vertAlign w:val="superscript"/>
              </w:rPr>
              <w:t>-3</w:t>
            </w:r>
          </w:p>
        </w:tc>
        <w:tc>
          <w:tcPr>
            <w:tcW w:w="1826" w:type="dxa"/>
            <w:vAlign w:val="center"/>
            <w:hideMark/>
          </w:tcPr>
          <w:p w14:paraId="6B5A2B90" w14:textId="77777777" w:rsidR="00EB4965" w:rsidRPr="00ED6412" w:rsidRDefault="00EB4965" w:rsidP="00BC6BD9">
            <w:pPr>
              <w:spacing w:line="360" w:lineRule="auto"/>
              <w:jc w:val="center"/>
              <w:textAlignment w:val="bottom"/>
              <w:rPr>
                <w:rFonts w:eastAsia="SimSun"/>
              </w:rPr>
            </w:pPr>
            <w:r w:rsidRPr="00ED6412">
              <w:rPr>
                <w:rFonts w:eastAsia="SimSun"/>
              </w:rPr>
              <w:t>-1.36061</w:t>
            </w:r>
          </w:p>
        </w:tc>
        <w:tc>
          <w:tcPr>
            <w:tcW w:w="1827" w:type="dxa"/>
            <w:vAlign w:val="center"/>
            <w:hideMark/>
          </w:tcPr>
          <w:p w14:paraId="7D461AB6" w14:textId="77777777" w:rsidR="00EB4965" w:rsidRPr="00ED6412" w:rsidRDefault="00EB4965" w:rsidP="00BC6BD9">
            <w:pPr>
              <w:spacing w:line="360" w:lineRule="auto"/>
              <w:jc w:val="center"/>
              <w:textAlignment w:val="bottom"/>
              <w:rPr>
                <w:rFonts w:eastAsia="SimSun"/>
              </w:rPr>
            </w:pPr>
            <w:r w:rsidRPr="00ED6412">
              <w:rPr>
                <w:rFonts w:eastAsia="SimSun"/>
              </w:rPr>
              <w:t>324.1775</w:t>
            </w:r>
          </w:p>
        </w:tc>
      </w:tr>
      <w:tr w:rsidR="00A53152" w:rsidRPr="00ED6412" w14:paraId="75C4E94B" w14:textId="77777777" w:rsidTr="00867D88">
        <w:trPr>
          <w:cantSplit/>
          <w:trHeight w:val="397"/>
        </w:trPr>
        <w:tc>
          <w:tcPr>
            <w:tcW w:w="682" w:type="dxa"/>
            <w:vMerge/>
            <w:tcBorders>
              <w:right w:val="nil"/>
            </w:tcBorders>
            <w:vAlign w:val="center"/>
          </w:tcPr>
          <w:p w14:paraId="746C89C7" w14:textId="77777777" w:rsidR="00EB4965" w:rsidRPr="00ED6412" w:rsidRDefault="00EB4965" w:rsidP="00BC6BD9">
            <w:pPr>
              <w:spacing w:line="360" w:lineRule="auto"/>
              <w:jc w:val="center"/>
              <w:rPr>
                <w:rFonts w:eastAsia="SimSun"/>
              </w:rPr>
            </w:pPr>
          </w:p>
        </w:tc>
        <w:tc>
          <w:tcPr>
            <w:tcW w:w="1494" w:type="dxa"/>
            <w:tcBorders>
              <w:right w:val="nil"/>
            </w:tcBorders>
            <w:vAlign w:val="center"/>
          </w:tcPr>
          <w:p w14:paraId="02EE89F0" w14:textId="5A871D65" w:rsidR="00EB4965" w:rsidRPr="00ED6412" w:rsidRDefault="00EB4965" w:rsidP="00BC6BD9">
            <w:pPr>
              <w:spacing w:line="360" w:lineRule="auto"/>
              <w:jc w:val="center"/>
              <w:rPr>
                <w:rFonts w:eastAsia="SimSun"/>
              </w:rPr>
            </w:pPr>
            <w:r w:rsidRPr="00ED6412">
              <w:t>P4</w:t>
            </w:r>
          </w:p>
        </w:tc>
        <w:tc>
          <w:tcPr>
            <w:tcW w:w="1826" w:type="dxa"/>
            <w:tcBorders>
              <w:left w:val="nil"/>
            </w:tcBorders>
            <w:vAlign w:val="center"/>
            <w:hideMark/>
          </w:tcPr>
          <w:p w14:paraId="142E6C5F" w14:textId="0F271D4F" w:rsidR="00EB4965" w:rsidRPr="00ED6412" w:rsidRDefault="00EB4965" w:rsidP="00BC6BD9">
            <w:pPr>
              <w:spacing w:line="360" w:lineRule="auto"/>
              <w:jc w:val="center"/>
              <w:textAlignment w:val="bottom"/>
              <w:rPr>
                <w:rFonts w:eastAsia="SimSun"/>
              </w:rPr>
            </w:pPr>
            <w:r w:rsidRPr="00ED6412">
              <w:rPr>
                <w:rFonts w:eastAsia="SimSun"/>
              </w:rPr>
              <w:t>6</w:t>
            </w:r>
            <w:r w:rsidR="001A3C29" w:rsidRPr="00ED6412">
              <w:rPr>
                <w:rFonts w:eastAsia="SimSun"/>
              </w:rPr>
              <w:t>.</w:t>
            </w:r>
            <w:r w:rsidRPr="00ED6412">
              <w:rPr>
                <w:rFonts w:eastAsia="SimSun"/>
              </w:rPr>
              <w:t>732</w:t>
            </w:r>
            <w:r w:rsidR="001A3C29" w:rsidRPr="00ED6412">
              <w:t>×10</w:t>
            </w:r>
            <w:r w:rsidR="001A3C29" w:rsidRPr="00ED6412">
              <w:rPr>
                <w:vertAlign w:val="superscript"/>
              </w:rPr>
              <w:t>-3</w:t>
            </w:r>
          </w:p>
        </w:tc>
        <w:tc>
          <w:tcPr>
            <w:tcW w:w="1826" w:type="dxa"/>
            <w:vAlign w:val="center"/>
            <w:hideMark/>
          </w:tcPr>
          <w:p w14:paraId="5400241F" w14:textId="77777777" w:rsidR="00EB4965" w:rsidRPr="00ED6412" w:rsidRDefault="00EB4965" w:rsidP="00BC6BD9">
            <w:pPr>
              <w:spacing w:line="360" w:lineRule="auto"/>
              <w:jc w:val="center"/>
              <w:textAlignment w:val="bottom"/>
              <w:rPr>
                <w:rFonts w:eastAsia="SimSun"/>
              </w:rPr>
            </w:pPr>
            <w:r w:rsidRPr="00ED6412">
              <w:rPr>
                <w:rFonts w:eastAsia="SimSun"/>
              </w:rPr>
              <w:t>-2.39928</w:t>
            </w:r>
          </w:p>
        </w:tc>
        <w:tc>
          <w:tcPr>
            <w:tcW w:w="1827" w:type="dxa"/>
            <w:vAlign w:val="center"/>
            <w:hideMark/>
          </w:tcPr>
          <w:p w14:paraId="24769F2B" w14:textId="77777777" w:rsidR="00EB4965" w:rsidRPr="00ED6412" w:rsidRDefault="00EB4965" w:rsidP="00BC6BD9">
            <w:pPr>
              <w:spacing w:line="360" w:lineRule="auto"/>
              <w:jc w:val="center"/>
              <w:textAlignment w:val="bottom"/>
              <w:rPr>
                <w:rFonts w:eastAsia="SimSun"/>
              </w:rPr>
            </w:pPr>
            <w:r w:rsidRPr="00ED6412">
              <w:rPr>
                <w:rFonts w:eastAsia="SimSun"/>
              </w:rPr>
              <w:t>610.2535</w:t>
            </w:r>
          </w:p>
        </w:tc>
      </w:tr>
      <w:tr w:rsidR="00A53152" w:rsidRPr="00ED6412" w14:paraId="682CB3E5" w14:textId="77777777" w:rsidTr="00867D88">
        <w:trPr>
          <w:cantSplit/>
          <w:trHeight w:val="397"/>
        </w:trPr>
        <w:tc>
          <w:tcPr>
            <w:tcW w:w="682" w:type="dxa"/>
            <w:vMerge/>
            <w:tcBorders>
              <w:right w:val="nil"/>
            </w:tcBorders>
            <w:vAlign w:val="center"/>
          </w:tcPr>
          <w:p w14:paraId="1E36D6B0" w14:textId="77777777" w:rsidR="00EB4965" w:rsidRPr="00ED6412" w:rsidRDefault="00EB4965" w:rsidP="00BC6BD9">
            <w:pPr>
              <w:spacing w:line="360" w:lineRule="auto"/>
              <w:jc w:val="center"/>
              <w:rPr>
                <w:rFonts w:eastAsia="SimSun"/>
              </w:rPr>
            </w:pPr>
          </w:p>
        </w:tc>
        <w:tc>
          <w:tcPr>
            <w:tcW w:w="1494" w:type="dxa"/>
            <w:tcBorders>
              <w:right w:val="nil"/>
            </w:tcBorders>
            <w:vAlign w:val="center"/>
          </w:tcPr>
          <w:p w14:paraId="38D6DBE7" w14:textId="0C7FA2C2" w:rsidR="00EB4965" w:rsidRPr="00ED6412" w:rsidRDefault="00EB4965" w:rsidP="00BC6BD9">
            <w:pPr>
              <w:spacing w:line="360" w:lineRule="auto"/>
              <w:jc w:val="center"/>
              <w:rPr>
                <w:rFonts w:eastAsia="SimSun"/>
              </w:rPr>
            </w:pPr>
            <w:r w:rsidRPr="00ED6412">
              <w:t>P5</w:t>
            </w:r>
          </w:p>
        </w:tc>
        <w:tc>
          <w:tcPr>
            <w:tcW w:w="1826" w:type="dxa"/>
            <w:tcBorders>
              <w:left w:val="nil"/>
            </w:tcBorders>
            <w:vAlign w:val="center"/>
            <w:hideMark/>
          </w:tcPr>
          <w:p w14:paraId="25BF0F13" w14:textId="34B92BA5" w:rsidR="00EB4965" w:rsidRPr="00ED6412" w:rsidRDefault="00EB4965" w:rsidP="00BC6BD9">
            <w:pPr>
              <w:spacing w:line="360" w:lineRule="auto"/>
              <w:jc w:val="center"/>
              <w:textAlignment w:val="bottom"/>
              <w:rPr>
                <w:rFonts w:eastAsia="SimSun"/>
              </w:rPr>
            </w:pPr>
            <w:r w:rsidRPr="00ED6412">
              <w:rPr>
                <w:rFonts w:eastAsia="SimSun"/>
              </w:rPr>
              <w:t>3</w:t>
            </w:r>
            <w:r w:rsidR="001A3C29" w:rsidRPr="00ED6412">
              <w:rPr>
                <w:rFonts w:eastAsia="SimSun"/>
              </w:rPr>
              <w:t>.</w:t>
            </w:r>
            <w:r w:rsidRPr="00ED6412">
              <w:rPr>
                <w:rFonts w:eastAsia="SimSun"/>
              </w:rPr>
              <w:t>174</w:t>
            </w:r>
            <w:r w:rsidR="001A3C29" w:rsidRPr="00ED6412">
              <w:t>×10</w:t>
            </w:r>
            <w:r w:rsidR="001A3C29" w:rsidRPr="00ED6412">
              <w:rPr>
                <w:vertAlign w:val="superscript"/>
              </w:rPr>
              <w:t>-3</w:t>
            </w:r>
          </w:p>
        </w:tc>
        <w:tc>
          <w:tcPr>
            <w:tcW w:w="1826" w:type="dxa"/>
            <w:vAlign w:val="center"/>
            <w:hideMark/>
          </w:tcPr>
          <w:p w14:paraId="2DB223CB" w14:textId="77777777" w:rsidR="00EB4965" w:rsidRPr="00ED6412" w:rsidRDefault="00EB4965" w:rsidP="00BC6BD9">
            <w:pPr>
              <w:spacing w:line="360" w:lineRule="auto"/>
              <w:jc w:val="center"/>
              <w:textAlignment w:val="bottom"/>
              <w:rPr>
                <w:rFonts w:eastAsia="SimSun"/>
              </w:rPr>
            </w:pPr>
            <w:r w:rsidRPr="00ED6412">
              <w:rPr>
                <w:rFonts w:eastAsia="SimSun"/>
              </w:rPr>
              <w:t>-1.36061</w:t>
            </w:r>
          </w:p>
        </w:tc>
        <w:tc>
          <w:tcPr>
            <w:tcW w:w="1827" w:type="dxa"/>
            <w:vAlign w:val="center"/>
            <w:hideMark/>
          </w:tcPr>
          <w:p w14:paraId="2613FF0F" w14:textId="77777777" w:rsidR="00EB4965" w:rsidRPr="00ED6412" w:rsidRDefault="00EB4965" w:rsidP="00BC6BD9">
            <w:pPr>
              <w:spacing w:line="360" w:lineRule="auto"/>
              <w:jc w:val="center"/>
              <w:textAlignment w:val="bottom"/>
              <w:rPr>
                <w:rFonts w:eastAsia="SimSun"/>
              </w:rPr>
            </w:pPr>
            <w:r w:rsidRPr="00ED6412">
              <w:rPr>
                <w:rFonts w:eastAsia="SimSun"/>
              </w:rPr>
              <w:t>324.1775</w:t>
            </w:r>
          </w:p>
        </w:tc>
      </w:tr>
      <w:tr w:rsidR="00A53152" w:rsidRPr="00ED6412" w14:paraId="228B7A2D" w14:textId="77777777" w:rsidTr="00867D88">
        <w:trPr>
          <w:cantSplit/>
          <w:trHeight w:val="397"/>
        </w:trPr>
        <w:tc>
          <w:tcPr>
            <w:tcW w:w="682" w:type="dxa"/>
            <w:vMerge/>
            <w:tcBorders>
              <w:right w:val="nil"/>
            </w:tcBorders>
            <w:vAlign w:val="center"/>
          </w:tcPr>
          <w:p w14:paraId="15FE430B" w14:textId="77777777" w:rsidR="00EB4965" w:rsidRPr="00ED6412" w:rsidRDefault="00EB4965" w:rsidP="00BC6BD9">
            <w:pPr>
              <w:spacing w:line="360" w:lineRule="auto"/>
              <w:jc w:val="center"/>
              <w:rPr>
                <w:rFonts w:eastAsia="SimSun"/>
              </w:rPr>
            </w:pPr>
          </w:p>
        </w:tc>
        <w:tc>
          <w:tcPr>
            <w:tcW w:w="1494" w:type="dxa"/>
            <w:tcBorders>
              <w:right w:val="nil"/>
            </w:tcBorders>
            <w:vAlign w:val="center"/>
          </w:tcPr>
          <w:p w14:paraId="565EB138" w14:textId="179391A5" w:rsidR="00EB4965" w:rsidRPr="00ED6412" w:rsidRDefault="00EB4965" w:rsidP="00BC6BD9">
            <w:pPr>
              <w:spacing w:line="360" w:lineRule="auto"/>
              <w:jc w:val="center"/>
              <w:rPr>
                <w:rFonts w:eastAsia="SimSun"/>
              </w:rPr>
            </w:pPr>
            <w:r w:rsidRPr="00ED6412">
              <w:t>P6</w:t>
            </w:r>
          </w:p>
        </w:tc>
        <w:tc>
          <w:tcPr>
            <w:tcW w:w="1826" w:type="dxa"/>
            <w:tcBorders>
              <w:left w:val="nil"/>
            </w:tcBorders>
            <w:vAlign w:val="center"/>
            <w:hideMark/>
          </w:tcPr>
          <w:p w14:paraId="09C1A257" w14:textId="4CC3FE87" w:rsidR="00EB4965" w:rsidRPr="00ED6412" w:rsidRDefault="00EB4965" w:rsidP="00BC6BD9">
            <w:pPr>
              <w:spacing w:line="360" w:lineRule="auto"/>
              <w:jc w:val="center"/>
              <w:textAlignment w:val="bottom"/>
              <w:rPr>
                <w:rFonts w:eastAsia="SimSun"/>
              </w:rPr>
            </w:pPr>
            <w:r w:rsidRPr="00ED6412">
              <w:rPr>
                <w:rFonts w:eastAsia="SimSun"/>
              </w:rPr>
              <w:t>6</w:t>
            </w:r>
            <w:r w:rsidR="001A3C29" w:rsidRPr="00ED6412">
              <w:rPr>
                <w:rFonts w:eastAsia="SimSun"/>
              </w:rPr>
              <w:t>.</w:t>
            </w:r>
            <w:r w:rsidRPr="00ED6412">
              <w:rPr>
                <w:rFonts w:eastAsia="SimSun"/>
              </w:rPr>
              <w:t>181</w:t>
            </w:r>
            <w:r w:rsidR="001A3C29" w:rsidRPr="00ED6412">
              <w:t>×10</w:t>
            </w:r>
            <w:r w:rsidR="001A3C29" w:rsidRPr="00ED6412">
              <w:rPr>
                <w:vertAlign w:val="superscript"/>
              </w:rPr>
              <w:t>-3</w:t>
            </w:r>
          </w:p>
        </w:tc>
        <w:tc>
          <w:tcPr>
            <w:tcW w:w="1826" w:type="dxa"/>
            <w:vAlign w:val="center"/>
            <w:hideMark/>
          </w:tcPr>
          <w:p w14:paraId="647D93C8" w14:textId="77777777" w:rsidR="00EB4965" w:rsidRPr="00ED6412" w:rsidRDefault="00EB4965" w:rsidP="00BC6BD9">
            <w:pPr>
              <w:spacing w:line="360" w:lineRule="auto"/>
              <w:jc w:val="center"/>
              <w:textAlignment w:val="bottom"/>
              <w:rPr>
                <w:rFonts w:eastAsia="SimSun"/>
              </w:rPr>
            </w:pPr>
            <w:r w:rsidRPr="00ED6412">
              <w:rPr>
                <w:rFonts w:eastAsia="SimSun"/>
              </w:rPr>
              <w:t>-0.39077</w:t>
            </w:r>
          </w:p>
        </w:tc>
        <w:tc>
          <w:tcPr>
            <w:tcW w:w="1827" w:type="dxa"/>
            <w:vAlign w:val="center"/>
            <w:hideMark/>
          </w:tcPr>
          <w:p w14:paraId="409B57FE" w14:textId="77777777" w:rsidR="00EB4965" w:rsidRPr="00ED6412" w:rsidRDefault="00EB4965" w:rsidP="00BC6BD9">
            <w:pPr>
              <w:spacing w:line="360" w:lineRule="auto"/>
              <w:jc w:val="center"/>
              <w:textAlignment w:val="bottom"/>
              <w:rPr>
                <w:rFonts w:eastAsia="SimSun"/>
              </w:rPr>
            </w:pPr>
            <w:r w:rsidRPr="00ED6412">
              <w:rPr>
                <w:rFonts w:eastAsia="SimSun"/>
              </w:rPr>
              <w:t>50.3808</w:t>
            </w:r>
          </w:p>
        </w:tc>
      </w:tr>
      <w:tr w:rsidR="00A53152" w:rsidRPr="00ED6412" w14:paraId="5662D54F" w14:textId="77777777" w:rsidTr="00867D88">
        <w:trPr>
          <w:cantSplit/>
          <w:trHeight w:val="397"/>
        </w:trPr>
        <w:tc>
          <w:tcPr>
            <w:tcW w:w="682" w:type="dxa"/>
            <w:vMerge w:val="restart"/>
            <w:tcBorders>
              <w:right w:val="nil"/>
            </w:tcBorders>
            <w:vAlign w:val="center"/>
          </w:tcPr>
          <w:p w14:paraId="5BDACE16" w14:textId="4A8B209C" w:rsidR="00EB4965" w:rsidRPr="00ED6412" w:rsidRDefault="00E005DD" w:rsidP="00BC2789">
            <w:pPr>
              <w:spacing w:line="360" w:lineRule="auto"/>
              <w:jc w:val="center"/>
              <w:rPr>
                <w:rFonts w:eastAsia="SimSun"/>
              </w:rPr>
            </w:pPr>
            <w:r w:rsidRPr="00ED6412">
              <w:rPr>
                <w:b/>
              </w:rPr>
              <w:t>S</w:t>
            </w:r>
            <w:r w:rsidRPr="00ED6412">
              <w:rPr>
                <w:rFonts w:hint="eastAsia"/>
                <w:b/>
              </w:rPr>
              <w:t>O</w:t>
            </w:r>
            <w:r w:rsidR="00BC2789" w:rsidRPr="00ED6412">
              <w:rPr>
                <w:b/>
                <w:vertAlign w:val="subscript"/>
              </w:rPr>
              <w:t>2</w:t>
            </w:r>
          </w:p>
        </w:tc>
        <w:tc>
          <w:tcPr>
            <w:tcW w:w="1494" w:type="dxa"/>
            <w:tcBorders>
              <w:right w:val="nil"/>
            </w:tcBorders>
            <w:vAlign w:val="center"/>
          </w:tcPr>
          <w:p w14:paraId="7421159B" w14:textId="0F3BB351" w:rsidR="00EB4965" w:rsidRPr="00ED6412" w:rsidRDefault="00EB4965" w:rsidP="00BC6BD9">
            <w:pPr>
              <w:spacing w:line="360" w:lineRule="auto"/>
              <w:jc w:val="center"/>
              <w:rPr>
                <w:rFonts w:ascii="Cambria Math" w:eastAsia="SimSun" w:hAnsi="Cambria Math"/>
                <w:oMath/>
              </w:rPr>
            </w:pPr>
            <w:r w:rsidRPr="00ED6412">
              <w:t>P1</w:t>
            </w:r>
          </w:p>
        </w:tc>
        <w:tc>
          <w:tcPr>
            <w:tcW w:w="1826" w:type="dxa"/>
            <w:tcBorders>
              <w:left w:val="nil"/>
            </w:tcBorders>
            <w:vAlign w:val="center"/>
            <w:hideMark/>
          </w:tcPr>
          <w:p w14:paraId="3446BF90" w14:textId="5FD31952" w:rsidR="00EB4965" w:rsidRPr="00ED6412" w:rsidRDefault="00EB4965" w:rsidP="00BC6BD9">
            <w:pPr>
              <w:spacing w:line="360" w:lineRule="auto"/>
              <w:jc w:val="center"/>
              <w:textAlignment w:val="bottom"/>
              <w:rPr>
                <w:rFonts w:eastAsia="SimSun"/>
              </w:rPr>
            </w:pPr>
            <w:r w:rsidRPr="00ED6412">
              <w:rPr>
                <w:rFonts w:eastAsia="SimSun"/>
              </w:rPr>
              <w:t>1</w:t>
            </w:r>
            <w:r w:rsidR="001A3C29" w:rsidRPr="00ED6412">
              <w:rPr>
                <w:rFonts w:eastAsia="SimSun"/>
              </w:rPr>
              <w:t>.</w:t>
            </w:r>
            <w:r w:rsidRPr="00ED6412">
              <w:rPr>
                <w:rFonts w:eastAsia="SimSun"/>
              </w:rPr>
              <w:t>206</w:t>
            </w:r>
            <w:r w:rsidR="001A3C29" w:rsidRPr="00ED6412">
              <w:t>×10</w:t>
            </w:r>
            <w:r w:rsidR="001A3C29" w:rsidRPr="00ED6412">
              <w:rPr>
                <w:vertAlign w:val="superscript"/>
              </w:rPr>
              <w:t>-3</w:t>
            </w:r>
          </w:p>
        </w:tc>
        <w:tc>
          <w:tcPr>
            <w:tcW w:w="1826" w:type="dxa"/>
            <w:vAlign w:val="center"/>
            <w:hideMark/>
          </w:tcPr>
          <w:p w14:paraId="192FD2A7" w14:textId="77777777" w:rsidR="00EB4965" w:rsidRPr="00ED6412" w:rsidRDefault="00EB4965" w:rsidP="00BC6BD9">
            <w:pPr>
              <w:spacing w:line="360" w:lineRule="auto"/>
              <w:jc w:val="center"/>
              <w:textAlignment w:val="bottom"/>
              <w:rPr>
                <w:rFonts w:eastAsia="SimSun"/>
              </w:rPr>
            </w:pPr>
            <w:r w:rsidRPr="00ED6412">
              <w:rPr>
                <w:rFonts w:eastAsia="SimSun"/>
              </w:rPr>
              <w:t>5.05928</w:t>
            </w:r>
          </w:p>
        </w:tc>
        <w:tc>
          <w:tcPr>
            <w:tcW w:w="1827" w:type="dxa"/>
            <w:vAlign w:val="center"/>
            <w:hideMark/>
          </w:tcPr>
          <w:p w14:paraId="5AB11441" w14:textId="77777777" w:rsidR="00EB4965" w:rsidRPr="00ED6412" w:rsidRDefault="00EB4965" w:rsidP="00BC6BD9">
            <w:pPr>
              <w:spacing w:line="360" w:lineRule="auto"/>
              <w:jc w:val="center"/>
              <w:textAlignment w:val="bottom"/>
              <w:rPr>
                <w:rFonts w:eastAsia="SimSun"/>
              </w:rPr>
            </w:pPr>
            <w:r w:rsidRPr="00ED6412">
              <w:rPr>
                <w:rFonts w:eastAsia="SimSun"/>
              </w:rPr>
              <w:t>51.3778</w:t>
            </w:r>
          </w:p>
        </w:tc>
      </w:tr>
      <w:tr w:rsidR="00A53152" w:rsidRPr="00ED6412" w14:paraId="746729E8" w14:textId="77777777" w:rsidTr="00867D88">
        <w:trPr>
          <w:cantSplit/>
          <w:trHeight w:val="397"/>
        </w:trPr>
        <w:tc>
          <w:tcPr>
            <w:tcW w:w="682" w:type="dxa"/>
            <w:vMerge/>
            <w:tcBorders>
              <w:right w:val="nil"/>
            </w:tcBorders>
            <w:vAlign w:val="center"/>
          </w:tcPr>
          <w:p w14:paraId="289E0D6B" w14:textId="77777777" w:rsidR="00EB4965" w:rsidRPr="00ED6412" w:rsidRDefault="00EB4965" w:rsidP="00BC6BD9">
            <w:pPr>
              <w:spacing w:line="360" w:lineRule="auto"/>
              <w:jc w:val="center"/>
              <w:rPr>
                <w:rFonts w:eastAsia="SimSun"/>
              </w:rPr>
            </w:pPr>
          </w:p>
        </w:tc>
        <w:tc>
          <w:tcPr>
            <w:tcW w:w="1494" w:type="dxa"/>
            <w:tcBorders>
              <w:right w:val="nil"/>
            </w:tcBorders>
            <w:vAlign w:val="center"/>
          </w:tcPr>
          <w:p w14:paraId="527593EB" w14:textId="005ADA89" w:rsidR="00EB4965" w:rsidRPr="00ED6412" w:rsidRDefault="00EB4965" w:rsidP="00BC6BD9">
            <w:pPr>
              <w:spacing w:line="360" w:lineRule="auto"/>
              <w:jc w:val="center"/>
              <w:rPr>
                <w:rFonts w:ascii="Cambria Math" w:eastAsia="SimSun" w:hAnsi="Cambria Math"/>
                <w:oMath/>
              </w:rPr>
            </w:pPr>
            <w:r w:rsidRPr="00ED6412">
              <w:t>P2</w:t>
            </w:r>
          </w:p>
        </w:tc>
        <w:tc>
          <w:tcPr>
            <w:tcW w:w="1826" w:type="dxa"/>
            <w:tcBorders>
              <w:left w:val="nil"/>
            </w:tcBorders>
            <w:vAlign w:val="center"/>
            <w:hideMark/>
          </w:tcPr>
          <w:p w14:paraId="03B8743E" w14:textId="57D7BB55" w:rsidR="00EB4965" w:rsidRPr="00ED6412" w:rsidRDefault="00EB4965" w:rsidP="00BC6BD9">
            <w:pPr>
              <w:spacing w:line="360" w:lineRule="auto"/>
              <w:jc w:val="center"/>
              <w:textAlignment w:val="bottom"/>
              <w:rPr>
                <w:rFonts w:eastAsia="SimSun"/>
              </w:rPr>
            </w:pPr>
            <w:r w:rsidRPr="00ED6412">
              <w:rPr>
                <w:rFonts w:eastAsia="SimSun"/>
              </w:rPr>
              <w:t>2</w:t>
            </w:r>
            <w:r w:rsidR="001A3C29" w:rsidRPr="00ED6412">
              <w:rPr>
                <w:rFonts w:eastAsia="SimSun"/>
              </w:rPr>
              <w:t>.</w:t>
            </w:r>
            <w:r w:rsidRPr="00ED6412">
              <w:rPr>
                <w:rFonts w:eastAsia="SimSun"/>
              </w:rPr>
              <w:t>32</w:t>
            </w:r>
            <w:r w:rsidR="001A3C29" w:rsidRPr="00ED6412">
              <w:rPr>
                <w:rFonts w:eastAsia="SimSun"/>
              </w:rPr>
              <w:t>0</w:t>
            </w:r>
            <w:r w:rsidR="001A3C29" w:rsidRPr="00ED6412">
              <w:t>×10</w:t>
            </w:r>
            <w:r w:rsidR="001A3C29" w:rsidRPr="00ED6412">
              <w:rPr>
                <w:vertAlign w:val="superscript"/>
              </w:rPr>
              <w:t>-3</w:t>
            </w:r>
          </w:p>
        </w:tc>
        <w:tc>
          <w:tcPr>
            <w:tcW w:w="1826" w:type="dxa"/>
            <w:vAlign w:val="center"/>
            <w:hideMark/>
          </w:tcPr>
          <w:p w14:paraId="56502824" w14:textId="77777777" w:rsidR="00EB4965" w:rsidRPr="00ED6412" w:rsidRDefault="00EB4965" w:rsidP="00BC6BD9">
            <w:pPr>
              <w:spacing w:line="360" w:lineRule="auto"/>
              <w:jc w:val="center"/>
              <w:textAlignment w:val="bottom"/>
              <w:rPr>
                <w:rFonts w:eastAsia="SimSun"/>
              </w:rPr>
            </w:pPr>
            <w:r w:rsidRPr="00ED6412">
              <w:rPr>
                <w:rFonts w:eastAsia="SimSun"/>
              </w:rPr>
              <w:t>3.84624</w:t>
            </w:r>
          </w:p>
        </w:tc>
        <w:tc>
          <w:tcPr>
            <w:tcW w:w="1827" w:type="dxa"/>
            <w:vAlign w:val="center"/>
            <w:hideMark/>
          </w:tcPr>
          <w:p w14:paraId="5C20E111" w14:textId="77777777" w:rsidR="00EB4965" w:rsidRPr="00ED6412" w:rsidRDefault="00EB4965" w:rsidP="00BC6BD9">
            <w:pPr>
              <w:spacing w:line="360" w:lineRule="auto"/>
              <w:jc w:val="center"/>
              <w:textAlignment w:val="bottom"/>
              <w:rPr>
                <w:rFonts w:eastAsia="SimSun"/>
              </w:rPr>
            </w:pPr>
            <w:r w:rsidRPr="00ED6412">
              <w:rPr>
                <w:rFonts w:eastAsia="SimSun"/>
              </w:rPr>
              <w:t>182.2605</w:t>
            </w:r>
          </w:p>
        </w:tc>
      </w:tr>
      <w:tr w:rsidR="00A53152" w:rsidRPr="00ED6412" w14:paraId="00265076" w14:textId="77777777" w:rsidTr="00867D88">
        <w:trPr>
          <w:cantSplit/>
          <w:trHeight w:val="397"/>
        </w:trPr>
        <w:tc>
          <w:tcPr>
            <w:tcW w:w="682" w:type="dxa"/>
            <w:vMerge/>
            <w:tcBorders>
              <w:right w:val="nil"/>
            </w:tcBorders>
            <w:vAlign w:val="center"/>
          </w:tcPr>
          <w:p w14:paraId="34BF963A" w14:textId="77777777" w:rsidR="00EB4965" w:rsidRPr="00ED6412" w:rsidRDefault="00EB4965" w:rsidP="00BC6BD9">
            <w:pPr>
              <w:spacing w:line="360" w:lineRule="auto"/>
              <w:jc w:val="center"/>
              <w:rPr>
                <w:rFonts w:eastAsia="SimSun"/>
              </w:rPr>
            </w:pPr>
          </w:p>
        </w:tc>
        <w:tc>
          <w:tcPr>
            <w:tcW w:w="1494" w:type="dxa"/>
            <w:tcBorders>
              <w:right w:val="nil"/>
            </w:tcBorders>
            <w:vAlign w:val="center"/>
          </w:tcPr>
          <w:p w14:paraId="34F30D1B" w14:textId="387E5E69" w:rsidR="00EB4965" w:rsidRPr="00ED6412" w:rsidRDefault="00EB4965" w:rsidP="00BC6BD9">
            <w:pPr>
              <w:spacing w:line="360" w:lineRule="auto"/>
              <w:jc w:val="center"/>
              <w:rPr>
                <w:rFonts w:ascii="Cambria Math" w:eastAsia="SimSun" w:hAnsi="Cambria Math"/>
                <w:oMath/>
              </w:rPr>
            </w:pPr>
            <w:r w:rsidRPr="00ED6412">
              <w:t>P3</w:t>
            </w:r>
          </w:p>
        </w:tc>
        <w:tc>
          <w:tcPr>
            <w:tcW w:w="1826" w:type="dxa"/>
            <w:tcBorders>
              <w:left w:val="nil"/>
            </w:tcBorders>
            <w:vAlign w:val="center"/>
            <w:hideMark/>
          </w:tcPr>
          <w:p w14:paraId="6B4A9D12" w14:textId="1B3A9C02" w:rsidR="00EB4965" w:rsidRPr="00ED6412" w:rsidRDefault="00EB4965" w:rsidP="00BC6BD9">
            <w:pPr>
              <w:spacing w:line="360" w:lineRule="auto"/>
              <w:jc w:val="center"/>
              <w:textAlignment w:val="bottom"/>
              <w:rPr>
                <w:rFonts w:eastAsia="SimSun"/>
              </w:rPr>
            </w:pPr>
            <w:r w:rsidRPr="00ED6412">
              <w:rPr>
                <w:rFonts w:eastAsia="SimSun"/>
              </w:rPr>
              <w:t>1</w:t>
            </w:r>
            <w:r w:rsidR="001A3C29" w:rsidRPr="00ED6412">
              <w:rPr>
                <w:rFonts w:eastAsia="SimSun"/>
              </w:rPr>
              <w:t>.</w:t>
            </w:r>
            <w:r w:rsidRPr="00ED6412">
              <w:rPr>
                <w:rFonts w:eastAsia="SimSun"/>
              </w:rPr>
              <w:t>284</w:t>
            </w:r>
            <w:r w:rsidR="001A3C29" w:rsidRPr="00ED6412">
              <w:t>×10</w:t>
            </w:r>
            <w:r w:rsidR="001A3C29" w:rsidRPr="00ED6412">
              <w:rPr>
                <w:vertAlign w:val="superscript"/>
              </w:rPr>
              <w:t>-3</w:t>
            </w:r>
          </w:p>
        </w:tc>
        <w:tc>
          <w:tcPr>
            <w:tcW w:w="1826" w:type="dxa"/>
            <w:vAlign w:val="center"/>
            <w:hideMark/>
          </w:tcPr>
          <w:p w14:paraId="2878BAB2" w14:textId="77777777" w:rsidR="00EB4965" w:rsidRPr="00ED6412" w:rsidRDefault="00EB4965" w:rsidP="00BC6BD9">
            <w:pPr>
              <w:spacing w:line="360" w:lineRule="auto"/>
              <w:jc w:val="center"/>
              <w:textAlignment w:val="bottom"/>
              <w:rPr>
                <w:rFonts w:eastAsia="SimSun"/>
              </w:rPr>
            </w:pPr>
            <w:r w:rsidRPr="00ED6412">
              <w:rPr>
                <w:rFonts w:eastAsia="SimSun"/>
              </w:rPr>
              <w:t>4.45647</w:t>
            </w:r>
          </w:p>
        </w:tc>
        <w:tc>
          <w:tcPr>
            <w:tcW w:w="1827" w:type="dxa"/>
            <w:vAlign w:val="center"/>
            <w:hideMark/>
          </w:tcPr>
          <w:p w14:paraId="3A9EFB95" w14:textId="77777777" w:rsidR="00EB4965" w:rsidRPr="00ED6412" w:rsidRDefault="00EB4965" w:rsidP="00BC6BD9">
            <w:pPr>
              <w:spacing w:line="360" w:lineRule="auto"/>
              <w:jc w:val="center"/>
              <w:textAlignment w:val="bottom"/>
              <w:rPr>
                <w:rFonts w:eastAsia="SimSun"/>
              </w:rPr>
            </w:pPr>
            <w:r w:rsidRPr="00ED6412">
              <w:rPr>
                <w:rFonts w:eastAsia="SimSun"/>
              </w:rPr>
              <w:t>508.5207</w:t>
            </w:r>
          </w:p>
        </w:tc>
      </w:tr>
      <w:tr w:rsidR="00A53152" w:rsidRPr="00ED6412" w14:paraId="76A66999" w14:textId="77777777" w:rsidTr="00867D88">
        <w:trPr>
          <w:cantSplit/>
          <w:trHeight w:val="397"/>
        </w:trPr>
        <w:tc>
          <w:tcPr>
            <w:tcW w:w="682" w:type="dxa"/>
            <w:vMerge/>
            <w:tcBorders>
              <w:right w:val="nil"/>
            </w:tcBorders>
            <w:vAlign w:val="center"/>
          </w:tcPr>
          <w:p w14:paraId="58E95D5D" w14:textId="77777777" w:rsidR="00EB4965" w:rsidRPr="00ED6412" w:rsidRDefault="00EB4965" w:rsidP="00BC6BD9">
            <w:pPr>
              <w:spacing w:line="360" w:lineRule="auto"/>
              <w:jc w:val="center"/>
              <w:rPr>
                <w:rFonts w:eastAsia="SimSun"/>
              </w:rPr>
            </w:pPr>
          </w:p>
        </w:tc>
        <w:tc>
          <w:tcPr>
            <w:tcW w:w="1494" w:type="dxa"/>
            <w:tcBorders>
              <w:right w:val="nil"/>
            </w:tcBorders>
            <w:vAlign w:val="center"/>
          </w:tcPr>
          <w:p w14:paraId="0BAF8FDB" w14:textId="62F8B52A" w:rsidR="00EB4965" w:rsidRPr="00ED6412" w:rsidRDefault="00EB4965" w:rsidP="00BC6BD9">
            <w:pPr>
              <w:spacing w:line="360" w:lineRule="auto"/>
              <w:jc w:val="center"/>
              <w:rPr>
                <w:rFonts w:ascii="Cambria Math" w:eastAsia="SimSun" w:hAnsi="Cambria Math"/>
                <w:oMath/>
              </w:rPr>
            </w:pPr>
            <w:r w:rsidRPr="00ED6412">
              <w:t>P4</w:t>
            </w:r>
          </w:p>
        </w:tc>
        <w:tc>
          <w:tcPr>
            <w:tcW w:w="1826" w:type="dxa"/>
            <w:tcBorders>
              <w:left w:val="nil"/>
            </w:tcBorders>
            <w:vAlign w:val="center"/>
            <w:hideMark/>
          </w:tcPr>
          <w:p w14:paraId="692E88F7" w14:textId="1D5D75CA" w:rsidR="00EB4965" w:rsidRPr="00ED6412" w:rsidRDefault="00EB4965" w:rsidP="00BC6BD9">
            <w:pPr>
              <w:spacing w:line="360" w:lineRule="auto"/>
              <w:jc w:val="center"/>
              <w:textAlignment w:val="bottom"/>
              <w:rPr>
                <w:rFonts w:eastAsia="SimSun"/>
              </w:rPr>
            </w:pPr>
            <w:r w:rsidRPr="00ED6412">
              <w:rPr>
                <w:rFonts w:eastAsia="SimSun"/>
              </w:rPr>
              <w:t>0.110813</w:t>
            </w:r>
          </w:p>
        </w:tc>
        <w:tc>
          <w:tcPr>
            <w:tcW w:w="1826" w:type="dxa"/>
            <w:vAlign w:val="center"/>
            <w:hideMark/>
          </w:tcPr>
          <w:p w14:paraId="394965B7" w14:textId="77777777" w:rsidR="00EB4965" w:rsidRPr="00ED6412" w:rsidRDefault="00EB4965" w:rsidP="00BC6BD9">
            <w:pPr>
              <w:spacing w:line="360" w:lineRule="auto"/>
              <w:jc w:val="center"/>
              <w:textAlignment w:val="bottom"/>
              <w:rPr>
                <w:rFonts w:eastAsia="SimSun"/>
              </w:rPr>
            </w:pPr>
            <w:r w:rsidRPr="00ED6412">
              <w:rPr>
                <w:rFonts w:eastAsia="SimSun"/>
              </w:rPr>
              <w:t>4.97641</w:t>
            </w:r>
          </w:p>
        </w:tc>
        <w:tc>
          <w:tcPr>
            <w:tcW w:w="1827" w:type="dxa"/>
            <w:vAlign w:val="center"/>
            <w:hideMark/>
          </w:tcPr>
          <w:p w14:paraId="4FCFEC3B" w14:textId="77777777" w:rsidR="00EB4965" w:rsidRPr="00ED6412" w:rsidRDefault="00EB4965" w:rsidP="00BC6BD9">
            <w:pPr>
              <w:spacing w:line="360" w:lineRule="auto"/>
              <w:jc w:val="center"/>
              <w:textAlignment w:val="bottom"/>
              <w:rPr>
                <w:rFonts w:eastAsia="SimSun"/>
              </w:rPr>
            </w:pPr>
            <w:r w:rsidRPr="00ED6412">
              <w:rPr>
                <w:rFonts w:eastAsia="SimSun"/>
              </w:rPr>
              <w:t>165.3433</w:t>
            </w:r>
          </w:p>
        </w:tc>
      </w:tr>
      <w:tr w:rsidR="00A53152" w:rsidRPr="00ED6412" w14:paraId="7FE2A407" w14:textId="77777777" w:rsidTr="00867D88">
        <w:trPr>
          <w:cantSplit/>
          <w:trHeight w:val="397"/>
        </w:trPr>
        <w:tc>
          <w:tcPr>
            <w:tcW w:w="682" w:type="dxa"/>
            <w:vMerge/>
            <w:tcBorders>
              <w:right w:val="nil"/>
            </w:tcBorders>
            <w:vAlign w:val="center"/>
          </w:tcPr>
          <w:p w14:paraId="692E0E70" w14:textId="77777777" w:rsidR="00EB4965" w:rsidRPr="00ED6412" w:rsidRDefault="00EB4965" w:rsidP="00BC6BD9">
            <w:pPr>
              <w:spacing w:line="360" w:lineRule="auto"/>
              <w:jc w:val="center"/>
              <w:rPr>
                <w:rFonts w:eastAsia="SimSun"/>
              </w:rPr>
            </w:pPr>
          </w:p>
        </w:tc>
        <w:tc>
          <w:tcPr>
            <w:tcW w:w="1494" w:type="dxa"/>
            <w:tcBorders>
              <w:right w:val="nil"/>
            </w:tcBorders>
            <w:vAlign w:val="center"/>
          </w:tcPr>
          <w:p w14:paraId="26ECC245" w14:textId="7A4AFE5F" w:rsidR="00EB4965" w:rsidRPr="00ED6412" w:rsidRDefault="00EB4965" w:rsidP="00BC6BD9">
            <w:pPr>
              <w:spacing w:line="360" w:lineRule="auto"/>
              <w:jc w:val="center"/>
              <w:rPr>
                <w:rFonts w:ascii="Cambria Math" w:eastAsia="SimSun" w:hAnsi="Cambria Math"/>
                <w:oMath/>
              </w:rPr>
            </w:pPr>
            <w:r w:rsidRPr="00ED6412">
              <w:t>P5</w:t>
            </w:r>
          </w:p>
        </w:tc>
        <w:tc>
          <w:tcPr>
            <w:tcW w:w="1826" w:type="dxa"/>
            <w:tcBorders>
              <w:left w:val="nil"/>
            </w:tcBorders>
            <w:vAlign w:val="center"/>
            <w:hideMark/>
          </w:tcPr>
          <w:p w14:paraId="63E593E7" w14:textId="29C6134A" w:rsidR="00EB4965" w:rsidRPr="00ED6412" w:rsidRDefault="00EB4965" w:rsidP="00BC6BD9">
            <w:pPr>
              <w:spacing w:line="360" w:lineRule="auto"/>
              <w:jc w:val="center"/>
              <w:textAlignment w:val="bottom"/>
              <w:rPr>
                <w:rFonts w:eastAsia="SimSun"/>
              </w:rPr>
            </w:pPr>
            <w:r w:rsidRPr="00ED6412">
              <w:rPr>
                <w:rFonts w:eastAsia="SimSun"/>
              </w:rPr>
              <w:t>1</w:t>
            </w:r>
            <w:r w:rsidR="001A3C29" w:rsidRPr="00ED6412">
              <w:rPr>
                <w:rFonts w:eastAsia="SimSun"/>
              </w:rPr>
              <w:t>.</w:t>
            </w:r>
            <w:r w:rsidRPr="00ED6412">
              <w:rPr>
                <w:rFonts w:eastAsia="SimSun"/>
              </w:rPr>
              <w:t>284</w:t>
            </w:r>
            <w:r w:rsidR="001A3C29" w:rsidRPr="00ED6412">
              <w:t>×10</w:t>
            </w:r>
            <w:r w:rsidR="001A3C29" w:rsidRPr="00ED6412">
              <w:rPr>
                <w:vertAlign w:val="superscript"/>
              </w:rPr>
              <w:t>-3</w:t>
            </w:r>
          </w:p>
        </w:tc>
        <w:tc>
          <w:tcPr>
            <w:tcW w:w="1826" w:type="dxa"/>
            <w:vAlign w:val="center"/>
            <w:hideMark/>
          </w:tcPr>
          <w:p w14:paraId="7967DFA7" w14:textId="77777777" w:rsidR="00EB4965" w:rsidRPr="00ED6412" w:rsidRDefault="00EB4965" w:rsidP="00BC6BD9">
            <w:pPr>
              <w:spacing w:line="360" w:lineRule="auto"/>
              <w:jc w:val="center"/>
              <w:textAlignment w:val="bottom"/>
              <w:rPr>
                <w:rFonts w:eastAsia="SimSun"/>
              </w:rPr>
            </w:pPr>
            <w:r w:rsidRPr="00ED6412">
              <w:rPr>
                <w:rFonts w:eastAsia="SimSun"/>
              </w:rPr>
              <w:t>4.45647</w:t>
            </w:r>
          </w:p>
        </w:tc>
        <w:tc>
          <w:tcPr>
            <w:tcW w:w="1827" w:type="dxa"/>
            <w:vAlign w:val="center"/>
            <w:hideMark/>
          </w:tcPr>
          <w:p w14:paraId="20FC0899" w14:textId="77777777" w:rsidR="00EB4965" w:rsidRPr="00ED6412" w:rsidRDefault="00EB4965" w:rsidP="00BC6BD9">
            <w:pPr>
              <w:spacing w:line="360" w:lineRule="auto"/>
              <w:jc w:val="center"/>
              <w:textAlignment w:val="bottom"/>
              <w:rPr>
                <w:rFonts w:eastAsia="SimSun"/>
              </w:rPr>
            </w:pPr>
            <w:r w:rsidRPr="00ED6412">
              <w:rPr>
                <w:rFonts w:eastAsia="SimSun"/>
              </w:rPr>
              <w:t>508.5207</w:t>
            </w:r>
          </w:p>
        </w:tc>
      </w:tr>
      <w:tr w:rsidR="00A53152" w:rsidRPr="00ED6412" w14:paraId="0389810F" w14:textId="77777777" w:rsidTr="00867D88">
        <w:trPr>
          <w:cantSplit/>
          <w:trHeight w:val="397"/>
        </w:trPr>
        <w:tc>
          <w:tcPr>
            <w:tcW w:w="682" w:type="dxa"/>
            <w:vMerge/>
            <w:tcBorders>
              <w:right w:val="nil"/>
            </w:tcBorders>
            <w:vAlign w:val="center"/>
          </w:tcPr>
          <w:p w14:paraId="34BBA791" w14:textId="77777777" w:rsidR="00EB4965" w:rsidRPr="00ED6412" w:rsidRDefault="00EB4965" w:rsidP="00BC6BD9">
            <w:pPr>
              <w:spacing w:line="360" w:lineRule="auto"/>
              <w:jc w:val="center"/>
              <w:rPr>
                <w:rFonts w:eastAsia="SimSun"/>
              </w:rPr>
            </w:pPr>
          </w:p>
        </w:tc>
        <w:tc>
          <w:tcPr>
            <w:tcW w:w="1494" w:type="dxa"/>
            <w:tcBorders>
              <w:right w:val="nil"/>
            </w:tcBorders>
            <w:vAlign w:val="center"/>
          </w:tcPr>
          <w:p w14:paraId="1E182571" w14:textId="2A0D74DB" w:rsidR="00EB4965" w:rsidRPr="00ED6412" w:rsidRDefault="00EB4965" w:rsidP="00BC6BD9">
            <w:pPr>
              <w:spacing w:line="360" w:lineRule="auto"/>
              <w:jc w:val="center"/>
              <w:rPr>
                <w:rFonts w:ascii="Cambria Math" w:eastAsia="SimSun" w:hAnsi="Cambria Math"/>
                <w:oMath/>
              </w:rPr>
            </w:pPr>
            <w:r w:rsidRPr="00ED6412">
              <w:t>P6</w:t>
            </w:r>
          </w:p>
        </w:tc>
        <w:tc>
          <w:tcPr>
            <w:tcW w:w="1826" w:type="dxa"/>
            <w:tcBorders>
              <w:left w:val="nil"/>
            </w:tcBorders>
            <w:vAlign w:val="center"/>
            <w:hideMark/>
          </w:tcPr>
          <w:p w14:paraId="1F6129A2" w14:textId="0C5D48B9" w:rsidR="00EB4965" w:rsidRPr="00ED6412" w:rsidRDefault="00EB4965" w:rsidP="00BC6BD9">
            <w:pPr>
              <w:spacing w:line="360" w:lineRule="auto"/>
              <w:jc w:val="center"/>
              <w:textAlignment w:val="bottom"/>
              <w:rPr>
                <w:rFonts w:eastAsia="SimSun"/>
              </w:rPr>
            </w:pPr>
            <w:r w:rsidRPr="00ED6412">
              <w:rPr>
                <w:rFonts w:eastAsia="SimSun"/>
              </w:rPr>
              <w:t>3</w:t>
            </w:r>
            <w:r w:rsidR="001A3C29" w:rsidRPr="00ED6412">
              <w:rPr>
                <w:rFonts w:eastAsia="SimSun"/>
              </w:rPr>
              <w:t>.</w:t>
            </w:r>
            <w:r w:rsidRPr="00ED6412">
              <w:rPr>
                <w:rFonts w:eastAsia="SimSun"/>
              </w:rPr>
              <w:t>578</w:t>
            </w:r>
            <w:r w:rsidR="001A3C29" w:rsidRPr="00ED6412">
              <w:t>×10</w:t>
            </w:r>
            <w:r w:rsidR="001A3C29" w:rsidRPr="00ED6412">
              <w:rPr>
                <w:vertAlign w:val="superscript"/>
              </w:rPr>
              <w:t>-3</w:t>
            </w:r>
          </w:p>
        </w:tc>
        <w:tc>
          <w:tcPr>
            <w:tcW w:w="1826" w:type="dxa"/>
            <w:vAlign w:val="center"/>
            <w:hideMark/>
          </w:tcPr>
          <w:p w14:paraId="6D86ED90" w14:textId="77777777" w:rsidR="00EB4965" w:rsidRPr="00ED6412" w:rsidRDefault="00EB4965" w:rsidP="00BC6BD9">
            <w:pPr>
              <w:spacing w:line="360" w:lineRule="auto"/>
              <w:jc w:val="center"/>
              <w:textAlignment w:val="bottom"/>
              <w:rPr>
                <w:rFonts w:eastAsia="SimSun"/>
              </w:rPr>
            </w:pPr>
            <w:r w:rsidRPr="00ED6412">
              <w:rPr>
                <w:rFonts w:eastAsia="SimSun"/>
              </w:rPr>
              <w:t>4.14938</w:t>
            </w:r>
          </w:p>
        </w:tc>
        <w:tc>
          <w:tcPr>
            <w:tcW w:w="1827" w:type="dxa"/>
            <w:vAlign w:val="center"/>
            <w:hideMark/>
          </w:tcPr>
          <w:p w14:paraId="6C54929D" w14:textId="77777777" w:rsidR="00EB4965" w:rsidRPr="00ED6412" w:rsidRDefault="00EB4965" w:rsidP="00BC6BD9">
            <w:pPr>
              <w:spacing w:line="360" w:lineRule="auto"/>
              <w:jc w:val="center"/>
              <w:textAlignment w:val="bottom"/>
              <w:rPr>
                <w:rFonts w:eastAsia="SimSun"/>
              </w:rPr>
            </w:pPr>
            <w:r w:rsidRPr="00ED6412">
              <w:rPr>
                <w:rFonts w:eastAsia="SimSun"/>
              </w:rPr>
              <w:t>121.2133</w:t>
            </w:r>
          </w:p>
        </w:tc>
      </w:tr>
      <w:tr w:rsidR="00A53152" w:rsidRPr="00ED6412" w14:paraId="49D8E8BF" w14:textId="77777777" w:rsidTr="00867D88">
        <w:trPr>
          <w:cantSplit/>
          <w:trHeight w:val="397"/>
        </w:trPr>
        <w:tc>
          <w:tcPr>
            <w:tcW w:w="682" w:type="dxa"/>
            <w:vMerge w:val="restart"/>
            <w:tcBorders>
              <w:right w:val="nil"/>
            </w:tcBorders>
            <w:vAlign w:val="center"/>
          </w:tcPr>
          <w:p w14:paraId="4D28BED7" w14:textId="402406F9" w:rsidR="00EB4965" w:rsidRPr="00ED6412" w:rsidRDefault="00E005DD" w:rsidP="00BC6BD9">
            <w:pPr>
              <w:spacing w:line="360" w:lineRule="auto"/>
              <w:jc w:val="center"/>
              <w:rPr>
                <w:rFonts w:eastAsia="SimSun"/>
              </w:rPr>
            </w:pPr>
            <w:r w:rsidRPr="00ED6412">
              <w:rPr>
                <w:b/>
              </w:rPr>
              <w:t>C</w:t>
            </w:r>
            <w:r w:rsidRPr="00ED6412">
              <w:rPr>
                <w:rFonts w:hint="eastAsia"/>
                <w:b/>
              </w:rPr>
              <w:t>O</w:t>
            </w:r>
            <w:r w:rsidRPr="00ED6412">
              <w:rPr>
                <w:b/>
                <w:vertAlign w:val="subscript"/>
              </w:rPr>
              <w:t>2</w:t>
            </w:r>
          </w:p>
        </w:tc>
        <w:tc>
          <w:tcPr>
            <w:tcW w:w="1494" w:type="dxa"/>
            <w:tcBorders>
              <w:right w:val="nil"/>
            </w:tcBorders>
            <w:vAlign w:val="center"/>
          </w:tcPr>
          <w:p w14:paraId="2F2E2642" w14:textId="767967CA" w:rsidR="00EB4965" w:rsidRPr="00ED6412" w:rsidRDefault="00EB4965" w:rsidP="00BC6BD9">
            <w:pPr>
              <w:spacing w:line="360" w:lineRule="auto"/>
              <w:jc w:val="center"/>
              <w:rPr>
                <w:rFonts w:ascii="Cambria Math" w:eastAsia="SimSun" w:hAnsi="Cambria Math"/>
                <w:oMath/>
              </w:rPr>
            </w:pPr>
            <w:r w:rsidRPr="00ED6412">
              <w:t>P1</w:t>
            </w:r>
          </w:p>
        </w:tc>
        <w:tc>
          <w:tcPr>
            <w:tcW w:w="1826" w:type="dxa"/>
            <w:tcBorders>
              <w:left w:val="nil"/>
            </w:tcBorders>
            <w:vAlign w:val="center"/>
            <w:hideMark/>
          </w:tcPr>
          <w:p w14:paraId="187E77E3" w14:textId="61D26AD9" w:rsidR="00EB4965" w:rsidRPr="00ED6412" w:rsidRDefault="00EB4965" w:rsidP="00BC6BD9">
            <w:pPr>
              <w:spacing w:line="360" w:lineRule="auto"/>
              <w:jc w:val="center"/>
              <w:textAlignment w:val="bottom"/>
              <w:rPr>
                <w:rFonts w:eastAsia="SimSun"/>
              </w:rPr>
            </w:pPr>
            <w:r w:rsidRPr="00ED6412">
              <w:rPr>
                <w:rFonts w:eastAsia="SimSun"/>
              </w:rPr>
              <w:t>0.26511</w:t>
            </w:r>
            <w:r w:rsidR="00E800C1" w:rsidRPr="00ED6412">
              <w:rPr>
                <w:rFonts w:eastAsia="SimSun"/>
              </w:rPr>
              <w:t>0</w:t>
            </w:r>
          </w:p>
        </w:tc>
        <w:tc>
          <w:tcPr>
            <w:tcW w:w="1826" w:type="dxa"/>
            <w:vAlign w:val="center"/>
            <w:hideMark/>
          </w:tcPr>
          <w:p w14:paraId="46CA0500" w14:textId="7D642D3E" w:rsidR="00EB4965" w:rsidRPr="00ED6412" w:rsidRDefault="00EB4965" w:rsidP="00BC6BD9">
            <w:pPr>
              <w:spacing w:line="360" w:lineRule="auto"/>
              <w:jc w:val="center"/>
              <w:textAlignment w:val="bottom"/>
              <w:rPr>
                <w:rFonts w:eastAsia="SimSun"/>
              </w:rPr>
            </w:pPr>
            <w:r w:rsidRPr="00ED6412">
              <w:rPr>
                <w:rFonts w:eastAsia="SimSun"/>
              </w:rPr>
              <w:t>-61.01945</w:t>
            </w:r>
          </w:p>
        </w:tc>
        <w:tc>
          <w:tcPr>
            <w:tcW w:w="1827" w:type="dxa"/>
            <w:vAlign w:val="center"/>
            <w:hideMark/>
          </w:tcPr>
          <w:p w14:paraId="4F2E9A0E" w14:textId="7279EE91" w:rsidR="00EB4965" w:rsidRPr="00ED6412" w:rsidRDefault="00EB4965" w:rsidP="00BC6BD9">
            <w:pPr>
              <w:spacing w:line="360" w:lineRule="auto"/>
              <w:jc w:val="center"/>
              <w:textAlignment w:val="bottom"/>
              <w:rPr>
                <w:rFonts w:eastAsia="SimSun"/>
              </w:rPr>
            </w:pPr>
            <w:r w:rsidRPr="00ED6412">
              <w:rPr>
                <w:rFonts w:eastAsia="SimSun"/>
              </w:rPr>
              <w:t>5080.148</w:t>
            </w:r>
            <w:r w:rsidR="00E800C1" w:rsidRPr="00ED6412">
              <w:rPr>
                <w:rFonts w:eastAsia="SimSun"/>
              </w:rPr>
              <w:t>0</w:t>
            </w:r>
          </w:p>
        </w:tc>
      </w:tr>
      <w:tr w:rsidR="00A53152" w:rsidRPr="00ED6412" w14:paraId="6C453B44" w14:textId="77777777" w:rsidTr="00867D88">
        <w:trPr>
          <w:cantSplit/>
          <w:trHeight w:val="397"/>
        </w:trPr>
        <w:tc>
          <w:tcPr>
            <w:tcW w:w="682" w:type="dxa"/>
            <w:vMerge/>
            <w:tcBorders>
              <w:right w:val="nil"/>
            </w:tcBorders>
            <w:vAlign w:val="center"/>
          </w:tcPr>
          <w:p w14:paraId="2165C32D" w14:textId="77777777" w:rsidR="00EB4965" w:rsidRPr="00ED6412" w:rsidRDefault="00EB4965" w:rsidP="00BC6BD9">
            <w:pPr>
              <w:spacing w:line="360" w:lineRule="auto"/>
              <w:jc w:val="center"/>
              <w:rPr>
                <w:rFonts w:eastAsia="SimSun"/>
              </w:rPr>
            </w:pPr>
          </w:p>
        </w:tc>
        <w:tc>
          <w:tcPr>
            <w:tcW w:w="1494" w:type="dxa"/>
            <w:tcBorders>
              <w:right w:val="nil"/>
            </w:tcBorders>
            <w:vAlign w:val="center"/>
          </w:tcPr>
          <w:p w14:paraId="57FD5C61" w14:textId="2A8FAE0A" w:rsidR="00EB4965" w:rsidRPr="00ED6412" w:rsidRDefault="00EB4965" w:rsidP="00BC6BD9">
            <w:pPr>
              <w:spacing w:line="360" w:lineRule="auto"/>
              <w:jc w:val="center"/>
              <w:rPr>
                <w:rFonts w:ascii="Cambria Math" w:eastAsia="SimSun" w:hAnsi="Cambria Math"/>
                <w:oMath/>
              </w:rPr>
            </w:pPr>
            <w:r w:rsidRPr="00ED6412">
              <w:t>P2</w:t>
            </w:r>
          </w:p>
        </w:tc>
        <w:tc>
          <w:tcPr>
            <w:tcW w:w="1826" w:type="dxa"/>
            <w:tcBorders>
              <w:left w:val="nil"/>
            </w:tcBorders>
            <w:vAlign w:val="center"/>
            <w:hideMark/>
          </w:tcPr>
          <w:p w14:paraId="2DCDD692" w14:textId="77777777" w:rsidR="00EB4965" w:rsidRPr="00ED6412" w:rsidRDefault="00EB4965" w:rsidP="00BC6BD9">
            <w:pPr>
              <w:spacing w:line="360" w:lineRule="auto"/>
              <w:jc w:val="center"/>
              <w:textAlignment w:val="bottom"/>
              <w:rPr>
                <w:rFonts w:eastAsia="SimSun"/>
              </w:rPr>
            </w:pPr>
            <w:r w:rsidRPr="00ED6412">
              <w:rPr>
                <w:rFonts w:eastAsia="SimSun"/>
              </w:rPr>
              <w:t>0.140053</w:t>
            </w:r>
          </w:p>
        </w:tc>
        <w:tc>
          <w:tcPr>
            <w:tcW w:w="1826" w:type="dxa"/>
            <w:vAlign w:val="center"/>
            <w:hideMark/>
          </w:tcPr>
          <w:p w14:paraId="4CAD7701" w14:textId="087744A2" w:rsidR="00EB4965" w:rsidRPr="00ED6412" w:rsidRDefault="00EB4965" w:rsidP="00BC6BD9">
            <w:pPr>
              <w:spacing w:line="360" w:lineRule="auto"/>
              <w:jc w:val="center"/>
              <w:textAlignment w:val="bottom"/>
              <w:rPr>
                <w:rFonts w:eastAsia="SimSun"/>
              </w:rPr>
            </w:pPr>
            <w:r w:rsidRPr="00ED6412">
              <w:rPr>
                <w:rFonts w:eastAsia="SimSun"/>
              </w:rPr>
              <w:t>-29.95221</w:t>
            </w:r>
          </w:p>
        </w:tc>
        <w:tc>
          <w:tcPr>
            <w:tcW w:w="1827" w:type="dxa"/>
            <w:vAlign w:val="center"/>
            <w:hideMark/>
          </w:tcPr>
          <w:p w14:paraId="35BB44A5" w14:textId="6CD3E70A" w:rsidR="00EB4965" w:rsidRPr="00ED6412" w:rsidRDefault="00EB4965" w:rsidP="00BC6BD9">
            <w:pPr>
              <w:spacing w:line="360" w:lineRule="auto"/>
              <w:jc w:val="center"/>
              <w:textAlignment w:val="bottom"/>
              <w:rPr>
                <w:rFonts w:eastAsia="SimSun"/>
              </w:rPr>
            </w:pPr>
            <w:r w:rsidRPr="00ED6412">
              <w:rPr>
                <w:rFonts w:eastAsia="SimSun"/>
              </w:rPr>
              <w:t>3824.77</w:t>
            </w:r>
            <w:r w:rsidR="00E800C1" w:rsidRPr="00ED6412">
              <w:rPr>
                <w:rFonts w:eastAsia="SimSun"/>
              </w:rPr>
              <w:t>00</w:t>
            </w:r>
          </w:p>
        </w:tc>
      </w:tr>
      <w:tr w:rsidR="00A53152" w:rsidRPr="00ED6412" w14:paraId="6FEBE838" w14:textId="77777777" w:rsidTr="00867D88">
        <w:trPr>
          <w:cantSplit/>
          <w:trHeight w:val="397"/>
        </w:trPr>
        <w:tc>
          <w:tcPr>
            <w:tcW w:w="682" w:type="dxa"/>
            <w:vMerge/>
            <w:tcBorders>
              <w:right w:val="nil"/>
            </w:tcBorders>
            <w:vAlign w:val="center"/>
          </w:tcPr>
          <w:p w14:paraId="36FF8AED" w14:textId="77777777" w:rsidR="00EB4965" w:rsidRPr="00ED6412" w:rsidRDefault="00EB4965" w:rsidP="00BC6BD9">
            <w:pPr>
              <w:spacing w:line="360" w:lineRule="auto"/>
              <w:jc w:val="center"/>
              <w:rPr>
                <w:rFonts w:eastAsia="SimSun"/>
              </w:rPr>
            </w:pPr>
          </w:p>
        </w:tc>
        <w:tc>
          <w:tcPr>
            <w:tcW w:w="1494" w:type="dxa"/>
            <w:tcBorders>
              <w:right w:val="nil"/>
            </w:tcBorders>
            <w:vAlign w:val="center"/>
          </w:tcPr>
          <w:p w14:paraId="04817D3E" w14:textId="651480A2" w:rsidR="00EB4965" w:rsidRPr="00ED6412" w:rsidRDefault="00EB4965" w:rsidP="00BC6BD9">
            <w:pPr>
              <w:spacing w:line="360" w:lineRule="auto"/>
              <w:jc w:val="center"/>
              <w:rPr>
                <w:rFonts w:ascii="Cambria Math" w:eastAsia="SimSun" w:hAnsi="Cambria Math"/>
                <w:oMath/>
              </w:rPr>
            </w:pPr>
            <w:r w:rsidRPr="00ED6412">
              <w:t>P3</w:t>
            </w:r>
          </w:p>
        </w:tc>
        <w:tc>
          <w:tcPr>
            <w:tcW w:w="1826" w:type="dxa"/>
            <w:tcBorders>
              <w:left w:val="nil"/>
            </w:tcBorders>
            <w:vAlign w:val="center"/>
            <w:hideMark/>
          </w:tcPr>
          <w:p w14:paraId="76AE7083" w14:textId="77777777" w:rsidR="00EB4965" w:rsidRPr="00ED6412" w:rsidRDefault="00EB4965" w:rsidP="00BC6BD9">
            <w:pPr>
              <w:spacing w:line="360" w:lineRule="auto"/>
              <w:jc w:val="center"/>
              <w:textAlignment w:val="bottom"/>
              <w:rPr>
                <w:rFonts w:eastAsia="SimSun"/>
              </w:rPr>
            </w:pPr>
            <w:r w:rsidRPr="00ED6412">
              <w:rPr>
                <w:rFonts w:eastAsia="SimSun"/>
              </w:rPr>
              <w:t>0.105929</w:t>
            </w:r>
          </w:p>
        </w:tc>
        <w:tc>
          <w:tcPr>
            <w:tcW w:w="1826" w:type="dxa"/>
            <w:vAlign w:val="center"/>
            <w:hideMark/>
          </w:tcPr>
          <w:p w14:paraId="1D1F4C40" w14:textId="6319C3C5" w:rsidR="00EB4965" w:rsidRPr="00ED6412" w:rsidRDefault="00E800C1" w:rsidP="00BC6BD9">
            <w:pPr>
              <w:spacing w:line="360" w:lineRule="auto"/>
              <w:jc w:val="center"/>
              <w:textAlignment w:val="bottom"/>
              <w:rPr>
                <w:rFonts w:eastAsia="SimSun"/>
              </w:rPr>
            </w:pPr>
            <w:r w:rsidRPr="00ED6412">
              <w:rPr>
                <w:rFonts w:eastAsia="SimSun"/>
              </w:rPr>
              <w:t>-9.55279</w:t>
            </w:r>
          </w:p>
        </w:tc>
        <w:tc>
          <w:tcPr>
            <w:tcW w:w="1827" w:type="dxa"/>
            <w:vAlign w:val="center"/>
            <w:hideMark/>
          </w:tcPr>
          <w:p w14:paraId="54BCF410" w14:textId="64967537" w:rsidR="00EB4965" w:rsidRPr="00ED6412" w:rsidRDefault="00EB4965" w:rsidP="00BC6BD9">
            <w:pPr>
              <w:spacing w:line="360" w:lineRule="auto"/>
              <w:jc w:val="center"/>
              <w:textAlignment w:val="bottom"/>
              <w:rPr>
                <w:rFonts w:eastAsia="SimSun"/>
              </w:rPr>
            </w:pPr>
            <w:r w:rsidRPr="00ED6412">
              <w:rPr>
                <w:rFonts w:eastAsia="SimSun"/>
              </w:rPr>
              <w:t>1342.851</w:t>
            </w:r>
            <w:r w:rsidR="00E800C1" w:rsidRPr="00ED6412">
              <w:rPr>
                <w:rFonts w:eastAsia="SimSun"/>
              </w:rPr>
              <w:t>0</w:t>
            </w:r>
          </w:p>
        </w:tc>
      </w:tr>
      <w:tr w:rsidR="00A53152" w:rsidRPr="00ED6412" w14:paraId="77299458" w14:textId="77777777" w:rsidTr="00867D88">
        <w:trPr>
          <w:cantSplit/>
          <w:trHeight w:val="397"/>
        </w:trPr>
        <w:tc>
          <w:tcPr>
            <w:tcW w:w="682" w:type="dxa"/>
            <w:vMerge/>
            <w:tcBorders>
              <w:right w:val="nil"/>
            </w:tcBorders>
            <w:vAlign w:val="center"/>
          </w:tcPr>
          <w:p w14:paraId="4838A773" w14:textId="77777777" w:rsidR="00EB4965" w:rsidRPr="00ED6412" w:rsidRDefault="00EB4965" w:rsidP="00BC6BD9">
            <w:pPr>
              <w:spacing w:line="360" w:lineRule="auto"/>
              <w:jc w:val="center"/>
              <w:rPr>
                <w:rFonts w:eastAsia="SimSun"/>
              </w:rPr>
            </w:pPr>
          </w:p>
        </w:tc>
        <w:tc>
          <w:tcPr>
            <w:tcW w:w="1494" w:type="dxa"/>
            <w:tcBorders>
              <w:right w:val="nil"/>
            </w:tcBorders>
            <w:vAlign w:val="center"/>
          </w:tcPr>
          <w:p w14:paraId="407CD167" w14:textId="5E97C03C" w:rsidR="00EB4965" w:rsidRPr="00ED6412" w:rsidRDefault="00EB4965" w:rsidP="00BC6BD9">
            <w:pPr>
              <w:spacing w:line="360" w:lineRule="auto"/>
              <w:jc w:val="center"/>
              <w:rPr>
                <w:rFonts w:ascii="Cambria Math" w:eastAsia="SimSun" w:hAnsi="Cambria Math"/>
                <w:oMath/>
              </w:rPr>
            </w:pPr>
            <w:r w:rsidRPr="00ED6412">
              <w:t>P4</w:t>
            </w:r>
          </w:p>
        </w:tc>
        <w:tc>
          <w:tcPr>
            <w:tcW w:w="1826" w:type="dxa"/>
            <w:tcBorders>
              <w:left w:val="nil"/>
            </w:tcBorders>
            <w:vAlign w:val="center"/>
            <w:hideMark/>
          </w:tcPr>
          <w:p w14:paraId="0F7A221B" w14:textId="77777777" w:rsidR="00EB4965" w:rsidRPr="00ED6412" w:rsidRDefault="00EB4965" w:rsidP="00BC6BD9">
            <w:pPr>
              <w:spacing w:line="360" w:lineRule="auto"/>
              <w:jc w:val="center"/>
              <w:textAlignment w:val="bottom"/>
              <w:rPr>
                <w:rFonts w:eastAsia="SimSun"/>
              </w:rPr>
            </w:pPr>
            <w:r w:rsidRPr="00ED6412">
              <w:rPr>
                <w:rFonts w:eastAsia="SimSun"/>
              </w:rPr>
              <w:t>0.106409</w:t>
            </w:r>
          </w:p>
        </w:tc>
        <w:tc>
          <w:tcPr>
            <w:tcW w:w="1826" w:type="dxa"/>
            <w:vAlign w:val="center"/>
            <w:hideMark/>
          </w:tcPr>
          <w:p w14:paraId="5B7B1670" w14:textId="190BCBA1" w:rsidR="00EB4965" w:rsidRPr="00ED6412" w:rsidRDefault="00EB4965" w:rsidP="00BC6BD9">
            <w:pPr>
              <w:spacing w:line="360" w:lineRule="auto"/>
              <w:jc w:val="center"/>
              <w:textAlignment w:val="bottom"/>
              <w:rPr>
                <w:rFonts w:eastAsia="SimSun"/>
              </w:rPr>
            </w:pPr>
            <w:r w:rsidRPr="00ED6412">
              <w:rPr>
                <w:rFonts w:eastAsia="SimSun"/>
              </w:rPr>
              <w:t>-12.73642</w:t>
            </w:r>
          </w:p>
        </w:tc>
        <w:tc>
          <w:tcPr>
            <w:tcW w:w="1827" w:type="dxa"/>
            <w:vAlign w:val="center"/>
            <w:hideMark/>
          </w:tcPr>
          <w:p w14:paraId="1C189C1C" w14:textId="220C2F64" w:rsidR="00EB4965" w:rsidRPr="00ED6412" w:rsidRDefault="00EB4965" w:rsidP="00BC6BD9">
            <w:pPr>
              <w:spacing w:line="360" w:lineRule="auto"/>
              <w:jc w:val="center"/>
              <w:textAlignment w:val="bottom"/>
              <w:rPr>
                <w:rFonts w:eastAsia="SimSun"/>
              </w:rPr>
            </w:pPr>
            <w:r w:rsidRPr="00ED6412">
              <w:rPr>
                <w:rFonts w:eastAsia="SimSun"/>
              </w:rPr>
              <w:t>1819.625</w:t>
            </w:r>
            <w:r w:rsidR="00E800C1" w:rsidRPr="00ED6412">
              <w:rPr>
                <w:rFonts w:eastAsia="SimSun"/>
              </w:rPr>
              <w:t>0</w:t>
            </w:r>
          </w:p>
        </w:tc>
      </w:tr>
      <w:tr w:rsidR="00A53152" w:rsidRPr="00ED6412" w14:paraId="666161B5" w14:textId="77777777" w:rsidTr="00867D88">
        <w:trPr>
          <w:cantSplit/>
          <w:trHeight w:val="397"/>
        </w:trPr>
        <w:tc>
          <w:tcPr>
            <w:tcW w:w="682" w:type="dxa"/>
            <w:vMerge/>
            <w:tcBorders>
              <w:right w:val="nil"/>
            </w:tcBorders>
            <w:vAlign w:val="center"/>
          </w:tcPr>
          <w:p w14:paraId="112CDA53" w14:textId="77777777" w:rsidR="00EB4965" w:rsidRPr="00ED6412" w:rsidRDefault="00EB4965" w:rsidP="00BC6BD9">
            <w:pPr>
              <w:spacing w:line="360" w:lineRule="auto"/>
              <w:jc w:val="center"/>
              <w:rPr>
                <w:rFonts w:eastAsia="SimSun"/>
              </w:rPr>
            </w:pPr>
          </w:p>
        </w:tc>
        <w:tc>
          <w:tcPr>
            <w:tcW w:w="1494" w:type="dxa"/>
            <w:tcBorders>
              <w:right w:val="nil"/>
            </w:tcBorders>
            <w:vAlign w:val="center"/>
          </w:tcPr>
          <w:p w14:paraId="00C05A6D" w14:textId="7EB6A186" w:rsidR="00EB4965" w:rsidRPr="00ED6412" w:rsidRDefault="00EB4965" w:rsidP="00BC6BD9">
            <w:pPr>
              <w:spacing w:line="360" w:lineRule="auto"/>
              <w:jc w:val="center"/>
              <w:rPr>
                <w:rFonts w:ascii="Cambria Math" w:eastAsia="SimSun" w:hAnsi="Cambria Math"/>
                <w:oMath/>
              </w:rPr>
            </w:pPr>
            <w:r w:rsidRPr="00ED6412">
              <w:t>P5</w:t>
            </w:r>
          </w:p>
        </w:tc>
        <w:tc>
          <w:tcPr>
            <w:tcW w:w="1826" w:type="dxa"/>
            <w:tcBorders>
              <w:left w:val="nil"/>
            </w:tcBorders>
            <w:vAlign w:val="center"/>
            <w:hideMark/>
          </w:tcPr>
          <w:p w14:paraId="6E59CAE1" w14:textId="77777777" w:rsidR="00EB4965" w:rsidRPr="00ED6412" w:rsidRDefault="00EB4965" w:rsidP="00BC6BD9">
            <w:pPr>
              <w:spacing w:line="360" w:lineRule="auto"/>
              <w:jc w:val="center"/>
              <w:textAlignment w:val="bottom"/>
              <w:rPr>
                <w:rFonts w:eastAsia="SimSun"/>
              </w:rPr>
            </w:pPr>
            <w:r w:rsidRPr="00ED6412">
              <w:rPr>
                <w:rFonts w:eastAsia="SimSun"/>
              </w:rPr>
              <w:t>0.105929</w:t>
            </w:r>
          </w:p>
        </w:tc>
        <w:tc>
          <w:tcPr>
            <w:tcW w:w="1826" w:type="dxa"/>
            <w:vAlign w:val="center"/>
            <w:hideMark/>
          </w:tcPr>
          <w:p w14:paraId="05C91E4B" w14:textId="12F87073" w:rsidR="00EB4965" w:rsidRPr="00ED6412" w:rsidRDefault="00E800C1" w:rsidP="00BC6BD9">
            <w:pPr>
              <w:spacing w:line="360" w:lineRule="auto"/>
              <w:jc w:val="center"/>
              <w:textAlignment w:val="bottom"/>
              <w:rPr>
                <w:rFonts w:eastAsia="SimSun"/>
              </w:rPr>
            </w:pPr>
            <w:r w:rsidRPr="00ED6412">
              <w:rPr>
                <w:rFonts w:eastAsia="SimSun"/>
              </w:rPr>
              <w:t>-9.55279</w:t>
            </w:r>
          </w:p>
        </w:tc>
        <w:tc>
          <w:tcPr>
            <w:tcW w:w="1827" w:type="dxa"/>
            <w:vAlign w:val="center"/>
            <w:hideMark/>
          </w:tcPr>
          <w:p w14:paraId="0F9BC857" w14:textId="27198182" w:rsidR="00EB4965" w:rsidRPr="00ED6412" w:rsidRDefault="00EB4965" w:rsidP="00BC6BD9">
            <w:pPr>
              <w:spacing w:line="360" w:lineRule="auto"/>
              <w:jc w:val="center"/>
              <w:textAlignment w:val="bottom"/>
              <w:rPr>
                <w:rFonts w:eastAsia="SimSun"/>
              </w:rPr>
            </w:pPr>
            <w:r w:rsidRPr="00ED6412">
              <w:rPr>
                <w:rFonts w:eastAsia="SimSun"/>
              </w:rPr>
              <w:t>1342.851</w:t>
            </w:r>
            <w:r w:rsidR="00E800C1" w:rsidRPr="00ED6412">
              <w:rPr>
                <w:rFonts w:eastAsia="SimSun"/>
              </w:rPr>
              <w:t>0</w:t>
            </w:r>
          </w:p>
        </w:tc>
      </w:tr>
      <w:tr w:rsidR="00A53152" w:rsidRPr="00ED6412" w14:paraId="6ABA3058" w14:textId="77777777" w:rsidTr="00867D88">
        <w:trPr>
          <w:cantSplit/>
          <w:trHeight w:val="397"/>
        </w:trPr>
        <w:tc>
          <w:tcPr>
            <w:tcW w:w="682" w:type="dxa"/>
            <w:vMerge/>
            <w:tcBorders>
              <w:right w:val="nil"/>
            </w:tcBorders>
            <w:vAlign w:val="center"/>
          </w:tcPr>
          <w:p w14:paraId="40EE4E1F" w14:textId="77777777" w:rsidR="00EB4965" w:rsidRPr="00ED6412" w:rsidRDefault="00EB4965" w:rsidP="00BC6BD9">
            <w:pPr>
              <w:spacing w:line="360" w:lineRule="auto"/>
              <w:jc w:val="center"/>
              <w:rPr>
                <w:rFonts w:eastAsia="SimSun"/>
              </w:rPr>
            </w:pPr>
          </w:p>
        </w:tc>
        <w:tc>
          <w:tcPr>
            <w:tcW w:w="1494" w:type="dxa"/>
            <w:tcBorders>
              <w:right w:val="nil"/>
            </w:tcBorders>
            <w:vAlign w:val="center"/>
          </w:tcPr>
          <w:p w14:paraId="1137CE49" w14:textId="3F5F88D1" w:rsidR="00EB4965" w:rsidRPr="00ED6412" w:rsidRDefault="00EB4965" w:rsidP="00BC6BD9">
            <w:pPr>
              <w:spacing w:line="360" w:lineRule="auto"/>
              <w:jc w:val="center"/>
              <w:rPr>
                <w:rFonts w:ascii="Cambria Math" w:eastAsia="SimSun" w:hAnsi="Cambria Math"/>
                <w:oMath/>
              </w:rPr>
            </w:pPr>
            <w:r w:rsidRPr="00ED6412">
              <w:t>P6</w:t>
            </w:r>
          </w:p>
        </w:tc>
        <w:tc>
          <w:tcPr>
            <w:tcW w:w="1826" w:type="dxa"/>
            <w:tcBorders>
              <w:left w:val="nil"/>
            </w:tcBorders>
            <w:vAlign w:val="center"/>
            <w:hideMark/>
          </w:tcPr>
          <w:p w14:paraId="24F183E3" w14:textId="77777777" w:rsidR="00EB4965" w:rsidRPr="00ED6412" w:rsidRDefault="00EB4965" w:rsidP="00BC6BD9">
            <w:pPr>
              <w:spacing w:line="360" w:lineRule="auto"/>
              <w:jc w:val="center"/>
              <w:textAlignment w:val="bottom"/>
              <w:rPr>
                <w:rFonts w:eastAsia="SimSun"/>
              </w:rPr>
            </w:pPr>
            <w:r w:rsidRPr="00ED6412">
              <w:rPr>
                <w:rFonts w:eastAsia="SimSun"/>
              </w:rPr>
              <w:t>0.403144</w:t>
            </w:r>
          </w:p>
        </w:tc>
        <w:tc>
          <w:tcPr>
            <w:tcW w:w="1826" w:type="dxa"/>
            <w:vAlign w:val="center"/>
            <w:hideMark/>
          </w:tcPr>
          <w:p w14:paraId="605D6C3C" w14:textId="2B07E5FD" w:rsidR="00EB4965" w:rsidRPr="00ED6412" w:rsidRDefault="00EB4965" w:rsidP="00BC6BD9">
            <w:pPr>
              <w:spacing w:line="360" w:lineRule="auto"/>
              <w:jc w:val="center"/>
              <w:textAlignment w:val="bottom"/>
              <w:rPr>
                <w:rFonts w:eastAsia="SimSun"/>
              </w:rPr>
            </w:pPr>
            <w:r w:rsidRPr="00ED6412">
              <w:rPr>
                <w:rFonts w:eastAsia="SimSun"/>
              </w:rPr>
              <w:t>-121.9812</w:t>
            </w:r>
            <w:r w:rsidR="00E800C1" w:rsidRPr="00ED6412">
              <w:rPr>
                <w:rFonts w:eastAsia="SimSun"/>
              </w:rPr>
              <w:t>0</w:t>
            </w:r>
          </w:p>
        </w:tc>
        <w:tc>
          <w:tcPr>
            <w:tcW w:w="1827" w:type="dxa"/>
            <w:vAlign w:val="center"/>
            <w:hideMark/>
          </w:tcPr>
          <w:p w14:paraId="7B0E32A7" w14:textId="1B598DE6" w:rsidR="00EB4965" w:rsidRPr="00ED6412" w:rsidRDefault="00EB4965" w:rsidP="00BC6BD9">
            <w:pPr>
              <w:spacing w:line="360" w:lineRule="auto"/>
              <w:jc w:val="center"/>
              <w:textAlignment w:val="bottom"/>
              <w:rPr>
                <w:rFonts w:eastAsia="SimSun"/>
              </w:rPr>
            </w:pPr>
            <w:r w:rsidRPr="00ED6412">
              <w:rPr>
                <w:rFonts w:eastAsia="SimSun"/>
              </w:rPr>
              <w:t>11381.07</w:t>
            </w:r>
            <w:r w:rsidR="00E800C1" w:rsidRPr="00ED6412">
              <w:rPr>
                <w:rFonts w:eastAsia="SimSun"/>
              </w:rPr>
              <w:t>0</w:t>
            </w:r>
          </w:p>
        </w:tc>
      </w:tr>
    </w:tbl>
    <w:p w14:paraId="3C7763F9" w14:textId="77777777" w:rsidR="00215326" w:rsidRPr="00ED6412" w:rsidRDefault="00215326" w:rsidP="004C1551"/>
    <w:p w14:paraId="25C50E79" w14:textId="03BDD878" w:rsidR="00235839" w:rsidRPr="00ED6412" w:rsidRDefault="00235839" w:rsidP="00A326F0">
      <w:pPr>
        <w:pStyle w:val="Heading4"/>
      </w:pPr>
      <w:bookmarkStart w:id="147" w:name="_Toc523347770"/>
      <w:r w:rsidRPr="00ED6412">
        <w:t xml:space="preserve">Scenario 1: </w:t>
      </w:r>
      <w:r w:rsidR="001A3C29" w:rsidRPr="00ED6412">
        <w:rPr>
          <w:i/>
        </w:rPr>
        <w:t>w</w:t>
      </w:r>
      <w:r w:rsidRPr="00ED6412">
        <w:rPr>
          <w:vertAlign w:val="subscript"/>
        </w:rPr>
        <w:t>1</w:t>
      </w:r>
      <w:r w:rsidRPr="00ED6412">
        <w:t xml:space="preserve"> = </w:t>
      </w:r>
      <w:r w:rsidR="001A3C29" w:rsidRPr="00ED6412">
        <w:rPr>
          <w:i/>
        </w:rPr>
        <w:t>w</w:t>
      </w:r>
      <w:r w:rsidRPr="00ED6412">
        <w:rPr>
          <w:vertAlign w:val="subscript"/>
        </w:rPr>
        <w:t xml:space="preserve">2 </w:t>
      </w:r>
      <w:r w:rsidRPr="00ED6412">
        <w:t>=</w:t>
      </w:r>
      <w:r w:rsidRPr="00ED6412">
        <w:rPr>
          <w:i/>
        </w:rPr>
        <w:t xml:space="preserve"> </w:t>
      </w:r>
      <w:r w:rsidR="001A3C29" w:rsidRPr="00ED6412">
        <w:rPr>
          <w:i/>
        </w:rPr>
        <w:t>w</w:t>
      </w:r>
      <w:r w:rsidRPr="00ED6412">
        <w:rPr>
          <w:vertAlign w:val="subscript"/>
        </w:rPr>
        <w:t xml:space="preserve">3 </w:t>
      </w:r>
      <w:r w:rsidRPr="00ED6412">
        <w:t xml:space="preserve">= </w:t>
      </w:r>
      <w:r w:rsidR="001A3C29" w:rsidRPr="00ED6412">
        <w:rPr>
          <w:i/>
        </w:rPr>
        <w:t>w</w:t>
      </w:r>
      <w:r w:rsidRPr="00ED6412">
        <w:rPr>
          <w:vertAlign w:val="subscript"/>
        </w:rPr>
        <w:t>4</w:t>
      </w:r>
      <w:r w:rsidRPr="00ED6412">
        <w:t xml:space="preserve"> = 0.25.</w:t>
      </w:r>
      <w:bookmarkEnd w:id="147"/>
    </w:p>
    <w:p w14:paraId="0AA20869" w14:textId="4A6EA191" w:rsidR="00D77073" w:rsidRPr="00ED6412" w:rsidRDefault="00D77073" w:rsidP="004C1551">
      <w:pPr>
        <w:spacing w:before="240"/>
      </w:pPr>
      <w:r w:rsidRPr="00ED6412">
        <w:t xml:space="preserve">The scenario 1 is to optimize the dispatch in an IEEE 30 buses system with 6 thermal generators. The weight factors are equal in this scenario, </w:t>
      </w:r>
      <w:r w:rsidR="001A3C29" w:rsidRPr="00ED6412">
        <w:rPr>
          <w:i/>
        </w:rPr>
        <w:t>w</w:t>
      </w:r>
      <w:r w:rsidR="001A3C29" w:rsidRPr="00ED6412">
        <w:rPr>
          <w:vertAlign w:val="subscript"/>
        </w:rPr>
        <w:t>1</w:t>
      </w:r>
      <w:r w:rsidR="007E346E" w:rsidRPr="00ED6412">
        <w:t> </w:t>
      </w:r>
      <w:r w:rsidR="001A3C29" w:rsidRPr="00ED6412">
        <w:t>=</w:t>
      </w:r>
      <w:r w:rsidR="007E346E" w:rsidRPr="00ED6412">
        <w:t> </w:t>
      </w:r>
      <w:r w:rsidR="001A3C29" w:rsidRPr="00ED6412">
        <w:rPr>
          <w:i/>
        </w:rPr>
        <w:t>w</w:t>
      </w:r>
      <w:r w:rsidR="001A3C29" w:rsidRPr="00ED6412">
        <w:rPr>
          <w:vertAlign w:val="subscript"/>
        </w:rPr>
        <w:t>2</w:t>
      </w:r>
      <w:r w:rsidR="007E346E" w:rsidRPr="00ED6412">
        <w:rPr>
          <w:vertAlign w:val="subscript"/>
        </w:rPr>
        <w:t> </w:t>
      </w:r>
      <w:r w:rsidR="001A3C29" w:rsidRPr="00ED6412">
        <w:t>=</w:t>
      </w:r>
      <w:r w:rsidR="007E346E" w:rsidRPr="00ED6412">
        <w:rPr>
          <w:i/>
        </w:rPr>
        <w:t> </w:t>
      </w:r>
      <w:r w:rsidR="001A3C29" w:rsidRPr="00ED6412">
        <w:rPr>
          <w:i/>
        </w:rPr>
        <w:t>w</w:t>
      </w:r>
      <w:r w:rsidR="001A3C29" w:rsidRPr="00ED6412">
        <w:rPr>
          <w:vertAlign w:val="subscript"/>
        </w:rPr>
        <w:t>3</w:t>
      </w:r>
      <w:r w:rsidR="007E346E" w:rsidRPr="00ED6412">
        <w:rPr>
          <w:vertAlign w:val="subscript"/>
        </w:rPr>
        <w:t> </w:t>
      </w:r>
      <w:r w:rsidR="001A3C29" w:rsidRPr="00ED6412">
        <w:t>=</w:t>
      </w:r>
      <w:r w:rsidR="007E346E" w:rsidRPr="00ED6412">
        <w:t> </w:t>
      </w:r>
      <w:r w:rsidR="001A3C29" w:rsidRPr="00ED6412">
        <w:rPr>
          <w:i/>
        </w:rPr>
        <w:t>w</w:t>
      </w:r>
      <w:r w:rsidR="001A3C29" w:rsidRPr="00ED6412">
        <w:rPr>
          <w:vertAlign w:val="subscript"/>
        </w:rPr>
        <w:t>4</w:t>
      </w:r>
      <w:r w:rsidR="007E346E" w:rsidRPr="00ED6412">
        <w:t> </w:t>
      </w:r>
      <w:r w:rsidR="001A3C29" w:rsidRPr="00ED6412">
        <w:t>= 0.25</w:t>
      </w:r>
      <w:r w:rsidR="009F6944" w:rsidRPr="00ED6412">
        <w:t>.</w:t>
      </w:r>
      <w:r w:rsidR="00257365" w:rsidRPr="00ED6412">
        <w:t xml:space="preserve"> </w:t>
      </w:r>
      <w:r w:rsidRPr="00ED6412">
        <w:t xml:space="preserve">This means that the </w:t>
      </w:r>
      <w:r w:rsidR="00BE2E28" w:rsidRPr="00ED6412">
        <w:t xml:space="preserve">fuel </w:t>
      </w:r>
      <w:r w:rsidRPr="00ED6412">
        <w:t xml:space="preserve">cost and each </w:t>
      </w:r>
      <w:r w:rsidR="00BE2E28" w:rsidRPr="00ED6412">
        <w:t xml:space="preserve">type of </w:t>
      </w:r>
      <w:r w:rsidRPr="00ED6412">
        <w:t>emission</w:t>
      </w:r>
      <w:r w:rsidR="00BE2E28" w:rsidRPr="00ED6412">
        <w:t>s</w:t>
      </w:r>
      <w:r w:rsidRPr="00ED6412">
        <w:t xml:space="preserve"> assumes the same effect on the dispatch. </w:t>
      </w:r>
    </w:p>
    <w:p w14:paraId="5014923E" w14:textId="1CA9E119" w:rsidR="00215326" w:rsidRPr="00ED6412" w:rsidRDefault="00215326" w:rsidP="00215326">
      <w:pPr>
        <w:pStyle w:val="Caption"/>
        <w:keepNext/>
        <w:jc w:val="left"/>
      </w:pPr>
      <w:bookmarkStart w:id="148" w:name="_Ref484090386"/>
      <w:bookmarkStart w:id="149" w:name="_Toc523347928"/>
      <w:r w:rsidRPr="00ED6412">
        <w:lastRenderedPageBreak/>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3</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4</w:t>
      </w:r>
      <w:r w:rsidR="001041A1">
        <w:rPr>
          <w:noProof/>
        </w:rPr>
        <w:fldChar w:fldCharType="end"/>
      </w:r>
      <w:bookmarkEnd w:id="148"/>
      <w:r w:rsidRPr="00ED6412">
        <w:t xml:space="preserve"> </w:t>
      </w:r>
      <w:r w:rsidR="00CC3866" w:rsidRPr="00ED6412">
        <w:t>Validation result of scenario</w:t>
      </w:r>
      <w:r w:rsidRPr="00ED6412">
        <w:t xml:space="preserve"> 1: </w:t>
      </w:r>
      <w:r w:rsidR="001A3C29" w:rsidRPr="00ED6412">
        <w:rPr>
          <w:i/>
        </w:rPr>
        <w:t>w</w:t>
      </w:r>
      <w:r w:rsidR="001A3C29" w:rsidRPr="00ED6412">
        <w:rPr>
          <w:vertAlign w:val="subscript"/>
        </w:rPr>
        <w:t>1</w:t>
      </w:r>
      <w:r w:rsidR="001A3C29" w:rsidRPr="00ED6412">
        <w:t xml:space="preserve"> = </w:t>
      </w:r>
      <w:r w:rsidR="001A3C29" w:rsidRPr="00ED6412">
        <w:rPr>
          <w:i/>
        </w:rPr>
        <w:t>w</w:t>
      </w:r>
      <w:r w:rsidR="001A3C29" w:rsidRPr="00ED6412">
        <w:rPr>
          <w:vertAlign w:val="subscript"/>
        </w:rPr>
        <w:t xml:space="preserve">2 </w:t>
      </w:r>
      <w:r w:rsidR="001A3C29" w:rsidRPr="00ED6412">
        <w:t>=</w:t>
      </w:r>
      <w:r w:rsidR="001A3C29" w:rsidRPr="00ED6412">
        <w:rPr>
          <w:i/>
        </w:rPr>
        <w:t xml:space="preserve"> w</w:t>
      </w:r>
      <w:r w:rsidR="001A3C29" w:rsidRPr="00ED6412">
        <w:rPr>
          <w:vertAlign w:val="subscript"/>
        </w:rPr>
        <w:t xml:space="preserve">3 </w:t>
      </w:r>
      <w:r w:rsidR="001A3C29" w:rsidRPr="00ED6412">
        <w:t xml:space="preserve">= </w:t>
      </w:r>
      <w:r w:rsidR="001A3C29" w:rsidRPr="00ED6412">
        <w:rPr>
          <w:i/>
        </w:rPr>
        <w:t>w</w:t>
      </w:r>
      <w:r w:rsidR="001A3C29" w:rsidRPr="00ED6412">
        <w:rPr>
          <w:vertAlign w:val="subscript"/>
        </w:rPr>
        <w:t>4</w:t>
      </w:r>
      <w:r w:rsidR="001A3C29" w:rsidRPr="00ED6412">
        <w:t xml:space="preserve"> = 0.25</w:t>
      </w:r>
      <w:r w:rsidR="00BF3DD2" w:rsidRPr="00ED6412">
        <w:t>.</w:t>
      </w:r>
      <w:bookmarkEnd w:id="149"/>
    </w:p>
    <w:tbl>
      <w:tblPr>
        <w:tblStyle w:val="ListTable21"/>
        <w:tblW w:w="7797" w:type="dxa"/>
        <w:tblLook w:val="0600" w:firstRow="0" w:lastRow="0" w:firstColumn="0" w:lastColumn="0" w:noHBand="1" w:noVBand="1"/>
      </w:tblPr>
      <w:tblGrid>
        <w:gridCol w:w="2091"/>
        <w:gridCol w:w="2091"/>
        <w:gridCol w:w="2091"/>
        <w:gridCol w:w="1524"/>
      </w:tblGrid>
      <w:tr w:rsidR="00A53152" w:rsidRPr="00ED6412" w14:paraId="121799CD" w14:textId="77777777" w:rsidTr="00BC6BD9">
        <w:trPr>
          <w:cantSplit/>
          <w:trHeight w:val="397"/>
        </w:trPr>
        <w:tc>
          <w:tcPr>
            <w:tcW w:w="2091" w:type="dxa"/>
            <w:tcBorders>
              <w:right w:val="nil"/>
            </w:tcBorders>
            <w:vAlign w:val="center"/>
          </w:tcPr>
          <w:p w14:paraId="7E7DA8AE" w14:textId="77777777" w:rsidR="00215326" w:rsidRPr="00ED6412" w:rsidRDefault="00215326" w:rsidP="00BC6BD9">
            <w:pPr>
              <w:spacing w:line="360" w:lineRule="auto"/>
              <w:jc w:val="center"/>
              <w:rPr>
                <w:rFonts w:eastAsia="SimSun"/>
                <w:b/>
              </w:rPr>
            </w:pPr>
            <w:r w:rsidRPr="00ED6412">
              <w:rPr>
                <w:rFonts w:eastAsia="SimSun"/>
                <w:b/>
              </w:rPr>
              <w:t>Variables</w:t>
            </w:r>
          </w:p>
        </w:tc>
        <w:tc>
          <w:tcPr>
            <w:tcW w:w="2091" w:type="dxa"/>
            <w:tcBorders>
              <w:left w:val="nil"/>
            </w:tcBorders>
            <w:vAlign w:val="center"/>
          </w:tcPr>
          <w:p w14:paraId="35BD0443" w14:textId="0E32CF3C" w:rsidR="00215326" w:rsidRPr="00ED6412" w:rsidRDefault="00215326" w:rsidP="00BC6BD9">
            <w:pPr>
              <w:spacing w:line="360" w:lineRule="auto"/>
              <w:jc w:val="center"/>
              <w:rPr>
                <w:rFonts w:eastAsia="SimSun"/>
                <w:b/>
              </w:rPr>
            </w:pPr>
            <w:r w:rsidRPr="00ED6412">
              <w:rPr>
                <w:rFonts w:eastAsia="SimSun"/>
                <w:b/>
              </w:rPr>
              <w:t>CEED with GA</w:t>
            </w:r>
            <w:r w:rsidR="00FB3C48" w:rsidRPr="00ED6412">
              <w:rPr>
                <w:rFonts w:eastAsia="SimSun"/>
                <w:b/>
              </w:rPr>
              <w:t>-SQP</w:t>
            </w:r>
          </w:p>
        </w:tc>
        <w:tc>
          <w:tcPr>
            <w:tcW w:w="2091" w:type="dxa"/>
            <w:vAlign w:val="center"/>
          </w:tcPr>
          <w:p w14:paraId="2F594B4B" w14:textId="467D9735" w:rsidR="00215326" w:rsidRPr="00ED6412" w:rsidRDefault="00750464" w:rsidP="00BC6BD9">
            <w:pPr>
              <w:spacing w:line="360" w:lineRule="auto"/>
              <w:jc w:val="center"/>
              <w:rPr>
                <w:rFonts w:eastAsia="SimSun"/>
                <w:b/>
              </w:rPr>
            </w:pPr>
            <w:r w:rsidRPr="00ED6412">
              <w:rPr>
                <w:rFonts w:eastAsia="SimSun"/>
                <w:b/>
              </w:rPr>
              <w:t>AlRashidi</w:t>
            </w:r>
            <w:r w:rsidR="00215326" w:rsidRPr="00ED6412">
              <w:rPr>
                <w:rFonts w:eastAsia="SimSun"/>
                <w:b/>
              </w:rPr>
              <w:t>’s PSO</w:t>
            </w:r>
          </w:p>
        </w:tc>
        <w:tc>
          <w:tcPr>
            <w:tcW w:w="1524" w:type="dxa"/>
            <w:vAlign w:val="center"/>
          </w:tcPr>
          <w:p w14:paraId="0FAA44A1" w14:textId="1E331B8E" w:rsidR="00215326" w:rsidRPr="00ED6412" w:rsidRDefault="00215326" w:rsidP="00BC6BD9">
            <w:pPr>
              <w:spacing w:line="360" w:lineRule="auto"/>
              <w:jc w:val="center"/>
              <w:rPr>
                <w:rFonts w:eastAsia="SimSun"/>
                <w:b/>
              </w:rPr>
            </w:pPr>
            <w:r w:rsidRPr="00ED6412">
              <w:rPr>
                <w:rFonts w:eastAsia="SimSun"/>
                <w:b/>
              </w:rPr>
              <w:t>PE</w:t>
            </w:r>
            <w:r w:rsidR="004C7C31" w:rsidRPr="00ED6412">
              <w:rPr>
                <w:rFonts w:eastAsia="SimSun"/>
                <w:b/>
              </w:rPr>
              <w:t xml:space="preserve"> (</w:t>
            </w:r>
            <w:r w:rsidRPr="00ED6412">
              <w:rPr>
                <w:rFonts w:eastAsia="SimSun"/>
                <w:b/>
              </w:rPr>
              <w:t>%</w:t>
            </w:r>
            <w:r w:rsidR="004C7C31" w:rsidRPr="00ED6412">
              <w:rPr>
                <w:rFonts w:eastAsia="SimSun"/>
                <w:b/>
              </w:rPr>
              <w:t>)</w:t>
            </w:r>
          </w:p>
        </w:tc>
      </w:tr>
      <w:tr w:rsidR="00A53152" w:rsidRPr="00ED6412" w14:paraId="54F26C68" w14:textId="77777777" w:rsidTr="00BC6BD9">
        <w:trPr>
          <w:cantSplit/>
          <w:trHeight w:val="397"/>
        </w:trPr>
        <w:tc>
          <w:tcPr>
            <w:tcW w:w="2091" w:type="dxa"/>
            <w:tcBorders>
              <w:right w:val="nil"/>
            </w:tcBorders>
            <w:vAlign w:val="center"/>
          </w:tcPr>
          <w:p w14:paraId="2E7401A0" w14:textId="30CFAE9F" w:rsidR="00215326" w:rsidRPr="00ED6412" w:rsidRDefault="0017650B" w:rsidP="00BC6BD9">
            <w:pPr>
              <w:spacing w:line="360" w:lineRule="auto"/>
              <w:jc w:val="center"/>
              <w:rPr>
                <w:rFonts w:eastAsia="SimSun"/>
                <w:b/>
              </w:rPr>
            </w:pPr>
            <w:r w:rsidRPr="00ED6412">
              <w:rPr>
                <w:rFonts w:eastAsia="SimSun"/>
                <w:b/>
              </w:rPr>
              <w:t>C ($/h)</w:t>
            </w:r>
          </w:p>
        </w:tc>
        <w:tc>
          <w:tcPr>
            <w:tcW w:w="2091" w:type="dxa"/>
            <w:tcBorders>
              <w:left w:val="nil"/>
            </w:tcBorders>
            <w:vAlign w:val="center"/>
          </w:tcPr>
          <w:p w14:paraId="336F1AC9" w14:textId="62109E4E" w:rsidR="00215326" w:rsidRPr="00ED6412" w:rsidRDefault="00CE2CE4" w:rsidP="00BC6BD9">
            <w:pPr>
              <w:spacing w:line="360" w:lineRule="auto"/>
              <w:jc w:val="center"/>
              <w:rPr>
                <w:rFonts w:eastAsia="SimSun"/>
              </w:rPr>
            </w:pPr>
            <w:r w:rsidRPr="00ED6412">
              <w:rPr>
                <w:rFonts w:eastAsia="SimSun"/>
              </w:rPr>
              <w:t>18620.84</w:t>
            </w:r>
          </w:p>
        </w:tc>
        <w:tc>
          <w:tcPr>
            <w:tcW w:w="2091" w:type="dxa"/>
            <w:vAlign w:val="center"/>
          </w:tcPr>
          <w:p w14:paraId="48636BAF" w14:textId="77777777" w:rsidR="00215326" w:rsidRPr="00ED6412" w:rsidRDefault="00215326" w:rsidP="00BC6BD9">
            <w:pPr>
              <w:spacing w:line="360" w:lineRule="auto"/>
              <w:jc w:val="center"/>
              <w:rPr>
                <w:rFonts w:eastAsia="SimSun"/>
              </w:rPr>
            </w:pPr>
            <w:r w:rsidRPr="00ED6412">
              <w:rPr>
                <w:rFonts w:eastAsia="SimSun"/>
              </w:rPr>
              <w:t>18639.30</w:t>
            </w:r>
          </w:p>
        </w:tc>
        <w:tc>
          <w:tcPr>
            <w:tcW w:w="1524" w:type="dxa"/>
            <w:vAlign w:val="center"/>
          </w:tcPr>
          <w:p w14:paraId="2926EA2C" w14:textId="7E86B27F" w:rsidR="00215326" w:rsidRPr="00ED6412" w:rsidRDefault="00045A6B" w:rsidP="00BC6BD9">
            <w:pPr>
              <w:spacing w:line="360" w:lineRule="auto"/>
              <w:jc w:val="center"/>
              <w:rPr>
                <w:rFonts w:eastAsia="SimSun"/>
              </w:rPr>
            </w:pPr>
            <w:r w:rsidRPr="00ED6412">
              <w:rPr>
                <w:rFonts w:eastAsia="SimSun"/>
              </w:rPr>
              <w:t>-0.10</w:t>
            </w:r>
          </w:p>
        </w:tc>
      </w:tr>
      <w:tr w:rsidR="00A53152" w:rsidRPr="00ED6412" w14:paraId="384DF756" w14:textId="77777777" w:rsidTr="00BC6BD9">
        <w:trPr>
          <w:cantSplit/>
          <w:trHeight w:val="397"/>
        </w:trPr>
        <w:tc>
          <w:tcPr>
            <w:tcW w:w="2091" w:type="dxa"/>
            <w:tcBorders>
              <w:right w:val="nil"/>
            </w:tcBorders>
            <w:vAlign w:val="center"/>
          </w:tcPr>
          <w:p w14:paraId="7335A420" w14:textId="721ADC47" w:rsidR="00215326" w:rsidRPr="00ED6412" w:rsidRDefault="00D9554F" w:rsidP="00BC6BD9">
            <w:pPr>
              <w:spacing w:line="360" w:lineRule="auto"/>
              <w:jc w:val="center"/>
              <w:rPr>
                <w:rFonts w:eastAsia="SimSun"/>
                <w:b/>
              </w:rPr>
            </w:pPr>
            <w:r w:rsidRPr="00ED6412">
              <w:rPr>
                <w:rFonts w:eastAsia="SimSun"/>
                <w:b/>
              </w:rPr>
              <w:t>E</w:t>
            </w:r>
            <w:r w:rsidRPr="00ED6412">
              <w:rPr>
                <w:rFonts w:hint="eastAsia"/>
                <w:b/>
                <w:vertAlign w:val="subscript"/>
              </w:rPr>
              <w:t>NOx</w:t>
            </w:r>
            <w:r w:rsidRPr="00ED6412">
              <w:rPr>
                <w:b/>
                <w:vertAlign w:val="subscript"/>
              </w:rPr>
              <w:t xml:space="preserve"> </w:t>
            </w:r>
            <w:r w:rsidR="008D452E" w:rsidRPr="00ED6412">
              <w:rPr>
                <w:rFonts w:eastAsia="SimSun"/>
                <w:b/>
              </w:rPr>
              <w:t>(kg/h)</w:t>
            </w:r>
          </w:p>
        </w:tc>
        <w:tc>
          <w:tcPr>
            <w:tcW w:w="2091" w:type="dxa"/>
            <w:tcBorders>
              <w:left w:val="nil"/>
            </w:tcBorders>
            <w:vAlign w:val="center"/>
          </w:tcPr>
          <w:p w14:paraId="6BE6515D" w14:textId="4E6768F9" w:rsidR="00215326" w:rsidRPr="00ED6412" w:rsidRDefault="00CE2CE4" w:rsidP="00BC6BD9">
            <w:pPr>
              <w:spacing w:line="360" w:lineRule="auto"/>
              <w:jc w:val="center"/>
              <w:rPr>
                <w:rFonts w:eastAsia="SimSun"/>
              </w:rPr>
            </w:pPr>
            <w:r w:rsidRPr="00ED6412">
              <w:rPr>
                <w:rFonts w:eastAsia="SimSun"/>
              </w:rPr>
              <w:t>2396.19</w:t>
            </w:r>
          </w:p>
        </w:tc>
        <w:tc>
          <w:tcPr>
            <w:tcW w:w="2091" w:type="dxa"/>
            <w:vAlign w:val="center"/>
          </w:tcPr>
          <w:p w14:paraId="7DCC52CB" w14:textId="77777777" w:rsidR="00215326" w:rsidRPr="00ED6412" w:rsidRDefault="00215326" w:rsidP="00BC6BD9">
            <w:pPr>
              <w:spacing w:line="360" w:lineRule="auto"/>
              <w:jc w:val="center"/>
              <w:rPr>
                <w:rFonts w:eastAsia="SimSun"/>
              </w:rPr>
            </w:pPr>
            <w:r w:rsidRPr="00ED6412">
              <w:rPr>
                <w:rFonts w:eastAsia="SimSun"/>
              </w:rPr>
              <w:t>2360.12</w:t>
            </w:r>
          </w:p>
        </w:tc>
        <w:tc>
          <w:tcPr>
            <w:tcW w:w="1524" w:type="dxa"/>
            <w:vAlign w:val="center"/>
          </w:tcPr>
          <w:p w14:paraId="2291393F" w14:textId="194B51C8" w:rsidR="00215326" w:rsidRPr="00ED6412" w:rsidRDefault="00045A6B" w:rsidP="00BC6BD9">
            <w:pPr>
              <w:spacing w:line="360" w:lineRule="auto"/>
              <w:jc w:val="center"/>
              <w:rPr>
                <w:rFonts w:eastAsia="SimSun"/>
              </w:rPr>
            </w:pPr>
            <w:r w:rsidRPr="00ED6412">
              <w:rPr>
                <w:rFonts w:eastAsia="SimSun"/>
              </w:rPr>
              <w:t>1.53</w:t>
            </w:r>
          </w:p>
        </w:tc>
      </w:tr>
      <w:tr w:rsidR="00A53152" w:rsidRPr="00ED6412" w14:paraId="230D06C1" w14:textId="77777777" w:rsidTr="00BC6BD9">
        <w:trPr>
          <w:cantSplit/>
          <w:trHeight w:val="397"/>
        </w:trPr>
        <w:tc>
          <w:tcPr>
            <w:tcW w:w="2091" w:type="dxa"/>
            <w:tcBorders>
              <w:right w:val="nil"/>
            </w:tcBorders>
            <w:vAlign w:val="center"/>
          </w:tcPr>
          <w:p w14:paraId="221662BB" w14:textId="762801C7" w:rsidR="00215326" w:rsidRPr="00ED6412" w:rsidRDefault="008D452E" w:rsidP="00BC2789">
            <w:pPr>
              <w:spacing w:line="360" w:lineRule="auto"/>
              <w:jc w:val="center"/>
              <w:rPr>
                <w:rFonts w:eastAsia="SimSun"/>
                <w:b/>
              </w:rPr>
            </w:pPr>
            <w:r w:rsidRPr="00ED6412">
              <w:rPr>
                <w:rFonts w:eastAsia="SimSun"/>
                <w:b/>
              </w:rPr>
              <w:t>E</w:t>
            </w:r>
            <w:r w:rsidRPr="00ED6412">
              <w:rPr>
                <w:b/>
                <w:vertAlign w:val="subscript"/>
              </w:rPr>
              <w:t>S</w:t>
            </w:r>
            <w:r w:rsidRPr="00ED6412">
              <w:rPr>
                <w:rFonts w:hint="eastAsia"/>
                <w:b/>
                <w:vertAlign w:val="subscript"/>
              </w:rPr>
              <w:t>O</w:t>
            </w:r>
            <w:r w:rsidR="00BC2789" w:rsidRPr="00ED6412">
              <w:rPr>
                <w:b/>
                <w:vertAlign w:val="subscript"/>
              </w:rPr>
              <w:t>2</w:t>
            </w:r>
            <w:r w:rsidRPr="00ED6412">
              <w:rPr>
                <w:rFonts w:eastAsia="SimSun"/>
                <w:b/>
              </w:rPr>
              <w:t>(kg/h)</w:t>
            </w:r>
          </w:p>
        </w:tc>
        <w:tc>
          <w:tcPr>
            <w:tcW w:w="2091" w:type="dxa"/>
            <w:tcBorders>
              <w:left w:val="nil"/>
            </w:tcBorders>
            <w:vAlign w:val="center"/>
          </w:tcPr>
          <w:p w14:paraId="4FD65428" w14:textId="156D936A" w:rsidR="00215326" w:rsidRPr="00ED6412" w:rsidRDefault="00CE2CE4" w:rsidP="00BC6BD9">
            <w:pPr>
              <w:spacing w:line="360" w:lineRule="auto"/>
              <w:jc w:val="center"/>
              <w:rPr>
                <w:rFonts w:eastAsia="SimSun"/>
              </w:rPr>
            </w:pPr>
            <w:r w:rsidRPr="00ED6412">
              <w:rPr>
                <w:rFonts w:eastAsia="SimSun"/>
              </w:rPr>
              <w:t>16179.62</w:t>
            </w:r>
          </w:p>
        </w:tc>
        <w:tc>
          <w:tcPr>
            <w:tcW w:w="2091" w:type="dxa"/>
            <w:vAlign w:val="center"/>
          </w:tcPr>
          <w:p w14:paraId="6C677385" w14:textId="77777777" w:rsidR="00215326" w:rsidRPr="00ED6412" w:rsidRDefault="00215326" w:rsidP="00BC6BD9">
            <w:pPr>
              <w:spacing w:line="360" w:lineRule="auto"/>
              <w:jc w:val="center"/>
              <w:rPr>
                <w:rFonts w:eastAsia="SimSun"/>
              </w:rPr>
            </w:pPr>
            <w:r w:rsidRPr="00ED6412">
              <w:rPr>
                <w:rFonts w:eastAsia="SimSun"/>
              </w:rPr>
              <w:t>16837.94</w:t>
            </w:r>
          </w:p>
        </w:tc>
        <w:tc>
          <w:tcPr>
            <w:tcW w:w="1524" w:type="dxa"/>
            <w:vAlign w:val="center"/>
          </w:tcPr>
          <w:p w14:paraId="57C7B239" w14:textId="219D4438" w:rsidR="00215326" w:rsidRPr="00ED6412" w:rsidRDefault="00045A6B" w:rsidP="00BC6BD9">
            <w:pPr>
              <w:spacing w:line="360" w:lineRule="auto"/>
              <w:jc w:val="center"/>
              <w:rPr>
                <w:rFonts w:eastAsia="SimSun"/>
              </w:rPr>
            </w:pPr>
            <w:r w:rsidRPr="00ED6412">
              <w:rPr>
                <w:rFonts w:eastAsia="SimSun"/>
              </w:rPr>
              <w:t>-3.91</w:t>
            </w:r>
          </w:p>
        </w:tc>
      </w:tr>
      <w:tr w:rsidR="00A53152" w:rsidRPr="00ED6412" w14:paraId="6CBE0E6B" w14:textId="77777777" w:rsidTr="00BC6BD9">
        <w:trPr>
          <w:cantSplit/>
          <w:trHeight w:val="397"/>
        </w:trPr>
        <w:tc>
          <w:tcPr>
            <w:tcW w:w="2091" w:type="dxa"/>
            <w:tcBorders>
              <w:right w:val="nil"/>
            </w:tcBorders>
            <w:vAlign w:val="center"/>
          </w:tcPr>
          <w:p w14:paraId="45C8EFFB" w14:textId="191DB0AC" w:rsidR="00215326" w:rsidRPr="00ED6412" w:rsidRDefault="008D452E" w:rsidP="00BC6BD9">
            <w:pPr>
              <w:spacing w:line="360" w:lineRule="auto"/>
              <w:jc w:val="center"/>
              <w:rPr>
                <w:rFonts w:eastAsia="SimSun"/>
                <w:b/>
              </w:rPr>
            </w:pPr>
            <w:r w:rsidRPr="00ED6412">
              <w:rPr>
                <w:rFonts w:eastAsia="SimSun"/>
                <w:b/>
              </w:rPr>
              <w:t>E</w:t>
            </w:r>
            <w:r w:rsidRPr="00ED6412">
              <w:rPr>
                <w:b/>
                <w:vertAlign w:val="subscript"/>
              </w:rPr>
              <w:t>C</w:t>
            </w:r>
            <w:r w:rsidRPr="00ED6412">
              <w:rPr>
                <w:rFonts w:hint="eastAsia"/>
                <w:b/>
                <w:vertAlign w:val="subscript"/>
              </w:rPr>
              <w:t>O</w:t>
            </w:r>
            <w:r w:rsidRPr="00ED6412">
              <w:rPr>
                <w:b/>
                <w:vertAlign w:val="subscript"/>
              </w:rPr>
              <w:t xml:space="preserve">2 </w:t>
            </w:r>
            <w:r w:rsidRPr="00ED6412">
              <w:rPr>
                <w:rFonts w:eastAsia="SimSun"/>
                <w:b/>
              </w:rPr>
              <w:t>(kg/h)</w:t>
            </w:r>
          </w:p>
        </w:tc>
        <w:tc>
          <w:tcPr>
            <w:tcW w:w="2091" w:type="dxa"/>
            <w:tcBorders>
              <w:left w:val="nil"/>
            </w:tcBorders>
            <w:vAlign w:val="center"/>
          </w:tcPr>
          <w:p w14:paraId="48AB502B" w14:textId="08659446" w:rsidR="00215326" w:rsidRPr="00ED6412" w:rsidRDefault="00CE2CE4" w:rsidP="00BC6BD9">
            <w:pPr>
              <w:spacing w:line="360" w:lineRule="auto"/>
              <w:jc w:val="center"/>
              <w:rPr>
                <w:rFonts w:eastAsia="SimSun"/>
              </w:rPr>
            </w:pPr>
            <w:r w:rsidRPr="00ED6412">
              <w:rPr>
                <w:rFonts w:eastAsia="SimSun"/>
              </w:rPr>
              <w:t>60247.19</w:t>
            </w:r>
          </w:p>
        </w:tc>
        <w:tc>
          <w:tcPr>
            <w:tcW w:w="2091" w:type="dxa"/>
            <w:vAlign w:val="center"/>
          </w:tcPr>
          <w:p w14:paraId="6F2F4F3F" w14:textId="77777777" w:rsidR="00215326" w:rsidRPr="00ED6412" w:rsidRDefault="00215326" w:rsidP="00BC6BD9">
            <w:pPr>
              <w:spacing w:line="360" w:lineRule="auto"/>
              <w:jc w:val="center"/>
              <w:rPr>
                <w:rFonts w:eastAsia="SimSun"/>
              </w:rPr>
            </w:pPr>
            <w:r w:rsidRPr="00ED6412">
              <w:rPr>
                <w:rFonts w:eastAsia="SimSun"/>
              </w:rPr>
              <w:t>59983.19</w:t>
            </w:r>
          </w:p>
        </w:tc>
        <w:tc>
          <w:tcPr>
            <w:tcW w:w="1524" w:type="dxa"/>
            <w:vAlign w:val="center"/>
          </w:tcPr>
          <w:p w14:paraId="050004A0" w14:textId="3F52AFC3" w:rsidR="00215326" w:rsidRPr="00ED6412" w:rsidRDefault="00045A6B" w:rsidP="00BC6BD9">
            <w:pPr>
              <w:spacing w:line="360" w:lineRule="auto"/>
              <w:jc w:val="center"/>
              <w:rPr>
                <w:rFonts w:eastAsia="SimSun"/>
              </w:rPr>
            </w:pPr>
            <w:r w:rsidRPr="00ED6412">
              <w:rPr>
                <w:rFonts w:eastAsia="SimSun"/>
              </w:rPr>
              <w:t>0.44</w:t>
            </w:r>
          </w:p>
        </w:tc>
      </w:tr>
      <w:tr w:rsidR="00A53152" w:rsidRPr="00ED6412" w14:paraId="3B0FE0EF" w14:textId="77777777" w:rsidTr="00BC6BD9">
        <w:trPr>
          <w:cantSplit/>
          <w:trHeight w:val="397"/>
        </w:trPr>
        <w:tc>
          <w:tcPr>
            <w:tcW w:w="2091" w:type="dxa"/>
            <w:tcBorders>
              <w:right w:val="nil"/>
            </w:tcBorders>
            <w:vAlign w:val="center"/>
          </w:tcPr>
          <w:p w14:paraId="523C03B9" w14:textId="77777777" w:rsidR="00215326" w:rsidRPr="00ED6412" w:rsidRDefault="00215326" w:rsidP="00BC6BD9">
            <w:pPr>
              <w:spacing w:line="360" w:lineRule="auto"/>
              <w:jc w:val="center"/>
              <w:rPr>
                <w:rFonts w:eastAsia="SimSun"/>
                <w:b/>
              </w:rPr>
            </w:pPr>
            <w:r w:rsidRPr="00ED6412">
              <w:rPr>
                <w:rFonts w:eastAsia="SimSun"/>
                <w:b/>
              </w:rPr>
              <w:t>Fitness</w:t>
            </w:r>
          </w:p>
        </w:tc>
        <w:tc>
          <w:tcPr>
            <w:tcW w:w="2091" w:type="dxa"/>
            <w:tcBorders>
              <w:left w:val="nil"/>
            </w:tcBorders>
            <w:vAlign w:val="center"/>
          </w:tcPr>
          <w:p w14:paraId="6367BCED" w14:textId="5AAC37AF" w:rsidR="00215326" w:rsidRPr="00ED6412" w:rsidRDefault="00B42956" w:rsidP="00BC6BD9">
            <w:pPr>
              <w:spacing w:line="360" w:lineRule="auto"/>
              <w:jc w:val="center"/>
              <w:rPr>
                <w:rFonts w:eastAsia="SimSun"/>
              </w:rPr>
            </w:pPr>
            <w:r w:rsidRPr="00ED6412">
              <w:rPr>
                <w:rFonts w:eastAsia="SimSun"/>
              </w:rPr>
              <w:t>21577.46</w:t>
            </w:r>
          </w:p>
        </w:tc>
        <w:tc>
          <w:tcPr>
            <w:tcW w:w="2091" w:type="dxa"/>
            <w:vAlign w:val="center"/>
          </w:tcPr>
          <w:p w14:paraId="1DC7BF72" w14:textId="77777777" w:rsidR="00215326" w:rsidRPr="00ED6412" w:rsidRDefault="00215326" w:rsidP="00BC6BD9">
            <w:pPr>
              <w:spacing w:line="360" w:lineRule="auto"/>
              <w:jc w:val="center"/>
              <w:rPr>
                <w:rFonts w:eastAsia="SimSun"/>
              </w:rPr>
            </w:pPr>
            <w:r w:rsidRPr="00ED6412">
              <w:rPr>
                <w:rFonts w:eastAsia="SimSun"/>
              </w:rPr>
              <w:t>24455.14</w:t>
            </w:r>
          </w:p>
        </w:tc>
        <w:tc>
          <w:tcPr>
            <w:tcW w:w="1524" w:type="dxa"/>
            <w:vAlign w:val="center"/>
          </w:tcPr>
          <w:p w14:paraId="130828BF" w14:textId="79A82907" w:rsidR="00215326" w:rsidRPr="00ED6412" w:rsidRDefault="00045A6B" w:rsidP="00BC6BD9">
            <w:pPr>
              <w:spacing w:line="360" w:lineRule="auto"/>
              <w:jc w:val="center"/>
              <w:rPr>
                <w:rFonts w:eastAsia="SimSun"/>
              </w:rPr>
            </w:pPr>
            <w:r w:rsidRPr="00ED6412">
              <w:rPr>
                <w:rFonts w:eastAsia="SimSun"/>
              </w:rPr>
              <w:t>-0.39</w:t>
            </w:r>
          </w:p>
        </w:tc>
      </w:tr>
    </w:tbl>
    <w:p w14:paraId="0529591F" w14:textId="0F972FA1" w:rsidR="00D77073" w:rsidRPr="00ED6412" w:rsidRDefault="00750464" w:rsidP="004C1551">
      <w:pPr>
        <w:spacing w:before="240"/>
      </w:pPr>
      <w:r w:rsidRPr="00ED6412">
        <w:fldChar w:fldCharType="begin"/>
      </w:r>
      <w:r w:rsidRPr="00ED6412">
        <w:instrText xml:space="preserve"> REF _Ref484090386 \h </w:instrText>
      </w:r>
      <w:r w:rsidR="00A63E2B" w:rsidRPr="00ED6412">
        <w:instrText xml:space="preserve"> \* MERGEFORMAT </w:instrText>
      </w:r>
      <w:r w:rsidRPr="00ED6412">
        <w:fldChar w:fldCharType="separate"/>
      </w:r>
      <w:r w:rsidR="00C05E44" w:rsidRPr="00ED6412">
        <w:t xml:space="preserve">Table </w:t>
      </w:r>
      <w:r w:rsidR="00C05E44">
        <w:rPr>
          <w:noProof/>
        </w:rPr>
        <w:t>3</w:t>
      </w:r>
      <w:r w:rsidR="00C05E44" w:rsidRPr="00ED6412">
        <w:rPr>
          <w:noProof/>
        </w:rPr>
        <w:t>.</w:t>
      </w:r>
      <w:r w:rsidR="00C05E44">
        <w:rPr>
          <w:noProof/>
        </w:rPr>
        <w:t>4</w:t>
      </w:r>
      <w:r w:rsidRPr="00ED6412">
        <w:fldChar w:fldCharType="end"/>
      </w:r>
      <w:r w:rsidRPr="00ED6412">
        <w:t xml:space="preserve"> </w:t>
      </w:r>
      <w:r w:rsidR="00D77073" w:rsidRPr="00ED6412">
        <w:t xml:space="preserve">shows that the comparisons of the minimisation costs, minimisation emissions and minimisation </w:t>
      </w:r>
      <w:r w:rsidR="001B7B25" w:rsidRPr="00ED6412">
        <w:t>fitness</w:t>
      </w:r>
      <w:r w:rsidR="00D77073" w:rsidRPr="00ED6412">
        <w:t xml:space="preserve"> of the CEED model and the AlRashidi model. It can be seen from </w:t>
      </w:r>
      <w:r w:rsidRPr="00ED6412">
        <w:fldChar w:fldCharType="begin"/>
      </w:r>
      <w:r w:rsidRPr="00ED6412">
        <w:instrText xml:space="preserve"> REF _Ref484090386 \h </w:instrText>
      </w:r>
      <w:r w:rsidR="00A63E2B" w:rsidRPr="00ED6412">
        <w:instrText xml:space="preserve"> \* MERGEFORMAT </w:instrText>
      </w:r>
      <w:r w:rsidRPr="00ED6412">
        <w:fldChar w:fldCharType="separate"/>
      </w:r>
      <w:r w:rsidR="00C05E44" w:rsidRPr="00ED6412">
        <w:t xml:space="preserve">Table </w:t>
      </w:r>
      <w:r w:rsidR="00C05E44">
        <w:rPr>
          <w:noProof/>
        </w:rPr>
        <w:t>3</w:t>
      </w:r>
      <w:r w:rsidR="00C05E44" w:rsidRPr="00ED6412">
        <w:rPr>
          <w:noProof/>
        </w:rPr>
        <w:t>.</w:t>
      </w:r>
      <w:r w:rsidR="00C05E44">
        <w:rPr>
          <w:noProof/>
        </w:rPr>
        <w:t>4</w:t>
      </w:r>
      <w:r w:rsidRPr="00ED6412">
        <w:fldChar w:fldCharType="end"/>
      </w:r>
      <w:r w:rsidR="00D77073" w:rsidRPr="00ED6412">
        <w:t xml:space="preserve"> that the total costs are about</w:t>
      </w:r>
      <w:r w:rsidR="00BE2E28" w:rsidRPr="00ED6412">
        <w:t xml:space="preserve"> 18.6 k$/h</w:t>
      </w:r>
      <w:r w:rsidR="00D77073" w:rsidRPr="00ED6412">
        <w:t>, the emission of</w:t>
      </w:r>
      <w:r w:rsidR="00EB7C1C" w:rsidRPr="00ED6412">
        <w:t xml:space="preserve"> </w:t>
      </w:r>
      <w:r w:rsidR="00EB7C1C" w:rsidRPr="00ED6412">
        <w:rPr>
          <w:rFonts w:hint="eastAsia"/>
        </w:rPr>
        <w:t>NO</w:t>
      </w:r>
      <w:r w:rsidR="00EB7C1C" w:rsidRPr="00ED6412">
        <w:rPr>
          <w:rFonts w:hint="eastAsia"/>
          <w:vertAlign w:val="subscript"/>
        </w:rPr>
        <w:t>x</w:t>
      </w:r>
      <w:r w:rsidR="00D77073" w:rsidRPr="00ED6412">
        <w:t xml:space="preserve"> are approximate by</w:t>
      </w:r>
      <w:r w:rsidR="00EB7C1C" w:rsidRPr="00ED6412">
        <w:t xml:space="preserve"> 2.4 t/h,</w:t>
      </w:r>
      <w:r w:rsidR="00D77073" w:rsidRPr="00ED6412">
        <w:t xml:space="preserve"> which is about 3% of the total emissions, the emissions of </w:t>
      </w:r>
      <w:r w:rsidR="00E72D94" w:rsidRPr="00ED6412">
        <w:t>S</w:t>
      </w:r>
      <w:r w:rsidR="00E72D94" w:rsidRPr="00ED6412">
        <w:rPr>
          <w:rFonts w:hint="eastAsia"/>
        </w:rPr>
        <w:t>O</w:t>
      </w:r>
      <w:r w:rsidR="00BC2789" w:rsidRPr="00ED6412">
        <w:rPr>
          <w:vertAlign w:val="subscript"/>
        </w:rPr>
        <w:t>2</w:t>
      </w:r>
      <w:r w:rsidR="00E72D94" w:rsidRPr="00ED6412">
        <w:t xml:space="preserve"> </w:t>
      </w:r>
      <w:r w:rsidR="00D77073" w:rsidRPr="00ED6412">
        <w:t>are about</w:t>
      </w:r>
      <w:r w:rsidR="00B81D30" w:rsidRPr="00ED6412">
        <w:t xml:space="preserve"> 16.5 t/h,</w:t>
      </w:r>
      <w:r w:rsidR="00D77073" w:rsidRPr="00ED6412">
        <w:t xml:space="preserve"> which is about 21% of the total emissions, and the emissions of</w:t>
      </w:r>
      <w:r w:rsidR="00BE2E70" w:rsidRPr="00ED6412">
        <w:t xml:space="preserve"> CO</w:t>
      </w:r>
      <w:r w:rsidR="00BE2E70" w:rsidRPr="00ED6412">
        <w:rPr>
          <w:vertAlign w:val="subscript"/>
        </w:rPr>
        <w:t>2</w:t>
      </w:r>
      <w:r w:rsidR="00BE2E70" w:rsidRPr="00ED6412">
        <w:rPr>
          <w:iCs/>
        </w:rPr>
        <w:t xml:space="preserve"> </w:t>
      </w:r>
      <w:r w:rsidR="00D77073" w:rsidRPr="00ED6412">
        <w:rPr>
          <w:iCs/>
        </w:rPr>
        <w:t>are approximate by</w:t>
      </w:r>
      <w:r w:rsidR="00537B09" w:rsidRPr="00ED6412">
        <w:rPr>
          <w:iCs/>
        </w:rPr>
        <w:t xml:space="preserve"> 60.0 </w:t>
      </w:r>
      <w:r w:rsidR="00537B09" w:rsidRPr="00ED6412">
        <w:t>t/h</w:t>
      </w:r>
      <w:r w:rsidR="007B5458" w:rsidRPr="00ED6412">
        <w:t>,</w:t>
      </w:r>
      <w:r w:rsidR="00D77073" w:rsidRPr="00ED6412">
        <w:rPr>
          <w:iCs/>
        </w:rPr>
        <w:t xml:space="preserve"> </w:t>
      </w:r>
      <w:r w:rsidR="00D77073" w:rsidRPr="00ED6412">
        <w:t>which is about 76% of the total emissions. From these results, the emission of</w:t>
      </w:r>
      <w:r w:rsidR="007B5458" w:rsidRPr="00ED6412">
        <w:t xml:space="preserve"> CO</w:t>
      </w:r>
      <w:r w:rsidR="007B5458" w:rsidRPr="00ED6412">
        <w:rPr>
          <w:vertAlign w:val="subscript"/>
        </w:rPr>
        <w:t>2</w:t>
      </w:r>
      <w:r w:rsidR="00D77073" w:rsidRPr="00ED6412">
        <w:t xml:space="preserve"> </w:t>
      </w:r>
      <w:r w:rsidR="00D77073" w:rsidRPr="00ED6412">
        <w:rPr>
          <w:iCs/>
        </w:rPr>
        <w:t>is the most dominated and</w:t>
      </w:r>
      <w:r w:rsidR="007B5458" w:rsidRPr="00ED6412">
        <w:rPr>
          <w:iCs/>
        </w:rPr>
        <w:t xml:space="preserve"> </w:t>
      </w:r>
      <w:r w:rsidR="007B5458" w:rsidRPr="00ED6412">
        <w:rPr>
          <w:rFonts w:hint="eastAsia"/>
        </w:rPr>
        <w:t>NO</w:t>
      </w:r>
      <w:r w:rsidR="007B5458" w:rsidRPr="00ED6412">
        <w:rPr>
          <w:rFonts w:hint="eastAsia"/>
          <w:vertAlign w:val="subscript"/>
        </w:rPr>
        <w:t>x</w:t>
      </w:r>
      <w:r w:rsidR="00D77073" w:rsidRPr="00ED6412">
        <w:rPr>
          <w:iCs/>
        </w:rPr>
        <w:t xml:space="preserve"> </w:t>
      </w:r>
      <w:r w:rsidR="00D77073" w:rsidRPr="00ED6412">
        <w:t>is the least. This is a reasonable emission of a mixed conventional power system</w:t>
      </w:r>
      <w:r w:rsidR="0078600A" w:rsidRPr="00ED6412">
        <w:t xml:space="preserve"> </w:t>
      </w:r>
      <w:r w:rsidR="008041A6" w:rsidRPr="00ED6412">
        <w:fldChar w:fldCharType="begin"/>
      </w:r>
      <w:r w:rsidR="000201C4">
        <w:instrText xml:space="preserve"> ADDIN EN.CITE &lt;EndNote&gt;&lt;Cite&gt;&lt;Author&gt;Croiset&lt;/Author&gt;&lt;Year&gt;2001&lt;/Year&gt;&lt;RecNum&gt;545&lt;/RecNum&gt;&lt;DisplayText&gt;[190, 191]&lt;/DisplayText&gt;&lt;record&gt;&lt;rec-number&gt;545&lt;/rec-number&gt;&lt;foreign-keys&gt;&lt;key app="EN" db-id="wat2z5xv39zx9lefev2vrzeifd9dzfzsx50x" timestamp="0"&gt;545&lt;/key&gt;&lt;/foreign-keys&gt;&lt;ref-type name="Journal Article"&gt;17&lt;/ref-type&gt;&lt;contributors&gt;&lt;authors&gt;&lt;author&gt;Croiset, E.&lt;/author&gt;&lt;author&gt;Thambimuthu, K. V.&lt;/author&gt;&lt;/authors&gt;&lt;/contributors&gt;&lt;titles&gt;&lt;title&gt;NOx and SO2 emissions from O2/CO2 recycle coal combustion&lt;/title&gt;&lt;secondary-title&gt;Fuel&lt;/secondary-title&gt;&lt;/titles&gt;&lt;pages&gt;2117-2121&lt;/pages&gt;&lt;volume&gt;80&lt;/volume&gt;&lt;number&gt;14&lt;/number&gt;&lt;keywords&gt;&lt;keyword&gt;NO&lt;/keyword&gt;&lt;keyword&gt;SO&lt;/keyword&gt;&lt;keyword&gt;Greenhouse gas abatement technology&lt;/keyword&gt;&lt;keyword&gt;Recycled flue gas&lt;/keyword&gt;&lt;/keywords&gt;&lt;dates&gt;&lt;year&gt;2001&lt;/year&gt;&lt;pub-dates&gt;&lt;date&gt;2001/11/01/&lt;/date&gt;&lt;/pub-dates&gt;&lt;/dates&gt;&lt;isbn&gt;0016-2361&lt;/isbn&gt;&lt;urls&gt;&lt;related-urls&gt;&lt;url&gt;http://www.sciencedirect.com/science/article/pii/S0016236100001976&lt;/url&gt;&lt;/related-urls&gt;&lt;/urls&gt;&lt;electronic-resource-num&gt;https://doi.org/10.1016/S0016-2361(00)00197-6&lt;/electronic-resource-num&gt;&lt;/record&gt;&lt;/Cite&gt;&lt;Cite&gt;&lt;Author&gt;Mittal&lt;/Author&gt;&lt;Year&gt;2012&lt;/Year&gt;&lt;RecNum&gt;380&lt;/RecNum&gt;&lt;record&gt;&lt;rec-number&gt;380&lt;/rec-number&gt;&lt;foreign-keys&gt;&lt;key app="EN" db-id="wat2z5xv39zx9lefev2vrzeifd9dzfzsx50x" timestamp="0"&gt;380&lt;/key&gt;&lt;/foreign-keys&gt;&lt;ref-type name="Conference Proceedings"&gt;10&lt;/ref-type&gt;&lt;contributors&gt;&lt;authors&gt;&lt;author&gt;Mittal, Moti L&lt;/author&gt;&lt;author&gt;Sharma, Chhemendra&lt;/author&gt;&lt;author&gt;Singh, Richa&lt;/author&gt;&lt;/authors&gt;&lt;/contributors&gt;&lt;titles&gt;&lt;title&gt;Estimates of emissions from coal fired thermal power plants in India&lt;/title&gt;&lt;secondary-title&gt;2012 International Emission Inventory Conference&lt;/secondary-title&gt;&lt;/titles&gt;&lt;pages&gt;13-16&lt;/pages&gt;&lt;dates&gt;&lt;year&gt;2012&lt;/year&gt;&lt;/dates&gt;&lt;urls&gt;&lt;/urls&gt;&lt;/record&gt;&lt;/Cite&gt;&lt;/EndNote&gt;</w:instrText>
      </w:r>
      <w:r w:rsidR="008041A6" w:rsidRPr="00ED6412">
        <w:fldChar w:fldCharType="separate"/>
      </w:r>
      <w:r w:rsidR="000201C4">
        <w:rPr>
          <w:noProof/>
        </w:rPr>
        <w:t>[</w:t>
      </w:r>
      <w:hyperlink w:anchor="_ENREF_190" w:tooltip="Croiset, 2001 #545" w:history="1">
        <w:r w:rsidR="00213BF8">
          <w:rPr>
            <w:noProof/>
          </w:rPr>
          <w:t>190</w:t>
        </w:r>
      </w:hyperlink>
      <w:r w:rsidR="000201C4">
        <w:rPr>
          <w:noProof/>
        </w:rPr>
        <w:t xml:space="preserve">, </w:t>
      </w:r>
      <w:hyperlink w:anchor="_ENREF_191" w:tooltip="Mittal, 2012 #380" w:history="1">
        <w:r w:rsidR="00213BF8">
          <w:rPr>
            <w:noProof/>
          </w:rPr>
          <w:t>191</w:t>
        </w:r>
      </w:hyperlink>
      <w:r w:rsidR="000201C4">
        <w:rPr>
          <w:noProof/>
        </w:rPr>
        <w:t>]</w:t>
      </w:r>
      <w:r w:rsidR="008041A6" w:rsidRPr="00ED6412">
        <w:fldChar w:fldCharType="end"/>
      </w:r>
      <w:r w:rsidR="00BC2789" w:rsidRPr="00ED6412">
        <w:t>.</w:t>
      </w:r>
      <w:r w:rsidR="00F0685D" w:rsidRPr="00ED6412">
        <w:t xml:space="preserve"> </w:t>
      </w:r>
      <w:r w:rsidR="00D77073" w:rsidRPr="00ED6412">
        <w:t>The total emission in scenario 1 is about 78.8</w:t>
      </w:r>
      <w:r w:rsidR="006E4276" w:rsidRPr="00ED6412">
        <w:t> </w:t>
      </w:r>
      <w:r w:rsidR="007B5458" w:rsidRPr="00ED6412">
        <w:t>t/h,</w:t>
      </w:r>
      <w:r w:rsidR="00D77073" w:rsidRPr="00ED6412">
        <w:t xml:space="preserve"> which is less than the emission limit.</w:t>
      </w:r>
    </w:p>
    <w:p w14:paraId="1E4CBDD9" w14:textId="3BCFB3EC" w:rsidR="00D77073" w:rsidRPr="00ED6412" w:rsidRDefault="00D77073" w:rsidP="004C1551">
      <w:pPr>
        <w:spacing w:before="240"/>
      </w:pPr>
      <w:r w:rsidRPr="00ED6412">
        <w:t xml:space="preserve">In addition, it can be observed in </w:t>
      </w:r>
      <w:r w:rsidR="00750464" w:rsidRPr="00ED6412">
        <w:fldChar w:fldCharType="begin"/>
      </w:r>
      <w:r w:rsidR="00750464" w:rsidRPr="00ED6412">
        <w:instrText xml:space="preserve"> REF _Ref484090386 \h </w:instrText>
      </w:r>
      <w:r w:rsidR="00A63E2B" w:rsidRPr="00ED6412">
        <w:instrText xml:space="preserve"> \* MERGEFORMAT </w:instrText>
      </w:r>
      <w:r w:rsidR="00750464" w:rsidRPr="00ED6412">
        <w:fldChar w:fldCharType="separate"/>
      </w:r>
      <w:r w:rsidR="00C05E44" w:rsidRPr="00ED6412">
        <w:t xml:space="preserve">Table </w:t>
      </w:r>
      <w:r w:rsidR="00C05E44">
        <w:rPr>
          <w:noProof/>
        </w:rPr>
        <w:t>3</w:t>
      </w:r>
      <w:r w:rsidR="00C05E44" w:rsidRPr="00ED6412">
        <w:rPr>
          <w:noProof/>
        </w:rPr>
        <w:t>.</w:t>
      </w:r>
      <w:r w:rsidR="00C05E44">
        <w:rPr>
          <w:noProof/>
        </w:rPr>
        <w:t>4</w:t>
      </w:r>
      <w:r w:rsidR="00750464" w:rsidRPr="00ED6412">
        <w:fldChar w:fldCharType="end"/>
      </w:r>
      <w:r w:rsidR="002D3CDB" w:rsidRPr="00ED6412">
        <w:t xml:space="preserve"> </w:t>
      </w:r>
      <w:r w:rsidRPr="00ED6412">
        <w:t xml:space="preserve">that the percentage errors in the cost, emissions and fitness are very small between the proposed CEED model and the AlRashidi model. The negative symbol means that the value of the proposed CEED model is lower. The cost of the proposed model is 0.04% higher than that predicted by AlRashidi. The proposed </w:t>
      </w:r>
      <w:r w:rsidR="00A26DD1" w:rsidRPr="00ED6412">
        <w:rPr>
          <w:rFonts w:hint="eastAsia"/>
        </w:rPr>
        <w:t>NO</w:t>
      </w:r>
      <w:r w:rsidR="00A26DD1" w:rsidRPr="00ED6412">
        <w:rPr>
          <w:rFonts w:hint="eastAsia"/>
          <w:vertAlign w:val="subscript"/>
        </w:rPr>
        <w:t>x</w:t>
      </w:r>
      <w:r w:rsidR="00A26DD1" w:rsidRPr="00ED6412">
        <w:t xml:space="preserve"> </w:t>
      </w:r>
      <w:r w:rsidRPr="00ED6412">
        <w:t xml:space="preserve">emission is also higher by about 1.51%. </w:t>
      </w:r>
      <w:r w:rsidRPr="00ED6412">
        <w:lastRenderedPageBreak/>
        <w:t xml:space="preserve">Meanwhile, the proposed </w:t>
      </w:r>
      <w:r w:rsidR="00A26DD1" w:rsidRPr="00ED6412">
        <w:t>S</w:t>
      </w:r>
      <w:r w:rsidR="00A26DD1" w:rsidRPr="00ED6412">
        <w:rPr>
          <w:rFonts w:hint="eastAsia"/>
        </w:rPr>
        <w:t>O</w:t>
      </w:r>
      <w:r w:rsidR="00E85D95" w:rsidRPr="00ED6412">
        <w:rPr>
          <w:vertAlign w:val="subscript"/>
        </w:rPr>
        <w:t>2</w:t>
      </w:r>
      <w:r w:rsidR="00A26DD1" w:rsidRPr="00ED6412">
        <w:t xml:space="preserve"> </w:t>
      </w:r>
      <w:r w:rsidRPr="00ED6412">
        <w:t xml:space="preserve">is 3.89% less than the AlRashidi model and the </w:t>
      </w:r>
      <w:r w:rsidR="00A26DD1" w:rsidRPr="00ED6412">
        <w:t>CO</w:t>
      </w:r>
      <w:r w:rsidR="00A26DD1" w:rsidRPr="00ED6412">
        <w:rPr>
          <w:vertAlign w:val="subscript"/>
        </w:rPr>
        <w:t>2</w:t>
      </w:r>
      <w:r w:rsidR="00A26DD1" w:rsidRPr="00ED6412">
        <w:t xml:space="preserve"> </w:t>
      </w:r>
      <w:r w:rsidRPr="00ED6412">
        <w:rPr>
          <w:iCs/>
        </w:rPr>
        <w:t xml:space="preserve">emission is 0.43% higher. However, </w:t>
      </w:r>
      <w:r w:rsidRPr="00ED6412">
        <w:t xml:space="preserve">the fitness of the proposed CEED model is 0.36% lower than that of the AlRashidi model. Therefore the proposed model has less fitness. </w:t>
      </w:r>
      <w:r w:rsidR="00A26DD1" w:rsidRPr="00ED6412">
        <w:t>It can be</w:t>
      </w:r>
      <w:r w:rsidRPr="00ED6412">
        <w:t xml:space="preserve"> conclude</w:t>
      </w:r>
      <w:r w:rsidR="00A26DD1" w:rsidRPr="00ED6412">
        <w:t>d</w:t>
      </w:r>
      <w:r w:rsidRPr="00ED6412">
        <w:t xml:space="preserve"> that </w:t>
      </w:r>
      <w:r w:rsidR="00BA2DD9" w:rsidRPr="00ED6412">
        <w:t xml:space="preserve">there </w:t>
      </w:r>
      <w:r w:rsidRPr="00ED6412">
        <w:t>is a very little difference between these two models, which means that in the scenario 1, the proposed CEED model works well in optimizing the total cost and emissions.</w:t>
      </w:r>
    </w:p>
    <w:p w14:paraId="0746042C" w14:textId="71EBE8B1" w:rsidR="00284BC6" w:rsidRPr="00ED6412" w:rsidRDefault="00235839" w:rsidP="00A326F0">
      <w:pPr>
        <w:pStyle w:val="Heading4"/>
      </w:pPr>
      <w:bookmarkStart w:id="150" w:name="_Toc523347771"/>
      <w:r w:rsidRPr="00ED6412">
        <w:t>S</w:t>
      </w:r>
      <w:r w:rsidR="00284BC6" w:rsidRPr="00ED6412">
        <w:t xml:space="preserve">cenario 2: </w:t>
      </w:r>
      <w:r w:rsidR="00E85D95" w:rsidRPr="00ED6412">
        <w:rPr>
          <w:i/>
        </w:rPr>
        <w:t>w</w:t>
      </w:r>
      <w:r w:rsidR="00284BC6" w:rsidRPr="00ED6412">
        <w:t xml:space="preserve">1 = 0.4, </w:t>
      </w:r>
      <w:r w:rsidR="00E85D95" w:rsidRPr="00ED6412">
        <w:rPr>
          <w:i/>
        </w:rPr>
        <w:t>w</w:t>
      </w:r>
      <w:r w:rsidR="00284BC6" w:rsidRPr="00ED6412">
        <w:t xml:space="preserve">2 = 0.3, </w:t>
      </w:r>
      <w:r w:rsidR="00E85D95" w:rsidRPr="00ED6412">
        <w:rPr>
          <w:i/>
        </w:rPr>
        <w:t>w</w:t>
      </w:r>
      <w:r w:rsidR="00284BC6" w:rsidRPr="00ED6412">
        <w:t xml:space="preserve">3 = 0.2, </w:t>
      </w:r>
      <w:r w:rsidR="00E85D95" w:rsidRPr="00ED6412">
        <w:rPr>
          <w:i/>
        </w:rPr>
        <w:t>w</w:t>
      </w:r>
      <w:r w:rsidR="00284BC6" w:rsidRPr="00ED6412">
        <w:t>4 = 0.1</w:t>
      </w:r>
      <w:bookmarkEnd w:id="150"/>
    </w:p>
    <w:p w14:paraId="7C3A8004" w14:textId="76CA97F4" w:rsidR="00750464" w:rsidRPr="00ED6412" w:rsidRDefault="00D77073" w:rsidP="004C1551">
      <w:pPr>
        <w:spacing w:before="240"/>
      </w:pPr>
      <w:r w:rsidRPr="00ED6412">
        <w:t xml:space="preserve">The electrical system of scenario 2 is the same as with scenario 1, but the weight factors are 0.4, 0.3, 0.2 and 0.1, respectively. Thus the cost dominates this scenario, but the </w:t>
      </w:r>
      <w:r w:rsidR="00FD1BA2" w:rsidRPr="00ED6412">
        <w:t>CO</w:t>
      </w:r>
      <w:r w:rsidR="00FD1BA2" w:rsidRPr="00ED6412">
        <w:rPr>
          <w:vertAlign w:val="subscript"/>
        </w:rPr>
        <w:t>2</w:t>
      </w:r>
      <w:r w:rsidR="00FD1BA2" w:rsidRPr="00ED6412">
        <w:t xml:space="preserve"> </w:t>
      </w:r>
      <w:r w:rsidRPr="00ED6412">
        <w:rPr>
          <w:iCs/>
        </w:rPr>
        <w:t>emissions is the least considered.</w:t>
      </w:r>
      <w:r w:rsidRPr="00ED6412">
        <w:t xml:space="preserve"> A small change in the cost can lead to a large effect in the optimization result. The costs, emissions and fitnesses of the proposed CEED model and the AlRashidi model in scenario 2 are shown in</w:t>
      </w:r>
      <w:r w:rsidR="00FD1BA2" w:rsidRPr="00ED6412">
        <w:t xml:space="preserve"> </w:t>
      </w:r>
      <w:r w:rsidR="00FD1BA2" w:rsidRPr="00ED6412">
        <w:fldChar w:fldCharType="begin"/>
      </w:r>
      <w:r w:rsidR="00FD1BA2" w:rsidRPr="00ED6412">
        <w:instrText xml:space="preserve"> REF _Ref484092501 \h </w:instrText>
      </w:r>
      <w:r w:rsidR="00A63E2B" w:rsidRPr="00ED6412">
        <w:instrText xml:space="preserve"> \* MERGEFORMAT </w:instrText>
      </w:r>
      <w:r w:rsidR="00FD1BA2" w:rsidRPr="00ED6412">
        <w:fldChar w:fldCharType="separate"/>
      </w:r>
      <w:r w:rsidR="00C05E44" w:rsidRPr="00ED6412">
        <w:t xml:space="preserve">Table </w:t>
      </w:r>
      <w:r w:rsidR="00C05E44">
        <w:rPr>
          <w:noProof/>
        </w:rPr>
        <w:t>3</w:t>
      </w:r>
      <w:r w:rsidR="00C05E44" w:rsidRPr="00ED6412">
        <w:rPr>
          <w:noProof/>
        </w:rPr>
        <w:t>.</w:t>
      </w:r>
      <w:r w:rsidR="00C05E44">
        <w:rPr>
          <w:noProof/>
        </w:rPr>
        <w:t>5</w:t>
      </w:r>
      <w:r w:rsidR="00FD1BA2" w:rsidRPr="00ED6412">
        <w:fldChar w:fldCharType="end"/>
      </w:r>
      <w:r w:rsidRPr="00ED6412">
        <w:t xml:space="preserve">. </w:t>
      </w:r>
    </w:p>
    <w:p w14:paraId="4F9DC892" w14:textId="144379C3" w:rsidR="003E5CC9" w:rsidRPr="00ED6412" w:rsidRDefault="003E5CC9" w:rsidP="003E330A">
      <w:pPr>
        <w:pStyle w:val="Caption"/>
        <w:keepNext/>
        <w:jc w:val="both"/>
      </w:pPr>
      <w:bookmarkStart w:id="151" w:name="_Ref484092501"/>
      <w:bookmarkStart w:id="152" w:name="_Toc523347929"/>
      <w:r w:rsidRPr="00ED6412">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3</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5</w:t>
      </w:r>
      <w:r w:rsidR="001041A1">
        <w:rPr>
          <w:noProof/>
        </w:rPr>
        <w:fldChar w:fldCharType="end"/>
      </w:r>
      <w:bookmarkEnd w:id="151"/>
      <w:r w:rsidRPr="00ED6412">
        <w:t xml:space="preserve"> Validation result of scenario 2: </w:t>
      </w:r>
      <w:r w:rsidR="00E85D95" w:rsidRPr="00ED6412">
        <w:rPr>
          <w:i/>
        </w:rPr>
        <w:t>w</w:t>
      </w:r>
      <w:r w:rsidR="00E85D95" w:rsidRPr="00ED6412">
        <w:t xml:space="preserve">1 = 0.4, </w:t>
      </w:r>
      <w:r w:rsidR="00E85D95" w:rsidRPr="00ED6412">
        <w:rPr>
          <w:i/>
        </w:rPr>
        <w:t>w</w:t>
      </w:r>
      <w:r w:rsidR="00E85D95" w:rsidRPr="00ED6412">
        <w:t xml:space="preserve">2 = 0.3, </w:t>
      </w:r>
      <w:r w:rsidR="00E85D95" w:rsidRPr="00ED6412">
        <w:rPr>
          <w:i/>
        </w:rPr>
        <w:t>w</w:t>
      </w:r>
      <w:r w:rsidR="00E85D95" w:rsidRPr="00ED6412">
        <w:t xml:space="preserve">3 = 0.2, </w:t>
      </w:r>
      <w:r w:rsidR="00E85D95" w:rsidRPr="00ED6412">
        <w:rPr>
          <w:i/>
        </w:rPr>
        <w:t>w</w:t>
      </w:r>
      <w:r w:rsidR="00E85D95" w:rsidRPr="00ED6412">
        <w:t>4 = 0.1</w:t>
      </w:r>
      <w:r w:rsidR="000C31F6" w:rsidRPr="00ED6412">
        <w:t>.</w:t>
      </w:r>
      <w:bookmarkEnd w:id="152"/>
    </w:p>
    <w:tbl>
      <w:tblPr>
        <w:tblStyle w:val="ListTable21"/>
        <w:tblW w:w="7797" w:type="dxa"/>
        <w:tblLook w:val="0600" w:firstRow="0" w:lastRow="0" w:firstColumn="0" w:lastColumn="0" w:noHBand="1" w:noVBand="1"/>
      </w:tblPr>
      <w:tblGrid>
        <w:gridCol w:w="2125"/>
        <w:gridCol w:w="2125"/>
        <w:gridCol w:w="2125"/>
        <w:gridCol w:w="1422"/>
      </w:tblGrid>
      <w:tr w:rsidR="00A53152" w:rsidRPr="00ED6412" w14:paraId="176F20A9" w14:textId="77777777" w:rsidTr="00867D88">
        <w:trPr>
          <w:trHeight w:val="397"/>
        </w:trPr>
        <w:tc>
          <w:tcPr>
            <w:tcW w:w="2125" w:type="dxa"/>
            <w:tcBorders>
              <w:right w:val="nil"/>
            </w:tcBorders>
          </w:tcPr>
          <w:p w14:paraId="22434690" w14:textId="77777777" w:rsidR="004269AE" w:rsidRPr="00ED6412" w:rsidRDefault="004269AE" w:rsidP="00BC6BD9">
            <w:pPr>
              <w:spacing w:line="360" w:lineRule="auto"/>
              <w:jc w:val="center"/>
              <w:rPr>
                <w:rFonts w:eastAsia="SimSun"/>
                <w:b/>
              </w:rPr>
            </w:pPr>
            <w:r w:rsidRPr="00ED6412">
              <w:rPr>
                <w:rFonts w:eastAsia="SimSun"/>
                <w:b/>
              </w:rPr>
              <w:t>Variables</w:t>
            </w:r>
          </w:p>
        </w:tc>
        <w:tc>
          <w:tcPr>
            <w:tcW w:w="2125" w:type="dxa"/>
            <w:tcBorders>
              <w:left w:val="nil"/>
            </w:tcBorders>
          </w:tcPr>
          <w:p w14:paraId="09F6B8CA" w14:textId="36F8D7A5" w:rsidR="004269AE" w:rsidRPr="00ED6412" w:rsidRDefault="004269AE" w:rsidP="00BC6BD9">
            <w:pPr>
              <w:spacing w:line="360" w:lineRule="auto"/>
              <w:jc w:val="center"/>
              <w:rPr>
                <w:rFonts w:eastAsia="SimSun"/>
                <w:b/>
              </w:rPr>
            </w:pPr>
            <w:r w:rsidRPr="00ED6412">
              <w:rPr>
                <w:rFonts w:eastAsia="SimSun"/>
                <w:b/>
              </w:rPr>
              <w:t>CEED with GA</w:t>
            </w:r>
            <w:r w:rsidR="00663FB5" w:rsidRPr="00ED6412">
              <w:rPr>
                <w:rFonts w:eastAsia="SimSun"/>
                <w:b/>
              </w:rPr>
              <w:t>-SQP</w:t>
            </w:r>
          </w:p>
        </w:tc>
        <w:tc>
          <w:tcPr>
            <w:tcW w:w="2125" w:type="dxa"/>
          </w:tcPr>
          <w:p w14:paraId="591BD2E1" w14:textId="08BA5BB2" w:rsidR="004269AE" w:rsidRPr="00ED6412" w:rsidRDefault="00927CAC" w:rsidP="00BC6BD9">
            <w:pPr>
              <w:spacing w:line="360" w:lineRule="auto"/>
              <w:jc w:val="center"/>
              <w:rPr>
                <w:rFonts w:eastAsia="SimSun"/>
                <w:b/>
              </w:rPr>
            </w:pPr>
            <w:r w:rsidRPr="00ED6412">
              <w:rPr>
                <w:rFonts w:eastAsia="SimSun"/>
                <w:b/>
              </w:rPr>
              <w:t>AlRashidi</w:t>
            </w:r>
            <w:r w:rsidR="004269AE" w:rsidRPr="00ED6412">
              <w:rPr>
                <w:rFonts w:eastAsia="SimSun"/>
                <w:b/>
              </w:rPr>
              <w:t>’s PSO</w:t>
            </w:r>
          </w:p>
        </w:tc>
        <w:tc>
          <w:tcPr>
            <w:tcW w:w="1422" w:type="dxa"/>
          </w:tcPr>
          <w:p w14:paraId="1B75F61B" w14:textId="44654769" w:rsidR="004269AE" w:rsidRPr="00ED6412" w:rsidRDefault="004269AE" w:rsidP="00BC6BD9">
            <w:pPr>
              <w:spacing w:line="360" w:lineRule="auto"/>
              <w:jc w:val="center"/>
              <w:rPr>
                <w:rFonts w:eastAsia="SimSun"/>
                <w:b/>
              </w:rPr>
            </w:pPr>
            <w:r w:rsidRPr="00ED6412">
              <w:rPr>
                <w:rFonts w:eastAsia="SimSun"/>
                <w:b/>
              </w:rPr>
              <w:t>PE</w:t>
            </w:r>
            <w:r w:rsidR="004C7C31" w:rsidRPr="00ED6412">
              <w:rPr>
                <w:rFonts w:eastAsia="SimSun"/>
                <w:b/>
              </w:rPr>
              <w:t xml:space="preserve"> (</w:t>
            </w:r>
            <w:r w:rsidRPr="00ED6412">
              <w:rPr>
                <w:rFonts w:eastAsia="SimSun"/>
                <w:b/>
              </w:rPr>
              <w:t>%</w:t>
            </w:r>
            <w:r w:rsidR="004C7C31" w:rsidRPr="00ED6412">
              <w:rPr>
                <w:rFonts w:eastAsia="SimSun"/>
                <w:b/>
              </w:rPr>
              <w:t>)</w:t>
            </w:r>
          </w:p>
        </w:tc>
      </w:tr>
      <w:tr w:rsidR="00A53152" w:rsidRPr="00ED6412" w14:paraId="5356503F" w14:textId="77777777" w:rsidTr="00BC6BD9">
        <w:trPr>
          <w:trHeight w:val="397"/>
        </w:trPr>
        <w:tc>
          <w:tcPr>
            <w:tcW w:w="2125" w:type="dxa"/>
            <w:tcBorders>
              <w:right w:val="nil"/>
            </w:tcBorders>
          </w:tcPr>
          <w:p w14:paraId="1D44A560" w14:textId="13BA4CD9" w:rsidR="00E005DD" w:rsidRPr="00ED6412" w:rsidRDefault="00E005DD" w:rsidP="00BC6BD9">
            <w:pPr>
              <w:spacing w:line="360" w:lineRule="auto"/>
              <w:jc w:val="center"/>
              <w:rPr>
                <w:rFonts w:eastAsia="SimSun"/>
                <w:b/>
              </w:rPr>
            </w:pPr>
            <w:r w:rsidRPr="00ED6412">
              <w:rPr>
                <w:rFonts w:eastAsia="SimSun"/>
                <w:b/>
              </w:rPr>
              <w:t>C ($/h)</w:t>
            </w:r>
          </w:p>
        </w:tc>
        <w:tc>
          <w:tcPr>
            <w:tcW w:w="2125" w:type="dxa"/>
            <w:tcBorders>
              <w:left w:val="nil"/>
            </w:tcBorders>
            <w:vAlign w:val="center"/>
          </w:tcPr>
          <w:p w14:paraId="6D890D45" w14:textId="4D1E66A9" w:rsidR="00E005DD" w:rsidRPr="00ED6412" w:rsidRDefault="00F1439C" w:rsidP="00BC6BD9">
            <w:pPr>
              <w:spacing w:line="360" w:lineRule="auto"/>
              <w:jc w:val="center"/>
              <w:rPr>
                <w:rFonts w:eastAsia="SimSun"/>
              </w:rPr>
            </w:pPr>
            <w:r w:rsidRPr="00ED6412">
              <w:rPr>
                <w:rFonts w:eastAsia="SimSun"/>
              </w:rPr>
              <w:t>18668.86</w:t>
            </w:r>
          </w:p>
        </w:tc>
        <w:tc>
          <w:tcPr>
            <w:tcW w:w="2125" w:type="dxa"/>
            <w:vAlign w:val="center"/>
          </w:tcPr>
          <w:p w14:paraId="3DCEEF27" w14:textId="77777777" w:rsidR="00E005DD" w:rsidRPr="00ED6412" w:rsidRDefault="00E005DD" w:rsidP="00BC6BD9">
            <w:pPr>
              <w:spacing w:line="360" w:lineRule="auto"/>
              <w:jc w:val="center"/>
              <w:rPr>
                <w:rFonts w:eastAsia="SimSun"/>
              </w:rPr>
            </w:pPr>
            <w:r w:rsidRPr="00ED6412">
              <w:rPr>
                <w:rFonts w:eastAsia="SimSun"/>
              </w:rPr>
              <w:t>18689.01</w:t>
            </w:r>
          </w:p>
        </w:tc>
        <w:tc>
          <w:tcPr>
            <w:tcW w:w="1422" w:type="dxa"/>
            <w:vAlign w:val="center"/>
          </w:tcPr>
          <w:p w14:paraId="46B971FA" w14:textId="1CDA7F14" w:rsidR="00E005DD" w:rsidRPr="00ED6412" w:rsidRDefault="000D44C8" w:rsidP="00BC6BD9">
            <w:pPr>
              <w:spacing w:line="360" w:lineRule="auto"/>
              <w:jc w:val="center"/>
              <w:rPr>
                <w:rFonts w:eastAsia="SimSun"/>
              </w:rPr>
            </w:pPr>
            <w:r w:rsidRPr="00ED6412">
              <w:rPr>
                <w:rFonts w:eastAsia="SimSun"/>
              </w:rPr>
              <w:t>-</w:t>
            </w:r>
            <w:r w:rsidR="00497270" w:rsidRPr="00ED6412">
              <w:rPr>
                <w:rFonts w:eastAsia="SimSun"/>
              </w:rPr>
              <w:t>0.11</w:t>
            </w:r>
          </w:p>
        </w:tc>
      </w:tr>
      <w:tr w:rsidR="00A53152" w:rsidRPr="00ED6412" w14:paraId="6375FE35" w14:textId="77777777" w:rsidTr="00BC6BD9">
        <w:trPr>
          <w:trHeight w:val="397"/>
        </w:trPr>
        <w:tc>
          <w:tcPr>
            <w:tcW w:w="2125" w:type="dxa"/>
            <w:tcBorders>
              <w:right w:val="nil"/>
            </w:tcBorders>
          </w:tcPr>
          <w:p w14:paraId="31516538" w14:textId="6D22E949" w:rsidR="00E005DD" w:rsidRPr="00ED6412" w:rsidRDefault="00E005DD" w:rsidP="00BC6BD9">
            <w:pPr>
              <w:spacing w:line="360" w:lineRule="auto"/>
              <w:jc w:val="center"/>
              <w:rPr>
                <w:rFonts w:eastAsia="SimSun"/>
                <w:b/>
              </w:rPr>
            </w:pPr>
            <w:r w:rsidRPr="00ED6412">
              <w:rPr>
                <w:rFonts w:eastAsia="SimSun"/>
                <w:b/>
              </w:rPr>
              <w:t>E</w:t>
            </w:r>
            <w:r w:rsidRPr="00ED6412">
              <w:rPr>
                <w:rFonts w:eastAsia="SimSun" w:hint="eastAsia"/>
                <w:b/>
                <w:vertAlign w:val="subscript"/>
              </w:rPr>
              <w:t>NOx</w:t>
            </w:r>
            <w:r w:rsidRPr="00ED6412">
              <w:rPr>
                <w:rFonts w:eastAsia="SimSun"/>
                <w:b/>
              </w:rPr>
              <w:t xml:space="preserve"> (kg/h)</w:t>
            </w:r>
          </w:p>
        </w:tc>
        <w:tc>
          <w:tcPr>
            <w:tcW w:w="2125" w:type="dxa"/>
            <w:tcBorders>
              <w:left w:val="nil"/>
            </w:tcBorders>
            <w:vAlign w:val="center"/>
          </w:tcPr>
          <w:p w14:paraId="1AA4D124" w14:textId="1927CD29" w:rsidR="00E005DD" w:rsidRPr="00ED6412" w:rsidRDefault="00F1439C" w:rsidP="00BC6BD9">
            <w:pPr>
              <w:spacing w:line="360" w:lineRule="auto"/>
              <w:jc w:val="center"/>
              <w:rPr>
                <w:rFonts w:eastAsia="SimSun"/>
              </w:rPr>
            </w:pPr>
            <w:r w:rsidRPr="00ED6412">
              <w:rPr>
                <w:rFonts w:eastAsia="SimSun"/>
              </w:rPr>
              <w:t>2475.44</w:t>
            </w:r>
          </w:p>
        </w:tc>
        <w:tc>
          <w:tcPr>
            <w:tcW w:w="2125" w:type="dxa"/>
            <w:vAlign w:val="center"/>
          </w:tcPr>
          <w:p w14:paraId="3FF8039B" w14:textId="77777777" w:rsidR="00E005DD" w:rsidRPr="00ED6412" w:rsidRDefault="00E005DD" w:rsidP="00BC6BD9">
            <w:pPr>
              <w:spacing w:line="360" w:lineRule="auto"/>
              <w:jc w:val="center"/>
              <w:rPr>
                <w:rFonts w:eastAsia="SimSun"/>
              </w:rPr>
            </w:pPr>
            <w:r w:rsidRPr="00ED6412">
              <w:rPr>
                <w:rFonts w:eastAsia="SimSun"/>
              </w:rPr>
              <w:t>2432.25</w:t>
            </w:r>
          </w:p>
        </w:tc>
        <w:tc>
          <w:tcPr>
            <w:tcW w:w="1422" w:type="dxa"/>
            <w:vAlign w:val="center"/>
          </w:tcPr>
          <w:p w14:paraId="28AF2D9F" w14:textId="1D2CE4B2" w:rsidR="00E005DD" w:rsidRPr="00ED6412" w:rsidRDefault="00497270" w:rsidP="00BC6BD9">
            <w:pPr>
              <w:spacing w:line="360" w:lineRule="auto"/>
              <w:jc w:val="center"/>
              <w:rPr>
                <w:rFonts w:eastAsia="SimSun"/>
              </w:rPr>
            </w:pPr>
            <w:r w:rsidRPr="00ED6412">
              <w:rPr>
                <w:rFonts w:eastAsia="SimSun"/>
              </w:rPr>
              <w:t>1.77</w:t>
            </w:r>
          </w:p>
        </w:tc>
      </w:tr>
      <w:tr w:rsidR="00A53152" w:rsidRPr="00ED6412" w14:paraId="0867E40F" w14:textId="77777777" w:rsidTr="00BC6BD9">
        <w:trPr>
          <w:trHeight w:val="397"/>
        </w:trPr>
        <w:tc>
          <w:tcPr>
            <w:tcW w:w="2125" w:type="dxa"/>
            <w:tcBorders>
              <w:right w:val="nil"/>
            </w:tcBorders>
          </w:tcPr>
          <w:p w14:paraId="40A6221A" w14:textId="557A302C" w:rsidR="00E005DD" w:rsidRPr="00ED6412" w:rsidRDefault="00E005DD" w:rsidP="00BC6BD9">
            <w:pPr>
              <w:spacing w:line="360" w:lineRule="auto"/>
              <w:jc w:val="center"/>
              <w:rPr>
                <w:rFonts w:eastAsia="SimSun"/>
                <w:b/>
              </w:rPr>
            </w:pPr>
            <w:r w:rsidRPr="00ED6412">
              <w:rPr>
                <w:rFonts w:eastAsia="SimSun"/>
                <w:b/>
              </w:rPr>
              <w:t>E</w:t>
            </w:r>
            <w:r w:rsidRPr="00ED6412">
              <w:rPr>
                <w:rFonts w:eastAsia="SimSun"/>
                <w:b/>
                <w:vertAlign w:val="subscript"/>
              </w:rPr>
              <w:t>S</w:t>
            </w:r>
            <w:r w:rsidR="003326CE" w:rsidRPr="00ED6412">
              <w:rPr>
                <w:rFonts w:eastAsia="SimSun" w:hint="eastAsia"/>
                <w:b/>
                <w:vertAlign w:val="subscript"/>
              </w:rPr>
              <w:t>O2</w:t>
            </w:r>
            <w:r w:rsidRPr="00ED6412">
              <w:rPr>
                <w:rFonts w:eastAsia="SimSun"/>
                <w:b/>
              </w:rPr>
              <w:t xml:space="preserve"> (kg/h)</w:t>
            </w:r>
          </w:p>
        </w:tc>
        <w:tc>
          <w:tcPr>
            <w:tcW w:w="2125" w:type="dxa"/>
            <w:tcBorders>
              <w:left w:val="nil"/>
            </w:tcBorders>
            <w:vAlign w:val="center"/>
          </w:tcPr>
          <w:p w14:paraId="40771A09" w14:textId="6592FFC8" w:rsidR="00E005DD" w:rsidRPr="00ED6412" w:rsidRDefault="00F1439C" w:rsidP="00BC6BD9">
            <w:pPr>
              <w:spacing w:line="360" w:lineRule="auto"/>
              <w:jc w:val="center"/>
              <w:rPr>
                <w:rFonts w:eastAsia="SimSun"/>
              </w:rPr>
            </w:pPr>
            <w:r w:rsidRPr="00ED6412">
              <w:rPr>
                <w:rFonts w:eastAsia="SimSun"/>
              </w:rPr>
              <w:t>14012.75</w:t>
            </w:r>
          </w:p>
        </w:tc>
        <w:tc>
          <w:tcPr>
            <w:tcW w:w="2125" w:type="dxa"/>
            <w:vAlign w:val="center"/>
          </w:tcPr>
          <w:p w14:paraId="342E95E6" w14:textId="77777777" w:rsidR="00E005DD" w:rsidRPr="00ED6412" w:rsidRDefault="00E005DD" w:rsidP="00BC6BD9">
            <w:pPr>
              <w:spacing w:line="360" w:lineRule="auto"/>
              <w:jc w:val="center"/>
              <w:rPr>
                <w:rFonts w:eastAsia="SimSun"/>
              </w:rPr>
            </w:pPr>
            <w:r w:rsidRPr="00ED6412">
              <w:rPr>
                <w:rFonts w:eastAsia="SimSun"/>
              </w:rPr>
              <w:t>14620.07</w:t>
            </w:r>
          </w:p>
        </w:tc>
        <w:tc>
          <w:tcPr>
            <w:tcW w:w="1422" w:type="dxa"/>
            <w:vAlign w:val="center"/>
          </w:tcPr>
          <w:p w14:paraId="7A396F18" w14:textId="684FD5C1" w:rsidR="00E005DD" w:rsidRPr="00ED6412" w:rsidRDefault="000D44C8" w:rsidP="00BC6BD9">
            <w:pPr>
              <w:spacing w:line="360" w:lineRule="auto"/>
              <w:jc w:val="center"/>
              <w:rPr>
                <w:rFonts w:eastAsia="SimSun"/>
              </w:rPr>
            </w:pPr>
            <w:r w:rsidRPr="00ED6412">
              <w:rPr>
                <w:rFonts w:eastAsia="SimSun"/>
              </w:rPr>
              <w:t>-4.15</w:t>
            </w:r>
          </w:p>
        </w:tc>
      </w:tr>
      <w:tr w:rsidR="00A53152" w:rsidRPr="00ED6412" w14:paraId="188AEC0E" w14:textId="77777777" w:rsidTr="00BC6BD9">
        <w:trPr>
          <w:trHeight w:val="397"/>
        </w:trPr>
        <w:tc>
          <w:tcPr>
            <w:tcW w:w="2125" w:type="dxa"/>
            <w:tcBorders>
              <w:right w:val="nil"/>
            </w:tcBorders>
          </w:tcPr>
          <w:p w14:paraId="14A4BC23" w14:textId="4BE06370" w:rsidR="00E005DD" w:rsidRPr="00ED6412" w:rsidRDefault="00E005DD" w:rsidP="00BC6BD9">
            <w:pPr>
              <w:spacing w:line="360" w:lineRule="auto"/>
              <w:jc w:val="center"/>
              <w:rPr>
                <w:rFonts w:eastAsia="SimSun"/>
                <w:b/>
              </w:rPr>
            </w:pPr>
            <w:r w:rsidRPr="00ED6412">
              <w:rPr>
                <w:rFonts w:eastAsia="SimSun"/>
                <w:b/>
              </w:rPr>
              <w:t>E</w:t>
            </w:r>
            <w:r w:rsidRPr="00ED6412">
              <w:rPr>
                <w:rFonts w:eastAsia="SimSun"/>
                <w:b/>
                <w:vertAlign w:val="subscript"/>
              </w:rPr>
              <w:t>C</w:t>
            </w:r>
            <w:r w:rsidRPr="00ED6412">
              <w:rPr>
                <w:rFonts w:eastAsia="SimSun" w:hint="eastAsia"/>
                <w:b/>
                <w:vertAlign w:val="subscript"/>
              </w:rPr>
              <w:t>O</w:t>
            </w:r>
            <w:r w:rsidRPr="00ED6412">
              <w:rPr>
                <w:rFonts w:eastAsia="SimSun"/>
                <w:b/>
                <w:vertAlign w:val="subscript"/>
              </w:rPr>
              <w:t>2</w:t>
            </w:r>
            <w:r w:rsidRPr="00ED6412">
              <w:rPr>
                <w:rFonts w:eastAsia="SimSun"/>
                <w:b/>
              </w:rPr>
              <w:t xml:space="preserve"> (kg/h)</w:t>
            </w:r>
          </w:p>
        </w:tc>
        <w:tc>
          <w:tcPr>
            <w:tcW w:w="2125" w:type="dxa"/>
            <w:tcBorders>
              <w:left w:val="nil"/>
            </w:tcBorders>
            <w:vAlign w:val="center"/>
          </w:tcPr>
          <w:p w14:paraId="0ED25665" w14:textId="0F58A979" w:rsidR="00E005DD" w:rsidRPr="00ED6412" w:rsidRDefault="00F1439C" w:rsidP="00BC6BD9">
            <w:pPr>
              <w:spacing w:line="360" w:lineRule="auto"/>
              <w:jc w:val="center"/>
              <w:rPr>
                <w:rFonts w:eastAsia="SimSun"/>
              </w:rPr>
            </w:pPr>
            <w:r w:rsidRPr="00ED6412">
              <w:rPr>
                <w:rFonts w:eastAsia="SimSun"/>
              </w:rPr>
              <w:t>63279.44</w:t>
            </w:r>
          </w:p>
        </w:tc>
        <w:tc>
          <w:tcPr>
            <w:tcW w:w="2125" w:type="dxa"/>
            <w:vAlign w:val="center"/>
          </w:tcPr>
          <w:p w14:paraId="364925B4" w14:textId="77777777" w:rsidR="00E005DD" w:rsidRPr="00ED6412" w:rsidRDefault="00E005DD" w:rsidP="00BC6BD9">
            <w:pPr>
              <w:spacing w:line="360" w:lineRule="auto"/>
              <w:jc w:val="center"/>
              <w:rPr>
                <w:rFonts w:eastAsia="SimSun"/>
              </w:rPr>
            </w:pPr>
            <w:r w:rsidRPr="00ED6412">
              <w:rPr>
                <w:rFonts w:eastAsia="SimSun"/>
              </w:rPr>
              <w:t>62856.00</w:t>
            </w:r>
          </w:p>
        </w:tc>
        <w:tc>
          <w:tcPr>
            <w:tcW w:w="1422" w:type="dxa"/>
            <w:vAlign w:val="center"/>
          </w:tcPr>
          <w:p w14:paraId="2F382908" w14:textId="5E917551" w:rsidR="00E005DD" w:rsidRPr="00ED6412" w:rsidRDefault="000D44C8" w:rsidP="00BC6BD9">
            <w:pPr>
              <w:spacing w:line="360" w:lineRule="auto"/>
              <w:jc w:val="center"/>
              <w:rPr>
                <w:rFonts w:eastAsia="SimSun"/>
              </w:rPr>
            </w:pPr>
            <w:r w:rsidRPr="00ED6412">
              <w:rPr>
                <w:rFonts w:eastAsia="SimSun"/>
              </w:rPr>
              <w:t>0.67</w:t>
            </w:r>
          </w:p>
        </w:tc>
      </w:tr>
      <w:tr w:rsidR="00A53152" w:rsidRPr="00ED6412" w14:paraId="6FFC29F0" w14:textId="77777777" w:rsidTr="00BC6BD9">
        <w:trPr>
          <w:trHeight w:val="397"/>
        </w:trPr>
        <w:tc>
          <w:tcPr>
            <w:tcW w:w="2125" w:type="dxa"/>
            <w:tcBorders>
              <w:right w:val="nil"/>
            </w:tcBorders>
          </w:tcPr>
          <w:p w14:paraId="248E87E4" w14:textId="7A5391BB" w:rsidR="00E005DD" w:rsidRPr="00ED6412" w:rsidRDefault="00E005DD" w:rsidP="00BC6BD9">
            <w:pPr>
              <w:spacing w:line="360" w:lineRule="auto"/>
              <w:jc w:val="center"/>
              <w:rPr>
                <w:rFonts w:eastAsia="SimSun"/>
                <w:b/>
              </w:rPr>
            </w:pPr>
            <w:r w:rsidRPr="00ED6412">
              <w:rPr>
                <w:rFonts w:eastAsia="SimSun"/>
                <w:b/>
              </w:rPr>
              <w:t>Fitness</w:t>
            </w:r>
          </w:p>
        </w:tc>
        <w:tc>
          <w:tcPr>
            <w:tcW w:w="2125" w:type="dxa"/>
            <w:tcBorders>
              <w:left w:val="nil"/>
            </w:tcBorders>
            <w:vAlign w:val="center"/>
          </w:tcPr>
          <w:p w14:paraId="0AFFEF27" w14:textId="31F849F8" w:rsidR="00E005DD" w:rsidRPr="00ED6412" w:rsidRDefault="00F1439C" w:rsidP="00BC6BD9">
            <w:pPr>
              <w:spacing w:line="360" w:lineRule="auto"/>
              <w:jc w:val="center"/>
              <w:rPr>
                <w:rFonts w:eastAsia="SimSun"/>
              </w:rPr>
            </w:pPr>
            <w:r w:rsidRPr="00ED6412">
              <w:rPr>
                <w:rFonts w:eastAsia="SimSun"/>
              </w:rPr>
              <w:t>17340.67</w:t>
            </w:r>
          </w:p>
        </w:tc>
        <w:tc>
          <w:tcPr>
            <w:tcW w:w="2125" w:type="dxa"/>
            <w:vAlign w:val="center"/>
          </w:tcPr>
          <w:p w14:paraId="17865CEC" w14:textId="77777777" w:rsidR="00E005DD" w:rsidRPr="00ED6412" w:rsidRDefault="00E005DD" w:rsidP="00BC6BD9">
            <w:pPr>
              <w:spacing w:line="360" w:lineRule="auto"/>
              <w:jc w:val="center"/>
              <w:rPr>
                <w:rFonts w:eastAsia="SimSun"/>
              </w:rPr>
            </w:pPr>
            <w:r w:rsidRPr="00ED6412">
              <w:rPr>
                <w:rFonts w:eastAsia="SimSun"/>
              </w:rPr>
              <w:t>17414.89</w:t>
            </w:r>
          </w:p>
        </w:tc>
        <w:tc>
          <w:tcPr>
            <w:tcW w:w="1422" w:type="dxa"/>
            <w:vAlign w:val="center"/>
          </w:tcPr>
          <w:p w14:paraId="18A79497" w14:textId="49C439EE" w:rsidR="00E005DD" w:rsidRPr="00ED6412" w:rsidRDefault="000D44C8" w:rsidP="00BC6BD9">
            <w:pPr>
              <w:spacing w:line="360" w:lineRule="auto"/>
              <w:jc w:val="center"/>
              <w:rPr>
                <w:rFonts w:eastAsia="SimSun"/>
              </w:rPr>
            </w:pPr>
            <w:r w:rsidRPr="00ED6412">
              <w:rPr>
                <w:rFonts w:eastAsia="SimSun"/>
              </w:rPr>
              <w:t>-</w:t>
            </w:r>
            <w:r w:rsidR="00497270" w:rsidRPr="00ED6412">
              <w:rPr>
                <w:rFonts w:eastAsia="SimSun"/>
              </w:rPr>
              <w:t>0.43</w:t>
            </w:r>
          </w:p>
        </w:tc>
      </w:tr>
    </w:tbl>
    <w:p w14:paraId="53A51D02" w14:textId="5C32B2FF" w:rsidR="00215326" w:rsidRPr="00ED6412" w:rsidRDefault="00750464" w:rsidP="004C1551">
      <w:pPr>
        <w:spacing w:before="240"/>
      </w:pPr>
      <w:r w:rsidRPr="00ED6412">
        <w:lastRenderedPageBreak/>
        <w:t xml:space="preserve">In this scenario, it is observed that the costs are more stable compared to scenario 1. On the other hand, the total emissions is higher than that in scenario 1 and this is due to the smaller weight factors of the emissions, however, it is still less than the emission limit. Moreover, similar to scenario 1, the percentage errors in the cost, emissions and fitness are very small between the proposed CEED model and the AlRashidi model. </w:t>
      </w:r>
      <w:r w:rsidR="001B7B25" w:rsidRPr="00ED6412">
        <w:t>Therefore,</w:t>
      </w:r>
      <w:r w:rsidRPr="00ED6412">
        <w:t xml:space="preserve"> the proposed model has less fitness but the difference between the results obtained by the two models are small. In addition, the proposed CEED model works smoothly in optimizing the total cost and emission in the scenario 2.</w:t>
      </w:r>
    </w:p>
    <w:p w14:paraId="2A736DC3" w14:textId="08D327BA" w:rsidR="00D77073" w:rsidRPr="00ED6412" w:rsidRDefault="001B7B25" w:rsidP="004C1551">
      <w:pPr>
        <w:spacing w:before="240"/>
      </w:pPr>
      <w:r w:rsidRPr="00ED6412">
        <w:t>Therefore,</w:t>
      </w:r>
      <w:r w:rsidR="00D77073" w:rsidRPr="00ED6412">
        <w:t xml:space="preserve"> the total cost and emission optimization of the proposed CEED model of the conventional generators with three emissions can be validated. Due to the weight factors, the carbon price can lead to a reasonable effect in the proposed CEED model and the emission limit can also be constrained by the emission limit constraint.</w:t>
      </w:r>
    </w:p>
    <w:p w14:paraId="2946A3E4" w14:textId="77777777" w:rsidR="00D77073" w:rsidRPr="00ED6412" w:rsidRDefault="00D77073" w:rsidP="001E3750">
      <w:pPr>
        <w:pStyle w:val="Heading3"/>
      </w:pPr>
      <w:bookmarkStart w:id="153" w:name="_Ref496536558"/>
      <w:bookmarkStart w:id="154" w:name="_Toc523347772"/>
      <w:r w:rsidRPr="00ED6412">
        <w:t>The ED of conventional and wind generators</w:t>
      </w:r>
      <w:bookmarkEnd w:id="153"/>
      <w:bookmarkEnd w:id="154"/>
    </w:p>
    <w:p w14:paraId="160A1CD6" w14:textId="4565E7EE" w:rsidR="00D77073" w:rsidRPr="00ED6412" w:rsidRDefault="00D77073" w:rsidP="004C1551">
      <w:r w:rsidRPr="00ED6412">
        <w:t xml:space="preserve">Secondly, wind power is considered in the CEED model. However, in this model, the wind power only effects the economics of the dispatch. As in the proposed model, the Hetzer model </w:t>
      </w:r>
      <w:r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Pr="00ED6412">
        <w:fldChar w:fldCharType="separate"/>
      </w:r>
      <w:r w:rsidR="000201C4">
        <w:rPr>
          <w:noProof/>
        </w:rPr>
        <w:t>[</w:t>
      </w:r>
      <w:hyperlink w:anchor="_ENREF_46" w:tooltip="Hetzer, 2008 #256" w:history="1">
        <w:r w:rsidR="00213BF8">
          <w:rPr>
            <w:noProof/>
          </w:rPr>
          <w:t>46</w:t>
        </w:r>
      </w:hyperlink>
      <w:r w:rsidR="000201C4">
        <w:rPr>
          <w:noProof/>
        </w:rPr>
        <w:t>]</w:t>
      </w:r>
      <w:r w:rsidRPr="00ED6412">
        <w:fldChar w:fldCharType="end"/>
      </w:r>
      <w:r w:rsidRPr="00ED6412">
        <w:t xml:space="preserve"> considers the conventional power generators and wind-powered generators. The wind power has </w:t>
      </w:r>
      <w:r w:rsidR="00A72219" w:rsidRPr="00ED6412">
        <w:t xml:space="preserve">a </w:t>
      </w:r>
      <w:r w:rsidRPr="00ED6412">
        <w:t xml:space="preserve">direct, overestimation and underestimation </w:t>
      </w:r>
      <w:r w:rsidR="00A72219" w:rsidRPr="00ED6412">
        <w:t xml:space="preserve">of the </w:t>
      </w:r>
      <w:r w:rsidRPr="00ED6412">
        <w:t xml:space="preserve">wind power costs. The cost function for the conventional generators are quadratic and the cost function for the direct wind power is linear. The overestimation and underestimation of the wind power costs are calculated by </w:t>
      </w:r>
      <w:r w:rsidRPr="00ED6412">
        <w:lastRenderedPageBreak/>
        <w:t xml:space="preserve">the difference between the available wind power and the scheduled wind power. The available wind power considers the stochastic nature of the wind speed and wind power, which is modelled by the Weibull distribution. In this </w:t>
      </w:r>
      <w:r w:rsidR="00826831" w:rsidRPr="00ED6412">
        <w:t>research</w:t>
      </w:r>
      <w:r w:rsidRPr="00ED6412">
        <w:t>, the wind power is assumed to vary linearly with wind speed. Thus with the no emission assumption, the Hetzer model can be used to validate the economic dispatch considering the wind power of the proposed CEED model.</w:t>
      </w:r>
    </w:p>
    <w:p w14:paraId="1D010603" w14:textId="329B56AA" w:rsidR="00D77073" w:rsidRPr="00ED6412" w:rsidRDefault="00D77073" w:rsidP="004C1551">
      <w:r w:rsidRPr="00ED6412">
        <w:t xml:space="preserve">There are two scenarios investigated by Hetzer et al. </w:t>
      </w:r>
      <w:r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Pr="00ED6412">
        <w:fldChar w:fldCharType="separate"/>
      </w:r>
      <w:r w:rsidR="000201C4">
        <w:rPr>
          <w:noProof/>
        </w:rPr>
        <w:t>[</w:t>
      </w:r>
      <w:hyperlink w:anchor="_ENREF_46" w:tooltip="Hetzer, 2008 #256" w:history="1">
        <w:r w:rsidR="00213BF8">
          <w:rPr>
            <w:noProof/>
          </w:rPr>
          <w:t>46</w:t>
        </w:r>
      </w:hyperlink>
      <w:r w:rsidR="000201C4">
        <w:rPr>
          <w:noProof/>
        </w:rPr>
        <w:t>]</w:t>
      </w:r>
      <w:r w:rsidRPr="00ED6412">
        <w:fldChar w:fldCharType="end"/>
      </w:r>
      <w:r w:rsidRPr="00ED6412">
        <w:t xml:space="preserve"> in their validation. One scenario considers optimal outputs as a function of conventional power cost, direct and overestimation wind power cost and the other one considers the optimal outputs as a function of the conventional power cost, direct and underestimation wind power cost. In these scenarios, the electrical system has two different conventional generators and two different wind power generators. In both of these two scenarios, the cost coefficients </w:t>
      </w:r>
      <w:r w:rsidR="005121CE" w:rsidRPr="00ED6412">
        <w:t xml:space="preserve">and the power output ranges </w:t>
      </w:r>
      <w:r w:rsidRPr="00ED6412">
        <w:t>of the conventional generators</w:t>
      </w:r>
      <w:r w:rsidR="009C197D" w:rsidRPr="00ED6412">
        <w:t xml:space="preserve"> and wind turbines </w:t>
      </w:r>
      <w:r w:rsidRPr="00ED6412">
        <w:t xml:space="preserve">are </w:t>
      </w:r>
      <w:r w:rsidR="00405CC9" w:rsidRPr="00ED6412">
        <w:t xml:space="preserve">listed in </w:t>
      </w:r>
      <w:r w:rsidR="005121CE" w:rsidRPr="00ED6412">
        <w:fldChar w:fldCharType="begin"/>
      </w:r>
      <w:r w:rsidR="005121CE" w:rsidRPr="00ED6412">
        <w:instrText xml:space="preserve"> REF _Ref484092771 \h </w:instrText>
      </w:r>
      <w:r w:rsidR="00A63E2B" w:rsidRPr="00ED6412">
        <w:instrText xml:space="preserve"> \* MERGEFORMAT </w:instrText>
      </w:r>
      <w:r w:rsidR="005121CE" w:rsidRPr="00ED6412">
        <w:fldChar w:fldCharType="separate"/>
      </w:r>
      <w:r w:rsidR="00C05E44" w:rsidRPr="00ED6412">
        <w:t xml:space="preserve">Table </w:t>
      </w:r>
      <w:r w:rsidR="00C05E44">
        <w:rPr>
          <w:noProof/>
        </w:rPr>
        <w:t>3</w:t>
      </w:r>
      <w:r w:rsidR="00C05E44" w:rsidRPr="00ED6412">
        <w:rPr>
          <w:noProof/>
        </w:rPr>
        <w:t>.</w:t>
      </w:r>
      <w:r w:rsidR="00C05E44">
        <w:rPr>
          <w:noProof/>
        </w:rPr>
        <w:t>6</w:t>
      </w:r>
      <w:r w:rsidR="005121CE" w:rsidRPr="00ED6412">
        <w:fldChar w:fldCharType="end"/>
      </w:r>
      <w:r w:rsidR="005121CE" w:rsidRPr="00ED6412">
        <w:t>.</w:t>
      </w:r>
      <w:r w:rsidRPr="00ED6412">
        <w:t xml:space="preserve"> </w:t>
      </w:r>
      <w:r w:rsidR="00802E7A" w:rsidRPr="00ED6412">
        <w:t>T</w:t>
      </w:r>
      <w:r w:rsidRPr="00ED6412">
        <w:t>he critical cut-in, rated and cut-out wind speeds are</w:t>
      </w:r>
      <w:r w:rsidR="00237F49" w:rsidRPr="00ED6412">
        <w:t xml:space="preserve"> </w:t>
      </w:r>
      <w:r w:rsidR="00237F49" w:rsidRPr="00ED6412">
        <w:rPr>
          <w:i/>
        </w:rPr>
        <w:t>v</w:t>
      </w:r>
      <w:r w:rsidR="007E346E" w:rsidRPr="00ED6412">
        <w:rPr>
          <w:vertAlign w:val="subscript"/>
        </w:rPr>
        <w:t>i</w:t>
      </w:r>
      <w:r w:rsidR="003326CE" w:rsidRPr="00ED6412">
        <w:t xml:space="preserve"> = 5 m/s, </w:t>
      </w:r>
      <w:r w:rsidR="00237F49" w:rsidRPr="00ED6412">
        <w:rPr>
          <w:i/>
        </w:rPr>
        <w:t>v</w:t>
      </w:r>
      <w:r w:rsidR="001536A2" w:rsidRPr="00ED6412">
        <w:rPr>
          <w:vertAlign w:val="subscript"/>
        </w:rPr>
        <w:t>r</w:t>
      </w:r>
      <w:r w:rsidR="00237F49" w:rsidRPr="00ED6412">
        <w:t xml:space="preserve"> = </w:t>
      </w:r>
      <w:r w:rsidR="001536A2" w:rsidRPr="00ED6412">
        <w:t>1</w:t>
      </w:r>
      <w:r w:rsidR="00237F49" w:rsidRPr="00ED6412">
        <w:t>5 m/s,</w:t>
      </w:r>
      <w:r w:rsidR="001536A2" w:rsidRPr="00ED6412">
        <w:t xml:space="preserve"> and </w:t>
      </w:r>
      <w:r w:rsidR="001536A2" w:rsidRPr="00ED6412">
        <w:rPr>
          <w:i/>
        </w:rPr>
        <w:t>v</w:t>
      </w:r>
      <w:r w:rsidR="007E346E" w:rsidRPr="00ED6412">
        <w:rPr>
          <w:vertAlign w:val="subscript"/>
        </w:rPr>
        <w:t>o</w:t>
      </w:r>
      <w:r w:rsidR="001536A2" w:rsidRPr="00ED6412">
        <w:t xml:space="preserve"> = 45 m/s,</w:t>
      </w:r>
      <w:r w:rsidRPr="00ED6412">
        <w:t xml:space="preserve"> respectively. The Weibull distribution factors are</w:t>
      </w:r>
      <w:r w:rsidR="001536A2" w:rsidRPr="00ED6412">
        <w:t xml:space="preserve"> </w:t>
      </w:r>
      <w:r w:rsidR="001536A2" w:rsidRPr="00ED6412">
        <w:rPr>
          <w:i/>
        </w:rPr>
        <w:t>k</w:t>
      </w:r>
      <w:r w:rsidR="001536A2" w:rsidRPr="00ED6412">
        <w:t xml:space="preserve"> = 2</w:t>
      </w:r>
      <w:r w:rsidRPr="00ED6412">
        <w:t xml:space="preserve"> and</w:t>
      </w:r>
      <w:r w:rsidR="001536A2" w:rsidRPr="00ED6412">
        <w:t xml:space="preserve"> c = </w:t>
      </w:r>
      <w:r w:rsidR="00A4162E" w:rsidRPr="00ED6412">
        <w:t>1</w:t>
      </w:r>
      <w:r w:rsidR="001536A2" w:rsidRPr="00ED6412">
        <w:t>5</w:t>
      </w:r>
      <w:r w:rsidRPr="00ED6412">
        <w:t xml:space="preserve"> </w:t>
      </w:r>
      <w:r w:rsidR="007E346E" w:rsidRPr="00ED6412">
        <w:t xml:space="preserve">m/s </w:t>
      </w:r>
      <w:r w:rsidRPr="00ED6412">
        <w:t>and the total demand is</w:t>
      </w:r>
      <w:r w:rsidR="00D44EB3" w:rsidRPr="00ED6412">
        <w:t xml:space="preserve"> 1 MW.</w:t>
      </w:r>
    </w:p>
    <w:p w14:paraId="03D6E3A6" w14:textId="069796F2" w:rsidR="00ED407B" w:rsidRPr="00ED6412" w:rsidRDefault="00ED407B" w:rsidP="003E330A">
      <w:pPr>
        <w:pStyle w:val="Caption"/>
        <w:keepNext/>
        <w:jc w:val="both"/>
      </w:pPr>
      <w:bookmarkStart w:id="155" w:name="_Ref484092771"/>
      <w:bookmarkStart w:id="156" w:name="_Toc523347930"/>
      <w:r w:rsidRPr="00ED6412">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3</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6</w:t>
      </w:r>
      <w:r w:rsidR="001041A1">
        <w:rPr>
          <w:noProof/>
        </w:rPr>
        <w:fldChar w:fldCharType="end"/>
      </w:r>
      <w:bookmarkEnd w:id="155"/>
      <w:r w:rsidR="005121CE" w:rsidRPr="00ED6412">
        <w:t xml:space="preserve"> The cost coefficients and the power output ranges of generators</w:t>
      </w:r>
      <w:r w:rsidR="00BC6BD9" w:rsidRPr="00ED6412">
        <w:t xml:space="preserve"> </w:t>
      </w:r>
      <w:r w:rsidR="008041A6"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008041A6" w:rsidRPr="00ED6412">
        <w:fldChar w:fldCharType="separate"/>
      </w:r>
      <w:r w:rsidR="000201C4">
        <w:rPr>
          <w:noProof/>
        </w:rPr>
        <w:t>[</w:t>
      </w:r>
      <w:hyperlink w:anchor="_ENREF_46" w:tooltip="Hetzer, 2008 #256" w:history="1">
        <w:r w:rsidR="00213BF8">
          <w:rPr>
            <w:noProof/>
          </w:rPr>
          <w:t>46</w:t>
        </w:r>
      </w:hyperlink>
      <w:r w:rsidR="000201C4">
        <w:rPr>
          <w:noProof/>
        </w:rPr>
        <w:t>]</w:t>
      </w:r>
      <w:r w:rsidR="008041A6" w:rsidRPr="00ED6412">
        <w:fldChar w:fldCharType="end"/>
      </w:r>
      <w:r w:rsidR="000C31F6" w:rsidRPr="00ED6412">
        <w:t>.</w:t>
      </w:r>
      <w:bookmarkEnd w:id="156"/>
    </w:p>
    <w:tbl>
      <w:tblPr>
        <w:tblStyle w:val="ListTable2"/>
        <w:tblW w:w="7797" w:type="dxa"/>
        <w:tblLook w:val="0600" w:firstRow="0" w:lastRow="0" w:firstColumn="0" w:lastColumn="0" w:noHBand="1" w:noVBand="1"/>
      </w:tblPr>
      <w:tblGrid>
        <w:gridCol w:w="1071"/>
        <w:gridCol w:w="1345"/>
        <w:gridCol w:w="1345"/>
        <w:gridCol w:w="1345"/>
        <w:gridCol w:w="1345"/>
        <w:gridCol w:w="1346"/>
      </w:tblGrid>
      <w:tr w:rsidR="00A53152" w:rsidRPr="00ED6412" w14:paraId="6FBD192B" w14:textId="77777777" w:rsidTr="00867D88">
        <w:trPr>
          <w:trHeight w:val="397"/>
        </w:trPr>
        <w:tc>
          <w:tcPr>
            <w:tcW w:w="1071" w:type="dxa"/>
            <w:tcBorders>
              <w:right w:val="nil"/>
            </w:tcBorders>
            <w:vAlign w:val="center"/>
            <w:hideMark/>
          </w:tcPr>
          <w:p w14:paraId="01B2A38C" w14:textId="77777777" w:rsidR="00ED407B" w:rsidRPr="00ED6412" w:rsidRDefault="00ED407B" w:rsidP="00BC6BD9">
            <w:pPr>
              <w:spacing w:line="360" w:lineRule="auto"/>
              <w:jc w:val="center"/>
              <w:rPr>
                <w:b/>
              </w:rPr>
            </w:pPr>
            <w:r w:rsidRPr="00ED6412">
              <w:rPr>
                <w:b/>
              </w:rPr>
              <w:t>Cost function</w:t>
            </w:r>
          </w:p>
        </w:tc>
        <w:tc>
          <w:tcPr>
            <w:tcW w:w="1345" w:type="dxa"/>
            <w:tcBorders>
              <w:left w:val="nil"/>
            </w:tcBorders>
            <w:vAlign w:val="center"/>
            <w:hideMark/>
          </w:tcPr>
          <w:p w14:paraId="3D38D813" w14:textId="77777777" w:rsidR="00ED407B" w:rsidRPr="00ED6412" w:rsidRDefault="00ED407B" w:rsidP="00BC6BD9">
            <w:pPr>
              <w:spacing w:line="360" w:lineRule="auto"/>
              <w:jc w:val="center"/>
              <w:rPr>
                <w:b/>
                <w:i/>
              </w:rPr>
            </w:pPr>
            <w:r w:rsidRPr="00ED6412">
              <w:rPr>
                <w:b/>
                <w:i/>
              </w:rPr>
              <w:t>b</w:t>
            </w:r>
            <w:r w:rsidRPr="00ED6412">
              <w:rPr>
                <w:b/>
                <w:vertAlign w:val="subscript"/>
              </w:rPr>
              <w:t>i</w:t>
            </w:r>
            <w:r w:rsidRPr="00ED6412">
              <w:rPr>
                <w:b/>
                <w:i/>
              </w:rPr>
              <w:t xml:space="preserve"> </w:t>
            </w:r>
            <w:r w:rsidRPr="00ED6412">
              <w:rPr>
                <w:b/>
              </w:rPr>
              <w:t>($/MW</w:t>
            </w:r>
            <w:r w:rsidRPr="00ED6412">
              <w:rPr>
                <w:b/>
                <w:vertAlign w:val="superscript"/>
              </w:rPr>
              <w:t>2</w:t>
            </w:r>
            <w:r w:rsidRPr="00ED6412">
              <w:rPr>
                <w:b/>
              </w:rPr>
              <w:t>h)</w:t>
            </w:r>
          </w:p>
        </w:tc>
        <w:tc>
          <w:tcPr>
            <w:tcW w:w="1345" w:type="dxa"/>
            <w:vAlign w:val="center"/>
            <w:hideMark/>
          </w:tcPr>
          <w:p w14:paraId="48C61CCF" w14:textId="77777777" w:rsidR="00ED407B" w:rsidRPr="00ED6412" w:rsidRDefault="00ED407B" w:rsidP="00BC6BD9">
            <w:pPr>
              <w:spacing w:line="360" w:lineRule="auto"/>
              <w:jc w:val="center"/>
              <w:rPr>
                <w:b/>
                <w:i/>
              </w:rPr>
            </w:pPr>
            <w:r w:rsidRPr="00ED6412">
              <w:rPr>
                <w:b/>
                <w:i/>
              </w:rPr>
              <w:t>c</w:t>
            </w:r>
            <w:r w:rsidRPr="00ED6412">
              <w:rPr>
                <w:b/>
                <w:vertAlign w:val="subscript"/>
              </w:rPr>
              <w:t>i</w:t>
            </w:r>
            <w:r w:rsidRPr="00ED6412">
              <w:rPr>
                <w:b/>
                <w:i/>
              </w:rPr>
              <w:t xml:space="preserve"> </w:t>
            </w:r>
            <w:r w:rsidRPr="00ED6412">
              <w:rPr>
                <w:b/>
              </w:rPr>
              <w:t>($/MWh)</w:t>
            </w:r>
          </w:p>
        </w:tc>
        <w:tc>
          <w:tcPr>
            <w:tcW w:w="1345" w:type="dxa"/>
            <w:vAlign w:val="center"/>
            <w:hideMark/>
          </w:tcPr>
          <w:p w14:paraId="150B6052" w14:textId="77777777" w:rsidR="00F47FE1" w:rsidRPr="00ED6412" w:rsidRDefault="00ED407B" w:rsidP="00BC6BD9">
            <w:pPr>
              <w:spacing w:line="360" w:lineRule="auto"/>
              <w:jc w:val="center"/>
              <w:rPr>
                <w:b/>
                <w:i/>
              </w:rPr>
            </w:pPr>
            <w:r w:rsidRPr="00ED6412">
              <w:rPr>
                <w:b/>
                <w:i/>
              </w:rPr>
              <w:t>α</w:t>
            </w:r>
            <w:r w:rsidRPr="00ED6412">
              <w:rPr>
                <w:b/>
                <w:vertAlign w:val="subscript"/>
              </w:rPr>
              <w:t>i</w:t>
            </w:r>
            <w:r w:rsidRPr="00ED6412">
              <w:rPr>
                <w:b/>
                <w:i/>
              </w:rPr>
              <w:t xml:space="preserve"> </w:t>
            </w:r>
          </w:p>
          <w:p w14:paraId="734BFBC0" w14:textId="46786D71" w:rsidR="00ED407B" w:rsidRPr="00ED6412" w:rsidRDefault="00ED407B" w:rsidP="00BC6BD9">
            <w:pPr>
              <w:spacing w:line="360" w:lineRule="auto"/>
              <w:jc w:val="center"/>
              <w:rPr>
                <w:b/>
                <w:i/>
              </w:rPr>
            </w:pPr>
            <w:r w:rsidRPr="00ED6412">
              <w:rPr>
                <w:b/>
              </w:rPr>
              <w:t>($/h)</w:t>
            </w:r>
          </w:p>
        </w:tc>
        <w:tc>
          <w:tcPr>
            <w:tcW w:w="1345" w:type="dxa"/>
            <w:vAlign w:val="center"/>
            <w:hideMark/>
          </w:tcPr>
          <w:p w14:paraId="4505EAB0" w14:textId="77777777" w:rsidR="00ED407B" w:rsidRPr="00ED6412" w:rsidRDefault="00ED407B" w:rsidP="00BC6BD9">
            <w:pPr>
              <w:spacing w:line="360" w:lineRule="auto"/>
              <w:jc w:val="center"/>
              <w:rPr>
                <w:b/>
              </w:rPr>
            </w:pPr>
            <w:r w:rsidRPr="00ED6412">
              <w:rPr>
                <w:b/>
                <w:i/>
              </w:rPr>
              <w:t>P</w:t>
            </w:r>
            <w:r w:rsidRPr="00ED6412">
              <w:rPr>
                <w:b/>
                <w:vertAlign w:val="subscript"/>
              </w:rPr>
              <w:t>i,min</w:t>
            </w:r>
            <w:r w:rsidRPr="00ED6412">
              <w:rPr>
                <w:b/>
              </w:rPr>
              <w:t xml:space="preserve"> (MW)</w:t>
            </w:r>
          </w:p>
        </w:tc>
        <w:tc>
          <w:tcPr>
            <w:tcW w:w="1346" w:type="dxa"/>
            <w:vAlign w:val="center"/>
            <w:hideMark/>
          </w:tcPr>
          <w:p w14:paraId="0F09382F" w14:textId="77777777" w:rsidR="00ED407B" w:rsidRPr="00ED6412" w:rsidRDefault="00ED407B" w:rsidP="00BC6BD9">
            <w:pPr>
              <w:spacing w:line="360" w:lineRule="auto"/>
              <w:jc w:val="center"/>
              <w:rPr>
                <w:b/>
                <w:i/>
              </w:rPr>
            </w:pPr>
            <w:r w:rsidRPr="00ED6412">
              <w:rPr>
                <w:b/>
                <w:i/>
              </w:rPr>
              <w:t>P</w:t>
            </w:r>
            <w:r w:rsidRPr="00ED6412">
              <w:rPr>
                <w:b/>
                <w:vertAlign w:val="subscript"/>
              </w:rPr>
              <w:t>i,max</w:t>
            </w:r>
            <w:r w:rsidRPr="00ED6412">
              <w:rPr>
                <w:b/>
              </w:rPr>
              <w:t xml:space="preserve"> (MW)</w:t>
            </w:r>
          </w:p>
        </w:tc>
      </w:tr>
      <w:tr w:rsidR="00A53152" w:rsidRPr="00ED6412" w14:paraId="45737130" w14:textId="77777777" w:rsidTr="00867D88">
        <w:trPr>
          <w:trHeight w:val="397"/>
        </w:trPr>
        <w:tc>
          <w:tcPr>
            <w:tcW w:w="1071" w:type="dxa"/>
            <w:tcBorders>
              <w:right w:val="nil"/>
            </w:tcBorders>
            <w:vAlign w:val="center"/>
            <w:hideMark/>
          </w:tcPr>
          <w:p w14:paraId="447B8C5E" w14:textId="77777777" w:rsidR="00ED407B" w:rsidRPr="00ED6412" w:rsidRDefault="00ED407B" w:rsidP="00BC6BD9">
            <w:pPr>
              <w:spacing w:line="360" w:lineRule="auto"/>
              <w:jc w:val="center"/>
            </w:pPr>
            <w:r w:rsidRPr="00ED6412">
              <w:t>P1</w:t>
            </w:r>
          </w:p>
        </w:tc>
        <w:tc>
          <w:tcPr>
            <w:tcW w:w="1345" w:type="dxa"/>
            <w:tcBorders>
              <w:left w:val="nil"/>
            </w:tcBorders>
            <w:vAlign w:val="center"/>
            <w:hideMark/>
          </w:tcPr>
          <w:p w14:paraId="52C4D4D4" w14:textId="547568EE" w:rsidR="00ED407B" w:rsidRPr="00ED6412" w:rsidRDefault="00ED407B" w:rsidP="00BC6BD9">
            <w:pPr>
              <w:spacing w:line="360" w:lineRule="auto"/>
              <w:jc w:val="center"/>
            </w:pPr>
            <w:r w:rsidRPr="00ED6412">
              <w:t>0.05</w:t>
            </w:r>
          </w:p>
        </w:tc>
        <w:tc>
          <w:tcPr>
            <w:tcW w:w="1345" w:type="dxa"/>
            <w:vAlign w:val="center"/>
            <w:hideMark/>
          </w:tcPr>
          <w:p w14:paraId="6425AB52" w14:textId="128C1DB8" w:rsidR="00ED407B" w:rsidRPr="00ED6412" w:rsidRDefault="00ED407B" w:rsidP="00BC6BD9">
            <w:pPr>
              <w:spacing w:line="360" w:lineRule="auto"/>
              <w:jc w:val="center"/>
            </w:pPr>
            <w:r w:rsidRPr="00ED6412">
              <w:t>1.25</w:t>
            </w:r>
          </w:p>
        </w:tc>
        <w:tc>
          <w:tcPr>
            <w:tcW w:w="1345" w:type="dxa"/>
            <w:vAlign w:val="center"/>
            <w:hideMark/>
          </w:tcPr>
          <w:p w14:paraId="142A4E9F" w14:textId="7896C296" w:rsidR="00ED407B" w:rsidRPr="00ED6412" w:rsidRDefault="00ED407B" w:rsidP="00BC6BD9">
            <w:pPr>
              <w:spacing w:line="360" w:lineRule="auto"/>
              <w:jc w:val="center"/>
            </w:pPr>
            <w:r w:rsidRPr="00ED6412">
              <w:t>1</w:t>
            </w:r>
          </w:p>
        </w:tc>
        <w:tc>
          <w:tcPr>
            <w:tcW w:w="1345" w:type="dxa"/>
            <w:vAlign w:val="center"/>
            <w:hideMark/>
          </w:tcPr>
          <w:p w14:paraId="3616D778" w14:textId="66C0F0DC" w:rsidR="00ED407B" w:rsidRPr="00ED6412" w:rsidRDefault="00ED407B" w:rsidP="00BC6BD9">
            <w:pPr>
              <w:spacing w:line="360" w:lineRule="auto"/>
              <w:jc w:val="center"/>
            </w:pPr>
            <w:r w:rsidRPr="00ED6412">
              <w:t>0.2</w:t>
            </w:r>
          </w:p>
        </w:tc>
        <w:tc>
          <w:tcPr>
            <w:tcW w:w="1346" w:type="dxa"/>
            <w:vAlign w:val="center"/>
            <w:hideMark/>
          </w:tcPr>
          <w:p w14:paraId="2554E8CB" w14:textId="6DD67E08" w:rsidR="00ED407B" w:rsidRPr="00ED6412" w:rsidRDefault="00ED407B" w:rsidP="00BC6BD9">
            <w:pPr>
              <w:spacing w:line="360" w:lineRule="auto"/>
              <w:jc w:val="center"/>
            </w:pPr>
            <w:r w:rsidRPr="00ED6412">
              <w:t>1</w:t>
            </w:r>
          </w:p>
        </w:tc>
      </w:tr>
      <w:tr w:rsidR="00A53152" w:rsidRPr="00ED6412" w14:paraId="767511CB" w14:textId="77777777" w:rsidTr="00867D88">
        <w:trPr>
          <w:trHeight w:val="397"/>
        </w:trPr>
        <w:tc>
          <w:tcPr>
            <w:tcW w:w="1071" w:type="dxa"/>
            <w:tcBorders>
              <w:right w:val="nil"/>
            </w:tcBorders>
            <w:vAlign w:val="center"/>
            <w:hideMark/>
          </w:tcPr>
          <w:p w14:paraId="78CA162D" w14:textId="77777777" w:rsidR="00ED407B" w:rsidRPr="00ED6412" w:rsidRDefault="00ED407B" w:rsidP="00BC6BD9">
            <w:pPr>
              <w:spacing w:line="360" w:lineRule="auto"/>
              <w:jc w:val="center"/>
            </w:pPr>
            <w:r w:rsidRPr="00ED6412">
              <w:t>P2</w:t>
            </w:r>
          </w:p>
        </w:tc>
        <w:tc>
          <w:tcPr>
            <w:tcW w:w="1345" w:type="dxa"/>
            <w:tcBorders>
              <w:left w:val="nil"/>
            </w:tcBorders>
            <w:vAlign w:val="center"/>
            <w:hideMark/>
          </w:tcPr>
          <w:p w14:paraId="7BC1B115" w14:textId="405BEC3D" w:rsidR="00ED407B" w:rsidRPr="00ED6412" w:rsidRDefault="00ED407B" w:rsidP="00BC6BD9">
            <w:pPr>
              <w:spacing w:line="360" w:lineRule="auto"/>
              <w:jc w:val="center"/>
            </w:pPr>
            <w:r w:rsidRPr="00ED6412">
              <w:t>0.625</w:t>
            </w:r>
          </w:p>
        </w:tc>
        <w:tc>
          <w:tcPr>
            <w:tcW w:w="1345" w:type="dxa"/>
            <w:vAlign w:val="center"/>
            <w:hideMark/>
          </w:tcPr>
          <w:p w14:paraId="50B372D5" w14:textId="568CC358" w:rsidR="00ED407B" w:rsidRPr="00ED6412" w:rsidRDefault="00ED407B" w:rsidP="00BC6BD9">
            <w:pPr>
              <w:spacing w:line="360" w:lineRule="auto"/>
              <w:jc w:val="center"/>
            </w:pPr>
            <w:r w:rsidRPr="00ED6412">
              <w:t>1</w:t>
            </w:r>
          </w:p>
        </w:tc>
        <w:tc>
          <w:tcPr>
            <w:tcW w:w="1345" w:type="dxa"/>
            <w:vAlign w:val="center"/>
            <w:hideMark/>
          </w:tcPr>
          <w:p w14:paraId="0F492721" w14:textId="303EC2D7" w:rsidR="00ED407B" w:rsidRPr="00ED6412" w:rsidRDefault="00ED407B" w:rsidP="00BC6BD9">
            <w:pPr>
              <w:spacing w:line="360" w:lineRule="auto"/>
              <w:jc w:val="center"/>
            </w:pPr>
            <w:r w:rsidRPr="00ED6412">
              <w:t>1.25</w:t>
            </w:r>
          </w:p>
        </w:tc>
        <w:tc>
          <w:tcPr>
            <w:tcW w:w="1345" w:type="dxa"/>
            <w:vAlign w:val="center"/>
            <w:hideMark/>
          </w:tcPr>
          <w:p w14:paraId="046ED6FD" w14:textId="756F54FE" w:rsidR="00ED407B" w:rsidRPr="00ED6412" w:rsidRDefault="00ED407B" w:rsidP="00BC6BD9">
            <w:pPr>
              <w:spacing w:line="360" w:lineRule="auto"/>
              <w:jc w:val="center"/>
            </w:pPr>
            <w:r w:rsidRPr="00ED6412">
              <w:t>0.2</w:t>
            </w:r>
          </w:p>
        </w:tc>
        <w:tc>
          <w:tcPr>
            <w:tcW w:w="1346" w:type="dxa"/>
            <w:vAlign w:val="center"/>
            <w:hideMark/>
          </w:tcPr>
          <w:p w14:paraId="2B3A4BA7" w14:textId="1F17A512" w:rsidR="00ED407B" w:rsidRPr="00ED6412" w:rsidRDefault="00ED407B" w:rsidP="00BC6BD9">
            <w:pPr>
              <w:spacing w:line="360" w:lineRule="auto"/>
              <w:jc w:val="center"/>
            </w:pPr>
            <w:r w:rsidRPr="00ED6412">
              <w:t>1</w:t>
            </w:r>
          </w:p>
        </w:tc>
      </w:tr>
      <w:tr w:rsidR="00A53152" w:rsidRPr="00ED6412" w14:paraId="2A0D4F2B" w14:textId="77777777" w:rsidTr="00867D88">
        <w:trPr>
          <w:trHeight w:val="397"/>
        </w:trPr>
        <w:tc>
          <w:tcPr>
            <w:tcW w:w="1071" w:type="dxa"/>
            <w:tcBorders>
              <w:right w:val="nil"/>
            </w:tcBorders>
            <w:vAlign w:val="center"/>
          </w:tcPr>
          <w:p w14:paraId="7435D97F" w14:textId="450C2B39" w:rsidR="009C197D" w:rsidRPr="00ED6412" w:rsidRDefault="009C197D" w:rsidP="00BC6BD9">
            <w:pPr>
              <w:spacing w:line="360" w:lineRule="auto"/>
              <w:jc w:val="center"/>
            </w:pPr>
            <w:r w:rsidRPr="00ED6412">
              <w:t>G1</w:t>
            </w:r>
          </w:p>
        </w:tc>
        <w:tc>
          <w:tcPr>
            <w:tcW w:w="1345" w:type="dxa"/>
            <w:tcBorders>
              <w:left w:val="nil"/>
            </w:tcBorders>
            <w:vAlign w:val="center"/>
          </w:tcPr>
          <w:p w14:paraId="50E5C450" w14:textId="6E98BC3B" w:rsidR="009C197D" w:rsidRPr="00ED6412" w:rsidRDefault="009C197D" w:rsidP="00BC6BD9">
            <w:pPr>
              <w:spacing w:line="360" w:lineRule="auto"/>
              <w:jc w:val="center"/>
            </w:pPr>
            <w:r w:rsidRPr="00ED6412">
              <w:t>n/a</w:t>
            </w:r>
          </w:p>
        </w:tc>
        <w:tc>
          <w:tcPr>
            <w:tcW w:w="1345" w:type="dxa"/>
            <w:vAlign w:val="center"/>
          </w:tcPr>
          <w:p w14:paraId="19A90F8D" w14:textId="58FA0071" w:rsidR="009C197D" w:rsidRPr="00ED6412" w:rsidRDefault="009C197D" w:rsidP="00BC6BD9">
            <w:pPr>
              <w:spacing w:line="360" w:lineRule="auto"/>
              <w:jc w:val="center"/>
            </w:pPr>
            <w:r w:rsidRPr="00ED6412">
              <w:t>1</w:t>
            </w:r>
          </w:p>
        </w:tc>
        <w:tc>
          <w:tcPr>
            <w:tcW w:w="1345" w:type="dxa"/>
            <w:vAlign w:val="center"/>
          </w:tcPr>
          <w:p w14:paraId="05C64993" w14:textId="1C676CAB" w:rsidR="009C197D" w:rsidRPr="00ED6412" w:rsidRDefault="009C197D" w:rsidP="00BC6BD9">
            <w:pPr>
              <w:spacing w:line="360" w:lineRule="auto"/>
              <w:jc w:val="center"/>
            </w:pPr>
            <w:r w:rsidRPr="00ED6412">
              <w:t>n/a</w:t>
            </w:r>
          </w:p>
        </w:tc>
        <w:tc>
          <w:tcPr>
            <w:tcW w:w="1345" w:type="dxa"/>
            <w:vAlign w:val="center"/>
          </w:tcPr>
          <w:p w14:paraId="23014C78" w14:textId="6D3907AF" w:rsidR="009C197D" w:rsidRPr="00ED6412" w:rsidRDefault="009C197D" w:rsidP="00BC6BD9">
            <w:pPr>
              <w:spacing w:line="360" w:lineRule="auto"/>
              <w:jc w:val="center"/>
            </w:pPr>
            <w:r w:rsidRPr="00ED6412">
              <w:t>0</w:t>
            </w:r>
          </w:p>
        </w:tc>
        <w:tc>
          <w:tcPr>
            <w:tcW w:w="1346" w:type="dxa"/>
            <w:vAlign w:val="center"/>
          </w:tcPr>
          <w:p w14:paraId="03DF56B0" w14:textId="08637AD6" w:rsidR="009C197D" w:rsidRPr="00ED6412" w:rsidRDefault="009C197D" w:rsidP="00BC6BD9">
            <w:pPr>
              <w:spacing w:line="360" w:lineRule="auto"/>
              <w:jc w:val="center"/>
            </w:pPr>
            <w:r w:rsidRPr="00ED6412">
              <w:t>1</w:t>
            </w:r>
          </w:p>
        </w:tc>
      </w:tr>
      <w:tr w:rsidR="00A53152" w:rsidRPr="00ED6412" w14:paraId="673B91C9" w14:textId="77777777" w:rsidTr="00867D88">
        <w:trPr>
          <w:trHeight w:val="397"/>
        </w:trPr>
        <w:tc>
          <w:tcPr>
            <w:tcW w:w="1071" w:type="dxa"/>
            <w:tcBorders>
              <w:right w:val="nil"/>
            </w:tcBorders>
            <w:vAlign w:val="center"/>
          </w:tcPr>
          <w:p w14:paraId="6EA8710A" w14:textId="7565DEAB" w:rsidR="009C197D" w:rsidRPr="00ED6412" w:rsidRDefault="009C197D" w:rsidP="00BC6BD9">
            <w:pPr>
              <w:spacing w:line="360" w:lineRule="auto"/>
              <w:jc w:val="center"/>
            </w:pPr>
            <w:r w:rsidRPr="00ED6412">
              <w:t>G2</w:t>
            </w:r>
          </w:p>
        </w:tc>
        <w:tc>
          <w:tcPr>
            <w:tcW w:w="1345" w:type="dxa"/>
            <w:tcBorders>
              <w:left w:val="nil"/>
            </w:tcBorders>
            <w:vAlign w:val="center"/>
          </w:tcPr>
          <w:p w14:paraId="4F056D5D" w14:textId="78A50390" w:rsidR="009C197D" w:rsidRPr="00ED6412" w:rsidRDefault="009C197D" w:rsidP="00BC6BD9">
            <w:pPr>
              <w:spacing w:line="360" w:lineRule="auto"/>
              <w:jc w:val="center"/>
            </w:pPr>
            <w:r w:rsidRPr="00ED6412">
              <w:t>n/a</w:t>
            </w:r>
          </w:p>
        </w:tc>
        <w:tc>
          <w:tcPr>
            <w:tcW w:w="1345" w:type="dxa"/>
            <w:vAlign w:val="center"/>
          </w:tcPr>
          <w:p w14:paraId="1E4175CF" w14:textId="70952023" w:rsidR="009C197D" w:rsidRPr="00ED6412" w:rsidRDefault="009C197D" w:rsidP="00BC6BD9">
            <w:pPr>
              <w:spacing w:line="360" w:lineRule="auto"/>
              <w:jc w:val="center"/>
            </w:pPr>
            <w:r w:rsidRPr="00ED6412">
              <w:t>1.05</w:t>
            </w:r>
          </w:p>
        </w:tc>
        <w:tc>
          <w:tcPr>
            <w:tcW w:w="1345" w:type="dxa"/>
            <w:vAlign w:val="center"/>
          </w:tcPr>
          <w:p w14:paraId="505144B0" w14:textId="5BED7E4C" w:rsidR="009C197D" w:rsidRPr="00ED6412" w:rsidRDefault="009C197D" w:rsidP="00BC6BD9">
            <w:pPr>
              <w:spacing w:line="360" w:lineRule="auto"/>
              <w:jc w:val="center"/>
            </w:pPr>
            <w:r w:rsidRPr="00ED6412">
              <w:t>n/a</w:t>
            </w:r>
          </w:p>
        </w:tc>
        <w:tc>
          <w:tcPr>
            <w:tcW w:w="1345" w:type="dxa"/>
            <w:vAlign w:val="center"/>
          </w:tcPr>
          <w:p w14:paraId="58C50082" w14:textId="1DBE0CA0" w:rsidR="009C197D" w:rsidRPr="00ED6412" w:rsidRDefault="009C197D" w:rsidP="00BC6BD9">
            <w:pPr>
              <w:spacing w:line="360" w:lineRule="auto"/>
              <w:jc w:val="center"/>
            </w:pPr>
            <w:r w:rsidRPr="00ED6412">
              <w:t>0</w:t>
            </w:r>
          </w:p>
        </w:tc>
        <w:tc>
          <w:tcPr>
            <w:tcW w:w="1346" w:type="dxa"/>
            <w:vAlign w:val="center"/>
          </w:tcPr>
          <w:p w14:paraId="18B15CA3" w14:textId="6515F034" w:rsidR="009C197D" w:rsidRPr="00ED6412" w:rsidRDefault="009C197D" w:rsidP="00BC6BD9">
            <w:pPr>
              <w:spacing w:line="360" w:lineRule="auto"/>
              <w:jc w:val="center"/>
            </w:pPr>
            <w:r w:rsidRPr="00ED6412">
              <w:t>1</w:t>
            </w:r>
          </w:p>
        </w:tc>
      </w:tr>
    </w:tbl>
    <w:p w14:paraId="4B506F21" w14:textId="6E1FA73E" w:rsidR="00D77073" w:rsidRPr="00ED6412" w:rsidRDefault="00D77073" w:rsidP="004C1551">
      <w:r w:rsidRPr="00ED6412">
        <w:lastRenderedPageBreak/>
        <w:t xml:space="preserve">In the first scenario, optimal outputs are a function of conventional power cost, direct and overestimation wind power cost. In this scenario, no underestimation in the wind power cost is considered. </w:t>
      </w:r>
      <w:r w:rsidR="007E346E" w:rsidRPr="00ED6412">
        <w:t>Therefore,</w:t>
      </w:r>
      <w:r w:rsidRPr="00ED6412">
        <w:t xml:space="preserve"> the overestimated amount in the scheduled wind power is offset by the purchasing power from outside of this electrical system and a reserve cost has to be paid. </w:t>
      </w:r>
    </w:p>
    <w:p w14:paraId="6F57B9A5" w14:textId="62A98D29" w:rsidR="00EC3A3F" w:rsidRPr="00ED6412" w:rsidRDefault="00EC3A3F" w:rsidP="00A326F0">
      <w:pPr>
        <w:pStyle w:val="Heading4"/>
      </w:pPr>
      <w:bookmarkStart w:id="157" w:name="_Toc523347773"/>
      <w:r w:rsidRPr="00ED6412">
        <w:t>Power system considering overestimation cost</w:t>
      </w:r>
      <w:bookmarkEnd w:id="157"/>
    </w:p>
    <w:p w14:paraId="67C41280" w14:textId="29880135" w:rsidR="00D77073" w:rsidRPr="00ED6412" w:rsidRDefault="00D77073" w:rsidP="004C1551">
      <w:r w:rsidRPr="00ED6412">
        <w:t xml:space="preserve">According to equations </w:t>
      </w:r>
      <w:r w:rsidR="00281145" w:rsidRPr="00ED6412">
        <w:fldChar w:fldCharType="begin"/>
      </w:r>
      <w:r w:rsidR="00281145" w:rsidRPr="00ED6412">
        <w:instrText xml:space="preserve"> REF _Ref484093455 \h </w:instrText>
      </w:r>
      <w:r w:rsidR="00A63E2B" w:rsidRPr="00ED6412">
        <w:instrText xml:space="preserve"> \* MERGEFORMAT </w:instrText>
      </w:r>
      <w:r w:rsidR="00281145" w:rsidRPr="00ED6412">
        <w:fldChar w:fldCharType="separate"/>
      </w:r>
      <w:r w:rsidR="00C05E44" w:rsidRPr="00ED6412">
        <w:t>(</w:t>
      </w:r>
      <w:r w:rsidR="00C05E44">
        <w:rPr>
          <w:noProof/>
        </w:rPr>
        <w:t>3</w:t>
      </w:r>
      <w:r w:rsidR="00C05E44" w:rsidRPr="00ED6412">
        <w:rPr>
          <w:noProof/>
        </w:rPr>
        <w:t>.</w:t>
      </w:r>
      <w:r w:rsidR="00C05E44">
        <w:rPr>
          <w:noProof/>
        </w:rPr>
        <w:t>1</w:t>
      </w:r>
      <w:r w:rsidR="00C05E44" w:rsidRPr="00ED6412">
        <w:t>)</w:t>
      </w:r>
      <w:r w:rsidR="00281145" w:rsidRPr="00ED6412">
        <w:fldChar w:fldCharType="end"/>
      </w:r>
      <w:r w:rsidR="00281145" w:rsidRPr="00ED6412">
        <w:t xml:space="preserve"> to </w:t>
      </w:r>
      <w:r w:rsidR="00281145" w:rsidRPr="00ED6412">
        <w:fldChar w:fldCharType="begin"/>
      </w:r>
      <w:r w:rsidR="00281145" w:rsidRPr="00ED6412">
        <w:instrText xml:space="preserve"> REF _Ref484093460 \h </w:instrText>
      </w:r>
      <w:r w:rsidR="00A63E2B" w:rsidRPr="00ED6412">
        <w:instrText xml:space="preserve"> \* MERGEFORMAT </w:instrText>
      </w:r>
      <w:r w:rsidR="00281145" w:rsidRPr="00ED6412">
        <w:fldChar w:fldCharType="separate"/>
      </w:r>
      <w:r w:rsidR="00C05E44" w:rsidRPr="00ED6412">
        <w:rPr>
          <w:noProof/>
        </w:rPr>
        <w:t>(</w:t>
      </w:r>
      <w:r w:rsidR="00C05E44">
        <w:rPr>
          <w:noProof/>
        </w:rPr>
        <w:t>3</w:t>
      </w:r>
      <w:r w:rsidR="00C05E44" w:rsidRPr="00ED6412">
        <w:rPr>
          <w:noProof/>
        </w:rPr>
        <w:t>.</w:t>
      </w:r>
      <w:r w:rsidR="00C05E44">
        <w:rPr>
          <w:noProof/>
        </w:rPr>
        <w:t>5</w:t>
      </w:r>
      <w:r w:rsidR="00C05E44" w:rsidRPr="00ED6412">
        <w:rPr>
          <w:noProof/>
        </w:rPr>
        <w:t>)</w:t>
      </w:r>
      <w:r w:rsidR="00281145" w:rsidRPr="00ED6412">
        <w:fldChar w:fldCharType="end"/>
      </w:r>
      <w:r w:rsidR="00281145" w:rsidRPr="00ED6412">
        <w:t xml:space="preserve"> and</w:t>
      </w:r>
      <w:r w:rsidR="00B75C7D" w:rsidRPr="00ED6412">
        <w:t xml:space="preserve"> </w:t>
      </w:r>
      <w:r w:rsidR="0066365F" w:rsidRPr="00ED6412">
        <w:fldChar w:fldCharType="begin"/>
      </w:r>
      <w:r w:rsidR="0066365F" w:rsidRPr="00ED6412">
        <w:instrText xml:space="preserve"> REF _Ref499482123 \h </w:instrText>
      </w:r>
      <w:r w:rsidR="00A63E2B" w:rsidRPr="00ED6412">
        <w:instrText xml:space="preserve"> \* MERGEFORMAT </w:instrText>
      </w:r>
      <w:r w:rsidR="0066365F" w:rsidRPr="00ED6412">
        <w:fldChar w:fldCharType="separate"/>
      </w:r>
      <w:r w:rsidR="00C05E44" w:rsidRPr="00ED6412">
        <w:rPr>
          <w:noProof/>
        </w:rPr>
        <w:t>(</w:t>
      </w:r>
      <w:r w:rsidR="00C05E44">
        <w:rPr>
          <w:noProof/>
        </w:rPr>
        <w:t>3</w:t>
      </w:r>
      <w:r w:rsidR="00C05E44" w:rsidRPr="00ED6412">
        <w:rPr>
          <w:noProof/>
        </w:rPr>
        <w:t>.</w:t>
      </w:r>
      <w:r w:rsidR="00C05E44">
        <w:rPr>
          <w:noProof/>
        </w:rPr>
        <w:t>21</w:t>
      </w:r>
      <w:r w:rsidR="00C05E44" w:rsidRPr="00ED6412">
        <w:rPr>
          <w:noProof/>
        </w:rPr>
        <w:t>)</w:t>
      </w:r>
      <w:r w:rsidR="0066365F" w:rsidRPr="00ED6412">
        <w:fldChar w:fldCharType="end"/>
      </w:r>
      <w:r w:rsidR="00EC3A3F" w:rsidRPr="00ED6412">
        <w:t>,</w:t>
      </w:r>
      <w:r w:rsidR="00281145" w:rsidRPr="00ED6412">
        <w:t xml:space="preserve"> </w:t>
      </w:r>
      <w:r w:rsidRPr="00ED6412">
        <w:t>vary the overestimation coefficient from</w:t>
      </w:r>
      <w:r w:rsidR="00872492" w:rsidRPr="00ED6412">
        <w:t xml:space="preserve"> 0 $/MWh to 10 $/MWh,</w:t>
      </w:r>
      <w:r w:rsidRPr="00ED6412">
        <w:t xml:space="preserve"> namely 0 to 10 times of the direct wind power cost coefficient. The conventional and wind power outputs of scenario 1 are shown in</w:t>
      </w:r>
      <w:r w:rsidR="00525572" w:rsidRPr="00ED6412">
        <w:t xml:space="preserve"> </w:t>
      </w:r>
      <w:r w:rsidR="00525572" w:rsidRPr="00ED6412">
        <w:fldChar w:fldCharType="begin"/>
      </w:r>
      <w:r w:rsidR="00525572" w:rsidRPr="00ED6412">
        <w:instrText xml:space="preserve"> REF _Ref484093958 \h </w:instrText>
      </w:r>
      <w:r w:rsidR="00A63E2B" w:rsidRPr="00ED6412">
        <w:instrText xml:space="preserve"> \* MERGEFORMAT </w:instrText>
      </w:r>
      <w:r w:rsidR="00525572" w:rsidRPr="00ED6412">
        <w:fldChar w:fldCharType="separate"/>
      </w:r>
      <w:r w:rsidR="00892A51" w:rsidRPr="00ED6412">
        <w:t xml:space="preserve">Figure </w:t>
      </w:r>
      <w:r w:rsidR="00892A51">
        <w:rPr>
          <w:noProof/>
        </w:rPr>
        <w:t>3.2</w:t>
      </w:r>
      <w:r w:rsidR="00525572" w:rsidRPr="00ED6412">
        <w:fldChar w:fldCharType="end"/>
      </w:r>
      <w:r w:rsidRPr="00ED6412">
        <w:t xml:space="preserve">. The solid line is the outputs of the proposed model and the dashed line is the Hetzer model. These solid and dashed lines of the same generators are almost identical. Therefore the proposed model is validated as it works smoothly in the scenario without underestimating the wind power cost. </w:t>
      </w:r>
    </w:p>
    <w:p w14:paraId="678143E7" w14:textId="484961EA" w:rsidR="001231D7" w:rsidRPr="00ED6412" w:rsidRDefault="001231D7" w:rsidP="004C1551">
      <w:r w:rsidRPr="00ED6412">
        <w:t xml:space="preserve">It can be seen from </w:t>
      </w:r>
      <w:r w:rsidRPr="00ED6412">
        <w:fldChar w:fldCharType="begin"/>
      </w:r>
      <w:r w:rsidRPr="00ED6412">
        <w:instrText xml:space="preserve"> REF _Ref484093958 \h </w:instrText>
      </w:r>
      <w:r w:rsidR="00A63E2B" w:rsidRPr="00ED6412">
        <w:instrText xml:space="preserve"> \* MERGEFORMAT </w:instrText>
      </w:r>
      <w:r w:rsidRPr="00ED6412">
        <w:fldChar w:fldCharType="separate"/>
      </w:r>
      <w:r w:rsidR="00892A51" w:rsidRPr="00ED6412">
        <w:t xml:space="preserve">Figure </w:t>
      </w:r>
      <w:r w:rsidR="00892A51">
        <w:rPr>
          <w:noProof/>
        </w:rPr>
        <w:t>3.2</w:t>
      </w:r>
      <w:r w:rsidRPr="00ED6412">
        <w:fldChar w:fldCharType="end"/>
      </w:r>
      <w:r w:rsidRPr="00ED6412">
        <w:t xml:space="preserve"> that at 0 $/MWh overestimation coefficient, the conventional generators are at their minimum and the wind power generator 1, which is the lower cost wind generator, supplies the rest of the power. Increasing the overestimation coefficient to 0.5 $/MWh, the conventional outputs are still at their minimum and the output of the wind generator 1 decreases and this leads to an increase in the wind generator 2. From the overestimation coefficient of 1 $/MWh outputs from the wind generators decrease while the conventional generator 2 increases. The conventional generator 1 is at its minimum. On increasing the overestimation coefficient from 2 to 7 $/MWh, the outputs from wind </w:t>
      </w:r>
      <w:r w:rsidRPr="00ED6412">
        <w:lastRenderedPageBreak/>
        <w:t xml:space="preserve">generators keep falling until there is no output and the conventional generators keep increasing. For the overestimation coefficients that are larger than 7 $/MWh, all of the generators are constant, where wind generators are 0 MW, conventional generator 1 is 0.45 MW and conventional generator 2 is 0.55 MW. The total cost is stable at 3.57 $/h. </w:t>
      </w:r>
    </w:p>
    <w:p w14:paraId="0B64167C" w14:textId="7C81685A" w:rsidR="00CD698E" w:rsidRPr="00ED6412" w:rsidRDefault="004D108F" w:rsidP="00CD698E">
      <w:pPr>
        <w:keepNext/>
        <w:jc w:val="center"/>
      </w:pPr>
      <w:r w:rsidRPr="00ED6412">
        <w:rPr>
          <w:noProof/>
          <w:lang w:eastAsia="en-GB"/>
        </w:rPr>
        <w:drawing>
          <wp:inline distT="0" distB="0" distL="0" distR="0" wp14:anchorId="5E407D35" wp14:editId="365A35D4">
            <wp:extent cx="5039360" cy="3858260"/>
            <wp:effectExtent l="0" t="0" r="8890" b="8890"/>
            <wp:docPr id="9" name="Picture 9" descr="C:\Users\admin\Desktop\20170709steady_vali\20170709sqp_over\OVER-ST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20170709steady_vali\20170709sqp_over\OVER-STR.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9360" cy="3858260"/>
                    </a:xfrm>
                    <a:prstGeom prst="rect">
                      <a:avLst/>
                    </a:prstGeom>
                    <a:noFill/>
                    <a:ln>
                      <a:noFill/>
                    </a:ln>
                  </pic:spPr>
                </pic:pic>
              </a:graphicData>
            </a:graphic>
          </wp:inline>
        </w:drawing>
      </w:r>
    </w:p>
    <w:p w14:paraId="14C2241E" w14:textId="3EEB1C2B" w:rsidR="00CD698E" w:rsidRPr="00ED6412" w:rsidRDefault="00CD698E" w:rsidP="00F47FE1">
      <w:pPr>
        <w:pStyle w:val="Caption"/>
        <w:jc w:val="left"/>
      </w:pPr>
      <w:bookmarkStart w:id="158" w:name="_Ref484093958"/>
      <w:bookmarkStart w:id="159" w:name="_Ref484093901"/>
      <w:bookmarkStart w:id="160" w:name="_Toc523347874"/>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3</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2</w:t>
      </w:r>
      <w:r w:rsidR="00C47357">
        <w:rPr>
          <w:noProof/>
        </w:rPr>
        <w:fldChar w:fldCharType="end"/>
      </w:r>
      <w:bookmarkEnd w:id="158"/>
      <w:r w:rsidRPr="00ED6412">
        <w:t xml:space="preserve"> </w:t>
      </w:r>
      <w:r w:rsidR="00DB349F" w:rsidRPr="00ED6412">
        <w:t>O</w:t>
      </w:r>
      <w:r w:rsidRPr="00ED6412">
        <w:t>ptimal outputs as a function of conventional power cost, direct and overestimation wind power cost.</w:t>
      </w:r>
      <w:bookmarkEnd w:id="159"/>
      <w:bookmarkEnd w:id="160"/>
    </w:p>
    <w:p w14:paraId="6181AA3F" w14:textId="4D89CC24" w:rsidR="00D77073" w:rsidRPr="00ED6412" w:rsidRDefault="00D77073" w:rsidP="004C1551">
      <w:r w:rsidRPr="00ED6412">
        <w:t xml:space="preserve">The higher the overestimation in the wind power cost coefficient, the more cost is required to be paid for the same amount of reserved power. As expected, increases in the overestimation wind power cost coefficient leads to the reduction in the wind </w:t>
      </w:r>
      <w:r w:rsidRPr="00ED6412">
        <w:lastRenderedPageBreak/>
        <w:t>power output, in that in the high overestimation cost coefficient leads to a high total wind power cost and the wind power becomes less cost competitive.</w:t>
      </w:r>
    </w:p>
    <w:p w14:paraId="3A6958D2" w14:textId="0CE034B5" w:rsidR="00EC3A3F" w:rsidRPr="00ED6412" w:rsidRDefault="00EC3A3F" w:rsidP="00A326F0">
      <w:pPr>
        <w:pStyle w:val="Heading4"/>
      </w:pPr>
      <w:bookmarkStart w:id="161" w:name="_Toc523347774"/>
      <w:r w:rsidRPr="00ED6412">
        <w:t>Power system considering underestimation cost</w:t>
      </w:r>
      <w:bookmarkEnd w:id="161"/>
    </w:p>
    <w:p w14:paraId="466D2155" w14:textId="34EDD1EF" w:rsidR="00D77073" w:rsidRPr="00ED6412" w:rsidRDefault="00D77073" w:rsidP="004C1551">
      <w:r w:rsidRPr="00ED6412">
        <w:t>Vice versa, the model works effectively with various underestimation in the wind power costs but zero overestimation cost in the second scenario, which can be observed in</w:t>
      </w:r>
      <w:r w:rsidR="001752F1" w:rsidRPr="00ED6412">
        <w:t xml:space="preserve"> </w:t>
      </w:r>
      <w:r w:rsidR="00725FF4" w:rsidRPr="00ED6412">
        <w:fldChar w:fldCharType="begin"/>
      </w:r>
      <w:r w:rsidR="00725FF4" w:rsidRPr="00ED6412">
        <w:instrText xml:space="preserve"> REF _Ref484095576 \h </w:instrText>
      </w:r>
      <w:r w:rsidR="00A63E2B" w:rsidRPr="00ED6412">
        <w:instrText xml:space="preserve"> \* MERGEFORMAT </w:instrText>
      </w:r>
      <w:r w:rsidR="00725FF4" w:rsidRPr="00ED6412">
        <w:fldChar w:fldCharType="separate"/>
      </w:r>
      <w:r w:rsidR="00892A51" w:rsidRPr="00ED6412">
        <w:t xml:space="preserve">Figure </w:t>
      </w:r>
      <w:r w:rsidR="00892A51">
        <w:rPr>
          <w:noProof/>
        </w:rPr>
        <w:t>3.3</w:t>
      </w:r>
      <w:r w:rsidR="00725FF4" w:rsidRPr="00ED6412">
        <w:fldChar w:fldCharType="end"/>
      </w:r>
      <w:r w:rsidRPr="00ED6412">
        <w:t>. In this scenario, the penalty cost needs to be paid for the wasted wind power. The conventional generators remain at their minimum, which are the same at 0.2</w:t>
      </w:r>
      <w:r w:rsidR="00725FF4" w:rsidRPr="00ED6412">
        <w:t xml:space="preserve"> </w:t>
      </w:r>
      <w:r w:rsidRPr="00ED6412">
        <w:t xml:space="preserve">MW. Similar to the first scenario, the wind power generator 1 supplies the rest of the power at  </w:t>
      </w:r>
      <w:r w:rsidR="00725FF4" w:rsidRPr="00ED6412">
        <w:t xml:space="preserve">0 $/MWh </w:t>
      </w:r>
      <w:r w:rsidRPr="00ED6412">
        <w:t>underestimation coefficient and the wind power generator 2 has 0 power output. With the increasing in the underestimation coefficient, the wind power outputs converge is about 0.3</w:t>
      </w:r>
      <w:r w:rsidR="00725FF4" w:rsidRPr="00ED6412">
        <w:t xml:space="preserve"> </w:t>
      </w:r>
      <w:r w:rsidRPr="00ED6412">
        <w:t xml:space="preserve">MW, which is in the middle of the initial wind power outputs. </w:t>
      </w:r>
    </w:p>
    <w:p w14:paraId="4D0A5190" w14:textId="6A995F45" w:rsidR="00DC47CF" w:rsidRDefault="001231D7" w:rsidP="001231D7">
      <w:r w:rsidRPr="00D761B7">
        <w:t xml:space="preserve">Different from scenario 1, the wind power outputs of the proposed model converges </w:t>
      </w:r>
      <w:r w:rsidR="00134CE8" w:rsidRPr="00D761B7">
        <w:t xml:space="preserve">much </w:t>
      </w:r>
      <w:r w:rsidRPr="00D761B7">
        <w:t xml:space="preserve">faster than the Hetzer model before the underestimation coefficient </w:t>
      </w:r>
      <w:r w:rsidR="00134CE8" w:rsidRPr="00D761B7">
        <w:t>2 </w:t>
      </w:r>
      <w:r w:rsidRPr="00D761B7">
        <w:t>$/MWh</w:t>
      </w:r>
      <w:r w:rsidR="00FB7AFD" w:rsidRPr="00D761B7">
        <w:t>.</w:t>
      </w:r>
      <w:r w:rsidRPr="00D761B7">
        <w:t xml:space="preserve"> </w:t>
      </w:r>
      <w:r w:rsidR="00FB7AFD" w:rsidRPr="00D761B7">
        <w:t xml:space="preserve">Then </w:t>
      </w:r>
      <w:r w:rsidRPr="00D761B7">
        <w:t xml:space="preserve">the wind power outputs after </w:t>
      </w:r>
      <w:r w:rsidR="00FB7AFD" w:rsidRPr="00D761B7">
        <w:t>coefficient 2 </w:t>
      </w:r>
      <w:r w:rsidRPr="00D761B7">
        <w:t xml:space="preserve">$/MWh are </w:t>
      </w:r>
      <w:r w:rsidR="008C2388" w:rsidRPr="00D761B7">
        <w:t>gentle and close to 0.3 </w:t>
      </w:r>
      <w:r w:rsidR="008C2388" w:rsidRPr="000765FB">
        <w:rPr>
          <w:color w:val="000000" w:themeColor="text1"/>
        </w:rPr>
        <w:t>MW</w:t>
      </w:r>
      <w:r w:rsidRPr="000765FB">
        <w:rPr>
          <w:color w:val="000000" w:themeColor="text1"/>
        </w:rPr>
        <w:t xml:space="preserve">. </w:t>
      </w:r>
      <w:r w:rsidR="00DC47CF" w:rsidRPr="000765FB">
        <w:rPr>
          <w:color w:val="000000" w:themeColor="text1"/>
        </w:rPr>
        <w:t xml:space="preserve">The </w:t>
      </w:r>
      <w:r w:rsidR="001305E2" w:rsidRPr="000765FB">
        <w:rPr>
          <w:color w:val="000000" w:themeColor="text1"/>
        </w:rPr>
        <w:t>methodologies and parameters of the validation model and the Hetzer model are the same. The differences in the results could be caused by the optimisation algorithms and the accuracy of the optimization. However, the Hetzer model did not give their algorithms and the accuracy. Therefore, the fitness of the model</w:t>
      </w:r>
      <w:r w:rsidR="004C5E10">
        <w:rPr>
          <w:color w:val="000000" w:themeColor="text1"/>
        </w:rPr>
        <w:t>s</w:t>
      </w:r>
      <w:r w:rsidR="001305E2" w:rsidRPr="000765FB">
        <w:rPr>
          <w:color w:val="000000" w:themeColor="text1"/>
        </w:rPr>
        <w:t xml:space="preserve"> are compared in order to determine how accurate </w:t>
      </w:r>
      <w:r w:rsidR="00493C10" w:rsidRPr="000765FB">
        <w:rPr>
          <w:color w:val="000000" w:themeColor="text1"/>
        </w:rPr>
        <w:t>the results are</w:t>
      </w:r>
      <w:r w:rsidR="001305E2" w:rsidRPr="000765FB">
        <w:rPr>
          <w:color w:val="000000" w:themeColor="text1"/>
        </w:rPr>
        <w:t xml:space="preserve">.  </w:t>
      </w:r>
    </w:p>
    <w:p w14:paraId="5E73C0F7" w14:textId="6FB92E60" w:rsidR="001231D7" w:rsidRPr="00ED6412" w:rsidRDefault="001231D7" w:rsidP="004C1551">
      <w:r w:rsidRPr="00D761B7">
        <w:fldChar w:fldCharType="begin"/>
      </w:r>
      <w:r w:rsidRPr="00D761B7">
        <w:instrText xml:space="preserve"> REF _Ref484976225 \h </w:instrText>
      </w:r>
      <w:r w:rsidR="00A63E2B" w:rsidRPr="00D761B7">
        <w:instrText xml:space="preserve"> \* MERGEFORMAT </w:instrText>
      </w:r>
      <w:r w:rsidRPr="00D761B7">
        <w:fldChar w:fldCharType="separate"/>
      </w:r>
      <w:r w:rsidR="00892A51" w:rsidRPr="00ED6412">
        <w:t xml:space="preserve">Figure </w:t>
      </w:r>
      <w:r w:rsidR="00892A51">
        <w:rPr>
          <w:noProof/>
        </w:rPr>
        <w:t>3.4</w:t>
      </w:r>
      <w:r w:rsidRPr="00D761B7">
        <w:fldChar w:fldCharType="end"/>
      </w:r>
      <w:r w:rsidRPr="00D761B7">
        <w:t xml:space="preserve"> gives </w:t>
      </w:r>
      <w:r w:rsidR="006D074D" w:rsidRPr="00D761B7">
        <w:t xml:space="preserve">percentage error of </w:t>
      </w:r>
      <w:r w:rsidRPr="00D761B7">
        <w:t xml:space="preserve">the total costs of the proposed and the Hetzer models in the different underestimation </w:t>
      </w:r>
      <w:r w:rsidR="00F60C51" w:rsidRPr="00D761B7">
        <w:t>coefficients.</w:t>
      </w:r>
      <w:r w:rsidR="00F60C51" w:rsidRPr="00ED6412">
        <w:t xml:space="preserve"> The</w:t>
      </w:r>
      <w:r w:rsidRPr="00ED6412">
        <w:t xml:space="preserve"> negative percentage error </w:t>
      </w:r>
      <w:r w:rsidRPr="00ED6412">
        <w:lastRenderedPageBreak/>
        <w:t xml:space="preserve">means that the cost of the proposed model is higher than that of the Hetzer model. From </w:t>
      </w:r>
      <w:r w:rsidRPr="00ED6412">
        <w:fldChar w:fldCharType="begin"/>
      </w:r>
      <w:r w:rsidRPr="00ED6412">
        <w:instrText xml:space="preserve"> REF _Ref484976225 \h </w:instrText>
      </w:r>
      <w:r w:rsidR="00A63E2B" w:rsidRPr="00ED6412">
        <w:instrText xml:space="preserve"> \* MERGEFORMAT </w:instrText>
      </w:r>
      <w:r w:rsidRPr="00ED6412">
        <w:fldChar w:fldCharType="separate"/>
      </w:r>
      <w:r w:rsidR="00892A51" w:rsidRPr="00ED6412">
        <w:t xml:space="preserve">Figure </w:t>
      </w:r>
      <w:r w:rsidR="00892A51">
        <w:rPr>
          <w:noProof/>
        </w:rPr>
        <w:t>3.4</w:t>
      </w:r>
      <w:r w:rsidRPr="00ED6412">
        <w:fldChar w:fldCharType="end"/>
      </w:r>
      <w:r w:rsidRPr="00ED6412">
        <w:t>, it can be seen that at the start point 0 $/MWh, the cost of the proposed and the Hetzer models are the sa</w:t>
      </w:r>
      <w:r w:rsidRPr="00D761B7">
        <w:t>me.</w:t>
      </w:r>
      <w:r w:rsidR="0051342A" w:rsidRPr="00D761B7">
        <w:t xml:space="preserve"> </w:t>
      </w:r>
      <w:r w:rsidR="00134CE8" w:rsidRPr="00D761B7">
        <w:t>A</w:t>
      </w:r>
      <w:r w:rsidR="0051342A" w:rsidRPr="00D761B7">
        <w:t xml:space="preserve">fterward, </w:t>
      </w:r>
      <w:r w:rsidRPr="00D761B7">
        <w:t>the cost of the proposed model</w:t>
      </w:r>
      <w:r w:rsidR="00134CE8" w:rsidRPr="00D761B7">
        <w:t xml:space="preserve"> are all</w:t>
      </w:r>
      <w:r w:rsidRPr="00D761B7">
        <w:t xml:space="preserve"> less than that predicted by Hetzer</w:t>
      </w:r>
      <w:r w:rsidRPr="00ED6412">
        <w:t>. Also the errors are within a reasonable range, which is less than 1%. In addition, the proposed model has been validated and works well in the scenario without any overestimation in the wind power cost.</w:t>
      </w:r>
    </w:p>
    <w:p w14:paraId="0CEE06DB" w14:textId="45D32637" w:rsidR="004C3818" w:rsidRPr="00ED6412" w:rsidRDefault="004D108F" w:rsidP="004C3818">
      <w:pPr>
        <w:keepNext/>
        <w:jc w:val="center"/>
      </w:pPr>
      <w:r w:rsidRPr="00ED6412">
        <w:rPr>
          <w:noProof/>
          <w:lang w:eastAsia="en-GB"/>
        </w:rPr>
        <w:drawing>
          <wp:inline distT="0" distB="0" distL="0" distR="0" wp14:anchorId="3C9515BB" wp14:editId="4211FC89">
            <wp:extent cx="5039360" cy="3858260"/>
            <wp:effectExtent l="0" t="0" r="8890" b="8890"/>
            <wp:docPr id="10" name="Picture 10" descr="C:\Users\admin\Desktop\20170709steady_vali\20170709sqp_under\UND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esktop\20170709steady_vali\20170709sqp_under\UNDER.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39360" cy="3858260"/>
                    </a:xfrm>
                    <a:prstGeom prst="rect">
                      <a:avLst/>
                    </a:prstGeom>
                    <a:noFill/>
                    <a:ln>
                      <a:noFill/>
                    </a:ln>
                  </pic:spPr>
                </pic:pic>
              </a:graphicData>
            </a:graphic>
          </wp:inline>
        </w:drawing>
      </w:r>
    </w:p>
    <w:p w14:paraId="4A1DB597" w14:textId="7EF5FA62" w:rsidR="009814E5" w:rsidRPr="00ED6412" w:rsidRDefault="004C3818" w:rsidP="001231D7">
      <w:pPr>
        <w:pStyle w:val="Caption"/>
        <w:jc w:val="left"/>
      </w:pPr>
      <w:bookmarkStart w:id="162" w:name="_Ref484095576"/>
      <w:bookmarkStart w:id="163" w:name="_Toc523347875"/>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3</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3</w:t>
      </w:r>
      <w:r w:rsidR="00C47357">
        <w:rPr>
          <w:noProof/>
        </w:rPr>
        <w:fldChar w:fldCharType="end"/>
      </w:r>
      <w:bookmarkEnd w:id="162"/>
      <w:r w:rsidRPr="00ED6412">
        <w:t xml:space="preserve"> Optimal outputs as a function of conventional power cost, direct and underestimation wind power cost.</w:t>
      </w:r>
      <w:bookmarkEnd w:id="163"/>
    </w:p>
    <w:p w14:paraId="4B933C7A" w14:textId="6AF67C8B" w:rsidR="001231D7" w:rsidRPr="00ED6412" w:rsidRDefault="001231D7" w:rsidP="001231D7">
      <w:r w:rsidRPr="00ED6412">
        <w:t xml:space="preserve">From these two scenarios, the prospered ED model with conventional generators and wind powers have been validated. Thus the prospered CEED model, that </w:t>
      </w:r>
      <w:r w:rsidRPr="00ED6412">
        <w:lastRenderedPageBreak/>
        <w:t>considers conventional and wind powers, and has three emission functions and uncertainty wind powers with carbon prices and emission limits have been validated to work well and effectively.</w:t>
      </w:r>
    </w:p>
    <w:p w14:paraId="304945EF" w14:textId="6E0F3581" w:rsidR="00A06A15" w:rsidRPr="00ED6412" w:rsidRDefault="004D108F" w:rsidP="002C08A5">
      <w:pPr>
        <w:keepNext/>
        <w:jc w:val="center"/>
      </w:pPr>
      <w:r w:rsidRPr="00ED6412">
        <w:rPr>
          <w:noProof/>
          <w:lang w:eastAsia="en-GB"/>
        </w:rPr>
        <w:drawing>
          <wp:inline distT="0" distB="0" distL="0" distR="0" wp14:anchorId="42071F1E" wp14:editId="299C912A">
            <wp:extent cx="5039360" cy="3858260"/>
            <wp:effectExtent l="0" t="0" r="8890" b="8890"/>
            <wp:docPr id="12" name="Picture 12" descr="C:\Users\admin\Desktop\20170709steady_vali\20170709sqp_under\PE-UBD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esktop\20170709steady_vali\20170709sqp_under\PE-UBDER.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39360" cy="3858260"/>
                    </a:xfrm>
                    <a:prstGeom prst="rect">
                      <a:avLst/>
                    </a:prstGeom>
                    <a:noFill/>
                    <a:ln>
                      <a:noFill/>
                    </a:ln>
                  </pic:spPr>
                </pic:pic>
              </a:graphicData>
            </a:graphic>
          </wp:inline>
        </w:drawing>
      </w:r>
    </w:p>
    <w:p w14:paraId="6D4F70FD" w14:textId="5B6EEE0A" w:rsidR="0026329C" w:rsidRPr="00ED6412" w:rsidRDefault="00A06A15" w:rsidP="00A06A15">
      <w:pPr>
        <w:pStyle w:val="Caption"/>
        <w:jc w:val="both"/>
      </w:pPr>
      <w:bookmarkStart w:id="164" w:name="_Ref484976225"/>
      <w:bookmarkStart w:id="165" w:name="_Toc523347876"/>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3</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4</w:t>
      </w:r>
      <w:r w:rsidR="00C47357">
        <w:rPr>
          <w:noProof/>
        </w:rPr>
        <w:fldChar w:fldCharType="end"/>
      </w:r>
      <w:bookmarkEnd w:id="164"/>
      <w:r w:rsidRPr="00ED6412">
        <w:t xml:space="preserve"> Percentage errors of Hetzer’s</w:t>
      </w:r>
      <w:r w:rsidR="00C948C9" w:rsidRPr="00ED6412">
        <w:t xml:space="preserve"> research</w:t>
      </w:r>
      <w:r w:rsidRPr="00ED6412">
        <w:t xml:space="preserve"> and proposed CEED with vary underestimation wind power cost coefficients</w:t>
      </w:r>
      <w:r w:rsidR="00C6034F" w:rsidRPr="00ED6412">
        <w:t>.</w:t>
      </w:r>
      <w:bookmarkEnd w:id="165"/>
      <w:r w:rsidR="00C6034F" w:rsidRPr="00ED6412">
        <w:t xml:space="preserve"> </w:t>
      </w:r>
    </w:p>
    <w:p w14:paraId="05335CF9" w14:textId="7D061DC6" w:rsidR="000E3989" w:rsidRPr="00ED6412" w:rsidRDefault="000E3989" w:rsidP="004C1551">
      <w:pPr>
        <w:pStyle w:val="Heading2"/>
        <w:spacing w:line="480" w:lineRule="auto"/>
        <w:rPr>
          <w:rFonts w:ascii="Times New Roman" w:hAnsi="Times New Roman" w:cs="Times New Roman"/>
          <w:color w:val="auto"/>
        </w:rPr>
      </w:pPr>
      <w:bookmarkStart w:id="166" w:name="_Toc523347775"/>
      <w:r w:rsidRPr="00ED6412">
        <w:rPr>
          <w:rFonts w:ascii="Times New Roman" w:hAnsi="Times New Roman" w:cs="Times New Roman"/>
          <w:color w:val="auto"/>
        </w:rPr>
        <w:t>Case study</w:t>
      </w:r>
      <w:bookmarkEnd w:id="166"/>
      <w:r w:rsidRPr="00ED6412">
        <w:rPr>
          <w:rFonts w:ascii="Times New Roman" w:hAnsi="Times New Roman" w:cs="Times New Roman"/>
          <w:color w:val="auto"/>
        </w:rPr>
        <w:t xml:space="preserve"> </w:t>
      </w:r>
    </w:p>
    <w:p w14:paraId="72AB1D28" w14:textId="1D4E274C" w:rsidR="003B34FB" w:rsidRPr="00ED6412" w:rsidRDefault="00B920D7" w:rsidP="00B920D7">
      <w:pPr>
        <w:spacing w:after="120"/>
      </w:pPr>
      <w:r w:rsidRPr="00ED6412">
        <w:t xml:space="preserve">In addition to proposing a CEED model that deals with both the conventional and wind powered generators considering carbon prices and emission allowances, the other objectives of this research are to investigate the effect of carbon prices and </w:t>
      </w:r>
      <w:r w:rsidRPr="00ED6412">
        <w:lastRenderedPageBreak/>
        <w:t xml:space="preserve">emission allowances on the cost of power generation using the proposed model. In the future electrical grid, conventional power, renewable power and nuclear power will </w:t>
      </w:r>
      <w:r w:rsidR="00F0685D" w:rsidRPr="00ED6412">
        <w:t xml:space="preserve">supply most of the electricity </w:t>
      </w:r>
      <w:r w:rsidR="008041A6" w:rsidRPr="00ED6412">
        <w:fldChar w:fldCharType="begin"/>
      </w:r>
      <w:r w:rsidR="000201C4">
        <w:instrText xml:space="preserve"> ADDIN EN.CITE &lt;EndNote&gt;&lt;Cite&gt;&lt;Author&gt;CCC&lt;/Author&gt;&lt;Year&gt;2015&lt;/Year&gt;&lt;RecNum&gt;290&lt;/RecNum&gt;&lt;DisplayText&gt;[25]&lt;/DisplayText&gt;&lt;record&gt;&lt;rec-number&gt;290&lt;/rec-number&gt;&lt;foreign-keys&gt;&lt;key app="EN" db-id="wat2z5xv39zx9lefev2vrzeifd9dzfzsx50x" timestamp="0"&gt;290&lt;/key&gt;&lt;/foreign-keys&gt;&lt;ref-type name="Journal Article"&gt;17&lt;/ref-type&gt;&lt;contributors&gt;&lt;authors&gt;&lt;author&gt;CCC&lt;/author&gt;&lt;/authors&gt;&lt;/contributors&gt;&lt;titles&gt;&lt;title&gt;The Fifth Carbon Budget: The next step towards a low-carbon economy&lt;/title&gt;&lt;/titles&gt;&lt;dates&gt;&lt;year&gt;2015&lt;/year&gt;&lt;/dates&gt;&lt;urls&gt;&lt;related-urls&gt;&lt;url&gt;https://documents.theccc.org.uk/wp-content/uploads/2015/11/Committee-on-Climate-Change-Fifth-Carbon-Budget-Report.pdf&lt;/url&gt;&lt;/related-urls&gt;&lt;/urls&gt;&lt;/record&gt;&lt;/Cite&gt;&lt;/EndNote&gt;</w:instrText>
      </w:r>
      <w:r w:rsidR="008041A6" w:rsidRPr="00ED6412">
        <w:fldChar w:fldCharType="separate"/>
      </w:r>
      <w:r w:rsidR="000201C4">
        <w:rPr>
          <w:noProof/>
        </w:rPr>
        <w:t>[</w:t>
      </w:r>
      <w:hyperlink w:anchor="_ENREF_25" w:tooltip="CCC, 2015 #290" w:history="1">
        <w:r w:rsidR="00213BF8">
          <w:rPr>
            <w:noProof/>
          </w:rPr>
          <w:t>25</w:t>
        </w:r>
      </w:hyperlink>
      <w:r w:rsidR="000201C4">
        <w:rPr>
          <w:noProof/>
        </w:rPr>
        <w:t>]</w:t>
      </w:r>
      <w:r w:rsidR="008041A6" w:rsidRPr="00ED6412">
        <w:fldChar w:fldCharType="end"/>
      </w:r>
      <w:r w:rsidR="003326CE" w:rsidRPr="00ED6412">
        <w:t>.</w:t>
      </w:r>
      <w:r w:rsidRPr="00ED6412">
        <w:t xml:space="preserve"> The nuclear power is stable in the system in the short-term, therefore it is not necessary to be considered in a dispatch model. In this paper, two power grid systems have been considered. One consists of an IEEE 30 bus system with six thermal generators and one large-scale wind farm and the other consists of an electrical system with nine thermal generators and one large-scale wind farm. Different levels of wind power penetration, carbon price and emission allowances have been investigated on the effect </w:t>
      </w:r>
      <w:r w:rsidR="001355FD" w:rsidRPr="00ED6412">
        <w:t xml:space="preserve">of </w:t>
      </w:r>
      <w:r w:rsidRPr="00ED6412">
        <w:t>the optimal solutions and how the future energy and costs could behave</w:t>
      </w:r>
      <w:r w:rsidR="001355FD" w:rsidRPr="00ED6412">
        <w:t>,</w:t>
      </w:r>
      <w:r w:rsidRPr="00ED6412">
        <w:t xml:space="preserve"> </w:t>
      </w:r>
      <w:r w:rsidR="001355FD" w:rsidRPr="00ED6412">
        <w:t xml:space="preserve">both </w:t>
      </w:r>
      <w:r w:rsidRPr="00ED6412">
        <w:t>with and without wind power.</w:t>
      </w:r>
    </w:p>
    <w:p w14:paraId="39078977" w14:textId="483ECA8B" w:rsidR="00B920D7" w:rsidRPr="00ED6412" w:rsidRDefault="00774874" w:rsidP="001E3750">
      <w:pPr>
        <w:pStyle w:val="Heading3"/>
      </w:pPr>
      <w:bookmarkStart w:id="167" w:name="_Toc504513226"/>
      <w:bookmarkStart w:id="168" w:name="_Toc523347776"/>
      <w:r w:rsidRPr="00ED6412">
        <w:t>Case</w:t>
      </w:r>
      <w:r w:rsidR="00B920D7" w:rsidRPr="00ED6412">
        <w:t xml:space="preserve"> 1: Electric system with 6</w:t>
      </w:r>
      <w:r w:rsidR="002771BA" w:rsidRPr="00ED6412">
        <w:t xml:space="preserve"> </w:t>
      </w:r>
      <w:r w:rsidR="003326CE" w:rsidRPr="00ED6412">
        <w:t>generation</w:t>
      </w:r>
      <w:r w:rsidR="00B920D7" w:rsidRPr="00ED6412">
        <w:t xml:space="preserve"> units and a wind farm</w:t>
      </w:r>
      <w:bookmarkEnd w:id="167"/>
      <w:bookmarkEnd w:id="168"/>
    </w:p>
    <w:p w14:paraId="4A0F5F43" w14:textId="7AC4A6B0" w:rsidR="00C05E44" w:rsidRPr="00ED6412" w:rsidRDefault="00C16400" w:rsidP="00C05E44">
      <w:pPr>
        <w:rPr>
          <w:rFonts w:eastAsia="Cambria" w:cs="Cambria"/>
          <w:b/>
          <w:szCs w:val="18"/>
          <w:lang w:eastAsia="en-US"/>
        </w:rPr>
      </w:pPr>
      <w:r w:rsidRPr="00ED6412">
        <w:t>In this scenario we consider the IEEE 30 bus system which consists of 6 fossil fuel powered generators with a total capacity of 2600 MW, and total demand of 1800</w:t>
      </w:r>
      <w:r w:rsidR="003326CE" w:rsidRPr="00ED6412">
        <w:t> </w:t>
      </w:r>
      <w:r w:rsidRPr="00ED6412">
        <w:t>MW. The capacity and power limits of each individual conventional power generator can be found in</w:t>
      </w:r>
      <w:r w:rsidR="003326CE" w:rsidRPr="00ED6412">
        <w:t xml:space="preserve"> </w:t>
      </w:r>
      <w:r w:rsidR="008041A6" w:rsidRPr="00ED6412">
        <w:fldChar w:fldCharType="begin"/>
      </w:r>
      <w:r w:rsidR="000201C4">
        <w:instrText xml:space="preserve"> ADDIN EN.CITE &lt;EndNote&gt;&lt;Cite&gt;&lt;Author&gt;AlRashidi&lt;/Author&gt;&lt;Year&gt;2007&lt;/Year&gt;&lt;RecNum&gt;318&lt;/RecNum&gt;&lt;DisplayText&gt;[189]&lt;/DisplayText&gt;&lt;record&gt;&lt;rec-number&gt;318&lt;/rec-number&gt;&lt;foreign-keys&gt;&lt;key app="EN" db-id="wat2z5xv39zx9lefev2vrzeifd9dzfzsx50x" timestamp="0"&gt;318&lt;/key&gt;&lt;/foreign-keys&gt;&lt;ref-type name="Thesis"&gt;32&lt;/ref-type&gt;&lt;contributors&gt;&lt;authors&gt;&lt;author&gt;Mohammed AlRashidi&lt;/author&gt;&lt;/authors&gt;&lt;/contributors&gt;&lt;titles&gt;&lt;title&gt;Improved optimal economic and environmental operations of power systems using partucal swarm&lt;/title&gt;&lt;secondary-title&gt;Electrical and computer engineering&lt;/secondary-title&gt;&lt;/titles&gt;&lt;volume&gt;Phd&lt;/volume&gt;&lt;dates&gt;&lt;year&gt;2007&lt;/year&gt;&lt;/dates&gt;&lt;publisher&gt;Dalhousie univeristy&lt;/publisher&gt;&lt;urls&gt;&lt;related-urls&gt;&lt;url&gt;https://dalspace.library.dal.ca/bitstream/handle/10222/54978/NR35790.PDF?sequence=1&lt;/url&gt;&lt;/related-urls&gt;&lt;/urls&gt;&lt;/record&gt;&lt;/Cite&gt;&lt;/EndNote&gt;</w:instrText>
      </w:r>
      <w:r w:rsidR="008041A6" w:rsidRPr="00ED6412">
        <w:fldChar w:fldCharType="separate"/>
      </w:r>
      <w:r w:rsidR="000201C4">
        <w:rPr>
          <w:noProof/>
        </w:rPr>
        <w:t>[</w:t>
      </w:r>
      <w:hyperlink w:anchor="_ENREF_189" w:tooltip="AlRashidi, 2007 #318" w:history="1">
        <w:r w:rsidR="00213BF8">
          <w:rPr>
            <w:noProof/>
          </w:rPr>
          <w:t>189</w:t>
        </w:r>
      </w:hyperlink>
      <w:r w:rsidR="000201C4">
        <w:rPr>
          <w:noProof/>
        </w:rPr>
        <w:t>]</w:t>
      </w:r>
      <w:r w:rsidR="008041A6" w:rsidRPr="00ED6412">
        <w:fldChar w:fldCharType="end"/>
      </w:r>
      <w:r w:rsidR="00184143" w:rsidRPr="00ED6412">
        <w:t>.</w:t>
      </w:r>
      <w:r w:rsidRPr="00ED6412">
        <w:t xml:space="preserve"> The </w:t>
      </w:r>
      <w:r w:rsidR="000E3989" w:rsidRPr="00ED6412">
        <w:t>coefficients in the cost and emission functions and constraints of power outputs of the IEEE 30 buses system with 6 thermal generators</w:t>
      </w:r>
      <w:r w:rsidRPr="00ED6412">
        <w:t xml:space="preserve"> are</w:t>
      </w:r>
      <w:r w:rsidR="000E3989" w:rsidRPr="00ED6412">
        <w:t xml:space="preserve"> </w:t>
      </w:r>
      <w:r w:rsidR="00F137EB" w:rsidRPr="00ED6412">
        <w:t>shown in</w:t>
      </w:r>
      <w:r w:rsidR="00083335" w:rsidRPr="00ED6412">
        <w:t xml:space="preserve"> Tables</w:t>
      </w:r>
      <w:r w:rsidR="00AF56EB" w:rsidRPr="00ED6412">
        <w:t xml:space="preserve"> </w:t>
      </w:r>
      <w:r w:rsidR="00083335" w:rsidRPr="00ED6412">
        <w:fldChar w:fldCharType="begin"/>
      </w:r>
      <w:r w:rsidR="00083335" w:rsidRPr="00ED6412">
        <w:instrText xml:space="preserve"> QUOTE </w:instrText>
      </w:r>
      <w:r w:rsidR="00AF56EB" w:rsidRPr="00ED6412">
        <w:fldChar w:fldCharType="begin"/>
      </w:r>
      <w:r w:rsidR="00AF56EB" w:rsidRPr="00ED6412">
        <w:instrText xml:space="preserve"> REF _Ref474765545 \h </w:instrText>
      </w:r>
      <w:r w:rsidR="00223299" w:rsidRPr="00ED6412">
        <w:instrText xml:space="preserve"> \* MERGEFORMAT </w:instrText>
      </w:r>
      <w:r w:rsidR="00AF56EB" w:rsidRPr="00ED6412">
        <w:fldChar w:fldCharType="separate"/>
      </w:r>
      <w:r w:rsidR="00C05E44" w:rsidRPr="00ED6412">
        <w:instrText xml:space="preserve">Table </w:instrText>
      </w:r>
      <w:r w:rsidR="00C05E44">
        <w:rPr>
          <w:noProof/>
        </w:rPr>
        <w:instrText>3</w:instrText>
      </w:r>
      <w:r w:rsidR="00C05E44" w:rsidRPr="00ED6412">
        <w:rPr>
          <w:noProof/>
        </w:rPr>
        <w:instrText>.</w:instrText>
      </w:r>
      <w:r w:rsidR="00C05E44">
        <w:rPr>
          <w:noProof/>
        </w:rPr>
        <w:instrText>2</w:instrText>
      </w:r>
      <w:r w:rsidR="00AF56EB" w:rsidRPr="00ED6412">
        <w:fldChar w:fldCharType="end"/>
      </w:r>
      <w:r w:rsidR="00083335" w:rsidRPr="00ED6412">
        <w:instrText xml:space="preserve"> \# 0.0 </w:instrText>
      </w:r>
      <w:r w:rsidR="00083335" w:rsidRPr="00ED6412">
        <w:fldChar w:fldCharType="separate"/>
      </w:r>
      <w:r w:rsidR="00C05E44">
        <w:t>3.2</w:t>
      </w:r>
      <w:r w:rsidR="00083335" w:rsidRPr="00ED6412">
        <w:fldChar w:fldCharType="end"/>
      </w:r>
      <w:r w:rsidR="00AF56EB" w:rsidRPr="00ED6412">
        <w:t xml:space="preserve"> and </w:t>
      </w:r>
      <w:r w:rsidR="00083335" w:rsidRPr="00ED6412">
        <w:fldChar w:fldCharType="begin"/>
      </w:r>
      <w:r w:rsidR="00083335" w:rsidRPr="00ED6412">
        <w:instrText xml:space="preserve"> QUOTE </w:instrText>
      </w:r>
      <w:r w:rsidR="00AF56EB" w:rsidRPr="00ED6412">
        <w:fldChar w:fldCharType="begin"/>
      </w:r>
      <w:r w:rsidR="00AF56EB" w:rsidRPr="00ED6412">
        <w:instrText xml:space="preserve"> REF _Ref484089285 \h </w:instrText>
      </w:r>
      <w:r w:rsidR="00223299" w:rsidRPr="00ED6412">
        <w:instrText xml:space="preserve"> \* MERGEFORMAT </w:instrText>
      </w:r>
      <w:r w:rsidR="00AF56EB" w:rsidRPr="00ED6412">
        <w:fldChar w:fldCharType="separate"/>
      </w:r>
      <w:r w:rsidR="00C05E44" w:rsidRPr="00ED6412">
        <w:br w:type="page"/>
      </w:r>
    </w:p>
    <w:p w14:paraId="74F31C37" w14:textId="2966357B" w:rsidR="00C16400" w:rsidRPr="00ED6412" w:rsidRDefault="00C05E44" w:rsidP="00223299">
      <w:r w:rsidRPr="00ED6412">
        <w:instrText xml:space="preserve">Table </w:instrText>
      </w:r>
      <w:r>
        <w:rPr>
          <w:noProof/>
        </w:rPr>
        <w:instrText>3</w:instrText>
      </w:r>
      <w:r w:rsidRPr="00ED6412">
        <w:rPr>
          <w:noProof/>
        </w:rPr>
        <w:instrText>.</w:instrText>
      </w:r>
      <w:r>
        <w:rPr>
          <w:noProof/>
        </w:rPr>
        <w:instrText>3</w:instrText>
      </w:r>
      <w:r w:rsidR="00AF56EB" w:rsidRPr="00ED6412">
        <w:fldChar w:fldCharType="end"/>
      </w:r>
      <w:r w:rsidR="00083335" w:rsidRPr="00ED6412">
        <w:instrText xml:space="preserve"> \# 0.0 </w:instrText>
      </w:r>
      <w:r w:rsidR="00083335" w:rsidRPr="00ED6412">
        <w:fldChar w:fldCharType="separate"/>
      </w:r>
      <w:r>
        <w:t>3.3</w:t>
      </w:r>
      <w:r w:rsidR="00083335" w:rsidRPr="00ED6412">
        <w:fldChar w:fldCharType="end"/>
      </w:r>
      <w:r w:rsidR="00AF56EB" w:rsidRPr="00ED6412">
        <w:t>.</w:t>
      </w:r>
      <w:r w:rsidR="00184143" w:rsidRPr="00ED6412">
        <w:t xml:space="preserve"> </w:t>
      </w:r>
      <w:r w:rsidR="00C16400" w:rsidRPr="00ED6412">
        <w:t xml:space="preserve">The capacity of the wind farm between 180 - 540 MW has been considered, which represents a 10-30% penetration of total demand. In the IEEE 30 bus system, coefficients in the quadratic cost and emission </w:t>
      </w:r>
      <w:r w:rsidR="00C16400" w:rsidRPr="00ED6412">
        <w:lastRenderedPageBreak/>
        <w:t xml:space="preserve">functions and constraints of power outputs of the IEEE 30 buses system with 6 thermal generators are collected from case study 4 in </w:t>
      </w:r>
      <w:r w:rsidR="008041A6" w:rsidRPr="00ED6412">
        <w:fldChar w:fldCharType="begin"/>
      </w:r>
      <w:r w:rsidR="000201C4">
        <w:instrText xml:space="preserve"> ADDIN EN.CITE &lt;EndNote&gt;&lt;Cite&gt;&lt;Author&gt;AlRashidi&lt;/Author&gt;&lt;Year&gt;2007&lt;/Year&gt;&lt;RecNum&gt;318&lt;/RecNum&gt;&lt;DisplayText&gt;[189]&lt;/DisplayText&gt;&lt;record&gt;&lt;rec-number&gt;318&lt;/rec-number&gt;&lt;foreign-keys&gt;&lt;key app="EN" db-id="wat2z5xv39zx9lefev2vrzeifd9dzfzsx50x" timestamp="0"&gt;318&lt;/key&gt;&lt;/foreign-keys&gt;&lt;ref-type name="Thesis"&gt;32&lt;/ref-type&gt;&lt;contributors&gt;&lt;authors&gt;&lt;author&gt;Mohammed AlRashidi&lt;/author&gt;&lt;/authors&gt;&lt;/contributors&gt;&lt;titles&gt;&lt;title&gt;Improved optimal economic and environmental operations of power systems using partucal swarm&lt;/title&gt;&lt;secondary-title&gt;Electrical and computer engineering&lt;/secondary-title&gt;&lt;/titles&gt;&lt;volume&gt;Phd&lt;/volume&gt;&lt;dates&gt;&lt;year&gt;2007&lt;/year&gt;&lt;/dates&gt;&lt;publisher&gt;Dalhousie univeristy&lt;/publisher&gt;&lt;urls&gt;&lt;related-urls&gt;&lt;url&gt;https://dalspace.library.dal.ca/bitstream/handle/10222/54978/NR35790.PDF?sequence=1&lt;/url&gt;&lt;/related-urls&gt;&lt;/urls&gt;&lt;/record&gt;&lt;/Cite&gt;&lt;/EndNote&gt;</w:instrText>
      </w:r>
      <w:r w:rsidR="008041A6" w:rsidRPr="00ED6412">
        <w:fldChar w:fldCharType="separate"/>
      </w:r>
      <w:r w:rsidR="000201C4">
        <w:rPr>
          <w:noProof/>
        </w:rPr>
        <w:t>[</w:t>
      </w:r>
      <w:hyperlink w:anchor="_ENREF_189" w:tooltip="AlRashidi, 2007 #318" w:history="1">
        <w:r w:rsidR="00213BF8">
          <w:rPr>
            <w:noProof/>
          </w:rPr>
          <w:t>189</w:t>
        </w:r>
      </w:hyperlink>
      <w:r w:rsidR="000201C4">
        <w:rPr>
          <w:noProof/>
        </w:rPr>
        <w:t>]</w:t>
      </w:r>
      <w:r w:rsidR="008041A6" w:rsidRPr="00ED6412">
        <w:fldChar w:fldCharType="end"/>
      </w:r>
      <w:r w:rsidR="00184143" w:rsidRPr="00ED6412">
        <w:t>.</w:t>
      </w:r>
    </w:p>
    <w:p w14:paraId="73A65488" w14:textId="52342558" w:rsidR="0085477E" w:rsidRPr="00ED6412" w:rsidRDefault="00C16400" w:rsidP="00512696">
      <w:pPr>
        <w:spacing w:before="240" w:after="120"/>
      </w:pPr>
      <w:r w:rsidRPr="00ED6412">
        <w:t xml:space="preserve">There are a number of wind turbines of the same type in the investigated wind farm. </w:t>
      </w:r>
      <w:r w:rsidR="000E3989" w:rsidRPr="00ED6412">
        <w:t>For different scenarios, the wind farm is considered to have different numbers of wind turbines. The wind turbine</w:t>
      </w:r>
      <w:r w:rsidR="000E3989" w:rsidRPr="00ED6412">
        <w:rPr>
          <w:rFonts w:eastAsia="Calibri"/>
        </w:rPr>
        <w:t>’</w:t>
      </w:r>
      <w:r w:rsidR="000E3989" w:rsidRPr="00ED6412">
        <w:t>s rated power is 1.5 MW and the critical wind speeds are</w:t>
      </w:r>
      <w:r w:rsidR="00F2169C" w:rsidRPr="00ED6412">
        <w:t xml:space="preserve"> </w:t>
      </w:r>
      <w:r w:rsidR="00F2169C" w:rsidRPr="00ED6412">
        <w:rPr>
          <w:i/>
        </w:rPr>
        <w:t>v</w:t>
      </w:r>
      <w:r w:rsidR="00F2169C" w:rsidRPr="00ED6412">
        <w:rPr>
          <w:vertAlign w:val="subscript"/>
        </w:rPr>
        <w:t>i</w:t>
      </w:r>
      <w:r w:rsidR="00F2169C" w:rsidRPr="00ED6412">
        <w:t xml:space="preserve"> = 5 m/s,</w:t>
      </w:r>
      <w:r w:rsidR="007B4DE4" w:rsidRPr="00ED6412">
        <w:t xml:space="preserve"> </w:t>
      </w:r>
      <w:r w:rsidR="007B4DE4" w:rsidRPr="00ED6412">
        <w:rPr>
          <w:i/>
        </w:rPr>
        <w:t>v</w:t>
      </w:r>
      <w:r w:rsidR="007B4DE4" w:rsidRPr="00ED6412">
        <w:rPr>
          <w:vertAlign w:val="subscript"/>
        </w:rPr>
        <w:t>r</w:t>
      </w:r>
      <w:r w:rsidR="007B4DE4" w:rsidRPr="00ED6412">
        <w:t xml:space="preserve"> = 15 m/s and </w:t>
      </w:r>
      <w:r w:rsidR="007B4DE4" w:rsidRPr="00ED6412">
        <w:rPr>
          <w:i/>
        </w:rPr>
        <w:t>v</w:t>
      </w:r>
      <w:r w:rsidR="007B4DE4" w:rsidRPr="00ED6412">
        <w:rPr>
          <w:vertAlign w:val="subscript"/>
        </w:rPr>
        <w:t>o</w:t>
      </w:r>
      <w:r w:rsidR="007B4DE4" w:rsidRPr="00ED6412">
        <w:t xml:space="preserve"> = 2</w:t>
      </w:r>
      <w:r w:rsidR="00A31A12" w:rsidRPr="00ED6412">
        <w:t>5 m/s.</w:t>
      </w:r>
      <w:r w:rsidR="007B4DE4" w:rsidRPr="00ED6412">
        <w:t xml:space="preserve"> </w:t>
      </w:r>
      <w:r w:rsidR="000E3989" w:rsidRPr="00ED6412">
        <w:t>The direct wind power cost coefficient is</w:t>
      </w:r>
      <w:r w:rsidR="00492614" w:rsidRPr="00ED6412">
        <w:t xml:space="preserve"> </w:t>
      </w:r>
      <w:r w:rsidR="00492614" w:rsidRPr="00ED6412">
        <w:rPr>
          <w:i/>
        </w:rPr>
        <w:t>g</w:t>
      </w:r>
      <w:r w:rsidR="00492614" w:rsidRPr="00ED6412">
        <w:t xml:space="preserve"> = 30 $/MWh,</w:t>
      </w:r>
      <w:r w:rsidR="000E3989" w:rsidRPr="00ED6412">
        <w:t xml:space="preserve"> the overestimation coefficient is</w:t>
      </w:r>
      <w:r w:rsidR="002349A9" w:rsidRPr="00ED6412">
        <w:t xml:space="preserve"> </w:t>
      </w:r>
      <w:r w:rsidR="002349A9" w:rsidRPr="00ED6412">
        <w:rPr>
          <w:i/>
        </w:rPr>
        <w:t>k</w:t>
      </w:r>
      <w:r w:rsidR="002349A9" w:rsidRPr="00ED6412">
        <w:rPr>
          <w:vertAlign w:val="subscript"/>
        </w:rPr>
        <w:t>O</w:t>
      </w:r>
      <w:r w:rsidR="002349A9" w:rsidRPr="00ED6412">
        <w:t xml:space="preserve"> = 4.0 $/MWh </w:t>
      </w:r>
      <w:r w:rsidR="000E3989" w:rsidRPr="00ED6412">
        <w:t xml:space="preserve"> and the underestimation coefficient is</w:t>
      </w:r>
      <w:r w:rsidR="00DB1580" w:rsidRPr="00ED6412">
        <w:t xml:space="preserve"> </w:t>
      </w:r>
      <w:r w:rsidR="00DB1580" w:rsidRPr="00ED6412">
        <w:rPr>
          <w:i/>
        </w:rPr>
        <w:t>k</w:t>
      </w:r>
      <w:r w:rsidR="00DB1580" w:rsidRPr="00ED6412">
        <w:rPr>
          <w:vertAlign w:val="subscript"/>
        </w:rPr>
        <w:t>U</w:t>
      </w:r>
      <w:r w:rsidR="00DB1580" w:rsidRPr="00ED6412">
        <w:t xml:space="preserve"> = 2.2 $/MWh</w:t>
      </w:r>
      <w:r w:rsidR="000E3989" w:rsidRPr="00ED6412">
        <w:t xml:space="preserve"> </w:t>
      </w:r>
      <w:r w:rsidR="008041A6" w:rsidRPr="00ED6412">
        <w:fldChar w:fldCharType="begin"/>
      </w:r>
      <w:r w:rsidR="000201C4">
        <w:instrText xml:space="preserve"> ADDIN EN.CITE &lt;EndNote&gt;&lt;Cite&gt;&lt;Author&gt;Guvenc&lt;/Author&gt;&lt;Year&gt;2010&lt;/Year&gt;&lt;RecNum&gt;264&lt;/RecNum&gt;&lt;DisplayText&gt;[175]&lt;/DisplayText&gt;&lt;record&gt;&lt;rec-number&gt;264&lt;/rec-number&gt;&lt;foreign-keys&gt;&lt;key app="EN" db-id="wat2z5xv39zx9lefev2vrzeifd9dzfzsx50x" timestamp="0"&gt;264&lt;/key&gt;&lt;/foreign-keys&gt;&lt;ref-type name="Journal Article"&gt;17&lt;/ref-type&gt;&lt;contributors&gt;&lt;authors&gt;&lt;author&gt;Guvenc, Ugur&lt;/author&gt;&lt;/authors&gt;&lt;/contributors&gt;&lt;titles&gt;&lt;title&gt;Combined economic emission dispatch solution using genetic algorithm based on similarity crossover&lt;/title&gt;&lt;secondary-title&gt;Scientific Research and Essays&lt;/secondary-title&gt;&lt;/titles&gt;&lt;pages&gt;2451-2456&lt;/pages&gt;&lt;volume&gt;5&lt;/volume&gt;&lt;number&gt;17&lt;/number&gt;&lt;dates&gt;&lt;year&gt;2010&lt;/year&gt;&lt;/dates&gt;&lt;urls&gt;&lt;/urls&gt;&lt;/record&gt;&lt;/Cite&gt;&lt;/EndNote&gt;</w:instrText>
      </w:r>
      <w:r w:rsidR="008041A6" w:rsidRPr="00ED6412">
        <w:fldChar w:fldCharType="separate"/>
      </w:r>
      <w:r w:rsidR="000201C4">
        <w:rPr>
          <w:noProof/>
        </w:rPr>
        <w:t>[</w:t>
      </w:r>
      <w:hyperlink w:anchor="_ENREF_175" w:tooltip="Guvenc, 2010 #264" w:history="1">
        <w:r w:rsidR="00213BF8">
          <w:rPr>
            <w:noProof/>
          </w:rPr>
          <w:t>175</w:t>
        </w:r>
      </w:hyperlink>
      <w:r w:rsidR="000201C4">
        <w:rPr>
          <w:noProof/>
        </w:rPr>
        <w:t>]</w:t>
      </w:r>
      <w:r w:rsidR="008041A6" w:rsidRPr="00ED6412">
        <w:fldChar w:fldCharType="end"/>
      </w:r>
      <w:r w:rsidR="00184143" w:rsidRPr="00ED6412">
        <w:t xml:space="preserve">. </w:t>
      </w:r>
      <w:r w:rsidR="000E3989" w:rsidRPr="00ED6412">
        <w:t>The resulting costs are converted to sterling in the model with the exchange rate £1</w:t>
      </w:r>
      <w:r w:rsidR="00512696" w:rsidRPr="00ED6412">
        <w:t> </w:t>
      </w:r>
      <w:r w:rsidR="000E3989" w:rsidRPr="00ED6412">
        <w:t>=</w:t>
      </w:r>
      <w:r w:rsidR="00512696" w:rsidRPr="00ED6412">
        <w:t> </w:t>
      </w:r>
      <w:r w:rsidR="000E3989" w:rsidRPr="00ED6412">
        <w:t>$1.40. However, the decrease in the exchange rate after Brexit leads to an increase in the cost. Assuming that the wind site is flat, then the wind speed can be expressed by the Weibull distribution. The Weibull distribution factors are</w:t>
      </w:r>
      <w:r w:rsidR="007B5AA7" w:rsidRPr="00ED6412">
        <w:t xml:space="preserve"> </w:t>
      </w:r>
      <w:r w:rsidR="007B5AA7" w:rsidRPr="00ED6412">
        <w:rPr>
          <w:i/>
        </w:rPr>
        <w:t>k</w:t>
      </w:r>
      <w:r w:rsidR="007B5AA7" w:rsidRPr="00ED6412">
        <w:t xml:space="preserve"> = 2</w:t>
      </w:r>
      <w:r w:rsidR="000E3989" w:rsidRPr="00ED6412">
        <w:t xml:space="preserve"> and</w:t>
      </w:r>
      <w:r w:rsidR="002D050C" w:rsidRPr="00ED6412">
        <w:t xml:space="preserve"> </w:t>
      </w:r>
      <w:r w:rsidR="002D050C" w:rsidRPr="00ED6412">
        <w:rPr>
          <w:i/>
        </w:rPr>
        <w:t>c</w:t>
      </w:r>
      <w:r w:rsidR="002D050C" w:rsidRPr="00ED6412">
        <w:t xml:space="preserve"> = 15 m/s</w:t>
      </w:r>
      <w:r w:rsidR="000E3989" w:rsidRPr="00ED6412">
        <w:t xml:space="preserve"> </w:t>
      </w:r>
      <w:r w:rsidR="008041A6" w:rsidRPr="00ED6412">
        <w:fldChar w:fldCharType="begin"/>
      </w:r>
      <w:r w:rsidR="000201C4">
        <w:instrText xml:space="preserve"> ADDIN EN.CITE &lt;EndNote&gt;&lt;Cite&gt;&lt;Author&gt;Peng&lt;/Author&gt;&lt;Year&gt;2012&lt;/Year&gt;&lt;RecNum&gt;272&lt;/RecNum&gt;&lt;DisplayText&gt;[98]&lt;/DisplayText&gt;&lt;record&gt;&lt;rec-number&gt;272&lt;/rec-number&gt;&lt;foreign-keys&gt;&lt;key app="EN" db-id="wat2z5xv39zx9lefev2vrzeifd9dzfzsx50x" timestamp="0"&gt;272&lt;/key&gt;&lt;/foreign-keys&gt;&lt;ref-type name="Journal Article"&gt;17&lt;/ref-type&gt;&lt;contributors&gt;&lt;authors&gt;&lt;author&gt;Peng, Chunhua&lt;/author&gt;&lt;author&gt;Sun, Huijuan&lt;/author&gt;&lt;author&gt;Guo, Jianfeng&lt;/author&gt;&lt;author&gt;Liu, Gang&lt;/author&gt;&lt;/authors&gt;&lt;/contributors&gt;&lt;titles&gt;&lt;title&gt;Dynamic economic dispatch for wind-thermal power system using a novel bi-population chaotic differential evolution algorithm&lt;/title&gt;&lt;secondary-title&gt;International Journal of Electrical Power &amp;amp; Energy Systems&lt;/secondary-title&gt;&lt;/titles&gt;&lt;periodical&gt;&lt;full-title&gt;International Journal of Electrical Power &amp;amp; Energy Systems&lt;/full-title&gt;&lt;/periodical&gt;&lt;pages&gt;119-126&lt;/pages&gt;&lt;volume&gt;42&lt;/volume&gt;&lt;number&gt;1&lt;/number&gt;&lt;keywords&gt;&lt;keyword&gt;Wind power&lt;/keyword&gt;&lt;keyword&gt;Dynamic economic dispatch&lt;/keyword&gt;&lt;keyword&gt;Stochastic optimization&lt;/keyword&gt;&lt;keyword&gt;Differential evolution&lt;/keyword&gt;&lt;keyword&gt;Bi-population&lt;/keyword&gt;&lt;keyword&gt;Chaos&lt;/keyword&gt;&lt;/keywords&gt;&lt;dates&gt;&lt;year&gt;2012&lt;/year&gt;&lt;pub-dates&gt;&lt;date&gt;11//&lt;/date&gt;&lt;/pub-dates&gt;&lt;/dates&gt;&lt;isbn&gt;0142-0615&lt;/isbn&gt;&lt;urls&gt;&lt;related-urls&gt;&lt;url&gt;http://www.sciencedirect.com/science/article/pii/S0142061512000671&lt;/url&gt;&lt;/related-urls&gt;&lt;/urls&gt;&lt;electronic-resource-num&gt;http://dx.doi.org/10.1016/j.ijepes.2012.03.012&lt;/electronic-resource-num&gt;&lt;/record&gt;&lt;/Cite&gt;&lt;/EndNote&gt;</w:instrText>
      </w:r>
      <w:r w:rsidR="008041A6" w:rsidRPr="00ED6412">
        <w:fldChar w:fldCharType="separate"/>
      </w:r>
      <w:r w:rsidR="000201C4">
        <w:rPr>
          <w:noProof/>
        </w:rPr>
        <w:t>[</w:t>
      </w:r>
      <w:hyperlink w:anchor="_ENREF_98" w:tooltip="Peng, 2012 #272" w:history="1">
        <w:r w:rsidR="00213BF8">
          <w:rPr>
            <w:noProof/>
          </w:rPr>
          <w:t>98</w:t>
        </w:r>
      </w:hyperlink>
      <w:r w:rsidR="000201C4">
        <w:rPr>
          <w:noProof/>
        </w:rPr>
        <w:t>]</w:t>
      </w:r>
      <w:r w:rsidR="008041A6" w:rsidRPr="00ED6412">
        <w:fldChar w:fldCharType="end"/>
      </w:r>
      <w:r w:rsidR="000E3989" w:rsidRPr="00ED6412">
        <w:t xml:space="preserve"> and the demand </w:t>
      </w:r>
      <w:r w:rsidR="000E3989" w:rsidRPr="00ED6412">
        <w:rPr>
          <w:i/>
        </w:rPr>
        <w:t>D</w:t>
      </w:r>
      <w:r w:rsidR="000E3989" w:rsidRPr="00ED6412">
        <w:t xml:space="preserve"> is 1800 MW</w:t>
      </w:r>
      <w:r w:rsidR="00512696" w:rsidRPr="00ED6412">
        <w:t xml:space="preserve"> </w:t>
      </w:r>
      <w:r w:rsidR="008041A6" w:rsidRPr="00ED6412">
        <w:fldChar w:fldCharType="begin"/>
      </w:r>
      <w:r w:rsidR="000201C4">
        <w:instrText xml:space="preserve"> ADDIN EN.CITE &lt;EndNote&gt;&lt;Cite&gt;&lt;Author&gt;AlRashidi&lt;/Author&gt;&lt;Year&gt;2007&lt;/Year&gt;&lt;RecNum&gt;318&lt;/RecNum&gt;&lt;DisplayText&gt;[189]&lt;/DisplayText&gt;&lt;record&gt;&lt;rec-number&gt;318&lt;/rec-number&gt;&lt;foreign-keys&gt;&lt;key app="EN" db-id="wat2z5xv39zx9lefev2vrzeifd9dzfzsx50x" timestamp="0"&gt;318&lt;/key&gt;&lt;/foreign-keys&gt;&lt;ref-type name="Thesis"&gt;32&lt;/ref-type&gt;&lt;contributors&gt;&lt;authors&gt;&lt;author&gt;Mohammed AlRashidi&lt;/author&gt;&lt;/authors&gt;&lt;/contributors&gt;&lt;titles&gt;&lt;title&gt;Improved optimal economic and environmental operations of power systems using partucal swarm&lt;/title&gt;&lt;secondary-title&gt;Electrical and computer engineering&lt;/secondary-title&gt;&lt;/titles&gt;&lt;volume&gt;Phd&lt;/volume&gt;&lt;dates&gt;&lt;year&gt;2007&lt;/year&gt;&lt;/dates&gt;&lt;publisher&gt;Dalhousie univeristy&lt;/publisher&gt;&lt;urls&gt;&lt;related-urls&gt;&lt;url&gt;https://dalspace.library.dal.ca/bitstream/handle/10222/54978/NR35790.PDF?sequence=1&lt;/url&gt;&lt;/related-urls&gt;&lt;/urls&gt;&lt;/record&gt;&lt;/Cite&gt;&lt;/EndNote&gt;</w:instrText>
      </w:r>
      <w:r w:rsidR="008041A6" w:rsidRPr="00ED6412">
        <w:fldChar w:fldCharType="separate"/>
      </w:r>
      <w:r w:rsidR="000201C4">
        <w:rPr>
          <w:noProof/>
        </w:rPr>
        <w:t>[</w:t>
      </w:r>
      <w:hyperlink w:anchor="_ENREF_189" w:tooltip="AlRashidi, 2007 #318" w:history="1">
        <w:r w:rsidR="00213BF8">
          <w:rPr>
            <w:noProof/>
          </w:rPr>
          <w:t>189</w:t>
        </w:r>
      </w:hyperlink>
      <w:r w:rsidR="000201C4">
        <w:rPr>
          <w:noProof/>
        </w:rPr>
        <w:t>]</w:t>
      </w:r>
      <w:r w:rsidR="008041A6" w:rsidRPr="00ED6412">
        <w:fldChar w:fldCharType="end"/>
      </w:r>
      <w:r w:rsidR="00512696" w:rsidRPr="00ED6412">
        <w:t xml:space="preserve">. </w:t>
      </w:r>
      <w:r w:rsidR="000E3989" w:rsidRPr="00ED6412">
        <w:t xml:space="preserve">Furthermore, the </w:t>
      </w:r>
      <w:r w:rsidR="00D80F90" w:rsidRPr="00ED6412">
        <w:t xml:space="preserve">system presumes no power loss. </w:t>
      </w:r>
    </w:p>
    <w:p w14:paraId="7CC9628A" w14:textId="7B1015F9" w:rsidR="00947F98" w:rsidRPr="00ED6412" w:rsidRDefault="000E3989" w:rsidP="00F1484D">
      <w:pPr>
        <w:spacing w:after="120"/>
      </w:pPr>
      <w:r w:rsidRPr="00ED6412">
        <w:t>According to the Fifth Carbon Budget, wind power w</w:t>
      </w:r>
      <w:r w:rsidR="00885049" w:rsidRPr="00ED6412">
        <w:t>ill have a capacity of about 35</w:t>
      </w:r>
      <w:r w:rsidRPr="00ED6412">
        <w:t>% of the UK</w:t>
      </w:r>
      <w:r w:rsidRPr="00ED6412">
        <w:rPr>
          <w:rFonts w:eastAsia="Calibri"/>
        </w:rPr>
        <w:t>’</w:t>
      </w:r>
      <w:r w:rsidRPr="00ED6412">
        <w:t xml:space="preserve">s overall electricity power capacity in the go green scenario in 2030 </w:t>
      </w:r>
      <w:r w:rsidR="008041A6" w:rsidRPr="00ED6412">
        <w:fldChar w:fldCharType="begin"/>
      </w:r>
      <w:r w:rsidR="000201C4">
        <w:instrText xml:space="preserve"> ADDIN EN.CITE &lt;EndNote&gt;&lt;Cite&gt;&lt;Author&gt;CCC&lt;/Author&gt;&lt;Year&gt;2015&lt;/Year&gt;&lt;RecNum&gt;290&lt;/RecNum&gt;&lt;DisplayText&gt;[25]&lt;/DisplayText&gt;&lt;record&gt;&lt;rec-number&gt;290&lt;/rec-number&gt;&lt;foreign-keys&gt;&lt;key app="EN" db-id="wat2z5xv39zx9lefev2vrzeifd9dzfzsx50x" timestamp="0"&gt;290&lt;/key&gt;&lt;/foreign-keys&gt;&lt;ref-type name="Journal Article"&gt;17&lt;/ref-type&gt;&lt;contributors&gt;&lt;authors&gt;&lt;author&gt;CCC&lt;/author&gt;&lt;/authors&gt;&lt;/contributors&gt;&lt;titles&gt;&lt;title&gt;The Fifth Carbon Budget: The next step towards a low-carbon economy&lt;/title&gt;&lt;/titles&gt;&lt;dates&gt;&lt;year&gt;2015&lt;/year&gt;&lt;/dates&gt;&lt;urls&gt;&lt;related-urls&gt;&lt;url&gt;https://documents.theccc.org.uk/wp-content/uploads/2015/11/Committee-on-Climate-Change-Fifth-Carbon-Budget-Report.pdf&lt;/url&gt;&lt;/related-urls&gt;&lt;/urls&gt;&lt;/record&gt;&lt;/Cite&gt;&lt;/EndNote&gt;</w:instrText>
      </w:r>
      <w:r w:rsidR="008041A6" w:rsidRPr="00ED6412">
        <w:fldChar w:fldCharType="separate"/>
      </w:r>
      <w:r w:rsidR="000201C4">
        <w:rPr>
          <w:noProof/>
        </w:rPr>
        <w:t>[</w:t>
      </w:r>
      <w:hyperlink w:anchor="_ENREF_25" w:tooltip="CCC, 2015 #290" w:history="1">
        <w:r w:rsidR="00213BF8">
          <w:rPr>
            <w:noProof/>
          </w:rPr>
          <w:t>25</w:t>
        </w:r>
      </w:hyperlink>
      <w:r w:rsidR="000201C4">
        <w:rPr>
          <w:noProof/>
        </w:rPr>
        <w:t>]</w:t>
      </w:r>
      <w:r w:rsidR="008041A6" w:rsidRPr="00ED6412">
        <w:fldChar w:fldCharType="end"/>
      </w:r>
      <w:r w:rsidRPr="00ED6412">
        <w:t xml:space="preserve"> and the carbon bud</w:t>
      </w:r>
      <w:r w:rsidR="00885049" w:rsidRPr="00ED6412">
        <w:t>get level will be reduced to 50</w:t>
      </w:r>
      <w:r w:rsidRPr="00ED6412">
        <w:t>%</w:t>
      </w:r>
      <w:r w:rsidR="00885049" w:rsidRPr="00ED6412">
        <w:t xml:space="preserve"> of the baseline in 2025 and 80</w:t>
      </w:r>
      <w:r w:rsidRPr="00ED6412">
        <w:t>% in 2050, where the baseline is the 1990 level</w:t>
      </w:r>
      <w:r w:rsidR="00C9532F" w:rsidRPr="00ED6412">
        <w:t xml:space="preserve"> </w:t>
      </w:r>
      <w:r w:rsidR="008041A6" w:rsidRPr="00ED6412">
        <w:fldChar w:fldCharType="begin"/>
      </w:r>
      <w:r w:rsidR="000201C4">
        <w:instrText xml:space="preserve"> ADDIN EN.CITE &lt;EndNote&gt;&lt;Cite&gt;&lt;Author&gt;CCC&lt;/Author&gt;&lt;Year&gt;2010&lt;/Year&gt;&lt;RecNum&gt;285&lt;/RecNum&gt;&lt;DisplayText&gt;[24]&lt;/DisplayText&gt;&lt;record&gt;&lt;rec-number&gt;285&lt;/rec-number&gt;&lt;foreign-keys&gt;&lt;key app="EN" db-id="wat2z5xv39zx9lefev2vrzeifd9dzfzsx50x" timestamp="0"&gt;285&lt;/key&gt;&lt;/foreign-keys&gt;&lt;ref-type name="Journal Article"&gt;17&lt;/ref-type&gt;&lt;contributors&gt;&lt;authors&gt;&lt;author&gt;CCC&lt;/author&gt;&lt;/authors&gt;&lt;/contributors&gt;&lt;titles&gt;&lt;title&gt;The Fourth Carbon Budget Reducing emissions through the 2020s &lt;/title&gt;&lt;/titles&gt;&lt;dates&gt;&lt;year&gt;2010&lt;/year&gt;&lt;/dates&gt;&lt;urls&gt;&lt;related-urls&gt;&lt;url&gt;https://www.theccc.org.uk/archive/aws2/4th%20Budget/CCC-4th-Budget-Book_interactive_singles.pdf&lt;/url&gt;&lt;/related-urls&gt;&lt;/urls&gt;&lt;/record&gt;&lt;/Cite&gt;&lt;/EndNote&gt;</w:instrText>
      </w:r>
      <w:r w:rsidR="008041A6" w:rsidRPr="00ED6412">
        <w:fldChar w:fldCharType="separate"/>
      </w:r>
      <w:r w:rsidR="000201C4">
        <w:rPr>
          <w:noProof/>
        </w:rPr>
        <w:t>[</w:t>
      </w:r>
      <w:hyperlink w:anchor="_ENREF_24" w:tooltip="CCC, 2010 #285" w:history="1">
        <w:r w:rsidR="00213BF8">
          <w:rPr>
            <w:noProof/>
          </w:rPr>
          <w:t>24</w:t>
        </w:r>
      </w:hyperlink>
      <w:r w:rsidR="000201C4">
        <w:rPr>
          <w:noProof/>
        </w:rPr>
        <w:t>]</w:t>
      </w:r>
      <w:r w:rsidR="008041A6" w:rsidRPr="00ED6412">
        <w:fldChar w:fldCharType="end"/>
      </w:r>
      <w:r w:rsidR="00C9532F" w:rsidRPr="00ED6412">
        <w:t>.</w:t>
      </w:r>
      <w:r w:rsidRPr="00ED6412">
        <w:t xml:space="preserve"> Hence, </w:t>
      </w:r>
      <w:r w:rsidR="003D382F" w:rsidRPr="00ED6412">
        <w:t>assuming</w:t>
      </w:r>
      <w:r w:rsidRPr="00ED6412">
        <w:t xml:space="preserve"> two scenarios in this case with various wind power penetrations. Scenario 1 is no wind power, so the IEEE 30 bus system is supplied by conventional power only, and therefore there is no emission limit. According to </w:t>
      </w:r>
      <w:r w:rsidR="00F706A7" w:rsidRPr="00ED6412">
        <w:fldChar w:fldCharType="begin"/>
      </w:r>
      <w:r w:rsidR="00F706A7" w:rsidRPr="00ED6412">
        <w:instrText xml:space="preserve"> REF _Ref474765545 \h </w:instrText>
      </w:r>
      <w:r w:rsidR="00A63E2B" w:rsidRPr="00ED6412">
        <w:instrText xml:space="preserve"> \* MERGEFORMAT </w:instrText>
      </w:r>
      <w:r w:rsidR="00F706A7" w:rsidRPr="00ED6412">
        <w:fldChar w:fldCharType="separate"/>
      </w:r>
      <w:r w:rsidR="00C05E44" w:rsidRPr="00ED6412">
        <w:t xml:space="preserve">Table </w:t>
      </w:r>
      <w:r w:rsidR="00C05E44">
        <w:rPr>
          <w:noProof/>
        </w:rPr>
        <w:t>3</w:t>
      </w:r>
      <w:r w:rsidR="00C05E44" w:rsidRPr="00ED6412">
        <w:rPr>
          <w:noProof/>
        </w:rPr>
        <w:t>.</w:t>
      </w:r>
      <w:r w:rsidR="00C05E44">
        <w:rPr>
          <w:noProof/>
        </w:rPr>
        <w:t>2</w:t>
      </w:r>
      <w:r w:rsidR="00F706A7" w:rsidRPr="00ED6412">
        <w:fldChar w:fldCharType="end"/>
      </w:r>
      <w:r w:rsidRPr="00ED6412">
        <w:t>, the minimum total conventional power generation of this electrical system is 1145 MW. Therefore, the demand that can be supplied by wind power is a maximum of 655 MW in this system, which is</w:t>
      </w:r>
      <w:r w:rsidR="00885049" w:rsidRPr="00ED6412">
        <w:t xml:space="preserve"> about 36</w:t>
      </w:r>
      <w:r w:rsidRPr="00ED6412">
        <w:t xml:space="preserve">% of the total demand. Scenario 2 is the same IEEE 30 </w:t>
      </w:r>
    </w:p>
    <w:p w14:paraId="4D73941D" w14:textId="530B5DDD" w:rsidR="00F1484D" w:rsidRPr="00ED6412" w:rsidRDefault="00F1484D" w:rsidP="003E330A">
      <w:pPr>
        <w:pStyle w:val="Caption"/>
        <w:keepNext/>
        <w:jc w:val="both"/>
      </w:pPr>
      <w:bookmarkStart w:id="169" w:name="_Ref483998671"/>
      <w:bookmarkStart w:id="170" w:name="_Toc523347931"/>
      <w:r w:rsidRPr="00ED6412">
        <w:lastRenderedPageBreak/>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3</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7</w:t>
      </w:r>
      <w:r w:rsidR="001041A1">
        <w:rPr>
          <w:noProof/>
        </w:rPr>
        <w:fldChar w:fldCharType="end"/>
      </w:r>
      <w:bookmarkEnd w:id="169"/>
      <w:r w:rsidRPr="00ED6412">
        <w:t xml:space="preserve"> Costs and emissions of the IEEE 30 buses electrical system with conventional power and different wind power capacities at 1800 MW demand.</w:t>
      </w:r>
      <w:bookmarkEnd w:id="170"/>
    </w:p>
    <w:tbl>
      <w:tblPr>
        <w:tblStyle w:val="PlainTable21"/>
        <w:tblW w:w="7938" w:type="dxa"/>
        <w:tblLayout w:type="fixed"/>
        <w:tblLook w:val="0420" w:firstRow="1" w:lastRow="0" w:firstColumn="0" w:lastColumn="0" w:noHBand="0" w:noVBand="1"/>
      </w:tblPr>
      <w:tblGrid>
        <w:gridCol w:w="1134"/>
        <w:gridCol w:w="1134"/>
        <w:gridCol w:w="1418"/>
        <w:gridCol w:w="850"/>
        <w:gridCol w:w="850"/>
        <w:gridCol w:w="851"/>
        <w:gridCol w:w="850"/>
        <w:gridCol w:w="851"/>
      </w:tblGrid>
      <w:tr w:rsidR="00A53152" w:rsidRPr="00ED6412" w14:paraId="4569A31D" w14:textId="77777777" w:rsidTr="008836E3">
        <w:trPr>
          <w:cnfStyle w:val="100000000000" w:firstRow="1" w:lastRow="0" w:firstColumn="0" w:lastColumn="0" w:oddVBand="0" w:evenVBand="0" w:oddHBand="0" w:evenHBand="0" w:firstRowFirstColumn="0" w:firstRowLastColumn="0" w:lastRowFirstColumn="0" w:lastRowLastColumn="0"/>
          <w:trHeight w:val="454"/>
        </w:trPr>
        <w:tc>
          <w:tcPr>
            <w:tcW w:w="1134" w:type="dxa"/>
            <w:vMerge w:val="restart"/>
            <w:vAlign w:val="center"/>
          </w:tcPr>
          <w:p w14:paraId="176BD3C1" w14:textId="0EA69BB8" w:rsidR="00141AB6" w:rsidRPr="00ED6412" w:rsidRDefault="00141AB6" w:rsidP="009000D3">
            <w:pPr>
              <w:spacing w:line="240" w:lineRule="auto"/>
              <w:jc w:val="center"/>
            </w:pPr>
            <w:r w:rsidRPr="00ED6412">
              <w:t>Wind power capacity (MW)</w:t>
            </w:r>
          </w:p>
        </w:tc>
        <w:tc>
          <w:tcPr>
            <w:tcW w:w="1134" w:type="dxa"/>
            <w:vMerge w:val="restart"/>
            <w:vAlign w:val="center"/>
          </w:tcPr>
          <w:p w14:paraId="1EA74026" w14:textId="58C71CA1" w:rsidR="00141AB6" w:rsidRPr="00ED6412" w:rsidRDefault="00141AB6" w:rsidP="009000D3">
            <w:pPr>
              <w:spacing w:line="240" w:lineRule="auto"/>
              <w:jc w:val="center"/>
            </w:pPr>
            <w:r w:rsidRPr="00ED6412">
              <w:t>Conve</w:t>
            </w:r>
            <w:r w:rsidR="007B196E" w:rsidRPr="00ED6412">
              <w:t>-</w:t>
            </w:r>
            <w:r w:rsidRPr="00ED6412">
              <w:t>ntional power demand (MW)</w:t>
            </w:r>
          </w:p>
        </w:tc>
        <w:tc>
          <w:tcPr>
            <w:tcW w:w="1418" w:type="dxa"/>
            <w:vMerge w:val="restart"/>
            <w:vAlign w:val="center"/>
          </w:tcPr>
          <w:p w14:paraId="1154ABA7" w14:textId="1C908E9C" w:rsidR="00141AB6" w:rsidRPr="00ED6412" w:rsidRDefault="00141AB6" w:rsidP="009000D3">
            <w:pPr>
              <w:spacing w:line="240" w:lineRule="auto"/>
              <w:jc w:val="center"/>
            </w:pPr>
            <w:r w:rsidRPr="00ED6412">
              <w:t>Costs and emissions</w:t>
            </w:r>
          </w:p>
        </w:tc>
        <w:tc>
          <w:tcPr>
            <w:tcW w:w="4252" w:type="dxa"/>
            <w:gridSpan w:val="5"/>
            <w:noWrap/>
            <w:vAlign w:val="center"/>
          </w:tcPr>
          <w:p w14:paraId="7849E1D5" w14:textId="77777777" w:rsidR="00141AB6" w:rsidRPr="00ED6412" w:rsidRDefault="00141AB6" w:rsidP="009000D3">
            <w:pPr>
              <w:spacing w:line="240" w:lineRule="auto"/>
              <w:jc w:val="center"/>
            </w:pPr>
            <w:r w:rsidRPr="00ED6412">
              <w:t>Carbon price (£/tCO</w:t>
            </w:r>
            <w:r w:rsidRPr="00ED6412">
              <w:rPr>
                <w:vertAlign w:val="subscript"/>
              </w:rPr>
              <w:t>2</w:t>
            </w:r>
            <w:r w:rsidRPr="00ED6412">
              <w:t>e)</w:t>
            </w:r>
          </w:p>
        </w:tc>
      </w:tr>
      <w:tr w:rsidR="00A53152" w:rsidRPr="00ED6412" w14:paraId="4BF8E08F" w14:textId="77777777" w:rsidTr="008836E3">
        <w:trPr>
          <w:cnfStyle w:val="000000100000" w:firstRow="0" w:lastRow="0" w:firstColumn="0" w:lastColumn="0" w:oddVBand="0" w:evenVBand="0" w:oddHBand="1" w:evenHBand="0" w:firstRowFirstColumn="0" w:firstRowLastColumn="0" w:lastRowFirstColumn="0" w:lastRowLastColumn="0"/>
          <w:trHeight w:val="454"/>
        </w:trPr>
        <w:tc>
          <w:tcPr>
            <w:tcW w:w="1134" w:type="dxa"/>
            <w:vMerge/>
            <w:vAlign w:val="center"/>
          </w:tcPr>
          <w:p w14:paraId="00A35765" w14:textId="77777777" w:rsidR="00141AB6" w:rsidRPr="00ED6412" w:rsidRDefault="00141AB6" w:rsidP="009000D3">
            <w:pPr>
              <w:spacing w:line="240" w:lineRule="auto"/>
              <w:jc w:val="center"/>
            </w:pPr>
          </w:p>
        </w:tc>
        <w:tc>
          <w:tcPr>
            <w:tcW w:w="1134" w:type="dxa"/>
            <w:vMerge/>
            <w:vAlign w:val="center"/>
          </w:tcPr>
          <w:p w14:paraId="155C7897" w14:textId="77777777" w:rsidR="00141AB6" w:rsidRPr="00ED6412" w:rsidRDefault="00141AB6" w:rsidP="009000D3">
            <w:pPr>
              <w:spacing w:line="240" w:lineRule="auto"/>
              <w:jc w:val="center"/>
            </w:pPr>
          </w:p>
        </w:tc>
        <w:tc>
          <w:tcPr>
            <w:tcW w:w="1418" w:type="dxa"/>
            <w:vMerge/>
            <w:vAlign w:val="center"/>
          </w:tcPr>
          <w:p w14:paraId="178AE37E" w14:textId="77777777" w:rsidR="00141AB6" w:rsidRPr="00ED6412" w:rsidRDefault="00141AB6" w:rsidP="009000D3">
            <w:pPr>
              <w:spacing w:line="240" w:lineRule="auto"/>
              <w:jc w:val="center"/>
            </w:pPr>
          </w:p>
        </w:tc>
        <w:tc>
          <w:tcPr>
            <w:tcW w:w="850" w:type="dxa"/>
            <w:noWrap/>
            <w:vAlign w:val="center"/>
            <w:hideMark/>
          </w:tcPr>
          <w:p w14:paraId="46462550" w14:textId="77777777" w:rsidR="00141AB6" w:rsidRPr="00ED6412" w:rsidRDefault="00141AB6" w:rsidP="009000D3">
            <w:pPr>
              <w:spacing w:line="240" w:lineRule="auto"/>
              <w:jc w:val="center"/>
              <w:rPr>
                <w:b/>
              </w:rPr>
            </w:pPr>
            <w:r w:rsidRPr="00ED6412">
              <w:rPr>
                <w:b/>
              </w:rPr>
              <w:t>0</w:t>
            </w:r>
          </w:p>
        </w:tc>
        <w:tc>
          <w:tcPr>
            <w:tcW w:w="850" w:type="dxa"/>
            <w:noWrap/>
            <w:vAlign w:val="center"/>
            <w:hideMark/>
          </w:tcPr>
          <w:p w14:paraId="0C1249AA" w14:textId="77777777" w:rsidR="00141AB6" w:rsidRPr="00ED6412" w:rsidRDefault="00141AB6" w:rsidP="009000D3">
            <w:pPr>
              <w:spacing w:line="240" w:lineRule="auto"/>
              <w:jc w:val="center"/>
              <w:rPr>
                <w:b/>
              </w:rPr>
            </w:pPr>
            <w:r w:rsidRPr="00ED6412">
              <w:rPr>
                <w:b/>
              </w:rPr>
              <w:t>27</w:t>
            </w:r>
          </w:p>
        </w:tc>
        <w:tc>
          <w:tcPr>
            <w:tcW w:w="851" w:type="dxa"/>
            <w:noWrap/>
            <w:vAlign w:val="center"/>
            <w:hideMark/>
          </w:tcPr>
          <w:p w14:paraId="34A0C797" w14:textId="77777777" w:rsidR="00141AB6" w:rsidRPr="00ED6412" w:rsidRDefault="00141AB6" w:rsidP="009000D3">
            <w:pPr>
              <w:spacing w:line="240" w:lineRule="auto"/>
              <w:jc w:val="center"/>
              <w:rPr>
                <w:b/>
              </w:rPr>
            </w:pPr>
            <w:r w:rsidRPr="00ED6412">
              <w:rPr>
                <w:b/>
              </w:rPr>
              <w:t>70</w:t>
            </w:r>
          </w:p>
        </w:tc>
        <w:tc>
          <w:tcPr>
            <w:tcW w:w="850" w:type="dxa"/>
            <w:noWrap/>
            <w:vAlign w:val="center"/>
            <w:hideMark/>
          </w:tcPr>
          <w:p w14:paraId="1715B49D" w14:textId="77777777" w:rsidR="00141AB6" w:rsidRPr="00ED6412" w:rsidRDefault="00141AB6" w:rsidP="009000D3">
            <w:pPr>
              <w:spacing w:line="240" w:lineRule="auto"/>
              <w:jc w:val="center"/>
              <w:rPr>
                <w:b/>
              </w:rPr>
            </w:pPr>
            <w:r w:rsidRPr="00ED6412">
              <w:rPr>
                <w:b/>
              </w:rPr>
              <w:t>135</w:t>
            </w:r>
          </w:p>
        </w:tc>
        <w:tc>
          <w:tcPr>
            <w:tcW w:w="851" w:type="dxa"/>
            <w:noWrap/>
            <w:vAlign w:val="center"/>
            <w:hideMark/>
          </w:tcPr>
          <w:p w14:paraId="36BEACD3" w14:textId="77777777" w:rsidR="00141AB6" w:rsidRPr="00ED6412" w:rsidRDefault="00141AB6" w:rsidP="009000D3">
            <w:pPr>
              <w:spacing w:line="240" w:lineRule="auto"/>
              <w:jc w:val="center"/>
              <w:rPr>
                <w:b/>
              </w:rPr>
            </w:pPr>
            <w:r w:rsidRPr="00ED6412">
              <w:rPr>
                <w:b/>
              </w:rPr>
              <w:t>200</w:t>
            </w:r>
          </w:p>
        </w:tc>
      </w:tr>
      <w:tr w:rsidR="00A53152" w:rsidRPr="00ED6412" w14:paraId="31A679A2" w14:textId="77777777" w:rsidTr="008836E3">
        <w:trPr>
          <w:trHeight w:val="454"/>
        </w:trPr>
        <w:tc>
          <w:tcPr>
            <w:tcW w:w="1134" w:type="dxa"/>
            <w:vMerge w:val="restart"/>
            <w:vAlign w:val="center"/>
          </w:tcPr>
          <w:p w14:paraId="25CBB9D9" w14:textId="77777777" w:rsidR="00C16400" w:rsidRPr="00ED6412" w:rsidRDefault="00C16400" w:rsidP="009000D3">
            <w:pPr>
              <w:spacing w:line="240" w:lineRule="auto"/>
              <w:jc w:val="center"/>
            </w:pPr>
            <w:r w:rsidRPr="00ED6412">
              <w:t>0</w:t>
            </w:r>
          </w:p>
        </w:tc>
        <w:tc>
          <w:tcPr>
            <w:tcW w:w="1134" w:type="dxa"/>
            <w:vMerge w:val="restart"/>
            <w:vAlign w:val="center"/>
          </w:tcPr>
          <w:p w14:paraId="13A582E4" w14:textId="77777777" w:rsidR="00C16400" w:rsidRPr="00ED6412" w:rsidRDefault="00C16400" w:rsidP="009000D3">
            <w:pPr>
              <w:spacing w:line="240" w:lineRule="auto"/>
              <w:jc w:val="center"/>
            </w:pPr>
            <w:r w:rsidRPr="00ED6412">
              <w:t>1800</w:t>
            </w:r>
          </w:p>
        </w:tc>
        <w:tc>
          <w:tcPr>
            <w:tcW w:w="1418" w:type="dxa"/>
            <w:noWrap/>
            <w:vAlign w:val="center"/>
            <w:hideMark/>
          </w:tcPr>
          <w:p w14:paraId="4F9B1C20" w14:textId="77777777" w:rsidR="00C16400" w:rsidRPr="00ED6412" w:rsidRDefault="00C16400" w:rsidP="009000D3">
            <w:pPr>
              <w:spacing w:line="240" w:lineRule="auto"/>
              <w:jc w:val="center"/>
            </w:pPr>
            <w:r w:rsidRPr="00ED6412">
              <w:t>Conventional power cost (£/h)</w:t>
            </w:r>
          </w:p>
        </w:tc>
        <w:tc>
          <w:tcPr>
            <w:tcW w:w="850" w:type="dxa"/>
            <w:noWrap/>
            <w:vAlign w:val="center"/>
            <w:hideMark/>
          </w:tcPr>
          <w:p w14:paraId="0C92D36A" w14:textId="0BBD4C8E" w:rsidR="00C16400" w:rsidRPr="00ED6412" w:rsidRDefault="00C16400" w:rsidP="009000D3">
            <w:pPr>
              <w:spacing w:line="240" w:lineRule="auto"/>
              <w:jc w:val="center"/>
              <w:rPr>
                <w:sz w:val="22"/>
                <w:szCs w:val="22"/>
              </w:rPr>
            </w:pPr>
            <w:r w:rsidRPr="00ED6412">
              <w:rPr>
                <w:sz w:val="22"/>
                <w:szCs w:val="22"/>
              </w:rPr>
              <w:t>12,463</w:t>
            </w:r>
          </w:p>
        </w:tc>
        <w:tc>
          <w:tcPr>
            <w:tcW w:w="850" w:type="dxa"/>
            <w:noWrap/>
            <w:vAlign w:val="center"/>
            <w:hideMark/>
          </w:tcPr>
          <w:p w14:paraId="77C55089" w14:textId="2FC4C2B5" w:rsidR="00C16400" w:rsidRPr="00ED6412" w:rsidRDefault="00C16400" w:rsidP="009000D3">
            <w:pPr>
              <w:spacing w:line="240" w:lineRule="auto"/>
              <w:jc w:val="center"/>
              <w:rPr>
                <w:sz w:val="22"/>
                <w:szCs w:val="22"/>
              </w:rPr>
            </w:pPr>
            <w:r w:rsidRPr="00ED6412">
              <w:rPr>
                <w:sz w:val="22"/>
                <w:szCs w:val="22"/>
              </w:rPr>
              <w:t>12,483</w:t>
            </w:r>
          </w:p>
        </w:tc>
        <w:tc>
          <w:tcPr>
            <w:tcW w:w="851" w:type="dxa"/>
            <w:noWrap/>
            <w:vAlign w:val="center"/>
            <w:hideMark/>
          </w:tcPr>
          <w:p w14:paraId="67AF9F76" w14:textId="69A8E7A6" w:rsidR="00C16400" w:rsidRPr="00ED6412" w:rsidRDefault="00C16400" w:rsidP="009000D3">
            <w:pPr>
              <w:spacing w:line="240" w:lineRule="auto"/>
              <w:jc w:val="center"/>
              <w:rPr>
                <w:sz w:val="22"/>
                <w:szCs w:val="22"/>
              </w:rPr>
            </w:pPr>
            <w:r w:rsidRPr="00ED6412">
              <w:rPr>
                <w:sz w:val="22"/>
                <w:szCs w:val="22"/>
              </w:rPr>
              <w:t>12,489</w:t>
            </w:r>
          </w:p>
        </w:tc>
        <w:tc>
          <w:tcPr>
            <w:tcW w:w="850" w:type="dxa"/>
            <w:noWrap/>
            <w:vAlign w:val="center"/>
            <w:hideMark/>
          </w:tcPr>
          <w:p w14:paraId="57857045" w14:textId="15097168" w:rsidR="00C16400" w:rsidRPr="00ED6412" w:rsidRDefault="00C16400" w:rsidP="009000D3">
            <w:pPr>
              <w:spacing w:line="240" w:lineRule="auto"/>
              <w:jc w:val="center"/>
              <w:rPr>
                <w:sz w:val="22"/>
                <w:szCs w:val="22"/>
              </w:rPr>
            </w:pPr>
            <w:r w:rsidRPr="00ED6412">
              <w:rPr>
                <w:sz w:val="22"/>
                <w:szCs w:val="22"/>
              </w:rPr>
              <w:t>12,491</w:t>
            </w:r>
          </w:p>
        </w:tc>
        <w:tc>
          <w:tcPr>
            <w:tcW w:w="851" w:type="dxa"/>
            <w:noWrap/>
            <w:vAlign w:val="center"/>
            <w:hideMark/>
          </w:tcPr>
          <w:p w14:paraId="3530F151" w14:textId="73D8EA56" w:rsidR="00C16400" w:rsidRPr="00ED6412" w:rsidRDefault="00C16400" w:rsidP="009000D3">
            <w:pPr>
              <w:spacing w:line="240" w:lineRule="auto"/>
              <w:jc w:val="center"/>
              <w:rPr>
                <w:sz w:val="22"/>
                <w:szCs w:val="22"/>
              </w:rPr>
            </w:pPr>
            <w:r w:rsidRPr="00ED6412">
              <w:rPr>
                <w:sz w:val="22"/>
                <w:szCs w:val="22"/>
              </w:rPr>
              <w:t>12,492</w:t>
            </w:r>
          </w:p>
        </w:tc>
      </w:tr>
      <w:tr w:rsidR="00A53152" w:rsidRPr="00ED6412" w14:paraId="7DD8E656" w14:textId="77777777" w:rsidTr="008836E3">
        <w:trPr>
          <w:cnfStyle w:val="000000100000" w:firstRow="0" w:lastRow="0" w:firstColumn="0" w:lastColumn="0" w:oddVBand="0" w:evenVBand="0" w:oddHBand="1" w:evenHBand="0" w:firstRowFirstColumn="0" w:firstRowLastColumn="0" w:lastRowFirstColumn="0" w:lastRowLastColumn="0"/>
          <w:trHeight w:val="454"/>
        </w:trPr>
        <w:tc>
          <w:tcPr>
            <w:tcW w:w="1134" w:type="dxa"/>
            <w:vMerge/>
            <w:vAlign w:val="center"/>
          </w:tcPr>
          <w:p w14:paraId="5A950116" w14:textId="77777777" w:rsidR="00C16400" w:rsidRPr="00ED6412" w:rsidRDefault="00C16400" w:rsidP="009000D3">
            <w:pPr>
              <w:spacing w:line="240" w:lineRule="auto"/>
              <w:jc w:val="center"/>
            </w:pPr>
          </w:p>
        </w:tc>
        <w:tc>
          <w:tcPr>
            <w:tcW w:w="1134" w:type="dxa"/>
            <w:vMerge/>
            <w:vAlign w:val="center"/>
          </w:tcPr>
          <w:p w14:paraId="21577C8A" w14:textId="77777777" w:rsidR="00C16400" w:rsidRPr="00ED6412" w:rsidRDefault="00C16400" w:rsidP="009000D3">
            <w:pPr>
              <w:spacing w:line="240" w:lineRule="auto"/>
              <w:jc w:val="center"/>
            </w:pPr>
          </w:p>
        </w:tc>
        <w:tc>
          <w:tcPr>
            <w:tcW w:w="1418" w:type="dxa"/>
            <w:noWrap/>
            <w:vAlign w:val="center"/>
            <w:hideMark/>
          </w:tcPr>
          <w:p w14:paraId="345181EA" w14:textId="77777777" w:rsidR="00C16400" w:rsidRPr="00ED6412" w:rsidRDefault="00C16400" w:rsidP="009000D3">
            <w:pPr>
              <w:spacing w:line="240" w:lineRule="auto"/>
              <w:jc w:val="center"/>
            </w:pPr>
            <w:r w:rsidRPr="00ED6412">
              <w:t>Total emission (tCO</w:t>
            </w:r>
            <w:r w:rsidRPr="00ED6412">
              <w:rPr>
                <w:vertAlign w:val="subscript"/>
              </w:rPr>
              <w:t>2</w:t>
            </w:r>
            <w:r w:rsidRPr="00ED6412">
              <w:t>e/h)</w:t>
            </w:r>
          </w:p>
        </w:tc>
        <w:tc>
          <w:tcPr>
            <w:tcW w:w="850" w:type="dxa"/>
            <w:noWrap/>
            <w:vAlign w:val="center"/>
            <w:hideMark/>
          </w:tcPr>
          <w:p w14:paraId="35F1C84C" w14:textId="76FF098F" w:rsidR="00C16400" w:rsidRPr="00ED6412" w:rsidRDefault="00C16400" w:rsidP="009000D3">
            <w:pPr>
              <w:spacing w:line="240" w:lineRule="auto"/>
              <w:jc w:val="center"/>
              <w:rPr>
                <w:sz w:val="22"/>
                <w:szCs w:val="22"/>
              </w:rPr>
            </w:pPr>
            <w:r w:rsidRPr="00ED6412">
              <w:rPr>
                <w:sz w:val="22"/>
                <w:szCs w:val="22"/>
              </w:rPr>
              <w:t>74.26</w:t>
            </w:r>
          </w:p>
        </w:tc>
        <w:tc>
          <w:tcPr>
            <w:tcW w:w="850" w:type="dxa"/>
            <w:noWrap/>
            <w:vAlign w:val="center"/>
            <w:hideMark/>
          </w:tcPr>
          <w:p w14:paraId="179DE0BB" w14:textId="02F98344" w:rsidR="00C16400" w:rsidRPr="00ED6412" w:rsidRDefault="00C16400" w:rsidP="009000D3">
            <w:pPr>
              <w:spacing w:line="240" w:lineRule="auto"/>
              <w:jc w:val="center"/>
              <w:rPr>
                <w:sz w:val="22"/>
                <w:szCs w:val="22"/>
              </w:rPr>
            </w:pPr>
            <w:r w:rsidRPr="00ED6412">
              <w:rPr>
                <w:sz w:val="22"/>
                <w:szCs w:val="22"/>
              </w:rPr>
              <w:t>69.00</w:t>
            </w:r>
          </w:p>
        </w:tc>
        <w:tc>
          <w:tcPr>
            <w:tcW w:w="851" w:type="dxa"/>
            <w:noWrap/>
            <w:vAlign w:val="center"/>
            <w:hideMark/>
          </w:tcPr>
          <w:p w14:paraId="1EC32699" w14:textId="1F2F18A8" w:rsidR="00C16400" w:rsidRPr="00ED6412" w:rsidRDefault="00C16400" w:rsidP="009000D3">
            <w:pPr>
              <w:spacing w:line="240" w:lineRule="auto"/>
              <w:jc w:val="center"/>
              <w:rPr>
                <w:sz w:val="22"/>
                <w:szCs w:val="22"/>
              </w:rPr>
            </w:pPr>
            <w:r w:rsidRPr="00ED6412">
              <w:rPr>
                <w:sz w:val="22"/>
                <w:szCs w:val="22"/>
              </w:rPr>
              <w:t>68.86</w:t>
            </w:r>
          </w:p>
        </w:tc>
        <w:tc>
          <w:tcPr>
            <w:tcW w:w="850" w:type="dxa"/>
            <w:noWrap/>
            <w:vAlign w:val="center"/>
            <w:hideMark/>
          </w:tcPr>
          <w:p w14:paraId="3FAC8C0E" w14:textId="433E5D95" w:rsidR="00C16400" w:rsidRPr="00ED6412" w:rsidRDefault="00C16400" w:rsidP="009000D3">
            <w:pPr>
              <w:spacing w:line="240" w:lineRule="auto"/>
              <w:jc w:val="center"/>
              <w:rPr>
                <w:sz w:val="22"/>
                <w:szCs w:val="22"/>
              </w:rPr>
            </w:pPr>
            <w:r w:rsidRPr="00ED6412">
              <w:rPr>
                <w:sz w:val="22"/>
                <w:szCs w:val="22"/>
              </w:rPr>
              <w:t>68.83</w:t>
            </w:r>
          </w:p>
        </w:tc>
        <w:tc>
          <w:tcPr>
            <w:tcW w:w="851" w:type="dxa"/>
            <w:noWrap/>
            <w:vAlign w:val="center"/>
            <w:hideMark/>
          </w:tcPr>
          <w:p w14:paraId="5985D212" w14:textId="6B35C385" w:rsidR="00C16400" w:rsidRPr="00ED6412" w:rsidRDefault="00C16400" w:rsidP="009000D3">
            <w:pPr>
              <w:spacing w:line="240" w:lineRule="auto"/>
              <w:jc w:val="center"/>
              <w:rPr>
                <w:sz w:val="22"/>
                <w:szCs w:val="22"/>
              </w:rPr>
            </w:pPr>
            <w:r w:rsidRPr="00ED6412">
              <w:rPr>
                <w:sz w:val="22"/>
                <w:szCs w:val="22"/>
              </w:rPr>
              <w:t>68.83</w:t>
            </w:r>
          </w:p>
        </w:tc>
      </w:tr>
      <w:tr w:rsidR="00A53152" w:rsidRPr="00ED6412" w14:paraId="1924683A" w14:textId="77777777" w:rsidTr="008836E3">
        <w:trPr>
          <w:trHeight w:val="454"/>
        </w:trPr>
        <w:tc>
          <w:tcPr>
            <w:tcW w:w="1134" w:type="dxa"/>
            <w:vMerge/>
            <w:vAlign w:val="center"/>
          </w:tcPr>
          <w:p w14:paraId="05095D5E" w14:textId="77777777" w:rsidR="00C16400" w:rsidRPr="00ED6412" w:rsidRDefault="00C16400" w:rsidP="009000D3">
            <w:pPr>
              <w:spacing w:line="240" w:lineRule="auto"/>
              <w:jc w:val="center"/>
            </w:pPr>
          </w:p>
        </w:tc>
        <w:tc>
          <w:tcPr>
            <w:tcW w:w="1134" w:type="dxa"/>
            <w:vMerge/>
            <w:vAlign w:val="center"/>
          </w:tcPr>
          <w:p w14:paraId="534F96D2" w14:textId="77777777" w:rsidR="00C16400" w:rsidRPr="00ED6412" w:rsidRDefault="00C16400" w:rsidP="009000D3">
            <w:pPr>
              <w:spacing w:line="240" w:lineRule="auto"/>
              <w:jc w:val="center"/>
            </w:pPr>
          </w:p>
        </w:tc>
        <w:tc>
          <w:tcPr>
            <w:tcW w:w="1418" w:type="dxa"/>
            <w:noWrap/>
            <w:vAlign w:val="center"/>
            <w:hideMark/>
          </w:tcPr>
          <w:p w14:paraId="2F59CE8E" w14:textId="77777777" w:rsidR="00C16400" w:rsidRPr="00ED6412" w:rsidRDefault="00C16400" w:rsidP="009000D3">
            <w:pPr>
              <w:spacing w:line="240" w:lineRule="auto"/>
              <w:jc w:val="center"/>
            </w:pPr>
            <w:r w:rsidRPr="00ED6412">
              <w:t>Emission cost (£/h)</w:t>
            </w:r>
          </w:p>
        </w:tc>
        <w:tc>
          <w:tcPr>
            <w:tcW w:w="850" w:type="dxa"/>
            <w:noWrap/>
            <w:vAlign w:val="center"/>
            <w:hideMark/>
          </w:tcPr>
          <w:p w14:paraId="2355F661" w14:textId="31C9B165" w:rsidR="00C16400" w:rsidRPr="00ED6412" w:rsidRDefault="00C16400" w:rsidP="009000D3">
            <w:pPr>
              <w:spacing w:line="240" w:lineRule="auto"/>
              <w:jc w:val="center"/>
              <w:rPr>
                <w:sz w:val="22"/>
                <w:szCs w:val="22"/>
              </w:rPr>
            </w:pPr>
            <w:r w:rsidRPr="00ED6412">
              <w:rPr>
                <w:sz w:val="22"/>
                <w:szCs w:val="22"/>
              </w:rPr>
              <w:t>0</w:t>
            </w:r>
          </w:p>
        </w:tc>
        <w:tc>
          <w:tcPr>
            <w:tcW w:w="850" w:type="dxa"/>
            <w:noWrap/>
            <w:vAlign w:val="center"/>
            <w:hideMark/>
          </w:tcPr>
          <w:p w14:paraId="33D9A415" w14:textId="29E21666" w:rsidR="00C16400" w:rsidRPr="00ED6412" w:rsidRDefault="00C16400" w:rsidP="009000D3">
            <w:pPr>
              <w:spacing w:line="240" w:lineRule="auto"/>
              <w:jc w:val="center"/>
              <w:rPr>
                <w:sz w:val="22"/>
                <w:szCs w:val="22"/>
              </w:rPr>
            </w:pPr>
            <w:r w:rsidRPr="00ED6412">
              <w:rPr>
                <w:sz w:val="22"/>
                <w:szCs w:val="22"/>
              </w:rPr>
              <w:t>1,863</w:t>
            </w:r>
          </w:p>
        </w:tc>
        <w:tc>
          <w:tcPr>
            <w:tcW w:w="851" w:type="dxa"/>
            <w:noWrap/>
            <w:vAlign w:val="center"/>
            <w:hideMark/>
          </w:tcPr>
          <w:p w14:paraId="3F787FFD" w14:textId="55DBFDE4" w:rsidR="00C16400" w:rsidRPr="00ED6412" w:rsidRDefault="00C16400" w:rsidP="009000D3">
            <w:pPr>
              <w:spacing w:line="240" w:lineRule="auto"/>
              <w:jc w:val="center"/>
              <w:rPr>
                <w:sz w:val="22"/>
                <w:szCs w:val="22"/>
              </w:rPr>
            </w:pPr>
            <w:r w:rsidRPr="00ED6412">
              <w:rPr>
                <w:sz w:val="22"/>
                <w:szCs w:val="22"/>
              </w:rPr>
              <w:t>4,820</w:t>
            </w:r>
          </w:p>
        </w:tc>
        <w:tc>
          <w:tcPr>
            <w:tcW w:w="850" w:type="dxa"/>
            <w:noWrap/>
            <w:vAlign w:val="center"/>
            <w:hideMark/>
          </w:tcPr>
          <w:p w14:paraId="0CD2D5E5" w14:textId="0EDC4DB3" w:rsidR="00C16400" w:rsidRPr="00ED6412" w:rsidRDefault="00C16400" w:rsidP="009000D3">
            <w:pPr>
              <w:spacing w:line="240" w:lineRule="auto"/>
              <w:jc w:val="center"/>
              <w:rPr>
                <w:sz w:val="22"/>
                <w:szCs w:val="22"/>
              </w:rPr>
            </w:pPr>
            <w:r w:rsidRPr="00ED6412">
              <w:rPr>
                <w:sz w:val="22"/>
                <w:szCs w:val="22"/>
              </w:rPr>
              <w:t>9,292</w:t>
            </w:r>
          </w:p>
        </w:tc>
        <w:tc>
          <w:tcPr>
            <w:tcW w:w="851" w:type="dxa"/>
            <w:noWrap/>
            <w:vAlign w:val="center"/>
            <w:hideMark/>
          </w:tcPr>
          <w:p w14:paraId="0F646286" w14:textId="1828D570" w:rsidR="00C16400" w:rsidRPr="00ED6412" w:rsidRDefault="00C16400" w:rsidP="009000D3">
            <w:pPr>
              <w:spacing w:line="240" w:lineRule="auto"/>
              <w:jc w:val="center"/>
              <w:rPr>
                <w:sz w:val="22"/>
                <w:szCs w:val="22"/>
              </w:rPr>
            </w:pPr>
            <w:r w:rsidRPr="00ED6412">
              <w:rPr>
                <w:sz w:val="22"/>
                <w:szCs w:val="22"/>
              </w:rPr>
              <w:t>13,765</w:t>
            </w:r>
          </w:p>
        </w:tc>
      </w:tr>
      <w:tr w:rsidR="00A53152" w:rsidRPr="00ED6412" w14:paraId="28BA1062" w14:textId="77777777" w:rsidTr="008836E3">
        <w:trPr>
          <w:cnfStyle w:val="000000100000" w:firstRow="0" w:lastRow="0" w:firstColumn="0" w:lastColumn="0" w:oddVBand="0" w:evenVBand="0" w:oddHBand="1" w:evenHBand="0" w:firstRowFirstColumn="0" w:firstRowLastColumn="0" w:lastRowFirstColumn="0" w:lastRowLastColumn="0"/>
          <w:trHeight w:val="454"/>
        </w:trPr>
        <w:tc>
          <w:tcPr>
            <w:tcW w:w="1134" w:type="dxa"/>
            <w:vMerge/>
            <w:vAlign w:val="center"/>
          </w:tcPr>
          <w:p w14:paraId="24BF3FBB" w14:textId="77777777" w:rsidR="00C16400" w:rsidRPr="00ED6412" w:rsidRDefault="00C16400" w:rsidP="009000D3">
            <w:pPr>
              <w:spacing w:line="240" w:lineRule="auto"/>
              <w:jc w:val="center"/>
            </w:pPr>
          </w:p>
        </w:tc>
        <w:tc>
          <w:tcPr>
            <w:tcW w:w="1134" w:type="dxa"/>
            <w:vMerge/>
            <w:vAlign w:val="center"/>
          </w:tcPr>
          <w:p w14:paraId="57FCA76C" w14:textId="77777777" w:rsidR="00C16400" w:rsidRPr="00ED6412" w:rsidRDefault="00C16400" w:rsidP="009000D3">
            <w:pPr>
              <w:spacing w:line="240" w:lineRule="auto"/>
              <w:jc w:val="center"/>
            </w:pPr>
          </w:p>
        </w:tc>
        <w:tc>
          <w:tcPr>
            <w:tcW w:w="1418" w:type="dxa"/>
            <w:noWrap/>
            <w:vAlign w:val="center"/>
            <w:hideMark/>
          </w:tcPr>
          <w:p w14:paraId="12AFC6CF" w14:textId="77777777" w:rsidR="00C16400" w:rsidRPr="00ED6412" w:rsidRDefault="00C16400" w:rsidP="009000D3">
            <w:pPr>
              <w:spacing w:line="240" w:lineRule="auto"/>
              <w:jc w:val="center"/>
            </w:pPr>
            <w:r w:rsidRPr="00ED6412">
              <w:t>Total cost (£/h)</w:t>
            </w:r>
          </w:p>
        </w:tc>
        <w:tc>
          <w:tcPr>
            <w:tcW w:w="850" w:type="dxa"/>
            <w:noWrap/>
            <w:vAlign w:val="center"/>
            <w:hideMark/>
          </w:tcPr>
          <w:p w14:paraId="7C6AAE3D" w14:textId="5CC3AE77" w:rsidR="00C16400" w:rsidRPr="00ED6412" w:rsidRDefault="00C16400" w:rsidP="009000D3">
            <w:pPr>
              <w:spacing w:line="240" w:lineRule="auto"/>
              <w:jc w:val="center"/>
              <w:rPr>
                <w:sz w:val="22"/>
                <w:szCs w:val="22"/>
              </w:rPr>
            </w:pPr>
            <w:r w:rsidRPr="00ED6412">
              <w:rPr>
                <w:sz w:val="22"/>
                <w:szCs w:val="22"/>
              </w:rPr>
              <w:t>12,463</w:t>
            </w:r>
          </w:p>
        </w:tc>
        <w:tc>
          <w:tcPr>
            <w:tcW w:w="850" w:type="dxa"/>
            <w:noWrap/>
            <w:vAlign w:val="center"/>
            <w:hideMark/>
          </w:tcPr>
          <w:p w14:paraId="23AB5F76" w14:textId="22BBB00A" w:rsidR="00C16400" w:rsidRPr="00ED6412" w:rsidRDefault="00C16400" w:rsidP="009000D3">
            <w:pPr>
              <w:spacing w:line="240" w:lineRule="auto"/>
              <w:jc w:val="center"/>
              <w:rPr>
                <w:sz w:val="22"/>
                <w:szCs w:val="22"/>
              </w:rPr>
            </w:pPr>
            <w:r w:rsidRPr="00ED6412">
              <w:rPr>
                <w:sz w:val="22"/>
                <w:szCs w:val="22"/>
              </w:rPr>
              <w:t>14,348</w:t>
            </w:r>
          </w:p>
        </w:tc>
        <w:tc>
          <w:tcPr>
            <w:tcW w:w="851" w:type="dxa"/>
            <w:noWrap/>
            <w:vAlign w:val="center"/>
            <w:hideMark/>
          </w:tcPr>
          <w:p w14:paraId="0079EABE" w14:textId="35124D10" w:rsidR="00C16400" w:rsidRPr="00ED6412" w:rsidRDefault="00C16400" w:rsidP="009000D3">
            <w:pPr>
              <w:spacing w:line="240" w:lineRule="auto"/>
              <w:jc w:val="center"/>
              <w:rPr>
                <w:sz w:val="22"/>
                <w:szCs w:val="22"/>
              </w:rPr>
            </w:pPr>
            <w:r w:rsidRPr="00ED6412">
              <w:rPr>
                <w:sz w:val="22"/>
                <w:szCs w:val="22"/>
              </w:rPr>
              <w:t>17,310</w:t>
            </w:r>
          </w:p>
        </w:tc>
        <w:tc>
          <w:tcPr>
            <w:tcW w:w="850" w:type="dxa"/>
            <w:noWrap/>
            <w:vAlign w:val="center"/>
            <w:hideMark/>
          </w:tcPr>
          <w:p w14:paraId="602F2954" w14:textId="5407B2ED" w:rsidR="00C16400" w:rsidRPr="00ED6412" w:rsidRDefault="00C16400" w:rsidP="009000D3">
            <w:pPr>
              <w:spacing w:line="240" w:lineRule="auto"/>
              <w:jc w:val="center"/>
              <w:rPr>
                <w:sz w:val="22"/>
                <w:szCs w:val="22"/>
              </w:rPr>
            </w:pPr>
            <w:r w:rsidRPr="00ED6412">
              <w:rPr>
                <w:sz w:val="22"/>
                <w:szCs w:val="22"/>
              </w:rPr>
              <w:t>21,788</w:t>
            </w:r>
          </w:p>
        </w:tc>
        <w:tc>
          <w:tcPr>
            <w:tcW w:w="851" w:type="dxa"/>
            <w:noWrap/>
            <w:vAlign w:val="center"/>
            <w:hideMark/>
          </w:tcPr>
          <w:p w14:paraId="0C515F1A" w14:textId="20CE8ACF" w:rsidR="00C16400" w:rsidRPr="00ED6412" w:rsidRDefault="00C16400" w:rsidP="009000D3">
            <w:pPr>
              <w:spacing w:line="240" w:lineRule="auto"/>
              <w:jc w:val="center"/>
              <w:rPr>
                <w:sz w:val="22"/>
                <w:szCs w:val="22"/>
              </w:rPr>
            </w:pPr>
            <w:r w:rsidRPr="00ED6412">
              <w:rPr>
                <w:sz w:val="22"/>
                <w:szCs w:val="22"/>
              </w:rPr>
              <w:t>26,271</w:t>
            </w:r>
          </w:p>
        </w:tc>
      </w:tr>
      <w:tr w:rsidR="00A53152" w:rsidRPr="00ED6412" w14:paraId="2F7D15B3" w14:textId="77777777" w:rsidTr="008836E3">
        <w:trPr>
          <w:trHeight w:val="454"/>
        </w:trPr>
        <w:tc>
          <w:tcPr>
            <w:tcW w:w="1134" w:type="dxa"/>
            <w:vMerge w:val="restart"/>
            <w:vAlign w:val="center"/>
          </w:tcPr>
          <w:p w14:paraId="05135254" w14:textId="77777777" w:rsidR="00C16400" w:rsidRPr="00ED6412" w:rsidRDefault="00C16400" w:rsidP="009000D3">
            <w:pPr>
              <w:spacing w:line="240" w:lineRule="auto"/>
              <w:jc w:val="center"/>
            </w:pPr>
            <w:r w:rsidRPr="00ED6412">
              <w:t>180</w:t>
            </w:r>
          </w:p>
        </w:tc>
        <w:tc>
          <w:tcPr>
            <w:tcW w:w="1134" w:type="dxa"/>
            <w:vMerge w:val="restart"/>
            <w:vAlign w:val="center"/>
          </w:tcPr>
          <w:p w14:paraId="514A0202" w14:textId="77777777" w:rsidR="00C16400" w:rsidRPr="00ED6412" w:rsidRDefault="00C16400" w:rsidP="009000D3">
            <w:pPr>
              <w:spacing w:line="240" w:lineRule="auto"/>
              <w:jc w:val="center"/>
            </w:pPr>
            <w:r w:rsidRPr="00ED6412">
              <w:t>1620</w:t>
            </w:r>
          </w:p>
        </w:tc>
        <w:tc>
          <w:tcPr>
            <w:tcW w:w="1418" w:type="dxa"/>
            <w:noWrap/>
            <w:vAlign w:val="center"/>
            <w:hideMark/>
          </w:tcPr>
          <w:p w14:paraId="1F3BE7FC" w14:textId="77777777" w:rsidR="00C16400" w:rsidRPr="00ED6412" w:rsidRDefault="00C16400" w:rsidP="009000D3">
            <w:pPr>
              <w:spacing w:line="240" w:lineRule="auto"/>
              <w:jc w:val="center"/>
            </w:pPr>
            <w:r w:rsidRPr="00ED6412">
              <w:t>Conventional power cost (£/h)</w:t>
            </w:r>
          </w:p>
        </w:tc>
        <w:tc>
          <w:tcPr>
            <w:tcW w:w="850" w:type="dxa"/>
            <w:noWrap/>
            <w:vAlign w:val="center"/>
            <w:hideMark/>
          </w:tcPr>
          <w:p w14:paraId="583F7F8B" w14:textId="2E16D17C" w:rsidR="00C16400" w:rsidRPr="00ED6412" w:rsidRDefault="00C16400" w:rsidP="009000D3">
            <w:pPr>
              <w:spacing w:line="240" w:lineRule="auto"/>
              <w:jc w:val="center"/>
              <w:rPr>
                <w:sz w:val="22"/>
                <w:szCs w:val="22"/>
              </w:rPr>
            </w:pPr>
            <w:r w:rsidRPr="00ED6412">
              <w:rPr>
                <w:sz w:val="22"/>
                <w:szCs w:val="22"/>
              </w:rPr>
              <w:t>11,298</w:t>
            </w:r>
          </w:p>
        </w:tc>
        <w:tc>
          <w:tcPr>
            <w:tcW w:w="850" w:type="dxa"/>
            <w:noWrap/>
            <w:vAlign w:val="center"/>
            <w:hideMark/>
          </w:tcPr>
          <w:p w14:paraId="170CDEE6" w14:textId="1295D9A5" w:rsidR="00C16400" w:rsidRPr="00ED6412" w:rsidRDefault="00C16400" w:rsidP="009000D3">
            <w:pPr>
              <w:spacing w:line="240" w:lineRule="auto"/>
              <w:jc w:val="center"/>
              <w:rPr>
                <w:sz w:val="22"/>
                <w:szCs w:val="22"/>
              </w:rPr>
            </w:pPr>
            <w:r w:rsidRPr="00ED6412">
              <w:rPr>
                <w:sz w:val="22"/>
                <w:szCs w:val="22"/>
              </w:rPr>
              <w:t>11,317</w:t>
            </w:r>
          </w:p>
        </w:tc>
        <w:tc>
          <w:tcPr>
            <w:tcW w:w="851" w:type="dxa"/>
            <w:noWrap/>
            <w:vAlign w:val="center"/>
            <w:hideMark/>
          </w:tcPr>
          <w:p w14:paraId="63CFEA81" w14:textId="29352CB6" w:rsidR="00C16400" w:rsidRPr="00ED6412" w:rsidRDefault="00C16400" w:rsidP="009000D3">
            <w:pPr>
              <w:spacing w:line="240" w:lineRule="auto"/>
              <w:jc w:val="center"/>
              <w:rPr>
                <w:sz w:val="22"/>
                <w:szCs w:val="22"/>
              </w:rPr>
            </w:pPr>
            <w:r w:rsidRPr="00ED6412">
              <w:rPr>
                <w:sz w:val="22"/>
                <w:szCs w:val="22"/>
              </w:rPr>
              <w:t>11,322</w:t>
            </w:r>
          </w:p>
        </w:tc>
        <w:tc>
          <w:tcPr>
            <w:tcW w:w="850" w:type="dxa"/>
            <w:noWrap/>
            <w:vAlign w:val="center"/>
            <w:hideMark/>
          </w:tcPr>
          <w:p w14:paraId="3A64459C" w14:textId="5D0A9E24" w:rsidR="00C16400" w:rsidRPr="00ED6412" w:rsidRDefault="00C16400" w:rsidP="009000D3">
            <w:pPr>
              <w:spacing w:line="240" w:lineRule="auto"/>
              <w:jc w:val="center"/>
              <w:rPr>
                <w:sz w:val="22"/>
                <w:szCs w:val="22"/>
              </w:rPr>
            </w:pPr>
            <w:r w:rsidRPr="00ED6412">
              <w:rPr>
                <w:sz w:val="22"/>
                <w:szCs w:val="22"/>
              </w:rPr>
              <w:t>11,325</w:t>
            </w:r>
          </w:p>
        </w:tc>
        <w:tc>
          <w:tcPr>
            <w:tcW w:w="851" w:type="dxa"/>
            <w:noWrap/>
            <w:vAlign w:val="center"/>
            <w:hideMark/>
          </w:tcPr>
          <w:p w14:paraId="33CF36FB" w14:textId="6E11853F" w:rsidR="00C16400" w:rsidRPr="00ED6412" w:rsidRDefault="00C16400" w:rsidP="009000D3">
            <w:pPr>
              <w:spacing w:line="240" w:lineRule="auto"/>
              <w:jc w:val="center"/>
              <w:rPr>
                <w:sz w:val="22"/>
                <w:szCs w:val="22"/>
              </w:rPr>
            </w:pPr>
            <w:r w:rsidRPr="00ED6412">
              <w:rPr>
                <w:sz w:val="22"/>
                <w:szCs w:val="22"/>
              </w:rPr>
              <w:t>11,326</w:t>
            </w:r>
          </w:p>
        </w:tc>
      </w:tr>
      <w:tr w:rsidR="00A53152" w:rsidRPr="00ED6412" w14:paraId="5D55B911" w14:textId="77777777" w:rsidTr="008836E3">
        <w:trPr>
          <w:cnfStyle w:val="000000100000" w:firstRow="0" w:lastRow="0" w:firstColumn="0" w:lastColumn="0" w:oddVBand="0" w:evenVBand="0" w:oddHBand="1" w:evenHBand="0" w:firstRowFirstColumn="0" w:firstRowLastColumn="0" w:lastRowFirstColumn="0" w:lastRowLastColumn="0"/>
          <w:trHeight w:val="454"/>
        </w:trPr>
        <w:tc>
          <w:tcPr>
            <w:tcW w:w="1134" w:type="dxa"/>
            <w:vMerge/>
            <w:vAlign w:val="center"/>
          </w:tcPr>
          <w:p w14:paraId="6CB637AF" w14:textId="77777777" w:rsidR="00C16400" w:rsidRPr="00ED6412" w:rsidRDefault="00C16400" w:rsidP="009000D3">
            <w:pPr>
              <w:spacing w:line="240" w:lineRule="auto"/>
              <w:jc w:val="center"/>
            </w:pPr>
          </w:p>
        </w:tc>
        <w:tc>
          <w:tcPr>
            <w:tcW w:w="1134" w:type="dxa"/>
            <w:vMerge/>
            <w:vAlign w:val="center"/>
          </w:tcPr>
          <w:p w14:paraId="2583359A" w14:textId="77777777" w:rsidR="00C16400" w:rsidRPr="00ED6412" w:rsidRDefault="00C16400" w:rsidP="009000D3">
            <w:pPr>
              <w:spacing w:line="240" w:lineRule="auto"/>
              <w:jc w:val="center"/>
            </w:pPr>
          </w:p>
        </w:tc>
        <w:tc>
          <w:tcPr>
            <w:tcW w:w="1418" w:type="dxa"/>
            <w:noWrap/>
            <w:vAlign w:val="center"/>
            <w:hideMark/>
          </w:tcPr>
          <w:p w14:paraId="35AC26B1" w14:textId="77777777" w:rsidR="00C16400" w:rsidRPr="00ED6412" w:rsidRDefault="00C16400" w:rsidP="009000D3">
            <w:pPr>
              <w:spacing w:line="240" w:lineRule="auto"/>
              <w:jc w:val="center"/>
            </w:pPr>
            <w:r w:rsidRPr="00ED6412">
              <w:t>Total emission (tCO</w:t>
            </w:r>
            <w:r w:rsidRPr="00ED6412">
              <w:rPr>
                <w:vertAlign w:val="subscript"/>
              </w:rPr>
              <w:t>2</w:t>
            </w:r>
            <w:r w:rsidRPr="00ED6412">
              <w:t>e/h)</w:t>
            </w:r>
          </w:p>
        </w:tc>
        <w:tc>
          <w:tcPr>
            <w:tcW w:w="850" w:type="dxa"/>
            <w:noWrap/>
            <w:vAlign w:val="center"/>
            <w:hideMark/>
          </w:tcPr>
          <w:p w14:paraId="285534A9" w14:textId="587D7150" w:rsidR="00C16400" w:rsidRPr="00ED6412" w:rsidRDefault="00C16400" w:rsidP="009000D3">
            <w:pPr>
              <w:spacing w:line="240" w:lineRule="auto"/>
              <w:jc w:val="center"/>
              <w:rPr>
                <w:sz w:val="22"/>
                <w:szCs w:val="22"/>
              </w:rPr>
            </w:pPr>
            <w:r w:rsidRPr="00ED6412">
              <w:rPr>
                <w:sz w:val="22"/>
                <w:szCs w:val="22"/>
              </w:rPr>
              <w:t>59.94</w:t>
            </w:r>
          </w:p>
        </w:tc>
        <w:tc>
          <w:tcPr>
            <w:tcW w:w="850" w:type="dxa"/>
            <w:noWrap/>
            <w:vAlign w:val="center"/>
            <w:hideMark/>
          </w:tcPr>
          <w:p w14:paraId="67D2017F" w14:textId="0CF757A6" w:rsidR="00C16400" w:rsidRPr="00ED6412" w:rsidRDefault="00C16400" w:rsidP="009000D3">
            <w:pPr>
              <w:spacing w:line="240" w:lineRule="auto"/>
              <w:jc w:val="center"/>
              <w:rPr>
                <w:sz w:val="22"/>
                <w:szCs w:val="22"/>
              </w:rPr>
            </w:pPr>
            <w:r w:rsidRPr="00ED6412">
              <w:rPr>
                <w:sz w:val="22"/>
                <w:szCs w:val="22"/>
              </w:rPr>
              <w:t>55.88</w:t>
            </w:r>
          </w:p>
        </w:tc>
        <w:tc>
          <w:tcPr>
            <w:tcW w:w="851" w:type="dxa"/>
            <w:noWrap/>
            <w:vAlign w:val="center"/>
            <w:hideMark/>
          </w:tcPr>
          <w:p w14:paraId="7E9057A0" w14:textId="3E08E0B7" w:rsidR="00C16400" w:rsidRPr="00ED6412" w:rsidRDefault="00C16400" w:rsidP="009000D3">
            <w:pPr>
              <w:spacing w:line="240" w:lineRule="auto"/>
              <w:jc w:val="center"/>
              <w:rPr>
                <w:sz w:val="22"/>
                <w:szCs w:val="22"/>
              </w:rPr>
            </w:pPr>
            <w:r w:rsidRPr="00ED6412">
              <w:rPr>
                <w:sz w:val="22"/>
                <w:szCs w:val="22"/>
              </w:rPr>
              <w:t>55.74</w:t>
            </w:r>
          </w:p>
        </w:tc>
        <w:tc>
          <w:tcPr>
            <w:tcW w:w="850" w:type="dxa"/>
            <w:noWrap/>
            <w:vAlign w:val="center"/>
            <w:hideMark/>
          </w:tcPr>
          <w:p w14:paraId="027E83F3" w14:textId="573F74E6" w:rsidR="00C16400" w:rsidRPr="00ED6412" w:rsidRDefault="00C16400" w:rsidP="009000D3">
            <w:pPr>
              <w:spacing w:line="240" w:lineRule="auto"/>
              <w:jc w:val="center"/>
              <w:rPr>
                <w:sz w:val="22"/>
                <w:szCs w:val="22"/>
              </w:rPr>
            </w:pPr>
            <w:r w:rsidRPr="00ED6412">
              <w:rPr>
                <w:sz w:val="22"/>
                <w:szCs w:val="22"/>
              </w:rPr>
              <w:t>55.72</w:t>
            </w:r>
          </w:p>
        </w:tc>
        <w:tc>
          <w:tcPr>
            <w:tcW w:w="851" w:type="dxa"/>
            <w:noWrap/>
            <w:vAlign w:val="center"/>
            <w:hideMark/>
          </w:tcPr>
          <w:p w14:paraId="4A98A744" w14:textId="66443B4F" w:rsidR="00C16400" w:rsidRPr="00ED6412" w:rsidRDefault="00C16400" w:rsidP="009000D3">
            <w:pPr>
              <w:spacing w:line="240" w:lineRule="auto"/>
              <w:jc w:val="center"/>
              <w:rPr>
                <w:sz w:val="22"/>
                <w:szCs w:val="22"/>
              </w:rPr>
            </w:pPr>
            <w:r w:rsidRPr="00ED6412">
              <w:rPr>
                <w:sz w:val="22"/>
                <w:szCs w:val="22"/>
              </w:rPr>
              <w:t>55.71</w:t>
            </w:r>
          </w:p>
        </w:tc>
      </w:tr>
      <w:tr w:rsidR="00A53152" w:rsidRPr="00ED6412" w14:paraId="59C35F91" w14:textId="77777777" w:rsidTr="008836E3">
        <w:trPr>
          <w:trHeight w:val="454"/>
        </w:trPr>
        <w:tc>
          <w:tcPr>
            <w:tcW w:w="1134" w:type="dxa"/>
            <w:vMerge/>
            <w:vAlign w:val="center"/>
          </w:tcPr>
          <w:p w14:paraId="3CA99818" w14:textId="77777777" w:rsidR="00C16400" w:rsidRPr="00ED6412" w:rsidRDefault="00C16400" w:rsidP="009000D3">
            <w:pPr>
              <w:spacing w:line="240" w:lineRule="auto"/>
              <w:jc w:val="center"/>
            </w:pPr>
          </w:p>
        </w:tc>
        <w:tc>
          <w:tcPr>
            <w:tcW w:w="1134" w:type="dxa"/>
            <w:vMerge/>
            <w:vAlign w:val="center"/>
          </w:tcPr>
          <w:p w14:paraId="513C9F2B" w14:textId="77777777" w:rsidR="00C16400" w:rsidRPr="00ED6412" w:rsidRDefault="00C16400" w:rsidP="009000D3">
            <w:pPr>
              <w:spacing w:line="240" w:lineRule="auto"/>
              <w:jc w:val="center"/>
            </w:pPr>
          </w:p>
        </w:tc>
        <w:tc>
          <w:tcPr>
            <w:tcW w:w="1418" w:type="dxa"/>
            <w:noWrap/>
            <w:vAlign w:val="center"/>
            <w:hideMark/>
          </w:tcPr>
          <w:p w14:paraId="1DB31548" w14:textId="77777777" w:rsidR="00C16400" w:rsidRPr="00ED6412" w:rsidRDefault="00C16400" w:rsidP="009000D3">
            <w:pPr>
              <w:spacing w:line="240" w:lineRule="auto"/>
              <w:jc w:val="center"/>
            </w:pPr>
            <w:r w:rsidRPr="00ED6412">
              <w:t>Emission cost (£/h)</w:t>
            </w:r>
          </w:p>
        </w:tc>
        <w:tc>
          <w:tcPr>
            <w:tcW w:w="850" w:type="dxa"/>
            <w:noWrap/>
            <w:vAlign w:val="center"/>
            <w:hideMark/>
          </w:tcPr>
          <w:p w14:paraId="7A442AC4" w14:textId="52B3053F" w:rsidR="00C16400" w:rsidRPr="00ED6412" w:rsidRDefault="00C16400" w:rsidP="009000D3">
            <w:pPr>
              <w:spacing w:line="240" w:lineRule="auto"/>
              <w:jc w:val="center"/>
              <w:rPr>
                <w:sz w:val="22"/>
                <w:szCs w:val="22"/>
              </w:rPr>
            </w:pPr>
            <w:r w:rsidRPr="00ED6412">
              <w:rPr>
                <w:sz w:val="22"/>
                <w:szCs w:val="22"/>
              </w:rPr>
              <w:t>0</w:t>
            </w:r>
          </w:p>
        </w:tc>
        <w:tc>
          <w:tcPr>
            <w:tcW w:w="850" w:type="dxa"/>
            <w:noWrap/>
            <w:vAlign w:val="center"/>
            <w:hideMark/>
          </w:tcPr>
          <w:p w14:paraId="2429A993" w14:textId="14A8C9D1" w:rsidR="00C16400" w:rsidRPr="00ED6412" w:rsidRDefault="00C16400" w:rsidP="009000D3">
            <w:pPr>
              <w:spacing w:line="240" w:lineRule="auto"/>
              <w:jc w:val="center"/>
              <w:rPr>
                <w:sz w:val="22"/>
                <w:szCs w:val="22"/>
              </w:rPr>
            </w:pPr>
            <w:r w:rsidRPr="00ED6412">
              <w:rPr>
                <w:sz w:val="22"/>
                <w:szCs w:val="22"/>
              </w:rPr>
              <w:t>1,509</w:t>
            </w:r>
          </w:p>
        </w:tc>
        <w:tc>
          <w:tcPr>
            <w:tcW w:w="851" w:type="dxa"/>
            <w:noWrap/>
            <w:vAlign w:val="center"/>
            <w:hideMark/>
          </w:tcPr>
          <w:p w14:paraId="6D5B365B" w14:textId="4E66E73A" w:rsidR="00C16400" w:rsidRPr="00ED6412" w:rsidRDefault="00C16400" w:rsidP="009000D3">
            <w:pPr>
              <w:spacing w:line="240" w:lineRule="auto"/>
              <w:jc w:val="center"/>
              <w:rPr>
                <w:sz w:val="22"/>
                <w:szCs w:val="22"/>
              </w:rPr>
            </w:pPr>
            <w:r w:rsidRPr="00ED6412">
              <w:rPr>
                <w:sz w:val="22"/>
                <w:szCs w:val="22"/>
              </w:rPr>
              <w:t>3,902</w:t>
            </w:r>
          </w:p>
        </w:tc>
        <w:tc>
          <w:tcPr>
            <w:tcW w:w="850" w:type="dxa"/>
            <w:noWrap/>
            <w:vAlign w:val="center"/>
            <w:hideMark/>
          </w:tcPr>
          <w:p w14:paraId="5F41259C" w14:textId="0747E121" w:rsidR="00C16400" w:rsidRPr="00ED6412" w:rsidRDefault="00C16400" w:rsidP="009000D3">
            <w:pPr>
              <w:spacing w:line="240" w:lineRule="auto"/>
              <w:jc w:val="center"/>
              <w:rPr>
                <w:sz w:val="22"/>
                <w:szCs w:val="22"/>
              </w:rPr>
            </w:pPr>
            <w:r w:rsidRPr="00ED6412">
              <w:rPr>
                <w:sz w:val="22"/>
                <w:szCs w:val="22"/>
              </w:rPr>
              <w:t>7,521</w:t>
            </w:r>
          </w:p>
        </w:tc>
        <w:tc>
          <w:tcPr>
            <w:tcW w:w="851" w:type="dxa"/>
            <w:noWrap/>
            <w:vAlign w:val="center"/>
            <w:hideMark/>
          </w:tcPr>
          <w:p w14:paraId="614CC8E2" w14:textId="3419DD5B" w:rsidR="00C16400" w:rsidRPr="00ED6412" w:rsidRDefault="00C16400" w:rsidP="009000D3">
            <w:pPr>
              <w:spacing w:line="240" w:lineRule="auto"/>
              <w:jc w:val="center"/>
              <w:rPr>
                <w:sz w:val="22"/>
                <w:szCs w:val="22"/>
              </w:rPr>
            </w:pPr>
            <w:r w:rsidRPr="00ED6412">
              <w:rPr>
                <w:sz w:val="22"/>
                <w:szCs w:val="22"/>
              </w:rPr>
              <w:t>11,142</w:t>
            </w:r>
          </w:p>
        </w:tc>
      </w:tr>
      <w:tr w:rsidR="00A53152" w:rsidRPr="00ED6412" w14:paraId="7EDE0111" w14:textId="77777777" w:rsidTr="008836E3">
        <w:trPr>
          <w:cnfStyle w:val="000000100000" w:firstRow="0" w:lastRow="0" w:firstColumn="0" w:lastColumn="0" w:oddVBand="0" w:evenVBand="0" w:oddHBand="1" w:evenHBand="0" w:firstRowFirstColumn="0" w:firstRowLastColumn="0" w:lastRowFirstColumn="0" w:lastRowLastColumn="0"/>
          <w:trHeight w:val="454"/>
        </w:trPr>
        <w:tc>
          <w:tcPr>
            <w:tcW w:w="1134" w:type="dxa"/>
            <w:vMerge/>
            <w:vAlign w:val="center"/>
          </w:tcPr>
          <w:p w14:paraId="373612DF" w14:textId="77777777" w:rsidR="00C16400" w:rsidRPr="00ED6412" w:rsidRDefault="00C16400" w:rsidP="009000D3">
            <w:pPr>
              <w:spacing w:line="240" w:lineRule="auto"/>
              <w:jc w:val="center"/>
            </w:pPr>
          </w:p>
        </w:tc>
        <w:tc>
          <w:tcPr>
            <w:tcW w:w="1134" w:type="dxa"/>
            <w:vMerge/>
            <w:vAlign w:val="center"/>
          </w:tcPr>
          <w:p w14:paraId="307EBCA5" w14:textId="77777777" w:rsidR="00C16400" w:rsidRPr="00ED6412" w:rsidRDefault="00C16400" w:rsidP="009000D3">
            <w:pPr>
              <w:spacing w:line="240" w:lineRule="auto"/>
              <w:jc w:val="center"/>
            </w:pPr>
          </w:p>
        </w:tc>
        <w:tc>
          <w:tcPr>
            <w:tcW w:w="1418" w:type="dxa"/>
            <w:noWrap/>
            <w:vAlign w:val="center"/>
          </w:tcPr>
          <w:p w14:paraId="0917D24C" w14:textId="77777777" w:rsidR="00C16400" w:rsidRPr="00ED6412" w:rsidRDefault="00C16400" w:rsidP="009000D3">
            <w:pPr>
              <w:spacing w:line="240" w:lineRule="auto"/>
              <w:jc w:val="center"/>
            </w:pPr>
            <w:r w:rsidRPr="00ED6412">
              <w:t>Total wind power cost (£/h)</w:t>
            </w:r>
          </w:p>
        </w:tc>
        <w:tc>
          <w:tcPr>
            <w:tcW w:w="850" w:type="dxa"/>
            <w:noWrap/>
            <w:vAlign w:val="center"/>
          </w:tcPr>
          <w:p w14:paraId="71EB649B" w14:textId="4385F30F" w:rsidR="00C16400" w:rsidRPr="00ED6412" w:rsidRDefault="00C16400" w:rsidP="009000D3">
            <w:pPr>
              <w:spacing w:line="240" w:lineRule="auto"/>
              <w:jc w:val="center"/>
              <w:rPr>
                <w:sz w:val="22"/>
                <w:szCs w:val="22"/>
              </w:rPr>
            </w:pPr>
            <w:r w:rsidRPr="00ED6412">
              <w:rPr>
                <w:sz w:val="22"/>
                <w:szCs w:val="22"/>
              </w:rPr>
              <w:t>4,371</w:t>
            </w:r>
          </w:p>
        </w:tc>
        <w:tc>
          <w:tcPr>
            <w:tcW w:w="850" w:type="dxa"/>
            <w:noWrap/>
            <w:vAlign w:val="center"/>
          </w:tcPr>
          <w:p w14:paraId="6E7F7495" w14:textId="60A3A229" w:rsidR="00C16400" w:rsidRPr="00ED6412" w:rsidRDefault="00C16400" w:rsidP="009000D3">
            <w:pPr>
              <w:spacing w:line="240" w:lineRule="auto"/>
              <w:jc w:val="center"/>
              <w:rPr>
                <w:sz w:val="22"/>
                <w:szCs w:val="22"/>
              </w:rPr>
            </w:pPr>
            <w:r w:rsidRPr="00ED6412">
              <w:rPr>
                <w:sz w:val="22"/>
                <w:szCs w:val="22"/>
              </w:rPr>
              <w:t>4,371</w:t>
            </w:r>
          </w:p>
        </w:tc>
        <w:tc>
          <w:tcPr>
            <w:tcW w:w="851" w:type="dxa"/>
            <w:noWrap/>
            <w:vAlign w:val="center"/>
          </w:tcPr>
          <w:p w14:paraId="2AA87616" w14:textId="5152E4E6" w:rsidR="00C16400" w:rsidRPr="00ED6412" w:rsidRDefault="00C16400" w:rsidP="009000D3">
            <w:pPr>
              <w:spacing w:line="240" w:lineRule="auto"/>
              <w:jc w:val="center"/>
              <w:rPr>
                <w:sz w:val="22"/>
                <w:szCs w:val="22"/>
              </w:rPr>
            </w:pPr>
            <w:r w:rsidRPr="00ED6412">
              <w:rPr>
                <w:sz w:val="22"/>
                <w:szCs w:val="22"/>
              </w:rPr>
              <w:t>4,371</w:t>
            </w:r>
          </w:p>
        </w:tc>
        <w:tc>
          <w:tcPr>
            <w:tcW w:w="850" w:type="dxa"/>
            <w:noWrap/>
            <w:vAlign w:val="center"/>
          </w:tcPr>
          <w:p w14:paraId="1BC6EA82" w14:textId="28A1BD81" w:rsidR="00C16400" w:rsidRPr="00ED6412" w:rsidRDefault="00C16400" w:rsidP="009000D3">
            <w:pPr>
              <w:spacing w:line="240" w:lineRule="auto"/>
              <w:jc w:val="center"/>
              <w:rPr>
                <w:sz w:val="22"/>
                <w:szCs w:val="22"/>
              </w:rPr>
            </w:pPr>
            <w:r w:rsidRPr="00ED6412">
              <w:rPr>
                <w:sz w:val="22"/>
                <w:szCs w:val="22"/>
              </w:rPr>
              <w:t>4,371</w:t>
            </w:r>
          </w:p>
        </w:tc>
        <w:tc>
          <w:tcPr>
            <w:tcW w:w="851" w:type="dxa"/>
            <w:noWrap/>
            <w:vAlign w:val="center"/>
          </w:tcPr>
          <w:p w14:paraId="391F3FC3" w14:textId="0B3953D9" w:rsidR="00C16400" w:rsidRPr="00ED6412" w:rsidRDefault="00C16400" w:rsidP="009000D3">
            <w:pPr>
              <w:spacing w:line="240" w:lineRule="auto"/>
              <w:jc w:val="center"/>
              <w:rPr>
                <w:sz w:val="22"/>
                <w:szCs w:val="22"/>
              </w:rPr>
            </w:pPr>
            <w:r w:rsidRPr="00ED6412">
              <w:rPr>
                <w:sz w:val="22"/>
                <w:szCs w:val="22"/>
              </w:rPr>
              <w:t>4,371</w:t>
            </w:r>
          </w:p>
        </w:tc>
      </w:tr>
      <w:tr w:rsidR="00A53152" w:rsidRPr="00ED6412" w14:paraId="590C4C73" w14:textId="77777777" w:rsidTr="008836E3">
        <w:trPr>
          <w:trHeight w:val="454"/>
        </w:trPr>
        <w:tc>
          <w:tcPr>
            <w:tcW w:w="1134" w:type="dxa"/>
            <w:vMerge/>
            <w:vAlign w:val="center"/>
          </w:tcPr>
          <w:p w14:paraId="25DBD23A" w14:textId="77777777" w:rsidR="00C16400" w:rsidRPr="00ED6412" w:rsidRDefault="00C16400" w:rsidP="009000D3">
            <w:pPr>
              <w:spacing w:line="240" w:lineRule="auto"/>
              <w:jc w:val="center"/>
            </w:pPr>
          </w:p>
        </w:tc>
        <w:tc>
          <w:tcPr>
            <w:tcW w:w="1134" w:type="dxa"/>
            <w:vMerge/>
            <w:vAlign w:val="center"/>
          </w:tcPr>
          <w:p w14:paraId="7D1CC805" w14:textId="77777777" w:rsidR="00C16400" w:rsidRPr="00ED6412" w:rsidRDefault="00C16400" w:rsidP="009000D3">
            <w:pPr>
              <w:spacing w:line="240" w:lineRule="auto"/>
              <w:jc w:val="center"/>
            </w:pPr>
          </w:p>
        </w:tc>
        <w:tc>
          <w:tcPr>
            <w:tcW w:w="1418" w:type="dxa"/>
            <w:noWrap/>
            <w:vAlign w:val="center"/>
            <w:hideMark/>
          </w:tcPr>
          <w:p w14:paraId="5432568F" w14:textId="77777777" w:rsidR="00C16400" w:rsidRPr="00ED6412" w:rsidRDefault="00C16400" w:rsidP="009000D3">
            <w:pPr>
              <w:spacing w:line="240" w:lineRule="auto"/>
              <w:jc w:val="center"/>
            </w:pPr>
            <w:r w:rsidRPr="00ED6412">
              <w:t>Total cost (£/h)</w:t>
            </w:r>
          </w:p>
        </w:tc>
        <w:tc>
          <w:tcPr>
            <w:tcW w:w="850" w:type="dxa"/>
            <w:noWrap/>
            <w:vAlign w:val="center"/>
            <w:hideMark/>
          </w:tcPr>
          <w:p w14:paraId="2A2F97C6" w14:textId="40362A56" w:rsidR="00C16400" w:rsidRPr="00ED6412" w:rsidRDefault="00C16400" w:rsidP="009000D3">
            <w:pPr>
              <w:spacing w:line="240" w:lineRule="auto"/>
              <w:jc w:val="center"/>
              <w:rPr>
                <w:sz w:val="22"/>
                <w:szCs w:val="22"/>
              </w:rPr>
            </w:pPr>
            <w:r w:rsidRPr="00ED6412">
              <w:rPr>
                <w:sz w:val="22"/>
                <w:szCs w:val="22"/>
              </w:rPr>
              <w:t>15,669</w:t>
            </w:r>
          </w:p>
        </w:tc>
        <w:tc>
          <w:tcPr>
            <w:tcW w:w="850" w:type="dxa"/>
            <w:noWrap/>
            <w:vAlign w:val="center"/>
            <w:hideMark/>
          </w:tcPr>
          <w:p w14:paraId="7EDE4903" w14:textId="03BE51C5" w:rsidR="00C16400" w:rsidRPr="00ED6412" w:rsidRDefault="00C16400" w:rsidP="009000D3">
            <w:pPr>
              <w:spacing w:line="240" w:lineRule="auto"/>
              <w:jc w:val="center"/>
              <w:rPr>
                <w:sz w:val="22"/>
                <w:szCs w:val="22"/>
              </w:rPr>
            </w:pPr>
            <w:r w:rsidRPr="00ED6412">
              <w:rPr>
                <w:sz w:val="22"/>
                <w:szCs w:val="22"/>
              </w:rPr>
              <w:t>17,197</w:t>
            </w:r>
          </w:p>
        </w:tc>
        <w:tc>
          <w:tcPr>
            <w:tcW w:w="851" w:type="dxa"/>
            <w:noWrap/>
            <w:vAlign w:val="center"/>
            <w:hideMark/>
          </w:tcPr>
          <w:p w14:paraId="30A4003C" w14:textId="1E804C65" w:rsidR="00C16400" w:rsidRPr="00ED6412" w:rsidRDefault="00C16400" w:rsidP="009000D3">
            <w:pPr>
              <w:spacing w:line="240" w:lineRule="auto"/>
              <w:jc w:val="center"/>
              <w:rPr>
                <w:sz w:val="22"/>
                <w:szCs w:val="22"/>
              </w:rPr>
            </w:pPr>
            <w:r w:rsidRPr="00ED6412">
              <w:rPr>
                <w:sz w:val="22"/>
                <w:szCs w:val="22"/>
              </w:rPr>
              <w:t>19,596</w:t>
            </w:r>
          </w:p>
        </w:tc>
        <w:tc>
          <w:tcPr>
            <w:tcW w:w="850" w:type="dxa"/>
            <w:noWrap/>
            <w:vAlign w:val="center"/>
            <w:hideMark/>
          </w:tcPr>
          <w:p w14:paraId="1EA9D949" w14:textId="7818C745" w:rsidR="00C16400" w:rsidRPr="00ED6412" w:rsidRDefault="00C16400" w:rsidP="009000D3">
            <w:pPr>
              <w:spacing w:line="240" w:lineRule="auto"/>
              <w:jc w:val="center"/>
              <w:rPr>
                <w:sz w:val="22"/>
                <w:szCs w:val="22"/>
              </w:rPr>
            </w:pPr>
            <w:r w:rsidRPr="00ED6412">
              <w:rPr>
                <w:sz w:val="22"/>
                <w:szCs w:val="22"/>
              </w:rPr>
              <w:t>23,218</w:t>
            </w:r>
          </w:p>
        </w:tc>
        <w:tc>
          <w:tcPr>
            <w:tcW w:w="851" w:type="dxa"/>
            <w:noWrap/>
            <w:vAlign w:val="center"/>
            <w:hideMark/>
          </w:tcPr>
          <w:p w14:paraId="7501970A" w14:textId="75712A20" w:rsidR="00C16400" w:rsidRPr="00ED6412" w:rsidRDefault="00C16400" w:rsidP="009000D3">
            <w:pPr>
              <w:spacing w:line="240" w:lineRule="auto"/>
              <w:jc w:val="center"/>
              <w:rPr>
                <w:sz w:val="22"/>
                <w:szCs w:val="22"/>
              </w:rPr>
            </w:pPr>
            <w:r w:rsidRPr="00ED6412">
              <w:rPr>
                <w:sz w:val="22"/>
                <w:szCs w:val="22"/>
              </w:rPr>
              <w:t>26,839</w:t>
            </w:r>
          </w:p>
        </w:tc>
      </w:tr>
      <w:tr w:rsidR="00A53152" w:rsidRPr="00ED6412" w14:paraId="604B49AF" w14:textId="77777777" w:rsidTr="008836E3">
        <w:trPr>
          <w:cnfStyle w:val="000000100000" w:firstRow="0" w:lastRow="0" w:firstColumn="0" w:lastColumn="0" w:oddVBand="0" w:evenVBand="0" w:oddHBand="1" w:evenHBand="0" w:firstRowFirstColumn="0" w:firstRowLastColumn="0" w:lastRowFirstColumn="0" w:lastRowLastColumn="0"/>
          <w:trHeight w:val="454"/>
        </w:trPr>
        <w:tc>
          <w:tcPr>
            <w:tcW w:w="1134" w:type="dxa"/>
            <w:vMerge w:val="restart"/>
            <w:vAlign w:val="center"/>
          </w:tcPr>
          <w:p w14:paraId="47DDAE52" w14:textId="77777777" w:rsidR="00C16400" w:rsidRPr="00ED6412" w:rsidRDefault="00C16400" w:rsidP="009000D3">
            <w:pPr>
              <w:spacing w:line="240" w:lineRule="auto"/>
              <w:jc w:val="center"/>
            </w:pPr>
            <w:r w:rsidRPr="00ED6412">
              <w:t>360</w:t>
            </w:r>
          </w:p>
        </w:tc>
        <w:tc>
          <w:tcPr>
            <w:tcW w:w="1134" w:type="dxa"/>
            <w:vMerge w:val="restart"/>
            <w:vAlign w:val="center"/>
          </w:tcPr>
          <w:p w14:paraId="1E7551C3" w14:textId="77777777" w:rsidR="00C16400" w:rsidRPr="00ED6412" w:rsidRDefault="00C16400" w:rsidP="009000D3">
            <w:pPr>
              <w:spacing w:line="240" w:lineRule="auto"/>
              <w:jc w:val="center"/>
            </w:pPr>
            <w:r w:rsidRPr="00ED6412">
              <w:t>1440</w:t>
            </w:r>
          </w:p>
        </w:tc>
        <w:tc>
          <w:tcPr>
            <w:tcW w:w="1418" w:type="dxa"/>
            <w:noWrap/>
            <w:vAlign w:val="center"/>
            <w:hideMark/>
          </w:tcPr>
          <w:p w14:paraId="15CE74BE" w14:textId="77777777" w:rsidR="00C16400" w:rsidRPr="00ED6412" w:rsidRDefault="00C16400" w:rsidP="009000D3">
            <w:pPr>
              <w:spacing w:line="240" w:lineRule="auto"/>
              <w:jc w:val="center"/>
            </w:pPr>
            <w:r w:rsidRPr="00ED6412">
              <w:t>Conventional power cost (£/h)</w:t>
            </w:r>
          </w:p>
        </w:tc>
        <w:tc>
          <w:tcPr>
            <w:tcW w:w="850" w:type="dxa"/>
            <w:noWrap/>
            <w:vAlign w:val="center"/>
            <w:hideMark/>
          </w:tcPr>
          <w:p w14:paraId="2C615AC4" w14:textId="2BA17B59" w:rsidR="00C16400" w:rsidRPr="00ED6412" w:rsidRDefault="00C16400" w:rsidP="009000D3">
            <w:pPr>
              <w:spacing w:line="240" w:lineRule="auto"/>
              <w:jc w:val="center"/>
              <w:rPr>
                <w:sz w:val="22"/>
                <w:szCs w:val="22"/>
              </w:rPr>
            </w:pPr>
            <w:r w:rsidRPr="00ED6412">
              <w:rPr>
                <w:sz w:val="22"/>
                <w:szCs w:val="22"/>
              </w:rPr>
              <w:t>10,157</w:t>
            </w:r>
          </w:p>
        </w:tc>
        <w:tc>
          <w:tcPr>
            <w:tcW w:w="850" w:type="dxa"/>
            <w:noWrap/>
            <w:vAlign w:val="center"/>
            <w:hideMark/>
          </w:tcPr>
          <w:p w14:paraId="2DE3DE75" w14:textId="14CE127B" w:rsidR="00C16400" w:rsidRPr="00ED6412" w:rsidRDefault="00C16400" w:rsidP="009000D3">
            <w:pPr>
              <w:spacing w:line="240" w:lineRule="auto"/>
              <w:jc w:val="center"/>
              <w:rPr>
                <w:sz w:val="22"/>
                <w:szCs w:val="22"/>
              </w:rPr>
            </w:pPr>
            <w:r w:rsidRPr="00ED6412">
              <w:rPr>
                <w:sz w:val="22"/>
                <w:szCs w:val="22"/>
              </w:rPr>
              <w:t>10,172</w:t>
            </w:r>
          </w:p>
        </w:tc>
        <w:tc>
          <w:tcPr>
            <w:tcW w:w="851" w:type="dxa"/>
            <w:noWrap/>
            <w:vAlign w:val="center"/>
            <w:hideMark/>
          </w:tcPr>
          <w:p w14:paraId="19D9EC66" w14:textId="7A81BE34" w:rsidR="00C16400" w:rsidRPr="00ED6412" w:rsidRDefault="00C16400" w:rsidP="009000D3">
            <w:pPr>
              <w:spacing w:line="240" w:lineRule="auto"/>
              <w:jc w:val="center"/>
              <w:rPr>
                <w:sz w:val="22"/>
                <w:szCs w:val="22"/>
              </w:rPr>
            </w:pPr>
            <w:r w:rsidRPr="00ED6412">
              <w:rPr>
                <w:sz w:val="22"/>
                <w:szCs w:val="22"/>
              </w:rPr>
              <w:t>10,180</w:t>
            </w:r>
          </w:p>
        </w:tc>
        <w:tc>
          <w:tcPr>
            <w:tcW w:w="850" w:type="dxa"/>
            <w:noWrap/>
            <w:vAlign w:val="center"/>
            <w:hideMark/>
          </w:tcPr>
          <w:p w14:paraId="584EB9E1" w14:textId="40EA6E3A" w:rsidR="00C16400" w:rsidRPr="00ED6412" w:rsidRDefault="00C16400" w:rsidP="009000D3">
            <w:pPr>
              <w:spacing w:line="240" w:lineRule="auto"/>
              <w:jc w:val="center"/>
              <w:rPr>
                <w:sz w:val="22"/>
                <w:szCs w:val="22"/>
              </w:rPr>
            </w:pPr>
            <w:r w:rsidRPr="00ED6412">
              <w:rPr>
                <w:sz w:val="22"/>
                <w:szCs w:val="22"/>
              </w:rPr>
              <w:t>10,183</w:t>
            </w:r>
          </w:p>
        </w:tc>
        <w:tc>
          <w:tcPr>
            <w:tcW w:w="851" w:type="dxa"/>
            <w:noWrap/>
            <w:vAlign w:val="center"/>
            <w:hideMark/>
          </w:tcPr>
          <w:p w14:paraId="5F3DC8C0" w14:textId="42355746" w:rsidR="00C16400" w:rsidRPr="00ED6412" w:rsidRDefault="00C16400" w:rsidP="009000D3">
            <w:pPr>
              <w:spacing w:line="240" w:lineRule="auto"/>
              <w:jc w:val="center"/>
              <w:rPr>
                <w:sz w:val="22"/>
                <w:szCs w:val="22"/>
              </w:rPr>
            </w:pPr>
            <w:r w:rsidRPr="00ED6412">
              <w:rPr>
                <w:sz w:val="22"/>
                <w:szCs w:val="22"/>
              </w:rPr>
              <w:t>10,185</w:t>
            </w:r>
          </w:p>
        </w:tc>
      </w:tr>
      <w:tr w:rsidR="00A53152" w:rsidRPr="00ED6412" w14:paraId="3BCA2616" w14:textId="77777777" w:rsidTr="008836E3">
        <w:trPr>
          <w:trHeight w:val="454"/>
        </w:trPr>
        <w:tc>
          <w:tcPr>
            <w:tcW w:w="1134" w:type="dxa"/>
            <w:vMerge/>
            <w:vAlign w:val="center"/>
          </w:tcPr>
          <w:p w14:paraId="4356B9E8" w14:textId="77777777" w:rsidR="00C16400" w:rsidRPr="00ED6412" w:rsidRDefault="00C16400" w:rsidP="009000D3">
            <w:pPr>
              <w:spacing w:line="240" w:lineRule="auto"/>
              <w:jc w:val="center"/>
            </w:pPr>
          </w:p>
        </w:tc>
        <w:tc>
          <w:tcPr>
            <w:tcW w:w="1134" w:type="dxa"/>
            <w:vMerge/>
            <w:vAlign w:val="center"/>
          </w:tcPr>
          <w:p w14:paraId="7126D25E" w14:textId="77777777" w:rsidR="00C16400" w:rsidRPr="00ED6412" w:rsidRDefault="00C16400" w:rsidP="009000D3">
            <w:pPr>
              <w:spacing w:line="240" w:lineRule="auto"/>
              <w:jc w:val="center"/>
            </w:pPr>
          </w:p>
        </w:tc>
        <w:tc>
          <w:tcPr>
            <w:tcW w:w="1418" w:type="dxa"/>
            <w:noWrap/>
            <w:vAlign w:val="center"/>
            <w:hideMark/>
          </w:tcPr>
          <w:p w14:paraId="79615F39" w14:textId="77777777" w:rsidR="00C16400" w:rsidRPr="00ED6412" w:rsidRDefault="00C16400" w:rsidP="009000D3">
            <w:pPr>
              <w:spacing w:line="240" w:lineRule="auto"/>
              <w:jc w:val="center"/>
            </w:pPr>
            <w:r w:rsidRPr="00ED6412">
              <w:t>Total emission (tCO</w:t>
            </w:r>
            <w:r w:rsidRPr="00ED6412">
              <w:rPr>
                <w:vertAlign w:val="subscript"/>
              </w:rPr>
              <w:t>2</w:t>
            </w:r>
            <w:r w:rsidRPr="00ED6412">
              <w:t>e/h)</w:t>
            </w:r>
          </w:p>
        </w:tc>
        <w:tc>
          <w:tcPr>
            <w:tcW w:w="850" w:type="dxa"/>
            <w:noWrap/>
            <w:vAlign w:val="center"/>
            <w:hideMark/>
          </w:tcPr>
          <w:p w14:paraId="278F104F" w14:textId="2E72DFEE" w:rsidR="00C16400" w:rsidRPr="00ED6412" w:rsidRDefault="00C16400" w:rsidP="009000D3">
            <w:pPr>
              <w:spacing w:line="240" w:lineRule="auto"/>
              <w:jc w:val="center"/>
              <w:rPr>
                <w:sz w:val="22"/>
                <w:szCs w:val="22"/>
              </w:rPr>
            </w:pPr>
            <w:r w:rsidRPr="00ED6412">
              <w:rPr>
                <w:sz w:val="22"/>
                <w:szCs w:val="22"/>
              </w:rPr>
              <w:t>46.58</w:t>
            </w:r>
          </w:p>
        </w:tc>
        <w:tc>
          <w:tcPr>
            <w:tcW w:w="850" w:type="dxa"/>
            <w:noWrap/>
            <w:vAlign w:val="center"/>
            <w:hideMark/>
          </w:tcPr>
          <w:p w14:paraId="36717141" w14:textId="56D3EA44" w:rsidR="00C16400" w:rsidRPr="00ED6412" w:rsidRDefault="00C16400" w:rsidP="009000D3">
            <w:pPr>
              <w:spacing w:line="240" w:lineRule="auto"/>
              <w:jc w:val="center"/>
              <w:rPr>
                <w:sz w:val="22"/>
                <w:szCs w:val="22"/>
              </w:rPr>
            </w:pPr>
            <w:r w:rsidRPr="00ED6412">
              <w:rPr>
                <w:sz w:val="22"/>
                <w:szCs w:val="22"/>
              </w:rPr>
              <w:t>45.13</w:t>
            </w:r>
          </w:p>
        </w:tc>
        <w:tc>
          <w:tcPr>
            <w:tcW w:w="851" w:type="dxa"/>
            <w:noWrap/>
            <w:vAlign w:val="center"/>
            <w:hideMark/>
          </w:tcPr>
          <w:p w14:paraId="39129A30" w14:textId="141B426E" w:rsidR="00C16400" w:rsidRPr="00ED6412" w:rsidRDefault="00C16400" w:rsidP="009000D3">
            <w:pPr>
              <w:spacing w:line="240" w:lineRule="auto"/>
              <w:jc w:val="center"/>
              <w:rPr>
                <w:sz w:val="22"/>
                <w:szCs w:val="22"/>
              </w:rPr>
            </w:pPr>
            <w:r w:rsidRPr="00ED6412">
              <w:rPr>
                <w:sz w:val="22"/>
                <w:szCs w:val="22"/>
              </w:rPr>
              <w:t>44.94</w:t>
            </w:r>
          </w:p>
        </w:tc>
        <w:tc>
          <w:tcPr>
            <w:tcW w:w="850" w:type="dxa"/>
            <w:noWrap/>
            <w:vAlign w:val="center"/>
            <w:hideMark/>
          </w:tcPr>
          <w:p w14:paraId="19B1F988" w14:textId="71FD71E8" w:rsidR="00C16400" w:rsidRPr="00ED6412" w:rsidRDefault="00C16400" w:rsidP="009000D3">
            <w:pPr>
              <w:spacing w:line="240" w:lineRule="auto"/>
              <w:jc w:val="center"/>
              <w:rPr>
                <w:sz w:val="22"/>
                <w:szCs w:val="22"/>
              </w:rPr>
            </w:pPr>
            <w:r w:rsidRPr="00ED6412">
              <w:rPr>
                <w:sz w:val="22"/>
                <w:szCs w:val="22"/>
              </w:rPr>
              <w:t>44.90</w:t>
            </w:r>
          </w:p>
        </w:tc>
        <w:tc>
          <w:tcPr>
            <w:tcW w:w="851" w:type="dxa"/>
            <w:noWrap/>
            <w:vAlign w:val="center"/>
            <w:hideMark/>
          </w:tcPr>
          <w:p w14:paraId="5BBEA4EE" w14:textId="7CF3DFB0" w:rsidR="00C16400" w:rsidRPr="00ED6412" w:rsidRDefault="00C16400" w:rsidP="009000D3">
            <w:pPr>
              <w:spacing w:line="240" w:lineRule="auto"/>
              <w:jc w:val="center"/>
              <w:rPr>
                <w:sz w:val="22"/>
                <w:szCs w:val="22"/>
              </w:rPr>
            </w:pPr>
            <w:r w:rsidRPr="00ED6412">
              <w:rPr>
                <w:sz w:val="22"/>
                <w:szCs w:val="22"/>
              </w:rPr>
              <w:t>44.89</w:t>
            </w:r>
          </w:p>
        </w:tc>
      </w:tr>
      <w:tr w:rsidR="00A53152" w:rsidRPr="00ED6412" w14:paraId="14DC8228" w14:textId="77777777" w:rsidTr="008836E3">
        <w:trPr>
          <w:cnfStyle w:val="000000100000" w:firstRow="0" w:lastRow="0" w:firstColumn="0" w:lastColumn="0" w:oddVBand="0" w:evenVBand="0" w:oddHBand="1" w:evenHBand="0" w:firstRowFirstColumn="0" w:firstRowLastColumn="0" w:lastRowFirstColumn="0" w:lastRowLastColumn="0"/>
          <w:trHeight w:val="454"/>
        </w:trPr>
        <w:tc>
          <w:tcPr>
            <w:tcW w:w="1134" w:type="dxa"/>
            <w:vMerge/>
            <w:vAlign w:val="center"/>
          </w:tcPr>
          <w:p w14:paraId="5523FBD9" w14:textId="77777777" w:rsidR="00C16400" w:rsidRPr="00ED6412" w:rsidRDefault="00C16400" w:rsidP="009000D3">
            <w:pPr>
              <w:spacing w:line="240" w:lineRule="auto"/>
              <w:jc w:val="center"/>
            </w:pPr>
          </w:p>
        </w:tc>
        <w:tc>
          <w:tcPr>
            <w:tcW w:w="1134" w:type="dxa"/>
            <w:vMerge/>
            <w:vAlign w:val="center"/>
          </w:tcPr>
          <w:p w14:paraId="60819636" w14:textId="77777777" w:rsidR="00C16400" w:rsidRPr="00ED6412" w:rsidRDefault="00C16400" w:rsidP="009000D3">
            <w:pPr>
              <w:spacing w:line="240" w:lineRule="auto"/>
              <w:jc w:val="center"/>
            </w:pPr>
          </w:p>
        </w:tc>
        <w:tc>
          <w:tcPr>
            <w:tcW w:w="1418" w:type="dxa"/>
            <w:noWrap/>
            <w:vAlign w:val="center"/>
            <w:hideMark/>
          </w:tcPr>
          <w:p w14:paraId="666C8269" w14:textId="77777777" w:rsidR="00C16400" w:rsidRPr="00ED6412" w:rsidRDefault="00C16400" w:rsidP="009000D3">
            <w:pPr>
              <w:spacing w:line="240" w:lineRule="auto"/>
              <w:jc w:val="center"/>
            </w:pPr>
            <w:r w:rsidRPr="00ED6412">
              <w:t>Emission cost (£/h)</w:t>
            </w:r>
          </w:p>
        </w:tc>
        <w:tc>
          <w:tcPr>
            <w:tcW w:w="850" w:type="dxa"/>
            <w:noWrap/>
            <w:vAlign w:val="center"/>
            <w:hideMark/>
          </w:tcPr>
          <w:p w14:paraId="6BD3EC74" w14:textId="590ACA68" w:rsidR="00C16400" w:rsidRPr="00ED6412" w:rsidRDefault="00C16400" w:rsidP="009000D3">
            <w:pPr>
              <w:spacing w:line="240" w:lineRule="auto"/>
              <w:jc w:val="center"/>
              <w:rPr>
                <w:sz w:val="22"/>
                <w:szCs w:val="22"/>
              </w:rPr>
            </w:pPr>
            <w:r w:rsidRPr="00ED6412">
              <w:rPr>
                <w:sz w:val="22"/>
                <w:szCs w:val="22"/>
              </w:rPr>
              <w:t>0</w:t>
            </w:r>
          </w:p>
        </w:tc>
        <w:tc>
          <w:tcPr>
            <w:tcW w:w="850" w:type="dxa"/>
            <w:noWrap/>
            <w:vAlign w:val="center"/>
            <w:hideMark/>
          </w:tcPr>
          <w:p w14:paraId="3C231713" w14:textId="4625948F" w:rsidR="00C16400" w:rsidRPr="00ED6412" w:rsidRDefault="00C16400" w:rsidP="009000D3">
            <w:pPr>
              <w:spacing w:line="240" w:lineRule="auto"/>
              <w:jc w:val="center"/>
              <w:rPr>
                <w:sz w:val="22"/>
                <w:szCs w:val="22"/>
              </w:rPr>
            </w:pPr>
            <w:r w:rsidRPr="00ED6412">
              <w:rPr>
                <w:sz w:val="22"/>
                <w:szCs w:val="22"/>
              </w:rPr>
              <w:t>1,218</w:t>
            </w:r>
          </w:p>
        </w:tc>
        <w:tc>
          <w:tcPr>
            <w:tcW w:w="851" w:type="dxa"/>
            <w:noWrap/>
            <w:vAlign w:val="center"/>
            <w:hideMark/>
          </w:tcPr>
          <w:p w14:paraId="29391456" w14:textId="4BEDEA8B" w:rsidR="00C16400" w:rsidRPr="00ED6412" w:rsidRDefault="00C16400" w:rsidP="009000D3">
            <w:pPr>
              <w:spacing w:line="240" w:lineRule="auto"/>
              <w:jc w:val="center"/>
              <w:rPr>
                <w:sz w:val="22"/>
                <w:szCs w:val="22"/>
              </w:rPr>
            </w:pPr>
            <w:r w:rsidRPr="00ED6412">
              <w:rPr>
                <w:sz w:val="22"/>
                <w:szCs w:val="22"/>
              </w:rPr>
              <w:t>3,146</w:t>
            </w:r>
          </w:p>
        </w:tc>
        <w:tc>
          <w:tcPr>
            <w:tcW w:w="850" w:type="dxa"/>
            <w:noWrap/>
            <w:vAlign w:val="center"/>
            <w:hideMark/>
          </w:tcPr>
          <w:p w14:paraId="0DCDF851" w14:textId="522E2897" w:rsidR="00C16400" w:rsidRPr="00ED6412" w:rsidRDefault="00C16400" w:rsidP="009000D3">
            <w:pPr>
              <w:spacing w:line="240" w:lineRule="auto"/>
              <w:jc w:val="center"/>
              <w:rPr>
                <w:sz w:val="22"/>
                <w:szCs w:val="22"/>
              </w:rPr>
            </w:pPr>
            <w:r w:rsidRPr="00ED6412">
              <w:rPr>
                <w:sz w:val="22"/>
                <w:szCs w:val="22"/>
              </w:rPr>
              <w:t>6,062</w:t>
            </w:r>
          </w:p>
        </w:tc>
        <w:tc>
          <w:tcPr>
            <w:tcW w:w="851" w:type="dxa"/>
            <w:noWrap/>
            <w:vAlign w:val="center"/>
            <w:hideMark/>
          </w:tcPr>
          <w:p w14:paraId="31BC036F" w14:textId="2F958527" w:rsidR="00C16400" w:rsidRPr="00ED6412" w:rsidRDefault="00C16400" w:rsidP="009000D3">
            <w:pPr>
              <w:spacing w:line="240" w:lineRule="auto"/>
              <w:jc w:val="center"/>
              <w:rPr>
                <w:sz w:val="22"/>
                <w:szCs w:val="22"/>
              </w:rPr>
            </w:pPr>
            <w:r w:rsidRPr="00ED6412">
              <w:rPr>
                <w:sz w:val="22"/>
                <w:szCs w:val="22"/>
              </w:rPr>
              <w:t>8,978</w:t>
            </w:r>
          </w:p>
        </w:tc>
      </w:tr>
      <w:tr w:rsidR="00A53152" w:rsidRPr="00ED6412" w14:paraId="18E72079" w14:textId="77777777" w:rsidTr="008836E3">
        <w:trPr>
          <w:trHeight w:val="454"/>
        </w:trPr>
        <w:tc>
          <w:tcPr>
            <w:tcW w:w="1134" w:type="dxa"/>
            <w:vMerge/>
            <w:vAlign w:val="center"/>
          </w:tcPr>
          <w:p w14:paraId="6A7A0149" w14:textId="77777777" w:rsidR="00C16400" w:rsidRPr="00ED6412" w:rsidRDefault="00C16400" w:rsidP="009000D3">
            <w:pPr>
              <w:spacing w:line="240" w:lineRule="auto"/>
              <w:jc w:val="center"/>
            </w:pPr>
          </w:p>
        </w:tc>
        <w:tc>
          <w:tcPr>
            <w:tcW w:w="1134" w:type="dxa"/>
            <w:vMerge/>
            <w:vAlign w:val="center"/>
          </w:tcPr>
          <w:p w14:paraId="659035AB" w14:textId="77777777" w:rsidR="00C16400" w:rsidRPr="00ED6412" w:rsidRDefault="00C16400" w:rsidP="009000D3">
            <w:pPr>
              <w:spacing w:line="240" w:lineRule="auto"/>
              <w:jc w:val="center"/>
            </w:pPr>
          </w:p>
        </w:tc>
        <w:tc>
          <w:tcPr>
            <w:tcW w:w="1418" w:type="dxa"/>
            <w:noWrap/>
            <w:vAlign w:val="center"/>
          </w:tcPr>
          <w:p w14:paraId="6867CD64" w14:textId="77777777" w:rsidR="00C16400" w:rsidRPr="00ED6412" w:rsidRDefault="00C16400" w:rsidP="009000D3">
            <w:pPr>
              <w:spacing w:line="240" w:lineRule="auto"/>
              <w:jc w:val="center"/>
            </w:pPr>
            <w:r w:rsidRPr="00ED6412">
              <w:t>Total wind power cost (£/h)</w:t>
            </w:r>
          </w:p>
        </w:tc>
        <w:tc>
          <w:tcPr>
            <w:tcW w:w="850" w:type="dxa"/>
            <w:noWrap/>
            <w:vAlign w:val="center"/>
          </w:tcPr>
          <w:p w14:paraId="713F6139" w14:textId="2DF1E268" w:rsidR="00C16400" w:rsidRPr="00ED6412" w:rsidRDefault="00C16400" w:rsidP="009000D3">
            <w:pPr>
              <w:spacing w:line="240" w:lineRule="auto"/>
              <w:jc w:val="center"/>
              <w:rPr>
                <w:sz w:val="22"/>
                <w:szCs w:val="22"/>
              </w:rPr>
            </w:pPr>
            <w:r w:rsidRPr="00ED6412">
              <w:rPr>
                <w:sz w:val="22"/>
                <w:szCs w:val="22"/>
              </w:rPr>
              <w:t>8,742</w:t>
            </w:r>
          </w:p>
        </w:tc>
        <w:tc>
          <w:tcPr>
            <w:tcW w:w="850" w:type="dxa"/>
            <w:noWrap/>
            <w:vAlign w:val="center"/>
          </w:tcPr>
          <w:p w14:paraId="2781B721" w14:textId="6E19D413" w:rsidR="00C16400" w:rsidRPr="00ED6412" w:rsidRDefault="00C16400" w:rsidP="009000D3">
            <w:pPr>
              <w:spacing w:line="240" w:lineRule="auto"/>
              <w:jc w:val="center"/>
              <w:rPr>
                <w:sz w:val="22"/>
                <w:szCs w:val="22"/>
              </w:rPr>
            </w:pPr>
            <w:r w:rsidRPr="00ED6412">
              <w:rPr>
                <w:sz w:val="22"/>
                <w:szCs w:val="22"/>
              </w:rPr>
              <w:t>8,742</w:t>
            </w:r>
          </w:p>
        </w:tc>
        <w:tc>
          <w:tcPr>
            <w:tcW w:w="851" w:type="dxa"/>
            <w:noWrap/>
            <w:vAlign w:val="center"/>
          </w:tcPr>
          <w:p w14:paraId="365B245C" w14:textId="7767427D" w:rsidR="00C16400" w:rsidRPr="00ED6412" w:rsidRDefault="00C16400" w:rsidP="009000D3">
            <w:pPr>
              <w:spacing w:line="240" w:lineRule="auto"/>
              <w:jc w:val="center"/>
              <w:rPr>
                <w:sz w:val="22"/>
                <w:szCs w:val="22"/>
              </w:rPr>
            </w:pPr>
            <w:r w:rsidRPr="00ED6412">
              <w:rPr>
                <w:sz w:val="22"/>
                <w:szCs w:val="22"/>
              </w:rPr>
              <w:t>8,742</w:t>
            </w:r>
          </w:p>
        </w:tc>
        <w:tc>
          <w:tcPr>
            <w:tcW w:w="850" w:type="dxa"/>
            <w:noWrap/>
            <w:vAlign w:val="center"/>
          </w:tcPr>
          <w:p w14:paraId="618EC02D" w14:textId="61A2432A" w:rsidR="00C16400" w:rsidRPr="00ED6412" w:rsidRDefault="00C16400" w:rsidP="009000D3">
            <w:pPr>
              <w:spacing w:line="240" w:lineRule="auto"/>
              <w:jc w:val="center"/>
              <w:rPr>
                <w:sz w:val="22"/>
                <w:szCs w:val="22"/>
              </w:rPr>
            </w:pPr>
            <w:r w:rsidRPr="00ED6412">
              <w:rPr>
                <w:sz w:val="22"/>
                <w:szCs w:val="22"/>
              </w:rPr>
              <w:t>8,742</w:t>
            </w:r>
          </w:p>
        </w:tc>
        <w:tc>
          <w:tcPr>
            <w:tcW w:w="851" w:type="dxa"/>
            <w:noWrap/>
            <w:vAlign w:val="center"/>
          </w:tcPr>
          <w:p w14:paraId="3C6F679F" w14:textId="3C8298AC" w:rsidR="00C16400" w:rsidRPr="00ED6412" w:rsidRDefault="00C16400" w:rsidP="009000D3">
            <w:pPr>
              <w:spacing w:line="240" w:lineRule="auto"/>
              <w:jc w:val="center"/>
              <w:rPr>
                <w:sz w:val="22"/>
                <w:szCs w:val="22"/>
              </w:rPr>
            </w:pPr>
            <w:r w:rsidRPr="00ED6412">
              <w:rPr>
                <w:sz w:val="22"/>
                <w:szCs w:val="22"/>
              </w:rPr>
              <w:t>8,742</w:t>
            </w:r>
          </w:p>
        </w:tc>
      </w:tr>
      <w:tr w:rsidR="00A53152" w:rsidRPr="00ED6412" w14:paraId="0BBDEE9B" w14:textId="77777777" w:rsidTr="008836E3">
        <w:trPr>
          <w:cnfStyle w:val="000000100000" w:firstRow="0" w:lastRow="0" w:firstColumn="0" w:lastColumn="0" w:oddVBand="0" w:evenVBand="0" w:oddHBand="1" w:evenHBand="0" w:firstRowFirstColumn="0" w:firstRowLastColumn="0" w:lastRowFirstColumn="0" w:lastRowLastColumn="0"/>
          <w:trHeight w:val="454"/>
        </w:trPr>
        <w:tc>
          <w:tcPr>
            <w:tcW w:w="1134" w:type="dxa"/>
            <w:vMerge/>
            <w:vAlign w:val="center"/>
          </w:tcPr>
          <w:p w14:paraId="75D57009" w14:textId="77777777" w:rsidR="00C16400" w:rsidRPr="00ED6412" w:rsidRDefault="00C16400" w:rsidP="009000D3">
            <w:pPr>
              <w:spacing w:line="240" w:lineRule="auto"/>
              <w:jc w:val="center"/>
            </w:pPr>
          </w:p>
        </w:tc>
        <w:tc>
          <w:tcPr>
            <w:tcW w:w="1134" w:type="dxa"/>
            <w:vMerge/>
            <w:vAlign w:val="center"/>
          </w:tcPr>
          <w:p w14:paraId="1837FE4F" w14:textId="77777777" w:rsidR="00C16400" w:rsidRPr="00ED6412" w:rsidRDefault="00C16400" w:rsidP="009000D3">
            <w:pPr>
              <w:spacing w:line="240" w:lineRule="auto"/>
              <w:jc w:val="center"/>
            </w:pPr>
          </w:p>
        </w:tc>
        <w:tc>
          <w:tcPr>
            <w:tcW w:w="1418" w:type="dxa"/>
            <w:noWrap/>
            <w:vAlign w:val="center"/>
            <w:hideMark/>
          </w:tcPr>
          <w:p w14:paraId="3723EC0D" w14:textId="77777777" w:rsidR="00C16400" w:rsidRPr="00ED6412" w:rsidRDefault="00C16400" w:rsidP="009000D3">
            <w:pPr>
              <w:spacing w:line="240" w:lineRule="auto"/>
              <w:jc w:val="center"/>
            </w:pPr>
            <w:r w:rsidRPr="00ED6412">
              <w:t>Total cost (£/h)</w:t>
            </w:r>
          </w:p>
        </w:tc>
        <w:tc>
          <w:tcPr>
            <w:tcW w:w="850" w:type="dxa"/>
            <w:noWrap/>
            <w:vAlign w:val="center"/>
            <w:hideMark/>
          </w:tcPr>
          <w:p w14:paraId="78236FE8" w14:textId="08BC98AA" w:rsidR="00C16400" w:rsidRPr="00ED6412" w:rsidRDefault="00C16400" w:rsidP="009000D3">
            <w:pPr>
              <w:spacing w:line="240" w:lineRule="auto"/>
              <w:jc w:val="center"/>
              <w:rPr>
                <w:sz w:val="22"/>
                <w:szCs w:val="22"/>
              </w:rPr>
            </w:pPr>
            <w:r w:rsidRPr="00ED6412">
              <w:rPr>
                <w:sz w:val="22"/>
                <w:szCs w:val="22"/>
              </w:rPr>
              <w:t>18,900</w:t>
            </w:r>
          </w:p>
        </w:tc>
        <w:tc>
          <w:tcPr>
            <w:tcW w:w="850" w:type="dxa"/>
            <w:noWrap/>
            <w:vAlign w:val="center"/>
            <w:hideMark/>
          </w:tcPr>
          <w:p w14:paraId="02891889" w14:textId="230FFEEB" w:rsidR="00C16400" w:rsidRPr="00ED6412" w:rsidRDefault="00C16400" w:rsidP="009000D3">
            <w:pPr>
              <w:spacing w:line="240" w:lineRule="auto"/>
              <w:jc w:val="center"/>
              <w:rPr>
                <w:sz w:val="22"/>
                <w:szCs w:val="22"/>
              </w:rPr>
            </w:pPr>
            <w:r w:rsidRPr="00ED6412">
              <w:rPr>
                <w:sz w:val="22"/>
                <w:szCs w:val="22"/>
              </w:rPr>
              <w:t>20,134</w:t>
            </w:r>
          </w:p>
        </w:tc>
        <w:tc>
          <w:tcPr>
            <w:tcW w:w="851" w:type="dxa"/>
            <w:noWrap/>
            <w:vAlign w:val="center"/>
            <w:hideMark/>
          </w:tcPr>
          <w:p w14:paraId="607EFFFB" w14:textId="746AD834" w:rsidR="00C16400" w:rsidRPr="00ED6412" w:rsidRDefault="00C16400" w:rsidP="009000D3">
            <w:pPr>
              <w:spacing w:line="240" w:lineRule="auto"/>
              <w:jc w:val="center"/>
              <w:rPr>
                <w:sz w:val="22"/>
                <w:szCs w:val="22"/>
              </w:rPr>
            </w:pPr>
            <w:r w:rsidRPr="00ED6412">
              <w:rPr>
                <w:sz w:val="22"/>
                <w:szCs w:val="22"/>
              </w:rPr>
              <w:t>22,069</w:t>
            </w:r>
          </w:p>
        </w:tc>
        <w:tc>
          <w:tcPr>
            <w:tcW w:w="850" w:type="dxa"/>
            <w:noWrap/>
            <w:vAlign w:val="center"/>
            <w:hideMark/>
          </w:tcPr>
          <w:p w14:paraId="032F3394" w14:textId="7669E080" w:rsidR="00C16400" w:rsidRPr="00ED6412" w:rsidRDefault="00C16400" w:rsidP="009000D3">
            <w:pPr>
              <w:spacing w:line="240" w:lineRule="auto"/>
              <w:jc w:val="center"/>
              <w:rPr>
                <w:sz w:val="22"/>
                <w:szCs w:val="22"/>
              </w:rPr>
            </w:pPr>
            <w:r w:rsidRPr="00ED6412">
              <w:rPr>
                <w:sz w:val="22"/>
                <w:szCs w:val="22"/>
              </w:rPr>
              <w:t>24,988</w:t>
            </w:r>
          </w:p>
        </w:tc>
        <w:tc>
          <w:tcPr>
            <w:tcW w:w="851" w:type="dxa"/>
            <w:noWrap/>
            <w:vAlign w:val="center"/>
            <w:hideMark/>
          </w:tcPr>
          <w:p w14:paraId="44DA74C1" w14:textId="7FE58471" w:rsidR="00C16400" w:rsidRPr="00ED6412" w:rsidRDefault="00C16400" w:rsidP="009000D3">
            <w:pPr>
              <w:spacing w:line="240" w:lineRule="auto"/>
              <w:jc w:val="center"/>
              <w:rPr>
                <w:sz w:val="22"/>
                <w:szCs w:val="22"/>
              </w:rPr>
            </w:pPr>
            <w:r w:rsidRPr="00ED6412">
              <w:rPr>
                <w:sz w:val="22"/>
                <w:szCs w:val="22"/>
              </w:rPr>
              <w:t>27,906</w:t>
            </w:r>
          </w:p>
        </w:tc>
      </w:tr>
      <w:tr w:rsidR="00A53152" w:rsidRPr="00ED6412" w14:paraId="6BE18A39" w14:textId="77777777" w:rsidTr="008836E3">
        <w:trPr>
          <w:trHeight w:val="454"/>
        </w:trPr>
        <w:tc>
          <w:tcPr>
            <w:tcW w:w="1134" w:type="dxa"/>
            <w:vMerge w:val="restart"/>
            <w:vAlign w:val="center"/>
          </w:tcPr>
          <w:p w14:paraId="1077564D" w14:textId="77777777" w:rsidR="00C16400" w:rsidRPr="00ED6412" w:rsidRDefault="00C16400" w:rsidP="009000D3">
            <w:pPr>
              <w:spacing w:line="240" w:lineRule="auto"/>
              <w:jc w:val="center"/>
            </w:pPr>
            <w:r w:rsidRPr="00ED6412">
              <w:lastRenderedPageBreak/>
              <w:t>540</w:t>
            </w:r>
          </w:p>
        </w:tc>
        <w:tc>
          <w:tcPr>
            <w:tcW w:w="1134" w:type="dxa"/>
            <w:vMerge w:val="restart"/>
            <w:vAlign w:val="center"/>
          </w:tcPr>
          <w:p w14:paraId="4D367EF8" w14:textId="77777777" w:rsidR="00C16400" w:rsidRPr="00ED6412" w:rsidRDefault="00C16400" w:rsidP="009000D3">
            <w:pPr>
              <w:spacing w:line="240" w:lineRule="auto"/>
              <w:jc w:val="center"/>
            </w:pPr>
            <w:r w:rsidRPr="00ED6412">
              <w:t>1260</w:t>
            </w:r>
          </w:p>
        </w:tc>
        <w:tc>
          <w:tcPr>
            <w:tcW w:w="1418" w:type="dxa"/>
            <w:noWrap/>
            <w:vAlign w:val="center"/>
            <w:hideMark/>
          </w:tcPr>
          <w:p w14:paraId="3EB1D65F" w14:textId="77777777" w:rsidR="00C16400" w:rsidRPr="00ED6412" w:rsidRDefault="00C16400" w:rsidP="009000D3">
            <w:pPr>
              <w:spacing w:line="240" w:lineRule="auto"/>
              <w:jc w:val="center"/>
            </w:pPr>
            <w:r w:rsidRPr="00ED6412">
              <w:t>Conventional power cost (£/h)</w:t>
            </w:r>
          </w:p>
        </w:tc>
        <w:tc>
          <w:tcPr>
            <w:tcW w:w="850" w:type="dxa"/>
            <w:noWrap/>
            <w:vAlign w:val="center"/>
            <w:hideMark/>
          </w:tcPr>
          <w:p w14:paraId="4779D207" w14:textId="404FA3FA" w:rsidR="00C16400" w:rsidRPr="00ED6412" w:rsidRDefault="00C16400" w:rsidP="009000D3">
            <w:pPr>
              <w:spacing w:line="240" w:lineRule="auto"/>
              <w:jc w:val="center"/>
              <w:rPr>
                <w:sz w:val="22"/>
                <w:szCs w:val="22"/>
              </w:rPr>
            </w:pPr>
            <w:r w:rsidRPr="00ED6412">
              <w:rPr>
                <w:sz w:val="22"/>
                <w:szCs w:val="22"/>
              </w:rPr>
              <w:t>9,050</w:t>
            </w:r>
          </w:p>
        </w:tc>
        <w:tc>
          <w:tcPr>
            <w:tcW w:w="850" w:type="dxa"/>
            <w:noWrap/>
            <w:vAlign w:val="center"/>
            <w:hideMark/>
          </w:tcPr>
          <w:p w14:paraId="277B3661" w14:textId="5CF43B81" w:rsidR="00C16400" w:rsidRPr="00ED6412" w:rsidRDefault="00C16400" w:rsidP="009000D3">
            <w:pPr>
              <w:spacing w:line="240" w:lineRule="auto"/>
              <w:jc w:val="center"/>
              <w:rPr>
                <w:sz w:val="22"/>
                <w:szCs w:val="22"/>
              </w:rPr>
            </w:pPr>
            <w:r w:rsidRPr="00ED6412">
              <w:rPr>
                <w:sz w:val="22"/>
                <w:szCs w:val="22"/>
              </w:rPr>
              <w:t>9,054</w:t>
            </w:r>
          </w:p>
        </w:tc>
        <w:tc>
          <w:tcPr>
            <w:tcW w:w="851" w:type="dxa"/>
            <w:noWrap/>
            <w:vAlign w:val="center"/>
            <w:hideMark/>
          </w:tcPr>
          <w:p w14:paraId="3CE1E6EE" w14:textId="0C76BA25" w:rsidR="00C16400" w:rsidRPr="00ED6412" w:rsidRDefault="00C16400" w:rsidP="009000D3">
            <w:pPr>
              <w:spacing w:line="240" w:lineRule="auto"/>
              <w:jc w:val="center"/>
              <w:rPr>
                <w:sz w:val="22"/>
                <w:szCs w:val="22"/>
              </w:rPr>
            </w:pPr>
            <w:r w:rsidRPr="00ED6412">
              <w:rPr>
                <w:sz w:val="22"/>
                <w:szCs w:val="22"/>
              </w:rPr>
              <w:t>9,062</w:t>
            </w:r>
          </w:p>
        </w:tc>
        <w:tc>
          <w:tcPr>
            <w:tcW w:w="850" w:type="dxa"/>
            <w:noWrap/>
            <w:vAlign w:val="center"/>
            <w:hideMark/>
          </w:tcPr>
          <w:p w14:paraId="4164FB13" w14:textId="5CC53696" w:rsidR="00C16400" w:rsidRPr="00ED6412" w:rsidRDefault="00C16400" w:rsidP="009000D3">
            <w:pPr>
              <w:spacing w:line="240" w:lineRule="auto"/>
              <w:jc w:val="center"/>
              <w:rPr>
                <w:sz w:val="22"/>
                <w:szCs w:val="22"/>
              </w:rPr>
            </w:pPr>
            <w:r w:rsidRPr="00ED6412">
              <w:rPr>
                <w:sz w:val="22"/>
                <w:szCs w:val="22"/>
              </w:rPr>
              <w:t>9,067</w:t>
            </w:r>
          </w:p>
        </w:tc>
        <w:tc>
          <w:tcPr>
            <w:tcW w:w="851" w:type="dxa"/>
            <w:noWrap/>
            <w:vAlign w:val="center"/>
            <w:hideMark/>
          </w:tcPr>
          <w:p w14:paraId="5A00CDBC" w14:textId="6ECEDC0A" w:rsidR="00C16400" w:rsidRPr="00ED6412" w:rsidRDefault="00C16400" w:rsidP="009000D3">
            <w:pPr>
              <w:spacing w:line="240" w:lineRule="auto"/>
              <w:jc w:val="center"/>
              <w:rPr>
                <w:sz w:val="22"/>
                <w:szCs w:val="22"/>
              </w:rPr>
            </w:pPr>
            <w:r w:rsidRPr="00ED6412">
              <w:rPr>
                <w:sz w:val="22"/>
                <w:szCs w:val="22"/>
              </w:rPr>
              <w:t>9,069</w:t>
            </w:r>
          </w:p>
        </w:tc>
      </w:tr>
      <w:tr w:rsidR="00A53152" w:rsidRPr="00ED6412" w14:paraId="32499858" w14:textId="77777777" w:rsidTr="008836E3">
        <w:trPr>
          <w:cnfStyle w:val="000000100000" w:firstRow="0" w:lastRow="0" w:firstColumn="0" w:lastColumn="0" w:oddVBand="0" w:evenVBand="0" w:oddHBand="1" w:evenHBand="0" w:firstRowFirstColumn="0" w:firstRowLastColumn="0" w:lastRowFirstColumn="0" w:lastRowLastColumn="0"/>
          <w:trHeight w:val="454"/>
        </w:trPr>
        <w:tc>
          <w:tcPr>
            <w:tcW w:w="1134" w:type="dxa"/>
            <w:vMerge/>
            <w:vAlign w:val="center"/>
          </w:tcPr>
          <w:p w14:paraId="4680A03F" w14:textId="77777777" w:rsidR="00C16400" w:rsidRPr="00ED6412" w:rsidRDefault="00C16400" w:rsidP="009000D3">
            <w:pPr>
              <w:spacing w:line="240" w:lineRule="auto"/>
              <w:jc w:val="center"/>
            </w:pPr>
          </w:p>
        </w:tc>
        <w:tc>
          <w:tcPr>
            <w:tcW w:w="1134" w:type="dxa"/>
            <w:vMerge/>
            <w:vAlign w:val="center"/>
          </w:tcPr>
          <w:p w14:paraId="4F906E52" w14:textId="77777777" w:rsidR="00C16400" w:rsidRPr="00ED6412" w:rsidRDefault="00C16400" w:rsidP="009000D3">
            <w:pPr>
              <w:spacing w:line="240" w:lineRule="auto"/>
              <w:jc w:val="center"/>
            </w:pPr>
          </w:p>
        </w:tc>
        <w:tc>
          <w:tcPr>
            <w:tcW w:w="1418" w:type="dxa"/>
            <w:noWrap/>
            <w:vAlign w:val="center"/>
            <w:hideMark/>
          </w:tcPr>
          <w:p w14:paraId="72E52D08" w14:textId="77777777" w:rsidR="00C16400" w:rsidRPr="00ED6412" w:rsidRDefault="00C16400" w:rsidP="009000D3">
            <w:pPr>
              <w:spacing w:line="240" w:lineRule="auto"/>
              <w:jc w:val="center"/>
            </w:pPr>
            <w:r w:rsidRPr="00ED6412">
              <w:t>Total emission (tCO</w:t>
            </w:r>
            <w:r w:rsidRPr="00ED6412">
              <w:rPr>
                <w:vertAlign w:val="subscript"/>
              </w:rPr>
              <w:t>2</w:t>
            </w:r>
            <w:r w:rsidRPr="00ED6412">
              <w:t>e/h)</w:t>
            </w:r>
          </w:p>
        </w:tc>
        <w:tc>
          <w:tcPr>
            <w:tcW w:w="850" w:type="dxa"/>
            <w:noWrap/>
            <w:vAlign w:val="center"/>
            <w:hideMark/>
          </w:tcPr>
          <w:p w14:paraId="5CFD85AA" w14:textId="727DE9EF" w:rsidR="00C16400" w:rsidRPr="00ED6412" w:rsidRDefault="00C16400" w:rsidP="009000D3">
            <w:pPr>
              <w:spacing w:line="240" w:lineRule="auto"/>
              <w:jc w:val="center"/>
              <w:rPr>
                <w:sz w:val="22"/>
                <w:szCs w:val="22"/>
              </w:rPr>
            </w:pPr>
            <w:r w:rsidRPr="00ED6412">
              <w:rPr>
                <w:sz w:val="22"/>
                <w:szCs w:val="22"/>
              </w:rPr>
              <w:t>38.24</w:t>
            </w:r>
          </w:p>
        </w:tc>
        <w:tc>
          <w:tcPr>
            <w:tcW w:w="850" w:type="dxa"/>
            <w:noWrap/>
            <w:vAlign w:val="center"/>
            <w:hideMark/>
          </w:tcPr>
          <w:p w14:paraId="04FDAB0B" w14:textId="68AB7F27" w:rsidR="00C16400" w:rsidRPr="00ED6412" w:rsidRDefault="00C16400" w:rsidP="009000D3">
            <w:pPr>
              <w:spacing w:line="240" w:lineRule="auto"/>
              <w:jc w:val="center"/>
              <w:rPr>
                <w:sz w:val="22"/>
                <w:szCs w:val="22"/>
              </w:rPr>
            </w:pPr>
            <w:r w:rsidRPr="00ED6412">
              <w:rPr>
                <w:sz w:val="22"/>
                <w:szCs w:val="22"/>
              </w:rPr>
              <w:t>37.40</w:t>
            </w:r>
          </w:p>
        </w:tc>
        <w:tc>
          <w:tcPr>
            <w:tcW w:w="851" w:type="dxa"/>
            <w:noWrap/>
            <w:vAlign w:val="center"/>
            <w:hideMark/>
          </w:tcPr>
          <w:p w14:paraId="12978823" w14:textId="451A8EF9" w:rsidR="00C16400" w:rsidRPr="00ED6412" w:rsidRDefault="00C16400" w:rsidP="009000D3">
            <w:pPr>
              <w:spacing w:line="240" w:lineRule="auto"/>
              <w:jc w:val="center"/>
              <w:rPr>
                <w:sz w:val="22"/>
                <w:szCs w:val="22"/>
              </w:rPr>
            </w:pPr>
            <w:r w:rsidRPr="00ED6412">
              <w:rPr>
                <w:sz w:val="22"/>
                <w:szCs w:val="22"/>
              </w:rPr>
              <w:t>37.24</w:t>
            </w:r>
          </w:p>
        </w:tc>
        <w:tc>
          <w:tcPr>
            <w:tcW w:w="850" w:type="dxa"/>
            <w:noWrap/>
            <w:vAlign w:val="center"/>
            <w:hideMark/>
          </w:tcPr>
          <w:p w14:paraId="5A4E5099" w14:textId="3F39BE64" w:rsidR="00C16400" w:rsidRPr="00ED6412" w:rsidRDefault="00C16400" w:rsidP="009000D3">
            <w:pPr>
              <w:spacing w:line="240" w:lineRule="auto"/>
              <w:jc w:val="center"/>
              <w:rPr>
                <w:sz w:val="22"/>
                <w:szCs w:val="22"/>
              </w:rPr>
            </w:pPr>
            <w:r w:rsidRPr="00ED6412">
              <w:rPr>
                <w:sz w:val="22"/>
                <w:szCs w:val="22"/>
              </w:rPr>
              <w:t>37.19</w:t>
            </w:r>
          </w:p>
        </w:tc>
        <w:tc>
          <w:tcPr>
            <w:tcW w:w="851" w:type="dxa"/>
            <w:noWrap/>
            <w:vAlign w:val="center"/>
            <w:hideMark/>
          </w:tcPr>
          <w:p w14:paraId="0976EC08" w14:textId="1D6AD0FA" w:rsidR="00C16400" w:rsidRPr="00ED6412" w:rsidRDefault="00C16400" w:rsidP="009000D3">
            <w:pPr>
              <w:spacing w:line="240" w:lineRule="auto"/>
              <w:jc w:val="center"/>
              <w:rPr>
                <w:sz w:val="22"/>
                <w:szCs w:val="22"/>
              </w:rPr>
            </w:pPr>
            <w:r w:rsidRPr="00ED6412">
              <w:rPr>
                <w:sz w:val="22"/>
                <w:szCs w:val="22"/>
              </w:rPr>
              <w:t>37.17</w:t>
            </w:r>
          </w:p>
        </w:tc>
      </w:tr>
      <w:tr w:rsidR="00A53152" w:rsidRPr="00ED6412" w14:paraId="452B8690" w14:textId="77777777" w:rsidTr="008836E3">
        <w:trPr>
          <w:trHeight w:val="454"/>
        </w:trPr>
        <w:tc>
          <w:tcPr>
            <w:tcW w:w="1134" w:type="dxa"/>
            <w:vMerge/>
            <w:vAlign w:val="center"/>
          </w:tcPr>
          <w:p w14:paraId="4C662C9A" w14:textId="77777777" w:rsidR="00C16400" w:rsidRPr="00ED6412" w:rsidRDefault="00C16400" w:rsidP="009000D3">
            <w:pPr>
              <w:spacing w:line="240" w:lineRule="auto"/>
              <w:jc w:val="center"/>
            </w:pPr>
          </w:p>
        </w:tc>
        <w:tc>
          <w:tcPr>
            <w:tcW w:w="1134" w:type="dxa"/>
            <w:vMerge/>
            <w:vAlign w:val="center"/>
          </w:tcPr>
          <w:p w14:paraId="06C9F879" w14:textId="77777777" w:rsidR="00C16400" w:rsidRPr="00ED6412" w:rsidRDefault="00C16400" w:rsidP="009000D3">
            <w:pPr>
              <w:spacing w:line="240" w:lineRule="auto"/>
              <w:jc w:val="center"/>
            </w:pPr>
          </w:p>
        </w:tc>
        <w:tc>
          <w:tcPr>
            <w:tcW w:w="1418" w:type="dxa"/>
            <w:noWrap/>
            <w:vAlign w:val="center"/>
            <w:hideMark/>
          </w:tcPr>
          <w:p w14:paraId="0D4DFC59" w14:textId="77777777" w:rsidR="00C16400" w:rsidRPr="00ED6412" w:rsidRDefault="00C16400" w:rsidP="009000D3">
            <w:pPr>
              <w:spacing w:line="240" w:lineRule="auto"/>
              <w:jc w:val="center"/>
            </w:pPr>
            <w:r w:rsidRPr="00ED6412">
              <w:t>Emission cost (£/h)</w:t>
            </w:r>
          </w:p>
        </w:tc>
        <w:tc>
          <w:tcPr>
            <w:tcW w:w="850" w:type="dxa"/>
            <w:noWrap/>
            <w:vAlign w:val="center"/>
            <w:hideMark/>
          </w:tcPr>
          <w:p w14:paraId="03D69344" w14:textId="15310DCF" w:rsidR="00C16400" w:rsidRPr="00ED6412" w:rsidRDefault="00C16400" w:rsidP="009000D3">
            <w:pPr>
              <w:spacing w:line="240" w:lineRule="auto"/>
              <w:jc w:val="center"/>
              <w:rPr>
                <w:sz w:val="22"/>
                <w:szCs w:val="22"/>
              </w:rPr>
            </w:pPr>
            <w:r w:rsidRPr="00ED6412">
              <w:rPr>
                <w:sz w:val="22"/>
                <w:szCs w:val="22"/>
              </w:rPr>
              <w:t>0</w:t>
            </w:r>
          </w:p>
        </w:tc>
        <w:tc>
          <w:tcPr>
            <w:tcW w:w="850" w:type="dxa"/>
            <w:noWrap/>
            <w:vAlign w:val="center"/>
            <w:hideMark/>
          </w:tcPr>
          <w:p w14:paraId="59DC3C44" w14:textId="0374F709" w:rsidR="00C16400" w:rsidRPr="00ED6412" w:rsidRDefault="00C16400" w:rsidP="009000D3">
            <w:pPr>
              <w:spacing w:line="240" w:lineRule="auto"/>
              <w:jc w:val="center"/>
              <w:rPr>
                <w:sz w:val="22"/>
                <w:szCs w:val="22"/>
              </w:rPr>
            </w:pPr>
            <w:r w:rsidRPr="00ED6412">
              <w:rPr>
                <w:sz w:val="22"/>
                <w:szCs w:val="22"/>
              </w:rPr>
              <w:t>1,010</w:t>
            </w:r>
          </w:p>
        </w:tc>
        <w:tc>
          <w:tcPr>
            <w:tcW w:w="851" w:type="dxa"/>
            <w:noWrap/>
            <w:vAlign w:val="center"/>
            <w:hideMark/>
          </w:tcPr>
          <w:p w14:paraId="7100EF1E" w14:textId="5CA4B9EE" w:rsidR="00C16400" w:rsidRPr="00ED6412" w:rsidRDefault="00C16400" w:rsidP="009000D3">
            <w:pPr>
              <w:spacing w:line="240" w:lineRule="auto"/>
              <w:jc w:val="center"/>
              <w:rPr>
                <w:sz w:val="22"/>
                <w:szCs w:val="22"/>
              </w:rPr>
            </w:pPr>
            <w:r w:rsidRPr="00ED6412">
              <w:rPr>
                <w:sz w:val="22"/>
                <w:szCs w:val="22"/>
              </w:rPr>
              <w:t>2,607</w:t>
            </w:r>
          </w:p>
        </w:tc>
        <w:tc>
          <w:tcPr>
            <w:tcW w:w="850" w:type="dxa"/>
            <w:noWrap/>
            <w:vAlign w:val="center"/>
            <w:hideMark/>
          </w:tcPr>
          <w:p w14:paraId="4BE239C0" w14:textId="14D7FB7F" w:rsidR="00C16400" w:rsidRPr="00ED6412" w:rsidRDefault="00C16400" w:rsidP="009000D3">
            <w:pPr>
              <w:spacing w:line="240" w:lineRule="auto"/>
              <w:jc w:val="center"/>
              <w:rPr>
                <w:sz w:val="22"/>
                <w:szCs w:val="22"/>
              </w:rPr>
            </w:pPr>
            <w:r w:rsidRPr="00ED6412">
              <w:rPr>
                <w:sz w:val="22"/>
                <w:szCs w:val="22"/>
              </w:rPr>
              <w:t>5,021</w:t>
            </w:r>
          </w:p>
        </w:tc>
        <w:tc>
          <w:tcPr>
            <w:tcW w:w="851" w:type="dxa"/>
            <w:noWrap/>
            <w:vAlign w:val="center"/>
            <w:hideMark/>
          </w:tcPr>
          <w:p w14:paraId="40CE4B4C" w14:textId="4161C571" w:rsidR="00C16400" w:rsidRPr="00ED6412" w:rsidRDefault="00C16400" w:rsidP="009000D3">
            <w:pPr>
              <w:spacing w:line="240" w:lineRule="auto"/>
              <w:jc w:val="center"/>
              <w:rPr>
                <w:sz w:val="22"/>
                <w:szCs w:val="22"/>
              </w:rPr>
            </w:pPr>
            <w:r w:rsidRPr="00ED6412">
              <w:rPr>
                <w:sz w:val="22"/>
                <w:szCs w:val="22"/>
              </w:rPr>
              <w:t>7,435</w:t>
            </w:r>
          </w:p>
        </w:tc>
      </w:tr>
      <w:tr w:rsidR="00A53152" w:rsidRPr="00ED6412" w14:paraId="41BE77EA" w14:textId="77777777" w:rsidTr="008836E3">
        <w:trPr>
          <w:cnfStyle w:val="000000100000" w:firstRow="0" w:lastRow="0" w:firstColumn="0" w:lastColumn="0" w:oddVBand="0" w:evenVBand="0" w:oddHBand="1" w:evenHBand="0" w:firstRowFirstColumn="0" w:firstRowLastColumn="0" w:lastRowFirstColumn="0" w:lastRowLastColumn="0"/>
          <w:trHeight w:val="454"/>
        </w:trPr>
        <w:tc>
          <w:tcPr>
            <w:tcW w:w="1134" w:type="dxa"/>
            <w:vMerge/>
            <w:vAlign w:val="center"/>
          </w:tcPr>
          <w:p w14:paraId="31D627FE" w14:textId="77777777" w:rsidR="00C16400" w:rsidRPr="00ED6412" w:rsidRDefault="00C16400" w:rsidP="009000D3">
            <w:pPr>
              <w:spacing w:line="240" w:lineRule="auto"/>
              <w:jc w:val="center"/>
            </w:pPr>
          </w:p>
        </w:tc>
        <w:tc>
          <w:tcPr>
            <w:tcW w:w="1134" w:type="dxa"/>
            <w:vMerge/>
            <w:vAlign w:val="center"/>
          </w:tcPr>
          <w:p w14:paraId="7FC90167" w14:textId="77777777" w:rsidR="00C16400" w:rsidRPr="00ED6412" w:rsidRDefault="00C16400" w:rsidP="009000D3">
            <w:pPr>
              <w:spacing w:line="240" w:lineRule="auto"/>
              <w:jc w:val="center"/>
            </w:pPr>
          </w:p>
        </w:tc>
        <w:tc>
          <w:tcPr>
            <w:tcW w:w="1418" w:type="dxa"/>
            <w:noWrap/>
            <w:vAlign w:val="center"/>
          </w:tcPr>
          <w:p w14:paraId="5D47CD38" w14:textId="77777777" w:rsidR="00C16400" w:rsidRPr="00ED6412" w:rsidRDefault="00C16400" w:rsidP="009000D3">
            <w:pPr>
              <w:spacing w:line="240" w:lineRule="auto"/>
              <w:jc w:val="center"/>
            </w:pPr>
            <w:r w:rsidRPr="00ED6412">
              <w:t>Total wind power cost (£/h)</w:t>
            </w:r>
          </w:p>
        </w:tc>
        <w:tc>
          <w:tcPr>
            <w:tcW w:w="850" w:type="dxa"/>
            <w:noWrap/>
            <w:vAlign w:val="center"/>
          </w:tcPr>
          <w:p w14:paraId="2698C07A" w14:textId="5F5877D6" w:rsidR="00C16400" w:rsidRPr="00ED6412" w:rsidRDefault="00C16400" w:rsidP="009000D3">
            <w:pPr>
              <w:spacing w:line="240" w:lineRule="auto"/>
              <w:jc w:val="center"/>
              <w:rPr>
                <w:sz w:val="22"/>
                <w:szCs w:val="22"/>
              </w:rPr>
            </w:pPr>
            <w:r w:rsidRPr="00ED6412">
              <w:rPr>
                <w:sz w:val="22"/>
                <w:szCs w:val="22"/>
              </w:rPr>
              <w:t>13,114</w:t>
            </w:r>
          </w:p>
        </w:tc>
        <w:tc>
          <w:tcPr>
            <w:tcW w:w="850" w:type="dxa"/>
            <w:noWrap/>
            <w:vAlign w:val="center"/>
          </w:tcPr>
          <w:p w14:paraId="4D1CC7B6" w14:textId="1C19C31F" w:rsidR="00C16400" w:rsidRPr="00ED6412" w:rsidRDefault="00C16400" w:rsidP="009000D3">
            <w:pPr>
              <w:spacing w:line="240" w:lineRule="auto"/>
              <w:jc w:val="center"/>
              <w:rPr>
                <w:sz w:val="22"/>
                <w:szCs w:val="22"/>
              </w:rPr>
            </w:pPr>
            <w:r w:rsidRPr="00ED6412">
              <w:rPr>
                <w:sz w:val="22"/>
                <w:szCs w:val="22"/>
              </w:rPr>
              <w:t>13,114</w:t>
            </w:r>
          </w:p>
        </w:tc>
        <w:tc>
          <w:tcPr>
            <w:tcW w:w="851" w:type="dxa"/>
            <w:noWrap/>
            <w:vAlign w:val="center"/>
          </w:tcPr>
          <w:p w14:paraId="64265E37" w14:textId="1677CEAC" w:rsidR="00C16400" w:rsidRPr="00ED6412" w:rsidRDefault="00C16400" w:rsidP="009000D3">
            <w:pPr>
              <w:spacing w:line="240" w:lineRule="auto"/>
              <w:jc w:val="center"/>
              <w:rPr>
                <w:sz w:val="22"/>
                <w:szCs w:val="22"/>
              </w:rPr>
            </w:pPr>
            <w:r w:rsidRPr="00ED6412">
              <w:rPr>
                <w:sz w:val="22"/>
                <w:szCs w:val="22"/>
              </w:rPr>
              <w:t>13,114</w:t>
            </w:r>
          </w:p>
        </w:tc>
        <w:tc>
          <w:tcPr>
            <w:tcW w:w="850" w:type="dxa"/>
            <w:noWrap/>
            <w:vAlign w:val="center"/>
          </w:tcPr>
          <w:p w14:paraId="2EF960AA" w14:textId="7614CFE0" w:rsidR="00C16400" w:rsidRPr="00ED6412" w:rsidRDefault="00C16400" w:rsidP="009000D3">
            <w:pPr>
              <w:spacing w:line="240" w:lineRule="auto"/>
              <w:jc w:val="center"/>
              <w:rPr>
                <w:sz w:val="22"/>
                <w:szCs w:val="22"/>
              </w:rPr>
            </w:pPr>
            <w:r w:rsidRPr="00ED6412">
              <w:rPr>
                <w:sz w:val="22"/>
                <w:szCs w:val="22"/>
              </w:rPr>
              <w:t>13,114</w:t>
            </w:r>
          </w:p>
        </w:tc>
        <w:tc>
          <w:tcPr>
            <w:tcW w:w="851" w:type="dxa"/>
            <w:noWrap/>
            <w:vAlign w:val="center"/>
          </w:tcPr>
          <w:p w14:paraId="2FFE16D3" w14:textId="65C375DB" w:rsidR="00C16400" w:rsidRPr="00ED6412" w:rsidRDefault="00C16400" w:rsidP="009000D3">
            <w:pPr>
              <w:spacing w:line="240" w:lineRule="auto"/>
              <w:jc w:val="center"/>
              <w:rPr>
                <w:sz w:val="22"/>
                <w:szCs w:val="22"/>
              </w:rPr>
            </w:pPr>
            <w:r w:rsidRPr="00ED6412">
              <w:rPr>
                <w:sz w:val="22"/>
                <w:szCs w:val="22"/>
              </w:rPr>
              <w:t>13,114</w:t>
            </w:r>
          </w:p>
        </w:tc>
      </w:tr>
      <w:tr w:rsidR="00A53152" w:rsidRPr="00ED6412" w14:paraId="0D70B931" w14:textId="77777777" w:rsidTr="008836E3">
        <w:trPr>
          <w:trHeight w:val="454"/>
        </w:trPr>
        <w:tc>
          <w:tcPr>
            <w:tcW w:w="1134" w:type="dxa"/>
            <w:vMerge/>
            <w:vAlign w:val="center"/>
          </w:tcPr>
          <w:p w14:paraId="430B2EFD" w14:textId="77777777" w:rsidR="00C16400" w:rsidRPr="00ED6412" w:rsidRDefault="00C16400" w:rsidP="009000D3">
            <w:pPr>
              <w:spacing w:line="240" w:lineRule="auto"/>
              <w:jc w:val="center"/>
            </w:pPr>
          </w:p>
        </w:tc>
        <w:tc>
          <w:tcPr>
            <w:tcW w:w="1134" w:type="dxa"/>
            <w:vMerge/>
            <w:vAlign w:val="center"/>
          </w:tcPr>
          <w:p w14:paraId="1F1677BA" w14:textId="77777777" w:rsidR="00C16400" w:rsidRPr="00ED6412" w:rsidRDefault="00C16400" w:rsidP="009000D3">
            <w:pPr>
              <w:spacing w:line="240" w:lineRule="auto"/>
              <w:jc w:val="center"/>
            </w:pPr>
          </w:p>
        </w:tc>
        <w:tc>
          <w:tcPr>
            <w:tcW w:w="1418" w:type="dxa"/>
            <w:noWrap/>
            <w:vAlign w:val="center"/>
            <w:hideMark/>
          </w:tcPr>
          <w:p w14:paraId="3BFBEFEA" w14:textId="77777777" w:rsidR="00C16400" w:rsidRPr="00ED6412" w:rsidRDefault="00C16400" w:rsidP="009000D3">
            <w:pPr>
              <w:spacing w:line="240" w:lineRule="auto"/>
              <w:jc w:val="center"/>
            </w:pPr>
            <w:r w:rsidRPr="00ED6412">
              <w:t>Total cost (£/h)</w:t>
            </w:r>
          </w:p>
        </w:tc>
        <w:tc>
          <w:tcPr>
            <w:tcW w:w="850" w:type="dxa"/>
            <w:noWrap/>
            <w:vAlign w:val="center"/>
            <w:hideMark/>
          </w:tcPr>
          <w:p w14:paraId="4B2FB993" w14:textId="45A1808A" w:rsidR="00C16400" w:rsidRPr="00ED6412" w:rsidRDefault="00C16400" w:rsidP="009000D3">
            <w:pPr>
              <w:spacing w:line="240" w:lineRule="auto"/>
              <w:jc w:val="center"/>
              <w:rPr>
                <w:sz w:val="22"/>
                <w:szCs w:val="22"/>
              </w:rPr>
            </w:pPr>
            <w:r w:rsidRPr="00ED6412">
              <w:rPr>
                <w:sz w:val="22"/>
                <w:szCs w:val="22"/>
              </w:rPr>
              <w:t>22,164</w:t>
            </w:r>
          </w:p>
        </w:tc>
        <w:tc>
          <w:tcPr>
            <w:tcW w:w="850" w:type="dxa"/>
            <w:noWrap/>
            <w:vAlign w:val="center"/>
            <w:hideMark/>
          </w:tcPr>
          <w:p w14:paraId="00EF26E1" w14:textId="57980E8D" w:rsidR="00C16400" w:rsidRPr="00ED6412" w:rsidRDefault="00C16400" w:rsidP="009000D3">
            <w:pPr>
              <w:spacing w:line="240" w:lineRule="auto"/>
              <w:jc w:val="center"/>
              <w:rPr>
                <w:sz w:val="22"/>
                <w:szCs w:val="22"/>
              </w:rPr>
            </w:pPr>
            <w:r w:rsidRPr="00ED6412">
              <w:rPr>
                <w:sz w:val="22"/>
                <w:szCs w:val="22"/>
              </w:rPr>
              <w:t>23,178</w:t>
            </w:r>
          </w:p>
        </w:tc>
        <w:tc>
          <w:tcPr>
            <w:tcW w:w="851" w:type="dxa"/>
            <w:noWrap/>
            <w:vAlign w:val="center"/>
            <w:hideMark/>
          </w:tcPr>
          <w:p w14:paraId="71B33D7B" w14:textId="7D5C793B" w:rsidR="00C16400" w:rsidRPr="00ED6412" w:rsidRDefault="00C16400" w:rsidP="009000D3">
            <w:pPr>
              <w:spacing w:line="240" w:lineRule="auto"/>
              <w:jc w:val="center"/>
              <w:rPr>
                <w:sz w:val="22"/>
                <w:szCs w:val="22"/>
              </w:rPr>
            </w:pPr>
            <w:r w:rsidRPr="00ED6412">
              <w:rPr>
                <w:sz w:val="22"/>
                <w:szCs w:val="22"/>
              </w:rPr>
              <w:t>24,782</w:t>
            </w:r>
          </w:p>
        </w:tc>
        <w:tc>
          <w:tcPr>
            <w:tcW w:w="850" w:type="dxa"/>
            <w:noWrap/>
            <w:vAlign w:val="center"/>
            <w:hideMark/>
          </w:tcPr>
          <w:p w14:paraId="044A9D49" w14:textId="27E33280" w:rsidR="00C16400" w:rsidRPr="00ED6412" w:rsidRDefault="00C16400" w:rsidP="009000D3">
            <w:pPr>
              <w:spacing w:line="240" w:lineRule="auto"/>
              <w:jc w:val="center"/>
              <w:rPr>
                <w:sz w:val="22"/>
                <w:szCs w:val="22"/>
              </w:rPr>
            </w:pPr>
            <w:r w:rsidRPr="00ED6412">
              <w:rPr>
                <w:sz w:val="22"/>
                <w:szCs w:val="22"/>
              </w:rPr>
              <w:t>27,201</w:t>
            </w:r>
          </w:p>
        </w:tc>
        <w:tc>
          <w:tcPr>
            <w:tcW w:w="851" w:type="dxa"/>
            <w:noWrap/>
            <w:vAlign w:val="center"/>
            <w:hideMark/>
          </w:tcPr>
          <w:p w14:paraId="3D80B371" w14:textId="109DF7C6" w:rsidR="00C16400" w:rsidRPr="00ED6412" w:rsidRDefault="00C16400" w:rsidP="009000D3">
            <w:pPr>
              <w:spacing w:line="240" w:lineRule="auto"/>
              <w:jc w:val="center"/>
              <w:rPr>
                <w:sz w:val="22"/>
                <w:szCs w:val="22"/>
              </w:rPr>
            </w:pPr>
            <w:r w:rsidRPr="00ED6412">
              <w:rPr>
                <w:sz w:val="22"/>
                <w:szCs w:val="22"/>
              </w:rPr>
              <w:t>29,618</w:t>
            </w:r>
          </w:p>
        </w:tc>
      </w:tr>
    </w:tbl>
    <w:p w14:paraId="3A65CF85" w14:textId="77777777" w:rsidR="000D1961" w:rsidRPr="00ED6412" w:rsidRDefault="000D1961" w:rsidP="000D1961">
      <w:pPr>
        <w:rPr>
          <w:lang w:eastAsia="en-US"/>
        </w:rPr>
      </w:pPr>
    </w:p>
    <w:p w14:paraId="6F5A1DB7" w14:textId="49A1667B" w:rsidR="00D84DC8" w:rsidRDefault="00D84DC8" w:rsidP="004C1551">
      <w:pPr>
        <w:spacing w:after="120"/>
      </w:pPr>
      <w:r w:rsidRPr="00ED6412">
        <w:t xml:space="preserve">bus system as with Scenario 1 but with varying wind power capacity of 180 MW,  </w:t>
      </w:r>
      <w:r w:rsidRPr="0060567C">
        <w:t>360 MW and 540 MW, which represent 10%, 20% and 30% wind energy penetration, respectively.</w:t>
      </w:r>
    </w:p>
    <w:p w14:paraId="69ACBC6D" w14:textId="6ADB04F5" w:rsidR="000E3989" w:rsidRPr="00ED6412" w:rsidRDefault="000E3989" w:rsidP="004C1551">
      <w:pPr>
        <w:spacing w:after="120"/>
      </w:pPr>
      <w:r w:rsidRPr="00ED6412">
        <w:t>In addition, the emission limits in Scenario 2 vary with the wind energy penetration. The minimum emission limits of each of the scenarios are computed when all the wind power capacity are used in the system, and simulating the model at every 5</w:t>
      </w:r>
      <w:r w:rsidR="00342B06">
        <w:t> </w:t>
      </w:r>
      <w:r w:rsidRPr="00ED6412">
        <w:t>tCO</w:t>
      </w:r>
      <w:r w:rsidRPr="00ED6412">
        <w:rPr>
          <w:vertAlign w:val="subscript"/>
        </w:rPr>
        <w:t>2</w:t>
      </w:r>
      <w:r w:rsidRPr="00ED6412">
        <w:t xml:space="preserve">e/h emission limits between the optimized emission of Scenario 1 and the minimum emission limits. </w:t>
      </w:r>
    </w:p>
    <w:p w14:paraId="6EA601E6" w14:textId="43D68D63" w:rsidR="00F60D3D" w:rsidRPr="00ED6412" w:rsidRDefault="000E3989" w:rsidP="00C16400">
      <w:r w:rsidRPr="00ED6412">
        <w:t>Moreover, with the decarbonisation objective in the EMR and the increasing renewable power planned for the future, the different scenarios consider the varying wind power capacities, emission allowances and carbon prices; with the carbon prices being listed in</w:t>
      </w:r>
      <w:r w:rsidR="00423E73" w:rsidRPr="00ED6412">
        <w:t xml:space="preserve"> </w:t>
      </w:r>
      <w:r w:rsidR="00423E73" w:rsidRPr="00ED6412">
        <w:fldChar w:fldCharType="begin"/>
      </w:r>
      <w:r w:rsidR="00423E73" w:rsidRPr="00ED6412">
        <w:instrText xml:space="preserve"> REF _Ref484085350 \h </w:instrText>
      </w:r>
      <w:r w:rsidR="00A63E2B" w:rsidRPr="00ED6412">
        <w:instrText xml:space="preserve"> \* MERGEFORMAT </w:instrText>
      </w:r>
      <w:r w:rsidR="00423E73" w:rsidRPr="00ED6412">
        <w:fldChar w:fldCharType="separate"/>
      </w:r>
      <w:r w:rsidR="00C05E44" w:rsidRPr="00ED6412">
        <w:t xml:space="preserve">Table </w:t>
      </w:r>
      <w:r w:rsidR="00C05E44">
        <w:rPr>
          <w:noProof/>
        </w:rPr>
        <w:t>3</w:t>
      </w:r>
      <w:r w:rsidR="00C05E44" w:rsidRPr="00ED6412">
        <w:rPr>
          <w:noProof/>
        </w:rPr>
        <w:t>.</w:t>
      </w:r>
      <w:r w:rsidR="00C05E44">
        <w:rPr>
          <w:noProof/>
        </w:rPr>
        <w:t>1</w:t>
      </w:r>
      <w:r w:rsidR="00423E73" w:rsidRPr="00ED6412">
        <w:fldChar w:fldCharType="end"/>
      </w:r>
      <w:r w:rsidR="00423E73" w:rsidRPr="00ED6412">
        <w:t>.</w:t>
      </w:r>
      <w:r w:rsidR="00221376" w:rsidRPr="00ED6412">
        <w:t xml:space="preserve"> </w:t>
      </w:r>
      <w:r w:rsidR="00C16400" w:rsidRPr="00ED6412">
        <w:t>Also, the minimum emission that may be achieved for each case are computed when all the wind power capacity is used in the system.</w:t>
      </w:r>
    </w:p>
    <w:p w14:paraId="2F07A64B" w14:textId="0438E058" w:rsidR="004C6F58" w:rsidRPr="00ED6412" w:rsidRDefault="004C6F58" w:rsidP="00A326F0">
      <w:pPr>
        <w:pStyle w:val="Heading4"/>
      </w:pPr>
      <w:bookmarkStart w:id="171" w:name="_Toc523347777"/>
      <w:r w:rsidRPr="00ED6412">
        <w:lastRenderedPageBreak/>
        <w:t>IEEE 30 bus system without wind power</w:t>
      </w:r>
      <w:bookmarkEnd w:id="171"/>
    </w:p>
    <w:p w14:paraId="538345EA" w14:textId="1B55F8D9" w:rsidR="004C6F58" w:rsidRPr="00ED6412" w:rsidRDefault="004C6F58" w:rsidP="004C6F58">
      <w:pPr>
        <w:spacing w:after="120"/>
        <w:rPr>
          <w:lang w:val="en-US"/>
        </w:rPr>
      </w:pPr>
      <w:r w:rsidRPr="00ED6412">
        <w:t xml:space="preserve">As a baseline case, we considered a scenario with no wind power (0% penetration) and there is no emission limit to the power generation. Therefore, all the power demand is met by the conventional power. </w:t>
      </w:r>
      <w:r w:rsidR="00F54FDC" w:rsidRPr="00ED6412">
        <w:rPr>
          <w:lang w:val="en-US"/>
        </w:rPr>
        <w:fldChar w:fldCharType="begin"/>
      </w:r>
      <w:r w:rsidR="00F54FDC" w:rsidRPr="00ED6412">
        <w:instrText xml:space="preserve"> REF _Ref483998671 \h </w:instrText>
      </w:r>
      <w:r w:rsidR="00A63E2B" w:rsidRPr="00ED6412">
        <w:rPr>
          <w:lang w:val="en-US"/>
        </w:rPr>
        <w:instrText xml:space="preserve"> \* MERGEFORMAT </w:instrText>
      </w:r>
      <w:r w:rsidR="00F54FDC" w:rsidRPr="00ED6412">
        <w:rPr>
          <w:lang w:val="en-US"/>
        </w:rPr>
      </w:r>
      <w:r w:rsidR="00F54FDC" w:rsidRPr="00ED6412">
        <w:rPr>
          <w:lang w:val="en-US"/>
        </w:rPr>
        <w:fldChar w:fldCharType="separate"/>
      </w:r>
      <w:r w:rsidR="00C05E44" w:rsidRPr="00ED6412">
        <w:t xml:space="preserve">Table </w:t>
      </w:r>
      <w:r w:rsidR="00C05E44">
        <w:rPr>
          <w:noProof/>
        </w:rPr>
        <w:t>3</w:t>
      </w:r>
      <w:r w:rsidR="00C05E44" w:rsidRPr="00ED6412">
        <w:rPr>
          <w:noProof/>
        </w:rPr>
        <w:t>.</w:t>
      </w:r>
      <w:r w:rsidR="00C05E44">
        <w:rPr>
          <w:noProof/>
        </w:rPr>
        <w:t>7</w:t>
      </w:r>
      <w:r w:rsidR="00F54FDC" w:rsidRPr="00ED6412">
        <w:rPr>
          <w:lang w:val="en-US"/>
        </w:rPr>
        <w:fldChar w:fldCharType="end"/>
      </w:r>
      <w:r w:rsidR="00F54FDC" w:rsidRPr="00ED6412">
        <w:rPr>
          <w:lang w:val="en-US"/>
        </w:rPr>
        <w:t xml:space="preserve"> </w:t>
      </w:r>
      <w:r w:rsidRPr="00ED6412">
        <w:rPr>
          <w:lang w:val="en-US"/>
        </w:rPr>
        <w:t>lists</w:t>
      </w:r>
      <w:r w:rsidRPr="00ED6412">
        <w:rPr>
          <w:rFonts w:hint="eastAsia"/>
          <w:lang w:val="en-US"/>
        </w:rPr>
        <w:t xml:space="preserve"> </w:t>
      </w:r>
      <w:r w:rsidRPr="00ED6412">
        <w:rPr>
          <w:lang w:val="en-US"/>
        </w:rPr>
        <w:t xml:space="preserve">the optimized costs and emissions of the IEEE 30 bus electrical system with conventional power at different wind power capacities to meet a demand of 1800 MW. The influence of varying the carbon price from 0 to 200 £/tCO2e is also shown in the </w:t>
      </w:r>
      <w:r w:rsidR="000C31F6" w:rsidRPr="00ED6412">
        <w:rPr>
          <w:lang w:val="en-US"/>
        </w:rPr>
        <w:fldChar w:fldCharType="begin"/>
      </w:r>
      <w:r w:rsidR="000C31F6" w:rsidRPr="00ED6412">
        <w:instrText xml:space="preserve"> REF _Ref483998671 \h </w:instrText>
      </w:r>
      <w:r w:rsidR="00A63E2B" w:rsidRPr="00ED6412">
        <w:rPr>
          <w:lang w:val="en-US"/>
        </w:rPr>
        <w:instrText xml:space="preserve"> \* MERGEFORMAT </w:instrText>
      </w:r>
      <w:r w:rsidR="000C31F6" w:rsidRPr="00ED6412">
        <w:rPr>
          <w:lang w:val="en-US"/>
        </w:rPr>
      </w:r>
      <w:r w:rsidR="000C31F6" w:rsidRPr="00ED6412">
        <w:rPr>
          <w:lang w:val="en-US"/>
        </w:rPr>
        <w:fldChar w:fldCharType="separate"/>
      </w:r>
      <w:r w:rsidR="00C05E44" w:rsidRPr="00ED6412">
        <w:t xml:space="preserve">Table </w:t>
      </w:r>
      <w:r w:rsidR="00C05E44">
        <w:rPr>
          <w:noProof/>
        </w:rPr>
        <w:t>3</w:t>
      </w:r>
      <w:r w:rsidR="00C05E44" w:rsidRPr="00ED6412">
        <w:rPr>
          <w:noProof/>
        </w:rPr>
        <w:t>.</w:t>
      </w:r>
      <w:r w:rsidR="00C05E44">
        <w:rPr>
          <w:noProof/>
        </w:rPr>
        <w:t>7</w:t>
      </w:r>
      <w:r w:rsidR="000C31F6" w:rsidRPr="00ED6412">
        <w:rPr>
          <w:lang w:val="en-US"/>
        </w:rPr>
        <w:fldChar w:fldCharType="end"/>
      </w:r>
      <w:r w:rsidRPr="00ED6412">
        <w:rPr>
          <w:lang w:val="en-US"/>
        </w:rPr>
        <w:t xml:space="preserve">. It can be seen in </w:t>
      </w:r>
      <w:r w:rsidR="000C31F6" w:rsidRPr="00ED6412">
        <w:rPr>
          <w:lang w:val="en-US"/>
        </w:rPr>
        <w:fldChar w:fldCharType="begin"/>
      </w:r>
      <w:r w:rsidR="000C31F6" w:rsidRPr="00ED6412">
        <w:instrText xml:space="preserve"> REF _Ref483998671 \h </w:instrText>
      </w:r>
      <w:r w:rsidR="00A63E2B" w:rsidRPr="00ED6412">
        <w:rPr>
          <w:lang w:val="en-US"/>
        </w:rPr>
        <w:instrText xml:space="preserve"> \* MERGEFORMAT </w:instrText>
      </w:r>
      <w:r w:rsidR="000C31F6" w:rsidRPr="00ED6412">
        <w:rPr>
          <w:lang w:val="en-US"/>
        </w:rPr>
      </w:r>
      <w:r w:rsidR="000C31F6" w:rsidRPr="00ED6412">
        <w:rPr>
          <w:lang w:val="en-US"/>
        </w:rPr>
        <w:fldChar w:fldCharType="separate"/>
      </w:r>
      <w:r w:rsidR="00C05E44" w:rsidRPr="00ED6412">
        <w:t xml:space="preserve">Table </w:t>
      </w:r>
      <w:r w:rsidR="00C05E44">
        <w:rPr>
          <w:noProof/>
        </w:rPr>
        <w:t>3</w:t>
      </w:r>
      <w:r w:rsidR="00C05E44" w:rsidRPr="00ED6412">
        <w:rPr>
          <w:noProof/>
        </w:rPr>
        <w:t>.</w:t>
      </w:r>
      <w:r w:rsidR="00C05E44">
        <w:rPr>
          <w:noProof/>
        </w:rPr>
        <w:t>7</w:t>
      </w:r>
      <w:r w:rsidR="000C31F6" w:rsidRPr="00ED6412">
        <w:rPr>
          <w:lang w:val="en-US"/>
        </w:rPr>
        <w:fldChar w:fldCharType="end"/>
      </w:r>
      <w:r w:rsidR="000C31F6" w:rsidRPr="00ED6412">
        <w:rPr>
          <w:lang w:val="en-US"/>
        </w:rPr>
        <w:t xml:space="preserve"> </w:t>
      </w:r>
      <w:r w:rsidRPr="00ED6412">
        <w:rPr>
          <w:lang w:val="en-US"/>
        </w:rPr>
        <w:t>that with a zero wind power penetration the optimized conventional power costs have a negligible increase by only £30 in the carbon price range of 0 and 200 £/tCO2e. The total emission fal</w:t>
      </w:r>
      <w:r w:rsidRPr="00ED6412">
        <w:t xml:space="preserve">ls significantly initially from a carbon price of zero to a price of 27 </w:t>
      </w:r>
      <w:r w:rsidRPr="00ED6412">
        <w:rPr>
          <w:lang w:val="en-US"/>
        </w:rPr>
        <w:t>£/</w:t>
      </w:r>
      <w:r w:rsidRPr="00ED6412">
        <w:t>tCO</w:t>
      </w:r>
      <w:r w:rsidRPr="00ED6412">
        <w:rPr>
          <w:vertAlign w:val="subscript"/>
        </w:rPr>
        <w:t>2</w:t>
      </w:r>
      <w:r w:rsidRPr="00ED6412">
        <w:t>e</w:t>
      </w:r>
      <w:r w:rsidRPr="00ED6412">
        <w:rPr>
          <w:lang w:val="en-US"/>
        </w:rPr>
        <w:t>, after which the emissions only marginally decrease as the carbon price increases further to 200 £/</w:t>
      </w:r>
      <w:r w:rsidRPr="00ED6412">
        <w:t>tCO</w:t>
      </w:r>
      <w:r w:rsidRPr="00ED6412">
        <w:rPr>
          <w:vertAlign w:val="subscript"/>
        </w:rPr>
        <w:t>2</w:t>
      </w:r>
      <w:r w:rsidRPr="00ED6412">
        <w:t>e.</w:t>
      </w:r>
      <w:r w:rsidRPr="00ED6412">
        <w:rPr>
          <w:lang w:val="en-US"/>
        </w:rPr>
        <w:t xml:space="preserve"> </w:t>
      </w:r>
    </w:p>
    <w:p w14:paraId="6E1E0476" w14:textId="77777777" w:rsidR="004C6F58" w:rsidRPr="00ED6412" w:rsidRDefault="004C6F58" w:rsidP="004C6F58">
      <w:pPr>
        <w:spacing w:after="120"/>
        <w:rPr>
          <w:lang w:val="en-US"/>
        </w:rPr>
      </w:pPr>
      <w:r w:rsidRPr="00ED6412">
        <w:rPr>
          <w:lang w:val="en-US"/>
        </w:rPr>
        <w:t>I</w:t>
      </w:r>
      <w:r w:rsidRPr="00ED6412">
        <w:rPr>
          <w:rFonts w:hint="eastAsia"/>
          <w:lang w:val="en-US"/>
        </w:rPr>
        <w:t xml:space="preserve">n this </w:t>
      </w:r>
      <w:r w:rsidRPr="00ED6412">
        <w:rPr>
          <w:lang w:val="en-US"/>
        </w:rPr>
        <w:t>scenario</w:t>
      </w:r>
      <w:r w:rsidRPr="00ED6412">
        <w:rPr>
          <w:rFonts w:hint="eastAsia"/>
          <w:lang w:val="en-US"/>
        </w:rPr>
        <w:t xml:space="preserve">, </w:t>
      </w:r>
      <w:r w:rsidRPr="00ED6412">
        <w:rPr>
          <w:lang w:val="en-US"/>
        </w:rPr>
        <w:t>the total cost at a carbon price of 200 £/</w:t>
      </w:r>
      <w:r w:rsidRPr="00ED6412">
        <w:t>tCO</w:t>
      </w:r>
      <w:r w:rsidRPr="00ED6412">
        <w:rPr>
          <w:vertAlign w:val="subscript"/>
        </w:rPr>
        <w:t>2</w:t>
      </w:r>
      <w:r w:rsidRPr="00ED6412">
        <w:t>e</w:t>
      </w:r>
      <w:r w:rsidRPr="00ED6412">
        <w:rPr>
          <w:lang w:val="en-US"/>
        </w:rPr>
        <w:t xml:space="preserve"> is approximately 2.1 times higher than at the zero carbon price mainly because of the emission charges. For an electrical system with conventional resources only, this increase is high. As one of the aims of EMR is to ‘keep energy bills affordable’, renewable resources should be considered to reduce the emission charges. </w:t>
      </w:r>
    </w:p>
    <w:p w14:paraId="109E16A2" w14:textId="20FDC9DA" w:rsidR="004C6F58" w:rsidRPr="00ED6412" w:rsidRDefault="004C6F58" w:rsidP="00A326F0">
      <w:pPr>
        <w:pStyle w:val="Heading4"/>
      </w:pPr>
      <w:bookmarkStart w:id="172" w:name="_Toc523347778"/>
      <w:r w:rsidRPr="00ED6412">
        <w:t>IEEE 30 bus system with a wind farm</w:t>
      </w:r>
      <w:bookmarkEnd w:id="172"/>
      <w:r w:rsidRPr="00ED6412">
        <w:t xml:space="preserve"> </w:t>
      </w:r>
    </w:p>
    <w:p w14:paraId="1BD710C2" w14:textId="437F09A1" w:rsidR="004C6F58" w:rsidRPr="00ED6412" w:rsidRDefault="004C6F58" w:rsidP="004C6F58">
      <w:pPr>
        <w:spacing w:after="120"/>
      </w:pPr>
      <w:r w:rsidRPr="00ED6412">
        <w:t xml:space="preserve">It can be seen in </w:t>
      </w:r>
      <w:r w:rsidR="00F54FDC" w:rsidRPr="00ED6412">
        <w:rPr>
          <w:lang w:val="en-US"/>
        </w:rPr>
        <w:fldChar w:fldCharType="begin"/>
      </w:r>
      <w:r w:rsidR="00F54FDC" w:rsidRPr="00ED6412">
        <w:instrText xml:space="preserve"> REF _Ref483998671 \h </w:instrText>
      </w:r>
      <w:r w:rsidR="00A63E2B" w:rsidRPr="00ED6412">
        <w:rPr>
          <w:lang w:val="en-US"/>
        </w:rPr>
        <w:instrText xml:space="preserve"> \* MERGEFORMAT </w:instrText>
      </w:r>
      <w:r w:rsidR="00F54FDC" w:rsidRPr="00ED6412">
        <w:rPr>
          <w:lang w:val="en-US"/>
        </w:rPr>
      </w:r>
      <w:r w:rsidR="00F54FDC" w:rsidRPr="00ED6412">
        <w:rPr>
          <w:lang w:val="en-US"/>
        </w:rPr>
        <w:fldChar w:fldCharType="separate"/>
      </w:r>
      <w:r w:rsidR="00C05E44" w:rsidRPr="00ED6412">
        <w:t xml:space="preserve">Table </w:t>
      </w:r>
      <w:r w:rsidR="00C05E44">
        <w:rPr>
          <w:noProof/>
        </w:rPr>
        <w:t>3</w:t>
      </w:r>
      <w:r w:rsidR="00C05E44" w:rsidRPr="00ED6412">
        <w:rPr>
          <w:noProof/>
        </w:rPr>
        <w:t>.</w:t>
      </w:r>
      <w:r w:rsidR="00C05E44">
        <w:rPr>
          <w:noProof/>
        </w:rPr>
        <w:t>7</w:t>
      </w:r>
      <w:r w:rsidR="00F54FDC" w:rsidRPr="00ED6412">
        <w:rPr>
          <w:lang w:val="en-US"/>
        </w:rPr>
        <w:fldChar w:fldCharType="end"/>
      </w:r>
      <w:r w:rsidRPr="00ED6412">
        <w:t xml:space="preserve">, when an installed wind farm with three different capacities of </w:t>
      </w:r>
      <w:r w:rsidR="00C16400" w:rsidRPr="00ED6412">
        <w:t xml:space="preserve">10 %, 20 % and 30 % penetration </w:t>
      </w:r>
      <w:r w:rsidRPr="00ED6412">
        <w:t xml:space="preserve">are considered at zero carbon price the system emission level reduced to </w:t>
      </w:r>
      <w:r w:rsidRPr="00ED6412">
        <w:rPr>
          <w:lang w:val="en-US"/>
        </w:rPr>
        <w:t xml:space="preserve">60, 50 </w:t>
      </w:r>
      <w:r w:rsidRPr="00ED6412">
        <w:t xml:space="preserve">and </w:t>
      </w:r>
      <w:r w:rsidRPr="00ED6412">
        <w:rPr>
          <w:lang w:val="en-US"/>
        </w:rPr>
        <w:t xml:space="preserve">40 </w:t>
      </w:r>
      <w:r w:rsidRPr="00ED6412">
        <w:t>tCO</w:t>
      </w:r>
      <w:r w:rsidRPr="00ED6412">
        <w:rPr>
          <w:vertAlign w:val="subscript"/>
        </w:rPr>
        <w:t>2</w:t>
      </w:r>
      <w:r w:rsidRPr="00ED6412">
        <w:t xml:space="preserve">e/h, respectively, from approximately </w:t>
      </w:r>
      <w:r w:rsidRPr="00ED6412">
        <w:rPr>
          <w:lang w:val="en-US"/>
        </w:rPr>
        <w:t xml:space="preserve">73 </w:t>
      </w:r>
      <w:r w:rsidRPr="00ED6412">
        <w:t>tCO</w:t>
      </w:r>
      <w:r w:rsidRPr="00ED6412">
        <w:rPr>
          <w:vertAlign w:val="subscript"/>
        </w:rPr>
        <w:t>2</w:t>
      </w:r>
      <w:r w:rsidRPr="00ED6412">
        <w:t>e/h with no wind power at the lowest costs</w:t>
      </w:r>
      <w:r w:rsidRPr="00ED6412">
        <w:rPr>
          <w:rFonts w:hint="eastAsia"/>
        </w:rPr>
        <w:t>.</w:t>
      </w:r>
      <w:r w:rsidRPr="00ED6412">
        <w:t xml:space="preserve"> </w:t>
      </w:r>
    </w:p>
    <w:p w14:paraId="04B69113" w14:textId="214FB5D4" w:rsidR="00C948C9" w:rsidRPr="00ED6412" w:rsidRDefault="00221376" w:rsidP="004C6F58">
      <w:pPr>
        <w:spacing w:after="120"/>
      </w:pPr>
      <w:r w:rsidRPr="00ED6412">
        <w:lastRenderedPageBreak/>
        <w:fldChar w:fldCharType="begin"/>
      </w:r>
      <w:r w:rsidRPr="00ED6412">
        <w:instrText xml:space="preserve"> REF _Ref484096322 \h </w:instrText>
      </w:r>
      <w:r w:rsidR="00A63E2B" w:rsidRPr="00ED6412">
        <w:instrText xml:space="preserve"> \* MERGEFORMAT </w:instrText>
      </w:r>
      <w:r w:rsidRPr="00ED6412">
        <w:fldChar w:fldCharType="separate"/>
      </w:r>
      <w:r w:rsidR="00892A51" w:rsidRPr="00ED6412">
        <w:t xml:space="preserve">Figure </w:t>
      </w:r>
      <w:r w:rsidR="00892A51">
        <w:rPr>
          <w:noProof/>
        </w:rPr>
        <w:t>3.5</w:t>
      </w:r>
      <w:r w:rsidRPr="00ED6412">
        <w:fldChar w:fldCharType="end"/>
      </w:r>
      <w:r w:rsidR="004367A0" w:rsidRPr="00ED6412">
        <w:t xml:space="preserve"> </w:t>
      </w:r>
      <w:r w:rsidR="004C6F58" w:rsidRPr="00ED6412">
        <w:t xml:space="preserve">shows the total costs of the IEEE 30 bus electrical system with </w:t>
      </w:r>
      <w:r w:rsidR="00C16400" w:rsidRPr="00ED6412">
        <w:t xml:space="preserve">10 %, 20 % and 30 % </w:t>
      </w:r>
      <w:r w:rsidR="004C6F58" w:rsidRPr="00ED6412">
        <w:t xml:space="preserve"> </w:t>
      </w:r>
      <w:r w:rsidR="00C16400" w:rsidRPr="00ED6412">
        <w:t xml:space="preserve">penetration </w:t>
      </w:r>
      <w:r w:rsidR="004C6F58" w:rsidRPr="00ED6412">
        <w:t xml:space="preserve">installed wind power capacity as a function of carbon price and for various emission allowances </w:t>
      </w:r>
      <w:r w:rsidR="004C6F58" w:rsidRPr="000B4B16">
        <w:rPr>
          <w:color w:val="000000" w:themeColor="text1"/>
        </w:rPr>
        <w:t xml:space="preserve">from </w:t>
      </w:r>
      <w:r w:rsidR="000C3741" w:rsidRPr="000B4B16">
        <w:rPr>
          <w:color w:val="000000" w:themeColor="text1"/>
        </w:rPr>
        <w:t xml:space="preserve">no wind power to </w:t>
      </w:r>
      <w:r w:rsidR="00493C10" w:rsidRPr="000B4B16">
        <w:rPr>
          <w:color w:val="000000" w:themeColor="text1"/>
        </w:rPr>
        <w:t xml:space="preserve">the </w:t>
      </w:r>
      <w:r w:rsidR="000C3741" w:rsidRPr="000B4B16">
        <w:rPr>
          <w:color w:val="000000" w:themeColor="text1"/>
        </w:rPr>
        <w:t>use</w:t>
      </w:r>
      <w:r w:rsidR="00493C10" w:rsidRPr="000B4B16">
        <w:rPr>
          <w:color w:val="000000" w:themeColor="text1"/>
        </w:rPr>
        <w:t xml:space="preserve"> of </w:t>
      </w:r>
      <w:r w:rsidR="000C3741" w:rsidRPr="000B4B16">
        <w:rPr>
          <w:color w:val="000000" w:themeColor="text1"/>
        </w:rPr>
        <w:t>all wind power</w:t>
      </w:r>
      <w:r w:rsidR="004C6F58" w:rsidRPr="000B4B16">
        <w:rPr>
          <w:color w:val="000000" w:themeColor="text1"/>
        </w:rPr>
        <w:t xml:space="preserve">. With rising carbon price from 0 to </w:t>
      </w:r>
      <w:r w:rsidR="004C6F58" w:rsidRPr="000B4B16">
        <w:rPr>
          <w:color w:val="000000" w:themeColor="text1"/>
          <w:lang w:val="en-US"/>
        </w:rPr>
        <w:t>200 £/</w:t>
      </w:r>
      <w:r w:rsidR="004C6F58" w:rsidRPr="000B4B16">
        <w:rPr>
          <w:color w:val="000000" w:themeColor="text1"/>
        </w:rPr>
        <w:t>tCO</w:t>
      </w:r>
      <w:r w:rsidR="004C6F58" w:rsidRPr="000B4B16">
        <w:rPr>
          <w:color w:val="000000" w:themeColor="text1"/>
          <w:vertAlign w:val="subscript"/>
        </w:rPr>
        <w:t>2</w:t>
      </w:r>
      <w:r w:rsidR="004C6F58" w:rsidRPr="000B4B16">
        <w:rPr>
          <w:color w:val="000000" w:themeColor="text1"/>
        </w:rPr>
        <w:t>e, it can be observed from the first subplot in</w:t>
      </w:r>
      <w:r w:rsidR="004C6F58" w:rsidRPr="000B4B16">
        <w:rPr>
          <w:rFonts w:hint="eastAsia"/>
          <w:color w:val="000000" w:themeColor="text1"/>
        </w:rPr>
        <w:t xml:space="preserve"> </w:t>
      </w:r>
      <w:r w:rsidR="004367A0" w:rsidRPr="000B4B16">
        <w:rPr>
          <w:color w:val="000000" w:themeColor="text1"/>
        </w:rPr>
        <w:fldChar w:fldCharType="begin"/>
      </w:r>
      <w:r w:rsidR="004367A0" w:rsidRPr="000B4B16">
        <w:rPr>
          <w:color w:val="000000" w:themeColor="text1"/>
        </w:rPr>
        <w:instrText xml:space="preserve"> REF _Ref484096322 \h </w:instrText>
      </w:r>
      <w:r w:rsidR="00A63E2B" w:rsidRPr="000B4B16">
        <w:rPr>
          <w:color w:val="000000" w:themeColor="text1"/>
        </w:rPr>
        <w:instrText xml:space="preserve"> \* MERGEFORMAT </w:instrText>
      </w:r>
      <w:r w:rsidR="004367A0" w:rsidRPr="000B4B16">
        <w:rPr>
          <w:color w:val="000000" w:themeColor="text1"/>
        </w:rPr>
      </w:r>
      <w:r w:rsidR="004367A0" w:rsidRPr="000B4B16">
        <w:rPr>
          <w:color w:val="000000" w:themeColor="text1"/>
        </w:rPr>
        <w:fldChar w:fldCharType="separate"/>
      </w:r>
      <w:r w:rsidR="00C05E44" w:rsidRPr="000B4B16">
        <w:rPr>
          <w:color w:val="000000" w:themeColor="text1"/>
        </w:rPr>
        <w:t xml:space="preserve">Figure </w:t>
      </w:r>
      <w:r w:rsidR="00C05E44" w:rsidRPr="000B4B16">
        <w:rPr>
          <w:noProof/>
          <w:color w:val="000000" w:themeColor="text1"/>
        </w:rPr>
        <w:t>3.4</w:t>
      </w:r>
      <w:r w:rsidR="004367A0" w:rsidRPr="000B4B16">
        <w:rPr>
          <w:color w:val="000000" w:themeColor="text1"/>
        </w:rPr>
        <w:fldChar w:fldCharType="end"/>
      </w:r>
      <w:r w:rsidR="004367A0" w:rsidRPr="000B4B16">
        <w:rPr>
          <w:color w:val="000000" w:themeColor="text1"/>
        </w:rPr>
        <w:t xml:space="preserve"> </w:t>
      </w:r>
      <w:r w:rsidR="004C6F58" w:rsidRPr="000B4B16">
        <w:rPr>
          <w:color w:val="000000" w:themeColor="text1"/>
        </w:rPr>
        <w:t>that the total costs increase significantly. The costs at high emission allowances of</w:t>
      </w:r>
      <w:r w:rsidR="004C6F58" w:rsidRPr="000B4B16">
        <w:rPr>
          <w:color w:val="000000" w:themeColor="text1"/>
          <w:lang w:val="en-US"/>
        </w:rPr>
        <w:t xml:space="preserve"> 70 </w:t>
      </w:r>
      <w:r w:rsidR="004C6F58" w:rsidRPr="000B4B16">
        <w:rPr>
          <w:color w:val="000000" w:themeColor="text1"/>
        </w:rPr>
        <w:t>tCO</w:t>
      </w:r>
      <w:r w:rsidR="004C6F58" w:rsidRPr="000B4B16">
        <w:rPr>
          <w:color w:val="000000" w:themeColor="text1"/>
          <w:vertAlign w:val="subscript"/>
        </w:rPr>
        <w:t>2</w:t>
      </w:r>
      <w:r w:rsidR="004C6F58" w:rsidRPr="000B4B16">
        <w:rPr>
          <w:color w:val="000000" w:themeColor="text1"/>
        </w:rPr>
        <w:t xml:space="preserve">e/h </w:t>
      </w:r>
      <w:r w:rsidR="000C3741" w:rsidRPr="000B4B16">
        <w:rPr>
          <w:color w:val="000000" w:themeColor="text1"/>
        </w:rPr>
        <w:t>is</w:t>
      </w:r>
      <w:r w:rsidR="004C6F58" w:rsidRPr="000B4B16">
        <w:rPr>
          <w:color w:val="000000" w:themeColor="text1"/>
        </w:rPr>
        <w:t xml:space="preserve"> very </w:t>
      </w:r>
      <w:r w:rsidR="004C6F58" w:rsidRPr="00ED6412">
        <w:t xml:space="preserve">similar to the costs when without wind power. This is because the wind power is rarely used at these emission limits. At zero carbon price, as the emission limits reduce to the point where wind power does begin to play a role, as illustrated by the </w:t>
      </w:r>
      <w:r w:rsidR="004C6F58" w:rsidRPr="00ED6412">
        <w:rPr>
          <w:lang w:val="en-US"/>
        </w:rPr>
        <w:t xml:space="preserve">60 </w:t>
      </w:r>
      <w:r w:rsidR="004C6F58" w:rsidRPr="00ED6412">
        <w:t>tCO</w:t>
      </w:r>
      <w:r w:rsidR="004C6F58" w:rsidRPr="00ED6412">
        <w:rPr>
          <w:vertAlign w:val="subscript"/>
        </w:rPr>
        <w:t>2</w:t>
      </w:r>
      <w:r w:rsidR="004C6F58" w:rsidRPr="00ED6412">
        <w:t xml:space="preserve">e/h data, </w:t>
      </w:r>
      <w:r w:rsidR="00885049" w:rsidRPr="00ED6412">
        <w:t>the total cost increases, by 16</w:t>
      </w:r>
      <w:r w:rsidR="004C6F58" w:rsidRPr="00ED6412">
        <w:t>% in this instance. Only the fuel costs can affect the total costs at zero carbon price, thus the wind power with higher costs than conventional power are responsible for these increases, although it reduce the emissions.</w:t>
      </w:r>
    </w:p>
    <w:p w14:paraId="3BCA7054" w14:textId="110DA518" w:rsidR="00C948C9" w:rsidRPr="00ED6412" w:rsidRDefault="00C948C9" w:rsidP="00C948C9">
      <w:pPr>
        <w:spacing w:after="120"/>
        <w:rPr>
          <w:lang w:val="en-US"/>
        </w:rPr>
      </w:pPr>
      <w:r w:rsidRPr="00ED6412">
        <w:t>However,</w:t>
      </w:r>
      <w:r w:rsidRPr="00ED6412">
        <w:rPr>
          <w:rFonts w:hint="eastAsia"/>
        </w:rPr>
        <w:t xml:space="preserve"> </w:t>
      </w:r>
      <w:r w:rsidRPr="00ED6412">
        <w:fldChar w:fldCharType="begin"/>
      </w:r>
      <w:r w:rsidRPr="00ED6412">
        <w:instrText xml:space="preserve"> REF _Ref484096322 \h </w:instrText>
      </w:r>
      <w:r w:rsidR="00A63E2B" w:rsidRPr="00ED6412">
        <w:instrText xml:space="preserve"> \* MERGEFORMAT </w:instrText>
      </w:r>
      <w:r w:rsidRPr="00ED6412">
        <w:fldChar w:fldCharType="separate"/>
      </w:r>
      <w:r w:rsidR="00892A51" w:rsidRPr="00ED6412">
        <w:t xml:space="preserve">Figure </w:t>
      </w:r>
      <w:r w:rsidR="00892A51">
        <w:rPr>
          <w:noProof/>
        </w:rPr>
        <w:t>3.5</w:t>
      </w:r>
      <w:r w:rsidRPr="00ED6412">
        <w:fldChar w:fldCharType="end"/>
      </w:r>
      <w:r w:rsidRPr="00ED6412">
        <w:t xml:space="preserve"> exhibits that when the carbon price goes up to </w:t>
      </w:r>
      <w:r w:rsidRPr="00ED6412">
        <w:rPr>
          <w:lang w:val="en-US"/>
        </w:rPr>
        <w:t>200 £/</w:t>
      </w:r>
      <w:r w:rsidRPr="00ED6412">
        <w:t>tCO</w:t>
      </w:r>
      <w:r w:rsidRPr="00ED6412">
        <w:rPr>
          <w:vertAlign w:val="subscript"/>
        </w:rPr>
        <w:t>2</w:t>
      </w:r>
      <w:r w:rsidRPr="00ED6412">
        <w:t xml:space="preserve">e, the total costs of all the emission levels converge. This is because the emission cost dominates at high carbon prices scenarios. With the increasing carbon price, in order to satisfy the ‘keep energy bills affordable’ objective, increasing the renewable resources capacities are necessary. </w:t>
      </w:r>
      <w:r w:rsidRPr="00ED6412">
        <w:rPr>
          <w:lang w:val="en-US"/>
        </w:rPr>
        <w:t>Thus within the EU ETS, the drive is for the renewable resources to become the economic choice for an electrical system owner.</w:t>
      </w:r>
    </w:p>
    <w:p w14:paraId="3661CFDB" w14:textId="189EA272" w:rsidR="00C948C9" w:rsidRPr="00ED6412" w:rsidRDefault="00C948C9" w:rsidP="00C948C9">
      <w:pPr>
        <w:spacing w:after="120"/>
        <w:rPr>
          <w:lang w:val="en-US"/>
        </w:rPr>
      </w:pPr>
      <w:r w:rsidRPr="00ED6412">
        <w:t>Comparing to other scenarios, the scenarios using all the wind power have a higher wind power cost and a lower emission, and the effect of the emission cost in these scenarios is not as large. Thus</w:t>
      </w:r>
      <w:r w:rsidR="00BD4351" w:rsidRPr="00ED6412">
        <w:t>,</w:t>
      </w:r>
      <w:r w:rsidRPr="00ED6412">
        <w:t xml:space="preserve"> they have</w:t>
      </w:r>
      <w:r w:rsidR="00BD4351" w:rsidRPr="00ED6412">
        <w:t xml:space="preserve"> a m</w:t>
      </w:r>
      <w:r w:rsidRPr="00ED6412">
        <w:t>uch higher cost and not converged with the others.</w:t>
      </w:r>
    </w:p>
    <w:p w14:paraId="2339B4F0" w14:textId="732A467E" w:rsidR="00C15743" w:rsidRPr="00ED6412" w:rsidRDefault="00C15743" w:rsidP="004C6F58">
      <w:pPr>
        <w:spacing w:after="120"/>
        <w:sectPr w:rsidR="00C15743" w:rsidRPr="00ED6412" w:rsidSect="002A3360">
          <w:headerReference w:type="even" r:id="rId31"/>
          <w:headerReference w:type="default" r:id="rId32"/>
          <w:pgSz w:w="11906" w:h="16838"/>
          <w:pgMar w:top="2268" w:right="1418" w:bottom="1701" w:left="2552" w:header="1134" w:footer="567" w:gutter="0"/>
          <w:cols w:space="708"/>
          <w:titlePg/>
          <w:docGrid w:linePitch="360"/>
        </w:sectPr>
      </w:pPr>
    </w:p>
    <w:p w14:paraId="5116DB60" w14:textId="7CC33366" w:rsidR="004502D5" w:rsidRPr="00ED6412" w:rsidRDefault="00FB3054" w:rsidP="007049BA">
      <w:pPr>
        <w:spacing w:after="120"/>
        <w:jc w:val="center"/>
      </w:pPr>
      <w:r w:rsidRPr="00FB3054">
        <w:rPr>
          <w:noProof/>
          <w:lang w:eastAsia="en-GB"/>
        </w:rPr>
        <w:lastRenderedPageBreak/>
        <w:drawing>
          <wp:inline distT="0" distB="0" distL="0" distR="0" wp14:anchorId="574BD64B" wp14:editId="00331533">
            <wp:extent cx="8171180" cy="4085590"/>
            <wp:effectExtent l="4445" t="0" r="5715" b="5715"/>
            <wp:docPr id="53" name="Picture 53" descr="C:\Users\admin\Desktop\hft_THESIS_correction\thesis plot\chap3\fig3.4cor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Desktop\hft_THESIS_correction\thesis plot\chap3\fig3.4corr.t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rot="5400000">
                      <a:off x="0" y="0"/>
                      <a:ext cx="8171180" cy="4085590"/>
                    </a:xfrm>
                    <a:prstGeom prst="rect">
                      <a:avLst/>
                    </a:prstGeom>
                    <a:noFill/>
                    <a:ln>
                      <a:noFill/>
                    </a:ln>
                  </pic:spPr>
                </pic:pic>
              </a:graphicData>
            </a:graphic>
          </wp:inline>
        </w:drawing>
      </w:r>
    </w:p>
    <w:p w14:paraId="31C7FD0B" w14:textId="1920552E" w:rsidR="00C15743" w:rsidRPr="00ED6412" w:rsidRDefault="004502D5" w:rsidP="004502D5">
      <w:pPr>
        <w:pStyle w:val="Caption"/>
        <w:jc w:val="both"/>
        <w:sectPr w:rsidR="00C15743" w:rsidRPr="00ED6412" w:rsidSect="0050365D">
          <w:headerReference w:type="first" r:id="rId34"/>
          <w:pgSz w:w="11906" w:h="16838"/>
          <w:pgMar w:top="2552" w:right="1701" w:bottom="1418" w:left="2268" w:header="1134" w:footer="567" w:gutter="0"/>
          <w:cols w:space="708"/>
          <w:textDirection w:val="tbRl"/>
          <w:docGrid w:linePitch="360"/>
        </w:sectPr>
      </w:pPr>
      <w:bookmarkStart w:id="173" w:name="_Ref484096322"/>
      <w:bookmarkStart w:id="174" w:name="_Toc523347877"/>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3</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5</w:t>
      </w:r>
      <w:r w:rsidR="00C47357">
        <w:rPr>
          <w:noProof/>
        </w:rPr>
        <w:fldChar w:fldCharType="end"/>
      </w:r>
      <w:bookmarkEnd w:id="173"/>
      <w:r w:rsidRPr="00ED6412">
        <w:t xml:space="preserve"> </w:t>
      </w:r>
      <w:r w:rsidR="00C16400" w:rsidRPr="00ED6412">
        <w:t xml:space="preserve">Total costs of IEEE 30 </w:t>
      </w:r>
      <w:r w:rsidR="003E330A" w:rsidRPr="00ED6412">
        <w:t>bus electrical system installed</w:t>
      </w:r>
      <w:r w:rsidR="00C16400" w:rsidRPr="00ED6412">
        <w:t xml:space="preserve"> (</w:t>
      </w:r>
      <w:r w:rsidR="00000C4A" w:rsidRPr="00ED6412">
        <w:t>a</w:t>
      </w:r>
      <w:r w:rsidR="00C16400" w:rsidRPr="00ED6412">
        <w:t>) 10%, (</w:t>
      </w:r>
      <w:r w:rsidR="00000C4A" w:rsidRPr="00ED6412">
        <w:t>b</w:t>
      </w:r>
      <w:r w:rsidR="00C16400" w:rsidRPr="00ED6412">
        <w:t>) 20%, and (</w:t>
      </w:r>
      <w:r w:rsidR="00000C4A" w:rsidRPr="00ED6412">
        <w:t>c</w:t>
      </w:r>
      <w:r w:rsidR="00C16400" w:rsidRPr="00ED6412">
        <w:t>) 30% wind power capacity with different emission limit</w:t>
      </w:r>
      <w:r w:rsidR="00A72219" w:rsidRPr="00ED6412">
        <w:t>s</w:t>
      </w:r>
      <w:r w:rsidRPr="00ED6412">
        <w:t>.</w:t>
      </w:r>
      <w:bookmarkEnd w:id="174"/>
    </w:p>
    <w:p w14:paraId="23CBD758" w14:textId="05688A04" w:rsidR="004C6F58" w:rsidRPr="00ED6412" w:rsidRDefault="004C6F58" w:rsidP="004C6F58">
      <w:pPr>
        <w:spacing w:after="120"/>
      </w:pPr>
      <w:r w:rsidRPr="00ED6412">
        <w:lastRenderedPageBreak/>
        <w:t>As the emission limits reduce, a higher proportion of the power demand is supplied by wind power, and a manifestation of the higher wind power costs in relation to conventional power is that although the total cost does still increase with increasing carbon price</w:t>
      </w:r>
      <w:r w:rsidR="00A72219" w:rsidRPr="00ED6412">
        <w:t>. However</w:t>
      </w:r>
      <w:r w:rsidRPr="00ED6412">
        <w:t xml:space="preserve">, it’s relative change is reduced in comparison to the no wind scenario, for example, at the </w:t>
      </w:r>
      <w:r w:rsidRPr="00ED6412">
        <w:rPr>
          <w:lang w:val="en-US"/>
        </w:rPr>
        <w:t xml:space="preserve">60 </w:t>
      </w:r>
      <w:r w:rsidRPr="00ED6412">
        <w:t>tCO</w:t>
      </w:r>
      <w:r w:rsidRPr="00ED6412">
        <w:rPr>
          <w:vertAlign w:val="subscript"/>
        </w:rPr>
        <w:t>2</w:t>
      </w:r>
      <w:r w:rsidRPr="00ED6412">
        <w:t xml:space="preserve">e/h emission limit, the factor in total cost from zero to maximum carbon price is about 1.8, compared to the factor of 2.1 in </w:t>
      </w:r>
      <w:r w:rsidR="000C31F6" w:rsidRPr="00ED6412">
        <w:t>s</w:t>
      </w:r>
      <w:r w:rsidRPr="00ED6412">
        <w:t xml:space="preserve">cenario 1. </w:t>
      </w:r>
    </w:p>
    <w:p w14:paraId="5E111991" w14:textId="382E9230" w:rsidR="004C6F58" w:rsidRPr="00ED6412" w:rsidRDefault="004C6F58" w:rsidP="004C6F58">
      <w:pPr>
        <w:spacing w:after="120"/>
      </w:pPr>
      <w:r w:rsidRPr="00ED6412">
        <w:t xml:space="preserve">Similarly, the second and third subplots of </w:t>
      </w:r>
      <w:r w:rsidR="004367A0" w:rsidRPr="00ED6412">
        <w:fldChar w:fldCharType="begin"/>
      </w:r>
      <w:r w:rsidR="004367A0" w:rsidRPr="00ED6412">
        <w:instrText xml:space="preserve"> REF _Ref484096322 \h </w:instrText>
      </w:r>
      <w:r w:rsidR="00A63E2B" w:rsidRPr="00ED6412">
        <w:instrText xml:space="preserve"> \* MERGEFORMAT </w:instrText>
      </w:r>
      <w:r w:rsidR="004367A0" w:rsidRPr="00ED6412">
        <w:fldChar w:fldCharType="separate"/>
      </w:r>
      <w:r w:rsidR="00892A51" w:rsidRPr="00ED6412">
        <w:t xml:space="preserve">Figure </w:t>
      </w:r>
      <w:r w:rsidR="00892A51">
        <w:rPr>
          <w:noProof/>
        </w:rPr>
        <w:t>3.5</w:t>
      </w:r>
      <w:r w:rsidR="004367A0" w:rsidRPr="00ED6412">
        <w:fldChar w:fldCharType="end"/>
      </w:r>
      <w:r w:rsidRPr="00ED6412">
        <w:rPr>
          <w:rFonts w:hint="eastAsia"/>
        </w:rPr>
        <w:t xml:space="preserve">, </w:t>
      </w:r>
      <w:r w:rsidRPr="00ED6412">
        <w:t>which give the total costs of proposed power systems installed with a 360 MW and 540 MW wind power capacity, demonstrate that the total costs increase significantly with the increase in the carbon prices. At the 50</w:t>
      </w:r>
      <w:r w:rsidRPr="00ED6412">
        <w:rPr>
          <w:lang w:val="en-US"/>
        </w:rPr>
        <w:t xml:space="preserve"> </w:t>
      </w:r>
      <w:r w:rsidRPr="00ED6412">
        <w:t>tCO</w:t>
      </w:r>
      <w:r w:rsidRPr="00ED6412">
        <w:rPr>
          <w:vertAlign w:val="subscript"/>
        </w:rPr>
        <w:t>2</w:t>
      </w:r>
      <w:r w:rsidRPr="00ED6412">
        <w:t>e/h emission limit of the power system with 360 MW wind power capacity, the total cost of 200</w:t>
      </w:r>
      <w:r w:rsidRPr="00ED6412">
        <w:rPr>
          <w:lang w:val="en-US"/>
        </w:rPr>
        <w:t xml:space="preserve"> £/</w:t>
      </w:r>
      <w:r w:rsidRPr="00ED6412">
        <w:t>tCO</w:t>
      </w:r>
      <w:r w:rsidRPr="00ED6412">
        <w:rPr>
          <w:vertAlign w:val="subscript"/>
        </w:rPr>
        <w:t>2</w:t>
      </w:r>
      <w:r w:rsidRPr="00ED6412">
        <w:t xml:space="preserve">e in the carbon price is about 1.6 times that at the zero carbon price. </w:t>
      </w:r>
      <w:r w:rsidR="00A72219" w:rsidRPr="00ED6412">
        <w:t>In addition,</w:t>
      </w:r>
      <w:r w:rsidRPr="00ED6412">
        <w:t xml:space="preserve"> th</w:t>
      </w:r>
      <w:r w:rsidR="00A72219" w:rsidRPr="00ED6412">
        <w:t>e</w:t>
      </w:r>
      <w:r w:rsidRPr="00ED6412">
        <w:t xml:space="preserve"> cost in the system with 540 MW wind power capacity with the </w:t>
      </w:r>
      <w:r w:rsidRPr="00ED6412">
        <w:rPr>
          <w:lang w:val="en-US"/>
        </w:rPr>
        <w:t xml:space="preserve">40 </w:t>
      </w:r>
      <w:r w:rsidRPr="00ED6412">
        <w:t>tCO</w:t>
      </w:r>
      <w:r w:rsidRPr="00ED6412">
        <w:rPr>
          <w:vertAlign w:val="subscript"/>
        </w:rPr>
        <w:t>2</w:t>
      </w:r>
      <w:r w:rsidRPr="00ED6412">
        <w:t xml:space="preserve">e/h emission limit is approximately 1.4 times that at the zero carbon price. However, the total costs of these systems are higher than the costs when there is no wind, and this is due to the high wind power cost in this case. The more wind power used, the less cost difference between the different carbon prices and this is because the emission costs are reduced due to the lower emissions with the higher wind power. </w:t>
      </w:r>
    </w:p>
    <w:p w14:paraId="510EBE45" w14:textId="7B4CE978" w:rsidR="004C6F58" w:rsidRPr="00ED6412" w:rsidRDefault="004C6F58" w:rsidP="004C6F58">
      <w:pPr>
        <w:spacing w:after="120"/>
      </w:pPr>
      <w:r w:rsidRPr="00ED6412">
        <w:t>As expected, it can be seen that the total cost of the proposed system without wind power is the cheapest at zero carbon price. However, the most expensive carbon price more than doubles the cost of the system without wind power. Introducing wind power along with emission limits affects the total cost in two ways</w:t>
      </w:r>
      <w:r w:rsidR="00A72219" w:rsidRPr="00ED6412">
        <w:t>. F</w:t>
      </w:r>
      <w:r w:rsidRPr="00ED6412">
        <w:t xml:space="preserve">irstly, </w:t>
      </w:r>
      <w:r w:rsidRPr="00ED6412">
        <w:lastRenderedPageBreak/>
        <w:t>wind power itself is more expensive than the conventional power solutions, so the total cost does increase with increasing wind power, but this total cost is then less sensitive to carbon price increases as the total emissions are reduced by the fraction of the demand supplied from the wind power that is emission free.</w:t>
      </w:r>
    </w:p>
    <w:p w14:paraId="4C2B2811" w14:textId="1CCA43BB" w:rsidR="002C086B" w:rsidRPr="00ED6412" w:rsidRDefault="004367A0" w:rsidP="004C6F58">
      <w:pPr>
        <w:spacing w:after="120"/>
      </w:pPr>
      <w:r w:rsidRPr="00ED6412">
        <w:fldChar w:fldCharType="begin"/>
      </w:r>
      <w:r w:rsidRPr="00ED6412">
        <w:instrText xml:space="preserve"> REF _Ref484096372 \h </w:instrText>
      </w:r>
      <w:r w:rsidR="00A63E2B" w:rsidRPr="00ED6412">
        <w:instrText xml:space="preserve"> \* MERGEFORMAT </w:instrText>
      </w:r>
      <w:r w:rsidRPr="00ED6412">
        <w:fldChar w:fldCharType="separate"/>
      </w:r>
      <w:r w:rsidR="00892A51" w:rsidRPr="00ED6412">
        <w:t xml:space="preserve">Figure </w:t>
      </w:r>
      <w:r w:rsidR="00892A51">
        <w:rPr>
          <w:noProof/>
        </w:rPr>
        <w:t>3.6</w:t>
      </w:r>
      <w:r w:rsidRPr="00ED6412">
        <w:fldChar w:fldCharType="end"/>
      </w:r>
      <w:r w:rsidRPr="00ED6412">
        <w:t xml:space="preserve"> </w:t>
      </w:r>
      <w:r w:rsidR="004C6F58" w:rsidRPr="00ED6412">
        <w:t xml:space="preserve">shows the emissions of the various cases. At zero carbon price, the system with the </w:t>
      </w:r>
      <w:r w:rsidR="004C6F58" w:rsidRPr="00ED6412">
        <w:rPr>
          <w:lang w:val="en-US"/>
        </w:rPr>
        <w:t xml:space="preserve">70 </w:t>
      </w:r>
      <w:r w:rsidR="004C6F58" w:rsidRPr="00ED6412">
        <w:t>tCO</w:t>
      </w:r>
      <w:r w:rsidR="004C6F58" w:rsidRPr="00ED6412">
        <w:rPr>
          <w:vertAlign w:val="subscript"/>
        </w:rPr>
        <w:t>2</w:t>
      </w:r>
      <w:r w:rsidR="004C6F58" w:rsidRPr="00ED6412">
        <w:t xml:space="preserve">e/h emission limit is lower than </w:t>
      </w:r>
      <w:r w:rsidR="004C6F58" w:rsidRPr="000B4B16">
        <w:rPr>
          <w:color w:val="000000" w:themeColor="text1"/>
        </w:rPr>
        <w:t xml:space="preserve">that of </w:t>
      </w:r>
      <w:r w:rsidR="000C3741" w:rsidRPr="000B4B16">
        <w:rPr>
          <w:color w:val="000000" w:themeColor="text1"/>
          <w:lang w:val="en-US"/>
        </w:rPr>
        <w:t>no</w:t>
      </w:r>
      <w:r w:rsidR="004C6F58" w:rsidRPr="000B4B16">
        <w:rPr>
          <w:color w:val="000000" w:themeColor="text1"/>
        </w:rPr>
        <w:t xml:space="preserve"> emission limit. This illustrates that without the effect of carbon price, the emission limits have a strong effect on the emissions. The emissions of the systems using all of the wind power have the same trends as the emission with no wind power in the system. They are at their maximum at zero carbon price and then initially decrease as the carbon price rises, but once the carbon price is above 27</w:t>
      </w:r>
      <w:r w:rsidR="004C6F58" w:rsidRPr="000B4B16">
        <w:rPr>
          <w:color w:val="000000" w:themeColor="text1"/>
          <w:lang w:val="en-US"/>
        </w:rPr>
        <w:t xml:space="preserve"> £/</w:t>
      </w:r>
      <w:r w:rsidR="004C6F58" w:rsidRPr="000B4B16">
        <w:rPr>
          <w:color w:val="000000" w:themeColor="text1"/>
        </w:rPr>
        <w:t>tCO</w:t>
      </w:r>
      <w:r w:rsidR="004C6F58" w:rsidRPr="000B4B16">
        <w:rPr>
          <w:color w:val="000000" w:themeColor="text1"/>
          <w:vertAlign w:val="subscript"/>
        </w:rPr>
        <w:t>2</w:t>
      </w:r>
      <w:r w:rsidR="004C6F58" w:rsidRPr="000B4B16">
        <w:rPr>
          <w:color w:val="000000" w:themeColor="text1"/>
        </w:rPr>
        <w:t xml:space="preserve">e they only marginally decrease with further carbon price increase. </w:t>
      </w:r>
      <w:r w:rsidR="000C3741" w:rsidRPr="000B4B16">
        <w:rPr>
          <w:color w:val="000000" w:themeColor="text1"/>
        </w:rPr>
        <w:t xml:space="preserve">The emission of the </w:t>
      </w:r>
      <w:r w:rsidR="000C3741" w:rsidRPr="000B4B16">
        <w:rPr>
          <w:color w:val="000000" w:themeColor="text1"/>
          <w:lang w:val="en-US"/>
        </w:rPr>
        <w:t xml:space="preserve">70 </w:t>
      </w:r>
      <w:r w:rsidR="000C3741" w:rsidRPr="000B4B16">
        <w:rPr>
          <w:color w:val="000000" w:themeColor="text1"/>
        </w:rPr>
        <w:t>tCO</w:t>
      </w:r>
      <w:r w:rsidR="000C3741" w:rsidRPr="000B4B16">
        <w:rPr>
          <w:color w:val="000000" w:themeColor="text1"/>
          <w:vertAlign w:val="subscript"/>
        </w:rPr>
        <w:t>2</w:t>
      </w:r>
      <w:r w:rsidR="000C3741" w:rsidRPr="000B4B16">
        <w:rPr>
          <w:color w:val="000000" w:themeColor="text1"/>
        </w:rPr>
        <w:t xml:space="preserve">e/h emission limit </w:t>
      </w:r>
      <w:r w:rsidR="00493C10" w:rsidRPr="000B4B16">
        <w:rPr>
          <w:color w:val="000000" w:themeColor="text1"/>
        </w:rPr>
        <w:t>is</w:t>
      </w:r>
      <w:r w:rsidR="000C3741" w:rsidRPr="000B4B16">
        <w:rPr>
          <w:color w:val="000000" w:themeColor="text1"/>
        </w:rPr>
        <w:t xml:space="preserve"> very similar over the carbon price range from 27 to 135</w:t>
      </w:r>
      <w:r w:rsidR="000C3741" w:rsidRPr="000B4B16">
        <w:rPr>
          <w:color w:val="000000" w:themeColor="text1"/>
          <w:lang w:val="en-US"/>
        </w:rPr>
        <w:t xml:space="preserve"> £/</w:t>
      </w:r>
      <w:r w:rsidR="000C3741" w:rsidRPr="000B4B16">
        <w:rPr>
          <w:color w:val="000000" w:themeColor="text1"/>
        </w:rPr>
        <w:t>tCO</w:t>
      </w:r>
      <w:r w:rsidR="000C3741" w:rsidRPr="000B4B16">
        <w:rPr>
          <w:color w:val="000000" w:themeColor="text1"/>
          <w:vertAlign w:val="subscript"/>
        </w:rPr>
        <w:t>2</w:t>
      </w:r>
      <w:r w:rsidR="000C3741" w:rsidRPr="000B4B16">
        <w:rPr>
          <w:color w:val="000000" w:themeColor="text1"/>
        </w:rPr>
        <w:t>e. However, at the 200</w:t>
      </w:r>
      <w:r w:rsidR="000C3741" w:rsidRPr="000B4B16">
        <w:rPr>
          <w:color w:val="000000" w:themeColor="text1"/>
          <w:lang w:val="en-US"/>
        </w:rPr>
        <w:t xml:space="preserve"> £/</w:t>
      </w:r>
      <w:r w:rsidR="000C3741" w:rsidRPr="000B4B16">
        <w:rPr>
          <w:color w:val="000000" w:themeColor="text1"/>
        </w:rPr>
        <w:t>tCO</w:t>
      </w:r>
      <w:r w:rsidR="000C3741" w:rsidRPr="000B4B16">
        <w:rPr>
          <w:color w:val="000000" w:themeColor="text1"/>
          <w:vertAlign w:val="subscript"/>
        </w:rPr>
        <w:t>2</w:t>
      </w:r>
      <w:r w:rsidR="000C3741" w:rsidRPr="000B4B16">
        <w:rPr>
          <w:color w:val="000000" w:themeColor="text1"/>
        </w:rPr>
        <w:t xml:space="preserve">e carbon price, the emission of the </w:t>
      </w:r>
      <w:r w:rsidR="000C3741" w:rsidRPr="000B4B16">
        <w:rPr>
          <w:color w:val="000000" w:themeColor="text1"/>
          <w:lang w:val="en-US"/>
        </w:rPr>
        <w:t xml:space="preserve">70 </w:t>
      </w:r>
      <w:r w:rsidR="000C3741" w:rsidRPr="000B4B16">
        <w:rPr>
          <w:color w:val="000000" w:themeColor="text1"/>
        </w:rPr>
        <w:t>tCO</w:t>
      </w:r>
      <w:r w:rsidR="000C3741" w:rsidRPr="000B4B16">
        <w:rPr>
          <w:color w:val="000000" w:themeColor="text1"/>
          <w:vertAlign w:val="subscript"/>
        </w:rPr>
        <w:t>2</w:t>
      </w:r>
      <w:r w:rsidR="000C3741" w:rsidRPr="000B4B16">
        <w:rPr>
          <w:color w:val="000000" w:themeColor="text1"/>
        </w:rPr>
        <w:t>e/h emission limit drops, while the system without wind power is unchanged from that of the lower carbon price range. This indicates that the wind power costs become lower than the emission costs with the 135</w:t>
      </w:r>
      <w:r w:rsidR="000C3741" w:rsidRPr="000B4B16">
        <w:rPr>
          <w:color w:val="000000" w:themeColor="text1"/>
          <w:lang w:val="en-US"/>
        </w:rPr>
        <w:t xml:space="preserve"> £/</w:t>
      </w:r>
      <w:r w:rsidR="000C3741" w:rsidRPr="000B4B16">
        <w:rPr>
          <w:color w:val="000000" w:themeColor="text1"/>
        </w:rPr>
        <w:t>tCO</w:t>
      </w:r>
      <w:r w:rsidR="000C3741" w:rsidRPr="000B4B16">
        <w:rPr>
          <w:color w:val="000000" w:themeColor="text1"/>
          <w:vertAlign w:val="subscript"/>
        </w:rPr>
        <w:t>2</w:t>
      </w:r>
      <w:r w:rsidR="000C3741" w:rsidRPr="000B4B16">
        <w:rPr>
          <w:color w:val="000000" w:themeColor="text1"/>
        </w:rPr>
        <w:t xml:space="preserve">e carbon price. </w:t>
      </w:r>
      <w:r w:rsidR="004C6F58" w:rsidRPr="000B4B16">
        <w:rPr>
          <w:color w:val="000000" w:themeColor="text1"/>
        </w:rPr>
        <w:t>Th</w:t>
      </w:r>
      <w:r w:rsidR="000C3741" w:rsidRPr="000B4B16">
        <w:rPr>
          <w:color w:val="000000" w:themeColor="text1"/>
        </w:rPr>
        <w:t xml:space="preserve">is </w:t>
      </w:r>
      <w:r w:rsidR="004C6F58" w:rsidRPr="000B4B16">
        <w:rPr>
          <w:color w:val="000000" w:themeColor="text1"/>
        </w:rPr>
        <w:t>case depict</w:t>
      </w:r>
      <w:r w:rsidR="000C3741" w:rsidRPr="000B4B16">
        <w:rPr>
          <w:color w:val="000000" w:themeColor="text1"/>
        </w:rPr>
        <w:t>s</w:t>
      </w:r>
      <w:r w:rsidR="004C6F58" w:rsidRPr="000B4B16">
        <w:rPr>
          <w:color w:val="000000" w:themeColor="text1"/>
        </w:rPr>
        <w:t xml:space="preserve"> the </w:t>
      </w:r>
      <w:r w:rsidR="004C6F58" w:rsidRPr="00ED6412">
        <w:t>carbon price effects on the system effectively without an emission limit. Also, the emissions of the lower emission limit cases are steady, and this is because the governable wind power is reduced at the lower emission limits. Furthermore, the emission of the system without wind power, and using all of the wind power, are still high at the zero carbon price due to no emission optimi</w:t>
      </w:r>
      <w:r w:rsidR="008934DA" w:rsidRPr="00ED6412">
        <w:t>z</w:t>
      </w:r>
      <w:r w:rsidR="004C6F58" w:rsidRPr="00ED6412">
        <w:t>ation.</w:t>
      </w:r>
    </w:p>
    <w:p w14:paraId="1BF8DEF1" w14:textId="51BE23A6" w:rsidR="0059377E" w:rsidRPr="00ED6412" w:rsidRDefault="002C086B" w:rsidP="002C086B">
      <w:pPr>
        <w:spacing w:after="120"/>
      </w:pPr>
      <w:r w:rsidRPr="00ED6412">
        <w:lastRenderedPageBreak/>
        <w:t>The emission costs with different wind and emission limits are shown in</w:t>
      </w:r>
      <w:r w:rsidRPr="00ED6412">
        <w:rPr>
          <w:rFonts w:hint="eastAsia"/>
        </w:rPr>
        <w:t xml:space="preserve"> </w:t>
      </w:r>
      <w:r w:rsidRPr="00ED6412">
        <w:fldChar w:fldCharType="begin"/>
      </w:r>
      <w:r w:rsidRPr="00ED6412">
        <w:instrText xml:space="preserve"> </w:instrText>
      </w:r>
      <w:r w:rsidRPr="00ED6412">
        <w:rPr>
          <w:rFonts w:hint="eastAsia"/>
        </w:rPr>
        <w:instrText>REF _Ref484096392 \h</w:instrText>
      </w:r>
      <w:r w:rsidRPr="00ED6412">
        <w:instrText xml:space="preserve"> </w:instrText>
      </w:r>
      <w:r w:rsidR="00A63E2B" w:rsidRPr="00ED6412">
        <w:instrText xml:space="preserve"> \* MERGEFORMAT </w:instrText>
      </w:r>
      <w:r w:rsidRPr="00ED6412">
        <w:fldChar w:fldCharType="separate"/>
      </w:r>
      <w:r w:rsidR="00892A51" w:rsidRPr="00ED6412">
        <w:t xml:space="preserve">Figure </w:t>
      </w:r>
      <w:r w:rsidR="00892A51">
        <w:rPr>
          <w:noProof/>
        </w:rPr>
        <w:t>3.7</w:t>
      </w:r>
      <w:r w:rsidRPr="00ED6412">
        <w:fldChar w:fldCharType="end"/>
      </w:r>
      <w:r w:rsidRPr="00ED6412">
        <w:t xml:space="preserve">. As expected, the emission costs increase with an increasing carbon price, and the greatest difference is between “all wind power” and “no wind power” at the maximum carbon price, equating to a 19% decrease in the 180 MW wind power scenario, rising to a 45% decrease in the 540 MW wind power scenario. In those cases with a defined emission limit, it can be seen that for the lower emission limits, the costs increase linearly with increasing carbon price, and hence the cost changes between different </w:t>
      </w:r>
      <w:r w:rsidR="00BD4351" w:rsidRPr="00ED6412">
        <w:t>emissions</w:t>
      </w:r>
      <w:r w:rsidRPr="00ED6412">
        <w:t xml:space="preserve"> </w:t>
      </w:r>
      <w:r w:rsidR="00BD4351" w:rsidRPr="00ED6412">
        <w:t>limits</w:t>
      </w:r>
      <w:r w:rsidRPr="00ED6412">
        <w:t xml:space="preserve"> </w:t>
      </w:r>
      <w:r w:rsidR="00BD4351" w:rsidRPr="00ED6412">
        <w:t xml:space="preserve">that </w:t>
      </w:r>
      <w:r w:rsidRPr="00ED6412">
        <w:t xml:space="preserve">follow a linear trend. This is because in these cases, as can also be seen from </w:t>
      </w:r>
      <w:r w:rsidRPr="00ED6412">
        <w:fldChar w:fldCharType="begin"/>
      </w:r>
      <w:r w:rsidRPr="00ED6412">
        <w:instrText xml:space="preserve"> REF _Ref484096372 \h </w:instrText>
      </w:r>
      <w:r w:rsidR="00A63E2B" w:rsidRPr="00ED6412">
        <w:instrText xml:space="preserve"> \* MERGEFORMAT </w:instrText>
      </w:r>
      <w:r w:rsidRPr="00ED6412">
        <w:fldChar w:fldCharType="separate"/>
      </w:r>
      <w:r w:rsidR="00892A51" w:rsidRPr="00ED6412">
        <w:t xml:space="preserve">Figure </w:t>
      </w:r>
      <w:r w:rsidR="00892A51">
        <w:rPr>
          <w:noProof/>
        </w:rPr>
        <w:t>3.6</w:t>
      </w:r>
      <w:r w:rsidRPr="00ED6412">
        <w:fldChar w:fldCharType="end"/>
      </w:r>
      <w:r w:rsidRPr="00ED6412">
        <w:t>, the emissions are almost constant with carbon price, being very close to the defined emission limits. A divergence from a purely linear trend can be seen in the 70 tCO</w:t>
      </w:r>
      <w:r w:rsidRPr="00ED6412">
        <w:rPr>
          <w:vertAlign w:val="subscript"/>
        </w:rPr>
        <w:t>2</w:t>
      </w:r>
      <w:r w:rsidRPr="00ED6412">
        <w:t xml:space="preserve">e/h </w:t>
      </w:r>
      <w:r w:rsidR="000C3741">
        <w:t>case</w:t>
      </w:r>
      <w:r w:rsidRPr="00ED6412">
        <w:t xml:space="preserve"> because at the highest carbon price, the optimal emission is significantly less than the emission limit.</w:t>
      </w:r>
    </w:p>
    <w:p w14:paraId="1710825D" w14:textId="77777777" w:rsidR="00023111" w:rsidRDefault="00D761B7" w:rsidP="00D761B7">
      <w:pPr>
        <w:spacing w:after="120"/>
        <w:sectPr w:rsidR="00023111" w:rsidSect="00D761B7">
          <w:pgSz w:w="11906" w:h="16838"/>
          <w:pgMar w:top="2268" w:right="1418" w:bottom="1701" w:left="2552" w:header="1134" w:footer="567" w:gutter="0"/>
          <w:cols w:space="708"/>
          <w:docGrid w:linePitch="360"/>
        </w:sectPr>
      </w:pPr>
      <w:r w:rsidRPr="00ED6412">
        <w:t xml:space="preserve">In addition, from the optimal results in the emissions and emission costs, it can be observed that the carbon price can dominate the dispatch at high emission allowance levels. Since the emissions do not reach their minimum to obtain a minimum cost in those cases, and the wind power cost is higher than the conventional power cost and emission cost. In the high emission allowance scenarios with low carbon price, the optimal choice is to use low cost conventional power with low cost emissions. However, with the increase in the carbon price, the emission costs become dominant and the wind power with no air pollution showed that it is benefited in the emission costs. In the proposed system, the wind power only shows its benefit at very high carbon price and this is due to the high wind power price. </w:t>
      </w:r>
    </w:p>
    <w:p w14:paraId="377C8BB3" w14:textId="64ACC82D" w:rsidR="004502D5" w:rsidRPr="00ED6412" w:rsidRDefault="0050539D" w:rsidP="007049BA">
      <w:pPr>
        <w:spacing w:after="120"/>
        <w:jc w:val="center"/>
      </w:pPr>
      <w:r w:rsidRPr="0050539D">
        <w:rPr>
          <w:noProof/>
          <w:lang w:eastAsia="en-GB"/>
        </w:rPr>
        <w:lastRenderedPageBreak/>
        <w:drawing>
          <wp:inline distT="0" distB="0" distL="0" distR="0" wp14:anchorId="776FEA3F" wp14:editId="7AD2AFD4">
            <wp:extent cx="8171815" cy="4085908"/>
            <wp:effectExtent l="4763" t="0" r="5397" b="5398"/>
            <wp:docPr id="52" name="Picture 52" descr="C:\Users\admin\Desktop\hft_THESIS_correction\thesis plot\chap3\fig3.5cor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Desktop\hft_THESIS_correction\thesis plot\chap3\fig3.5corr.ti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rot="5400000">
                      <a:off x="0" y="0"/>
                      <a:ext cx="8171815" cy="4085908"/>
                    </a:xfrm>
                    <a:prstGeom prst="rect">
                      <a:avLst/>
                    </a:prstGeom>
                    <a:noFill/>
                    <a:ln>
                      <a:noFill/>
                    </a:ln>
                  </pic:spPr>
                </pic:pic>
              </a:graphicData>
            </a:graphic>
          </wp:inline>
        </w:drawing>
      </w:r>
    </w:p>
    <w:p w14:paraId="51A42CCF" w14:textId="3541F788" w:rsidR="004502D5" w:rsidRPr="00ED6412" w:rsidRDefault="004502D5" w:rsidP="004502D5">
      <w:pPr>
        <w:pStyle w:val="Caption"/>
        <w:jc w:val="both"/>
        <w:rPr>
          <w:rFonts w:cs="Times New Roman"/>
        </w:rPr>
      </w:pPr>
      <w:bookmarkStart w:id="175" w:name="_Ref484096372"/>
      <w:bookmarkStart w:id="176" w:name="_Toc523347878"/>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3</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6</w:t>
      </w:r>
      <w:r w:rsidR="00C47357">
        <w:rPr>
          <w:noProof/>
        </w:rPr>
        <w:fldChar w:fldCharType="end"/>
      </w:r>
      <w:bookmarkEnd w:id="175"/>
      <w:r w:rsidRPr="00ED6412">
        <w:t xml:space="preserve"> </w:t>
      </w:r>
      <w:r w:rsidR="00403D50" w:rsidRPr="00ED6412">
        <w:t>Total emissions of IEEE 30 bus electrical syste</w:t>
      </w:r>
      <w:r w:rsidR="003E330A" w:rsidRPr="00ED6412">
        <w:t>m installed</w:t>
      </w:r>
      <w:r w:rsidR="00403D50" w:rsidRPr="00ED6412">
        <w:t xml:space="preserve"> (</w:t>
      </w:r>
      <w:r w:rsidR="00000C4A" w:rsidRPr="00ED6412">
        <w:t>a</w:t>
      </w:r>
      <w:r w:rsidR="00403D50" w:rsidRPr="00ED6412">
        <w:t>) 10%, (</w:t>
      </w:r>
      <w:r w:rsidR="00000C4A" w:rsidRPr="00ED6412">
        <w:t>b</w:t>
      </w:r>
      <w:r w:rsidR="00403D50" w:rsidRPr="00ED6412">
        <w:t>) 20%, and (</w:t>
      </w:r>
      <w:r w:rsidR="00000C4A" w:rsidRPr="00ED6412">
        <w:t>c</w:t>
      </w:r>
      <w:r w:rsidR="00403D50" w:rsidRPr="00ED6412">
        <w:t>) 30% wind power capacity with different emission limit</w:t>
      </w:r>
      <w:r w:rsidR="00E60465" w:rsidRPr="00ED6412">
        <w:t>s</w:t>
      </w:r>
      <w:r w:rsidRPr="00ED6412">
        <w:t>.</w:t>
      </w:r>
      <w:bookmarkEnd w:id="176"/>
    </w:p>
    <w:p w14:paraId="77ECAB38" w14:textId="77777777" w:rsidR="002C086B" w:rsidRPr="00ED6412" w:rsidRDefault="002C086B" w:rsidP="004C6F58">
      <w:pPr>
        <w:spacing w:after="120"/>
        <w:sectPr w:rsidR="002C086B" w:rsidRPr="00ED6412" w:rsidSect="00023111">
          <w:pgSz w:w="11906" w:h="16838"/>
          <w:pgMar w:top="1701" w:right="2552" w:bottom="2268" w:left="1418" w:header="1134" w:footer="567" w:gutter="0"/>
          <w:cols w:space="708"/>
          <w:textDirection w:val="tbRl"/>
          <w:docGrid w:linePitch="360"/>
        </w:sectPr>
      </w:pPr>
    </w:p>
    <w:p w14:paraId="252E02D5" w14:textId="7529819A" w:rsidR="004502D5" w:rsidRPr="00ED6412" w:rsidRDefault="007D65B7" w:rsidP="007049BA">
      <w:pPr>
        <w:keepNext/>
        <w:spacing w:after="120"/>
        <w:jc w:val="center"/>
      </w:pPr>
      <w:r w:rsidRPr="007D65B7">
        <w:rPr>
          <w:noProof/>
          <w:lang w:eastAsia="en-GB"/>
        </w:rPr>
        <w:lastRenderedPageBreak/>
        <w:drawing>
          <wp:inline distT="0" distB="0" distL="0" distR="0" wp14:anchorId="0A8E18BC" wp14:editId="73F2590A">
            <wp:extent cx="8171180" cy="4085590"/>
            <wp:effectExtent l="4445" t="0" r="5715" b="5715"/>
            <wp:docPr id="54" name="Picture 54" descr="C:\Users\admin\Desktop\hft_THESIS_correction\thesis plot\chap3\fig3.6cor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Desktop\hft_THESIS_correction\thesis plot\chap3\fig3.6corr.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rot="5400000">
                      <a:off x="0" y="0"/>
                      <a:ext cx="8171180" cy="4085590"/>
                    </a:xfrm>
                    <a:prstGeom prst="rect">
                      <a:avLst/>
                    </a:prstGeom>
                    <a:noFill/>
                    <a:ln>
                      <a:noFill/>
                    </a:ln>
                  </pic:spPr>
                </pic:pic>
              </a:graphicData>
            </a:graphic>
          </wp:inline>
        </w:drawing>
      </w:r>
    </w:p>
    <w:p w14:paraId="03709875" w14:textId="7B839944" w:rsidR="001C4769" w:rsidRPr="00ED6412" w:rsidRDefault="004502D5" w:rsidP="004502D5">
      <w:pPr>
        <w:pStyle w:val="Caption"/>
        <w:jc w:val="both"/>
        <w:sectPr w:rsidR="001C4769" w:rsidRPr="00ED6412" w:rsidSect="0015439C">
          <w:pgSz w:w="11906" w:h="16838" w:code="9"/>
          <w:pgMar w:top="2552" w:right="1701" w:bottom="1418" w:left="2268" w:header="1134" w:footer="567" w:gutter="0"/>
          <w:cols w:space="708"/>
          <w:textDirection w:val="tbRl"/>
          <w:docGrid w:linePitch="360"/>
        </w:sectPr>
      </w:pPr>
      <w:bookmarkStart w:id="177" w:name="_Ref484096392"/>
      <w:bookmarkStart w:id="178" w:name="_Toc523347879"/>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3</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7</w:t>
      </w:r>
      <w:r w:rsidR="00C47357">
        <w:rPr>
          <w:noProof/>
        </w:rPr>
        <w:fldChar w:fldCharType="end"/>
      </w:r>
      <w:bookmarkEnd w:id="177"/>
      <w:r w:rsidRPr="00ED6412">
        <w:t xml:space="preserve"> Total emission costs of IEEE 30 bus electrical system </w:t>
      </w:r>
      <w:r w:rsidR="003E330A" w:rsidRPr="00ED6412">
        <w:t xml:space="preserve">installed </w:t>
      </w:r>
      <w:r w:rsidR="00403D50" w:rsidRPr="00ED6412">
        <w:t>(</w:t>
      </w:r>
      <w:r w:rsidR="00000C4A" w:rsidRPr="00ED6412">
        <w:t>a</w:t>
      </w:r>
      <w:r w:rsidR="00403D50" w:rsidRPr="00ED6412">
        <w:t>) 10%, (</w:t>
      </w:r>
      <w:r w:rsidR="00000C4A" w:rsidRPr="00ED6412">
        <w:t>b</w:t>
      </w:r>
      <w:r w:rsidR="00403D50" w:rsidRPr="00ED6412">
        <w:t>) 20%, and (</w:t>
      </w:r>
      <w:r w:rsidR="00000C4A" w:rsidRPr="00ED6412">
        <w:t>c</w:t>
      </w:r>
      <w:r w:rsidR="00403D50" w:rsidRPr="00ED6412">
        <w:t xml:space="preserve">) 30% wind power capacity </w:t>
      </w:r>
      <w:r w:rsidRPr="00ED6412">
        <w:t>with different emission limit</w:t>
      </w:r>
      <w:r w:rsidR="00E60465" w:rsidRPr="00ED6412">
        <w:t>s</w:t>
      </w:r>
      <w:r w:rsidRPr="00ED6412">
        <w:t>.</w:t>
      </w:r>
      <w:bookmarkEnd w:id="178"/>
    </w:p>
    <w:p w14:paraId="3209D8AD" w14:textId="26F5D684" w:rsidR="004C6F58" w:rsidRPr="00ED6412" w:rsidRDefault="004C6F58" w:rsidP="004C6F58">
      <w:pPr>
        <w:spacing w:after="120"/>
      </w:pPr>
      <w:r w:rsidRPr="00ED6412">
        <w:lastRenderedPageBreak/>
        <w:t xml:space="preserve">Moreover, the emission allowances dominate the dispatch in this model at low emission allowances condition. In order to decarbonise energy generation, when the renewable capacity is increased , the reduction in the emission allowances leads to a significant decrease in the emission costs, nevertheless, there is an increase in the total costs due to the high cost of the renewable resources used. Therefore, the wind power with a high cost is used as little as possible in order to reduce the total cost and the wind power becomes less flexible. </w:t>
      </w:r>
      <w:r w:rsidR="00E60465" w:rsidRPr="00ED6412">
        <w:t>Thus,</w:t>
      </w:r>
      <w:r w:rsidRPr="00ED6412">
        <w:t xml:space="preserve"> the lower emission allowance is highly dominant in the electrical system. </w:t>
      </w:r>
    </w:p>
    <w:p w14:paraId="3ECA394B" w14:textId="63FA50CF" w:rsidR="004C6F58" w:rsidRPr="00ED6412" w:rsidRDefault="00774874" w:rsidP="001E3750">
      <w:pPr>
        <w:pStyle w:val="Heading3"/>
      </w:pPr>
      <w:bookmarkStart w:id="179" w:name="_Toc523347779"/>
      <w:r w:rsidRPr="00ED6412">
        <w:t>Case</w:t>
      </w:r>
      <w:r w:rsidR="00B920D7" w:rsidRPr="00ED6412">
        <w:t xml:space="preserve"> 2: </w:t>
      </w:r>
      <w:r w:rsidR="004C6F58" w:rsidRPr="00ED6412">
        <w:t>Electrical system with 9 generation units</w:t>
      </w:r>
      <w:r w:rsidR="004C6F58" w:rsidRPr="00ED6412">
        <w:rPr>
          <w:rFonts w:hint="eastAsia"/>
        </w:rPr>
        <w:t xml:space="preserve"> and a</w:t>
      </w:r>
      <w:r w:rsidR="004C6F58" w:rsidRPr="00ED6412">
        <w:t xml:space="preserve"> wind farm</w:t>
      </w:r>
      <w:bookmarkEnd w:id="179"/>
    </w:p>
    <w:p w14:paraId="6F04C0EB" w14:textId="5BBB1D4B" w:rsidR="004C6F58" w:rsidRPr="000B4B16" w:rsidRDefault="004C6F58" w:rsidP="00957680">
      <w:pPr>
        <w:rPr>
          <w:color w:val="000000" w:themeColor="text1"/>
        </w:rPr>
      </w:pPr>
      <w:r w:rsidRPr="00ED6412">
        <w:rPr>
          <w:lang w:val="en-US"/>
        </w:rPr>
        <w:t>In order to test the proposed model for a larger system, in this section, a large electrical system with nine conventional generation units and a large wind farm is considered. The coefficients</w:t>
      </w:r>
      <w:r w:rsidRPr="00ED6412">
        <w:t xml:space="preserve"> in the </w:t>
      </w:r>
      <w:r w:rsidRPr="00ED6412">
        <w:rPr>
          <w:rFonts w:hint="eastAsia"/>
        </w:rPr>
        <w:t xml:space="preserve">cubic </w:t>
      </w:r>
      <w:r w:rsidRPr="00ED6412">
        <w:t xml:space="preserve">cost </w:t>
      </w:r>
      <w:r w:rsidRPr="00ED6412">
        <w:rPr>
          <w:rFonts w:hint="eastAsia"/>
        </w:rPr>
        <w:t xml:space="preserve">and emission </w:t>
      </w:r>
      <w:r w:rsidRPr="00ED6412">
        <w:t xml:space="preserve">functions and constraints in the power outputs of the </w:t>
      </w:r>
      <w:r w:rsidRPr="00ED6412">
        <w:rPr>
          <w:lang w:val="en-US"/>
        </w:rPr>
        <w:t xml:space="preserve">nine conventional generation units </w:t>
      </w:r>
      <w:r w:rsidR="0005617A" w:rsidRPr="00ED6412">
        <w:rPr>
          <w:lang w:val="en-US"/>
        </w:rPr>
        <w:t>in</w:t>
      </w:r>
      <w:r w:rsidR="00150C0B" w:rsidRPr="00ED6412">
        <w:rPr>
          <w:lang w:val="en-US"/>
        </w:rPr>
        <w:t xml:space="preserve"> Tables</w:t>
      </w:r>
      <w:r w:rsidR="001A4810">
        <w:rPr>
          <w:lang w:val="en-US"/>
        </w:rPr>
        <w:t> </w:t>
      </w:r>
      <w:r w:rsidR="00150C0B" w:rsidRPr="00ED6412">
        <w:rPr>
          <w:lang w:val="en-US"/>
        </w:rPr>
        <w:fldChar w:fldCharType="begin"/>
      </w:r>
      <w:r w:rsidR="00150C0B" w:rsidRPr="00ED6412">
        <w:instrText xml:space="preserve"> QUOTE</w:instrText>
      </w:r>
      <w:r w:rsidR="00150C0B" w:rsidRPr="00ED6412">
        <w:rPr>
          <w:lang w:val="en-US"/>
        </w:rPr>
        <w:instrText xml:space="preserve"> </w:instrText>
      </w:r>
      <w:r w:rsidR="005F20DB" w:rsidRPr="00ED6412">
        <w:rPr>
          <w:lang w:val="en-US"/>
        </w:rPr>
        <w:fldChar w:fldCharType="begin"/>
      </w:r>
      <w:r w:rsidR="005F20DB" w:rsidRPr="00ED6412">
        <w:rPr>
          <w:lang w:val="en-US"/>
        </w:rPr>
        <w:instrText xml:space="preserve"> REF _Ref484963222 \h </w:instrText>
      </w:r>
      <w:r w:rsidR="00D4782E" w:rsidRPr="00ED6412">
        <w:rPr>
          <w:lang w:val="en-US"/>
        </w:rPr>
        <w:instrText xml:space="preserve"> \* MERGEFORMAT </w:instrText>
      </w:r>
      <w:r w:rsidR="005F20DB" w:rsidRPr="00ED6412">
        <w:rPr>
          <w:lang w:val="en-US"/>
        </w:rPr>
      </w:r>
      <w:r w:rsidR="005F20DB" w:rsidRPr="00ED6412">
        <w:rPr>
          <w:lang w:val="en-US"/>
        </w:rPr>
        <w:fldChar w:fldCharType="separate"/>
      </w:r>
      <w:r w:rsidR="00C05E44" w:rsidRPr="00ED6412">
        <w:instrText xml:space="preserve">Table </w:instrText>
      </w:r>
      <w:r w:rsidR="00C05E44">
        <w:rPr>
          <w:noProof/>
        </w:rPr>
        <w:instrText>3</w:instrText>
      </w:r>
      <w:r w:rsidR="00C05E44" w:rsidRPr="00ED6412">
        <w:rPr>
          <w:noProof/>
        </w:rPr>
        <w:instrText>.</w:instrText>
      </w:r>
      <w:r w:rsidR="00C05E44">
        <w:rPr>
          <w:noProof/>
        </w:rPr>
        <w:instrText>8</w:instrText>
      </w:r>
      <w:r w:rsidR="005F20DB" w:rsidRPr="00ED6412">
        <w:rPr>
          <w:lang w:val="en-US"/>
        </w:rPr>
        <w:fldChar w:fldCharType="end"/>
      </w:r>
      <w:r w:rsidR="00150C0B" w:rsidRPr="00ED6412">
        <w:rPr>
          <w:lang w:val="en-US"/>
        </w:rPr>
        <w:instrText xml:space="preserve"> </w:instrText>
      </w:r>
      <w:r w:rsidR="00150C0B" w:rsidRPr="00ED6412">
        <w:instrText xml:space="preserve">\# 0.0 </w:instrText>
      </w:r>
      <w:r w:rsidR="00150C0B" w:rsidRPr="00ED6412">
        <w:rPr>
          <w:lang w:val="en-US"/>
        </w:rPr>
        <w:fldChar w:fldCharType="separate"/>
      </w:r>
      <w:r w:rsidR="00C05E44">
        <w:t>3.8</w:t>
      </w:r>
      <w:r w:rsidR="00150C0B" w:rsidRPr="00ED6412">
        <w:rPr>
          <w:lang w:val="en-US"/>
        </w:rPr>
        <w:fldChar w:fldCharType="end"/>
      </w:r>
      <w:r w:rsidR="00195716" w:rsidRPr="00ED6412">
        <w:rPr>
          <w:lang w:val="en-US"/>
        </w:rPr>
        <w:t xml:space="preserve"> and</w:t>
      </w:r>
      <w:r w:rsidR="005F20DB" w:rsidRPr="00ED6412">
        <w:rPr>
          <w:lang w:val="en-US"/>
        </w:rPr>
        <w:t xml:space="preserve"> </w:t>
      </w:r>
      <w:r w:rsidR="00957680" w:rsidRPr="00ED6412">
        <w:fldChar w:fldCharType="begin"/>
      </w:r>
      <w:r w:rsidR="00957680" w:rsidRPr="00ED6412">
        <w:instrText xml:space="preserve"> QUOTE </w:instrText>
      </w:r>
      <w:r w:rsidR="00957680" w:rsidRPr="00ED6412">
        <w:fldChar w:fldCharType="begin"/>
      </w:r>
      <w:r w:rsidR="00957680" w:rsidRPr="00ED6412">
        <w:rPr>
          <w:lang w:val="en-US"/>
        </w:rPr>
        <w:instrText xml:space="preserve"> REF _Ref504512625 \h </w:instrText>
      </w:r>
      <w:r w:rsidR="00A63E2B" w:rsidRPr="00ED6412">
        <w:instrText xml:space="preserve"> \* MERGEFORMAT </w:instrText>
      </w:r>
      <w:r w:rsidR="00957680" w:rsidRPr="00ED6412">
        <w:fldChar w:fldCharType="separate"/>
      </w:r>
      <w:r w:rsidR="00C05E44" w:rsidRPr="00ED6412">
        <w:instrText xml:space="preserve">Table </w:instrText>
      </w:r>
      <w:r w:rsidR="00C05E44">
        <w:rPr>
          <w:noProof/>
        </w:rPr>
        <w:instrText>3</w:instrText>
      </w:r>
      <w:r w:rsidR="00C05E44" w:rsidRPr="00ED6412">
        <w:rPr>
          <w:noProof/>
        </w:rPr>
        <w:instrText>.</w:instrText>
      </w:r>
      <w:r w:rsidR="00C05E44">
        <w:rPr>
          <w:noProof/>
        </w:rPr>
        <w:instrText>9</w:instrText>
      </w:r>
      <w:r w:rsidR="00957680" w:rsidRPr="00ED6412">
        <w:fldChar w:fldCharType="end"/>
      </w:r>
      <w:r w:rsidR="00957680" w:rsidRPr="00ED6412">
        <w:instrText xml:space="preserve"> </w:instrText>
      </w:r>
      <w:r w:rsidR="00957680" w:rsidRPr="00ED6412">
        <w:rPr>
          <w:lang w:val="en-US"/>
        </w:rPr>
        <w:instrText xml:space="preserve">\# 0.0  </w:instrText>
      </w:r>
      <w:r w:rsidR="00957680" w:rsidRPr="00ED6412">
        <w:fldChar w:fldCharType="separate"/>
      </w:r>
      <w:r w:rsidR="00C05E44">
        <w:rPr>
          <w:lang w:val="en-US"/>
        </w:rPr>
        <w:t>3.9</w:t>
      </w:r>
      <w:r w:rsidR="00957680" w:rsidRPr="00ED6412">
        <w:fldChar w:fldCharType="end"/>
      </w:r>
      <w:r w:rsidR="00957680" w:rsidRPr="00ED6412">
        <w:t xml:space="preserve"> </w:t>
      </w:r>
      <w:r w:rsidRPr="00ED6412">
        <w:rPr>
          <w:rFonts w:hint="eastAsia"/>
        </w:rPr>
        <w:t xml:space="preserve">are collected from </w:t>
      </w:r>
      <w:r w:rsidR="008041A6" w:rsidRPr="00ED6412">
        <w:fldChar w:fldCharType="begin"/>
      </w:r>
      <w:r w:rsidR="000201C4">
        <w:instrText xml:space="preserve"> ADDIN EN.CITE &lt;EndNote&gt;&lt;Cite&gt;&lt;Author&gt;Lamont&lt;/Author&gt;&lt;Year&gt;1995&lt;/Year&gt;&lt;RecNum&gt;479&lt;/RecNum&gt;&lt;DisplayText&gt;[97]&lt;/DisplayText&gt;&lt;record&gt;&lt;rec-number&gt;479&lt;/rec-number&gt;&lt;foreign-keys&gt;&lt;key app="EN" db-id="wat2z5xv39zx9lefev2vrzeifd9dzfzsx50x" timestamp="0"&gt;479&lt;/key&gt;&lt;/foreign-keys&gt;&lt;ref-type name="Journal Article"&gt;17&lt;/ref-type&gt;&lt;contributors&gt;&lt;authors&gt;&lt;author&gt;J. W. Lamont&lt;/author&gt;&lt;author&gt;E. V. Obessis&lt;/author&gt;&lt;/authors&gt;&lt;/contributors&gt;&lt;titles&gt;&lt;title&gt;Emission dispatch models and algorithms for the 1990s&lt;/title&gt;&lt;secondary-title&gt;IEEE Transactions on Power Systems&lt;/secondary-title&gt;&lt;/titles&gt;&lt;pages&gt;941-947&lt;/pages&gt;&lt;volume&gt;10&lt;/volume&gt;&lt;number&gt;2&lt;/number&gt;&lt;keywords&gt;&lt;keyword&gt;air pollution&lt;/keyword&gt;&lt;keyword&gt;air pollution control&lt;/keyword&gt;&lt;keyword&gt;load dispatching&lt;/keyword&gt;&lt;keyword&gt;nitrogen compounds&lt;/keyword&gt;&lt;keyword&gt;scheduling&lt;/keyword&gt;&lt;keyword&gt;sulphur compounds&lt;/keyword&gt;&lt;keyword&gt;thermal power stations&lt;/keyword&gt;&lt;keyword&gt;Clean Air Act&lt;/keyword&gt;&lt;keyword&gt;NO&lt;/keyword&gt;&lt;keyword&gt;NO&amp;lt;sub&amp;gt;x&amp;lt;/sub&amp;gt; emissions&lt;/keyword&gt;&lt;keyword&gt;SO&amp;lt;sub&amp;gt;2&amp;lt;/sub&amp;gt;&lt;/keyword&gt;&lt;keyword&gt;SO&amp;lt;sub&amp;gt;2&amp;lt;/sub&amp;gt; emissions&lt;/keyword&gt;&lt;keyword&gt;constrained emission dispatch&lt;/keyword&gt;&lt;keyword&gt;emission dispatch models&lt;/keyword&gt;&lt;keyword&gt;startup models&lt;/keyword&gt;&lt;keyword&gt;thermal generating units&lt;/keyword&gt;&lt;keyword&gt;Ash&lt;/keyword&gt;&lt;keyword&gt;Boilers&lt;/keyword&gt;&lt;keyword&gt;Combustion&lt;/keyword&gt;&lt;keyword&gt;Costs&lt;/keyword&gt;&lt;keyword&gt;Dispatching&lt;/keyword&gt;&lt;keyword&gt;Fuels&lt;/keyword&gt;&lt;keyword&gt;Nitrogen&lt;/keyword&gt;&lt;keyword&gt;Power generation&lt;/keyword&gt;&lt;keyword&gt;Senior members&lt;/keyword&gt;&lt;keyword&gt;System testing&lt;/keyword&gt;&lt;/keywords&gt;&lt;dates&gt;&lt;year&gt;1995&lt;/year&gt;&lt;/dates&gt;&lt;isbn&gt;0885-8950&lt;/isbn&gt;&lt;urls&gt;&lt;/urls&gt;&lt;electronic-resource-num&gt;10.1109/59.387937&lt;/electronic-resource-num&gt;&lt;/record&gt;&lt;/Cite&gt;&lt;/EndNote&gt;</w:instrText>
      </w:r>
      <w:r w:rsidR="008041A6" w:rsidRPr="00ED6412">
        <w:fldChar w:fldCharType="separate"/>
      </w:r>
      <w:r w:rsidR="000201C4">
        <w:rPr>
          <w:noProof/>
        </w:rPr>
        <w:t>[</w:t>
      </w:r>
      <w:hyperlink w:anchor="_ENREF_97" w:tooltip="Lamont, 1995 #479" w:history="1">
        <w:r w:rsidR="00213BF8">
          <w:rPr>
            <w:noProof/>
          </w:rPr>
          <w:t>97</w:t>
        </w:r>
      </w:hyperlink>
      <w:r w:rsidR="000201C4">
        <w:rPr>
          <w:noProof/>
        </w:rPr>
        <w:t>]</w:t>
      </w:r>
      <w:r w:rsidR="008041A6" w:rsidRPr="00ED6412">
        <w:fldChar w:fldCharType="end"/>
      </w:r>
      <w:r w:rsidR="00D4782E" w:rsidRPr="00ED6412">
        <w:t>.</w:t>
      </w:r>
      <w:r w:rsidRPr="00ED6412">
        <w:t xml:space="preserve"> Due to the availability of the data, t</w:t>
      </w:r>
      <w:r w:rsidRPr="00ED6412">
        <w:rPr>
          <w:rFonts w:hint="eastAsia"/>
        </w:rPr>
        <w:t>he emission in this system considers NO</w:t>
      </w:r>
      <w:r w:rsidRPr="00ED6412">
        <w:rPr>
          <w:vertAlign w:val="subscript"/>
        </w:rPr>
        <w:t>x</w:t>
      </w:r>
      <w:r w:rsidRPr="00ED6412">
        <w:rPr>
          <w:rFonts w:hint="eastAsia"/>
        </w:rPr>
        <w:t xml:space="preserve"> and SO</w:t>
      </w:r>
      <w:r w:rsidR="00D4782E" w:rsidRPr="00ED6412">
        <w:rPr>
          <w:vertAlign w:val="subscript"/>
        </w:rPr>
        <w:t>2</w:t>
      </w:r>
      <w:r w:rsidRPr="00ED6412">
        <w:rPr>
          <w:rFonts w:hint="eastAsia"/>
          <w:vertAlign w:val="subscript"/>
        </w:rPr>
        <w:t xml:space="preserve"> </w:t>
      </w:r>
      <w:r w:rsidRPr="00ED6412">
        <w:rPr>
          <w:rFonts w:hint="eastAsia"/>
        </w:rPr>
        <w:t xml:space="preserve">only. </w:t>
      </w:r>
      <w:r w:rsidRPr="00ED6412">
        <w:t xml:space="preserve">The total demand of the system is 2500 MW and it is equal to </w:t>
      </w:r>
      <w:r w:rsidR="00E60465" w:rsidRPr="00ED6412">
        <w:t xml:space="preserve">the </w:t>
      </w:r>
      <w:r w:rsidRPr="00ED6412">
        <w:t>installed capacity in Northern Ireland excluding wind and solar power</w:t>
      </w:r>
      <w:r w:rsidR="00D4782E" w:rsidRPr="00ED6412">
        <w:t xml:space="preserve"> </w:t>
      </w:r>
      <w:r w:rsidR="008041A6" w:rsidRPr="00ED6412">
        <w:fldChar w:fldCharType="begin"/>
      </w:r>
      <w:r w:rsidR="000201C4">
        <w:instrText xml:space="preserve"> ADDIN EN.CITE &lt;EndNote&gt;&lt;Cite&gt;&lt;Author&gt;DECC&lt;/Author&gt;&lt;Year&gt;2017&lt;/Year&gt;&lt;RecNum&gt;547&lt;/RecNum&gt;&lt;DisplayText&gt;[192]&lt;/DisplayText&gt;&lt;record&gt;&lt;rec-number&gt;547&lt;/rec-number&gt;&lt;foreign-keys&gt;&lt;key app="EN" db-id="wat2z5xv39zx9lefev2vrzeifd9dzfzsx50x" timestamp="0"&gt;547&lt;/key&gt;&lt;/foreign-keys&gt;&lt;ref-type name="Journal Article"&gt;17&lt;/ref-type&gt;&lt;contributors&gt;&lt;authors&gt;&lt;author&gt;DECC&lt;/author&gt;&lt;/authors&gt;&lt;/contributors&gt;&lt;titles&gt;&lt;title&gt;The electricity supply system in the United Kingdom (operational at the end of May 2016)&lt;/title&gt;&lt;/titles&gt;&lt;dates&gt;&lt;year&gt;2017&lt;/year&gt;&lt;/dates&gt;&lt;urls&gt;&lt;related-urls&gt;&lt;url&gt;https://www.gov.uk/government/uploads/system/uploads/attachment_data/file/593117/20160518_</w:instrText>
      </w:r>
      <w:r w:rsidR="000201C4">
        <w:rPr>
          <w:rFonts w:ascii="Cambria Math" w:hAnsi="Cambria Math" w:cs="Cambria Math"/>
        </w:rPr>
        <w:instrText>‐</w:instrText>
      </w:r>
      <w:r w:rsidR="000201C4">
        <w:instrText>_Electricity_Map_V4.pdf&lt;/url&gt;&lt;/related-urls&gt;&lt;/urls&gt;&lt;/record&gt;&lt;/Cite&gt;&lt;/EndNote&gt;</w:instrText>
      </w:r>
      <w:r w:rsidR="008041A6" w:rsidRPr="00ED6412">
        <w:fldChar w:fldCharType="separate"/>
      </w:r>
      <w:r w:rsidR="000201C4">
        <w:rPr>
          <w:noProof/>
        </w:rPr>
        <w:t>[</w:t>
      </w:r>
      <w:hyperlink w:anchor="_ENREF_192" w:tooltip="DECC, 2017 #547" w:history="1">
        <w:r w:rsidR="00213BF8">
          <w:rPr>
            <w:noProof/>
          </w:rPr>
          <w:t>192</w:t>
        </w:r>
      </w:hyperlink>
      <w:r w:rsidR="000201C4">
        <w:rPr>
          <w:noProof/>
        </w:rPr>
        <w:t>]</w:t>
      </w:r>
      <w:r w:rsidR="008041A6" w:rsidRPr="00ED6412">
        <w:fldChar w:fldCharType="end"/>
      </w:r>
      <w:r w:rsidR="00F0685D" w:rsidRPr="00ED6412">
        <w:t>.</w:t>
      </w:r>
      <w:r w:rsidRPr="00ED6412">
        <w:t xml:space="preserve"> The model of wind turbines are the same as discussed earlier and the capacity of wind farm is assumed to be 750 MW</w:t>
      </w:r>
      <w:r w:rsidRPr="00ED6412">
        <w:rPr>
          <w:rFonts w:hint="eastAsia"/>
        </w:rPr>
        <w:t xml:space="preserve">, which is </w:t>
      </w:r>
      <w:r w:rsidRPr="00ED6412">
        <w:t xml:space="preserve">equivalent to a </w:t>
      </w:r>
      <w:r w:rsidRPr="00ED6412">
        <w:rPr>
          <w:rFonts w:hint="eastAsia"/>
        </w:rPr>
        <w:t xml:space="preserve">30% wind power </w:t>
      </w:r>
      <w:r w:rsidRPr="000B4B16">
        <w:rPr>
          <w:color w:val="000000" w:themeColor="text1"/>
        </w:rPr>
        <w:t>penetration.</w:t>
      </w:r>
      <w:r w:rsidRPr="000B4B16">
        <w:rPr>
          <w:rFonts w:hint="eastAsia"/>
          <w:color w:val="000000" w:themeColor="text1"/>
        </w:rPr>
        <w:t xml:space="preserve"> </w:t>
      </w:r>
      <w:r w:rsidR="00BC668D" w:rsidRPr="000B4B16">
        <w:rPr>
          <w:color w:val="000000" w:themeColor="text1"/>
        </w:rPr>
        <w:t xml:space="preserve">It can be seen in </w:t>
      </w:r>
      <w:r w:rsidR="00BC668D" w:rsidRPr="000B4B16">
        <w:rPr>
          <w:color w:val="000000" w:themeColor="text1"/>
        </w:rPr>
        <w:fldChar w:fldCharType="begin"/>
      </w:r>
      <w:r w:rsidR="00BC668D" w:rsidRPr="000B4B16">
        <w:rPr>
          <w:color w:val="000000" w:themeColor="text1"/>
        </w:rPr>
        <w:instrText xml:space="preserve"> REF _Ref484963222 \h </w:instrText>
      </w:r>
      <w:r w:rsidR="00BC668D" w:rsidRPr="000B4B16">
        <w:rPr>
          <w:color w:val="000000" w:themeColor="text1"/>
        </w:rPr>
      </w:r>
      <w:r w:rsidR="00BC668D" w:rsidRPr="000B4B16">
        <w:rPr>
          <w:color w:val="000000" w:themeColor="text1"/>
        </w:rPr>
        <w:fldChar w:fldCharType="separate"/>
      </w:r>
      <w:r w:rsidR="00BC668D" w:rsidRPr="000B4B16">
        <w:rPr>
          <w:color w:val="000000" w:themeColor="text1"/>
        </w:rPr>
        <w:t xml:space="preserve">Table </w:t>
      </w:r>
      <w:r w:rsidR="00BC668D" w:rsidRPr="000B4B16">
        <w:rPr>
          <w:noProof/>
          <w:color w:val="000000" w:themeColor="text1"/>
        </w:rPr>
        <w:t>3</w:t>
      </w:r>
      <w:r w:rsidR="00BC668D" w:rsidRPr="000B4B16">
        <w:rPr>
          <w:color w:val="000000" w:themeColor="text1"/>
        </w:rPr>
        <w:t>.</w:t>
      </w:r>
      <w:r w:rsidR="00BC668D" w:rsidRPr="000B4B16">
        <w:rPr>
          <w:noProof/>
          <w:color w:val="000000" w:themeColor="text1"/>
        </w:rPr>
        <w:t>8</w:t>
      </w:r>
      <w:r w:rsidR="00BC668D" w:rsidRPr="000B4B16">
        <w:rPr>
          <w:color w:val="000000" w:themeColor="text1"/>
        </w:rPr>
        <w:fldChar w:fldCharType="end"/>
      </w:r>
      <w:r w:rsidR="00BC668D" w:rsidRPr="000B4B16">
        <w:rPr>
          <w:color w:val="000000" w:themeColor="text1"/>
        </w:rPr>
        <w:t xml:space="preserve"> that the</w:t>
      </w:r>
      <w:r w:rsidR="00845BDA" w:rsidRPr="000B4B16">
        <w:rPr>
          <w:color w:val="000000" w:themeColor="text1"/>
        </w:rPr>
        <w:t xml:space="preserve"> cost functions of </w:t>
      </w:r>
      <w:r w:rsidR="002C3972" w:rsidRPr="000B4B16">
        <w:rPr>
          <w:color w:val="000000" w:themeColor="text1"/>
        </w:rPr>
        <w:t xml:space="preserve">the </w:t>
      </w:r>
      <w:r w:rsidR="00845BDA" w:rsidRPr="000B4B16">
        <w:rPr>
          <w:color w:val="000000" w:themeColor="text1"/>
        </w:rPr>
        <w:t>generators P1, P2 and P9 are very similar</w:t>
      </w:r>
      <w:r w:rsidR="002D735B" w:rsidRPr="000B4B16">
        <w:rPr>
          <w:color w:val="000000" w:themeColor="text1"/>
        </w:rPr>
        <w:t xml:space="preserve">. However, their </w:t>
      </w:r>
      <w:r w:rsidR="00BF30EA" w:rsidRPr="000B4B16">
        <w:rPr>
          <w:color w:val="000000" w:themeColor="text1"/>
        </w:rPr>
        <w:t>SO</w:t>
      </w:r>
      <w:r w:rsidR="00BF30EA" w:rsidRPr="000B4B16">
        <w:rPr>
          <w:color w:val="000000" w:themeColor="text1"/>
          <w:vertAlign w:val="subscript"/>
        </w:rPr>
        <w:t>2</w:t>
      </w:r>
      <w:r w:rsidR="00BF30EA" w:rsidRPr="000B4B16">
        <w:rPr>
          <w:color w:val="000000" w:themeColor="text1"/>
        </w:rPr>
        <w:t xml:space="preserve"> </w:t>
      </w:r>
      <w:r w:rsidR="002D735B" w:rsidRPr="000B4B16">
        <w:rPr>
          <w:color w:val="000000" w:themeColor="text1"/>
        </w:rPr>
        <w:lastRenderedPageBreak/>
        <w:t xml:space="preserve">emission functions in </w:t>
      </w:r>
      <w:r w:rsidR="002D735B" w:rsidRPr="000B4B16">
        <w:rPr>
          <w:color w:val="000000" w:themeColor="text1"/>
        </w:rPr>
        <w:fldChar w:fldCharType="begin"/>
      </w:r>
      <w:r w:rsidR="002D735B" w:rsidRPr="000B4B16">
        <w:rPr>
          <w:color w:val="000000" w:themeColor="text1"/>
        </w:rPr>
        <w:instrText xml:space="preserve"> REF _Ref504512625 \h </w:instrText>
      </w:r>
      <w:r w:rsidR="002D735B" w:rsidRPr="000B4B16">
        <w:rPr>
          <w:color w:val="000000" w:themeColor="text1"/>
        </w:rPr>
      </w:r>
      <w:r w:rsidR="002D735B" w:rsidRPr="000B4B16">
        <w:rPr>
          <w:color w:val="000000" w:themeColor="text1"/>
        </w:rPr>
        <w:fldChar w:fldCharType="separate"/>
      </w:r>
      <w:r w:rsidR="002D735B" w:rsidRPr="000B4B16">
        <w:rPr>
          <w:color w:val="000000" w:themeColor="text1"/>
        </w:rPr>
        <w:t xml:space="preserve">Table </w:t>
      </w:r>
      <w:r w:rsidR="002D735B" w:rsidRPr="000B4B16">
        <w:rPr>
          <w:noProof/>
          <w:color w:val="000000" w:themeColor="text1"/>
        </w:rPr>
        <w:t>3</w:t>
      </w:r>
      <w:r w:rsidR="002D735B" w:rsidRPr="000B4B16">
        <w:rPr>
          <w:color w:val="000000" w:themeColor="text1"/>
        </w:rPr>
        <w:t>.</w:t>
      </w:r>
      <w:r w:rsidR="002D735B" w:rsidRPr="000B4B16">
        <w:rPr>
          <w:noProof/>
          <w:color w:val="000000" w:themeColor="text1"/>
        </w:rPr>
        <w:t>9</w:t>
      </w:r>
      <w:r w:rsidR="002D735B" w:rsidRPr="000B4B16">
        <w:rPr>
          <w:color w:val="000000" w:themeColor="text1"/>
        </w:rPr>
        <w:fldChar w:fldCharType="end"/>
      </w:r>
      <w:r w:rsidR="002D735B" w:rsidRPr="000B4B16">
        <w:rPr>
          <w:color w:val="000000" w:themeColor="text1"/>
        </w:rPr>
        <w:t xml:space="preserve"> are different.</w:t>
      </w:r>
      <w:r w:rsidR="00BF30EA" w:rsidRPr="000B4B16">
        <w:rPr>
          <w:color w:val="000000" w:themeColor="text1"/>
        </w:rPr>
        <w:t xml:space="preserve"> This could be caused by</w:t>
      </w:r>
      <w:r w:rsidR="002C3972" w:rsidRPr="000B4B16">
        <w:rPr>
          <w:color w:val="000000" w:themeColor="text1"/>
        </w:rPr>
        <w:t xml:space="preserve"> </w:t>
      </w:r>
      <w:r w:rsidR="00493C10" w:rsidRPr="000B4B16">
        <w:rPr>
          <w:color w:val="000000" w:themeColor="text1"/>
        </w:rPr>
        <w:t>the</w:t>
      </w:r>
      <w:r w:rsidR="002C3972" w:rsidRPr="000B4B16">
        <w:rPr>
          <w:color w:val="000000" w:themeColor="text1"/>
        </w:rPr>
        <w:t xml:space="preserve"> use of</w:t>
      </w:r>
      <w:r w:rsidR="00BF30EA" w:rsidRPr="000B4B16">
        <w:rPr>
          <w:color w:val="000000" w:themeColor="text1"/>
        </w:rPr>
        <w:t xml:space="preserve"> the same</w:t>
      </w:r>
      <w:r w:rsidR="002D735B" w:rsidRPr="000B4B16">
        <w:rPr>
          <w:color w:val="000000" w:themeColor="text1"/>
        </w:rPr>
        <w:t xml:space="preserve"> </w:t>
      </w:r>
      <w:r w:rsidR="00BF30EA" w:rsidRPr="000B4B16">
        <w:rPr>
          <w:color w:val="000000" w:themeColor="text1"/>
        </w:rPr>
        <w:t>type of generat</w:t>
      </w:r>
      <w:r w:rsidR="002C3972" w:rsidRPr="000B4B16">
        <w:rPr>
          <w:color w:val="000000" w:themeColor="text1"/>
        </w:rPr>
        <w:t>or</w:t>
      </w:r>
      <w:r w:rsidR="00BF30EA" w:rsidRPr="000B4B16">
        <w:rPr>
          <w:color w:val="000000" w:themeColor="text1"/>
        </w:rPr>
        <w:t>s with different desulphurization</w:t>
      </w:r>
      <w:r w:rsidR="00BC668D" w:rsidRPr="000B4B16">
        <w:rPr>
          <w:color w:val="000000" w:themeColor="text1"/>
        </w:rPr>
        <w:t xml:space="preserve"> </w:t>
      </w:r>
      <w:r w:rsidR="00BF30EA" w:rsidRPr="000B4B16">
        <w:rPr>
          <w:color w:val="000000" w:themeColor="text1"/>
        </w:rPr>
        <w:t>technologies.</w:t>
      </w:r>
    </w:p>
    <w:p w14:paraId="0AA1F387" w14:textId="76938294" w:rsidR="00972F1A" w:rsidRPr="00ED6412" w:rsidRDefault="00972F1A" w:rsidP="00F158F5">
      <w:pPr>
        <w:pStyle w:val="Caption"/>
        <w:keepNext/>
        <w:jc w:val="left"/>
      </w:pPr>
      <w:bookmarkStart w:id="180" w:name="_Ref484963222"/>
      <w:bookmarkStart w:id="181" w:name="_Toc523347932"/>
      <w:r w:rsidRPr="00ED6412">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3</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8</w:t>
      </w:r>
      <w:r w:rsidR="001041A1">
        <w:rPr>
          <w:noProof/>
        </w:rPr>
        <w:fldChar w:fldCharType="end"/>
      </w:r>
      <w:bookmarkEnd w:id="180"/>
      <w:r w:rsidR="00F158F5" w:rsidRPr="00ED6412">
        <w:t xml:space="preserve"> Coefficients in the cost functions and constraints of power outputs of the electrical system with 9 thermal generators</w:t>
      </w:r>
      <w:r w:rsidR="00DB2AD7" w:rsidRPr="00ED6412">
        <w:t xml:space="preserve"> </w:t>
      </w:r>
      <w:r w:rsidR="006343BB" w:rsidRPr="00ED6412">
        <w:fldChar w:fldCharType="begin"/>
      </w:r>
      <w:r w:rsidR="000201C4">
        <w:instrText xml:space="preserve"> ADDIN EN.CITE &lt;EndNote&gt;&lt;Cite&gt;&lt;Author&gt;Lamont&lt;/Author&gt;&lt;Year&gt;1995&lt;/Year&gt;&lt;RecNum&gt;479&lt;/RecNum&gt;&lt;DisplayText&gt;[97]&lt;/DisplayText&gt;&lt;record&gt;&lt;rec-number&gt;479&lt;/rec-number&gt;&lt;foreign-keys&gt;&lt;key app="EN" db-id="wat2z5xv39zx9lefev2vrzeifd9dzfzsx50x" timestamp="0"&gt;479&lt;/key&gt;&lt;/foreign-keys&gt;&lt;ref-type name="Journal Article"&gt;17&lt;/ref-type&gt;&lt;contributors&gt;&lt;authors&gt;&lt;author&gt;J. W. Lamont&lt;/author&gt;&lt;author&gt;E. V. Obessis&lt;/author&gt;&lt;/authors&gt;&lt;/contributors&gt;&lt;titles&gt;&lt;title&gt;Emission dispatch models and algorithms for the 1990s&lt;/title&gt;&lt;secondary-title&gt;IEEE Transactions on Power Systems&lt;/secondary-title&gt;&lt;/titles&gt;&lt;pages&gt;941-947&lt;/pages&gt;&lt;volume&gt;10&lt;/volume&gt;&lt;number&gt;2&lt;/number&gt;&lt;keywords&gt;&lt;keyword&gt;air pollution&lt;/keyword&gt;&lt;keyword&gt;air pollution control&lt;/keyword&gt;&lt;keyword&gt;load dispatching&lt;/keyword&gt;&lt;keyword&gt;nitrogen compounds&lt;/keyword&gt;&lt;keyword&gt;scheduling&lt;/keyword&gt;&lt;keyword&gt;sulphur compounds&lt;/keyword&gt;&lt;keyword&gt;thermal power stations&lt;/keyword&gt;&lt;keyword&gt;Clean Air Act&lt;/keyword&gt;&lt;keyword&gt;NO&lt;/keyword&gt;&lt;keyword&gt;NO&amp;lt;sub&amp;gt;x&amp;lt;/sub&amp;gt; emissions&lt;/keyword&gt;&lt;keyword&gt;SO&amp;lt;sub&amp;gt;2&amp;lt;/sub&amp;gt;&lt;/keyword&gt;&lt;keyword&gt;SO&amp;lt;sub&amp;gt;2&amp;lt;/sub&amp;gt; emissions&lt;/keyword&gt;&lt;keyword&gt;constrained emission dispatch&lt;/keyword&gt;&lt;keyword&gt;emission dispatch models&lt;/keyword&gt;&lt;keyword&gt;startup models&lt;/keyword&gt;&lt;keyword&gt;thermal generating units&lt;/keyword&gt;&lt;keyword&gt;Ash&lt;/keyword&gt;&lt;keyword&gt;Boilers&lt;/keyword&gt;&lt;keyword&gt;Combustion&lt;/keyword&gt;&lt;keyword&gt;Costs&lt;/keyword&gt;&lt;keyword&gt;Dispatching&lt;/keyword&gt;&lt;keyword&gt;Fuels&lt;/keyword&gt;&lt;keyword&gt;Nitrogen&lt;/keyword&gt;&lt;keyword&gt;Power generation&lt;/keyword&gt;&lt;keyword&gt;Senior members&lt;/keyword&gt;&lt;keyword&gt;System testing&lt;/keyword&gt;&lt;/keywords&gt;&lt;dates&gt;&lt;year&gt;1995&lt;/year&gt;&lt;/dates&gt;&lt;isbn&gt;0885-8950&lt;/isbn&gt;&lt;urls&gt;&lt;/urls&gt;&lt;electronic-resource-num&gt;10.1109/59.387937&lt;/electronic-resource-num&gt;&lt;/record&gt;&lt;/Cite&gt;&lt;/EndNote&gt;</w:instrText>
      </w:r>
      <w:r w:rsidR="006343BB" w:rsidRPr="00ED6412">
        <w:fldChar w:fldCharType="separate"/>
      </w:r>
      <w:r w:rsidR="000201C4">
        <w:rPr>
          <w:noProof/>
        </w:rPr>
        <w:t>[</w:t>
      </w:r>
      <w:hyperlink w:anchor="_ENREF_97" w:tooltip="Lamont, 1995 #479" w:history="1">
        <w:r w:rsidR="00213BF8">
          <w:rPr>
            <w:noProof/>
          </w:rPr>
          <w:t>97</w:t>
        </w:r>
      </w:hyperlink>
      <w:r w:rsidR="000201C4">
        <w:rPr>
          <w:noProof/>
        </w:rPr>
        <w:t>]</w:t>
      </w:r>
      <w:r w:rsidR="006343BB" w:rsidRPr="00ED6412">
        <w:fldChar w:fldCharType="end"/>
      </w:r>
      <w:r w:rsidR="00F158F5" w:rsidRPr="00ED6412">
        <w:t>.</w:t>
      </w:r>
      <w:bookmarkEnd w:id="181"/>
    </w:p>
    <w:tbl>
      <w:tblPr>
        <w:tblStyle w:val="ListTable2"/>
        <w:tblW w:w="5000" w:type="pct"/>
        <w:tblLook w:val="0600" w:firstRow="0" w:lastRow="0" w:firstColumn="0" w:lastColumn="0" w:noHBand="1" w:noVBand="1"/>
      </w:tblPr>
      <w:tblGrid>
        <w:gridCol w:w="1108"/>
        <w:gridCol w:w="1830"/>
        <w:gridCol w:w="1235"/>
        <w:gridCol w:w="1705"/>
        <w:gridCol w:w="1029"/>
        <w:gridCol w:w="1029"/>
      </w:tblGrid>
      <w:tr w:rsidR="00A53152" w:rsidRPr="00ED6412" w14:paraId="7EED2295" w14:textId="77777777" w:rsidTr="005777E9">
        <w:trPr>
          <w:trHeight w:val="397"/>
        </w:trPr>
        <w:tc>
          <w:tcPr>
            <w:tcW w:w="699" w:type="pct"/>
            <w:vAlign w:val="center"/>
            <w:hideMark/>
          </w:tcPr>
          <w:p w14:paraId="71A9A4F2" w14:textId="77777777" w:rsidR="00972F1A" w:rsidRPr="00ED6412" w:rsidRDefault="00972F1A" w:rsidP="00C05C23">
            <w:pPr>
              <w:spacing w:line="360" w:lineRule="auto"/>
              <w:jc w:val="center"/>
              <w:rPr>
                <w:b/>
              </w:rPr>
            </w:pPr>
            <w:r w:rsidRPr="00ED6412">
              <w:rPr>
                <w:b/>
              </w:rPr>
              <w:t>Cost function</w:t>
            </w:r>
          </w:p>
        </w:tc>
        <w:tc>
          <w:tcPr>
            <w:tcW w:w="1153" w:type="pct"/>
            <w:vAlign w:val="center"/>
            <w:hideMark/>
          </w:tcPr>
          <w:p w14:paraId="549DC008" w14:textId="77777777" w:rsidR="00C05C23" w:rsidRPr="00ED6412" w:rsidRDefault="00F158F5" w:rsidP="00C05C23">
            <w:pPr>
              <w:spacing w:line="360" w:lineRule="auto"/>
              <w:jc w:val="center"/>
              <w:rPr>
                <w:b/>
                <w:i/>
              </w:rPr>
            </w:pPr>
            <w:r w:rsidRPr="00ED6412">
              <w:rPr>
                <w:b/>
                <w:i/>
              </w:rPr>
              <w:t>a</w:t>
            </w:r>
            <w:r w:rsidR="00972F1A" w:rsidRPr="00ED6412">
              <w:rPr>
                <w:b/>
                <w:vertAlign w:val="subscript"/>
              </w:rPr>
              <w:t>i</w:t>
            </w:r>
            <w:r w:rsidR="00972F1A" w:rsidRPr="00ED6412">
              <w:rPr>
                <w:b/>
                <w:i/>
              </w:rPr>
              <w:t xml:space="preserve"> </w:t>
            </w:r>
          </w:p>
          <w:p w14:paraId="1429CFF4" w14:textId="4B7EA571" w:rsidR="00972F1A" w:rsidRPr="00ED6412" w:rsidRDefault="00972F1A" w:rsidP="00C05C23">
            <w:pPr>
              <w:spacing w:line="360" w:lineRule="auto"/>
              <w:jc w:val="center"/>
              <w:rPr>
                <w:b/>
                <w:i/>
              </w:rPr>
            </w:pPr>
            <w:r w:rsidRPr="00ED6412">
              <w:rPr>
                <w:b/>
              </w:rPr>
              <w:t>($/MW</w:t>
            </w:r>
            <w:r w:rsidR="00F158F5" w:rsidRPr="00ED6412">
              <w:rPr>
                <w:b/>
                <w:vertAlign w:val="superscript"/>
              </w:rPr>
              <w:t>3</w:t>
            </w:r>
            <w:r w:rsidRPr="00ED6412">
              <w:rPr>
                <w:b/>
              </w:rPr>
              <w:t>h)</w:t>
            </w:r>
          </w:p>
        </w:tc>
        <w:tc>
          <w:tcPr>
            <w:tcW w:w="778" w:type="pct"/>
            <w:vAlign w:val="center"/>
            <w:hideMark/>
          </w:tcPr>
          <w:p w14:paraId="231B76D2" w14:textId="77777777" w:rsidR="00972F1A" w:rsidRPr="00ED6412" w:rsidRDefault="00972F1A" w:rsidP="00C05C23">
            <w:pPr>
              <w:spacing w:line="360" w:lineRule="auto"/>
              <w:jc w:val="center"/>
              <w:rPr>
                <w:b/>
                <w:i/>
              </w:rPr>
            </w:pPr>
            <w:r w:rsidRPr="00ED6412">
              <w:rPr>
                <w:b/>
                <w:i/>
              </w:rPr>
              <w:t>c</w:t>
            </w:r>
            <w:r w:rsidRPr="00ED6412">
              <w:rPr>
                <w:b/>
                <w:vertAlign w:val="subscript"/>
              </w:rPr>
              <w:t>i</w:t>
            </w:r>
            <w:r w:rsidRPr="00ED6412">
              <w:rPr>
                <w:b/>
                <w:i/>
              </w:rPr>
              <w:t xml:space="preserve"> </w:t>
            </w:r>
            <w:r w:rsidRPr="00ED6412">
              <w:rPr>
                <w:b/>
              </w:rPr>
              <w:t>($/MWh)</w:t>
            </w:r>
          </w:p>
        </w:tc>
        <w:tc>
          <w:tcPr>
            <w:tcW w:w="1074" w:type="pct"/>
            <w:vAlign w:val="center"/>
            <w:hideMark/>
          </w:tcPr>
          <w:p w14:paraId="4A783A42" w14:textId="77777777" w:rsidR="00C05C23" w:rsidRPr="00ED6412" w:rsidRDefault="00972F1A" w:rsidP="00C05C23">
            <w:pPr>
              <w:spacing w:line="360" w:lineRule="auto"/>
              <w:jc w:val="center"/>
              <w:rPr>
                <w:b/>
                <w:i/>
              </w:rPr>
            </w:pPr>
            <w:r w:rsidRPr="00ED6412">
              <w:rPr>
                <w:b/>
                <w:i/>
              </w:rPr>
              <w:t>α</w:t>
            </w:r>
            <w:r w:rsidRPr="00ED6412">
              <w:rPr>
                <w:b/>
                <w:vertAlign w:val="subscript"/>
              </w:rPr>
              <w:t>i</w:t>
            </w:r>
            <w:r w:rsidRPr="00ED6412">
              <w:rPr>
                <w:b/>
                <w:i/>
              </w:rPr>
              <w:t xml:space="preserve"> </w:t>
            </w:r>
          </w:p>
          <w:p w14:paraId="6FAA0C16" w14:textId="27783AE5" w:rsidR="00972F1A" w:rsidRPr="00ED6412" w:rsidRDefault="00972F1A" w:rsidP="00C05C23">
            <w:pPr>
              <w:spacing w:line="360" w:lineRule="auto"/>
              <w:jc w:val="center"/>
              <w:rPr>
                <w:b/>
                <w:i/>
              </w:rPr>
            </w:pPr>
            <w:r w:rsidRPr="00ED6412">
              <w:rPr>
                <w:b/>
              </w:rPr>
              <w:t>($/h)</w:t>
            </w:r>
          </w:p>
        </w:tc>
        <w:tc>
          <w:tcPr>
            <w:tcW w:w="648" w:type="pct"/>
            <w:vAlign w:val="center"/>
            <w:hideMark/>
          </w:tcPr>
          <w:p w14:paraId="699E91DD" w14:textId="77777777" w:rsidR="00972F1A" w:rsidRPr="00ED6412" w:rsidRDefault="00972F1A" w:rsidP="00C05C23">
            <w:pPr>
              <w:spacing w:line="360" w:lineRule="auto"/>
              <w:jc w:val="center"/>
              <w:rPr>
                <w:b/>
              </w:rPr>
            </w:pPr>
            <w:r w:rsidRPr="00ED6412">
              <w:rPr>
                <w:b/>
                <w:i/>
              </w:rPr>
              <w:t>P</w:t>
            </w:r>
            <w:r w:rsidRPr="00ED6412">
              <w:rPr>
                <w:b/>
                <w:vertAlign w:val="subscript"/>
              </w:rPr>
              <w:t>i,min</w:t>
            </w:r>
            <w:r w:rsidRPr="00ED6412">
              <w:rPr>
                <w:b/>
              </w:rPr>
              <w:t xml:space="preserve"> (MW)</w:t>
            </w:r>
          </w:p>
        </w:tc>
        <w:tc>
          <w:tcPr>
            <w:tcW w:w="648" w:type="pct"/>
            <w:vAlign w:val="center"/>
            <w:hideMark/>
          </w:tcPr>
          <w:p w14:paraId="034EBE74" w14:textId="77777777" w:rsidR="00972F1A" w:rsidRPr="00ED6412" w:rsidRDefault="00972F1A" w:rsidP="00C05C23">
            <w:pPr>
              <w:spacing w:line="360" w:lineRule="auto"/>
              <w:jc w:val="center"/>
              <w:rPr>
                <w:b/>
                <w:i/>
              </w:rPr>
            </w:pPr>
            <w:r w:rsidRPr="00ED6412">
              <w:rPr>
                <w:b/>
                <w:i/>
              </w:rPr>
              <w:t>P</w:t>
            </w:r>
            <w:r w:rsidRPr="00ED6412">
              <w:rPr>
                <w:b/>
                <w:vertAlign w:val="subscript"/>
              </w:rPr>
              <w:t>i,max</w:t>
            </w:r>
            <w:r w:rsidRPr="00ED6412">
              <w:rPr>
                <w:b/>
              </w:rPr>
              <w:t xml:space="preserve"> (MW)</w:t>
            </w:r>
          </w:p>
        </w:tc>
      </w:tr>
      <w:tr w:rsidR="00A53152" w:rsidRPr="00ED6412" w14:paraId="1183AB63" w14:textId="77777777" w:rsidTr="005777E9">
        <w:trPr>
          <w:trHeight w:val="397"/>
        </w:trPr>
        <w:tc>
          <w:tcPr>
            <w:tcW w:w="699" w:type="pct"/>
            <w:vAlign w:val="center"/>
            <w:hideMark/>
          </w:tcPr>
          <w:p w14:paraId="6A54A20B" w14:textId="77777777" w:rsidR="0063504E" w:rsidRPr="00ED6412" w:rsidRDefault="0063504E" w:rsidP="00C05C23">
            <w:pPr>
              <w:spacing w:line="360" w:lineRule="auto"/>
              <w:jc w:val="center"/>
            </w:pPr>
            <w:r w:rsidRPr="00ED6412">
              <w:t>P1</w:t>
            </w:r>
          </w:p>
        </w:tc>
        <w:tc>
          <w:tcPr>
            <w:tcW w:w="1153" w:type="pct"/>
            <w:vAlign w:val="center"/>
          </w:tcPr>
          <w:p w14:paraId="4BD970C3" w14:textId="3370869E" w:rsidR="0063504E" w:rsidRPr="00ED6412" w:rsidRDefault="00D4782E" w:rsidP="00C05C23">
            <w:pPr>
              <w:spacing w:line="360" w:lineRule="auto"/>
              <w:jc w:val="center"/>
            </w:pPr>
            <w:r w:rsidRPr="00ED6412">
              <w:t>4.75855</w:t>
            </w:r>
            <w:r w:rsidR="00403D50" w:rsidRPr="00ED6412">
              <w:t xml:space="preserve"> × 10</w:t>
            </w:r>
            <w:r w:rsidR="00403D50" w:rsidRPr="00ED6412">
              <w:rPr>
                <w:vertAlign w:val="superscript"/>
              </w:rPr>
              <w:t>-6</w:t>
            </w:r>
          </w:p>
        </w:tc>
        <w:tc>
          <w:tcPr>
            <w:tcW w:w="778" w:type="pct"/>
            <w:vAlign w:val="center"/>
          </w:tcPr>
          <w:p w14:paraId="6FC7D0D6" w14:textId="5927DD50" w:rsidR="0063504E" w:rsidRPr="00ED6412" w:rsidRDefault="0063504E" w:rsidP="00C05C23">
            <w:pPr>
              <w:spacing w:line="360" w:lineRule="auto"/>
              <w:jc w:val="center"/>
            </w:pPr>
            <w:r w:rsidRPr="00ED6412">
              <w:t>8.693548</w:t>
            </w:r>
          </w:p>
        </w:tc>
        <w:tc>
          <w:tcPr>
            <w:tcW w:w="1074" w:type="pct"/>
            <w:vAlign w:val="center"/>
          </w:tcPr>
          <w:p w14:paraId="5FA3A670" w14:textId="1C5C7219" w:rsidR="0063504E" w:rsidRPr="00ED6412" w:rsidRDefault="00D4782E" w:rsidP="00C05C23">
            <w:pPr>
              <w:spacing w:line="360" w:lineRule="auto"/>
              <w:jc w:val="center"/>
            </w:pPr>
            <w:r w:rsidRPr="00ED6412">
              <w:t>7.59211</w:t>
            </w:r>
            <w:r w:rsidR="00403D50" w:rsidRPr="00ED6412">
              <w:t xml:space="preserve"> × 10</w:t>
            </w:r>
          </w:p>
        </w:tc>
        <w:tc>
          <w:tcPr>
            <w:tcW w:w="648" w:type="pct"/>
            <w:vAlign w:val="center"/>
          </w:tcPr>
          <w:p w14:paraId="24350AE7" w14:textId="64A08FE9" w:rsidR="0063504E" w:rsidRPr="00ED6412" w:rsidRDefault="0063504E" w:rsidP="00C05C23">
            <w:pPr>
              <w:spacing w:line="360" w:lineRule="auto"/>
              <w:jc w:val="center"/>
            </w:pPr>
            <w:r w:rsidRPr="00ED6412">
              <w:t>45</w:t>
            </w:r>
          </w:p>
        </w:tc>
        <w:tc>
          <w:tcPr>
            <w:tcW w:w="648" w:type="pct"/>
            <w:vAlign w:val="center"/>
          </w:tcPr>
          <w:p w14:paraId="21F00F32" w14:textId="7EBDBC93" w:rsidR="0063504E" w:rsidRPr="00ED6412" w:rsidRDefault="0063504E" w:rsidP="00C05C23">
            <w:pPr>
              <w:spacing w:line="360" w:lineRule="auto"/>
              <w:jc w:val="center"/>
            </w:pPr>
            <w:r w:rsidRPr="00ED6412">
              <w:t>240</w:t>
            </w:r>
          </w:p>
        </w:tc>
      </w:tr>
      <w:tr w:rsidR="00A53152" w:rsidRPr="00ED6412" w14:paraId="5795240F" w14:textId="77777777" w:rsidTr="005777E9">
        <w:trPr>
          <w:trHeight w:val="397"/>
        </w:trPr>
        <w:tc>
          <w:tcPr>
            <w:tcW w:w="699" w:type="pct"/>
            <w:vAlign w:val="center"/>
            <w:hideMark/>
          </w:tcPr>
          <w:p w14:paraId="0352AD9D" w14:textId="77777777" w:rsidR="0063504E" w:rsidRPr="00ED6412" w:rsidRDefault="0063504E" w:rsidP="00C05C23">
            <w:pPr>
              <w:spacing w:line="360" w:lineRule="auto"/>
              <w:jc w:val="center"/>
            </w:pPr>
            <w:r w:rsidRPr="00ED6412">
              <w:t>P2</w:t>
            </w:r>
          </w:p>
        </w:tc>
        <w:tc>
          <w:tcPr>
            <w:tcW w:w="1153" w:type="pct"/>
            <w:vAlign w:val="center"/>
          </w:tcPr>
          <w:p w14:paraId="15DB1FCD" w14:textId="000970C3" w:rsidR="0063504E" w:rsidRPr="00ED6412" w:rsidRDefault="00D4782E" w:rsidP="00C05C23">
            <w:pPr>
              <w:spacing w:line="360" w:lineRule="auto"/>
              <w:jc w:val="center"/>
            </w:pPr>
            <w:r w:rsidRPr="00ED6412">
              <w:t>4.55527</w:t>
            </w:r>
            <w:r w:rsidR="00403D50" w:rsidRPr="00ED6412">
              <w:t xml:space="preserve"> × 10</w:t>
            </w:r>
            <w:r w:rsidR="00403D50" w:rsidRPr="00ED6412">
              <w:rPr>
                <w:vertAlign w:val="superscript"/>
              </w:rPr>
              <w:t>-6</w:t>
            </w:r>
          </w:p>
        </w:tc>
        <w:tc>
          <w:tcPr>
            <w:tcW w:w="778" w:type="pct"/>
            <w:vAlign w:val="center"/>
          </w:tcPr>
          <w:p w14:paraId="125FC50F" w14:textId="0DBAA9BB" w:rsidR="0063504E" w:rsidRPr="00ED6412" w:rsidRDefault="00403D50" w:rsidP="00C05C23">
            <w:pPr>
              <w:spacing w:line="360" w:lineRule="auto"/>
              <w:jc w:val="center"/>
            </w:pPr>
            <w:r w:rsidRPr="00ED6412">
              <w:t>8.693540</w:t>
            </w:r>
          </w:p>
        </w:tc>
        <w:tc>
          <w:tcPr>
            <w:tcW w:w="1074" w:type="pct"/>
            <w:vAlign w:val="center"/>
          </w:tcPr>
          <w:p w14:paraId="7F1782CC" w14:textId="4AC3D215" w:rsidR="0063504E" w:rsidRPr="00ED6412" w:rsidRDefault="00D4782E" w:rsidP="00C05C23">
            <w:pPr>
              <w:spacing w:line="360" w:lineRule="auto"/>
              <w:jc w:val="center"/>
            </w:pPr>
            <w:r w:rsidRPr="00ED6412">
              <w:t>8.60796</w:t>
            </w:r>
            <w:r w:rsidR="00403D50" w:rsidRPr="00ED6412">
              <w:t xml:space="preserve"> × 10</w:t>
            </w:r>
          </w:p>
        </w:tc>
        <w:tc>
          <w:tcPr>
            <w:tcW w:w="648" w:type="pct"/>
            <w:vAlign w:val="center"/>
          </w:tcPr>
          <w:p w14:paraId="4401CEB6" w14:textId="4FF858ED" w:rsidR="0063504E" w:rsidRPr="00ED6412" w:rsidRDefault="0063504E" w:rsidP="00C05C23">
            <w:pPr>
              <w:spacing w:line="360" w:lineRule="auto"/>
              <w:jc w:val="center"/>
            </w:pPr>
            <w:r w:rsidRPr="00ED6412">
              <w:t>45</w:t>
            </w:r>
          </w:p>
        </w:tc>
        <w:tc>
          <w:tcPr>
            <w:tcW w:w="648" w:type="pct"/>
            <w:vAlign w:val="center"/>
          </w:tcPr>
          <w:p w14:paraId="1463E6AC" w14:textId="057849F4" w:rsidR="0063504E" w:rsidRPr="00ED6412" w:rsidRDefault="0063504E" w:rsidP="00C05C23">
            <w:pPr>
              <w:spacing w:line="360" w:lineRule="auto"/>
              <w:jc w:val="center"/>
            </w:pPr>
            <w:r w:rsidRPr="00ED6412">
              <w:t>240</w:t>
            </w:r>
          </w:p>
        </w:tc>
      </w:tr>
      <w:tr w:rsidR="00A53152" w:rsidRPr="00ED6412" w14:paraId="5B950CBF" w14:textId="77777777" w:rsidTr="005777E9">
        <w:trPr>
          <w:trHeight w:val="397"/>
        </w:trPr>
        <w:tc>
          <w:tcPr>
            <w:tcW w:w="699" w:type="pct"/>
            <w:vAlign w:val="center"/>
          </w:tcPr>
          <w:p w14:paraId="0F95298C" w14:textId="4643AAB3" w:rsidR="0063504E" w:rsidRPr="00ED6412" w:rsidRDefault="0063504E" w:rsidP="00C05C23">
            <w:pPr>
              <w:spacing w:line="360" w:lineRule="auto"/>
              <w:jc w:val="center"/>
            </w:pPr>
            <w:r w:rsidRPr="00ED6412">
              <w:t>P3</w:t>
            </w:r>
          </w:p>
        </w:tc>
        <w:tc>
          <w:tcPr>
            <w:tcW w:w="1153" w:type="pct"/>
            <w:vAlign w:val="center"/>
          </w:tcPr>
          <w:p w14:paraId="68678805" w14:textId="6AAABB04" w:rsidR="0063504E" w:rsidRPr="00ED6412" w:rsidRDefault="00D4782E" w:rsidP="00C05C23">
            <w:pPr>
              <w:spacing w:line="360" w:lineRule="auto"/>
              <w:jc w:val="center"/>
            </w:pPr>
            <w:r w:rsidRPr="00ED6412">
              <w:t>1.31540</w:t>
            </w:r>
            <w:r w:rsidR="00403D50" w:rsidRPr="00ED6412">
              <w:t xml:space="preserve"> × 10</w:t>
            </w:r>
            <w:r w:rsidR="00403D50" w:rsidRPr="00ED6412">
              <w:rPr>
                <w:vertAlign w:val="superscript"/>
              </w:rPr>
              <w:t>-6</w:t>
            </w:r>
          </w:p>
        </w:tc>
        <w:tc>
          <w:tcPr>
            <w:tcW w:w="778" w:type="pct"/>
            <w:vAlign w:val="center"/>
          </w:tcPr>
          <w:p w14:paraId="66DA0F71" w14:textId="0D2AE809" w:rsidR="0063504E" w:rsidRPr="00ED6412" w:rsidRDefault="00403D50" w:rsidP="00C05C23">
            <w:pPr>
              <w:spacing w:line="360" w:lineRule="auto"/>
              <w:jc w:val="center"/>
            </w:pPr>
            <w:r w:rsidRPr="00ED6412">
              <w:t>8.751800</w:t>
            </w:r>
          </w:p>
        </w:tc>
        <w:tc>
          <w:tcPr>
            <w:tcW w:w="1074" w:type="pct"/>
            <w:vAlign w:val="center"/>
          </w:tcPr>
          <w:p w14:paraId="568F43E8" w14:textId="0E04F819" w:rsidR="0063504E" w:rsidRPr="00ED6412" w:rsidRDefault="00D4782E" w:rsidP="00C05C23">
            <w:pPr>
              <w:spacing w:line="360" w:lineRule="auto"/>
              <w:jc w:val="center"/>
            </w:pPr>
            <w:r w:rsidRPr="00ED6412">
              <w:t>2.24940</w:t>
            </w:r>
            <w:r w:rsidR="00403D50" w:rsidRPr="00ED6412">
              <w:t xml:space="preserve"> × 10</w:t>
            </w:r>
            <w:r w:rsidR="00403D50" w:rsidRPr="00ED6412">
              <w:rPr>
                <w:vertAlign w:val="superscript"/>
              </w:rPr>
              <w:t>2</w:t>
            </w:r>
          </w:p>
        </w:tc>
        <w:tc>
          <w:tcPr>
            <w:tcW w:w="648" w:type="pct"/>
            <w:vAlign w:val="center"/>
          </w:tcPr>
          <w:p w14:paraId="512CFDA9" w14:textId="72B9BE8C" w:rsidR="0063504E" w:rsidRPr="00ED6412" w:rsidRDefault="0063504E" w:rsidP="00C05C23">
            <w:pPr>
              <w:spacing w:line="360" w:lineRule="auto"/>
              <w:jc w:val="center"/>
            </w:pPr>
            <w:r w:rsidRPr="00ED6412">
              <w:t>275</w:t>
            </w:r>
          </w:p>
        </w:tc>
        <w:tc>
          <w:tcPr>
            <w:tcW w:w="648" w:type="pct"/>
            <w:vAlign w:val="center"/>
          </w:tcPr>
          <w:p w14:paraId="460C2931" w14:textId="5AD007CE" w:rsidR="0063504E" w:rsidRPr="00ED6412" w:rsidRDefault="0063504E" w:rsidP="00C05C23">
            <w:pPr>
              <w:spacing w:line="360" w:lineRule="auto"/>
              <w:jc w:val="center"/>
            </w:pPr>
            <w:r w:rsidRPr="00ED6412">
              <w:t>450</w:t>
            </w:r>
          </w:p>
        </w:tc>
      </w:tr>
      <w:tr w:rsidR="00A53152" w:rsidRPr="00ED6412" w14:paraId="1E97D95D" w14:textId="77777777" w:rsidTr="005777E9">
        <w:trPr>
          <w:trHeight w:val="397"/>
        </w:trPr>
        <w:tc>
          <w:tcPr>
            <w:tcW w:w="699" w:type="pct"/>
            <w:vAlign w:val="center"/>
          </w:tcPr>
          <w:p w14:paraId="0016F453" w14:textId="5C44983F" w:rsidR="0063504E" w:rsidRPr="00ED6412" w:rsidRDefault="0063504E" w:rsidP="00C05C23">
            <w:pPr>
              <w:spacing w:line="360" w:lineRule="auto"/>
              <w:jc w:val="center"/>
            </w:pPr>
            <w:r w:rsidRPr="00ED6412">
              <w:t>P4</w:t>
            </w:r>
          </w:p>
        </w:tc>
        <w:tc>
          <w:tcPr>
            <w:tcW w:w="1153" w:type="pct"/>
            <w:vAlign w:val="center"/>
          </w:tcPr>
          <w:p w14:paraId="0BA7CE13" w14:textId="5805E869" w:rsidR="0063504E" w:rsidRPr="00ED6412" w:rsidRDefault="00D4782E" w:rsidP="00C05C23">
            <w:pPr>
              <w:spacing w:line="360" w:lineRule="auto"/>
              <w:jc w:val="center"/>
            </w:pPr>
            <w:r w:rsidRPr="00ED6412">
              <w:t>5.15577</w:t>
            </w:r>
            <w:r w:rsidR="00403D50" w:rsidRPr="00ED6412">
              <w:t xml:space="preserve"> × 10</w:t>
            </w:r>
            <w:r w:rsidR="00403D50" w:rsidRPr="00ED6412">
              <w:rPr>
                <w:vertAlign w:val="superscript"/>
              </w:rPr>
              <w:t>-6</w:t>
            </w:r>
          </w:p>
        </w:tc>
        <w:tc>
          <w:tcPr>
            <w:tcW w:w="778" w:type="pct"/>
            <w:vAlign w:val="center"/>
          </w:tcPr>
          <w:p w14:paraId="3F99720A" w14:textId="2FD75C9A" w:rsidR="0063504E" w:rsidRPr="00ED6412" w:rsidRDefault="00403D50" w:rsidP="00C05C23">
            <w:pPr>
              <w:spacing w:line="360" w:lineRule="auto"/>
              <w:jc w:val="center"/>
            </w:pPr>
            <w:r w:rsidRPr="00ED6412">
              <w:t>7.345180</w:t>
            </w:r>
          </w:p>
        </w:tc>
        <w:tc>
          <w:tcPr>
            <w:tcW w:w="1074" w:type="pct"/>
            <w:vAlign w:val="center"/>
          </w:tcPr>
          <w:p w14:paraId="7CB8C789" w14:textId="20D0F04D" w:rsidR="0063504E" w:rsidRPr="00ED6412" w:rsidRDefault="00D4782E" w:rsidP="00C05C23">
            <w:pPr>
              <w:spacing w:line="360" w:lineRule="auto"/>
              <w:jc w:val="center"/>
            </w:pPr>
            <w:r w:rsidRPr="00ED6412">
              <w:t>2.31141</w:t>
            </w:r>
            <w:r w:rsidR="00403D50" w:rsidRPr="00ED6412">
              <w:t xml:space="preserve"> × 10</w:t>
            </w:r>
            <w:r w:rsidR="00403D50" w:rsidRPr="00ED6412">
              <w:rPr>
                <w:vertAlign w:val="superscript"/>
              </w:rPr>
              <w:t>2</w:t>
            </w:r>
          </w:p>
        </w:tc>
        <w:tc>
          <w:tcPr>
            <w:tcW w:w="648" w:type="pct"/>
            <w:vAlign w:val="center"/>
          </w:tcPr>
          <w:p w14:paraId="57CBBB98" w14:textId="79C848EB" w:rsidR="0063504E" w:rsidRPr="00ED6412" w:rsidRDefault="0063504E" w:rsidP="00C05C23">
            <w:pPr>
              <w:spacing w:line="360" w:lineRule="auto"/>
              <w:jc w:val="center"/>
            </w:pPr>
            <w:r w:rsidRPr="00ED6412">
              <w:t>150</w:t>
            </w:r>
          </w:p>
        </w:tc>
        <w:tc>
          <w:tcPr>
            <w:tcW w:w="648" w:type="pct"/>
            <w:vAlign w:val="center"/>
          </w:tcPr>
          <w:p w14:paraId="3DE8948E" w14:textId="13A24C78" w:rsidR="0063504E" w:rsidRPr="00ED6412" w:rsidRDefault="0063504E" w:rsidP="00C05C23">
            <w:pPr>
              <w:spacing w:line="360" w:lineRule="auto"/>
              <w:jc w:val="center"/>
            </w:pPr>
            <w:r w:rsidRPr="00ED6412">
              <w:t>350</w:t>
            </w:r>
          </w:p>
        </w:tc>
      </w:tr>
      <w:tr w:rsidR="00A53152" w:rsidRPr="00ED6412" w14:paraId="64C5581D" w14:textId="77777777" w:rsidTr="005777E9">
        <w:trPr>
          <w:trHeight w:val="397"/>
        </w:trPr>
        <w:tc>
          <w:tcPr>
            <w:tcW w:w="699" w:type="pct"/>
            <w:vAlign w:val="center"/>
          </w:tcPr>
          <w:p w14:paraId="17693B6D" w14:textId="50C9B3D9" w:rsidR="0063504E" w:rsidRPr="00ED6412" w:rsidRDefault="0063504E" w:rsidP="00C05C23">
            <w:pPr>
              <w:spacing w:line="360" w:lineRule="auto"/>
              <w:jc w:val="center"/>
            </w:pPr>
            <w:r w:rsidRPr="00ED6412">
              <w:t>P5</w:t>
            </w:r>
          </w:p>
        </w:tc>
        <w:tc>
          <w:tcPr>
            <w:tcW w:w="1153" w:type="pct"/>
            <w:vAlign w:val="center"/>
          </w:tcPr>
          <w:p w14:paraId="3B198077" w14:textId="3BC20043" w:rsidR="0063504E" w:rsidRPr="00ED6412" w:rsidRDefault="00D4782E" w:rsidP="00C05C23">
            <w:pPr>
              <w:spacing w:line="360" w:lineRule="auto"/>
              <w:jc w:val="center"/>
            </w:pPr>
            <w:r w:rsidRPr="00ED6412">
              <w:t>6.11535</w:t>
            </w:r>
            <w:r w:rsidR="00403D50" w:rsidRPr="00ED6412">
              <w:t xml:space="preserve"> × 10</w:t>
            </w:r>
            <w:r w:rsidR="00403D50" w:rsidRPr="00ED6412">
              <w:rPr>
                <w:vertAlign w:val="superscript"/>
              </w:rPr>
              <w:t>-6</w:t>
            </w:r>
          </w:p>
        </w:tc>
        <w:tc>
          <w:tcPr>
            <w:tcW w:w="778" w:type="pct"/>
            <w:vAlign w:val="center"/>
          </w:tcPr>
          <w:p w14:paraId="5C623417" w14:textId="2F11F795" w:rsidR="0063504E" w:rsidRPr="00ED6412" w:rsidRDefault="00403D50" w:rsidP="00C05C23">
            <w:pPr>
              <w:spacing w:line="360" w:lineRule="auto"/>
              <w:jc w:val="center"/>
            </w:pPr>
            <w:r w:rsidRPr="00ED6412">
              <w:t>7.232970</w:t>
            </w:r>
          </w:p>
        </w:tc>
        <w:tc>
          <w:tcPr>
            <w:tcW w:w="1074" w:type="pct"/>
            <w:vAlign w:val="center"/>
          </w:tcPr>
          <w:p w14:paraId="3E752E8C" w14:textId="2557A344" w:rsidR="0063504E" w:rsidRPr="00ED6412" w:rsidRDefault="00D4782E" w:rsidP="00C05C23">
            <w:pPr>
              <w:spacing w:line="360" w:lineRule="auto"/>
              <w:jc w:val="center"/>
            </w:pPr>
            <w:r w:rsidRPr="00ED6412">
              <w:t>2.30881</w:t>
            </w:r>
            <w:r w:rsidR="00403D50" w:rsidRPr="00ED6412">
              <w:t xml:space="preserve"> × 10</w:t>
            </w:r>
            <w:r w:rsidR="00403D50" w:rsidRPr="00ED6412">
              <w:rPr>
                <w:vertAlign w:val="superscript"/>
              </w:rPr>
              <w:t>2</w:t>
            </w:r>
          </w:p>
        </w:tc>
        <w:tc>
          <w:tcPr>
            <w:tcW w:w="648" w:type="pct"/>
            <w:vAlign w:val="center"/>
          </w:tcPr>
          <w:p w14:paraId="308782AF" w14:textId="545C5D0D" w:rsidR="0063504E" w:rsidRPr="00ED6412" w:rsidRDefault="0063504E" w:rsidP="00C05C23">
            <w:pPr>
              <w:spacing w:line="360" w:lineRule="auto"/>
              <w:jc w:val="center"/>
            </w:pPr>
            <w:r w:rsidRPr="00ED6412">
              <w:t>150</w:t>
            </w:r>
          </w:p>
        </w:tc>
        <w:tc>
          <w:tcPr>
            <w:tcW w:w="648" w:type="pct"/>
            <w:vAlign w:val="center"/>
          </w:tcPr>
          <w:p w14:paraId="59AD3489" w14:textId="766AA42B" w:rsidR="0063504E" w:rsidRPr="00ED6412" w:rsidRDefault="0063504E" w:rsidP="00C05C23">
            <w:pPr>
              <w:spacing w:line="360" w:lineRule="auto"/>
              <w:jc w:val="center"/>
            </w:pPr>
            <w:r w:rsidRPr="00ED6412">
              <w:t>350</w:t>
            </w:r>
          </w:p>
        </w:tc>
      </w:tr>
      <w:tr w:rsidR="00A53152" w:rsidRPr="00ED6412" w14:paraId="07395975" w14:textId="77777777" w:rsidTr="005777E9">
        <w:trPr>
          <w:trHeight w:val="397"/>
        </w:trPr>
        <w:tc>
          <w:tcPr>
            <w:tcW w:w="699" w:type="pct"/>
            <w:vAlign w:val="center"/>
          </w:tcPr>
          <w:p w14:paraId="7EA7E629" w14:textId="3ACD8664" w:rsidR="0063504E" w:rsidRPr="00ED6412" w:rsidRDefault="0063504E" w:rsidP="00C05C23">
            <w:pPr>
              <w:spacing w:line="360" w:lineRule="auto"/>
              <w:jc w:val="center"/>
            </w:pPr>
            <w:r w:rsidRPr="00ED6412">
              <w:t>P6</w:t>
            </w:r>
          </w:p>
        </w:tc>
        <w:tc>
          <w:tcPr>
            <w:tcW w:w="1153" w:type="pct"/>
            <w:vAlign w:val="center"/>
          </w:tcPr>
          <w:p w14:paraId="0A35B25A" w14:textId="341E35FE" w:rsidR="0063504E" w:rsidRPr="00ED6412" w:rsidRDefault="00D4782E" w:rsidP="00C05C23">
            <w:pPr>
              <w:spacing w:line="360" w:lineRule="auto"/>
              <w:jc w:val="center"/>
            </w:pPr>
            <w:r w:rsidRPr="00ED6412">
              <w:t>1.30000</w:t>
            </w:r>
            <w:r w:rsidR="00403D50" w:rsidRPr="00ED6412">
              <w:t xml:space="preserve"> × 10</w:t>
            </w:r>
            <w:r w:rsidR="00403D50" w:rsidRPr="00ED6412">
              <w:rPr>
                <w:vertAlign w:val="superscript"/>
              </w:rPr>
              <w:t>-6</w:t>
            </w:r>
          </w:p>
        </w:tc>
        <w:tc>
          <w:tcPr>
            <w:tcW w:w="778" w:type="pct"/>
            <w:vAlign w:val="center"/>
          </w:tcPr>
          <w:p w14:paraId="4907D91F" w14:textId="7543C7D0" w:rsidR="0063504E" w:rsidRPr="00ED6412" w:rsidRDefault="00403D50" w:rsidP="00C05C23">
            <w:pPr>
              <w:spacing w:line="360" w:lineRule="auto"/>
              <w:jc w:val="center"/>
            </w:pPr>
            <w:r w:rsidRPr="00ED6412">
              <w:t>8.570000</w:t>
            </w:r>
          </w:p>
        </w:tc>
        <w:tc>
          <w:tcPr>
            <w:tcW w:w="1074" w:type="pct"/>
            <w:vAlign w:val="center"/>
          </w:tcPr>
          <w:p w14:paraId="4D215D77" w14:textId="187255C7" w:rsidR="0063504E" w:rsidRPr="00ED6412" w:rsidRDefault="00D4782E" w:rsidP="00C05C23">
            <w:pPr>
              <w:spacing w:line="360" w:lineRule="auto"/>
              <w:jc w:val="center"/>
            </w:pPr>
            <w:r w:rsidRPr="00ED6412">
              <w:t>6.50000</w:t>
            </w:r>
            <w:r w:rsidR="00403D50" w:rsidRPr="00ED6412">
              <w:t xml:space="preserve"> × 10</w:t>
            </w:r>
            <w:r w:rsidR="00403D50" w:rsidRPr="00ED6412">
              <w:rPr>
                <w:vertAlign w:val="superscript"/>
              </w:rPr>
              <w:t>2</w:t>
            </w:r>
          </w:p>
        </w:tc>
        <w:tc>
          <w:tcPr>
            <w:tcW w:w="648" w:type="pct"/>
            <w:vAlign w:val="center"/>
          </w:tcPr>
          <w:p w14:paraId="140B8AF4" w14:textId="74290DC3" w:rsidR="0063504E" w:rsidRPr="00ED6412" w:rsidRDefault="0063504E" w:rsidP="00C05C23">
            <w:pPr>
              <w:spacing w:line="360" w:lineRule="auto"/>
              <w:jc w:val="center"/>
            </w:pPr>
            <w:r w:rsidRPr="00ED6412">
              <w:t>350</w:t>
            </w:r>
          </w:p>
        </w:tc>
        <w:tc>
          <w:tcPr>
            <w:tcW w:w="648" w:type="pct"/>
            <w:vAlign w:val="center"/>
          </w:tcPr>
          <w:p w14:paraId="19DE7BA0" w14:textId="6601F3B0" w:rsidR="0063504E" w:rsidRPr="00ED6412" w:rsidRDefault="0063504E" w:rsidP="00C05C23">
            <w:pPr>
              <w:spacing w:line="360" w:lineRule="auto"/>
              <w:jc w:val="center"/>
            </w:pPr>
            <w:r w:rsidRPr="00ED6412">
              <w:t>750</w:t>
            </w:r>
          </w:p>
        </w:tc>
      </w:tr>
      <w:tr w:rsidR="00A53152" w:rsidRPr="00ED6412" w14:paraId="4F8174A8" w14:textId="77777777" w:rsidTr="005777E9">
        <w:trPr>
          <w:trHeight w:val="397"/>
        </w:trPr>
        <w:tc>
          <w:tcPr>
            <w:tcW w:w="699" w:type="pct"/>
            <w:vAlign w:val="center"/>
          </w:tcPr>
          <w:p w14:paraId="4F5567E5" w14:textId="0BA24680" w:rsidR="0063504E" w:rsidRPr="00ED6412" w:rsidRDefault="0063504E" w:rsidP="00C05C23">
            <w:pPr>
              <w:spacing w:line="360" w:lineRule="auto"/>
              <w:jc w:val="center"/>
            </w:pPr>
            <w:r w:rsidRPr="00ED6412">
              <w:t>P7</w:t>
            </w:r>
          </w:p>
        </w:tc>
        <w:tc>
          <w:tcPr>
            <w:tcW w:w="1153" w:type="pct"/>
            <w:vAlign w:val="center"/>
          </w:tcPr>
          <w:p w14:paraId="1A7F943C" w14:textId="028EBAF4" w:rsidR="0063504E" w:rsidRPr="00ED6412" w:rsidRDefault="00D4782E" w:rsidP="00C05C23">
            <w:pPr>
              <w:spacing w:line="360" w:lineRule="auto"/>
              <w:jc w:val="center"/>
            </w:pPr>
            <w:r w:rsidRPr="00ED6412">
              <w:t>4.41090</w:t>
            </w:r>
            <w:r w:rsidR="00403D50" w:rsidRPr="00ED6412">
              <w:t xml:space="preserve"> × 10</w:t>
            </w:r>
            <w:r w:rsidR="00403D50" w:rsidRPr="00ED6412">
              <w:rPr>
                <w:vertAlign w:val="superscript"/>
              </w:rPr>
              <w:t>-6</w:t>
            </w:r>
          </w:p>
        </w:tc>
        <w:tc>
          <w:tcPr>
            <w:tcW w:w="778" w:type="pct"/>
            <w:vAlign w:val="center"/>
          </w:tcPr>
          <w:p w14:paraId="2B6685AF" w14:textId="7CD8AB66" w:rsidR="0063504E" w:rsidRPr="00ED6412" w:rsidRDefault="00403D50" w:rsidP="00C05C23">
            <w:pPr>
              <w:spacing w:line="360" w:lineRule="auto"/>
              <w:jc w:val="center"/>
            </w:pPr>
            <w:r w:rsidRPr="00ED6412">
              <w:t>9.526910</w:t>
            </w:r>
          </w:p>
        </w:tc>
        <w:tc>
          <w:tcPr>
            <w:tcW w:w="1074" w:type="pct"/>
            <w:vAlign w:val="center"/>
          </w:tcPr>
          <w:p w14:paraId="172353C8" w14:textId="4D6A0EA2" w:rsidR="0063504E" w:rsidRPr="00ED6412" w:rsidRDefault="00D4782E" w:rsidP="00C05C23">
            <w:pPr>
              <w:spacing w:line="360" w:lineRule="auto"/>
              <w:jc w:val="center"/>
            </w:pPr>
            <w:r w:rsidRPr="00ED6412">
              <w:t>5.32498</w:t>
            </w:r>
            <w:r w:rsidR="00403D50" w:rsidRPr="00ED6412">
              <w:t xml:space="preserve"> × 10</w:t>
            </w:r>
          </w:p>
        </w:tc>
        <w:tc>
          <w:tcPr>
            <w:tcW w:w="648" w:type="pct"/>
            <w:vAlign w:val="center"/>
          </w:tcPr>
          <w:p w14:paraId="4151E4E4" w14:textId="73EE9EE5" w:rsidR="0063504E" w:rsidRPr="00ED6412" w:rsidRDefault="0063504E" w:rsidP="00C05C23">
            <w:pPr>
              <w:spacing w:line="360" w:lineRule="auto"/>
              <w:jc w:val="center"/>
            </w:pPr>
            <w:r w:rsidRPr="00ED6412">
              <w:t>35</w:t>
            </w:r>
          </w:p>
        </w:tc>
        <w:tc>
          <w:tcPr>
            <w:tcW w:w="648" w:type="pct"/>
            <w:vAlign w:val="center"/>
          </w:tcPr>
          <w:p w14:paraId="7DC6D25F" w14:textId="2452AFFA" w:rsidR="0063504E" w:rsidRPr="00ED6412" w:rsidRDefault="0063504E" w:rsidP="00C05C23">
            <w:pPr>
              <w:spacing w:line="360" w:lineRule="auto"/>
              <w:jc w:val="center"/>
            </w:pPr>
            <w:r w:rsidRPr="00ED6412">
              <w:t>175</w:t>
            </w:r>
          </w:p>
        </w:tc>
      </w:tr>
      <w:tr w:rsidR="00A53152" w:rsidRPr="00ED6412" w14:paraId="2F3EC47D" w14:textId="77777777" w:rsidTr="005777E9">
        <w:trPr>
          <w:trHeight w:val="397"/>
        </w:trPr>
        <w:tc>
          <w:tcPr>
            <w:tcW w:w="699" w:type="pct"/>
            <w:vAlign w:val="center"/>
          </w:tcPr>
          <w:p w14:paraId="68F5CD17" w14:textId="1C98430F" w:rsidR="0063504E" w:rsidRPr="00ED6412" w:rsidRDefault="0063504E" w:rsidP="00C05C23">
            <w:pPr>
              <w:spacing w:line="360" w:lineRule="auto"/>
              <w:jc w:val="center"/>
            </w:pPr>
            <w:r w:rsidRPr="00ED6412">
              <w:t>P8</w:t>
            </w:r>
          </w:p>
        </w:tc>
        <w:tc>
          <w:tcPr>
            <w:tcW w:w="1153" w:type="pct"/>
            <w:vAlign w:val="center"/>
          </w:tcPr>
          <w:p w14:paraId="38C9D441" w14:textId="1ED23913" w:rsidR="0063504E" w:rsidRPr="00ED6412" w:rsidRDefault="00D4782E" w:rsidP="00C05C23">
            <w:pPr>
              <w:spacing w:line="360" w:lineRule="auto"/>
              <w:jc w:val="center"/>
            </w:pPr>
            <w:r w:rsidRPr="00ED6412">
              <w:t>7.62027</w:t>
            </w:r>
            <w:r w:rsidR="00403D50" w:rsidRPr="00ED6412">
              <w:t xml:space="preserve"> × 10</w:t>
            </w:r>
            <w:r w:rsidR="00403D50" w:rsidRPr="00ED6412">
              <w:rPr>
                <w:vertAlign w:val="superscript"/>
              </w:rPr>
              <w:t>-6</w:t>
            </w:r>
          </w:p>
        </w:tc>
        <w:tc>
          <w:tcPr>
            <w:tcW w:w="778" w:type="pct"/>
            <w:vAlign w:val="center"/>
          </w:tcPr>
          <w:p w14:paraId="31E0A6D8" w14:textId="06BD93A7" w:rsidR="0063504E" w:rsidRPr="00ED6412" w:rsidRDefault="00403D50" w:rsidP="00C05C23">
            <w:pPr>
              <w:spacing w:line="360" w:lineRule="auto"/>
              <w:jc w:val="center"/>
            </w:pPr>
            <w:r w:rsidRPr="00ED6412">
              <w:t>9.287460</w:t>
            </w:r>
          </w:p>
        </w:tc>
        <w:tc>
          <w:tcPr>
            <w:tcW w:w="1074" w:type="pct"/>
            <w:vAlign w:val="center"/>
          </w:tcPr>
          <w:p w14:paraId="126D6F28" w14:textId="7619D498" w:rsidR="0063504E" w:rsidRPr="00ED6412" w:rsidRDefault="00D4782E" w:rsidP="00C05C23">
            <w:pPr>
              <w:spacing w:line="360" w:lineRule="auto"/>
              <w:jc w:val="center"/>
            </w:pPr>
            <w:r w:rsidRPr="00ED6412">
              <w:t>5.8249</w:t>
            </w:r>
            <w:r w:rsidR="0063504E" w:rsidRPr="00ED6412">
              <w:t>0</w:t>
            </w:r>
            <w:r w:rsidR="00403D50" w:rsidRPr="00ED6412">
              <w:t xml:space="preserve"> × 10</w:t>
            </w:r>
          </w:p>
        </w:tc>
        <w:tc>
          <w:tcPr>
            <w:tcW w:w="648" w:type="pct"/>
            <w:vAlign w:val="center"/>
          </w:tcPr>
          <w:p w14:paraId="0B4E1E56" w14:textId="1335DC2B" w:rsidR="0063504E" w:rsidRPr="00ED6412" w:rsidRDefault="0063504E" w:rsidP="00C05C23">
            <w:pPr>
              <w:spacing w:line="360" w:lineRule="auto"/>
              <w:jc w:val="center"/>
            </w:pPr>
            <w:r w:rsidRPr="00ED6412">
              <w:t>35</w:t>
            </w:r>
          </w:p>
        </w:tc>
        <w:tc>
          <w:tcPr>
            <w:tcW w:w="648" w:type="pct"/>
            <w:vAlign w:val="center"/>
          </w:tcPr>
          <w:p w14:paraId="4EEE83B0" w14:textId="144C2900" w:rsidR="0063504E" w:rsidRPr="00ED6412" w:rsidRDefault="0063504E" w:rsidP="00C05C23">
            <w:pPr>
              <w:spacing w:line="360" w:lineRule="auto"/>
              <w:jc w:val="center"/>
            </w:pPr>
            <w:r w:rsidRPr="00ED6412">
              <w:t>175</w:t>
            </w:r>
          </w:p>
        </w:tc>
      </w:tr>
      <w:tr w:rsidR="00A53152" w:rsidRPr="00ED6412" w14:paraId="397DF610" w14:textId="77777777" w:rsidTr="005777E9">
        <w:trPr>
          <w:trHeight w:val="397"/>
        </w:trPr>
        <w:tc>
          <w:tcPr>
            <w:tcW w:w="699" w:type="pct"/>
            <w:vAlign w:val="center"/>
          </w:tcPr>
          <w:p w14:paraId="090F41B9" w14:textId="5D360B82" w:rsidR="0063504E" w:rsidRPr="00ED6412" w:rsidRDefault="0063504E" w:rsidP="00C05C23">
            <w:pPr>
              <w:spacing w:line="360" w:lineRule="auto"/>
              <w:jc w:val="center"/>
            </w:pPr>
            <w:r w:rsidRPr="00ED6412">
              <w:t>P9</w:t>
            </w:r>
          </w:p>
        </w:tc>
        <w:tc>
          <w:tcPr>
            <w:tcW w:w="1153" w:type="pct"/>
            <w:vAlign w:val="center"/>
          </w:tcPr>
          <w:p w14:paraId="2959033E" w14:textId="4E57DAD1" w:rsidR="0063504E" w:rsidRPr="00ED6412" w:rsidRDefault="00D4782E" w:rsidP="00C05C23">
            <w:pPr>
              <w:spacing w:line="360" w:lineRule="auto"/>
              <w:jc w:val="center"/>
            </w:pPr>
            <w:r w:rsidRPr="00ED6412">
              <w:t>1.39491</w:t>
            </w:r>
            <w:r w:rsidR="00403D50" w:rsidRPr="00ED6412">
              <w:t xml:space="preserve"> × 10</w:t>
            </w:r>
            <w:r w:rsidR="00403D50" w:rsidRPr="00ED6412">
              <w:rPr>
                <w:vertAlign w:val="superscript"/>
              </w:rPr>
              <w:t>-6</w:t>
            </w:r>
          </w:p>
        </w:tc>
        <w:tc>
          <w:tcPr>
            <w:tcW w:w="778" w:type="pct"/>
            <w:vAlign w:val="center"/>
          </w:tcPr>
          <w:p w14:paraId="56DE1B5E" w14:textId="44343E1D" w:rsidR="0063504E" w:rsidRPr="00ED6412" w:rsidRDefault="00403D50" w:rsidP="00C05C23">
            <w:pPr>
              <w:spacing w:line="360" w:lineRule="auto"/>
              <w:jc w:val="center"/>
            </w:pPr>
            <w:r w:rsidRPr="00ED6412">
              <w:t>7.684840</w:t>
            </w:r>
          </w:p>
        </w:tc>
        <w:tc>
          <w:tcPr>
            <w:tcW w:w="1074" w:type="pct"/>
            <w:vAlign w:val="center"/>
          </w:tcPr>
          <w:p w14:paraId="21CCC7AE" w14:textId="19BC297C" w:rsidR="0063504E" w:rsidRPr="00ED6412" w:rsidRDefault="00D4782E" w:rsidP="00C05C23">
            <w:pPr>
              <w:spacing w:line="360" w:lineRule="auto"/>
              <w:jc w:val="center"/>
            </w:pPr>
            <w:r w:rsidRPr="00ED6412">
              <w:t>1.73124</w:t>
            </w:r>
            <w:r w:rsidR="00403D50" w:rsidRPr="00ED6412">
              <w:t xml:space="preserve"> × 10</w:t>
            </w:r>
            <w:r w:rsidR="00403D50" w:rsidRPr="00ED6412">
              <w:rPr>
                <w:vertAlign w:val="superscript"/>
              </w:rPr>
              <w:t>2</w:t>
            </w:r>
          </w:p>
        </w:tc>
        <w:tc>
          <w:tcPr>
            <w:tcW w:w="648" w:type="pct"/>
            <w:vAlign w:val="center"/>
          </w:tcPr>
          <w:p w14:paraId="48153294" w14:textId="48CDB480" w:rsidR="0063504E" w:rsidRPr="00ED6412" w:rsidRDefault="0063504E" w:rsidP="00C05C23">
            <w:pPr>
              <w:spacing w:line="360" w:lineRule="auto"/>
              <w:jc w:val="center"/>
            </w:pPr>
            <w:r w:rsidRPr="00ED6412">
              <w:t>45</w:t>
            </w:r>
          </w:p>
        </w:tc>
        <w:tc>
          <w:tcPr>
            <w:tcW w:w="648" w:type="pct"/>
            <w:vAlign w:val="center"/>
          </w:tcPr>
          <w:p w14:paraId="704245D5" w14:textId="169261A1" w:rsidR="0063504E" w:rsidRPr="00ED6412" w:rsidRDefault="0063504E" w:rsidP="00C05C23">
            <w:pPr>
              <w:spacing w:line="360" w:lineRule="auto"/>
              <w:jc w:val="center"/>
            </w:pPr>
            <w:r w:rsidRPr="00ED6412">
              <w:t>240</w:t>
            </w:r>
          </w:p>
        </w:tc>
      </w:tr>
    </w:tbl>
    <w:p w14:paraId="0D1E05C0" w14:textId="0CFB761E" w:rsidR="0059377E" w:rsidRPr="00ED6412" w:rsidRDefault="0059377E" w:rsidP="0059377E">
      <w:pPr>
        <w:spacing w:after="120"/>
        <w:rPr>
          <w:lang w:val="en-US"/>
        </w:rPr>
      </w:pPr>
      <w:bookmarkStart w:id="182" w:name="_Ref484963225"/>
    </w:p>
    <w:p w14:paraId="59BE04C9" w14:textId="3DE7D989" w:rsidR="0059377E" w:rsidRPr="00ED6412" w:rsidRDefault="0059377E" w:rsidP="0059377E">
      <w:pPr>
        <w:spacing w:after="120"/>
        <w:rPr>
          <w:lang w:val="en-US"/>
        </w:rPr>
      </w:pPr>
      <w:r w:rsidRPr="00ED6412">
        <w:rPr>
          <w:lang w:val="en-US"/>
        </w:rPr>
        <w:t>T</w:t>
      </w:r>
      <w:r w:rsidRPr="00ED6412">
        <w:rPr>
          <w:rFonts w:hint="eastAsia"/>
          <w:lang w:val="en-US"/>
        </w:rPr>
        <w:t xml:space="preserve">he emission </w:t>
      </w:r>
      <w:r w:rsidRPr="00ED6412">
        <w:rPr>
          <w:lang w:val="en-US"/>
        </w:rPr>
        <w:t>levels investigated</w:t>
      </w:r>
      <w:r w:rsidRPr="00ED6412">
        <w:rPr>
          <w:rFonts w:hint="eastAsia"/>
          <w:lang w:val="en-US"/>
        </w:rPr>
        <w:t xml:space="preserve"> for this case are between the </w:t>
      </w:r>
      <w:r w:rsidRPr="00ED6412">
        <w:rPr>
          <w:lang w:val="en-US"/>
        </w:rPr>
        <w:t xml:space="preserve">lowest cost </w:t>
      </w:r>
      <w:r w:rsidRPr="00ED6412">
        <w:rPr>
          <w:rFonts w:hint="eastAsia"/>
          <w:lang w:val="en-US"/>
        </w:rPr>
        <w:t xml:space="preserve">emission of the system without </w:t>
      </w:r>
      <w:r w:rsidRPr="00ED6412">
        <w:rPr>
          <w:lang w:val="en-US"/>
        </w:rPr>
        <w:t xml:space="preserve">the </w:t>
      </w:r>
      <w:r w:rsidRPr="00ED6412">
        <w:rPr>
          <w:rFonts w:hint="eastAsia"/>
          <w:lang w:val="en-US"/>
        </w:rPr>
        <w:t xml:space="preserve">wind power and </w:t>
      </w:r>
      <w:r w:rsidRPr="00ED6412">
        <w:rPr>
          <w:lang w:val="en-US"/>
        </w:rPr>
        <w:t xml:space="preserve">that when </w:t>
      </w:r>
      <w:r w:rsidRPr="00ED6412">
        <w:rPr>
          <w:rFonts w:hint="eastAsia"/>
          <w:lang w:val="en-US"/>
        </w:rPr>
        <w:t xml:space="preserve">all the wind </w:t>
      </w:r>
      <w:r w:rsidRPr="00ED6412">
        <w:rPr>
          <w:lang w:val="en-US"/>
        </w:rPr>
        <w:t xml:space="preserve">power is </w:t>
      </w:r>
      <w:r w:rsidRPr="00ED6412">
        <w:rPr>
          <w:rFonts w:hint="eastAsia"/>
          <w:lang w:val="en-US"/>
        </w:rPr>
        <w:t>use</w:t>
      </w:r>
      <w:r w:rsidRPr="00ED6412">
        <w:rPr>
          <w:lang w:val="en-US"/>
        </w:rPr>
        <w:t>d</w:t>
      </w:r>
      <w:r w:rsidRPr="00ED6412">
        <w:rPr>
          <w:rFonts w:hint="eastAsia"/>
          <w:lang w:val="en-US"/>
        </w:rPr>
        <w:t xml:space="preserve">, namely about 22 to </w:t>
      </w:r>
      <w:r w:rsidRPr="00A341C1">
        <w:rPr>
          <w:rFonts w:hint="eastAsia"/>
          <w:lang w:val="en-US"/>
        </w:rPr>
        <w:t>16 t</w:t>
      </w:r>
      <w:r w:rsidR="002F7E00" w:rsidRPr="00A341C1">
        <w:t>CO</w:t>
      </w:r>
      <w:r w:rsidR="002F7E00" w:rsidRPr="00A341C1">
        <w:rPr>
          <w:vertAlign w:val="subscript"/>
        </w:rPr>
        <w:t>2</w:t>
      </w:r>
      <w:r w:rsidR="002F7E00" w:rsidRPr="00A341C1">
        <w:t>e</w:t>
      </w:r>
      <w:r w:rsidRPr="00A341C1">
        <w:rPr>
          <w:rFonts w:hint="eastAsia"/>
          <w:lang w:val="en-US"/>
        </w:rPr>
        <w:t xml:space="preserve">/h </w:t>
      </w:r>
      <w:r w:rsidRPr="00265397">
        <w:rPr>
          <w:rFonts w:hint="eastAsia"/>
          <w:color w:val="000000" w:themeColor="text1"/>
          <w:lang w:val="en-US"/>
        </w:rPr>
        <w:t>emission</w:t>
      </w:r>
      <w:r w:rsidRPr="00265397">
        <w:rPr>
          <w:color w:val="000000" w:themeColor="text1"/>
          <w:lang w:val="en-US"/>
        </w:rPr>
        <w:t>.</w:t>
      </w:r>
      <w:r w:rsidRPr="00265397">
        <w:rPr>
          <w:rFonts w:hint="eastAsia"/>
          <w:color w:val="000000" w:themeColor="text1"/>
          <w:lang w:val="en-US"/>
        </w:rPr>
        <w:t xml:space="preserve"> </w:t>
      </w:r>
      <w:r w:rsidR="002C738E" w:rsidRPr="00265397">
        <w:rPr>
          <w:color w:val="000000" w:themeColor="text1"/>
          <w:lang w:val="en-US"/>
        </w:rPr>
        <w:t xml:space="preserve">Therefore, a mid-level, 19 </w:t>
      </w:r>
      <w:r w:rsidR="002C738E" w:rsidRPr="00265397">
        <w:rPr>
          <w:rFonts w:hint="eastAsia"/>
          <w:color w:val="000000" w:themeColor="text1"/>
          <w:lang w:val="en-US"/>
        </w:rPr>
        <w:t>t</w:t>
      </w:r>
      <w:r w:rsidR="002C738E" w:rsidRPr="00265397">
        <w:rPr>
          <w:color w:val="000000" w:themeColor="text1"/>
        </w:rPr>
        <w:t>CO</w:t>
      </w:r>
      <w:r w:rsidR="002C738E" w:rsidRPr="00265397">
        <w:rPr>
          <w:color w:val="000000" w:themeColor="text1"/>
          <w:vertAlign w:val="subscript"/>
        </w:rPr>
        <w:t>2</w:t>
      </w:r>
      <w:r w:rsidR="002C738E" w:rsidRPr="00265397">
        <w:rPr>
          <w:color w:val="000000" w:themeColor="text1"/>
        </w:rPr>
        <w:t>e</w:t>
      </w:r>
      <w:r w:rsidR="002C738E" w:rsidRPr="00265397">
        <w:rPr>
          <w:rFonts w:hint="eastAsia"/>
          <w:color w:val="000000" w:themeColor="text1"/>
          <w:lang w:val="en-US"/>
        </w:rPr>
        <w:t>/h emission</w:t>
      </w:r>
      <w:r w:rsidR="002C738E" w:rsidRPr="00265397">
        <w:rPr>
          <w:color w:val="000000" w:themeColor="text1"/>
          <w:lang w:val="en-US"/>
        </w:rPr>
        <w:t xml:space="preserve"> allowance case is illustrated.  </w:t>
      </w:r>
      <w:r w:rsidRPr="00265397">
        <w:rPr>
          <w:color w:val="000000" w:themeColor="text1"/>
          <w:lang w:val="en-US"/>
        </w:rPr>
        <w:t>F</w:t>
      </w:r>
      <w:r w:rsidRPr="00265397">
        <w:rPr>
          <w:rFonts w:hint="eastAsia"/>
          <w:color w:val="000000" w:themeColor="text1"/>
          <w:lang w:val="en-US"/>
        </w:rPr>
        <w:t>urthermore</w:t>
      </w:r>
      <w:r w:rsidRPr="00ED6412">
        <w:rPr>
          <w:rFonts w:hint="eastAsia"/>
          <w:lang w:val="en-US"/>
        </w:rPr>
        <w:t>, the carbon price</w:t>
      </w:r>
      <w:r w:rsidRPr="00ED6412">
        <w:rPr>
          <w:lang w:val="en-US"/>
        </w:rPr>
        <w:t xml:space="preserve"> range is the same as before, i.e. from 0 to 200 £/</w:t>
      </w:r>
      <w:r w:rsidRPr="00ED6412">
        <w:t>tCO</w:t>
      </w:r>
      <w:r w:rsidRPr="00ED6412">
        <w:rPr>
          <w:vertAlign w:val="subscript"/>
        </w:rPr>
        <w:t>2</w:t>
      </w:r>
      <w:r w:rsidRPr="00ED6412">
        <w:t>e</w:t>
      </w:r>
      <w:r w:rsidRPr="00ED6412">
        <w:rPr>
          <w:rFonts w:hint="eastAsia"/>
          <w:lang w:val="en-US"/>
        </w:rPr>
        <w:t>.</w:t>
      </w:r>
    </w:p>
    <w:p w14:paraId="5C5FD81B" w14:textId="73FE4E13" w:rsidR="00372959" w:rsidRPr="00ED6412" w:rsidRDefault="0059377E" w:rsidP="0059377E">
      <w:pPr>
        <w:spacing w:after="120"/>
        <w:rPr>
          <w:lang w:val="en-US"/>
        </w:rPr>
      </w:pPr>
      <w:r w:rsidRPr="00ED6412">
        <w:rPr>
          <w:lang w:val="en-US"/>
        </w:rPr>
        <w:fldChar w:fldCharType="begin"/>
      </w:r>
      <w:r w:rsidRPr="00ED6412">
        <w:rPr>
          <w:lang w:val="en-US"/>
        </w:rPr>
        <w:instrText xml:space="preserve"> REF _Ref484096476 \h </w:instrText>
      </w:r>
      <w:r w:rsidR="00A63E2B" w:rsidRPr="00ED6412">
        <w:rPr>
          <w:lang w:val="en-US"/>
        </w:rPr>
        <w:instrText xml:space="preserve"> \* MERGEFORMAT </w:instrText>
      </w:r>
      <w:r w:rsidRPr="00ED6412">
        <w:rPr>
          <w:lang w:val="en-US"/>
        </w:rPr>
      </w:r>
      <w:r w:rsidRPr="00ED6412">
        <w:rPr>
          <w:lang w:val="en-US"/>
        </w:rPr>
        <w:fldChar w:fldCharType="separate"/>
      </w:r>
      <w:r w:rsidR="00892A51" w:rsidRPr="00ED6412">
        <w:t xml:space="preserve">Figure </w:t>
      </w:r>
      <w:r w:rsidR="00892A51">
        <w:rPr>
          <w:noProof/>
        </w:rPr>
        <w:t>3.8</w:t>
      </w:r>
      <w:r w:rsidRPr="00ED6412">
        <w:rPr>
          <w:lang w:val="en-US"/>
        </w:rPr>
        <w:fldChar w:fldCharType="end"/>
      </w:r>
      <w:r w:rsidRPr="00ED6412">
        <w:rPr>
          <w:lang w:val="en-US"/>
        </w:rPr>
        <w:t xml:space="preserve"> shows the model predicted optimal (a) total cost, (b) total emission and (c) emission cost of the electrical system as a function of the carbon price. I</w:t>
      </w:r>
      <w:r w:rsidRPr="00ED6412">
        <w:rPr>
          <w:rFonts w:hint="eastAsia"/>
          <w:lang w:val="en-US"/>
        </w:rPr>
        <w:t xml:space="preserve">t can be seen that the trends of the total cost, emission and emission cost are similar to </w:t>
      </w:r>
      <w:r w:rsidRPr="00ED6412">
        <w:rPr>
          <w:lang w:val="en-US"/>
        </w:rPr>
        <w:t xml:space="preserve">the </w:t>
      </w:r>
      <w:r w:rsidRPr="00ED6412">
        <w:t>IEEE 30 bus system discussed earlier</w:t>
      </w:r>
      <w:r w:rsidRPr="00ED6412">
        <w:rPr>
          <w:rFonts w:hint="eastAsia"/>
          <w:lang w:val="en-US"/>
        </w:rPr>
        <w:t xml:space="preserve"> at low carbon price. </w:t>
      </w:r>
      <w:r w:rsidRPr="00ED6412">
        <w:rPr>
          <w:lang w:val="en-US"/>
        </w:rPr>
        <w:t>T</w:t>
      </w:r>
      <w:r w:rsidRPr="00ED6412">
        <w:rPr>
          <w:rFonts w:hint="eastAsia"/>
          <w:lang w:val="en-US"/>
        </w:rPr>
        <w:t xml:space="preserve">he difference in the </w:t>
      </w:r>
      <w:r w:rsidRPr="00ED6412">
        <w:rPr>
          <w:rFonts w:hint="eastAsia"/>
          <w:lang w:val="en-US"/>
        </w:rPr>
        <w:lastRenderedPageBreak/>
        <w:t xml:space="preserve">result between </w:t>
      </w:r>
      <w:r w:rsidRPr="00ED6412">
        <w:rPr>
          <w:lang w:val="en-US"/>
        </w:rPr>
        <w:t>this</w:t>
      </w:r>
      <w:r w:rsidRPr="00ED6412">
        <w:rPr>
          <w:rFonts w:hint="eastAsia"/>
          <w:lang w:val="en-US"/>
        </w:rPr>
        <w:t xml:space="preserve"> and </w:t>
      </w:r>
      <w:r w:rsidRPr="00ED6412">
        <w:rPr>
          <w:lang w:val="en-US"/>
        </w:rPr>
        <w:t xml:space="preserve">the </w:t>
      </w:r>
      <w:r w:rsidRPr="00ED6412">
        <w:t>IEEE 30 bus system</w:t>
      </w:r>
      <w:r w:rsidRPr="00ED6412">
        <w:rPr>
          <w:rFonts w:hint="eastAsia"/>
          <w:lang w:val="en-US"/>
        </w:rPr>
        <w:t xml:space="preserve"> are the emission and emission cost </w:t>
      </w:r>
      <w:r w:rsidR="003E6FE6" w:rsidRPr="00ED6412">
        <w:rPr>
          <w:lang w:val="en-US"/>
        </w:rPr>
        <w:t xml:space="preserve">at </w:t>
      </w:r>
      <w:r w:rsidR="003E6FE6" w:rsidRPr="00A341C1">
        <w:rPr>
          <w:lang w:val="en-US"/>
        </w:rPr>
        <w:t>high carbon price, which is due to the amount of emission considered. In this scenario, the CO</w:t>
      </w:r>
      <w:r w:rsidR="003E6FE6" w:rsidRPr="00A341C1">
        <w:rPr>
          <w:vertAlign w:val="subscript"/>
          <w:lang w:val="en-US"/>
        </w:rPr>
        <w:t>2</w:t>
      </w:r>
      <w:r w:rsidR="003E6FE6" w:rsidRPr="00A341C1">
        <w:rPr>
          <w:lang w:val="en-US"/>
        </w:rPr>
        <w:t xml:space="preserve"> emission is not considered, thus the total emission is about one sixth of the system emission considering CO</w:t>
      </w:r>
      <w:r w:rsidR="003E6FE6" w:rsidRPr="00A341C1">
        <w:rPr>
          <w:vertAlign w:val="subscript"/>
          <w:lang w:val="en-US"/>
        </w:rPr>
        <w:t>2</w:t>
      </w:r>
      <w:r w:rsidR="003E6FE6" w:rsidRPr="00A341C1">
        <w:rPr>
          <w:lang w:val="en-US"/>
        </w:rPr>
        <w:t xml:space="preserve"> from </w:t>
      </w:r>
      <w:r w:rsidR="003E6FE6" w:rsidRPr="00ED6412">
        <w:rPr>
          <w:lang w:val="en-US"/>
        </w:rPr>
        <w:t>the result for the IEEE 30 bus system. The low emission leads to less domination of the emission in the dispatch.</w:t>
      </w:r>
    </w:p>
    <w:p w14:paraId="33E04F3D" w14:textId="06A515BC" w:rsidR="00372959" w:rsidRPr="00ED6412" w:rsidRDefault="00372959" w:rsidP="00372959">
      <w:pPr>
        <w:pStyle w:val="Caption"/>
        <w:keepNext/>
        <w:jc w:val="left"/>
      </w:pPr>
      <w:bookmarkStart w:id="183" w:name="_Ref504512625"/>
      <w:bookmarkStart w:id="184" w:name="_Toc523347933"/>
      <w:r w:rsidRPr="00ED6412">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3</w:t>
      </w:r>
      <w:r w:rsidR="001041A1">
        <w:rPr>
          <w:noProof/>
        </w:rPr>
        <w:fldChar w:fldCharType="end"/>
      </w:r>
      <w:r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9</w:t>
      </w:r>
      <w:r w:rsidR="001041A1">
        <w:rPr>
          <w:noProof/>
        </w:rPr>
        <w:fldChar w:fldCharType="end"/>
      </w:r>
      <w:bookmarkEnd w:id="183"/>
      <w:r w:rsidRPr="00ED6412">
        <w:t xml:space="preserve"> Coefficients of emission function</w:t>
      </w:r>
      <w:r w:rsidR="00671BB3" w:rsidRPr="00ED6412">
        <w:t xml:space="preserve"> </w:t>
      </w:r>
      <w:r w:rsidR="006343BB" w:rsidRPr="00ED6412">
        <w:fldChar w:fldCharType="begin"/>
      </w:r>
      <w:r w:rsidR="000201C4">
        <w:instrText xml:space="preserve"> ADDIN EN.CITE &lt;EndNote&gt;&lt;Cite&gt;&lt;Author&gt;Lamont&lt;/Author&gt;&lt;Year&gt;1995&lt;/Year&gt;&lt;RecNum&gt;479&lt;/RecNum&gt;&lt;DisplayText&gt;[97]&lt;/DisplayText&gt;&lt;record&gt;&lt;rec-number&gt;479&lt;/rec-number&gt;&lt;foreign-keys&gt;&lt;key app="EN" db-id="wat2z5xv39zx9lefev2vrzeifd9dzfzsx50x" timestamp="0"&gt;479&lt;/key&gt;&lt;/foreign-keys&gt;&lt;ref-type name="Journal Article"&gt;17&lt;/ref-type&gt;&lt;contributors&gt;&lt;authors&gt;&lt;author&gt;J. W. Lamont&lt;/author&gt;&lt;author&gt;E. V. Obessis&lt;/author&gt;&lt;/authors&gt;&lt;/contributors&gt;&lt;titles&gt;&lt;title&gt;Emission dispatch models and algorithms for the 1990s&lt;/title&gt;&lt;secondary-title&gt;IEEE Transactions on Power Systems&lt;/secondary-title&gt;&lt;/titles&gt;&lt;pages&gt;941-947&lt;/pages&gt;&lt;volume&gt;10&lt;/volume&gt;&lt;number&gt;2&lt;/number&gt;&lt;keywords&gt;&lt;keyword&gt;air pollution&lt;/keyword&gt;&lt;keyword&gt;air pollution control&lt;/keyword&gt;&lt;keyword&gt;load dispatching&lt;/keyword&gt;&lt;keyword&gt;nitrogen compounds&lt;/keyword&gt;&lt;keyword&gt;scheduling&lt;/keyword&gt;&lt;keyword&gt;sulphur compounds&lt;/keyword&gt;&lt;keyword&gt;thermal power stations&lt;/keyword&gt;&lt;keyword&gt;Clean Air Act&lt;/keyword&gt;&lt;keyword&gt;NO&lt;/keyword&gt;&lt;keyword&gt;NO&amp;lt;sub&amp;gt;x&amp;lt;/sub&amp;gt; emissions&lt;/keyword&gt;&lt;keyword&gt;SO&amp;lt;sub&amp;gt;2&amp;lt;/sub&amp;gt;&lt;/keyword&gt;&lt;keyword&gt;SO&amp;lt;sub&amp;gt;2&amp;lt;/sub&amp;gt; emissions&lt;/keyword&gt;&lt;keyword&gt;constrained emission dispatch&lt;/keyword&gt;&lt;keyword&gt;emission dispatch models&lt;/keyword&gt;&lt;keyword&gt;startup models&lt;/keyword&gt;&lt;keyword&gt;thermal generating units&lt;/keyword&gt;&lt;keyword&gt;Ash&lt;/keyword&gt;&lt;keyword&gt;Boilers&lt;/keyword&gt;&lt;keyword&gt;Combustion&lt;/keyword&gt;&lt;keyword&gt;Costs&lt;/keyword&gt;&lt;keyword&gt;Dispatching&lt;/keyword&gt;&lt;keyword&gt;Fuels&lt;/keyword&gt;&lt;keyword&gt;Nitrogen&lt;/keyword&gt;&lt;keyword&gt;Power generation&lt;/keyword&gt;&lt;keyword&gt;Senior members&lt;/keyword&gt;&lt;keyword&gt;System testing&lt;/keyword&gt;&lt;/keywords&gt;&lt;dates&gt;&lt;year&gt;1995&lt;/year&gt;&lt;/dates&gt;&lt;isbn&gt;0885-8950&lt;/isbn&gt;&lt;urls&gt;&lt;/urls&gt;&lt;electronic-resource-num&gt;10.1109/59.387937&lt;/electronic-resource-num&gt;&lt;/record&gt;&lt;/Cite&gt;&lt;/EndNote&gt;</w:instrText>
      </w:r>
      <w:r w:rsidR="006343BB" w:rsidRPr="00ED6412">
        <w:fldChar w:fldCharType="separate"/>
      </w:r>
      <w:r w:rsidR="000201C4">
        <w:rPr>
          <w:noProof/>
        </w:rPr>
        <w:t>[</w:t>
      </w:r>
      <w:hyperlink w:anchor="_ENREF_97" w:tooltip="Lamont, 1995 #479" w:history="1">
        <w:r w:rsidR="00213BF8">
          <w:rPr>
            <w:noProof/>
          </w:rPr>
          <w:t>97</w:t>
        </w:r>
      </w:hyperlink>
      <w:r w:rsidR="000201C4">
        <w:rPr>
          <w:noProof/>
        </w:rPr>
        <w:t>]</w:t>
      </w:r>
      <w:r w:rsidR="006343BB" w:rsidRPr="00ED6412">
        <w:fldChar w:fldCharType="end"/>
      </w:r>
      <w:r w:rsidRPr="00ED6412">
        <w:t>.</w:t>
      </w:r>
      <w:bookmarkEnd w:id="184"/>
    </w:p>
    <w:tbl>
      <w:tblPr>
        <w:tblStyle w:val="ListTable21"/>
        <w:tblW w:w="5000" w:type="pct"/>
        <w:tblLook w:val="0600" w:firstRow="0" w:lastRow="0" w:firstColumn="0" w:lastColumn="0" w:noHBand="1" w:noVBand="1"/>
      </w:tblPr>
      <w:tblGrid>
        <w:gridCol w:w="681"/>
        <w:gridCol w:w="1494"/>
        <w:gridCol w:w="1919"/>
        <w:gridCol w:w="1921"/>
        <w:gridCol w:w="1921"/>
      </w:tblGrid>
      <w:tr w:rsidR="00A53152" w:rsidRPr="00ED6412" w14:paraId="63FDC34C" w14:textId="77777777" w:rsidTr="000F7B36">
        <w:trPr>
          <w:trHeight w:val="397"/>
        </w:trPr>
        <w:tc>
          <w:tcPr>
            <w:tcW w:w="1371" w:type="pct"/>
            <w:gridSpan w:val="2"/>
            <w:vAlign w:val="center"/>
          </w:tcPr>
          <w:p w14:paraId="3F4C9E7E" w14:textId="77777777" w:rsidR="00372959" w:rsidRPr="00ED6412" w:rsidRDefault="00372959" w:rsidP="003E6FE6">
            <w:pPr>
              <w:spacing w:line="360" w:lineRule="auto"/>
              <w:jc w:val="center"/>
              <w:rPr>
                <w:rFonts w:eastAsia="SimSun"/>
                <w:b/>
              </w:rPr>
            </w:pPr>
            <w:r w:rsidRPr="00ED6412">
              <w:rPr>
                <w:rFonts w:eastAsia="SimSun"/>
                <w:b/>
              </w:rPr>
              <w:t>Emission functions</w:t>
            </w:r>
          </w:p>
        </w:tc>
        <w:tc>
          <w:tcPr>
            <w:tcW w:w="1209" w:type="pct"/>
            <w:vAlign w:val="center"/>
            <w:hideMark/>
          </w:tcPr>
          <w:p w14:paraId="79691E9D" w14:textId="77777777" w:rsidR="00372959" w:rsidRPr="00ED6412" w:rsidRDefault="00372959" w:rsidP="003E6FE6">
            <w:pPr>
              <w:spacing w:line="360" w:lineRule="auto"/>
              <w:jc w:val="center"/>
              <w:rPr>
                <w:rFonts w:eastAsia="SimSun"/>
                <w:b/>
                <w:i/>
              </w:rPr>
            </w:pPr>
            <w:r w:rsidRPr="00ED6412">
              <w:rPr>
                <w:b/>
                <w:i/>
              </w:rPr>
              <w:t>d</w:t>
            </w:r>
            <w:r w:rsidRPr="00ED6412">
              <w:rPr>
                <w:b/>
                <w:vertAlign w:val="subscript"/>
              </w:rPr>
              <w:t>i</w:t>
            </w:r>
            <w:r w:rsidRPr="00ED6412">
              <w:rPr>
                <w:b/>
                <w:i/>
              </w:rPr>
              <w:t xml:space="preserve"> </w:t>
            </w:r>
            <w:r w:rsidRPr="00ED6412">
              <w:rPr>
                <w:b/>
              </w:rPr>
              <w:t>(t/MW</w:t>
            </w:r>
            <w:r w:rsidRPr="00ED6412">
              <w:rPr>
                <w:b/>
                <w:vertAlign w:val="superscript"/>
              </w:rPr>
              <w:t>3</w:t>
            </w:r>
            <w:r w:rsidRPr="00ED6412">
              <w:rPr>
                <w:b/>
              </w:rPr>
              <w:t>h)</w:t>
            </w:r>
          </w:p>
        </w:tc>
        <w:tc>
          <w:tcPr>
            <w:tcW w:w="1210" w:type="pct"/>
            <w:vAlign w:val="center"/>
            <w:hideMark/>
          </w:tcPr>
          <w:p w14:paraId="50C85AE1" w14:textId="77777777" w:rsidR="00372959" w:rsidRPr="00ED6412" w:rsidRDefault="00372959" w:rsidP="003E6FE6">
            <w:pPr>
              <w:spacing w:line="360" w:lineRule="auto"/>
              <w:jc w:val="center"/>
              <w:rPr>
                <w:rFonts w:eastAsia="SimSun"/>
                <w:b/>
                <w:i/>
              </w:rPr>
            </w:pPr>
            <w:r w:rsidRPr="00ED6412">
              <w:rPr>
                <w:b/>
                <w:i/>
              </w:rPr>
              <w:t>f</w:t>
            </w:r>
            <w:r w:rsidRPr="00ED6412">
              <w:rPr>
                <w:b/>
                <w:vertAlign w:val="subscript"/>
              </w:rPr>
              <w:t>i</w:t>
            </w:r>
            <w:r w:rsidRPr="00ED6412">
              <w:rPr>
                <w:b/>
                <w:i/>
              </w:rPr>
              <w:t xml:space="preserve"> </w:t>
            </w:r>
            <w:r w:rsidRPr="00ED6412">
              <w:rPr>
                <w:b/>
              </w:rPr>
              <w:t>(t/MWh)</w:t>
            </w:r>
          </w:p>
        </w:tc>
        <w:tc>
          <w:tcPr>
            <w:tcW w:w="1210" w:type="pct"/>
            <w:vAlign w:val="center"/>
            <w:hideMark/>
          </w:tcPr>
          <w:p w14:paraId="31534EAB" w14:textId="77777777" w:rsidR="00372959" w:rsidRPr="00ED6412" w:rsidRDefault="00372959" w:rsidP="003E6FE6">
            <w:pPr>
              <w:spacing w:line="360" w:lineRule="auto"/>
              <w:jc w:val="center"/>
              <w:rPr>
                <w:rFonts w:eastAsia="SimSun"/>
                <w:b/>
                <w:i/>
              </w:rPr>
            </w:pPr>
            <w:r w:rsidRPr="00ED6412">
              <w:rPr>
                <w:b/>
                <w:i/>
              </w:rPr>
              <w:t>β</w:t>
            </w:r>
            <w:r w:rsidRPr="00ED6412">
              <w:rPr>
                <w:b/>
                <w:vertAlign w:val="subscript"/>
              </w:rPr>
              <w:t>i</w:t>
            </w:r>
            <w:r w:rsidRPr="00ED6412">
              <w:rPr>
                <w:b/>
                <w:i/>
              </w:rPr>
              <w:t xml:space="preserve"> </w:t>
            </w:r>
            <w:r w:rsidRPr="00ED6412">
              <w:rPr>
                <w:b/>
              </w:rPr>
              <w:t>(t/h)</w:t>
            </w:r>
          </w:p>
        </w:tc>
      </w:tr>
      <w:tr w:rsidR="00A53152" w:rsidRPr="00ED6412" w14:paraId="7AAF5D2A" w14:textId="77777777" w:rsidTr="000F7B36">
        <w:trPr>
          <w:trHeight w:val="397"/>
        </w:trPr>
        <w:tc>
          <w:tcPr>
            <w:tcW w:w="430" w:type="pct"/>
            <w:vMerge w:val="restart"/>
            <w:vAlign w:val="center"/>
          </w:tcPr>
          <w:p w14:paraId="193A17E6" w14:textId="77777777" w:rsidR="00372959" w:rsidRPr="00ED6412" w:rsidRDefault="00372959" w:rsidP="003E6FE6">
            <w:pPr>
              <w:spacing w:line="360" w:lineRule="auto"/>
              <w:jc w:val="center"/>
              <w:rPr>
                <w:rFonts w:eastAsia="SimSun"/>
              </w:rPr>
            </w:pPr>
            <w:r w:rsidRPr="00ED6412">
              <w:rPr>
                <w:rFonts w:hint="eastAsia"/>
                <w:b/>
              </w:rPr>
              <w:t>NO</w:t>
            </w:r>
            <w:r w:rsidRPr="00ED6412">
              <w:rPr>
                <w:rFonts w:hint="eastAsia"/>
                <w:b/>
                <w:vertAlign w:val="subscript"/>
              </w:rPr>
              <w:t>x</w:t>
            </w:r>
          </w:p>
        </w:tc>
        <w:tc>
          <w:tcPr>
            <w:tcW w:w="941" w:type="pct"/>
            <w:vAlign w:val="center"/>
          </w:tcPr>
          <w:p w14:paraId="64B38B80" w14:textId="77777777" w:rsidR="00372959" w:rsidRPr="00ED6412" w:rsidRDefault="00372959" w:rsidP="003E6FE6">
            <w:pPr>
              <w:spacing w:line="360" w:lineRule="auto"/>
              <w:jc w:val="center"/>
              <w:rPr>
                <w:rFonts w:eastAsia="SimSun"/>
              </w:rPr>
            </w:pPr>
            <w:r w:rsidRPr="00ED6412">
              <w:t>P1</w:t>
            </w:r>
          </w:p>
        </w:tc>
        <w:tc>
          <w:tcPr>
            <w:tcW w:w="1209" w:type="pct"/>
            <w:vAlign w:val="center"/>
            <w:hideMark/>
          </w:tcPr>
          <w:p w14:paraId="56FB8923" w14:textId="77777777" w:rsidR="00372959" w:rsidRPr="00ED6412" w:rsidRDefault="00372959" w:rsidP="003E6FE6">
            <w:pPr>
              <w:spacing w:line="360" w:lineRule="auto"/>
              <w:jc w:val="center"/>
            </w:pPr>
            <w:r w:rsidRPr="00ED6412">
              <w:t>1.47897 × 10</w:t>
            </w:r>
            <w:r w:rsidRPr="00ED6412">
              <w:rPr>
                <w:vertAlign w:val="superscript"/>
              </w:rPr>
              <w:t>-8</w:t>
            </w:r>
          </w:p>
        </w:tc>
        <w:tc>
          <w:tcPr>
            <w:tcW w:w="1210" w:type="pct"/>
            <w:vAlign w:val="center"/>
            <w:hideMark/>
          </w:tcPr>
          <w:p w14:paraId="0AC8E32D" w14:textId="77777777" w:rsidR="00372959" w:rsidRPr="00ED6412" w:rsidRDefault="00372959" w:rsidP="003E6FE6">
            <w:pPr>
              <w:spacing w:line="360" w:lineRule="auto"/>
              <w:jc w:val="center"/>
            </w:pPr>
            <w:r w:rsidRPr="00ED6412">
              <w:t>4.31109 × 10</w:t>
            </w:r>
            <w:r w:rsidRPr="00ED6412">
              <w:rPr>
                <w:vertAlign w:val="superscript"/>
              </w:rPr>
              <w:t>-4</w:t>
            </w:r>
          </w:p>
        </w:tc>
        <w:tc>
          <w:tcPr>
            <w:tcW w:w="1210" w:type="pct"/>
            <w:vAlign w:val="center"/>
            <w:hideMark/>
          </w:tcPr>
          <w:p w14:paraId="57BFF88F" w14:textId="77777777" w:rsidR="00372959" w:rsidRPr="00ED6412" w:rsidRDefault="00372959" w:rsidP="003E6FE6">
            <w:pPr>
              <w:spacing w:line="360" w:lineRule="auto"/>
              <w:jc w:val="center"/>
            </w:pPr>
            <w:r w:rsidRPr="00ED6412">
              <w:t>5.07318 × 10</w:t>
            </w:r>
            <w:r w:rsidRPr="00ED6412">
              <w:rPr>
                <w:vertAlign w:val="superscript"/>
              </w:rPr>
              <w:t>-2</w:t>
            </w:r>
          </w:p>
        </w:tc>
      </w:tr>
      <w:tr w:rsidR="00A53152" w:rsidRPr="00ED6412" w14:paraId="7010E8B7" w14:textId="77777777" w:rsidTr="000F7B36">
        <w:trPr>
          <w:trHeight w:val="397"/>
        </w:trPr>
        <w:tc>
          <w:tcPr>
            <w:tcW w:w="430" w:type="pct"/>
            <w:vMerge/>
            <w:vAlign w:val="center"/>
          </w:tcPr>
          <w:p w14:paraId="3495FE95" w14:textId="77777777" w:rsidR="00372959" w:rsidRPr="00ED6412" w:rsidRDefault="00372959" w:rsidP="003E6FE6">
            <w:pPr>
              <w:spacing w:line="360" w:lineRule="auto"/>
              <w:jc w:val="center"/>
              <w:rPr>
                <w:rFonts w:eastAsia="SimSun"/>
              </w:rPr>
            </w:pPr>
          </w:p>
        </w:tc>
        <w:tc>
          <w:tcPr>
            <w:tcW w:w="941" w:type="pct"/>
            <w:vAlign w:val="center"/>
          </w:tcPr>
          <w:p w14:paraId="79546A60" w14:textId="77777777" w:rsidR="00372959" w:rsidRPr="00ED6412" w:rsidRDefault="00372959" w:rsidP="003E6FE6">
            <w:pPr>
              <w:spacing w:line="360" w:lineRule="auto"/>
              <w:jc w:val="center"/>
              <w:rPr>
                <w:rFonts w:eastAsia="SimSun"/>
              </w:rPr>
            </w:pPr>
            <w:r w:rsidRPr="00ED6412">
              <w:t>P2</w:t>
            </w:r>
          </w:p>
        </w:tc>
        <w:tc>
          <w:tcPr>
            <w:tcW w:w="1209" w:type="pct"/>
            <w:vAlign w:val="center"/>
            <w:hideMark/>
          </w:tcPr>
          <w:p w14:paraId="3681D352" w14:textId="77777777" w:rsidR="00372959" w:rsidRPr="00ED6412" w:rsidRDefault="00372959" w:rsidP="003E6FE6">
            <w:pPr>
              <w:spacing w:line="360" w:lineRule="auto"/>
              <w:jc w:val="center"/>
            </w:pPr>
            <w:r w:rsidRPr="00ED6412">
              <w:t>1.47897 × 10</w:t>
            </w:r>
            <w:r w:rsidRPr="00ED6412">
              <w:rPr>
                <w:vertAlign w:val="superscript"/>
              </w:rPr>
              <w:t>-8</w:t>
            </w:r>
          </w:p>
        </w:tc>
        <w:tc>
          <w:tcPr>
            <w:tcW w:w="1210" w:type="pct"/>
            <w:vAlign w:val="center"/>
            <w:hideMark/>
          </w:tcPr>
          <w:p w14:paraId="2D94C0BD" w14:textId="77777777" w:rsidR="00372959" w:rsidRPr="00ED6412" w:rsidRDefault="00372959" w:rsidP="003E6FE6">
            <w:pPr>
              <w:spacing w:line="360" w:lineRule="auto"/>
              <w:jc w:val="center"/>
            </w:pPr>
            <w:r w:rsidRPr="00ED6412">
              <w:t>4.31109 × 10</w:t>
            </w:r>
            <w:r w:rsidRPr="00ED6412">
              <w:rPr>
                <w:vertAlign w:val="superscript"/>
              </w:rPr>
              <w:t>-4</w:t>
            </w:r>
          </w:p>
        </w:tc>
        <w:tc>
          <w:tcPr>
            <w:tcW w:w="1210" w:type="pct"/>
            <w:vAlign w:val="center"/>
            <w:hideMark/>
          </w:tcPr>
          <w:p w14:paraId="3EB2E53B" w14:textId="77777777" w:rsidR="00372959" w:rsidRPr="00ED6412" w:rsidRDefault="00372959" w:rsidP="003E6FE6">
            <w:pPr>
              <w:spacing w:line="360" w:lineRule="auto"/>
              <w:jc w:val="center"/>
            </w:pPr>
            <w:r w:rsidRPr="00ED6412">
              <w:t>5.07318 × 10</w:t>
            </w:r>
            <w:r w:rsidRPr="00ED6412">
              <w:rPr>
                <w:vertAlign w:val="superscript"/>
              </w:rPr>
              <w:t>-2</w:t>
            </w:r>
          </w:p>
        </w:tc>
      </w:tr>
      <w:tr w:rsidR="00A53152" w:rsidRPr="00ED6412" w14:paraId="04A88E5E" w14:textId="77777777" w:rsidTr="000F7B36">
        <w:trPr>
          <w:trHeight w:val="397"/>
        </w:trPr>
        <w:tc>
          <w:tcPr>
            <w:tcW w:w="430" w:type="pct"/>
            <w:vMerge/>
            <w:vAlign w:val="center"/>
          </w:tcPr>
          <w:p w14:paraId="53BC9DFB" w14:textId="77777777" w:rsidR="00372959" w:rsidRPr="00ED6412" w:rsidRDefault="00372959" w:rsidP="003E6FE6">
            <w:pPr>
              <w:spacing w:line="360" w:lineRule="auto"/>
              <w:jc w:val="center"/>
              <w:rPr>
                <w:rFonts w:eastAsia="SimSun"/>
              </w:rPr>
            </w:pPr>
          </w:p>
        </w:tc>
        <w:tc>
          <w:tcPr>
            <w:tcW w:w="941" w:type="pct"/>
            <w:vAlign w:val="center"/>
          </w:tcPr>
          <w:p w14:paraId="06057670" w14:textId="77777777" w:rsidR="00372959" w:rsidRPr="00ED6412" w:rsidRDefault="00372959" w:rsidP="003E6FE6">
            <w:pPr>
              <w:spacing w:line="360" w:lineRule="auto"/>
              <w:jc w:val="center"/>
              <w:rPr>
                <w:rFonts w:eastAsia="SimSun"/>
              </w:rPr>
            </w:pPr>
            <w:r w:rsidRPr="00ED6412">
              <w:t>P3</w:t>
            </w:r>
          </w:p>
        </w:tc>
        <w:tc>
          <w:tcPr>
            <w:tcW w:w="1209" w:type="pct"/>
            <w:vAlign w:val="center"/>
            <w:hideMark/>
          </w:tcPr>
          <w:p w14:paraId="1A9D4868" w14:textId="77777777" w:rsidR="00372959" w:rsidRPr="00ED6412" w:rsidRDefault="00372959" w:rsidP="003E6FE6">
            <w:pPr>
              <w:spacing w:line="360" w:lineRule="auto"/>
              <w:jc w:val="center"/>
            </w:pPr>
            <w:r w:rsidRPr="00ED6412">
              <w:t>6.14709 × 10</w:t>
            </w:r>
            <w:r w:rsidRPr="00ED6412">
              <w:rPr>
                <w:vertAlign w:val="superscript"/>
              </w:rPr>
              <w:t>-9</w:t>
            </w:r>
          </w:p>
        </w:tc>
        <w:tc>
          <w:tcPr>
            <w:tcW w:w="1210" w:type="pct"/>
            <w:vAlign w:val="center"/>
            <w:hideMark/>
          </w:tcPr>
          <w:p w14:paraId="1EEF8D95" w14:textId="77777777" w:rsidR="00372959" w:rsidRPr="00ED6412" w:rsidRDefault="00372959" w:rsidP="003E6FE6">
            <w:pPr>
              <w:spacing w:line="360" w:lineRule="auto"/>
              <w:jc w:val="center"/>
            </w:pPr>
            <w:r w:rsidRPr="00ED6412">
              <w:t>2.99660 × 10</w:t>
            </w:r>
            <w:r w:rsidRPr="00ED6412">
              <w:rPr>
                <w:vertAlign w:val="superscript"/>
              </w:rPr>
              <w:t>-5</w:t>
            </w:r>
          </w:p>
        </w:tc>
        <w:tc>
          <w:tcPr>
            <w:tcW w:w="1210" w:type="pct"/>
            <w:vAlign w:val="center"/>
            <w:hideMark/>
          </w:tcPr>
          <w:p w14:paraId="671751C3" w14:textId="77777777" w:rsidR="00372959" w:rsidRPr="00ED6412" w:rsidRDefault="00372959" w:rsidP="003E6FE6">
            <w:pPr>
              <w:spacing w:line="360" w:lineRule="auto"/>
              <w:jc w:val="center"/>
            </w:pPr>
            <w:r w:rsidRPr="00ED6412">
              <w:t>3.21630 × 10</w:t>
            </w:r>
            <w:r w:rsidRPr="00ED6412">
              <w:rPr>
                <w:vertAlign w:val="superscript"/>
              </w:rPr>
              <w:t>-1</w:t>
            </w:r>
          </w:p>
        </w:tc>
      </w:tr>
      <w:tr w:rsidR="00A53152" w:rsidRPr="00ED6412" w14:paraId="4150DE62" w14:textId="77777777" w:rsidTr="000F7B36">
        <w:trPr>
          <w:trHeight w:val="397"/>
        </w:trPr>
        <w:tc>
          <w:tcPr>
            <w:tcW w:w="430" w:type="pct"/>
            <w:vMerge/>
            <w:vAlign w:val="center"/>
          </w:tcPr>
          <w:p w14:paraId="516A6E89" w14:textId="77777777" w:rsidR="00372959" w:rsidRPr="00ED6412" w:rsidRDefault="00372959" w:rsidP="003E6FE6">
            <w:pPr>
              <w:spacing w:line="360" w:lineRule="auto"/>
              <w:jc w:val="center"/>
              <w:rPr>
                <w:rFonts w:eastAsia="SimSun"/>
              </w:rPr>
            </w:pPr>
          </w:p>
        </w:tc>
        <w:tc>
          <w:tcPr>
            <w:tcW w:w="941" w:type="pct"/>
            <w:vAlign w:val="center"/>
          </w:tcPr>
          <w:p w14:paraId="7B1F550F" w14:textId="77777777" w:rsidR="00372959" w:rsidRPr="00ED6412" w:rsidRDefault="00372959" w:rsidP="003E6FE6">
            <w:pPr>
              <w:spacing w:line="360" w:lineRule="auto"/>
              <w:jc w:val="center"/>
              <w:rPr>
                <w:rFonts w:eastAsia="SimSun"/>
              </w:rPr>
            </w:pPr>
            <w:r w:rsidRPr="00ED6412">
              <w:t>P4</w:t>
            </w:r>
          </w:p>
        </w:tc>
        <w:tc>
          <w:tcPr>
            <w:tcW w:w="1209" w:type="pct"/>
            <w:vAlign w:val="center"/>
            <w:hideMark/>
          </w:tcPr>
          <w:p w14:paraId="7C0F11BD" w14:textId="77777777" w:rsidR="00372959" w:rsidRPr="00ED6412" w:rsidRDefault="00372959" w:rsidP="003E6FE6">
            <w:pPr>
              <w:spacing w:line="360" w:lineRule="auto"/>
              <w:jc w:val="center"/>
            </w:pPr>
            <w:r w:rsidRPr="00ED6412">
              <w:t>8.64334 × 10</w:t>
            </w:r>
            <w:r w:rsidRPr="00ED6412">
              <w:rPr>
                <w:vertAlign w:val="superscript"/>
              </w:rPr>
              <w:t>-9</w:t>
            </w:r>
          </w:p>
        </w:tc>
        <w:tc>
          <w:tcPr>
            <w:tcW w:w="1210" w:type="pct"/>
            <w:vAlign w:val="center"/>
            <w:hideMark/>
          </w:tcPr>
          <w:p w14:paraId="69287213" w14:textId="77777777" w:rsidR="00372959" w:rsidRPr="00ED6412" w:rsidRDefault="00372959" w:rsidP="003E6FE6">
            <w:pPr>
              <w:spacing w:line="360" w:lineRule="auto"/>
              <w:jc w:val="center"/>
            </w:pPr>
            <w:r w:rsidRPr="00ED6412">
              <w:t>7.77628 × 10</w:t>
            </w:r>
            <w:r w:rsidRPr="00ED6412">
              <w:rPr>
                <w:vertAlign w:val="superscript"/>
              </w:rPr>
              <w:t>-4</w:t>
            </w:r>
          </w:p>
        </w:tc>
        <w:tc>
          <w:tcPr>
            <w:tcW w:w="1210" w:type="pct"/>
            <w:vAlign w:val="center"/>
            <w:hideMark/>
          </w:tcPr>
          <w:p w14:paraId="4FAD2AD4" w14:textId="77777777" w:rsidR="00372959" w:rsidRPr="00ED6412" w:rsidRDefault="00372959" w:rsidP="003E6FE6">
            <w:pPr>
              <w:spacing w:line="360" w:lineRule="auto"/>
              <w:jc w:val="center"/>
            </w:pPr>
            <w:r w:rsidRPr="00ED6412">
              <w:t>-9.30240 × 10</w:t>
            </w:r>
            <w:r w:rsidRPr="00ED6412">
              <w:rPr>
                <w:vertAlign w:val="superscript"/>
              </w:rPr>
              <w:t>-2</w:t>
            </w:r>
          </w:p>
        </w:tc>
      </w:tr>
      <w:tr w:rsidR="00A53152" w:rsidRPr="00ED6412" w14:paraId="3B8AE847" w14:textId="77777777" w:rsidTr="000F7B36">
        <w:trPr>
          <w:trHeight w:val="397"/>
        </w:trPr>
        <w:tc>
          <w:tcPr>
            <w:tcW w:w="430" w:type="pct"/>
            <w:vMerge/>
            <w:vAlign w:val="center"/>
          </w:tcPr>
          <w:p w14:paraId="5670277F" w14:textId="77777777" w:rsidR="00372959" w:rsidRPr="00ED6412" w:rsidRDefault="00372959" w:rsidP="003E6FE6">
            <w:pPr>
              <w:spacing w:line="360" w:lineRule="auto"/>
              <w:jc w:val="center"/>
              <w:rPr>
                <w:rFonts w:eastAsia="SimSun"/>
              </w:rPr>
            </w:pPr>
          </w:p>
        </w:tc>
        <w:tc>
          <w:tcPr>
            <w:tcW w:w="941" w:type="pct"/>
            <w:vAlign w:val="center"/>
          </w:tcPr>
          <w:p w14:paraId="27A8216F" w14:textId="77777777" w:rsidR="00372959" w:rsidRPr="00ED6412" w:rsidRDefault="00372959" w:rsidP="003E6FE6">
            <w:pPr>
              <w:spacing w:line="360" w:lineRule="auto"/>
              <w:jc w:val="center"/>
              <w:rPr>
                <w:rFonts w:eastAsia="SimSun"/>
              </w:rPr>
            </w:pPr>
            <w:r w:rsidRPr="00ED6412">
              <w:t>P5</w:t>
            </w:r>
          </w:p>
        </w:tc>
        <w:tc>
          <w:tcPr>
            <w:tcW w:w="1209" w:type="pct"/>
            <w:vAlign w:val="center"/>
            <w:hideMark/>
          </w:tcPr>
          <w:p w14:paraId="7817612F" w14:textId="77777777" w:rsidR="00372959" w:rsidRPr="00ED6412" w:rsidRDefault="00372959" w:rsidP="003E6FE6">
            <w:pPr>
              <w:spacing w:line="360" w:lineRule="auto"/>
              <w:jc w:val="center"/>
            </w:pPr>
            <w:r w:rsidRPr="00ED6412">
              <w:t>8.64334 × 10</w:t>
            </w:r>
            <w:r w:rsidRPr="00ED6412">
              <w:rPr>
                <w:vertAlign w:val="superscript"/>
              </w:rPr>
              <w:t>-9</w:t>
            </w:r>
          </w:p>
        </w:tc>
        <w:tc>
          <w:tcPr>
            <w:tcW w:w="1210" w:type="pct"/>
            <w:vAlign w:val="center"/>
            <w:hideMark/>
          </w:tcPr>
          <w:p w14:paraId="33F83B51" w14:textId="77777777" w:rsidR="00372959" w:rsidRPr="00ED6412" w:rsidRDefault="00372959" w:rsidP="003E6FE6">
            <w:pPr>
              <w:spacing w:line="360" w:lineRule="auto"/>
              <w:jc w:val="center"/>
            </w:pPr>
            <w:r w:rsidRPr="00ED6412">
              <w:t>7.77628 × 10</w:t>
            </w:r>
            <w:r w:rsidRPr="00ED6412">
              <w:rPr>
                <w:vertAlign w:val="superscript"/>
              </w:rPr>
              <w:t>-4</w:t>
            </w:r>
          </w:p>
        </w:tc>
        <w:tc>
          <w:tcPr>
            <w:tcW w:w="1210" w:type="pct"/>
            <w:vAlign w:val="center"/>
            <w:hideMark/>
          </w:tcPr>
          <w:p w14:paraId="550853FD" w14:textId="77777777" w:rsidR="00372959" w:rsidRPr="00ED6412" w:rsidRDefault="00372959" w:rsidP="003E6FE6">
            <w:pPr>
              <w:spacing w:line="360" w:lineRule="auto"/>
              <w:jc w:val="center"/>
            </w:pPr>
            <w:r w:rsidRPr="00ED6412">
              <w:t>-9.30240 × 10</w:t>
            </w:r>
            <w:r w:rsidRPr="00ED6412">
              <w:rPr>
                <w:vertAlign w:val="superscript"/>
              </w:rPr>
              <w:t>-2</w:t>
            </w:r>
          </w:p>
        </w:tc>
      </w:tr>
      <w:tr w:rsidR="00A53152" w:rsidRPr="00ED6412" w14:paraId="73332FF8" w14:textId="77777777" w:rsidTr="000F7B36">
        <w:trPr>
          <w:trHeight w:val="397"/>
        </w:trPr>
        <w:tc>
          <w:tcPr>
            <w:tcW w:w="430" w:type="pct"/>
            <w:vMerge/>
            <w:vAlign w:val="center"/>
          </w:tcPr>
          <w:p w14:paraId="5AFDBDB0" w14:textId="77777777" w:rsidR="00372959" w:rsidRPr="00ED6412" w:rsidRDefault="00372959" w:rsidP="003E6FE6">
            <w:pPr>
              <w:spacing w:line="360" w:lineRule="auto"/>
              <w:jc w:val="center"/>
              <w:rPr>
                <w:rFonts w:eastAsia="SimSun"/>
              </w:rPr>
            </w:pPr>
          </w:p>
        </w:tc>
        <w:tc>
          <w:tcPr>
            <w:tcW w:w="941" w:type="pct"/>
            <w:vAlign w:val="center"/>
          </w:tcPr>
          <w:p w14:paraId="5362F73B" w14:textId="77777777" w:rsidR="00372959" w:rsidRPr="00ED6412" w:rsidRDefault="00372959" w:rsidP="003E6FE6">
            <w:pPr>
              <w:spacing w:line="360" w:lineRule="auto"/>
              <w:jc w:val="center"/>
              <w:rPr>
                <w:rFonts w:eastAsia="SimSun"/>
              </w:rPr>
            </w:pPr>
            <w:r w:rsidRPr="00ED6412">
              <w:t>P6</w:t>
            </w:r>
          </w:p>
        </w:tc>
        <w:tc>
          <w:tcPr>
            <w:tcW w:w="1209" w:type="pct"/>
            <w:vAlign w:val="center"/>
            <w:hideMark/>
          </w:tcPr>
          <w:p w14:paraId="16B37AA9" w14:textId="77777777" w:rsidR="00372959" w:rsidRPr="00ED6412" w:rsidRDefault="00372959" w:rsidP="003E6FE6">
            <w:pPr>
              <w:spacing w:line="360" w:lineRule="auto"/>
              <w:jc w:val="center"/>
            </w:pPr>
            <w:r w:rsidRPr="00ED6412">
              <w:t>1.92622 × 10</w:t>
            </w:r>
            <w:r w:rsidRPr="00ED6412">
              <w:rPr>
                <w:vertAlign w:val="superscript"/>
              </w:rPr>
              <w:t>-9</w:t>
            </w:r>
          </w:p>
        </w:tc>
        <w:tc>
          <w:tcPr>
            <w:tcW w:w="1210" w:type="pct"/>
            <w:vAlign w:val="center"/>
            <w:hideMark/>
          </w:tcPr>
          <w:p w14:paraId="7E757244" w14:textId="77777777" w:rsidR="00372959" w:rsidRPr="00ED6412" w:rsidRDefault="00372959" w:rsidP="003E6FE6">
            <w:pPr>
              <w:spacing w:line="360" w:lineRule="auto"/>
              <w:jc w:val="center"/>
            </w:pPr>
            <w:r w:rsidRPr="00ED6412">
              <w:t>3.36485 × 10</w:t>
            </w:r>
            <w:r w:rsidRPr="00ED6412">
              <w:rPr>
                <w:vertAlign w:val="superscript"/>
              </w:rPr>
              <w:t>-3</w:t>
            </w:r>
          </w:p>
        </w:tc>
        <w:tc>
          <w:tcPr>
            <w:tcW w:w="1210" w:type="pct"/>
            <w:vAlign w:val="center"/>
            <w:hideMark/>
          </w:tcPr>
          <w:p w14:paraId="7AADA8D7" w14:textId="77777777" w:rsidR="00372959" w:rsidRPr="00ED6412" w:rsidRDefault="00372959" w:rsidP="003E6FE6">
            <w:pPr>
              <w:spacing w:line="360" w:lineRule="auto"/>
              <w:jc w:val="center"/>
            </w:pPr>
            <w:r w:rsidRPr="00ED6412">
              <w:t>3.03952 × 10</w:t>
            </w:r>
            <w:r w:rsidRPr="00ED6412">
              <w:rPr>
                <w:vertAlign w:val="superscript"/>
              </w:rPr>
              <w:t>-2</w:t>
            </w:r>
          </w:p>
        </w:tc>
      </w:tr>
      <w:tr w:rsidR="00A53152" w:rsidRPr="00ED6412" w14:paraId="6C7DD86F" w14:textId="77777777" w:rsidTr="000F7B36">
        <w:trPr>
          <w:trHeight w:val="397"/>
        </w:trPr>
        <w:tc>
          <w:tcPr>
            <w:tcW w:w="430" w:type="pct"/>
            <w:vMerge/>
            <w:vAlign w:val="center"/>
          </w:tcPr>
          <w:p w14:paraId="0DC444A4" w14:textId="77777777" w:rsidR="00372959" w:rsidRPr="00ED6412" w:rsidRDefault="00372959" w:rsidP="003E6FE6">
            <w:pPr>
              <w:spacing w:line="360" w:lineRule="auto"/>
              <w:jc w:val="center"/>
              <w:rPr>
                <w:rFonts w:eastAsia="SimSun"/>
              </w:rPr>
            </w:pPr>
          </w:p>
        </w:tc>
        <w:tc>
          <w:tcPr>
            <w:tcW w:w="941" w:type="pct"/>
            <w:vAlign w:val="center"/>
          </w:tcPr>
          <w:p w14:paraId="3D8A11AF" w14:textId="77777777" w:rsidR="00372959" w:rsidRPr="00ED6412" w:rsidRDefault="00372959" w:rsidP="003E6FE6">
            <w:pPr>
              <w:spacing w:line="360" w:lineRule="auto"/>
              <w:jc w:val="center"/>
            </w:pPr>
            <w:r w:rsidRPr="00ED6412">
              <w:t>P7</w:t>
            </w:r>
          </w:p>
        </w:tc>
        <w:tc>
          <w:tcPr>
            <w:tcW w:w="1209" w:type="pct"/>
            <w:vAlign w:val="center"/>
          </w:tcPr>
          <w:p w14:paraId="74D532B3" w14:textId="77777777" w:rsidR="00372959" w:rsidRPr="00ED6412" w:rsidRDefault="00372959" w:rsidP="003E6FE6">
            <w:pPr>
              <w:spacing w:line="360" w:lineRule="auto"/>
              <w:jc w:val="center"/>
            </w:pPr>
            <w:r w:rsidRPr="00ED6412">
              <w:t>1.48810 × 10</w:t>
            </w:r>
            <w:r w:rsidRPr="00ED6412">
              <w:rPr>
                <w:vertAlign w:val="superscript"/>
              </w:rPr>
              <w:t>-9</w:t>
            </w:r>
          </w:p>
        </w:tc>
        <w:tc>
          <w:tcPr>
            <w:tcW w:w="1210" w:type="pct"/>
            <w:vAlign w:val="center"/>
          </w:tcPr>
          <w:p w14:paraId="3206EBD9" w14:textId="77777777" w:rsidR="00372959" w:rsidRPr="00ED6412" w:rsidRDefault="00372959" w:rsidP="003E6FE6">
            <w:pPr>
              <w:spacing w:line="360" w:lineRule="auto"/>
              <w:jc w:val="center"/>
            </w:pPr>
            <w:r w:rsidRPr="00ED6412">
              <w:t>1.30298 × 10</w:t>
            </w:r>
            <w:r w:rsidRPr="00ED6412">
              <w:rPr>
                <w:vertAlign w:val="superscript"/>
              </w:rPr>
              <w:t>-3</w:t>
            </w:r>
          </w:p>
        </w:tc>
        <w:tc>
          <w:tcPr>
            <w:tcW w:w="1210" w:type="pct"/>
            <w:vAlign w:val="center"/>
          </w:tcPr>
          <w:p w14:paraId="4E92B02F" w14:textId="77777777" w:rsidR="00372959" w:rsidRPr="00ED6412" w:rsidRDefault="00372959" w:rsidP="003E6FE6">
            <w:pPr>
              <w:spacing w:line="360" w:lineRule="auto"/>
              <w:jc w:val="center"/>
            </w:pPr>
            <w:r w:rsidRPr="00ED6412">
              <w:t>1.05714 × 10</w:t>
            </w:r>
            <w:r w:rsidRPr="00ED6412">
              <w:rPr>
                <w:vertAlign w:val="superscript"/>
              </w:rPr>
              <w:t>-1</w:t>
            </w:r>
          </w:p>
        </w:tc>
      </w:tr>
      <w:tr w:rsidR="00A53152" w:rsidRPr="00ED6412" w14:paraId="361D11E0" w14:textId="77777777" w:rsidTr="000F7B36">
        <w:trPr>
          <w:trHeight w:val="397"/>
        </w:trPr>
        <w:tc>
          <w:tcPr>
            <w:tcW w:w="430" w:type="pct"/>
            <w:vMerge/>
            <w:vAlign w:val="center"/>
          </w:tcPr>
          <w:p w14:paraId="32E5009A" w14:textId="77777777" w:rsidR="00372959" w:rsidRPr="00ED6412" w:rsidRDefault="00372959" w:rsidP="003E6FE6">
            <w:pPr>
              <w:spacing w:line="360" w:lineRule="auto"/>
              <w:jc w:val="center"/>
              <w:rPr>
                <w:rFonts w:eastAsia="SimSun"/>
              </w:rPr>
            </w:pPr>
          </w:p>
        </w:tc>
        <w:tc>
          <w:tcPr>
            <w:tcW w:w="941" w:type="pct"/>
            <w:vAlign w:val="center"/>
          </w:tcPr>
          <w:p w14:paraId="1654EB8A" w14:textId="77777777" w:rsidR="00372959" w:rsidRPr="00ED6412" w:rsidRDefault="00372959" w:rsidP="003E6FE6">
            <w:pPr>
              <w:spacing w:line="360" w:lineRule="auto"/>
              <w:jc w:val="center"/>
            </w:pPr>
            <w:r w:rsidRPr="00ED6412">
              <w:t>P8</w:t>
            </w:r>
          </w:p>
        </w:tc>
        <w:tc>
          <w:tcPr>
            <w:tcW w:w="1209" w:type="pct"/>
            <w:vAlign w:val="center"/>
          </w:tcPr>
          <w:p w14:paraId="52DCCD92" w14:textId="77777777" w:rsidR="00372959" w:rsidRPr="00ED6412" w:rsidRDefault="00372959" w:rsidP="003E6FE6">
            <w:pPr>
              <w:spacing w:line="360" w:lineRule="auto"/>
              <w:jc w:val="center"/>
            </w:pPr>
            <w:r w:rsidRPr="00ED6412">
              <w:t>1.48810 × 10</w:t>
            </w:r>
            <w:r w:rsidRPr="00ED6412">
              <w:rPr>
                <w:vertAlign w:val="superscript"/>
              </w:rPr>
              <w:t>-9</w:t>
            </w:r>
          </w:p>
        </w:tc>
        <w:tc>
          <w:tcPr>
            <w:tcW w:w="1210" w:type="pct"/>
            <w:vAlign w:val="center"/>
          </w:tcPr>
          <w:p w14:paraId="7BC73BF8" w14:textId="77777777" w:rsidR="00372959" w:rsidRPr="00ED6412" w:rsidRDefault="00372959" w:rsidP="003E6FE6">
            <w:pPr>
              <w:spacing w:line="360" w:lineRule="auto"/>
              <w:jc w:val="center"/>
            </w:pPr>
            <w:r w:rsidRPr="00ED6412">
              <w:t>1.30298 × 10</w:t>
            </w:r>
            <w:r w:rsidRPr="00ED6412">
              <w:rPr>
                <w:vertAlign w:val="superscript"/>
              </w:rPr>
              <w:t>-3</w:t>
            </w:r>
          </w:p>
        </w:tc>
        <w:tc>
          <w:tcPr>
            <w:tcW w:w="1210" w:type="pct"/>
            <w:vAlign w:val="center"/>
          </w:tcPr>
          <w:p w14:paraId="25548272" w14:textId="77777777" w:rsidR="00372959" w:rsidRPr="00ED6412" w:rsidRDefault="00372959" w:rsidP="003E6FE6">
            <w:pPr>
              <w:spacing w:line="360" w:lineRule="auto"/>
              <w:jc w:val="center"/>
            </w:pPr>
            <w:r w:rsidRPr="00ED6412">
              <w:t>1.05714 × 10</w:t>
            </w:r>
            <w:r w:rsidRPr="00ED6412">
              <w:rPr>
                <w:vertAlign w:val="superscript"/>
              </w:rPr>
              <w:t>-1</w:t>
            </w:r>
          </w:p>
        </w:tc>
      </w:tr>
      <w:tr w:rsidR="00A53152" w:rsidRPr="00ED6412" w14:paraId="6164EB83" w14:textId="77777777" w:rsidTr="000F7B36">
        <w:trPr>
          <w:trHeight w:val="397"/>
        </w:trPr>
        <w:tc>
          <w:tcPr>
            <w:tcW w:w="430" w:type="pct"/>
            <w:vMerge/>
            <w:vAlign w:val="center"/>
          </w:tcPr>
          <w:p w14:paraId="14439CA3" w14:textId="77777777" w:rsidR="00372959" w:rsidRPr="00ED6412" w:rsidRDefault="00372959" w:rsidP="003E6FE6">
            <w:pPr>
              <w:spacing w:line="360" w:lineRule="auto"/>
              <w:jc w:val="center"/>
              <w:rPr>
                <w:rFonts w:eastAsia="SimSun"/>
              </w:rPr>
            </w:pPr>
          </w:p>
        </w:tc>
        <w:tc>
          <w:tcPr>
            <w:tcW w:w="941" w:type="pct"/>
            <w:vAlign w:val="center"/>
          </w:tcPr>
          <w:p w14:paraId="00DCE007" w14:textId="77777777" w:rsidR="00372959" w:rsidRPr="00ED6412" w:rsidRDefault="00372959" w:rsidP="003E6FE6">
            <w:pPr>
              <w:spacing w:line="360" w:lineRule="auto"/>
              <w:jc w:val="center"/>
            </w:pPr>
            <w:r w:rsidRPr="00ED6412">
              <w:t>P9</w:t>
            </w:r>
          </w:p>
        </w:tc>
        <w:tc>
          <w:tcPr>
            <w:tcW w:w="1209" w:type="pct"/>
            <w:vAlign w:val="center"/>
          </w:tcPr>
          <w:p w14:paraId="348B129C" w14:textId="77777777" w:rsidR="00372959" w:rsidRPr="00ED6412" w:rsidRDefault="00372959" w:rsidP="003E6FE6">
            <w:pPr>
              <w:spacing w:line="360" w:lineRule="auto"/>
              <w:jc w:val="center"/>
            </w:pPr>
            <w:r w:rsidRPr="00ED6412">
              <w:t>1.44581 × 10</w:t>
            </w:r>
            <w:r w:rsidRPr="00ED6412">
              <w:rPr>
                <w:vertAlign w:val="superscript"/>
              </w:rPr>
              <w:t>-8</w:t>
            </w:r>
          </w:p>
        </w:tc>
        <w:tc>
          <w:tcPr>
            <w:tcW w:w="1210" w:type="pct"/>
            <w:vAlign w:val="center"/>
          </w:tcPr>
          <w:p w14:paraId="5655A8A3" w14:textId="77777777" w:rsidR="00372959" w:rsidRPr="00ED6412" w:rsidRDefault="00372959" w:rsidP="003E6FE6">
            <w:pPr>
              <w:spacing w:line="360" w:lineRule="auto"/>
              <w:jc w:val="center"/>
            </w:pPr>
            <w:r w:rsidRPr="00ED6412">
              <w:t>4.06670 × 10</w:t>
            </w:r>
            <w:r w:rsidRPr="00ED6412">
              <w:rPr>
                <w:vertAlign w:val="superscript"/>
              </w:rPr>
              <w:t>-3</w:t>
            </w:r>
          </w:p>
        </w:tc>
        <w:tc>
          <w:tcPr>
            <w:tcW w:w="1210" w:type="pct"/>
            <w:vAlign w:val="center"/>
          </w:tcPr>
          <w:p w14:paraId="2F3362E0" w14:textId="77777777" w:rsidR="00372959" w:rsidRPr="00ED6412" w:rsidRDefault="00372959" w:rsidP="003E6FE6">
            <w:pPr>
              <w:spacing w:line="360" w:lineRule="auto"/>
              <w:jc w:val="center"/>
            </w:pPr>
            <w:r w:rsidRPr="00ED6412">
              <w:t>2.04166 × 10</w:t>
            </w:r>
            <w:r w:rsidRPr="00ED6412">
              <w:rPr>
                <w:vertAlign w:val="superscript"/>
              </w:rPr>
              <w:t>-2</w:t>
            </w:r>
          </w:p>
        </w:tc>
      </w:tr>
      <w:tr w:rsidR="00A53152" w:rsidRPr="00ED6412" w14:paraId="6A4B660B" w14:textId="77777777" w:rsidTr="000F7B36">
        <w:trPr>
          <w:trHeight w:val="397"/>
        </w:trPr>
        <w:tc>
          <w:tcPr>
            <w:tcW w:w="430" w:type="pct"/>
            <w:vMerge w:val="restart"/>
            <w:vAlign w:val="center"/>
          </w:tcPr>
          <w:p w14:paraId="77ABED02" w14:textId="77777777" w:rsidR="00372959" w:rsidRPr="00ED6412" w:rsidRDefault="00372959" w:rsidP="003E6FE6">
            <w:pPr>
              <w:spacing w:line="360" w:lineRule="auto"/>
              <w:jc w:val="center"/>
              <w:rPr>
                <w:rFonts w:eastAsia="SimSun"/>
              </w:rPr>
            </w:pPr>
            <w:r w:rsidRPr="00ED6412">
              <w:rPr>
                <w:b/>
              </w:rPr>
              <w:t>S</w:t>
            </w:r>
            <w:r w:rsidRPr="00ED6412">
              <w:rPr>
                <w:rFonts w:hint="eastAsia"/>
                <w:b/>
              </w:rPr>
              <w:t>O</w:t>
            </w:r>
            <w:r w:rsidRPr="00ED6412">
              <w:rPr>
                <w:b/>
                <w:vertAlign w:val="subscript"/>
              </w:rPr>
              <w:t>2</w:t>
            </w:r>
          </w:p>
        </w:tc>
        <w:tc>
          <w:tcPr>
            <w:tcW w:w="941" w:type="pct"/>
            <w:vAlign w:val="center"/>
          </w:tcPr>
          <w:p w14:paraId="19B05F90" w14:textId="77777777" w:rsidR="00372959" w:rsidRPr="00ED6412" w:rsidRDefault="00372959" w:rsidP="003E6FE6">
            <w:pPr>
              <w:spacing w:line="360" w:lineRule="auto"/>
              <w:jc w:val="center"/>
              <w:rPr>
                <w:rFonts w:ascii="Cambria Math" w:eastAsia="SimSun" w:hAnsi="Cambria Math"/>
                <w:oMath/>
              </w:rPr>
            </w:pPr>
            <w:r w:rsidRPr="00ED6412">
              <w:t>P1</w:t>
            </w:r>
          </w:p>
        </w:tc>
        <w:tc>
          <w:tcPr>
            <w:tcW w:w="1209" w:type="pct"/>
            <w:vAlign w:val="center"/>
            <w:hideMark/>
          </w:tcPr>
          <w:p w14:paraId="1E4ED847" w14:textId="77777777" w:rsidR="00372959" w:rsidRPr="00ED6412" w:rsidRDefault="00372959" w:rsidP="003E6FE6">
            <w:pPr>
              <w:spacing w:line="360" w:lineRule="auto"/>
              <w:jc w:val="center"/>
            </w:pPr>
            <w:r w:rsidRPr="00ED6412">
              <w:t>2.85514 × 10</w:t>
            </w:r>
            <w:r w:rsidRPr="00ED6412">
              <w:rPr>
                <w:vertAlign w:val="superscript"/>
              </w:rPr>
              <w:t>-9</w:t>
            </w:r>
          </w:p>
        </w:tc>
        <w:tc>
          <w:tcPr>
            <w:tcW w:w="1210" w:type="pct"/>
            <w:vAlign w:val="center"/>
            <w:hideMark/>
          </w:tcPr>
          <w:p w14:paraId="51CBE1C6" w14:textId="77777777" w:rsidR="00372959" w:rsidRPr="00ED6412" w:rsidRDefault="00372959" w:rsidP="003E6FE6">
            <w:pPr>
              <w:spacing w:line="360" w:lineRule="auto"/>
              <w:jc w:val="center"/>
            </w:pPr>
            <w:r w:rsidRPr="00ED6412">
              <w:t>5.21612 × 10</w:t>
            </w:r>
            <w:r w:rsidRPr="00ED6412">
              <w:rPr>
                <w:vertAlign w:val="superscript"/>
              </w:rPr>
              <w:t>-3</w:t>
            </w:r>
          </w:p>
        </w:tc>
        <w:tc>
          <w:tcPr>
            <w:tcW w:w="1210" w:type="pct"/>
            <w:vAlign w:val="center"/>
            <w:hideMark/>
          </w:tcPr>
          <w:p w14:paraId="15A15BCC" w14:textId="77777777" w:rsidR="00372959" w:rsidRPr="00ED6412" w:rsidRDefault="00372959" w:rsidP="003E6FE6">
            <w:pPr>
              <w:spacing w:line="360" w:lineRule="auto"/>
              <w:jc w:val="center"/>
            </w:pPr>
            <w:r w:rsidRPr="00ED6412">
              <w:t>4.55526 × 10</w:t>
            </w:r>
            <w:r w:rsidRPr="00ED6412">
              <w:rPr>
                <w:vertAlign w:val="superscript"/>
              </w:rPr>
              <w:t>-2</w:t>
            </w:r>
          </w:p>
        </w:tc>
      </w:tr>
      <w:tr w:rsidR="00A53152" w:rsidRPr="00ED6412" w14:paraId="41B90EE2" w14:textId="77777777" w:rsidTr="000F7B36">
        <w:trPr>
          <w:trHeight w:val="397"/>
        </w:trPr>
        <w:tc>
          <w:tcPr>
            <w:tcW w:w="430" w:type="pct"/>
            <w:vMerge/>
            <w:vAlign w:val="center"/>
          </w:tcPr>
          <w:p w14:paraId="69969207" w14:textId="77777777" w:rsidR="00372959" w:rsidRPr="00ED6412" w:rsidRDefault="00372959" w:rsidP="003E6FE6">
            <w:pPr>
              <w:spacing w:line="360" w:lineRule="auto"/>
              <w:jc w:val="center"/>
              <w:rPr>
                <w:rFonts w:eastAsia="SimSun"/>
              </w:rPr>
            </w:pPr>
          </w:p>
        </w:tc>
        <w:tc>
          <w:tcPr>
            <w:tcW w:w="941" w:type="pct"/>
            <w:vAlign w:val="center"/>
          </w:tcPr>
          <w:p w14:paraId="506D152C" w14:textId="77777777" w:rsidR="00372959" w:rsidRPr="00ED6412" w:rsidRDefault="00372959" w:rsidP="003E6FE6">
            <w:pPr>
              <w:spacing w:line="360" w:lineRule="auto"/>
              <w:jc w:val="center"/>
              <w:rPr>
                <w:rFonts w:ascii="Cambria Math" w:eastAsia="SimSun" w:hAnsi="Cambria Math"/>
                <w:oMath/>
              </w:rPr>
            </w:pPr>
            <w:r w:rsidRPr="00ED6412">
              <w:t>P2</w:t>
            </w:r>
          </w:p>
        </w:tc>
        <w:tc>
          <w:tcPr>
            <w:tcW w:w="1209" w:type="pct"/>
            <w:vAlign w:val="center"/>
            <w:hideMark/>
          </w:tcPr>
          <w:p w14:paraId="03D211C7" w14:textId="77777777" w:rsidR="00372959" w:rsidRPr="00ED6412" w:rsidRDefault="00372959" w:rsidP="003E6FE6">
            <w:pPr>
              <w:spacing w:line="360" w:lineRule="auto"/>
              <w:jc w:val="center"/>
            </w:pPr>
            <w:r w:rsidRPr="00ED6412">
              <w:t>2.73316 × 10</w:t>
            </w:r>
            <w:r w:rsidRPr="00ED6412">
              <w:rPr>
                <w:vertAlign w:val="superscript"/>
              </w:rPr>
              <w:t>-9</w:t>
            </w:r>
          </w:p>
        </w:tc>
        <w:tc>
          <w:tcPr>
            <w:tcW w:w="1210" w:type="pct"/>
            <w:vAlign w:val="center"/>
            <w:hideMark/>
          </w:tcPr>
          <w:p w14:paraId="2D00BC23" w14:textId="77777777" w:rsidR="00372959" w:rsidRPr="00ED6412" w:rsidRDefault="00372959" w:rsidP="003E6FE6">
            <w:pPr>
              <w:spacing w:line="360" w:lineRule="auto"/>
              <w:jc w:val="center"/>
            </w:pPr>
            <w:r w:rsidRPr="00ED6412">
              <w:t>5.20986 × 10</w:t>
            </w:r>
            <w:r w:rsidRPr="00ED6412">
              <w:rPr>
                <w:vertAlign w:val="superscript"/>
              </w:rPr>
              <w:t>-3</w:t>
            </w:r>
          </w:p>
        </w:tc>
        <w:tc>
          <w:tcPr>
            <w:tcW w:w="1210" w:type="pct"/>
            <w:vAlign w:val="center"/>
            <w:hideMark/>
          </w:tcPr>
          <w:p w14:paraId="103E5113" w14:textId="77777777" w:rsidR="00372959" w:rsidRPr="00ED6412" w:rsidRDefault="00372959" w:rsidP="003E6FE6">
            <w:pPr>
              <w:spacing w:line="360" w:lineRule="auto"/>
              <w:jc w:val="center"/>
            </w:pPr>
            <w:r w:rsidRPr="00ED6412">
              <w:t>5.16478 × 10</w:t>
            </w:r>
            <w:r w:rsidRPr="00ED6412">
              <w:rPr>
                <w:vertAlign w:val="superscript"/>
              </w:rPr>
              <w:t>-2</w:t>
            </w:r>
          </w:p>
        </w:tc>
      </w:tr>
      <w:tr w:rsidR="00A53152" w:rsidRPr="00ED6412" w14:paraId="39305ECA" w14:textId="77777777" w:rsidTr="000F7B36">
        <w:trPr>
          <w:trHeight w:val="397"/>
        </w:trPr>
        <w:tc>
          <w:tcPr>
            <w:tcW w:w="430" w:type="pct"/>
            <w:vMerge/>
            <w:vAlign w:val="center"/>
          </w:tcPr>
          <w:p w14:paraId="737CCACA" w14:textId="77777777" w:rsidR="00372959" w:rsidRPr="00ED6412" w:rsidRDefault="00372959" w:rsidP="003E6FE6">
            <w:pPr>
              <w:spacing w:line="360" w:lineRule="auto"/>
              <w:jc w:val="center"/>
              <w:rPr>
                <w:rFonts w:eastAsia="SimSun"/>
              </w:rPr>
            </w:pPr>
          </w:p>
        </w:tc>
        <w:tc>
          <w:tcPr>
            <w:tcW w:w="941" w:type="pct"/>
            <w:vAlign w:val="center"/>
          </w:tcPr>
          <w:p w14:paraId="157CADA8" w14:textId="77777777" w:rsidR="00372959" w:rsidRPr="00ED6412" w:rsidRDefault="00372959" w:rsidP="003E6FE6">
            <w:pPr>
              <w:spacing w:line="360" w:lineRule="auto"/>
              <w:jc w:val="center"/>
              <w:rPr>
                <w:rFonts w:ascii="Cambria Math" w:eastAsia="SimSun" w:hAnsi="Cambria Math"/>
                <w:oMath/>
              </w:rPr>
            </w:pPr>
            <w:r w:rsidRPr="00ED6412">
              <w:t>P3</w:t>
            </w:r>
          </w:p>
        </w:tc>
        <w:tc>
          <w:tcPr>
            <w:tcW w:w="1209" w:type="pct"/>
            <w:vAlign w:val="center"/>
            <w:hideMark/>
          </w:tcPr>
          <w:p w14:paraId="6B1ECCB0" w14:textId="77777777" w:rsidR="00372959" w:rsidRPr="00ED6412" w:rsidRDefault="00372959" w:rsidP="003E6FE6">
            <w:pPr>
              <w:spacing w:line="360" w:lineRule="auto"/>
              <w:jc w:val="center"/>
            </w:pPr>
            <w:r w:rsidRPr="00ED6412">
              <w:t>7.89240 × 10</w:t>
            </w:r>
            <w:r w:rsidRPr="00ED6412">
              <w:rPr>
                <w:vertAlign w:val="superscript"/>
              </w:rPr>
              <w:t>-10</w:t>
            </w:r>
          </w:p>
        </w:tc>
        <w:tc>
          <w:tcPr>
            <w:tcW w:w="1210" w:type="pct"/>
            <w:vAlign w:val="center"/>
            <w:hideMark/>
          </w:tcPr>
          <w:p w14:paraId="179F60CB" w14:textId="77777777" w:rsidR="00372959" w:rsidRPr="00ED6412" w:rsidRDefault="00372959" w:rsidP="003E6FE6">
            <w:pPr>
              <w:spacing w:line="360" w:lineRule="auto"/>
              <w:jc w:val="center"/>
            </w:pPr>
            <w:r w:rsidRPr="00ED6412">
              <w:t>5.25090 × 10</w:t>
            </w:r>
            <w:r w:rsidRPr="00ED6412">
              <w:rPr>
                <w:vertAlign w:val="superscript"/>
              </w:rPr>
              <w:t>-3</w:t>
            </w:r>
          </w:p>
        </w:tc>
        <w:tc>
          <w:tcPr>
            <w:tcW w:w="1210" w:type="pct"/>
            <w:vAlign w:val="center"/>
            <w:hideMark/>
          </w:tcPr>
          <w:p w14:paraId="5851121A" w14:textId="77777777" w:rsidR="00372959" w:rsidRPr="00ED6412" w:rsidRDefault="00372959" w:rsidP="003E6FE6">
            <w:pPr>
              <w:spacing w:line="360" w:lineRule="auto"/>
              <w:jc w:val="center"/>
            </w:pPr>
            <w:r w:rsidRPr="00ED6412">
              <w:t>1.34964 × 10</w:t>
            </w:r>
            <w:r w:rsidRPr="00ED6412">
              <w:rPr>
                <w:vertAlign w:val="superscript"/>
              </w:rPr>
              <w:t>-1</w:t>
            </w:r>
          </w:p>
        </w:tc>
      </w:tr>
      <w:tr w:rsidR="00A53152" w:rsidRPr="00ED6412" w14:paraId="3845ECB4" w14:textId="77777777" w:rsidTr="000F7B36">
        <w:trPr>
          <w:trHeight w:val="397"/>
        </w:trPr>
        <w:tc>
          <w:tcPr>
            <w:tcW w:w="430" w:type="pct"/>
            <w:vMerge/>
            <w:vAlign w:val="center"/>
          </w:tcPr>
          <w:p w14:paraId="0FB14214" w14:textId="77777777" w:rsidR="00372959" w:rsidRPr="00ED6412" w:rsidRDefault="00372959" w:rsidP="003E6FE6">
            <w:pPr>
              <w:spacing w:line="360" w:lineRule="auto"/>
              <w:jc w:val="center"/>
              <w:rPr>
                <w:rFonts w:eastAsia="SimSun"/>
              </w:rPr>
            </w:pPr>
          </w:p>
        </w:tc>
        <w:tc>
          <w:tcPr>
            <w:tcW w:w="941" w:type="pct"/>
            <w:vAlign w:val="center"/>
          </w:tcPr>
          <w:p w14:paraId="1E40B2D0" w14:textId="77777777" w:rsidR="00372959" w:rsidRPr="00ED6412" w:rsidRDefault="00372959" w:rsidP="003E6FE6">
            <w:pPr>
              <w:spacing w:line="360" w:lineRule="auto"/>
              <w:jc w:val="center"/>
              <w:rPr>
                <w:rFonts w:ascii="Cambria Math" w:eastAsia="SimSun" w:hAnsi="Cambria Math"/>
                <w:oMath/>
              </w:rPr>
            </w:pPr>
            <w:r w:rsidRPr="00ED6412">
              <w:t>P4</w:t>
            </w:r>
          </w:p>
        </w:tc>
        <w:tc>
          <w:tcPr>
            <w:tcW w:w="1209" w:type="pct"/>
            <w:vAlign w:val="center"/>
            <w:hideMark/>
          </w:tcPr>
          <w:p w14:paraId="33189C39" w14:textId="77777777" w:rsidR="00372959" w:rsidRPr="00ED6412" w:rsidRDefault="00372959" w:rsidP="003E6FE6">
            <w:pPr>
              <w:spacing w:line="360" w:lineRule="auto"/>
              <w:jc w:val="center"/>
            </w:pPr>
            <w:r w:rsidRPr="00ED6412">
              <w:t>3.09346 × 10</w:t>
            </w:r>
            <w:r w:rsidRPr="00ED6412">
              <w:rPr>
                <w:vertAlign w:val="superscript"/>
              </w:rPr>
              <w:t>-9</w:t>
            </w:r>
          </w:p>
        </w:tc>
        <w:tc>
          <w:tcPr>
            <w:tcW w:w="1210" w:type="pct"/>
            <w:vAlign w:val="center"/>
            <w:hideMark/>
          </w:tcPr>
          <w:p w14:paraId="522DF532" w14:textId="77777777" w:rsidR="00372959" w:rsidRPr="00ED6412" w:rsidRDefault="00372959" w:rsidP="003E6FE6">
            <w:pPr>
              <w:spacing w:line="360" w:lineRule="auto"/>
              <w:jc w:val="center"/>
            </w:pPr>
            <w:r w:rsidRPr="00ED6412">
              <w:t>4.40710 × 10</w:t>
            </w:r>
            <w:r w:rsidRPr="00ED6412">
              <w:rPr>
                <w:vertAlign w:val="superscript"/>
              </w:rPr>
              <w:t>-3</w:t>
            </w:r>
          </w:p>
        </w:tc>
        <w:tc>
          <w:tcPr>
            <w:tcW w:w="1210" w:type="pct"/>
            <w:vAlign w:val="center"/>
            <w:hideMark/>
          </w:tcPr>
          <w:p w14:paraId="48246BBC" w14:textId="77777777" w:rsidR="00372959" w:rsidRPr="00ED6412" w:rsidRDefault="00372959" w:rsidP="003E6FE6">
            <w:pPr>
              <w:spacing w:line="360" w:lineRule="auto"/>
              <w:jc w:val="center"/>
            </w:pPr>
            <w:r w:rsidRPr="00ED6412">
              <w:t>1.38685 × 10</w:t>
            </w:r>
            <w:r w:rsidRPr="00ED6412">
              <w:rPr>
                <w:vertAlign w:val="superscript"/>
              </w:rPr>
              <w:t>-1</w:t>
            </w:r>
          </w:p>
        </w:tc>
      </w:tr>
      <w:tr w:rsidR="00A53152" w:rsidRPr="00ED6412" w14:paraId="79CA48AB" w14:textId="77777777" w:rsidTr="000F7B36">
        <w:trPr>
          <w:trHeight w:val="397"/>
        </w:trPr>
        <w:tc>
          <w:tcPr>
            <w:tcW w:w="430" w:type="pct"/>
            <w:vMerge/>
            <w:vAlign w:val="center"/>
          </w:tcPr>
          <w:p w14:paraId="6D969453" w14:textId="77777777" w:rsidR="00372959" w:rsidRPr="00ED6412" w:rsidRDefault="00372959" w:rsidP="003E6FE6">
            <w:pPr>
              <w:spacing w:line="360" w:lineRule="auto"/>
              <w:jc w:val="center"/>
              <w:rPr>
                <w:rFonts w:eastAsia="SimSun"/>
              </w:rPr>
            </w:pPr>
          </w:p>
        </w:tc>
        <w:tc>
          <w:tcPr>
            <w:tcW w:w="941" w:type="pct"/>
            <w:vAlign w:val="center"/>
          </w:tcPr>
          <w:p w14:paraId="44C51350" w14:textId="77777777" w:rsidR="00372959" w:rsidRPr="00ED6412" w:rsidRDefault="00372959" w:rsidP="003E6FE6">
            <w:pPr>
              <w:spacing w:line="360" w:lineRule="auto"/>
              <w:jc w:val="center"/>
              <w:rPr>
                <w:rFonts w:ascii="Cambria Math" w:eastAsia="SimSun" w:hAnsi="Cambria Math"/>
                <w:oMath/>
              </w:rPr>
            </w:pPr>
            <w:r w:rsidRPr="00ED6412">
              <w:t>P5</w:t>
            </w:r>
          </w:p>
        </w:tc>
        <w:tc>
          <w:tcPr>
            <w:tcW w:w="1209" w:type="pct"/>
            <w:vAlign w:val="center"/>
            <w:hideMark/>
          </w:tcPr>
          <w:p w14:paraId="5782B1E9" w14:textId="77777777" w:rsidR="00372959" w:rsidRPr="00ED6412" w:rsidRDefault="00372959" w:rsidP="003E6FE6">
            <w:pPr>
              <w:spacing w:line="360" w:lineRule="auto"/>
              <w:jc w:val="center"/>
            </w:pPr>
            <w:r w:rsidRPr="00ED6412">
              <w:t>3.66920 × 10</w:t>
            </w:r>
            <w:r w:rsidRPr="00ED6412">
              <w:rPr>
                <w:vertAlign w:val="superscript"/>
              </w:rPr>
              <w:t>-9</w:t>
            </w:r>
          </w:p>
        </w:tc>
        <w:tc>
          <w:tcPr>
            <w:tcW w:w="1210" w:type="pct"/>
            <w:vAlign w:val="center"/>
            <w:hideMark/>
          </w:tcPr>
          <w:p w14:paraId="4BF02D48" w14:textId="77777777" w:rsidR="00372959" w:rsidRPr="00ED6412" w:rsidRDefault="00372959" w:rsidP="003E6FE6">
            <w:pPr>
              <w:spacing w:line="360" w:lineRule="auto"/>
              <w:jc w:val="center"/>
            </w:pPr>
            <w:r w:rsidRPr="00ED6412">
              <w:t>4.33978 × 10</w:t>
            </w:r>
            <w:r w:rsidRPr="00ED6412">
              <w:rPr>
                <w:vertAlign w:val="superscript"/>
              </w:rPr>
              <w:t>-3</w:t>
            </w:r>
          </w:p>
        </w:tc>
        <w:tc>
          <w:tcPr>
            <w:tcW w:w="1210" w:type="pct"/>
            <w:vAlign w:val="center"/>
            <w:hideMark/>
          </w:tcPr>
          <w:p w14:paraId="580603BD" w14:textId="77777777" w:rsidR="00372959" w:rsidRPr="00ED6412" w:rsidRDefault="00372959" w:rsidP="003E6FE6">
            <w:pPr>
              <w:spacing w:line="360" w:lineRule="auto"/>
              <w:jc w:val="center"/>
            </w:pPr>
            <w:r w:rsidRPr="00ED6412">
              <w:t>1.38529 × 10</w:t>
            </w:r>
            <w:r w:rsidRPr="00ED6412">
              <w:rPr>
                <w:vertAlign w:val="superscript"/>
              </w:rPr>
              <w:t>-1</w:t>
            </w:r>
          </w:p>
        </w:tc>
      </w:tr>
      <w:tr w:rsidR="00A53152" w:rsidRPr="00ED6412" w14:paraId="2C2441C6" w14:textId="77777777" w:rsidTr="000F7B36">
        <w:trPr>
          <w:trHeight w:val="397"/>
        </w:trPr>
        <w:tc>
          <w:tcPr>
            <w:tcW w:w="430" w:type="pct"/>
            <w:vMerge/>
            <w:vAlign w:val="center"/>
          </w:tcPr>
          <w:p w14:paraId="6052AE3F" w14:textId="77777777" w:rsidR="00372959" w:rsidRPr="00ED6412" w:rsidRDefault="00372959" w:rsidP="003E6FE6">
            <w:pPr>
              <w:spacing w:line="360" w:lineRule="auto"/>
              <w:jc w:val="center"/>
              <w:rPr>
                <w:rFonts w:eastAsia="SimSun"/>
              </w:rPr>
            </w:pPr>
          </w:p>
        </w:tc>
        <w:tc>
          <w:tcPr>
            <w:tcW w:w="941" w:type="pct"/>
            <w:vAlign w:val="center"/>
          </w:tcPr>
          <w:p w14:paraId="5EF396E7" w14:textId="77777777" w:rsidR="00372959" w:rsidRPr="00ED6412" w:rsidRDefault="00372959" w:rsidP="003E6FE6">
            <w:pPr>
              <w:spacing w:line="360" w:lineRule="auto"/>
              <w:jc w:val="center"/>
              <w:rPr>
                <w:rFonts w:ascii="Cambria Math" w:eastAsia="SimSun" w:hAnsi="Cambria Math"/>
                <w:oMath/>
              </w:rPr>
            </w:pPr>
            <w:r w:rsidRPr="00ED6412">
              <w:t>P6</w:t>
            </w:r>
          </w:p>
        </w:tc>
        <w:tc>
          <w:tcPr>
            <w:tcW w:w="1209" w:type="pct"/>
            <w:vAlign w:val="center"/>
            <w:hideMark/>
          </w:tcPr>
          <w:p w14:paraId="41F10AF6" w14:textId="77777777" w:rsidR="00372959" w:rsidRPr="00ED6412" w:rsidRDefault="00372959" w:rsidP="003E6FE6">
            <w:pPr>
              <w:spacing w:line="360" w:lineRule="auto"/>
              <w:jc w:val="center"/>
            </w:pPr>
            <w:r w:rsidRPr="00ED6412">
              <w:t>7.80000 × 10</w:t>
            </w:r>
            <w:r w:rsidRPr="00ED6412">
              <w:rPr>
                <w:vertAlign w:val="superscript"/>
              </w:rPr>
              <w:t>-10</w:t>
            </w:r>
          </w:p>
        </w:tc>
        <w:tc>
          <w:tcPr>
            <w:tcW w:w="1210" w:type="pct"/>
            <w:vAlign w:val="center"/>
            <w:hideMark/>
          </w:tcPr>
          <w:p w14:paraId="573E608C" w14:textId="77777777" w:rsidR="00372959" w:rsidRPr="00ED6412" w:rsidRDefault="00372959" w:rsidP="003E6FE6">
            <w:pPr>
              <w:spacing w:line="360" w:lineRule="auto"/>
              <w:jc w:val="center"/>
            </w:pPr>
            <w:r w:rsidRPr="00ED6412">
              <w:t>5.14200 × 10</w:t>
            </w:r>
            <w:r w:rsidRPr="00ED6412">
              <w:rPr>
                <w:vertAlign w:val="superscript"/>
              </w:rPr>
              <w:t>-3</w:t>
            </w:r>
          </w:p>
        </w:tc>
        <w:tc>
          <w:tcPr>
            <w:tcW w:w="1210" w:type="pct"/>
            <w:vAlign w:val="center"/>
            <w:hideMark/>
          </w:tcPr>
          <w:p w14:paraId="0F0ACB41" w14:textId="77777777" w:rsidR="00372959" w:rsidRPr="00ED6412" w:rsidRDefault="00372959" w:rsidP="003E6FE6">
            <w:pPr>
              <w:spacing w:line="360" w:lineRule="auto"/>
              <w:jc w:val="center"/>
            </w:pPr>
            <w:r w:rsidRPr="00ED6412">
              <w:t>3.90000 × 10</w:t>
            </w:r>
            <w:r w:rsidRPr="00ED6412">
              <w:rPr>
                <w:vertAlign w:val="superscript"/>
              </w:rPr>
              <w:t>-1</w:t>
            </w:r>
          </w:p>
        </w:tc>
      </w:tr>
      <w:tr w:rsidR="00A53152" w:rsidRPr="00ED6412" w14:paraId="29828EF2" w14:textId="77777777" w:rsidTr="000F7B36">
        <w:trPr>
          <w:trHeight w:val="397"/>
        </w:trPr>
        <w:tc>
          <w:tcPr>
            <w:tcW w:w="430" w:type="pct"/>
            <w:vMerge/>
            <w:vAlign w:val="center"/>
          </w:tcPr>
          <w:p w14:paraId="05FC1583" w14:textId="77777777" w:rsidR="00372959" w:rsidRPr="00ED6412" w:rsidRDefault="00372959" w:rsidP="003E6FE6">
            <w:pPr>
              <w:spacing w:line="360" w:lineRule="auto"/>
              <w:jc w:val="center"/>
              <w:rPr>
                <w:rFonts w:eastAsia="SimSun"/>
              </w:rPr>
            </w:pPr>
          </w:p>
        </w:tc>
        <w:tc>
          <w:tcPr>
            <w:tcW w:w="941" w:type="pct"/>
            <w:vAlign w:val="center"/>
          </w:tcPr>
          <w:p w14:paraId="32D1E821" w14:textId="77777777" w:rsidR="00372959" w:rsidRPr="00ED6412" w:rsidRDefault="00372959" w:rsidP="003E6FE6">
            <w:pPr>
              <w:spacing w:line="360" w:lineRule="auto"/>
              <w:jc w:val="center"/>
            </w:pPr>
            <w:r w:rsidRPr="00ED6412">
              <w:t>P7</w:t>
            </w:r>
          </w:p>
        </w:tc>
        <w:tc>
          <w:tcPr>
            <w:tcW w:w="1209" w:type="pct"/>
            <w:vAlign w:val="center"/>
          </w:tcPr>
          <w:p w14:paraId="39C313E7" w14:textId="77777777" w:rsidR="00372959" w:rsidRPr="00ED6412" w:rsidRDefault="00372959" w:rsidP="003E6FE6">
            <w:pPr>
              <w:spacing w:line="360" w:lineRule="auto"/>
              <w:jc w:val="center"/>
            </w:pPr>
            <w:r w:rsidRPr="00ED6412">
              <w:t>2.20546 × 10</w:t>
            </w:r>
            <w:r w:rsidRPr="00ED6412">
              <w:rPr>
                <w:vertAlign w:val="superscript"/>
              </w:rPr>
              <w:t>-9</w:t>
            </w:r>
          </w:p>
        </w:tc>
        <w:tc>
          <w:tcPr>
            <w:tcW w:w="1210" w:type="pct"/>
            <w:vAlign w:val="center"/>
          </w:tcPr>
          <w:p w14:paraId="0BDF5D90" w14:textId="77777777" w:rsidR="00372959" w:rsidRPr="00ED6412" w:rsidRDefault="00372959" w:rsidP="003E6FE6">
            <w:pPr>
              <w:spacing w:line="360" w:lineRule="auto"/>
              <w:jc w:val="center"/>
            </w:pPr>
            <w:r w:rsidRPr="00ED6412">
              <w:t>4.76346 × 10</w:t>
            </w:r>
            <w:r w:rsidRPr="00ED6412">
              <w:rPr>
                <w:vertAlign w:val="superscript"/>
              </w:rPr>
              <w:t>-3</w:t>
            </w:r>
          </w:p>
        </w:tc>
        <w:tc>
          <w:tcPr>
            <w:tcW w:w="1210" w:type="pct"/>
            <w:vAlign w:val="center"/>
          </w:tcPr>
          <w:p w14:paraId="13150C38" w14:textId="77777777" w:rsidR="00372959" w:rsidRPr="00ED6412" w:rsidRDefault="00372959" w:rsidP="003E6FE6">
            <w:pPr>
              <w:spacing w:line="360" w:lineRule="auto"/>
              <w:jc w:val="center"/>
            </w:pPr>
            <w:r w:rsidRPr="00ED6412">
              <w:t>2.66250 × 10</w:t>
            </w:r>
            <w:r w:rsidRPr="00ED6412">
              <w:rPr>
                <w:vertAlign w:val="superscript"/>
              </w:rPr>
              <w:t>-2</w:t>
            </w:r>
          </w:p>
        </w:tc>
      </w:tr>
      <w:tr w:rsidR="00A53152" w:rsidRPr="00ED6412" w14:paraId="471CAFAB" w14:textId="77777777" w:rsidTr="000F7B36">
        <w:trPr>
          <w:trHeight w:val="397"/>
        </w:trPr>
        <w:tc>
          <w:tcPr>
            <w:tcW w:w="430" w:type="pct"/>
            <w:vMerge/>
            <w:vAlign w:val="center"/>
          </w:tcPr>
          <w:p w14:paraId="10B2A226" w14:textId="77777777" w:rsidR="00372959" w:rsidRPr="00ED6412" w:rsidRDefault="00372959" w:rsidP="003E6FE6">
            <w:pPr>
              <w:spacing w:line="360" w:lineRule="auto"/>
              <w:jc w:val="center"/>
              <w:rPr>
                <w:rFonts w:eastAsia="SimSun"/>
              </w:rPr>
            </w:pPr>
          </w:p>
        </w:tc>
        <w:tc>
          <w:tcPr>
            <w:tcW w:w="941" w:type="pct"/>
            <w:vAlign w:val="center"/>
          </w:tcPr>
          <w:p w14:paraId="3003432E" w14:textId="77777777" w:rsidR="00372959" w:rsidRPr="00ED6412" w:rsidRDefault="00372959" w:rsidP="003E6FE6">
            <w:pPr>
              <w:spacing w:line="360" w:lineRule="auto"/>
              <w:jc w:val="center"/>
            </w:pPr>
            <w:r w:rsidRPr="00ED6412">
              <w:t>P8</w:t>
            </w:r>
          </w:p>
        </w:tc>
        <w:tc>
          <w:tcPr>
            <w:tcW w:w="1209" w:type="pct"/>
            <w:vAlign w:val="center"/>
          </w:tcPr>
          <w:p w14:paraId="0834F81B" w14:textId="77777777" w:rsidR="00372959" w:rsidRPr="00ED6412" w:rsidRDefault="00372959" w:rsidP="003E6FE6">
            <w:pPr>
              <w:spacing w:line="360" w:lineRule="auto"/>
              <w:jc w:val="center"/>
            </w:pPr>
            <w:r w:rsidRPr="00ED6412">
              <w:t>3.81014 × 10</w:t>
            </w:r>
            <w:r w:rsidRPr="00ED6412">
              <w:rPr>
                <w:vertAlign w:val="superscript"/>
              </w:rPr>
              <w:t>-9</w:t>
            </w:r>
          </w:p>
        </w:tc>
        <w:tc>
          <w:tcPr>
            <w:tcW w:w="1210" w:type="pct"/>
            <w:vAlign w:val="center"/>
          </w:tcPr>
          <w:p w14:paraId="731EE6B7" w14:textId="77777777" w:rsidR="00372959" w:rsidRPr="00ED6412" w:rsidRDefault="00372959" w:rsidP="003E6FE6">
            <w:pPr>
              <w:spacing w:line="360" w:lineRule="auto"/>
              <w:jc w:val="center"/>
            </w:pPr>
            <w:r w:rsidRPr="00ED6412">
              <w:t>4.64374 × 10</w:t>
            </w:r>
            <w:r w:rsidRPr="00ED6412">
              <w:rPr>
                <w:vertAlign w:val="superscript"/>
              </w:rPr>
              <w:t>-3</w:t>
            </w:r>
          </w:p>
        </w:tc>
        <w:tc>
          <w:tcPr>
            <w:tcW w:w="1210" w:type="pct"/>
            <w:vAlign w:val="center"/>
          </w:tcPr>
          <w:p w14:paraId="0386028E" w14:textId="77777777" w:rsidR="00372959" w:rsidRPr="00ED6412" w:rsidRDefault="00372959" w:rsidP="003E6FE6">
            <w:pPr>
              <w:spacing w:line="360" w:lineRule="auto"/>
              <w:jc w:val="center"/>
            </w:pPr>
            <w:r w:rsidRPr="00ED6412">
              <w:t>2.91246 × 10</w:t>
            </w:r>
            <w:r w:rsidRPr="00ED6412">
              <w:rPr>
                <w:vertAlign w:val="superscript"/>
              </w:rPr>
              <w:t>-2</w:t>
            </w:r>
          </w:p>
        </w:tc>
      </w:tr>
      <w:tr w:rsidR="00A53152" w:rsidRPr="00ED6412" w14:paraId="2437ABB0" w14:textId="77777777" w:rsidTr="000F7B36">
        <w:trPr>
          <w:trHeight w:val="397"/>
        </w:trPr>
        <w:tc>
          <w:tcPr>
            <w:tcW w:w="430" w:type="pct"/>
            <w:vMerge/>
            <w:vAlign w:val="center"/>
          </w:tcPr>
          <w:p w14:paraId="328C01CC" w14:textId="77777777" w:rsidR="00372959" w:rsidRPr="00ED6412" w:rsidRDefault="00372959" w:rsidP="003E6FE6">
            <w:pPr>
              <w:spacing w:line="360" w:lineRule="auto"/>
              <w:jc w:val="center"/>
              <w:rPr>
                <w:rFonts w:eastAsia="SimSun"/>
              </w:rPr>
            </w:pPr>
          </w:p>
        </w:tc>
        <w:tc>
          <w:tcPr>
            <w:tcW w:w="941" w:type="pct"/>
            <w:vAlign w:val="center"/>
          </w:tcPr>
          <w:p w14:paraId="402DBE4F" w14:textId="77777777" w:rsidR="00372959" w:rsidRPr="00ED6412" w:rsidRDefault="00372959" w:rsidP="003E6FE6">
            <w:pPr>
              <w:spacing w:line="360" w:lineRule="auto"/>
              <w:jc w:val="center"/>
            </w:pPr>
            <w:r w:rsidRPr="00ED6412">
              <w:t>P9</w:t>
            </w:r>
          </w:p>
        </w:tc>
        <w:tc>
          <w:tcPr>
            <w:tcW w:w="1209" w:type="pct"/>
            <w:vAlign w:val="center"/>
          </w:tcPr>
          <w:p w14:paraId="35EAB650" w14:textId="77777777" w:rsidR="00372959" w:rsidRPr="00ED6412" w:rsidRDefault="00372959" w:rsidP="003E6FE6">
            <w:pPr>
              <w:spacing w:line="360" w:lineRule="auto"/>
              <w:jc w:val="center"/>
            </w:pPr>
            <w:r w:rsidRPr="00ED6412">
              <w:t>8.36946 × 10</w:t>
            </w:r>
            <w:r w:rsidRPr="00ED6412">
              <w:rPr>
                <w:vertAlign w:val="superscript"/>
              </w:rPr>
              <w:t>-9</w:t>
            </w:r>
          </w:p>
        </w:tc>
        <w:tc>
          <w:tcPr>
            <w:tcW w:w="1210" w:type="pct"/>
            <w:vAlign w:val="center"/>
          </w:tcPr>
          <w:p w14:paraId="0860FE32" w14:textId="77777777" w:rsidR="00372959" w:rsidRPr="00ED6412" w:rsidRDefault="00372959" w:rsidP="003E6FE6">
            <w:pPr>
              <w:spacing w:line="360" w:lineRule="auto"/>
              <w:jc w:val="center"/>
            </w:pPr>
            <w:r w:rsidRPr="00ED6412">
              <w:t>4.61090 × 10</w:t>
            </w:r>
            <w:r w:rsidRPr="00ED6412">
              <w:rPr>
                <w:vertAlign w:val="superscript"/>
              </w:rPr>
              <w:t>-3</w:t>
            </w:r>
          </w:p>
        </w:tc>
        <w:tc>
          <w:tcPr>
            <w:tcW w:w="1210" w:type="pct"/>
            <w:vAlign w:val="center"/>
          </w:tcPr>
          <w:p w14:paraId="0C04838F" w14:textId="77777777" w:rsidR="00372959" w:rsidRPr="00ED6412" w:rsidRDefault="00372959" w:rsidP="003E6FE6">
            <w:pPr>
              <w:spacing w:line="360" w:lineRule="auto"/>
              <w:jc w:val="center"/>
            </w:pPr>
            <w:r w:rsidRPr="00ED6412">
              <w:t>1.03874 × 10</w:t>
            </w:r>
            <w:r w:rsidRPr="00ED6412">
              <w:rPr>
                <w:vertAlign w:val="superscript"/>
              </w:rPr>
              <w:t>-1</w:t>
            </w:r>
          </w:p>
        </w:tc>
      </w:tr>
    </w:tbl>
    <w:p w14:paraId="1E21F6B7" w14:textId="77777777" w:rsidR="00372959" w:rsidRPr="00ED6412" w:rsidRDefault="00372959" w:rsidP="0059377E">
      <w:pPr>
        <w:spacing w:after="120"/>
        <w:rPr>
          <w:lang w:val="en-US"/>
        </w:rPr>
      </w:pPr>
    </w:p>
    <w:p w14:paraId="55418375" w14:textId="2C009BAD" w:rsidR="006659E4" w:rsidRPr="00ED6412" w:rsidRDefault="006659E4" w:rsidP="00671BB3">
      <w:pPr>
        <w:spacing w:after="120"/>
        <w:sectPr w:rsidR="006659E4" w:rsidRPr="00ED6412" w:rsidSect="001C4769">
          <w:pgSz w:w="11906" w:h="16838"/>
          <w:pgMar w:top="2268" w:right="1418" w:bottom="1701" w:left="2552" w:header="1134" w:footer="567" w:gutter="0"/>
          <w:cols w:space="708"/>
          <w:docGrid w:linePitch="360"/>
        </w:sectPr>
      </w:pPr>
    </w:p>
    <w:bookmarkEnd w:id="182"/>
    <w:p w14:paraId="59373B07" w14:textId="57766281" w:rsidR="00A1781D" w:rsidRPr="00ED6412" w:rsidRDefault="005C5F79" w:rsidP="003E6FE6">
      <w:pPr>
        <w:keepNext/>
        <w:spacing w:after="120"/>
        <w:jc w:val="center"/>
      </w:pPr>
      <w:r w:rsidRPr="005C5F79">
        <w:rPr>
          <w:noProof/>
          <w:lang w:eastAsia="en-GB"/>
        </w:rPr>
        <w:lastRenderedPageBreak/>
        <w:drawing>
          <wp:inline distT="0" distB="0" distL="0" distR="0" wp14:anchorId="275A6E95" wp14:editId="4C7B14EF">
            <wp:extent cx="8171180" cy="3757013"/>
            <wp:effectExtent l="0" t="2540" r="0" b="0"/>
            <wp:docPr id="61" name="Picture 61" descr="C:\Users\admin\Desktop\hft_THESIS_correction\thesis plot\chap3\fig3.7cor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Desktop\hft_THESIS_correction\thesis plot\chap3\fig3.7corr.ti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rot="5400000">
                      <a:off x="0" y="0"/>
                      <a:ext cx="8171180" cy="3757013"/>
                    </a:xfrm>
                    <a:prstGeom prst="rect">
                      <a:avLst/>
                    </a:prstGeom>
                    <a:noFill/>
                    <a:ln>
                      <a:noFill/>
                    </a:ln>
                  </pic:spPr>
                </pic:pic>
              </a:graphicData>
            </a:graphic>
          </wp:inline>
        </w:drawing>
      </w:r>
    </w:p>
    <w:p w14:paraId="61BAF50D" w14:textId="2EB66ADA" w:rsidR="002F46F8" w:rsidRPr="00ED6412" w:rsidRDefault="00A1781D" w:rsidP="002F46F8">
      <w:pPr>
        <w:pStyle w:val="Caption"/>
        <w:jc w:val="both"/>
        <w:sectPr w:rsidR="002F46F8" w:rsidRPr="00ED6412" w:rsidSect="001D50B7">
          <w:pgSz w:w="11906" w:h="16838" w:code="9"/>
          <w:pgMar w:top="2552" w:right="1701" w:bottom="1418" w:left="2268" w:header="1134" w:footer="567" w:gutter="0"/>
          <w:cols w:space="708"/>
          <w:textDirection w:val="tbRl"/>
          <w:docGrid w:linePitch="360"/>
        </w:sectPr>
      </w:pPr>
      <w:bookmarkStart w:id="185" w:name="_Ref484096476"/>
      <w:bookmarkStart w:id="186" w:name="_Toc523347880"/>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3</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8</w:t>
      </w:r>
      <w:r w:rsidR="00C47357">
        <w:rPr>
          <w:noProof/>
        </w:rPr>
        <w:fldChar w:fldCharType="end"/>
      </w:r>
      <w:bookmarkEnd w:id="185"/>
      <w:r w:rsidRPr="00ED6412">
        <w:t xml:space="preserve"> Optimal result</w:t>
      </w:r>
      <w:r w:rsidR="00572FA3" w:rsidRPr="00ED6412">
        <w:t>.</w:t>
      </w:r>
      <w:r w:rsidRPr="00ED6412">
        <w:t xml:space="preserve"> (a) Total cost, (b) Total emission and (c) Emission cost of an electrical system with nine conventional generators and installed</w:t>
      </w:r>
      <w:r w:rsidR="00572FA3" w:rsidRPr="00ED6412">
        <w:t xml:space="preserve"> 30% wind power capacity </w:t>
      </w:r>
      <w:r w:rsidRPr="00ED6412">
        <w:t>with different emission limit</w:t>
      </w:r>
      <w:r w:rsidR="00E60465" w:rsidRPr="00ED6412">
        <w:t>s</w:t>
      </w:r>
      <w:r w:rsidRPr="00ED6412">
        <w:t>.</w:t>
      </w:r>
      <w:bookmarkEnd w:id="186"/>
    </w:p>
    <w:p w14:paraId="3BDA7CBF" w14:textId="5A30F923" w:rsidR="002F46F8" w:rsidRPr="00ED6412" w:rsidRDefault="0091422B" w:rsidP="007049BA">
      <w:pPr>
        <w:keepNext/>
        <w:jc w:val="center"/>
      </w:pPr>
      <w:r w:rsidRPr="0091422B">
        <w:rPr>
          <w:noProof/>
          <w:lang w:eastAsia="en-GB"/>
        </w:rPr>
        <w:lastRenderedPageBreak/>
        <w:drawing>
          <wp:inline distT="0" distB="0" distL="0" distR="0" wp14:anchorId="50EDC2D7" wp14:editId="7B5EC379">
            <wp:extent cx="8171180" cy="3757013"/>
            <wp:effectExtent l="0" t="2540" r="0" b="0"/>
            <wp:docPr id="62" name="Picture 62" descr="C:\Users\admin\Desktop\hft_THESIS_correction\thesis plot\chap3\fig3.8cor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min\Desktop\hft_THESIS_correction\thesis plot\chap3\fig3.8corr.t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rot="5400000">
                      <a:off x="0" y="0"/>
                      <a:ext cx="8171180" cy="3757013"/>
                    </a:xfrm>
                    <a:prstGeom prst="rect">
                      <a:avLst/>
                    </a:prstGeom>
                    <a:noFill/>
                    <a:ln>
                      <a:noFill/>
                    </a:ln>
                  </pic:spPr>
                </pic:pic>
              </a:graphicData>
            </a:graphic>
          </wp:inline>
        </w:drawing>
      </w:r>
    </w:p>
    <w:p w14:paraId="51930401" w14:textId="3A0AFBD4" w:rsidR="002F46F8" w:rsidRPr="00ED6412" w:rsidRDefault="002F46F8" w:rsidP="002F46F8">
      <w:pPr>
        <w:pStyle w:val="Caption"/>
        <w:jc w:val="both"/>
        <w:sectPr w:rsidR="002F46F8" w:rsidRPr="00ED6412" w:rsidSect="001D50B7">
          <w:pgSz w:w="11906" w:h="16838" w:code="9"/>
          <w:pgMar w:top="2552" w:right="1701" w:bottom="1418" w:left="2268" w:header="1134" w:footer="567" w:gutter="0"/>
          <w:cols w:space="708"/>
          <w:textDirection w:val="tbRl"/>
          <w:docGrid w:linePitch="360"/>
        </w:sectPr>
      </w:pPr>
      <w:bookmarkStart w:id="187" w:name="_Ref504512776"/>
      <w:bookmarkStart w:id="188" w:name="_Toc523347881"/>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3</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9</w:t>
      </w:r>
      <w:r w:rsidR="00C47357">
        <w:rPr>
          <w:noProof/>
        </w:rPr>
        <w:fldChar w:fldCharType="end"/>
      </w:r>
      <w:bookmarkEnd w:id="187"/>
      <w:r w:rsidRPr="00ED6412">
        <w:t xml:space="preserve"> Optimal result (a) Total cost, (b) Total emission and (c) Emission cost of an electrical system with nine conventional generators and installed 30% wind power capacity considering CO</w:t>
      </w:r>
      <w:r w:rsidRPr="00ED6412">
        <w:rPr>
          <w:vertAlign w:val="subscript"/>
        </w:rPr>
        <w:t>2</w:t>
      </w:r>
      <w:r w:rsidRPr="00ED6412">
        <w:t xml:space="preserve"> emission.</w:t>
      </w:r>
      <w:bookmarkEnd w:id="188"/>
    </w:p>
    <w:p w14:paraId="4EAC00DD" w14:textId="6AAA1A47" w:rsidR="000A3795" w:rsidRPr="00ED6412" w:rsidRDefault="000A3795" w:rsidP="000A3795">
      <w:pPr>
        <w:spacing w:after="120"/>
      </w:pPr>
      <w:r w:rsidRPr="00ED6412">
        <w:rPr>
          <w:lang w:val="en-US"/>
        </w:rPr>
        <w:lastRenderedPageBreak/>
        <w:t>For the IEEE</w:t>
      </w:r>
      <w:r w:rsidRPr="00ED6412">
        <w:t xml:space="preserve"> 30 bus system, </w:t>
      </w:r>
      <w:r w:rsidRPr="00ED6412">
        <w:rPr>
          <w:lang w:val="en-US"/>
        </w:rPr>
        <w:t>the CO</w:t>
      </w:r>
      <w:r w:rsidRPr="00ED6412">
        <w:rPr>
          <w:vertAlign w:val="subscript"/>
          <w:lang w:val="en-US"/>
        </w:rPr>
        <w:t>2</w:t>
      </w:r>
      <w:r w:rsidRPr="00ED6412">
        <w:rPr>
          <w:lang w:val="en-US"/>
        </w:rPr>
        <w:t xml:space="preserve"> emission in CO</w:t>
      </w:r>
      <w:r w:rsidRPr="00ED6412">
        <w:rPr>
          <w:vertAlign w:val="subscript"/>
          <w:lang w:val="en-US"/>
        </w:rPr>
        <w:t>2</w:t>
      </w:r>
      <w:r w:rsidRPr="00ED6412">
        <w:rPr>
          <w:lang w:val="en-US"/>
        </w:rPr>
        <w:t xml:space="preserve">e is 3.8 times of </w:t>
      </w:r>
      <w:r w:rsidRPr="00ED6412">
        <w:rPr>
          <w:rFonts w:hint="eastAsia"/>
        </w:rPr>
        <w:t>NO</w:t>
      </w:r>
      <w:r w:rsidRPr="00ED6412">
        <w:rPr>
          <w:vertAlign w:val="subscript"/>
        </w:rPr>
        <w:t>x</w:t>
      </w:r>
      <w:r w:rsidRPr="00ED6412">
        <w:rPr>
          <w:rFonts w:hint="eastAsia"/>
        </w:rPr>
        <w:t xml:space="preserve"> and SO</w:t>
      </w:r>
      <w:r w:rsidRPr="00ED6412">
        <w:rPr>
          <w:vertAlign w:val="subscript"/>
        </w:rPr>
        <w:t>2</w:t>
      </w:r>
      <w:r w:rsidRPr="00ED6412">
        <w:rPr>
          <w:rFonts w:hint="eastAsia"/>
          <w:vertAlign w:val="subscript"/>
        </w:rPr>
        <w:t xml:space="preserve"> </w:t>
      </w:r>
      <w:r w:rsidRPr="00ED6412">
        <w:rPr>
          <w:lang w:val="en-US"/>
        </w:rPr>
        <w:t xml:space="preserve">on average. </w:t>
      </w:r>
      <w:r w:rsidRPr="00ED6412">
        <w:rPr>
          <w:lang w:val="en-US"/>
        </w:rPr>
        <w:fldChar w:fldCharType="begin"/>
      </w:r>
      <w:r w:rsidRPr="00ED6412">
        <w:rPr>
          <w:lang w:val="en-US"/>
        </w:rPr>
        <w:instrText xml:space="preserve"> REF _Ref504512776 \h </w:instrText>
      </w:r>
      <w:r w:rsidR="00A63E2B" w:rsidRPr="00ED6412">
        <w:rPr>
          <w:lang w:val="en-US"/>
        </w:rPr>
        <w:instrText xml:space="preserve"> \* MERGEFORMAT </w:instrText>
      </w:r>
      <w:r w:rsidRPr="00ED6412">
        <w:rPr>
          <w:lang w:val="en-US"/>
        </w:rPr>
      </w:r>
      <w:r w:rsidRPr="00ED6412">
        <w:rPr>
          <w:lang w:val="en-US"/>
        </w:rPr>
        <w:fldChar w:fldCharType="separate"/>
      </w:r>
      <w:r w:rsidR="00892A51" w:rsidRPr="00ED6412">
        <w:t xml:space="preserve">Figure </w:t>
      </w:r>
      <w:r w:rsidR="00892A51">
        <w:rPr>
          <w:noProof/>
        </w:rPr>
        <w:t>3.9</w:t>
      </w:r>
      <w:r w:rsidRPr="00ED6412">
        <w:rPr>
          <w:lang w:val="en-US"/>
        </w:rPr>
        <w:fldChar w:fldCharType="end"/>
      </w:r>
      <w:r w:rsidRPr="00ED6412">
        <w:rPr>
          <w:lang w:val="en-US"/>
        </w:rPr>
        <w:t xml:space="preserve"> indicates the optimized cost and emissions of this system if the CO</w:t>
      </w:r>
      <w:r w:rsidRPr="00ED6412">
        <w:rPr>
          <w:vertAlign w:val="subscript"/>
          <w:lang w:val="en-US"/>
        </w:rPr>
        <w:t>2</w:t>
      </w:r>
      <w:r w:rsidRPr="00ED6412">
        <w:rPr>
          <w:lang w:val="en-US"/>
        </w:rPr>
        <w:t xml:space="preserve"> emission is considered with this ratio in this scenario. The emission and cost increase, but the trends are still same.</w:t>
      </w:r>
      <w:r w:rsidRPr="00ED6412">
        <w:t xml:space="preserve"> It is noticed that the CEED model developed can be applied to different sizes of the system with the conventional and wind power resources effectively.</w:t>
      </w:r>
    </w:p>
    <w:p w14:paraId="37A9FDBF" w14:textId="77777777" w:rsidR="000A3795" w:rsidRPr="00ED6412" w:rsidRDefault="000A3795" w:rsidP="00060D1F">
      <w:pPr>
        <w:pStyle w:val="Heading2"/>
      </w:pPr>
      <w:bookmarkStart w:id="189" w:name="_Toc523347780"/>
      <w:r w:rsidRPr="00ED6412">
        <w:t>Discussion</w:t>
      </w:r>
      <w:bookmarkEnd w:id="189"/>
      <w:r w:rsidRPr="00ED6412">
        <w:t xml:space="preserve"> </w:t>
      </w:r>
    </w:p>
    <w:p w14:paraId="0F784B9A" w14:textId="77777777" w:rsidR="000A3795" w:rsidRPr="00ED6412" w:rsidRDefault="000A3795" w:rsidP="000A3795">
      <w:pPr>
        <w:spacing w:after="120"/>
      </w:pPr>
      <w:r w:rsidRPr="00ED6412">
        <w:t>There are some interesting observations that are worth discussing according to the scenarios 1 and 2 of the CEED model for the power system with conventional generators and a wind farm.</w:t>
      </w:r>
    </w:p>
    <w:p w14:paraId="3DFF58C4" w14:textId="45C68E05" w:rsidR="000A3795" w:rsidRPr="00ED6412" w:rsidRDefault="000A3795" w:rsidP="00DD7159">
      <w:pPr>
        <w:spacing w:after="120"/>
      </w:pPr>
      <w:r w:rsidRPr="00ED6412">
        <w:t>Firstly, this CEED model is constrained by the demand. Further, it supplies a balancing condition in order to reduce the energy waste and minimize the power supply to satisfy the objective ‘keep the lights on’. The proposed model minimizes the fuel and emission costs of an electrical system with both conventional and wind powers taking the carbon price and emission limits into account. In addition, the model considers conventional and wind powers, which have three emission functions and uncertainty wind powers that are properly and effectively in scenarios</w:t>
      </w:r>
      <w:r w:rsidR="00A21D96">
        <w:t xml:space="preserve"> </w:t>
      </w:r>
      <w:r w:rsidRPr="00ED6412">
        <w:t xml:space="preserve">1 and 2. </w:t>
      </w:r>
    </w:p>
    <w:p w14:paraId="1E8D1A35" w14:textId="5C210CAE" w:rsidR="00DD7159" w:rsidRPr="00ED6412" w:rsidRDefault="00DD7159" w:rsidP="00DD7159">
      <w:pPr>
        <w:spacing w:after="120"/>
      </w:pPr>
      <w:r w:rsidRPr="00ED6412">
        <w:t xml:space="preserve">Secondly, it can be seen that the total price of the IEEE 30 buses system without wind power is the cheapest at 0 carbon price. However, the expensive carbon price makes the cost of the system without wind power double. With an increase in </w:t>
      </w:r>
      <w:r w:rsidRPr="00ED6412">
        <w:lastRenderedPageBreak/>
        <w:t>carbon price, th</w:t>
      </w:r>
      <w:r w:rsidRPr="00ED6412">
        <w:rPr>
          <w:rFonts w:hint="eastAsia"/>
        </w:rPr>
        <w:t>e total price of the IEEE 30 buses system considering wind power with lower emission limits increase. However, the cost increasing with carbon price reduces due to the decrease in the emission limits. It drops to approximate 1.4 times that at the 40t</w:t>
      </w:r>
      <w:r w:rsidRPr="00ED6412">
        <w:t xml:space="preserve"> CO</w:t>
      </w:r>
      <w:r w:rsidRPr="00ED6412">
        <w:rPr>
          <w:vertAlign w:val="subscript"/>
        </w:rPr>
        <w:t>2</w:t>
      </w:r>
      <w:r w:rsidRPr="00ED6412">
        <w:t xml:space="preserve">e/hr emission limit. Since wind power supplies more demand, the emission costs reduce at lower emission limits in this IEEE 30 buses system. According to </w:t>
      </w:r>
      <w:r w:rsidR="00283253" w:rsidRPr="00ED6412">
        <w:rPr>
          <w:lang w:val="en-US"/>
        </w:rPr>
        <w:fldChar w:fldCharType="begin"/>
      </w:r>
      <w:r w:rsidR="00283253" w:rsidRPr="00ED6412">
        <w:instrText xml:space="preserve"> REF _Ref483998671 \h </w:instrText>
      </w:r>
      <w:r w:rsidR="00A63E2B" w:rsidRPr="00ED6412">
        <w:rPr>
          <w:lang w:val="en-US"/>
        </w:rPr>
        <w:instrText xml:space="preserve"> \* MERGEFORMAT </w:instrText>
      </w:r>
      <w:r w:rsidR="00283253" w:rsidRPr="00ED6412">
        <w:rPr>
          <w:lang w:val="en-US"/>
        </w:rPr>
      </w:r>
      <w:r w:rsidR="00283253" w:rsidRPr="00ED6412">
        <w:rPr>
          <w:lang w:val="en-US"/>
        </w:rPr>
        <w:fldChar w:fldCharType="separate"/>
      </w:r>
      <w:r w:rsidR="00C05E44" w:rsidRPr="00ED6412">
        <w:t xml:space="preserve">Table </w:t>
      </w:r>
      <w:r w:rsidR="00C05E44">
        <w:rPr>
          <w:noProof/>
        </w:rPr>
        <w:t>3</w:t>
      </w:r>
      <w:r w:rsidR="00C05E44" w:rsidRPr="00ED6412">
        <w:rPr>
          <w:noProof/>
        </w:rPr>
        <w:t>.</w:t>
      </w:r>
      <w:r w:rsidR="00C05E44">
        <w:rPr>
          <w:noProof/>
        </w:rPr>
        <w:t>7</w:t>
      </w:r>
      <w:r w:rsidR="00283253" w:rsidRPr="00ED6412">
        <w:rPr>
          <w:lang w:val="en-US"/>
        </w:rPr>
        <w:fldChar w:fldCharType="end"/>
      </w:r>
      <w:r w:rsidRPr="00ED6412">
        <w:t>, the emission cost reduces by more than 45% at 200</w:t>
      </w:r>
      <w:r w:rsidRPr="00ED6412">
        <w:rPr>
          <w:rFonts w:hint="eastAsia"/>
        </w:rPr>
        <w:t xml:space="preserve"> </w:t>
      </w:r>
      <w:r w:rsidR="007D1A88" w:rsidRPr="00ED6412">
        <w:t>£</w:t>
      </w:r>
      <w:r w:rsidRPr="00ED6412">
        <w:t>/tCO</w:t>
      </w:r>
      <w:r w:rsidRPr="00ED6412">
        <w:rPr>
          <w:vertAlign w:val="subscript"/>
        </w:rPr>
        <w:t>2</w:t>
      </w:r>
      <w:r w:rsidRPr="00ED6412">
        <w:t>e carbon price from no wind power to the use of 540</w:t>
      </w:r>
      <w:r w:rsidRPr="00ED6412">
        <w:rPr>
          <w:rFonts w:hint="eastAsia"/>
        </w:rPr>
        <w:t xml:space="preserve"> </w:t>
      </w:r>
      <w:r w:rsidRPr="00ED6412">
        <w:t xml:space="preserve">MW wind power. Although the wind power cost increases with increasing wind power supply, the conventional power cost and emission cost reduces dramatically. Thus it can be seen from </w:t>
      </w:r>
      <w:r w:rsidR="00283253" w:rsidRPr="00ED6412">
        <w:fldChar w:fldCharType="begin"/>
      </w:r>
      <w:r w:rsidR="00283253" w:rsidRPr="00ED6412">
        <w:instrText xml:space="preserve"> REF _Ref484096322 \h </w:instrText>
      </w:r>
      <w:r w:rsidR="00A63E2B" w:rsidRPr="00ED6412">
        <w:instrText xml:space="preserve"> \* MERGEFORMAT </w:instrText>
      </w:r>
      <w:r w:rsidR="00283253" w:rsidRPr="00ED6412">
        <w:fldChar w:fldCharType="separate"/>
      </w:r>
      <w:r w:rsidR="00892A51" w:rsidRPr="00ED6412">
        <w:t xml:space="preserve">Figure </w:t>
      </w:r>
      <w:r w:rsidR="00892A51">
        <w:rPr>
          <w:noProof/>
        </w:rPr>
        <w:t>3.5</w:t>
      </w:r>
      <w:r w:rsidR="00283253" w:rsidRPr="00ED6412">
        <w:fldChar w:fldCharType="end"/>
      </w:r>
      <w:r w:rsidRPr="00ED6412">
        <w:t xml:space="preserve"> that the total costs at high carbon price, with different emission levels, are similar in this system. With the increasing carbon price, in order to satisfy ‘keep energy bill affordable’ objective of the EMR, increasing the renewable resources capacities are necessary. Thus within the EU emissions trading system, the renewable resources are decarbonized and the economic choice for an electrical system owner.</w:t>
      </w:r>
    </w:p>
    <w:p w14:paraId="263338C0" w14:textId="77777777" w:rsidR="00DD7159" w:rsidRPr="00ED6412" w:rsidRDefault="00DD7159" w:rsidP="00DD7159">
      <w:pPr>
        <w:spacing w:after="120"/>
      </w:pPr>
      <w:r w:rsidRPr="00ED6412">
        <w:t xml:space="preserve">In addition, from the optimal results in the wind power outputs, emissions and emission costs, it can be observed that the carbon price can dominate the dispatch at high emission allowance levels. Since the emissions do not reach their minimum to obtain a minimum cost in that cases, and the wind power cost is higher than the conventional power cost and emission cost. In the high emission allowance scenarios with low carbon price, the optimal choice to use low cost conventional power with low cost emissions. However, with the increase in the carbon price, the emission costs becomes dominant and the wind power with no air pollution showed </w:t>
      </w:r>
      <w:r w:rsidRPr="00ED6412">
        <w:lastRenderedPageBreak/>
        <w:t xml:space="preserve">that it is benefited in the emission costs. In this IEEE 30 buses system, the wind power only shows its benefit at very high carbon price and this is due to the high wind power price. </w:t>
      </w:r>
    </w:p>
    <w:p w14:paraId="69BE5107" w14:textId="28D7D51C" w:rsidR="00DD7159" w:rsidRPr="00ED6412" w:rsidRDefault="00DD7159" w:rsidP="004C1551">
      <w:pPr>
        <w:spacing w:after="120"/>
      </w:pPr>
      <w:r w:rsidRPr="00ED6412">
        <w:t xml:space="preserve">Moreover, the emission allowances dominate the dispatch in this model. In order to decarbonise energy generation, the renewable capacity is increased from scenario 1 </w:t>
      </w:r>
      <w:r w:rsidR="00D86511" w:rsidRPr="00ED6412">
        <w:t>and 2</w:t>
      </w:r>
      <w:r w:rsidRPr="00ED6412">
        <w:t xml:space="preserve">. The reduction in the emission allowances leads to a significant decrease in the emission costs, nevertheless, there is an increase in the total costs due to the high cost of the renewable resources is used. </w:t>
      </w:r>
      <w:r w:rsidR="00BD4351" w:rsidRPr="00ED6412">
        <w:t>Therefore,</w:t>
      </w:r>
      <w:r w:rsidRPr="00ED6412">
        <w:t xml:space="preserve"> the wind power with a high cost is used as little as possible in order to reduce the total cost and the wind power becomes less flexible. </w:t>
      </w:r>
      <w:r w:rsidR="00BD4351" w:rsidRPr="00ED6412">
        <w:t>Thus,</w:t>
      </w:r>
      <w:r w:rsidRPr="00ED6412">
        <w:t xml:space="preserve"> the lower emission allowance is highly dominant in the electrical system. </w:t>
      </w:r>
    </w:p>
    <w:p w14:paraId="104B7AB6" w14:textId="74E25844" w:rsidR="00581B7B" w:rsidRPr="00ED6412" w:rsidRDefault="00581B7B" w:rsidP="00581B7B">
      <w:pPr>
        <w:spacing w:after="120"/>
      </w:pPr>
      <w:r w:rsidRPr="00ED6412">
        <w:t xml:space="preserve">It should also noticed from scenario </w:t>
      </w:r>
      <w:r w:rsidR="00D86511" w:rsidRPr="00ED6412">
        <w:t>2</w:t>
      </w:r>
      <w:r w:rsidRPr="00ED6412">
        <w:t xml:space="preserve"> that the CEED model developed can be applied to different sizes of the system with the conventional and wind power resources effectively.</w:t>
      </w:r>
    </w:p>
    <w:p w14:paraId="02B185D2" w14:textId="77777777" w:rsidR="000E3989" w:rsidRPr="00ED6412" w:rsidRDefault="000E3989" w:rsidP="004C1551">
      <w:pPr>
        <w:pStyle w:val="Heading2"/>
        <w:spacing w:line="480" w:lineRule="auto"/>
        <w:rPr>
          <w:rFonts w:ascii="Times New Roman" w:hAnsi="Times New Roman" w:cs="Times New Roman"/>
          <w:color w:val="auto"/>
        </w:rPr>
      </w:pPr>
      <w:bookmarkStart w:id="190" w:name="_Toc523347781"/>
      <w:r w:rsidRPr="00ED6412">
        <w:rPr>
          <w:rFonts w:ascii="Times New Roman" w:hAnsi="Times New Roman" w:cs="Times New Roman"/>
          <w:color w:val="auto"/>
        </w:rPr>
        <w:t>Conclusions</w:t>
      </w:r>
      <w:bookmarkEnd w:id="190"/>
      <w:r w:rsidRPr="00ED6412">
        <w:rPr>
          <w:rFonts w:ascii="Times New Roman" w:hAnsi="Times New Roman" w:cs="Times New Roman"/>
          <w:color w:val="auto"/>
        </w:rPr>
        <w:t xml:space="preserve"> </w:t>
      </w:r>
    </w:p>
    <w:p w14:paraId="3B07AF98" w14:textId="219CCDAD" w:rsidR="00DF43E0" w:rsidRPr="00ED6412" w:rsidRDefault="00C93881" w:rsidP="004C1551">
      <w:pPr>
        <w:spacing w:after="120"/>
      </w:pPr>
      <w:r w:rsidRPr="00ED6412">
        <w:t xml:space="preserve">This </w:t>
      </w:r>
      <w:r w:rsidR="00826831" w:rsidRPr="00ED6412">
        <w:t xml:space="preserve">research </w:t>
      </w:r>
      <w:r w:rsidRPr="00ED6412">
        <w:t>develops</w:t>
      </w:r>
      <w:r w:rsidR="00283253" w:rsidRPr="00ED6412">
        <w:t xml:space="preserve"> an optimally combined economic</w:t>
      </w:r>
      <w:r w:rsidRPr="00ED6412">
        <w:t xml:space="preserve"> and emission dispatch model taking in to account fossil fuel-powered generators and wind-powered generators by considering wind power </w:t>
      </w:r>
      <w:r w:rsidR="0056208A" w:rsidRPr="00ED6412">
        <w:t>waste</w:t>
      </w:r>
      <w:r w:rsidRPr="00ED6412">
        <w:t xml:space="preserve"> and reservation and carbon price of GHG and emission levels of decarbonisation scenarios</w:t>
      </w:r>
      <w:r w:rsidR="00395F66" w:rsidRPr="00ED6412">
        <w:t xml:space="preserve"> according to the UK energy policies</w:t>
      </w:r>
      <w:r w:rsidRPr="00ED6412">
        <w:t xml:space="preserve">. This CEED model considers both the economic and environmental aspects </w:t>
      </w:r>
      <w:r w:rsidRPr="00ED6412">
        <w:lastRenderedPageBreak/>
        <w:t>in the electrical system. It minimizes the total fuel cost and the emission cost of the system while satisfying the demand and power system constraints, which determines the optimal operation strategy in the economics aspect for the given system. This novel model introduces the carbon price and emission levels in the optimi</w:t>
      </w:r>
      <w:r w:rsidR="008934DA" w:rsidRPr="00ED6412">
        <w:t>z</w:t>
      </w:r>
      <w:r w:rsidRPr="00ED6412">
        <w:t>ation in order to model the future decarbonised electrical system scenarios. Two case studies of an electrical system with six and nine conventional-powered generators, respectively, and a large-scale wind farm are performed for demonstrating the interactions between carbon price, emission levels and renewable power penetration. It is observed from the computational results that the proposed CEED model has the ability to effectively generate solutions. Moreover, on increasing the carbon price at a low emission limit leads to an increase in the total cost of an electrical system with renewable resources, but the increasing cost rate is mitigated by decreasing the emission limits. Furthermore, the carbon price is able to dominate the dispatch at high emission allowance levels in this model with renewable energy penetration. Nevertheless, at low emission allowances, the emission allowance has a high impact in the power dispatch.</w:t>
      </w:r>
      <w:r w:rsidR="000E3989" w:rsidRPr="00ED6412">
        <w:t xml:space="preserve"> </w:t>
      </w:r>
    </w:p>
    <w:p w14:paraId="5430D701" w14:textId="54A78DFD" w:rsidR="00DF43E0" w:rsidRPr="00ED6412" w:rsidRDefault="00DF43E0" w:rsidP="004C1551">
      <w:pPr>
        <w:sectPr w:rsidR="00DF43E0" w:rsidRPr="00ED6412" w:rsidSect="001C4769">
          <w:pgSz w:w="11906" w:h="16838"/>
          <w:pgMar w:top="2268" w:right="1418" w:bottom="1701" w:left="2552" w:header="1134" w:footer="567" w:gutter="0"/>
          <w:cols w:space="708"/>
          <w:docGrid w:linePitch="360"/>
        </w:sectPr>
      </w:pPr>
    </w:p>
    <w:p w14:paraId="70B5204B" w14:textId="72025223" w:rsidR="00C96D3D" w:rsidRPr="00ED6412" w:rsidRDefault="00201B15" w:rsidP="00E673B9">
      <w:pPr>
        <w:pStyle w:val="Heading1"/>
        <w:rPr>
          <w:color w:val="auto"/>
        </w:rPr>
      </w:pPr>
      <w:bookmarkStart w:id="191" w:name="_Toc523347782"/>
      <w:bookmarkEnd w:id="96"/>
      <w:r w:rsidRPr="00ED6412">
        <w:rPr>
          <w:color w:val="auto"/>
        </w:rPr>
        <w:lastRenderedPageBreak/>
        <w:t>DEED</w:t>
      </w:r>
      <w:r w:rsidR="00C96D3D" w:rsidRPr="00ED6412">
        <w:rPr>
          <w:color w:val="auto"/>
        </w:rPr>
        <w:t xml:space="preserve"> model </w:t>
      </w:r>
      <w:r w:rsidR="00EA6629" w:rsidRPr="00ED6412">
        <w:rPr>
          <w:color w:val="auto"/>
        </w:rPr>
        <w:t xml:space="preserve">of an electrical system </w:t>
      </w:r>
      <w:r w:rsidR="00C96D3D" w:rsidRPr="00ED6412">
        <w:rPr>
          <w:color w:val="auto"/>
        </w:rPr>
        <w:t xml:space="preserve">with conventional and wind power </w:t>
      </w:r>
      <w:r w:rsidR="00591908" w:rsidRPr="00ED6412">
        <w:rPr>
          <w:color w:val="auto"/>
        </w:rPr>
        <w:t>under the UK energy policies</w:t>
      </w:r>
      <w:bookmarkEnd w:id="191"/>
      <w:r w:rsidR="00171A5E" w:rsidRPr="00ED6412">
        <w:rPr>
          <w:color w:val="auto"/>
        </w:rPr>
        <w:t xml:space="preserve"> </w:t>
      </w:r>
    </w:p>
    <w:p w14:paraId="4E0528C3" w14:textId="1EED040B" w:rsidR="007346F1" w:rsidRPr="00ED6412" w:rsidRDefault="007346F1" w:rsidP="007346F1">
      <w:pPr>
        <w:rPr>
          <w:b/>
        </w:rPr>
      </w:pPr>
      <w:r w:rsidRPr="00ED6412">
        <w:rPr>
          <w:b/>
        </w:rPr>
        <w:t>Summ</w:t>
      </w:r>
      <w:r w:rsidR="00CE58D1" w:rsidRPr="00ED6412">
        <w:rPr>
          <w:b/>
        </w:rPr>
        <w:t>a</w:t>
      </w:r>
      <w:r w:rsidRPr="00ED6412">
        <w:rPr>
          <w:b/>
        </w:rPr>
        <w:t>ry</w:t>
      </w:r>
    </w:p>
    <w:p w14:paraId="36F99942" w14:textId="4AEFB331" w:rsidR="003348E5" w:rsidRPr="00ED6412" w:rsidRDefault="004E3EF8" w:rsidP="007346F1">
      <w:r w:rsidRPr="00ED6412">
        <w:t>T</w:t>
      </w:r>
      <w:r w:rsidR="007346F1" w:rsidRPr="00ED6412">
        <w:t xml:space="preserve">his </w:t>
      </w:r>
      <w:r w:rsidRPr="00ED6412">
        <w:t>chapter</w:t>
      </w:r>
      <w:r w:rsidR="007346F1" w:rsidRPr="00ED6412">
        <w:t xml:space="preserve"> develops a </w:t>
      </w:r>
      <w:r w:rsidR="00262CE6" w:rsidRPr="00ED6412">
        <w:t xml:space="preserve">novel </w:t>
      </w:r>
      <w:r w:rsidR="00525C3C" w:rsidRPr="00ED6412">
        <w:t>D</w:t>
      </w:r>
      <w:r w:rsidR="007346F1" w:rsidRPr="00ED6412">
        <w:t>EED model for a combined conventional and wind power system incorporating carbon price and emission allowances according to the UK energy policies</w:t>
      </w:r>
      <w:r w:rsidR="00EB1B4A" w:rsidRPr="00ED6412">
        <w:t xml:space="preserve">, especially </w:t>
      </w:r>
      <w:r w:rsidR="00ED0F54" w:rsidRPr="00ED6412">
        <w:t>the</w:t>
      </w:r>
      <w:r w:rsidR="00EB1B4A" w:rsidRPr="00ED6412">
        <w:t xml:space="preserve"> emission aspect</w:t>
      </w:r>
      <w:r w:rsidR="007346F1" w:rsidRPr="00ED6412">
        <w:t xml:space="preserve">. The proposed model aims to determine the optimal operation strategy for the given system on power dispatch </w:t>
      </w:r>
      <w:r w:rsidR="00262CE6" w:rsidRPr="00ED6412">
        <w:t>taking into account</w:t>
      </w:r>
      <w:r w:rsidR="007346F1" w:rsidRPr="00ED6412">
        <w:t xml:space="preserve"> wind power </w:t>
      </w:r>
      <w:r w:rsidR="0056208A" w:rsidRPr="00ED6412">
        <w:t>waste</w:t>
      </w:r>
      <w:r w:rsidR="007346F1" w:rsidRPr="00ED6412">
        <w:t xml:space="preserve"> and reservation and also the environmental aspect, especially the</w:t>
      </w:r>
      <w:r w:rsidR="00E85528" w:rsidRPr="00ED6412">
        <w:t xml:space="preserve"> </w:t>
      </w:r>
      <w:r w:rsidRPr="00ED6412">
        <w:t>CP</w:t>
      </w:r>
      <w:r w:rsidR="00C75154" w:rsidRPr="00ED6412">
        <w:t>F</w:t>
      </w:r>
      <w:r w:rsidRPr="00ED6412">
        <w:t xml:space="preserve"> of GHG</w:t>
      </w:r>
      <w:r w:rsidR="007346F1" w:rsidRPr="00ED6412">
        <w:t xml:space="preserve"> and </w:t>
      </w:r>
      <w:r w:rsidR="00E85528" w:rsidRPr="00ED6412">
        <w:t xml:space="preserve">the </w:t>
      </w:r>
      <w:r w:rsidR="00EF3AD4" w:rsidRPr="00ED6412">
        <w:t>emission limit of the EPS</w:t>
      </w:r>
      <w:r w:rsidR="00BB2B5A" w:rsidRPr="00ED6412">
        <w:t xml:space="preserve"> </w:t>
      </w:r>
      <w:r w:rsidR="007346F1" w:rsidRPr="00ED6412">
        <w:t xml:space="preserve">of </w:t>
      </w:r>
      <w:r w:rsidR="00262CE6" w:rsidRPr="00ED6412">
        <w:t xml:space="preserve">different </w:t>
      </w:r>
      <w:r w:rsidR="007346F1" w:rsidRPr="00ED6412">
        <w:t xml:space="preserve">decarbonisation scenarios. </w:t>
      </w:r>
      <w:r w:rsidR="0010642D" w:rsidRPr="00ED6412">
        <w:t xml:space="preserve">A case study for </w:t>
      </w:r>
      <w:r w:rsidR="00ED0F54" w:rsidRPr="00ED6412">
        <w:t xml:space="preserve">the </w:t>
      </w:r>
      <w:r w:rsidR="00EF3AD4" w:rsidRPr="00ED6412">
        <w:t xml:space="preserve">demand profile of </w:t>
      </w:r>
      <w:r w:rsidR="00ED0F54" w:rsidRPr="00ED6412">
        <w:t>Sheffield region</w:t>
      </w:r>
      <w:r w:rsidR="0010642D" w:rsidRPr="00ED6412">
        <w:t xml:space="preserve"> is </w:t>
      </w:r>
      <w:r w:rsidR="00ED0F54" w:rsidRPr="00ED6412">
        <w:t>presented</w:t>
      </w:r>
      <w:r w:rsidR="0010642D" w:rsidRPr="00ED6412">
        <w:t>.</w:t>
      </w:r>
    </w:p>
    <w:p w14:paraId="552DFB8C" w14:textId="49F80122" w:rsidR="007346F1" w:rsidRPr="00ED6412" w:rsidRDefault="003348E5" w:rsidP="003348E5">
      <w:pPr>
        <w:spacing w:line="276" w:lineRule="auto"/>
        <w:jc w:val="left"/>
      </w:pPr>
      <w:r w:rsidRPr="00ED6412">
        <w:br w:type="page"/>
      </w:r>
    </w:p>
    <w:p w14:paraId="239C6D6B" w14:textId="77777777" w:rsidR="00430D32" w:rsidRPr="00ED6412" w:rsidRDefault="00430D32" w:rsidP="0014420C">
      <w:pPr>
        <w:pStyle w:val="ListParagraph"/>
        <w:keepNext/>
        <w:keepLines/>
        <w:numPr>
          <w:ilvl w:val="0"/>
          <w:numId w:val="1"/>
        </w:numPr>
        <w:spacing w:before="960" w:after="240" w:line="480" w:lineRule="auto"/>
        <w:contextualSpacing w:val="0"/>
        <w:outlineLvl w:val="1"/>
        <w:rPr>
          <w:rFonts w:eastAsiaTheme="majorEastAsia"/>
          <w:b/>
          <w:bCs/>
          <w:vanish/>
          <w:sz w:val="32"/>
          <w:szCs w:val="26"/>
        </w:rPr>
      </w:pPr>
      <w:bookmarkStart w:id="192" w:name="_Toc310605615"/>
      <w:bookmarkStart w:id="193" w:name="_Toc310605910"/>
    </w:p>
    <w:p w14:paraId="19BD9251" w14:textId="77777777" w:rsidR="00667A82" w:rsidRPr="00ED6412" w:rsidRDefault="00667A82" w:rsidP="00667A82">
      <w:pPr>
        <w:pStyle w:val="Heading2"/>
        <w:rPr>
          <w:color w:val="auto"/>
        </w:rPr>
      </w:pPr>
      <w:bookmarkStart w:id="194" w:name="_Toc523347783"/>
      <w:r w:rsidRPr="00ED6412">
        <w:rPr>
          <w:color w:val="auto"/>
        </w:rPr>
        <w:t>Introduction</w:t>
      </w:r>
      <w:bookmarkEnd w:id="194"/>
    </w:p>
    <w:p w14:paraId="64FFB08A" w14:textId="5516D4CE" w:rsidR="00836191" w:rsidRPr="00ED6412" w:rsidRDefault="009803DB" w:rsidP="00330CC9">
      <w:r w:rsidRPr="00ED6412">
        <w:t>T</w:t>
      </w:r>
      <w:r w:rsidR="00667A82" w:rsidRPr="00ED6412">
        <w:t>his</w:t>
      </w:r>
      <w:r w:rsidRPr="00ED6412">
        <w:t xml:space="preserve"> chapter aims</w:t>
      </w:r>
      <w:r w:rsidR="00667A82" w:rsidRPr="00ED6412">
        <w:t xml:space="preserve"> to invest</w:t>
      </w:r>
      <w:r w:rsidR="002A7D1D" w:rsidRPr="00ED6412">
        <w:t>igate</w:t>
      </w:r>
      <w:r w:rsidR="00AC770F" w:rsidRPr="00ED6412">
        <w:t xml:space="preserve"> </w:t>
      </w:r>
      <w:r w:rsidR="00667A82" w:rsidRPr="00ED6412">
        <w:t xml:space="preserve">a </w:t>
      </w:r>
      <w:r w:rsidR="00BD6DF5" w:rsidRPr="00ED6412">
        <w:t>nove</w:t>
      </w:r>
      <w:r w:rsidR="002A7D1D" w:rsidRPr="00ED6412">
        <w:t>l</w:t>
      </w:r>
      <w:r w:rsidR="00BD6DF5" w:rsidRPr="00ED6412">
        <w:t xml:space="preserve"> </w:t>
      </w:r>
      <w:r w:rsidR="00667A82" w:rsidRPr="00ED6412">
        <w:t>DEED model</w:t>
      </w:r>
      <w:r w:rsidR="006D0E96" w:rsidRPr="00ED6412">
        <w:t xml:space="preserve"> under</w:t>
      </w:r>
      <w:r w:rsidR="00EB1B4A" w:rsidRPr="00ED6412">
        <w:t xml:space="preserve"> UK energy policies, especially </w:t>
      </w:r>
      <w:r w:rsidR="00934BC0" w:rsidRPr="00ED6412">
        <w:t xml:space="preserve">the </w:t>
      </w:r>
      <w:r w:rsidR="00EB1B4A" w:rsidRPr="00ED6412">
        <w:t>emission aspect</w:t>
      </w:r>
      <w:r w:rsidR="00AC770F" w:rsidRPr="00ED6412">
        <w:t>, and</w:t>
      </w:r>
      <w:r w:rsidR="002A7D1D" w:rsidRPr="00ED6412">
        <w:t xml:space="preserve"> an</w:t>
      </w:r>
      <w:r w:rsidR="00AC770F" w:rsidRPr="00ED6412">
        <w:t xml:space="preserve"> analysis</w:t>
      </w:r>
      <w:r w:rsidR="002A7D1D" w:rsidRPr="00ED6412">
        <w:t xml:space="preserve"> of</w:t>
      </w:r>
      <w:r w:rsidR="00AC770F" w:rsidRPr="00ED6412">
        <w:t xml:space="preserve"> the practical results base</w:t>
      </w:r>
      <w:r w:rsidR="002A7D1D" w:rsidRPr="00ED6412">
        <w:t>d</w:t>
      </w:r>
      <w:r w:rsidR="00AC770F" w:rsidRPr="00ED6412">
        <w:t xml:space="preserve"> on the </w:t>
      </w:r>
      <w:r w:rsidR="00EB0DC1" w:rsidRPr="00ED6412">
        <w:t>influence of</w:t>
      </w:r>
      <w:r w:rsidR="00AC770F" w:rsidRPr="00ED6412">
        <w:t xml:space="preserve"> the energy policies</w:t>
      </w:r>
      <w:r w:rsidR="00EB1B4A" w:rsidRPr="00ED6412">
        <w:t>.</w:t>
      </w:r>
      <w:r w:rsidR="00AA0354" w:rsidRPr="00ED6412">
        <w:t xml:space="preserve"> Thus</w:t>
      </w:r>
      <w:r w:rsidR="005D7CD9" w:rsidRPr="00ED6412">
        <w:t>,</w:t>
      </w:r>
      <w:r w:rsidR="00AA0354" w:rsidRPr="00ED6412">
        <w:t xml:space="preserve"> this model</w:t>
      </w:r>
      <w:r w:rsidR="00667A82" w:rsidRPr="00ED6412">
        <w:t xml:space="preserve"> consider</w:t>
      </w:r>
      <w:r w:rsidR="00AA0354" w:rsidRPr="00ED6412">
        <w:t>s</w:t>
      </w:r>
      <w:r w:rsidR="00667A82" w:rsidRPr="00ED6412">
        <w:t xml:space="preserve"> </w:t>
      </w:r>
      <w:r w:rsidR="00E85528" w:rsidRPr="00ED6412">
        <w:t>CPF and EPS</w:t>
      </w:r>
      <w:r w:rsidR="00667A82" w:rsidRPr="00ED6412">
        <w:t xml:space="preserve"> in the classical DEED problem incorporating wind power.</w:t>
      </w:r>
      <w:r w:rsidR="00262CE6" w:rsidRPr="00ED6412">
        <w:t xml:space="preserve"> Further, i</w:t>
      </w:r>
      <w:r w:rsidR="00667A82" w:rsidRPr="00ED6412">
        <w:t xml:space="preserve">t deals with the dispatch in a power system with conventional power plants and wind farms. </w:t>
      </w:r>
      <w:r w:rsidR="002A7D1D" w:rsidRPr="00ED6412">
        <w:t>T</w:t>
      </w:r>
      <w:r w:rsidR="00667A82" w:rsidRPr="00ED6412">
        <w:t>he aim of the dispatch is to operate the system under the minimum fuel cost and pollution conditions within the emission allowances. Thus</w:t>
      </w:r>
      <w:r w:rsidR="005D7CD9" w:rsidRPr="00ED6412">
        <w:t>,</w:t>
      </w:r>
      <w:r w:rsidR="00667A82" w:rsidRPr="00ED6412">
        <w:t xml:space="preserve"> two objective functions </w:t>
      </w:r>
      <w:r w:rsidR="00836191" w:rsidRPr="00ED6412">
        <w:t>for the minimal economic</w:t>
      </w:r>
      <w:r w:rsidR="005D7CD9" w:rsidRPr="00ED6412">
        <w:t xml:space="preserve"> cost</w:t>
      </w:r>
      <w:r w:rsidR="00836191" w:rsidRPr="00ED6412">
        <w:t xml:space="preserve"> and emissions </w:t>
      </w:r>
      <w:r w:rsidR="00667A82" w:rsidRPr="00ED6412">
        <w:t xml:space="preserve">should be considered. As the dispatch problem aims at finding the optimal power outputs for each generator, this function investigates the relationship between the power outputs and the pollution. The emission function can be </w:t>
      </w:r>
      <w:r w:rsidR="00ED206F" w:rsidRPr="00ED6412">
        <w:t xml:space="preserve">costed </w:t>
      </w:r>
      <w:r w:rsidR="00667A82" w:rsidRPr="00ED6412">
        <w:t xml:space="preserve">by </w:t>
      </w:r>
      <w:r w:rsidR="00836191" w:rsidRPr="00ED6412">
        <w:t xml:space="preserve">CPF, which is the charge </w:t>
      </w:r>
      <w:r w:rsidR="00C92C0F" w:rsidRPr="00ED6412">
        <w:t>in</w:t>
      </w:r>
      <w:r w:rsidR="00836191" w:rsidRPr="00ED6412">
        <w:t xml:space="preserve"> </w:t>
      </w:r>
      <w:r w:rsidR="002A7D1D" w:rsidRPr="00ED6412">
        <w:t xml:space="preserve">the </w:t>
      </w:r>
      <w:r w:rsidR="00836191" w:rsidRPr="00ED6412">
        <w:t>emission</w:t>
      </w:r>
      <w:r w:rsidR="00C92C0F" w:rsidRPr="00ED6412">
        <w:t>s</w:t>
      </w:r>
      <w:r w:rsidR="00836191" w:rsidRPr="00ED6412">
        <w:t xml:space="preserve"> by the UK and EU</w:t>
      </w:r>
      <w:r w:rsidR="00723E53" w:rsidRPr="00ED6412">
        <w:t xml:space="preserve"> </w:t>
      </w:r>
      <w:r w:rsidR="004C154B" w:rsidRPr="00ED6412">
        <w:fldChar w:fldCharType="begin"/>
      </w:r>
      <w:r w:rsidR="000201C4">
        <w:instrText xml:space="preserve"> ADDIN EN.CITE &lt;EndNote&gt;&lt;Cite&gt;&lt;Author&gt;Commission&lt;/Author&gt;&lt;Year&gt;2013&lt;/Year&gt;&lt;RecNum&gt;284&lt;/RecNum&gt;&lt;DisplayText&gt;[24, 28]&lt;/DisplayText&gt;&lt;record&gt;&lt;rec-number&gt;284&lt;/rec-number&gt;&lt;foreign-keys&gt;&lt;key app="EN" db-id="wat2z5xv39zx9lefev2vrzeifd9dzfzsx50x" timestamp="0"&gt;284&lt;/key&gt;&lt;/foreign-keys&gt;&lt;ref-type name="Journal Article"&gt;17&lt;/ref-type&gt;&lt;contributors&gt;&lt;authors&gt;&lt;author&gt;EU Commission&lt;/author&gt;&lt;/authors&gt;&lt;/contributors&gt;&lt;titles&gt;&lt;title&gt;The EU Emissions Trading System (EU ETS)&lt;/title&gt;&lt;/titles&gt;&lt;dates&gt;&lt;year&gt;2013&lt;/year&gt;&lt;/dates&gt;&lt;urls&gt;&lt;related-urls&gt;&lt;url&gt;http://ec.europa.eu/clima/publications/docs/factsheet_ets_en.pdf&lt;/url&gt;&lt;/related-urls&gt;&lt;/urls&gt;&lt;/record&gt;&lt;/Cite&gt;&lt;Cite&gt;&lt;Author&gt;CCC&lt;/Author&gt;&lt;Year&gt;2010&lt;/Year&gt;&lt;RecNum&gt;285&lt;/RecNum&gt;&lt;record&gt;&lt;rec-number&gt;285&lt;/rec-number&gt;&lt;foreign-keys&gt;&lt;key app="EN" db-id="wat2z5xv39zx9lefev2vrzeifd9dzfzsx50x" timestamp="0"&gt;285&lt;/key&gt;&lt;/foreign-keys&gt;&lt;ref-type name="Journal Article"&gt;17&lt;/ref-type&gt;&lt;contributors&gt;&lt;authors&gt;&lt;author&gt;CCC&lt;/author&gt;&lt;/authors&gt;&lt;/contributors&gt;&lt;titles&gt;&lt;title&gt;The Fourth Carbon Budget Reducing emissions through the 2020s &lt;/title&gt;&lt;/titles&gt;&lt;dates&gt;&lt;year&gt;2010&lt;/year&gt;&lt;/dates&gt;&lt;urls&gt;&lt;related-urls&gt;&lt;url&gt;https://www.theccc.org.uk/archive/aws2/4th%20Budget/CCC-4th-Budget-Book_interactive_singles.pdf&lt;/url&gt;&lt;/related-urls&gt;&lt;/urls&gt;&lt;/record&gt;&lt;/Cite&gt;&lt;/EndNote&gt;</w:instrText>
      </w:r>
      <w:r w:rsidR="004C154B" w:rsidRPr="00ED6412">
        <w:fldChar w:fldCharType="separate"/>
      </w:r>
      <w:r w:rsidR="000201C4">
        <w:rPr>
          <w:noProof/>
        </w:rPr>
        <w:t>[</w:t>
      </w:r>
      <w:hyperlink w:anchor="_ENREF_24" w:tooltip="CCC, 2010 #285" w:history="1">
        <w:r w:rsidR="00213BF8">
          <w:rPr>
            <w:noProof/>
          </w:rPr>
          <w:t>24</w:t>
        </w:r>
      </w:hyperlink>
      <w:r w:rsidR="000201C4">
        <w:rPr>
          <w:noProof/>
        </w:rPr>
        <w:t xml:space="preserve">, </w:t>
      </w:r>
      <w:hyperlink w:anchor="_ENREF_28" w:tooltip="Commission, 2013 #284" w:history="1">
        <w:r w:rsidR="00213BF8">
          <w:rPr>
            <w:noProof/>
          </w:rPr>
          <w:t>28</w:t>
        </w:r>
      </w:hyperlink>
      <w:r w:rsidR="000201C4">
        <w:rPr>
          <w:noProof/>
        </w:rPr>
        <w:t>]</w:t>
      </w:r>
      <w:r w:rsidR="004C154B" w:rsidRPr="00ED6412">
        <w:fldChar w:fldCharType="end"/>
      </w:r>
      <w:r w:rsidR="00836191" w:rsidRPr="00ED6412">
        <w:t>.</w:t>
      </w:r>
      <w:r w:rsidR="00667A82" w:rsidRPr="00ED6412">
        <w:t xml:space="preserve"> </w:t>
      </w:r>
    </w:p>
    <w:p w14:paraId="414AEA79" w14:textId="301F1DAF" w:rsidR="00667A82" w:rsidRPr="00ED6412" w:rsidRDefault="00667A82" w:rsidP="00A04995">
      <w:r w:rsidRPr="00ED6412">
        <w:t xml:space="preserve">This novel model </w:t>
      </w:r>
      <w:r w:rsidR="003F62B2" w:rsidRPr="00ED6412">
        <w:t>aim</w:t>
      </w:r>
      <w:r w:rsidR="002A7D1D" w:rsidRPr="00ED6412">
        <w:t>s</w:t>
      </w:r>
      <w:r w:rsidR="003F62B2" w:rsidRPr="00ED6412">
        <w:t xml:space="preserve"> to</w:t>
      </w:r>
      <w:r w:rsidR="00C96755" w:rsidRPr="00ED6412">
        <w:t xml:space="preserve"> simulate</w:t>
      </w:r>
      <w:r w:rsidRPr="00ED6412">
        <w:t xml:space="preserve"> </w:t>
      </w:r>
      <w:r w:rsidR="009C387B" w:rsidRPr="00ED6412">
        <w:t>different</w:t>
      </w:r>
      <w:r w:rsidRPr="00ED6412">
        <w:t xml:space="preserve"> </w:t>
      </w:r>
      <w:r w:rsidR="009C387B" w:rsidRPr="00ED6412">
        <w:t xml:space="preserve">scenarios </w:t>
      </w:r>
      <w:r w:rsidR="002A7D1D" w:rsidRPr="00ED6412">
        <w:t>in</w:t>
      </w:r>
      <w:r w:rsidR="009C387B" w:rsidRPr="00ED6412">
        <w:t xml:space="preserve"> the </w:t>
      </w:r>
      <w:r w:rsidRPr="00ED6412">
        <w:t>UK from 20</w:t>
      </w:r>
      <w:r w:rsidR="00AE7F21" w:rsidRPr="00ED6412">
        <w:t>1</w:t>
      </w:r>
      <w:r w:rsidRPr="00ED6412">
        <w:t>0 to 2050</w:t>
      </w:r>
      <w:r w:rsidR="00262CE6" w:rsidRPr="00ED6412">
        <w:t xml:space="preserve"> and</w:t>
      </w:r>
      <w:r w:rsidRPr="00ED6412">
        <w:t xml:space="preserve"> </w:t>
      </w:r>
      <w:r w:rsidR="00262CE6" w:rsidRPr="00ED6412">
        <w:t>a</w:t>
      </w:r>
      <w:r w:rsidR="000B2AE8" w:rsidRPr="00ED6412">
        <w:t xml:space="preserve"> distributed grid in </w:t>
      </w:r>
      <w:r w:rsidR="002A7D1D" w:rsidRPr="00ED6412">
        <w:t xml:space="preserve">the </w:t>
      </w:r>
      <w:r w:rsidR="000B2AE8" w:rsidRPr="00ED6412">
        <w:t xml:space="preserve">Sheffield </w:t>
      </w:r>
      <w:r w:rsidR="002A7D1D" w:rsidRPr="00ED6412">
        <w:t>region</w:t>
      </w:r>
      <w:r w:rsidR="000B2AE8" w:rsidRPr="00ED6412">
        <w:t xml:space="preserve"> is </w:t>
      </w:r>
      <w:r w:rsidR="009A0A99" w:rsidRPr="00ED6412">
        <w:t xml:space="preserve">investigated </w:t>
      </w:r>
      <w:r w:rsidR="00B70316" w:rsidRPr="00ED6412">
        <w:t>as a case study.</w:t>
      </w:r>
      <w:r w:rsidR="000B2AE8" w:rsidRPr="00ED6412">
        <w:t xml:space="preserve"> </w:t>
      </w:r>
      <w:r w:rsidR="00CE29DB" w:rsidRPr="00ED6412">
        <w:rPr>
          <w:lang w:eastAsia="en-US"/>
        </w:rPr>
        <w:t xml:space="preserve">According to </w:t>
      </w:r>
      <w:r w:rsidR="002A7D1D" w:rsidRPr="00ED6412">
        <w:rPr>
          <w:lang w:eastAsia="en-US"/>
        </w:rPr>
        <w:t xml:space="preserve">the </w:t>
      </w:r>
      <w:r w:rsidR="00CE29DB" w:rsidRPr="00ED6412">
        <w:rPr>
          <w:lang w:eastAsia="en-US"/>
        </w:rPr>
        <w:t>distributed generation data by Northern Powergrid</w:t>
      </w:r>
      <w:r w:rsidR="00C463AB" w:rsidRPr="00ED6412">
        <w:rPr>
          <w:lang w:eastAsia="en-US"/>
        </w:rPr>
        <w:t xml:space="preserve"> </w:t>
      </w:r>
      <w:r w:rsidR="004C154B" w:rsidRPr="00ED6412">
        <w:rPr>
          <w:lang w:eastAsia="en-US"/>
        </w:rPr>
        <w:fldChar w:fldCharType="begin"/>
      </w:r>
      <w:r w:rsidR="000201C4">
        <w:rPr>
          <w:lang w:eastAsia="en-US"/>
        </w:rPr>
        <w:instrText xml:space="preserve"> ADDIN EN.CITE &lt;EndNote&gt;&lt;Cite ExcludeYear="1"&gt;&lt;Author&gt;Powergrid&lt;/Author&gt;&lt;RecNum&gt;359&lt;/RecNum&gt;&lt;DisplayText&gt;[193]&lt;/DisplayText&gt;&lt;record&gt;&lt;rec-number&gt;359&lt;/rec-number&gt;&lt;foreign-keys&gt;&lt;key app="EN" db-id="wat2z5xv39zx9lefev2vrzeifd9dzfzsx50x" timestamp="0"&gt;359&lt;/key&gt;&lt;/foreign-keys&gt;&lt;ref-type name="Report"&gt;27&lt;/ref-type&gt;&lt;contributors&gt;&lt;authors&gt;&lt;author&gt;Northern Powergrid&lt;/author&gt;&lt;/authors&gt;&lt;/contributors&gt;&lt;titles&gt;&lt;title&gt;Appendix 7 Yorkshire&lt;/title&gt;&lt;/titles&gt;&lt;dates&gt;&lt;/dates&gt;&lt;urls&gt;&lt;/urls&gt;&lt;/record&gt;&lt;/Cite&gt;&lt;/EndNote&gt;</w:instrText>
      </w:r>
      <w:r w:rsidR="004C154B" w:rsidRPr="00ED6412">
        <w:rPr>
          <w:lang w:eastAsia="en-US"/>
        </w:rPr>
        <w:fldChar w:fldCharType="separate"/>
      </w:r>
      <w:r w:rsidR="000201C4">
        <w:rPr>
          <w:noProof/>
          <w:lang w:eastAsia="en-US"/>
        </w:rPr>
        <w:t>[</w:t>
      </w:r>
      <w:hyperlink w:anchor="_ENREF_193" w:tooltip="Powergrid,  #359" w:history="1">
        <w:r w:rsidR="00213BF8">
          <w:rPr>
            <w:noProof/>
            <w:lang w:eastAsia="en-US"/>
          </w:rPr>
          <w:t>193</w:t>
        </w:r>
      </w:hyperlink>
      <w:r w:rsidR="000201C4">
        <w:rPr>
          <w:noProof/>
          <w:lang w:eastAsia="en-US"/>
        </w:rPr>
        <w:t>]</w:t>
      </w:r>
      <w:r w:rsidR="004C154B" w:rsidRPr="00ED6412">
        <w:rPr>
          <w:lang w:eastAsia="en-US"/>
        </w:rPr>
        <w:fldChar w:fldCharType="end"/>
      </w:r>
      <w:r w:rsidR="00CE29DB" w:rsidRPr="00ED6412">
        <w:rPr>
          <w:lang w:eastAsia="en-US"/>
        </w:rPr>
        <w:t>, t</w:t>
      </w:r>
      <w:r w:rsidR="00A04995" w:rsidRPr="00ED6412">
        <w:rPr>
          <w:lang w:eastAsia="en-US"/>
        </w:rPr>
        <w:t xml:space="preserve">he power stations supplying </w:t>
      </w:r>
      <w:r w:rsidR="00262CE6" w:rsidRPr="00ED6412">
        <w:rPr>
          <w:lang w:eastAsia="en-US"/>
        </w:rPr>
        <w:t xml:space="preserve">the </w:t>
      </w:r>
      <w:r w:rsidR="00A04995" w:rsidRPr="00ED6412">
        <w:rPr>
          <w:lang w:eastAsia="en-US"/>
        </w:rPr>
        <w:t xml:space="preserve">Sheffield </w:t>
      </w:r>
      <w:r w:rsidR="002A7D1D" w:rsidRPr="00ED6412">
        <w:t>region</w:t>
      </w:r>
      <w:r w:rsidR="00A04995" w:rsidRPr="00ED6412">
        <w:rPr>
          <w:lang w:eastAsia="en-US"/>
        </w:rPr>
        <w:t xml:space="preserve"> </w:t>
      </w:r>
      <w:r w:rsidR="00393BE5" w:rsidRPr="00ED6412">
        <w:rPr>
          <w:lang w:eastAsia="en-US"/>
        </w:rPr>
        <w:t xml:space="preserve">currently </w:t>
      </w:r>
      <w:r w:rsidR="00A04995" w:rsidRPr="00ED6412">
        <w:rPr>
          <w:lang w:eastAsia="en-US"/>
        </w:rPr>
        <w:t xml:space="preserve">consists </w:t>
      </w:r>
      <w:r w:rsidR="006D08EF" w:rsidRPr="00ED6412">
        <w:rPr>
          <w:lang w:eastAsia="en-US"/>
        </w:rPr>
        <w:t xml:space="preserve">mainly </w:t>
      </w:r>
      <w:r w:rsidR="00ED7A10" w:rsidRPr="00ED6412">
        <w:rPr>
          <w:lang w:eastAsia="en-US"/>
        </w:rPr>
        <w:t>of</w:t>
      </w:r>
      <w:r w:rsidR="00CE29DB" w:rsidRPr="00ED6412">
        <w:rPr>
          <w:lang w:eastAsia="en-US"/>
        </w:rPr>
        <w:t xml:space="preserve"> coal-fired power plants</w:t>
      </w:r>
      <w:r w:rsidR="00170ACB" w:rsidRPr="00ED6412">
        <w:rPr>
          <w:rFonts w:eastAsiaTheme="minorEastAsia" w:hint="eastAsia"/>
        </w:rPr>
        <w:t>,</w:t>
      </w:r>
      <w:r w:rsidR="00393BE5" w:rsidRPr="00ED6412">
        <w:rPr>
          <w:lang w:eastAsia="en-US"/>
        </w:rPr>
        <w:t xml:space="preserve"> </w:t>
      </w:r>
      <w:r w:rsidR="00170ACB" w:rsidRPr="00ED6412">
        <w:rPr>
          <w:lang w:eastAsia="en-US"/>
        </w:rPr>
        <w:t xml:space="preserve">with some contribution from </w:t>
      </w:r>
      <w:r w:rsidR="00A04995" w:rsidRPr="00ED6412">
        <w:rPr>
          <w:lang w:eastAsia="en-US"/>
        </w:rPr>
        <w:t xml:space="preserve">other very small generators, such as </w:t>
      </w:r>
      <w:r w:rsidR="00CE29DB" w:rsidRPr="00ED6412">
        <w:rPr>
          <w:lang w:eastAsia="en-US"/>
        </w:rPr>
        <w:t xml:space="preserve">biomass and </w:t>
      </w:r>
      <w:r w:rsidR="009D1476" w:rsidRPr="00ED6412">
        <w:rPr>
          <w:lang w:eastAsia="en-US"/>
        </w:rPr>
        <w:t>combined heat and power (</w:t>
      </w:r>
      <w:r w:rsidR="00A04995" w:rsidRPr="00ED6412">
        <w:rPr>
          <w:lang w:eastAsia="en-US"/>
        </w:rPr>
        <w:t>CHP</w:t>
      </w:r>
      <w:r w:rsidR="009D1476" w:rsidRPr="00ED6412">
        <w:rPr>
          <w:lang w:eastAsia="en-US"/>
        </w:rPr>
        <w:t>)</w:t>
      </w:r>
      <w:r w:rsidR="00A04995" w:rsidRPr="00ED6412">
        <w:rPr>
          <w:lang w:eastAsia="en-US"/>
        </w:rPr>
        <w:t>. However, wind power is already the largest capacity of renewable power in Yorkshire. As a part of Yorkshire</w:t>
      </w:r>
      <w:r w:rsidR="00393BE5" w:rsidRPr="00ED6412">
        <w:rPr>
          <w:lang w:eastAsia="en-US"/>
        </w:rPr>
        <w:t>,</w:t>
      </w:r>
      <w:r w:rsidR="00A04995" w:rsidRPr="00ED6412">
        <w:rPr>
          <w:lang w:eastAsia="en-US"/>
        </w:rPr>
        <w:t xml:space="preserve"> and from the Fifth Carbon Budget </w:t>
      </w:r>
      <w:r w:rsidR="00A04995" w:rsidRPr="00ED6412">
        <w:rPr>
          <w:lang w:eastAsia="en-US"/>
        </w:rPr>
        <w:fldChar w:fldCharType="begin"/>
      </w:r>
      <w:r w:rsidR="000201C4">
        <w:rPr>
          <w:lang w:eastAsia="en-US"/>
        </w:rPr>
        <w:instrText xml:space="preserve"> ADDIN EN.CITE &lt;EndNote&gt;&lt;Cite&gt;&lt;Author&gt;CCC&lt;/Author&gt;&lt;Year&gt;2015&lt;/Year&gt;&lt;RecNum&gt;290&lt;/RecNum&gt;&lt;DisplayText&gt;[25]&lt;/DisplayText&gt;&lt;record&gt;&lt;rec-number&gt;290&lt;/rec-number&gt;&lt;foreign-keys&gt;&lt;key app="EN" db-id="wat2z5xv39zx9lefev2vrzeifd9dzfzsx50x" timestamp="0"&gt;290&lt;/key&gt;&lt;/foreign-keys&gt;&lt;ref-type name="Journal Article"&gt;17&lt;/ref-type&gt;&lt;contributors&gt;&lt;authors&gt;&lt;author&gt;CCC&lt;/author&gt;&lt;/authors&gt;&lt;/contributors&gt;&lt;titles&gt;&lt;title&gt;The Fifth Carbon Budget: The next step towards a low-carbon economy&lt;/title&gt;&lt;/titles&gt;&lt;dates&gt;&lt;year&gt;2015&lt;/year&gt;&lt;/dates&gt;&lt;urls&gt;&lt;related-urls&gt;&lt;url&gt;https://documents.theccc.org.uk/wp-content/uploads/2015/11/Committee-on-Climate-Change-Fifth-Carbon-Budget-Report.pdf&lt;/url&gt;&lt;/related-urls&gt;&lt;/urls&gt;&lt;/record&gt;&lt;/Cite&gt;&lt;/EndNote&gt;</w:instrText>
      </w:r>
      <w:r w:rsidR="00A04995" w:rsidRPr="00ED6412">
        <w:rPr>
          <w:lang w:eastAsia="en-US"/>
        </w:rPr>
        <w:fldChar w:fldCharType="separate"/>
      </w:r>
      <w:r w:rsidR="000201C4">
        <w:rPr>
          <w:noProof/>
          <w:lang w:eastAsia="en-US"/>
        </w:rPr>
        <w:t>[</w:t>
      </w:r>
      <w:hyperlink w:anchor="_ENREF_25" w:tooltip="CCC, 2015 #290" w:history="1">
        <w:r w:rsidR="00213BF8">
          <w:rPr>
            <w:noProof/>
            <w:lang w:eastAsia="en-US"/>
          </w:rPr>
          <w:t>25</w:t>
        </w:r>
      </w:hyperlink>
      <w:r w:rsidR="000201C4">
        <w:rPr>
          <w:noProof/>
          <w:lang w:eastAsia="en-US"/>
        </w:rPr>
        <w:t>]</w:t>
      </w:r>
      <w:r w:rsidR="00A04995" w:rsidRPr="00ED6412">
        <w:rPr>
          <w:lang w:eastAsia="en-US"/>
        </w:rPr>
        <w:fldChar w:fldCharType="end"/>
      </w:r>
      <w:r w:rsidR="00A04995" w:rsidRPr="00ED6412">
        <w:rPr>
          <w:lang w:eastAsia="en-US"/>
        </w:rPr>
        <w:t>, Sheffield may start to use</w:t>
      </w:r>
      <w:r w:rsidR="00243B7C" w:rsidRPr="00ED6412">
        <w:rPr>
          <w:lang w:eastAsia="en-US"/>
        </w:rPr>
        <w:t xml:space="preserve"> wind power</w:t>
      </w:r>
      <w:r w:rsidR="00A04995" w:rsidRPr="00ED6412">
        <w:rPr>
          <w:lang w:eastAsia="en-US"/>
        </w:rPr>
        <w:t xml:space="preserve"> in the </w:t>
      </w:r>
      <w:r w:rsidR="00A04995" w:rsidRPr="00ED6412">
        <w:rPr>
          <w:lang w:eastAsia="en-US"/>
        </w:rPr>
        <w:lastRenderedPageBreak/>
        <w:t>near future.</w:t>
      </w:r>
      <w:r w:rsidR="00637817" w:rsidRPr="00ED6412">
        <w:rPr>
          <w:lang w:eastAsia="en-US"/>
        </w:rPr>
        <w:t xml:space="preserve"> </w:t>
      </w:r>
      <w:r w:rsidR="005A1E4C" w:rsidRPr="00ED6412">
        <w:rPr>
          <w:lang w:eastAsia="en-US"/>
        </w:rPr>
        <w:t>Therefore,</w:t>
      </w:r>
      <w:r w:rsidR="00637817" w:rsidRPr="00ED6412">
        <w:rPr>
          <w:lang w:eastAsia="en-US"/>
        </w:rPr>
        <w:t xml:space="preserve"> th</w:t>
      </w:r>
      <w:r w:rsidR="009A0A99" w:rsidRPr="00ED6412">
        <w:rPr>
          <w:lang w:eastAsia="en-US"/>
        </w:rPr>
        <w:t>is</w:t>
      </w:r>
      <w:r w:rsidR="00637817" w:rsidRPr="00ED6412">
        <w:rPr>
          <w:lang w:eastAsia="en-US"/>
        </w:rPr>
        <w:t xml:space="preserve"> model consider</w:t>
      </w:r>
      <w:r w:rsidR="00393BE5" w:rsidRPr="00ED6412">
        <w:rPr>
          <w:lang w:eastAsia="en-US"/>
        </w:rPr>
        <w:t xml:space="preserve">s </w:t>
      </w:r>
      <w:r w:rsidR="00637817" w:rsidRPr="00ED6412">
        <w:rPr>
          <w:lang w:eastAsia="en-US"/>
        </w:rPr>
        <w:t>conventional and wind powered generators.</w:t>
      </w:r>
    </w:p>
    <w:p w14:paraId="39A6913C" w14:textId="4164E090" w:rsidR="00667A82" w:rsidRPr="00ED6412" w:rsidRDefault="008267BA" w:rsidP="00667A82">
      <w:r w:rsidRPr="00ED6412">
        <w:t xml:space="preserve">The proposed DEED model has the ability to </w:t>
      </w:r>
      <w:r w:rsidR="005F6ADA" w:rsidRPr="00ED6412">
        <w:t xml:space="preserve">effectively </w:t>
      </w:r>
      <w:r w:rsidRPr="00ED6412">
        <w:t xml:space="preserve">generate solutions for different time intervals in real-time dynamic dispatch. Moreover, this research uses current practical data in the UK to obtain </w:t>
      </w:r>
      <w:r w:rsidR="00600E34" w:rsidRPr="00ED6412">
        <w:t xml:space="preserve">the DEED </w:t>
      </w:r>
      <w:r w:rsidRPr="00ED6412">
        <w:t>solutions</w:t>
      </w:r>
      <w:r w:rsidR="00D169FB" w:rsidRPr="00ED6412">
        <w:t xml:space="preserve"> for </w:t>
      </w:r>
      <w:r w:rsidR="005F6ADA" w:rsidRPr="00ED6412">
        <w:t xml:space="preserve">the </w:t>
      </w:r>
      <w:r w:rsidR="00D169FB" w:rsidRPr="00ED6412">
        <w:t xml:space="preserve">Sheffield </w:t>
      </w:r>
      <w:r w:rsidR="005F6ADA" w:rsidRPr="00ED6412">
        <w:t>region</w:t>
      </w:r>
      <w:r w:rsidRPr="00ED6412">
        <w:t xml:space="preserve">. Furthermore, the case study </w:t>
      </w:r>
      <w:r w:rsidR="00972C53" w:rsidRPr="00ED6412">
        <w:t xml:space="preserve">in </w:t>
      </w:r>
      <w:r w:rsidR="005F6ADA" w:rsidRPr="00ED6412">
        <w:t xml:space="preserve">the </w:t>
      </w:r>
      <w:r w:rsidR="00972C53" w:rsidRPr="00ED6412">
        <w:t xml:space="preserve">Sheffield </w:t>
      </w:r>
      <w:r w:rsidR="005F6ADA" w:rsidRPr="00ED6412">
        <w:t>region</w:t>
      </w:r>
      <w:r w:rsidR="00972C53" w:rsidRPr="00ED6412">
        <w:t xml:space="preserve"> </w:t>
      </w:r>
      <w:r w:rsidRPr="00ED6412">
        <w:t>indicate</w:t>
      </w:r>
      <w:r w:rsidR="005F6ADA" w:rsidRPr="00ED6412">
        <w:t>s</w:t>
      </w:r>
      <w:r w:rsidRPr="00ED6412">
        <w:t xml:space="preserve"> that the renewable power </w:t>
      </w:r>
      <w:r w:rsidR="005F6ADA" w:rsidRPr="00ED6412">
        <w:t>is</w:t>
      </w:r>
      <w:r w:rsidRPr="00ED6412">
        <w:t xml:space="preserve"> superior in both </w:t>
      </w:r>
      <w:r w:rsidR="005F6ADA" w:rsidRPr="00ED6412">
        <w:t xml:space="preserve">the </w:t>
      </w:r>
      <w:r w:rsidRPr="00ED6412">
        <w:t>economic</w:t>
      </w:r>
      <w:r w:rsidR="005F6ADA" w:rsidRPr="00ED6412">
        <w:t>s</w:t>
      </w:r>
      <w:r w:rsidRPr="00ED6412">
        <w:t xml:space="preserve"> and emission</w:t>
      </w:r>
      <w:r w:rsidR="005F6ADA" w:rsidRPr="00ED6412">
        <w:t>s</w:t>
      </w:r>
      <w:r w:rsidRPr="00ED6412">
        <w:t xml:space="preserve"> </w:t>
      </w:r>
      <w:r w:rsidR="005B7CD5" w:rsidRPr="00ED6412">
        <w:t>in</w:t>
      </w:r>
      <w:r w:rsidRPr="00ED6412">
        <w:t xml:space="preserve"> a mid to long-term energy strategy </w:t>
      </w:r>
      <w:r w:rsidR="00C92C0F" w:rsidRPr="00ED6412">
        <w:t>for</w:t>
      </w:r>
      <w:r w:rsidRPr="00ED6412">
        <w:t xml:space="preserve"> the UK.</w:t>
      </w:r>
    </w:p>
    <w:p w14:paraId="461E88D5" w14:textId="77777777" w:rsidR="00667A82" w:rsidRPr="00ED6412" w:rsidRDefault="00667A82" w:rsidP="00667A82">
      <w:pPr>
        <w:pStyle w:val="Heading2"/>
        <w:rPr>
          <w:color w:val="auto"/>
        </w:rPr>
      </w:pPr>
      <w:bookmarkStart w:id="195" w:name="_Toc523347784"/>
      <w:r w:rsidRPr="00ED6412">
        <w:rPr>
          <w:color w:val="auto"/>
        </w:rPr>
        <w:t>Methodologies</w:t>
      </w:r>
      <w:bookmarkEnd w:id="195"/>
      <w:r w:rsidRPr="00ED6412">
        <w:rPr>
          <w:color w:val="auto"/>
        </w:rPr>
        <w:t xml:space="preserve">  </w:t>
      </w:r>
    </w:p>
    <w:p w14:paraId="2FBB31BC" w14:textId="74C76FC6" w:rsidR="00667A82" w:rsidRPr="00ED6412" w:rsidRDefault="00586945" w:rsidP="00330CC9">
      <w:r w:rsidRPr="00ED6412">
        <w:t xml:space="preserve">The aim of a DEED is to operate the system under the minimum fuel cost and pollution conditions within the emission allowances in a time period. </w:t>
      </w:r>
      <w:r w:rsidR="00F77288" w:rsidRPr="00ED6412">
        <w:t xml:space="preserve">The methodology of the DEED model is </w:t>
      </w:r>
      <w:r w:rsidR="004F104B" w:rsidRPr="00ED6412">
        <w:t xml:space="preserve">very </w:t>
      </w:r>
      <w:r w:rsidR="00F77288" w:rsidRPr="00ED6412">
        <w:t xml:space="preserve">similar </w:t>
      </w:r>
      <w:r w:rsidR="005B7CD5" w:rsidRPr="00ED6412">
        <w:t>to</w:t>
      </w:r>
      <w:r w:rsidR="00F77288" w:rsidRPr="00ED6412">
        <w:t xml:space="preserve"> the CEED model</w:t>
      </w:r>
      <w:r w:rsidR="005F6ADA" w:rsidRPr="00ED6412">
        <w:t xml:space="preserve"> present</w:t>
      </w:r>
      <w:r w:rsidR="005B7CD5" w:rsidRPr="00ED6412">
        <w:t>ed</w:t>
      </w:r>
      <w:r w:rsidR="00C02ADE" w:rsidRPr="00ED6412">
        <w:t xml:space="preserve"> in </w:t>
      </w:r>
      <w:r w:rsidR="00007AD0" w:rsidRPr="00ED6412">
        <w:t>Chapter 3</w:t>
      </w:r>
      <w:r w:rsidR="00F77288" w:rsidRPr="00ED6412">
        <w:t>. In the DEED model,</w:t>
      </w:r>
      <w:r w:rsidR="005F6ADA" w:rsidRPr="00ED6412">
        <w:t xml:space="preserve"> the</w:t>
      </w:r>
      <w:r w:rsidR="00F77288" w:rsidRPr="00ED6412">
        <w:t xml:space="preserve"> time dimension </w:t>
      </w:r>
      <w:r w:rsidR="00FC0A9E" w:rsidRPr="00ED6412">
        <w:t xml:space="preserve">and the constraints </w:t>
      </w:r>
      <w:r w:rsidR="005F6ADA" w:rsidRPr="00ED6412">
        <w:t xml:space="preserve">that are </w:t>
      </w:r>
      <w:r w:rsidR="00FC0A9E" w:rsidRPr="00ED6412">
        <w:t xml:space="preserve">effected by time are </w:t>
      </w:r>
      <w:r w:rsidR="005F6ADA" w:rsidRPr="00ED6412">
        <w:t>included in</w:t>
      </w:r>
      <w:r w:rsidR="00FC0A9E" w:rsidRPr="00ED6412">
        <w:t xml:space="preserve"> the model.</w:t>
      </w:r>
      <w:r w:rsidR="00667A82" w:rsidRPr="00ED6412">
        <w:t xml:space="preserve">  </w:t>
      </w:r>
    </w:p>
    <w:p w14:paraId="3B6FB624" w14:textId="77777777" w:rsidR="00667A82" w:rsidRPr="00ED6412" w:rsidRDefault="00667A82" w:rsidP="001E3750">
      <w:pPr>
        <w:pStyle w:val="Heading3"/>
      </w:pPr>
      <w:bookmarkStart w:id="196" w:name="_Toc523347785"/>
      <w:r w:rsidRPr="00ED6412">
        <w:t>Objective functions</w:t>
      </w:r>
      <w:bookmarkEnd w:id="196"/>
    </w:p>
    <w:p w14:paraId="112D16AC" w14:textId="77777777" w:rsidR="00667A82" w:rsidRPr="00ED6412" w:rsidRDefault="00667A82" w:rsidP="00A326F0">
      <w:pPr>
        <w:pStyle w:val="Heading4"/>
      </w:pPr>
      <w:bookmarkStart w:id="197" w:name="_Toc523347786"/>
      <w:r w:rsidRPr="00ED6412">
        <w:t>Cost functions</w:t>
      </w:r>
      <w:bookmarkEnd w:id="197"/>
    </w:p>
    <w:p w14:paraId="09CB74D1" w14:textId="2D4ED5B0" w:rsidR="00667A82" w:rsidRPr="00ED6412" w:rsidRDefault="00667A82" w:rsidP="00330CC9">
      <w:r w:rsidRPr="00ED6412">
        <w:t>The cost function</w:t>
      </w:r>
      <w:r w:rsidR="00D13072" w:rsidRPr="00ED6412">
        <w:t xml:space="preserve"> </w:t>
      </w:r>
      <w:r w:rsidR="00D13072" w:rsidRPr="00ED6412">
        <w:rPr>
          <w:i/>
        </w:rPr>
        <w:t>C(t)</w:t>
      </w:r>
      <w:r w:rsidRPr="00ED6412">
        <w:t xml:space="preserve"> aims to minimize the running cost of the generators in the electrical power system over a certain period of time</w:t>
      </w:r>
      <w:r w:rsidR="00582522" w:rsidRPr="00ED6412">
        <w:t xml:space="preserve"> </w:t>
      </w:r>
      <w:r w:rsidR="00582522" w:rsidRPr="00ED6412">
        <w:rPr>
          <w:i/>
        </w:rPr>
        <w:t>t</w:t>
      </w:r>
      <w:r w:rsidR="00582522" w:rsidRPr="00ED6412">
        <w:t xml:space="preserve">. </w:t>
      </w:r>
      <w:r w:rsidR="00C67B53" w:rsidRPr="00ED6412">
        <w:t>Th</w:t>
      </w:r>
      <w:r w:rsidR="005F6ADA" w:rsidRPr="00ED6412">
        <w:t>us</w:t>
      </w:r>
      <w:r w:rsidR="009A0A99" w:rsidRPr="00ED6412">
        <w:t>,</w:t>
      </w:r>
      <w:r w:rsidR="005F6ADA" w:rsidRPr="00ED6412">
        <w:t xml:space="preserve"> the </w:t>
      </w:r>
      <w:r w:rsidR="00C92C0F" w:rsidRPr="00ED6412">
        <w:t>governing</w:t>
      </w:r>
      <w:r w:rsidR="00C67B53" w:rsidRPr="00ED6412">
        <w:t xml:space="preserve"> equation is similar to equation </w:t>
      </w:r>
      <w:r w:rsidR="00B4699F" w:rsidRPr="00ED6412">
        <w:fldChar w:fldCharType="begin"/>
      </w:r>
      <w:r w:rsidR="00B4699F" w:rsidRPr="00ED6412">
        <w:instrText xml:space="preserve"> REF _Ref484093455 \h </w:instrText>
      </w:r>
      <w:r w:rsidR="00A63E2B" w:rsidRPr="00ED6412">
        <w:instrText xml:space="preserve"> \* MERGEFORMAT </w:instrText>
      </w:r>
      <w:r w:rsidR="00B4699F" w:rsidRPr="00ED6412">
        <w:fldChar w:fldCharType="separate"/>
      </w:r>
      <w:r w:rsidR="00C05E44" w:rsidRPr="00ED6412">
        <w:t>(</w:t>
      </w:r>
      <w:r w:rsidR="00C05E44">
        <w:rPr>
          <w:noProof/>
        </w:rPr>
        <w:t>3</w:t>
      </w:r>
      <w:r w:rsidR="00C05E44" w:rsidRPr="00ED6412">
        <w:rPr>
          <w:noProof/>
        </w:rPr>
        <w:t>.</w:t>
      </w:r>
      <w:r w:rsidR="00C05E44">
        <w:rPr>
          <w:noProof/>
        </w:rPr>
        <w:t>1</w:t>
      </w:r>
      <w:r w:rsidR="00C05E44" w:rsidRPr="00ED6412">
        <w:t>)</w:t>
      </w:r>
      <w:r w:rsidR="00B4699F" w:rsidRPr="00ED6412">
        <w:fldChar w:fldCharType="end"/>
      </w:r>
      <w:r w:rsidR="00B4699F" w:rsidRPr="00ED6412">
        <w:t xml:space="preserve"> </w:t>
      </w:r>
      <w:r w:rsidR="00B2709C" w:rsidRPr="00ED6412">
        <w:t xml:space="preserve">but </w:t>
      </w:r>
      <w:r w:rsidR="00C67B53" w:rsidRPr="00ED6412">
        <w:t xml:space="preserve">with </w:t>
      </w:r>
      <w:r w:rsidR="005F6ADA" w:rsidRPr="00ED6412">
        <w:t xml:space="preserve">a </w:t>
      </w:r>
      <w:r w:rsidR="00C67B53" w:rsidRPr="00ED6412">
        <w:t>time dimension</w:t>
      </w:r>
      <w:r w:rsidR="005F6ADA" w:rsidRPr="00ED6412">
        <w:t xml:space="preserve"> and it</w:t>
      </w:r>
      <w:r w:rsidRPr="00ED6412">
        <w:t xml:space="preserve"> is give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706"/>
      </w:tblGrid>
      <w:tr w:rsidR="00A53152" w:rsidRPr="00ED6412" w14:paraId="7522FB9D" w14:textId="795FA4DF" w:rsidTr="00525C3C">
        <w:tc>
          <w:tcPr>
            <w:tcW w:w="7230" w:type="dxa"/>
          </w:tcPr>
          <w:p w14:paraId="5D4D2F78" w14:textId="62298517" w:rsidR="00525C3C" w:rsidRPr="00ED6412" w:rsidRDefault="008568D1" w:rsidP="002D048E">
            <m:oMathPara>
              <m:oMath>
                <m:func>
                  <m:funcPr>
                    <m:ctrlPr>
                      <w:rPr>
                        <w:rFonts w:ascii="Cambria Math" w:hAnsi="Cambria Math"/>
                        <w:i/>
                      </w:rPr>
                    </m:ctrlPr>
                  </m:funcPr>
                  <m:fName>
                    <m:r>
                      <m:rPr>
                        <m:sty m:val="p"/>
                      </m:rPr>
                      <w:rPr>
                        <w:rFonts w:ascii="Cambria Math" w:hAnsi="Cambria Math"/>
                      </w:rPr>
                      <m:t>min</m:t>
                    </m:r>
                  </m:fName>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C</m:t>
                                </m:r>
                              </m:e>
                              <m:sub>
                                <m:r>
                                  <m:rPr>
                                    <m:sty m:val="p"/>
                                  </m:rPr>
                                  <w:rPr>
                                    <w:rFonts w:ascii="Cambria Math" w:hAnsi="Cambria Math"/>
                                  </w:rPr>
                                  <m:t>P,i</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d>
                          </m:e>
                        </m:nary>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Sup>
                              <m:sSubSupPr>
                                <m:ctrlPr>
                                  <w:rPr>
                                    <w:rFonts w:ascii="Cambria Math" w:hAnsi="Cambria Math"/>
                                  </w:rPr>
                                </m:ctrlPr>
                              </m:sSubSupPr>
                              <m:e>
                                <m:r>
                                  <w:rPr>
                                    <w:rFonts w:ascii="Cambria Math" w:hAnsi="Cambria Math"/>
                                  </w:rPr>
                                  <m:t>C</m:t>
                                </m:r>
                              </m:e>
                              <m:sub>
                                <m:r>
                                  <m:rPr>
                                    <m:sty m:val="p"/>
                                  </m:rPr>
                                  <w:rPr>
                                    <w:rFonts w:ascii="Cambria Math" w:hAnsi="Cambria Math"/>
                                  </w:rPr>
                                  <m:t>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e>
                            </m:d>
                          </m:e>
                        </m:nary>
                      </m:e>
                    </m:nary>
                  </m:e>
                </m:func>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Sup>
                      <m:sSubSupPr>
                        <m:ctrlPr>
                          <w:rPr>
                            <w:rFonts w:ascii="Cambria Math" w:hAnsi="Cambria Math"/>
                          </w:rPr>
                        </m:ctrlPr>
                      </m:sSubSupPr>
                      <m:e>
                        <m:r>
                          <w:rPr>
                            <w:rFonts w:ascii="Cambria Math" w:hAnsi="Cambria Math"/>
                          </w:rPr>
                          <m:t>C</m:t>
                        </m:r>
                      </m:e>
                      <m:sub>
                        <m:r>
                          <m:rPr>
                            <m:sty m:val="p"/>
                          </m:rPr>
                          <w:rPr>
                            <w:rFonts w:ascii="Cambria Math" w:hAnsi="Cambria Math"/>
                          </w:rPr>
                          <m:t>O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e>
                    </m:d>
                    <m:r>
                      <w:rPr>
                        <w:rFonts w:ascii="Cambria Math" w:hAnsi="Cambria Math"/>
                      </w:rPr>
                      <m:t>+</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Sup>
                      <m:sSubSupPr>
                        <m:ctrlPr>
                          <w:rPr>
                            <w:rFonts w:ascii="Cambria Math" w:hAnsi="Cambria Math"/>
                          </w:rPr>
                        </m:ctrlPr>
                      </m:sSubSupPr>
                      <m:e>
                        <m:r>
                          <w:rPr>
                            <w:rFonts w:ascii="Cambria Math" w:hAnsi="Cambria Math"/>
                          </w:rPr>
                          <m:t>C</m:t>
                        </m:r>
                      </m:e>
                      <m:sub>
                        <m:r>
                          <m:rPr>
                            <m:sty m:val="p"/>
                          </m:rPr>
                          <w:rPr>
                            <w:rFonts w:ascii="Cambria Math" w:hAnsi="Cambria Math"/>
                          </w:rPr>
                          <m:t>U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e>
                    </m:d>
                  </m:e>
                </m:nary>
                <m:r>
                  <w:rPr>
                    <w:rFonts w:ascii="Cambria Math" w:hAnsi="Cambria Math"/>
                  </w:rPr>
                  <m:t>]</m:t>
                </m:r>
              </m:oMath>
            </m:oMathPara>
          </w:p>
        </w:tc>
        <w:tc>
          <w:tcPr>
            <w:tcW w:w="706" w:type="dxa"/>
          </w:tcPr>
          <w:p w14:paraId="6544E716" w14:textId="2CD51DC5" w:rsidR="00525C3C" w:rsidRPr="00ED6412" w:rsidRDefault="00525C3C" w:rsidP="00525C3C">
            <w:bookmarkStart w:id="198" w:name="_Ref496023500"/>
            <w:r w:rsidRPr="00ED6412">
              <w:t>(</w:t>
            </w:r>
            <w:r w:rsidR="001041A1">
              <w:rPr>
                <w:noProof/>
              </w:rPr>
              <w:fldChar w:fldCharType="begin"/>
            </w:r>
            <w:r w:rsidR="001041A1">
              <w:rPr>
                <w:noProof/>
                <w:lang w:eastAsia="zh-CN"/>
              </w:rPr>
              <w:instrText xml:space="preserve"> STYLEREF 1 \s </w:instrText>
            </w:r>
            <w:r w:rsidR="001041A1">
              <w:rPr>
                <w:noProof/>
              </w:rPr>
              <w:fldChar w:fldCharType="separate"/>
            </w:r>
            <w:r w:rsidR="00C05E44">
              <w:rPr>
                <w:noProof/>
                <w:lang w:eastAsia="zh-CN"/>
              </w:rPr>
              <w:t>4</w:t>
            </w:r>
            <w:r w:rsidR="001041A1">
              <w:rPr>
                <w:noProof/>
              </w:rPr>
              <w:fldChar w:fldCharType="end"/>
            </w:r>
            <w:r w:rsidRPr="00ED6412">
              <w:t>.</w:t>
            </w:r>
            <w:r w:rsidR="001041A1">
              <w:rPr>
                <w:noProof/>
              </w:rPr>
              <w:fldChar w:fldCharType="begin"/>
            </w:r>
            <w:r w:rsidR="001041A1">
              <w:rPr>
                <w:noProof/>
                <w:lang w:eastAsia="zh-CN"/>
              </w:rPr>
              <w:instrText xml:space="preserve"> SEQ Equation \* ARABIC \s 1 </w:instrText>
            </w:r>
            <w:r w:rsidR="001041A1">
              <w:rPr>
                <w:noProof/>
              </w:rPr>
              <w:fldChar w:fldCharType="separate"/>
            </w:r>
            <w:r w:rsidR="00C05E44">
              <w:rPr>
                <w:noProof/>
                <w:lang w:eastAsia="zh-CN"/>
              </w:rPr>
              <w:t>1</w:t>
            </w:r>
            <w:r w:rsidR="001041A1">
              <w:rPr>
                <w:noProof/>
              </w:rPr>
              <w:fldChar w:fldCharType="end"/>
            </w:r>
            <w:r w:rsidRPr="00ED6412">
              <w:t>)</w:t>
            </w:r>
            <w:bookmarkEnd w:id="198"/>
          </w:p>
        </w:tc>
      </w:tr>
    </w:tbl>
    <w:p w14:paraId="12A72C02" w14:textId="59451DD5" w:rsidR="006D796E" w:rsidRPr="00ED6412" w:rsidRDefault="006D796E" w:rsidP="002C71C8">
      <w:pPr>
        <w:spacing w:after="0"/>
      </w:pPr>
      <w:r w:rsidRPr="00ED6412">
        <w:t xml:space="preserve">where </w:t>
      </w:r>
      <w:r w:rsidRPr="00ED6412">
        <w:rPr>
          <w:i/>
        </w:rPr>
        <w:t>C(t)</w:t>
      </w:r>
      <w:r w:rsidRPr="00ED6412">
        <w:t xml:space="preserve"> is the total cost at </w:t>
      </w:r>
      <w:r w:rsidR="00720D35" w:rsidRPr="00ED6412">
        <w:t xml:space="preserve">the </w:t>
      </w:r>
      <w:r w:rsidRPr="00ED6412">
        <w:t xml:space="preserve">time step </w:t>
      </w:r>
      <w:r w:rsidRPr="00ED6412">
        <w:rPr>
          <w:i/>
        </w:rPr>
        <w:t>t</w:t>
      </w:r>
      <w:r w:rsidRPr="00ED6412">
        <w:t xml:space="preserve">,  </w:t>
      </w:r>
      <m:oMath>
        <m:sSubSup>
          <m:sSubSupPr>
            <m:ctrlPr>
              <w:rPr>
                <w:rFonts w:ascii="Cambria Math" w:hAnsi="Cambria Math"/>
                <w:i/>
              </w:rPr>
            </m:ctrlPr>
          </m:sSubSupPr>
          <m:e>
            <m:r>
              <w:rPr>
                <w:rFonts w:ascii="Cambria Math" w:hAnsi="Cambria Math"/>
              </w:rPr>
              <m:t>C</m:t>
            </m:r>
          </m:e>
          <m:sub>
            <m:r>
              <m:rPr>
                <m:sty m:val="p"/>
              </m:rPr>
              <w:rPr>
                <w:rFonts w:ascii="Cambria Math" w:hAnsi="Cambria Math"/>
              </w:rPr>
              <m:t>P,i</m:t>
            </m:r>
          </m:sub>
          <m:sup>
            <m:r>
              <m:rPr>
                <m:sty m:val="p"/>
              </m:rPr>
              <w:rPr>
                <w:rFonts w:ascii="Cambria Math" w:hAnsi="Cambria Math"/>
              </w:rPr>
              <m:t>t</m:t>
            </m:r>
          </m:sup>
        </m:sSubSup>
      </m:oMath>
      <w:r w:rsidR="009A0A99" w:rsidRPr="00ED6412">
        <w:t xml:space="preserve"> </w:t>
      </w:r>
      <w:r w:rsidRPr="00ED6412">
        <w:t xml:space="preserve">is the conventional power cost of the </w:t>
      </w:r>
      <w:r w:rsidRPr="00ED6412">
        <w:rPr>
          <w:i/>
        </w:rPr>
        <w:t>i</w:t>
      </w:r>
      <w:r w:rsidRPr="00ED6412">
        <w:rPr>
          <w:vertAlign w:val="superscript"/>
        </w:rPr>
        <w:t>th</w:t>
      </w:r>
      <w:r w:rsidRPr="00ED6412">
        <w:t xml:space="preserve"> generator at time step </w:t>
      </w:r>
      <w:r w:rsidRPr="00ED6412">
        <w:rPr>
          <w:i/>
        </w:rPr>
        <w:t>t</w:t>
      </w:r>
      <w:r w:rsidRPr="00ED6412">
        <w:t xml:space="preserve">, </w:t>
      </w:r>
      <m:oMath>
        <m:sSubSup>
          <m:sSubSupPr>
            <m:ctrlPr>
              <w:rPr>
                <w:rFonts w:ascii="Cambria Math" w:hAnsi="Cambria Math"/>
              </w:rPr>
            </m:ctrlPr>
          </m:sSubSupPr>
          <m:e>
            <m:r>
              <w:rPr>
                <w:rFonts w:ascii="Cambria Math" w:hAnsi="Cambria Math"/>
              </w:rPr>
              <m:t>C</m:t>
            </m:r>
          </m:e>
          <m:sub>
            <m:r>
              <m:rPr>
                <m:sty m:val="p"/>
              </m:rPr>
              <w:rPr>
                <w:rFonts w:ascii="Cambria Math" w:hAnsi="Cambria Math"/>
              </w:rPr>
              <m:t>W,j</m:t>
            </m:r>
          </m:sub>
          <m:sup>
            <m:r>
              <m:rPr>
                <m:sty m:val="p"/>
              </m:rPr>
              <w:rPr>
                <w:rFonts w:ascii="Cambria Math" w:hAnsi="Cambria Math"/>
              </w:rPr>
              <m:t>t</m:t>
            </m:r>
          </m:sup>
        </m:sSubSup>
      </m:oMath>
      <w:r w:rsidR="001A5D76" w:rsidRPr="00ED6412">
        <w:t xml:space="preserve"> </w:t>
      </w:r>
      <w:r w:rsidRPr="00ED6412">
        <w:t xml:space="preserve">is the wind power cost of the </w:t>
      </w:r>
      <w:r w:rsidRPr="00ED6412">
        <w:rPr>
          <w:i/>
        </w:rPr>
        <w:t>j</w:t>
      </w:r>
      <w:r w:rsidRPr="00ED6412">
        <w:rPr>
          <w:vertAlign w:val="superscript"/>
        </w:rPr>
        <w:t>th</w:t>
      </w:r>
      <w:r w:rsidRPr="00ED6412">
        <w:t xml:space="preserve"> </w:t>
      </w:r>
      <w:r w:rsidR="00304B6C" w:rsidRPr="00ED6412">
        <w:t>wind turbine</w:t>
      </w:r>
      <w:r w:rsidRPr="00ED6412">
        <w:t xml:space="preserve"> at time step </w:t>
      </w:r>
      <w:r w:rsidRPr="00ED6412">
        <w:rPr>
          <w:i/>
        </w:rPr>
        <w:t>t</w:t>
      </w:r>
      <w:r w:rsidRPr="00ED6412">
        <w:t xml:space="preserve">, </w:t>
      </w:r>
      <m:oMath>
        <m:sSubSup>
          <m:sSubSupPr>
            <m:ctrlPr>
              <w:rPr>
                <w:rFonts w:ascii="Cambria Math" w:hAnsi="Cambria Math"/>
              </w:rPr>
            </m:ctrlPr>
          </m:sSubSupPr>
          <m:e>
            <m:r>
              <w:rPr>
                <w:rFonts w:ascii="Cambria Math" w:hAnsi="Cambria Math"/>
              </w:rPr>
              <m:t>C</m:t>
            </m:r>
          </m:e>
          <m:sub>
            <m:r>
              <m:rPr>
                <m:sty m:val="p"/>
              </m:rPr>
              <w:rPr>
                <w:rFonts w:ascii="Cambria Math" w:hAnsi="Cambria Math"/>
              </w:rPr>
              <m:t>OW,j</m:t>
            </m:r>
          </m:sub>
          <m:sup>
            <m:r>
              <m:rPr>
                <m:sty m:val="p"/>
              </m:rPr>
              <w:rPr>
                <w:rFonts w:ascii="Cambria Math" w:hAnsi="Cambria Math"/>
              </w:rPr>
              <m:t>t</m:t>
            </m:r>
          </m:sup>
        </m:sSubSup>
      </m:oMath>
      <w:r w:rsidR="00650EDA" w:rsidRPr="00ED6412">
        <w:t xml:space="preserve"> </w:t>
      </w:r>
      <w:r w:rsidRPr="00ED6412">
        <w:t xml:space="preserve">is the overestimation cost of the </w:t>
      </w:r>
      <w:r w:rsidRPr="00ED6412">
        <w:rPr>
          <w:i/>
        </w:rPr>
        <w:t>j</w:t>
      </w:r>
      <w:r w:rsidRPr="00ED6412">
        <w:rPr>
          <w:vertAlign w:val="superscript"/>
        </w:rPr>
        <w:t>th</w:t>
      </w:r>
      <w:r w:rsidRPr="00ED6412">
        <w:t xml:space="preserve"> </w:t>
      </w:r>
      <w:r w:rsidR="00304B6C" w:rsidRPr="00ED6412">
        <w:t>wind turbine</w:t>
      </w:r>
      <w:r w:rsidRPr="00ED6412">
        <w:t xml:space="preserve"> at time step </w:t>
      </w:r>
      <w:r w:rsidRPr="00ED6412">
        <w:rPr>
          <w:i/>
        </w:rPr>
        <w:t>t</w:t>
      </w:r>
      <w:r w:rsidRPr="00ED6412">
        <w:t xml:space="preserve">, </w:t>
      </w:r>
      <m:oMath>
        <m:sSubSup>
          <m:sSubSupPr>
            <m:ctrlPr>
              <w:rPr>
                <w:rFonts w:ascii="Cambria Math" w:hAnsi="Cambria Math"/>
              </w:rPr>
            </m:ctrlPr>
          </m:sSubSupPr>
          <m:e>
            <m:r>
              <w:rPr>
                <w:rFonts w:ascii="Cambria Math" w:hAnsi="Cambria Math"/>
              </w:rPr>
              <m:t>C</m:t>
            </m:r>
          </m:e>
          <m:sub>
            <m:r>
              <m:rPr>
                <m:sty m:val="p"/>
              </m:rPr>
              <w:rPr>
                <w:rFonts w:ascii="Cambria Math" w:hAnsi="Cambria Math"/>
              </w:rPr>
              <m:t>UW,j</m:t>
            </m:r>
          </m:sub>
          <m:sup>
            <m:r>
              <m:rPr>
                <m:sty m:val="p"/>
              </m:rPr>
              <w:rPr>
                <w:rFonts w:ascii="Cambria Math" w:hAnsi="Cambria Math"/>
              </w:rPr>
              <m:t>t</m:t>
            </m:r>
          </m:sup>
        </m:sSubSup>
      </m:oMath>
      <w:r w:rsidR="008C35AA" w:rsidRPr="00ED6412">
        <w:t xml:space="preserve"> </w:t>
      </w:r>
      <w:r w:rsidRPr="00ED6412">
        <w:t xml:space="preserve">is the </w:t>
      </w:r>
      <w:r w:rsidR="00AE3C08" w:rsidRPr="00ED6412">
        <w:t>und</w:t>
      </w:r>
      <w:r w:rsidRPr="00ED6412">
        <w:t xml:space="preserve">erestimation cost of the </w:t>
      </w:r>
      <w:r w:rsidRPr="00ED6412">
        <w:rPr>
          <w:i/>
        </w:rPr>
        <w:t>j</w:t>
      </w:r>
      <w:r w:rsidRPr="00ED6412">
        <w:rPr>
          <w:vertAlign w:val="superscript"/>
        </w:rPr>
        <w:t>th</w:t>
      </w:r>
      <w:r w:rsidRPr="00ED6412">
        <w:t xml:space="preserve"> </w:t>
      </w:r>
      <w:r w:rsidR="00304B6C" w:rsidRPr="00ED6412">
        <w:t xml:space="preserve">wind turbine </w:t>
      </w:r>
      <w:r w:rsidRPr="00ED6412">
        <w:t>at time step</w:t>
      </w:r>
      <w:r w:rsidR="00D13072" w:rsidRPr="00ED6412">
        <w:t xml:space="preserve"> </w:t>
      </w:r>
      <w:r w:rsidR="00D13072" w:rsidRPr="00ED6412">
        <w:rPr>
          <w:i/>
        </w:rPr>
        <w:t>t</w:t>
      </w:r>
      <w:r w:rsidR="00D13072" w:rsidRPr="00ED6412">
        <w:t>,</w:t>
      </w:r>
      <w:r w:rsidRPr="00ED6412">
        <w:t xml:space="preserve"> </w:t>
      </w:r>
      <w:r w:rsidRPr="00ED6412">
        <w:rPr>
          <w:i/>
        </w:rPr>
        <w:t>P</w:t>
      </w:r>
      <w:r w:rsidRPr="00ED6412">
        <w:rPr>
          <w:vertAlign w:val="subscript"/>
        </w:rPr>
        <w:t>i</w:t>
      </w:r>
      <w:r w:rsidRPr="00ED6412">
        <w:rPr>
          <w:vertAlign w:val="superscript"/>
        </w:rPr>
        <w:t>t</w:t>
      </w:r>
      <w:r w:rsidRPr="00ED6412">
        <w:t xml:space="preserve"> is the power output of the </w:t>
      </w:r>
      <w:r w:rsidRPr="00ED6412">
        <w:rPr>
          <w:i/>
        </w:rPr>
        <w:t>i</w:t>
      </w:r>
      <w:r w:rsidRPr="00ED6412">
        <w:rPr>
          <w:vertAlign w:val="superscript"/>
        </w:rPr>
        <w:t>th</w:t>
      </w:r>
      <w:r w:rsidRPr="00ED6412">
        <w:t xml:space="preserve"> generator at time step </w:t>
      </w:r>
      <w:r w:rsidRPr="00ED6412">
        <w:rPr>
          <w:i/>
        </w:rPr>
        <w:t>t</w:t>
      </w:r>
      <w:r w:rsidRPr="00ED6412">
        <w:t xml:space="preserve">, </w:t>
      </w:r>
      <w:r w:rsidR="002C71C8" w:rsidRPr="00ED6412">
        <w:rPr>
          <w:i/>
        </w:rPr>
        <w:t>W</w:t>
      </w:r>
      <w:r w:rsidR="002C71C8" w:rsidRPr="00ED6412">
        <w:rPr>
          <w:vertAlign w:val="subscript"/>
        </w:rPr>
        <w:t>j</w:t>
      </w:r>
      <w:r w:rsidR="002C71C8" w:rsidRPr="00ED6412">
        <w:rPr>
          <w:vertAlign w:val="superscript"/>
        </w:rPr>
        <w:t>t</w:t>
      </w:r>
      <w:r w:rsidR="002C71C8" w:rsidRPr="00ED6412">
        <w:t xml:space="preserve"> is the required power output of the </w:t>
      </w:r>
      <w:r w:rsidR="002C71C8" w:rsidRPr="00ED6412">
        <w:rPr>
          <w:i/>
        </w:rPr>
        <w:t>j</w:t>
      </w:r>
      <w:r w:rsidR="002C71C8" w:rsidRPr="00ED6412">
        <w:rPr>
          <w:vertAlign w:val="superscript"/>
        </w:rPr>
        <w:t>th</w:t>
      </w:r>
      <w:r w:rsidR="002C71C8" w:rsidRPr="00ED6412">
        <w:t xml:space="preserve"> wind turbine at time step </w:t>
      </w:r>
      <w:r w:rsidR="002C71C8" w:rsidRPr="00ED6412">
        <w:rPr>
          <w:i/>
        </w:rPr>
        <w:t>t</w:t>
      </w:r>
      <w:r w:rsidR="002C71C8" w:rsidRPr="00ED6412">
        <w:t xml:space="preserve"> and </w:t>
      </w:r>
      <m:oMath>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oMath>
      <w:r w:rsidR="002C71C8" w:rsidRPr="00ED6412">
        <w:t xml:space="preserve"> is the available power output of the </w:t>
      </w:r>
      <w:r w:rsidR="002C71C8" w:rsidRPr="00ED6412">
        <w:rPr>
          <w:i/>
        </w:rPr>
        <w:t>j</w:t>
      </w:r>
      <w:r w:rsidR="002C71C8" w:rsidRPr="00ED6412">
        <w:rPr>
          <w:vertAlign w:val="superscript"/>
        </w:rPr>
        <w:t>th</w:t>
      </w:r>
      <w:r w:rsidR="002C71C8" w:rsidRPr="00ED6412">
        <w:t xml:space="preserve"> wind turbine. </w:t>
      </w:r>
    </w:p>
    <w:p w14:paraId="57C355BD" w14:textId="2EA261B5" w:rsidR="00667A82" w:rsidRPr="00ED6412" w:rsidRDefault="00667A82" w:rsidP="00667A82">
      <w:r w:rsidRPr="00ED6412">
        <w:t xml:space="preserve">The cost function of the conventional generators is </w:t>
      </w:r>
      <w:r w:rsidR="00E81D44" w:rsidRPr="00ED6412">
        <w:t xml:space="preserve">similar to equation </w:t>
      </w:r>
      <w:r w:rsidR="00026A2E" w:rsidRPr="00ED6412">
        <w:fldChar w:fldCharType="begin"/>
      </w:r>
      <w:r w:rsidR="00026A2E" w:rsidRPr="00ED6412">
        <w:instrText xml:space="preserve"> REF _Ref484087911 \h </w:instrText>
      </w:r>
      <w:r w:rsidR="00A63E2B" w:rsidRPr="00ED6412">
        <w:instrText xml:space="preserve"> \* MERGEFORMAT </w:instrText>
      </w:r>
      <w:r w:rsidR="00026A2E" w:rsidRPr="00ED6412">
        <w:fldChar w:fldCharType="separate"/>
      </w:r>
      <w:r w:rsidR="00C05E44" w:rsidRPr="00ED6412">
        <w:t>(</w:t>
      </w:r>
      <w:r w:rsidR="00C05E44">
        <w:rPr>
          <w:noProof/>
        </w:rPr>
        <w:t>3</w:t>
      </w:r>
      <w:r w:rsidR="00C05E44" w:rsidRPr="00ED6412">
        <w:rPr>
          <w:noProof/>
        </w:rPr>
        <w:t>.</w:t>
      </w:r>
      <w:r w:rsidR="00C05E44">
        <w:rPr>
          <w:noProof/>
        </w:rPr>
        <w:t>2</w:t>
      </w:r>
      <w:r w:rsidR="00C05E44" w:rsidRPr="00ED6412">
        <w:t>)</w:t>
      </w:r>
      <w:r w:rsidR="00026A2E" w:rsidRPr="00ED6412">
        <w:fldChar w:fldCharType="end"/>
      </w:r>
      <w:r w:rsidR="00026A2E" w:rsidRPr="00ED6412">
        <w:t xml:space="preserve"> but with</w:t>
      </w:r>
      <w:r w:rsidR="003E7A42" w:rsidRPr="00ED6412">
        <w:t xml:space="preserve"> the inclusion of the</w:t>
      </w:r>
      <w:r w:rsidR="00026A2E" w:rsidRPr="00ED6412">
        <w:t xml:space="preserve"> time dimension</w:t>
      </w:r>
      <w:r w:rsidRPr="00ED6412">
        <w:t>, nam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57AA2E90" w14:textId="77777777" w:rsidTr="000B10DB">
        <w:tc>
          <w:tcPr>
            <w:tcW w:w="8542" w:type="dxa"/>
          </w:tcPr>
          <w:p w14:paraId="7BBD1703" w14:textId="1F5CAF0E" w:rsidR="00667A82" w:rsidRPr="00ED6412" w:rsidRDefault="008568D1" w:rsidP="00FC0A9E">
            <m:oMathPara>
              <m:oMath>
                <m:sSubSup>
                  <m:sSubSupPr>
                    <m:ctrlPr>
                      <w:rPr>
                        <w:rFonts w:ascii="Cambria Math" w:hAnsi="Cambria Math"/>
                      </w:rPr>
                    </m:ctrlPr>
                  </m:sSubSupPr>
                  <m:e>
                    <m:r>
                      <w:rPr>
                        <w:rFonts w:ascii="Cambria Math" w:hAnsi="Cambria Math"/>
                      </w:rPr>
                      <m:t>C</m:t>
                    </m:r>
                  </m:e>
                  <m:sub>
                    <m:r>
                      <m:rPr>
                        <m:sty m:val="p"/>
                      </m:rPr>
                      <w:rPr>
                        <w:rFonts w:ascii="Cambria Math" w:hAnsi="Cambria Math"/>
                      </w:rPr>
                      <m:t>P,i</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d>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i</m:t>
                    </m:r>
                  </m:sub>
                </m:sSub>
                <m:sSup>
                  <m:sSupPr>
                    <m:ctrlPr>
                      <w:rPr>
                        <w:rFonts w:ascii="Cambria Math" w:hAnsi="Cambria Math"/>
                      </w:rPr>
                    </m:ctrlPr>
                  </m:sSupPr>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sup>
                    <m:r>
                      <m:rPr>
                        <m:sty m:val="p"/>
                      </m:rPr>
                      <w:rPr>
                        <w:rFonts w:ascii="Cambria Math" w:hAnsi="Cambria Math"/>
                      </w:rPr>
                      <m:t>3</m:t>
                    </m:r>
                  </m:sup>
                </m:sSup>
                <m: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sSup>
                  <m:sSupPr>
                    <m:ctrlPr>
                      <w:rPr>
                        <w:rFonts w:ascii="Cambria Math" w:hAnsi="Cambria Math"/>
                      </w:rPr>
                    </m:ctrlPr>
                  </m:sSupPr>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sup>
                    <m:r>
                      <m:rPr>
                        <m:sty m:val="p"/>
                      </m:rP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i</m:t>
                    </m:r>
                  </m:sub>
                </m:sSub>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i</m:t>
                    </m:r>
                  </m:sub>
                </m:sSub>
              </m:oMath>
            </m:oMathPara>
          </w:p>
        </w:tc>
        <w:tc>
          <w:tcPr>
            <w:tcW w:w="484" w:type="dxa"/>
            <w:vAlign w:val="center"/>
          </w:tcPr>
          <w:p w14:paraId="2028C8C0" w14:textId="65A46E41" w:rsidR="00667A82" w:rsidRPr="00ED6412" w:rsidRDefault="00667A82" w:rsidP="000B10DB">
            <w:pPr>
              <w:jc w:val="center"/>
            </w:pPr>
            <w:bookmarkStart w:id="199" w:name="_Ref496023594"/>
            <w:r w:rsidRPr="00ED6412">
              <w:t>(</w:t>
            </w:r>
            <w:r w:rsidR="001041A1">
              <w:rPr>
                <w:noProof/>
              </w:rPr>
              <w:fldChar w:fldCharType="begin"/>
            </w:r>
            <w:r w:rsidR="001041A1">
              <w:rPr>
                <w:noProof/>
                <w:lang w:eastAsia="zh-CN"/>
              </w:rPr>
              <w:instrText xml:space="preserve"> STYLEREF 1 \s </w:instrText>
            </w:r>
            <w:r w:rsidR="001041A1">
              <w:rPr>
                <w:noProof/>
              </w:rPr>
              <w:fldChar w:fldCharType="separate"/>
            </w:r>
            <w:r w:rsidR="00C05E44">
              <w:rPr>
                <w:noProof/>
                <w:lang w:eastAsia="zh-CN"/>
              </w:rPr>
              <w:t>4</w:t>
            </w:r>
            <w:r w:rsidR="001041A1">
              <w:rPr>
                <w:noProof/>
              </w:rPr>
              <w:fldChar w:fldCharType="end"/>
            </w:r>
            <w:r w:rsidR="006B1469" w:rsidRPr="00ED6412">
              <w:t>.</w:t>
            </w:r>
            <w:r w:rsidR="001041A1">
              <w:rPr>
                <w:noProof/>
              </w:rPr>
              <w:fldChar w:fldCharType="begin"/>
            </w:r>
            <w:r w:rsidR="001041A1">
              <w:rPr>
                <w:noProof/>
                <w:lang w:eastAsia="zh-CN"/>
              </w:rPr>
              <w:instrText xml:space="preserve"> SEQ Equation \* ARABIC \s 1 </w:instrText>
            </w:r>
            <w:r w:rsidR="001041A1">
              <w:rPr>
                <w:noProof/>
              </w:rPr>
              <w:fldChar w:fldCharType="separate"/>
            </w:r>
            <w:r w:rsidR="00C05E44">
              <w:rPr>
                <w:noProof/>
                <w:lang w:eastAsia="zh-CN"/>
              </w:rPr>
              <w:t>2</w:t>
            </w:r>
            <w:r w:rsidR="001041A1">
              <w:rPr>
                <w:noProof/>
              </w:rPr>
              <w:fldChar w:fldCharType="end"/>
            </w:r>
            <w:r w:rsidRPr="00ED6412">
              <w:t>)</w:t>
            </w:r>
            <w:bookmarkEnd w:id="199"/>
          </w:p>
        </w:tc>
      </w:tr>
    </w:tbl>
    <w:p w14:paraId="36C928B9" w14:textId="1527648E" w:rsidR="00667A82" w:rsidRPr="00ED6412" w:rsidRDefault="00A71944" w:rsidP="00330CC9">
      <w:r w:rsidRPr="00ED6412">
        <w:rPr>
          <w:rFonts w:eastAsia="SimSun"/>
        </w:rPr>
        <w:t>w</w:t>
      </w:r>
      <w:r w:rsidR="00667A82" w:rsidRPr="00ED6412">
        <w:rPr>
          <w:rFonts w:eastAsia="SimSun"/>
        </w:rPr>
        <w:t xml:space="preserve">here </w:t>
      </w:r>
      <w:r w:rsidRPr="00ED6412">
        <w:rPr>
          <w:rFonts w:eastAsia="SimSun"/>
          <w:i/>
        </w:rPr>
        <w:t>a</w:t>
      </w:r>
      <w:r w:rsidR="00655A8A" w:rsidRPr="00ED6412">
        <w:rPr>
          <w:rFonts w:eastAsia="SimSun"/>
          <w:vertAlign w:val="subscript"/>
        </w:rPr>
        <w:t>i</w:t>
      </w:r>
      <w:r w:rsidRPr="00ED6412">
        <w:rPr>
          <w:rFonts w:eastAsia="SimSun"/>
        </w:rPr>
        <w:t xml:space="preserve">, </w:t>
      </w:r>
      <w:r w:rsidRPr="00ED6412">
        <w:rPr>
          <w:rFonts w:eastAsia="SimSun"/>
          <w:i/>
        </w:rPr>
        <w:t>b</w:t>
      </w:r>
      <w:r w:rsidR="00655A8A" w:rsidRPr="00ED6412">
        <w:rPr>
          <w:rFonts w:eastAsia="SimSun"/>
          <w:vertAlign w:val="subscript"/>
        </w:rPr>
        <w:t>i</w:t>
      </w:r>
      <w:r w:rsidRPr="00ED6412">
        <w:rPr>
          <w:rFonts w:eastAsia="SimSun"/>
        </w:rPr>
        <w:t xml:space="preserve">, </w:t>
      </w:r>
      <w:r w:rsidRPr="00ED6412">
        <w:rPr>
          <w:rFonts w:eastAsia="SimSun"/>
          <w:i/>
        </w:rPr>
        <w:t>c</w:t>
      </w:r>
      <w:r w:rsidR="00655A8A" w:rsidRPr="00ED6412">
        <w:rPr>
          <w:rFonts w:eastAsia="SimSun"/>
          <w:vertAlign w:val="subscript"/>
        </w:rPr>
        <w:t>i</w:t>
      </w:r>
      <w:r w:rsidRPr="00ED6412">
        <w:rPr>
          <w:rFonts w:eastAsia="SimSun"/>
        </w:rPr>
        <w:t xml:space="preserve"> </w:t>
      </w:r>
      <w:r w:rsidR="00655A8A" w:rsidRPr="00ED6412">
        <w:rPr>
          <w:rFonts w:eastAsia="SimSun"/>
        </w:rPr>
        <w:t xml:space="preserve">and </w:t>
      </w:r>
      <w:r w:rsidRPr="00ED6412">
        <w:rPr>
          <w:rFonts w:eastAsia="SimSun"/>
          <w:i/>
        </w:rPr>
        <w:t>α</w:t>
      </w:r>
      <w:r w:rsidR="00655A8A" w:rsidRPr="00ED6412">
        <w:rPr>
          <w:rFonts w:eastAsia="SimSun"/>
          <w:vertAlign w:val="subscript"/>
        </w:rPr>
        <w:t>i</w:t>
      </w:r>
      <w:r w:rsidR="00667A82" w:rsidRPr="00ED6412">
        <w:rPr>
          <w:rFonts w:eastAsia="SimSun"/>
        </w:rPr>
        <w:t xml:space="preserve"> </w:t>
      </w:r>
      <w:r w:rsidR="00667A82" w:rsidRPr="00ED6412">
        <w:t xml:space="preserve">are </w:t>
      </w:r>
      <w:r w:rsidR="003C1CAB" w:rsidRPr="00ED6412">
        <w:t xml:space="preserve">the </w:t>
      </w:r>
      <w:r w:rsidR="00667A82" w:rsidRPr="00ED6412">
        <w:t xml:space="preserve">coefficients in the cost function of </w:t>
      </w:r>
      <w:r w:rsidR="00580265" w:rsidRPr="00ED6412">
        <w:t xml:space="preserve">the </w:t>
      </w:r>
      <w:r w:rsidR="00580265" w:rsidRPr="00ED6412">
        <w:rPr>
          <w:i/>
        </w:rPr>
        <w:t>i</w:t>
      </w:r>
      <w:r w:rsidR="00580265" w:rsidRPr="00ED6412">
        <w:rPr>
          <w:vertAlign w:val="superscript"/>
        </w:rPr>
        <w:t>th</w:t>
      </w:r>
      <w:r w:rsidR="00580265" w:rsidRPr="00ED6412">
        <w:t xml:space="preserve"> </w:t>
      </w:r>
      <w:r w:rsidR="00667A82" w:rsidRPr="00ED6412">
        <w:t xml:space="preserve">conventional generator. </w:t>
      </w:r>
    </w:p>
    <w:p w14:paraId="5E2C15F3" w14:textId="65FD61B0" w:rsidR="00667A82" w:rsidRPr="00ED6412" w:rsidRDefault="00667A82" w:rsidP="00330CC9">
      <w:r w:rsidRPr="00ED6412">
        <w:t xml:space="preserve">The direct cost function of </w:t>
      </w:r>
      <w:r w:rsidR="003C1CAB" w:rsidRPr="00ED6412">
        <w:t xml:space="preserve">the </w:t>
      </w:r>
      <w:r w:rsidR="00F11B81" w:rsidRPr="00ED6412">
        <w:t>wind-powered</w:t>
      </w:r>
      <w:r w:rsidRPr="00ED6412">
        <w:t xml:space="preserve"> generator is </w:t>
      </w:r>
      <w:r w:rsidR="00B6605B" w:rsidRPr="00ED6412">
        <w:t>given as follow</w:t>
      </w:r>
      <w:r w:rsidR="003C1CAB" w:rsidRPr="00ED6412">
        <w:t>s</w:t>
      </w:r>
      <w:r w:rsidR="00B6605B" w:rsidRPr="00ED641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1CC9D50D" w14:textId="77777777" w:rsidTr="000B10DB">
        <w:tc>
          <w:tcPr>
            <w:tcW w:w="8500" w:type="dxa"/>
          </w:tcPr>
          <w:p w14:paraId="5C52F5D3" w14:textId="525A32E6" w:rsidR="00667A82" w:rsidRPr="00ED6412" w:rsidRDefault="008568D1" w:rsidP="000B10DB">
            <m:oMathPara>
              <m:oMath>
                <m:sSubSup>
                  <m:sSubSupPr>
                    <m:ctrlPr>
                      <w:rPr>
                        <w:rFonts w:ascii="Cambria Math" w:hAnsi="Cambria Math"/>
                      </w:rPr>
                    </m:ctrlPr>
                  </m:sSubSupPr>
                  <m:e>
                    <m:r>
                      <w:rPr>
                        <w:rFonts w:ascii="Cambria Math" w:hAnsi="Cambria Math"/>
                      </w:rPr>
                      <m:t>C</m:t>
                    </m:r>
                  </m:e>
                  <m:sub>
                    <m:r>
                      <m:rPr>
                        <m:sty m:val="p"/>
                      </m:rPr>
                      <w:rPr>
                        <w:rFonts w:ascii="Cambria Math" w:hAnsi="Cambria Math"/>
                      </w:rPr>
                      <m:t>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e>
                </m:d>
                <m: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j</m:t>
                    </m:r>
                  </m:sub>
                </m:sSub>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oMath>
            </m:oMathPara>
          </w:p>
        </w:tc>
        <w:tc>
          <w:tcPr>
            <w:tcW w:w="516" w:type="dxa"/>
          </w:tcPr>
          <w:p w14:paraId="75AD84BA" w14:textId="0C8DA630" w:rsidR="00667A82" w:rsidRPr="00ED6412" w:rsidRDefault="00667A82" w:rsidP="000B10DB">
            <w:bookmarkStart w:id="200" w:name="_Ref496023599"/>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4</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3</w:t>
            </w:r>
            <w:r w:rsidR="006B1469" w:rsidRPr="00ED6412">
              <w:rPr>
                <w:noProof/>
              </w:rPr>
              <w:fldChar w:fldCharType="end"/>
            </w:r>
            <w:r w:rsidRPr="00ED6412">
              <w:rPr>
                <w:noProof/>
              </w:rPr>
              <w:t>)</w:t>
            </w:r>
            <w:bookmarkEnd w:id="200"/>
          </w:p>
        </w:tc>
      </w:tr>
    </w:tbl>
    <w:p w14:paraId="05FF0268" w14:textId="3106D196" w:rsidR="00667A82" w:rsidRPr="00ED6412" w:rsidRDefault="00C43649" w:rsidP="00330CC9">
      <w:r w:rsidRPr="00ED6412">
        <w:t>w</w:t>
      </w:r>
      <w:r w:rsidR="00667A82" w:rsidRPr="00ED6412">
        <w:t xml:space="preserve">here </w:t>
      </w:r>
      <w:r w:rsidR="008727A8" w:rsidRPr="00ED6412">
        <w:rPr>
          <w:rFonts w:eastAsia="SimSun"/>
          <w:i/>
        </w:rPr>
        <w:t>g</w:t>
      </w:r>
      <w:r w:rsidR="008727A8" w:rsidRPr="00ED6412">
        <w:rPr>
          <w:rFonts w:eastAsia="SimSun"/>
          <w:vertAlign w:val="subscript"/>
        </w:rPr>
        <w:t>j</w:t>
      </w:r>
      <w:r w:rsidR="00667A82" w:rsidRPr="00ED6412">
        <w:t xml:space="preserve"> is the coefficient of the cost function of the </w:t>
      </w:r>
      <w:r w:rsidRPr="00ED6412">
        <w:rPr>
          <w:i/>
        </w:rPr>
        <w:t>j</w:t>
      </w:r>
      <w:r w:rsidR="00667A82" w:rsidRPr="00ED6412">
        <w:rPr>
          <w:vertAlign w:val="superscript"/>
        </w:rPr>
        <w:t>th</w:t>
      </w:r>
      <w:r w:rsidR="00667A82" w:rsidRPr="00ED6412">
        <w:t xml:space="preserve"> wind </w:t>
      </w:r>
      <w:r w:rsidR="00830BD6" w:rsidRPr="00ED6412">
        <w:t>turbine</w:t>
      </w:r>
      <w:r w:rsidR="00667A82" w:rsidRPr="00ED6412">
        <w:t xml:space="preserve">. </w:t>
      </w:r>
    </w:p>
    <w:p w14:paraId="230C097A" w14:textId="1F05DEF8" w:rsidR="00667A82" w:rsidRPr="00ED6412" w:rsidRDefault="00667A82" w:rsidP="00330CC9">
      <w:r w:rsidRPr="00ED6412">
        <w:t xml:space="preserve">The overestimation cost function of </w:t>
      </w:r>
      <w:r w:rsidR="00635E8D" w:rsidRPr="00ED6412">
        <w:t xml:space="preserve">the </w:t>
      </w:r>
      <w:r w:rsidR="00F11B81" w:rsidRPr="00ED6412">
        <w:t>wind-powered</w:t>
      </w:r>
      <w:r w:rsidRPr="00ED6412">
        <w:t xml:space="preserve"> generator is </w:t>
      </w:r>
      <w:r w:rsidR="00B6605B" w:rsidRPr="00ED6412">
        <w:t>given as follow</w:t>
      </w:r>
      <w:r w:rsidR="00635E8D" w:rsidRPr="00ED6412">
        <w:t>s</w:t>
      </w:r>
      <w:r w:rsidR="00B6605B" w:rsidRPr="00ED641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4118DCB8" w14:textId="77777777" w:rsidTr="000B10DB">
        <w:tc>
          <w:tcPr>
            <w:tcW w:w="8500" w:type="dxa"/>
          </w:tcPr>
          <w:p w14:paraId="1FD461EB" w14:textId="2EFFDB6E" w:rsidR="00667A82" w:rsidRPr="00ED6412" w:rsidRDefault="008568D1" w:rsidP="000B10DB">
            <m:oMathPara>
              <m:oMath>
                <m:sSubSup>
                  <m:sSubSupPr>
                    <m:ctrlPr>
                      <w:rPr>
                        <w:rFonts w:ascii="Cambria Math" w:hAnsi="Cambria Math"/>
                      </w:rPr>
                    </m:ctrlPr>
                  </m:sSubSupPr>
                  <m:e>
                    <m:r>
                      <w:rPr>
                        <w:rFonts w:ascii="Cambria Math" w:hAnsi="Cambria Math"/>
                      </w:rPr>
                      <m:t>C</m:t>
                    </m:r>
                  </m:e>
                  <m:sub>
                    <m:r>
                      <m:rPr>
                        <m:sty m:val="p"/>
                      </m:rPr>
                      <w:rPr>
                        <w:rFonts w:ascii="Cambria Math" w:hAnsi="Cambria Math"/>
                      </w:rPr>
                      <m:t>O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e>
                </m:d>
                <m:r>
                  <w:rPr>
                    <w:rFonts w:ascii="Cambria Math" w:hAnsi="Cambria Math"/>
                  </w:rPr>
                  <m:t xml:space="preserve">= </m:t>
                </m:r>
                <m:sSub>
                  <m:sSubPr>
                    <m:ctrlPr>
                      <w:rPr>
                        <w:rFonts w:ascii="Cambria Math" w:hAnsi="Cambria Math"/>
                      </w:rPr>
                    </m:ctrlPr>
                  </m:sSubPr>
                  <m:e>
                    <m:r>
                      <w:rPr>
                        <w:rFonts w:ascii="Cambria Math" w:hAnsi="Cambria Math"/>
                      </w:rPr>
                      <m:t>k</m:t>
                    </m:r>
                  </m:e>
                  <m:sub>
                    <m:r>
                      <m:rPr>
                        <m:sty m:val="p"/>
                      </m:rPr>
                      <w:rPr>
                        <w:rFonts w:ascii="Cambria Math" w:hAnsi="Cambria Math"/>
                      </w:rPr>
                      <m:t>O,j</m:t>
                    </m:r>
                  </m:sub>
                </m:sSub>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r>
                  <w:rPr>
                    <w:rFonts w:ascii="Cambria Math" w:hAnsi="Cambria Math"/>
                  </w:rPr>
                  <m:t>)</m:t>
                </m:r>
              </m:oMath>
            </m:oMathPara>
          </w:p>
        </w:tc>
        <w:tc>
          <w:tcPr>
            <w:tcW w:w="516" w:type="dxa"/>
          </w:tcPr>
          <w:p w14:paraId="31BD2A9F" w14:textId="4BD97E3A" w:rsidR="00667A82" w:rsidRPr="00ED6412" w:rsidRDefault="00667A82" w:rsidP="000B10DB">
            <w:pPr>
              <w:rPr>
                <w:noProof/>
              </w:rPr>
            </w:pPr>
            <w:bookmarkStart w:id="201" w:name="_Ref500161134"/>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4</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4</w:t>
            </w:r>
            <w:r w:rsidR="006B1469" w:rsidRPr="00ED6412">
              <w:rPr>
                <w:noProof/>
              </w:rPr>
              <w:fldChar w:fldCharType="end"/>
            </w:r>
            <w:r w:rsidRPr="00ED6412">
              <w:rPr>
                <w:noProof/>
              </w:rPr>
              <w:t>)</w:t>
            </w:r>
            <w:bookmarkEnd w:id="201"/>
          </w:p>
        </w:tc>
      </w:tr>
    </w:tbl>
    <w:p w14:paraId="71D85934" w14:textId="4BED450A" w:rsidR="00667A82" w:rsidRPr="00ED6412" w:rsidRDefault="00667A82" w:rsidP="00330CC9">
      <w:r w:rsidRPr="00ED6412">
        <w:t xml:space="preserve">where </w:t>
      </w:r>
      <w:r w:rsidR="00FB0182" w:rsidRPr="00ED6412">
        <w:rPr>
          <w:rFonts w:eastAsia="SimSun"/>
          <w:i/>
        </w:rPr>
        <w:t>k</w:t>
      </w:r>
      <w:r w:rsidR="00FB0182" w:rsidRPr="00ED6412">
        <w:rPr>
          <w:rFonts w:eastAsia="SimSun"/>
          <w:vertAlign w:val="subscript"/>
        </w:rPr>
        <w:t xml:space="preserve">O,j </w:t>
      </w:r>
      <w:r w:rsidRPr="00ED6412">
        <w:t xml:space="preserve">is the coefficient of the overestimation cost function of the </w:t>
      </w:r>
      <w:r w:rsidR="00FB0182" w:rsidRPr="00ED6412">
        <w:rPr>
          <w:i/>
        </w:rPr>
        <w:t>j</w:t>
      </w:r>
      <w:r w:rsidR="00FB0182" w:rsidRPr="00ED6412">
        <w:rPr>
          <w:vertAlign w:val="superscript"/>
        </w:rPr>
        <w:t>th</w:t>
      </w:r>
      <w:r w:rsidR="00FB0182" w:rsidRPr="00ED6412">
        <w:t xml:space="preserve"> wind turbine. </w:t>
      </w:r>
    </w:p>
    <w:p w14:paraId="13E32258" w14:textId="4334A5BB" w:rsidR="00667A82" w:rsidRPr="00ED6412" w:rsidRDefault="00AD2575" w:rsidP="00330CC9">
      <w:r w:rsidRPr="00ED6412">
        <w:t>T</w:t>
      </w:r>
      <w:r w:rsidR="00667A82" w:rsidRPr="00ED6412">
        <w:t xml:space="preserve">he underestimation cost function of </w:t>
      </w:r>
      <w:r w:rsidR="00235E00" w:rsidRPr="00ED6412">
        <w:t xml:space="preserve">the </w:t>
      </w:r>
      <w:r w:rsidR="00F11B81" w:rsidRPr="00ED6412">
        <w:t>wind-powered</w:t>
      </w:r>
      <w:r w:rsidR="00667A82" w:rsidRPr="00ED6412">
        <w:t xml:space="preserve"> generator is </w:t>
      </w:r>
      <w:r w:rsidR="00B6605B" w:rsidRPr="00ED6412">
        <w:t>given as follow</w:t>
      </w:r>
      <w:r w:rsidR="00235E00" w:rsidRPr="00ED6412">
        <w:t>s</w:t>
      </w:r>
      <w:r w:rsidR="00B6605B" w:rsidRPr="00ED641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0FAF6C0C" w14:textId="77777777" w:rsidTr="000B10DB">
        <w:tc>
          <w:tcPr>
            <w:tcW w:w="8500" w:type="dxa"/>
          </w:tcPr>
          <w:p w14:paraId="0BA94697" w14:textId="336BCC65" w:rsidR="00667A82" w:rsidRPr="00ED6412" w:rsidRDefault="008568D1" w:rsidP="000B10DB">
            <m:oMathPara>
              <m:oMath>
                <m:sSubSup>
                  <m:sSubSupPr>
                    <m:ctrlPr>
                      <w:rPr>
                        <w:rFonts w:ascii="Cambria Math" w:hAnsi="Cambria Math"/>
                      </w:rPr>
                    </m:ctrlPr>
                  </m:sSubSupPr>
                  <m:e>
                    <m:r>
                      <w:rPr>
                        <w:rFonts w:ascii="Cambria Math" w:hAnsi="Cambria Math"/>
                      </w:rPr>
                      <m:t>C</m:t>
                    </m:r>
                  </m:e>
                  <m:sub>
                    <m:r>
                      <m:rPr>
                        <m:sty m:val="p"/>
                      </m:rPr>
                      <w:rPr>
                        <w:rFonts w:ascii="Cambria Math" w:hAnsi="Cambria Math"/>
                      </w:rPr>
                      <m:t>U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e>
                </m:d>
                <m: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U,j</m:t>
                    </m:r>
                  </m:sub>
                </m:sSub>
                <m:r>
                  <w:rPr>
                    <w:rFonts w:ascii="Cambria Math" w:hAnsi="Cambria Math"/>
                  </w:rPr>
                  <m:t xml:space="preserve">× </m:t>
                </m:r>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e>
                </m:d>
              </m:oMath>
            </m:oMathPara>
          </w:p>
        </w:tc>
        <w:tc>
          <w:tcPr>
            <w:tcW w:w="516" w:type="dxa"/>
          </w:tcPr>
          <w:p w14:paraId="7805C04E" w14:textId="1DE596FC" w:rsidR="00667A82" w:rsidRPr="00ED6412" w:rsidRDefault="00667A82" w:rsidP="000B10DB">
            <w:pPr>
              <w:rPr>
                <w:noProof/>
              </w:rPr>
            </w:pPr>
            <w:bookmarkStart w:id="202" w:name="_Ref500161135"/>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4</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5</w:t>
            </w:r>
            <w:r w:rsidR="006B1469" w:rsidRPr="00ED6412">
              <w:rPr>
                <w:noProof/>
              </w:rPr>
              <w:fldChar w:fldCharType="end"/>
            </w:r>
            <w:r w:rsidRPr="00ED6412">
              <w:rPr>
                <w:noProof/>
              </w:rPr>
              <w:t>)</w:t>
            </w:r>
            <w:bookmarkEnd w:id="202"/>
          </w:p>
        </w:tc>
      </w:tr>
    </w:tbl>
    <w:p w14:paraId="7D21D9A7" w14:textId="2F2AFC8A" w:rsidR="00667A82" w:rsidRPr="00ED6412" w:rsidRDefault="00667A82" w:rsidP="00667A82">
      <w:r w:rsidRPr="00ED6412">
        <w:t xml:space="preserve">where </w:t>
      </w:r>
      <w:r w:rsidR="00CF05E0" w:rsidRPr="00ED6412">
        <w:rPr>
          <w:rFonts w:eastAsia="SimSun"/>
          <w:i/>
        </w:rPr>
        <w:t>k</w:t>
      </w:r>
      <w:r w:rsidR="00CF05E0" w:rsidRPr="00ED6412">
        <w:rPr>
          <w:rFonts w:eastAsia="SimSun"/>
          <w:vertAlign w:val="subscript"/>
        </w:rPr>
        <w:t>U,j</w:t>
      </w:r>
      <w:r w:rsidRPr="00ED6412">
        <w:t xml:space="preserve"> is the coefficient of the underestimation cost function of </w:t>
      </w:r>
      <w:r w:rsidR="00CF05E0" w:rsidRPr="00ED6412">
        <w:t xml:space="preserve">the </w:t>
      </w:r>
      <w:r w:rsidR="00CF05E0" w:rsidRPr="00ED6412">
        <w:rPr>
          <w:i/>
        </w:rPr>
        <w:t>j</w:t>
      </w:r>
      <w:r w:rsidR="00CF05E0" w:rsidRPr="00ED6412">
        <w:rPr>
          <w:vertAlign w:val="superscript"/>
        </w:rPr>
        <w:t>th</w:t>
      </w:r>
      <w:r w:rsidR="00CF05E0" w:rsidRPr="00ED6412">
        <w:t xml:space="preserve"> wind turbine. </w:t>
      </w:r>
    </w:p>
    <w:p w14:paraId="16A7DC06" w14:textId="77777777" w:rsidR="00667A82" w:rsidRPr="00ED6412" w:rsidRDefault="00667A82" w:rsidP="00A326F0">
      <w:pPr>
        <w:pStyle w:val="Heading4"/>
      </w:pPr>
      <w:bookmarkStart w:id="203" w:name="_Toc523347787"/>
      <w:r w:rsidRPr="00ED6412">
        <w:t>Emission functions</w:t>
      </w:r>
      <w:bookmarkEnd w:id="203"/>
    </w:p>
    <w:p w14:paraId="40B08B80" w14:textId="3C8DCFAB" w:rsidR="00667A82" w:rsidRPr="00ED6412" w:rsidRDefault="00667A82" w:rsidP="00330CC9">
      <w:r w:rsidRPr="00ED6412">
        <w:t xml:space="preserve">The emission function is </w:t>
      </w:r>
      <w:r w:rsidR="00E014C2" w:rsidRPr="00ED6412">
        <w:t xml:space="preserve">similar to the equation </w:t>
      </w:r>
      <w:r w:rsidR="00AD2575" w:rsidRPr="00ED6412">
        <w:fldChar w:fldCharType="begin"/>
      </w:r>
      <w:r w:rsidR="00AD2575" w:rsidRPr="00ED6412">
        <w:instrText xml:space="preserve"> REF _Ref484087996 \h </w:instrText>
      </w:r>
      <w:r w:rsidR="00A63E2B" w:rsidRPr="00ED6412">
        <w:instrText xml:space="preserve"> \* MERGEFORMAT </w:instrText>
      </w:r>
      <w:r w:rsidR="00AD2575" w:rsidRPr="00ED6412">
        <w:fldChar w:fldCharType="separate"/>
      </w:r>
      <w:r w:rsidR="00C05E44" w:rsidRPr="00ED6412">
        <w:rPr>
          <w:noProof/>
        </w:rPr>
        <w:t>(</w:t>
      </w:r>
      <w:r w:rsidR="00C05E44">
        <w:rPr>
          <w:noProof/>
        </w:rPr>
        <w:t>3</w:t>
      </w:r>
      <w:r w:rsidR="00C05E44" w:rsidRPr="00ED6412">
        <w:rPr>
          <w:noProof/>
        </w:rPr>
        <w:t>.</w:t>
      </w:r>
      <w:r w:rsidR="00C05E44">
        <w:rPr>
          <w:noProof/>
        </w:rPr>
        <w:t>6</w:t>
      </w:r>
      <w:r w:rsidR="00C05E44" w:rsidRPr="00ED6412">
        <w:rPr>
          <w:noProof/>
        </w:rPr>
        <w:t>)</w:t>
      </w:r>
      <w:r w:rsidR="00AD2575" w:rsidRPr="00ED6412">
        <w:fldChar w:fldCharType="end"/>
      </w:r>
      <w:r w:rsidR="00AD2575" w:rsidRPr="00ED6412">
        <w:t xml:space="preserve"> </w:t>
      </w:r>
      <w:r w:rsidR="00E014C2" w:rsidRPr="00ED6412">
        <w:t xml:space="preserve">but </w:t>
      </w:r>
      <w:r w:rsidR="005004FE" w:rsidRPr="00ED6412">
        <w:t>including the</w:t>
      </w:r>
      <w:r w:rsidR="00E014C2" w:rsidRPr="00ED6412">
        <w:t xml:space="preserve"> time dimension</w:t>
      </w:r>
      <w:r w:rsidRPr="00ED6412">
        <w:t>, nam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0CC387B3" w14:textId="77777777" w:rsidTr="003B0118">
        <w:tc>
          <w:tcPr>
            <w:tcW w:w="7260" w:type="dxa"/>
          </w:tcPr>
          <w:p w14:paraId="4FE4859D" w14:textId="29C11A06" w:rsidR="00667A82" w:rsidRPr="00ED6412" w:rsidRDefault="008568D1" w:rsidP="000B10DB">
            <m:oMathPara>
              <m:oMath>
                <m:func>
                  <m:funcPr>
                    <m:ctrlPr>
                      <w:rPr>
                        <w:rFonts w:ascii="Cambria Math" w:hAnsi="Cambria Math"/>
                        <w:i/>
                      </w:rPr>
                    </m:ctrlPr>
                  </m:funcPr>
                  <m:fName>
                    <m:r>
                      <m:rPr>
                        <m:sty m:val="p"/>
                      </m:rPr>
                      <w:rPr>
                        <w:rFonts w:ascii="Cambria Math" w:hAnsi="Cambria Math"/>
                      </w:rPr>
                      <m:t>min</m:t>
                    </m:r>
                  </m:fName>
                  <m:e>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E</m:t>
                                </m:r>
                              </m:e>
                              <m:sub>
                                <m:r>
                                  <m:rPr>
                                    <m:sty m:val="p"/>
                                  </m:rPr>
                                  <w:rPr>
                                    <w:rFonts w:ascii="Cambria Math" w:hAnsi="Cambria Math"/>
                                  </w:rPr>
                                  <m:t>P,i</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d>
                          </m:e>
                        </m:nary>
                      </m:e>
                    </m:nary>
                  </m:e>
                </m:func>
              </m:oMath>
            </m:oMathPara>
          </w:p>
        </w:tc>
        <w:tc>
          <w:tcPr>
            <w:tcW w:w="676" w:type="dxa"/>
            <w:vAlign w:val="center"/>
          </w:tcPr>
          <w:p w14:paraId="0CE6C941" w14:textId="11E73D55" w:rsidR="00667A82" w:rsidRPr="00ED6412" w:rsidRDefault="00667A82" w:rsidP="000B10DB">
            <w:pPr>
              <w:jc w:val="center"/>
              <w:rPr>
                <w:noProof/>
              </w:rPr>
            </w:pPr>
            <w:bookmarkStart w:id="204" w:name="_Ref496040484"/>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4</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6</w:t>
            </w:r>
            <w:r w:rsidR="006B1469" w:rsidRPr="00ED6412">
              <w:rPr>
                <w:noProof/>
              </w:rPr>
              <w:fldChar w:fldCharType="end"/>
            </w:r>
            <w:r w:rsidRPr="00ED6412">
              <w:rPr>
                <w:noProof/>
              </w:rPr>
              <w:t>)</w:t>
            </w:r>
            <w:bookmarkEnd w:id="204"/>
          </w:p>
        </w:tc>
      </w:tr>
    </w:tbl>
    <w:p w14:paraId="4725FDAE" w14:textId="2C74F60D" w:rsidR="003B0118" w:rsidRPr="00ED6412" w:rsidRDefault="003B0118" w:rsidP="00330CC9">
      <w:r w:rsidRPr="00ED6412">
        <w:t xml:space="preserve">where </w:t>
      </w:r>
      <w:r w:rsidRPr="00ED6412">
        <w:rPr>
          <w:i/>
        </w:rPr>
        <w:t>E(t)</w:t>
      </w:r>
      <w:r w:rsidRPr="00ED6412">
        <w:t xml:space="preserve"> i</w:t>
      </w:r>
      <w:r w:rsidR="006B7CA2" w:rsidRPr="00ED6412">
        <w:t xml:space="preserve">s the total cost at time step </w:t>
      </w:r>
      <w:r w:rsidR="006B7CA2" w:rsidRPr="00ED6412">
        <w:rPr>
          <w:i/>
        </w:rPr>
        <w:t>t</w:t>
      </w:r>
      <w:r w:rsidR="006B7CA2" w:rsidRPr="00ED6412">
        <w:t xml:space="preserve"> and</w:t>
      </w:r>
      <w:r w:rsidRPr="00ED6412">
        <w:t xml:space="preserve"> </w:t>
      </w:r>
      <m:oMath>
        <m:sSubSup>
          <m:sSubSupPr>
            <m:ctrlPr>
              <w:rPr>
                <w:rFonts w:ascii="Cambria Math" w:hAnsi="Cambria Math"/>
              </w:rPr>
            </m:ctrlPr>
          </m:sSubSupPr>
          <m:e>
            <m:r>
              <w:rPr>
                <w:rFonts w:ascii="Cambria Math" w:hAnsi="Cambria Math"/>
              </w:rPr>
              <m:t>E</m:t>
            </m:r>
          </m:e>
          <m:sub>
            <m:r>
              <m:rPr>
                <m:sty m:val="p"/>
              </m:rPr>
              <w:rPr>
                <w:rFonts w:ascii="Cambria Math" w:hAnsi="Cambria Math"/>
              </w:rPr>
              <m:t>P,i</m:t>
            </m:r>
          </m:sub>
          <m:sup>
            <m:r>
              <m:rPr>
                <m:sty m:val="p"/>
              </m:rPr>
              <w:rPr>
                <w:rFonts w:ascii="Cambria Math" w:hAnsi="Cambria Math"/>
              </w:rPr>
              <m:t>t</m:t>
            </m:r>
          </m:sup>
        </m:sSubSup>
      </m:oMath>
      <w:r w:rsidR="002F4A40" w:rsidRPr="00ED6412">
        <w:t xml:space="preserve"> </w:t>
      </w:r>
      <w:r w:rsidRPr="00ED6412">
        <w:t xml:space="preserve">is the emission of the </w:t>
      </w:r>
      <w:r w:rsidRPr="00ED6412">
        <w:rPr>
          <w:i/>
        </w:rPr>
        <w:t>i</w:t>
      </w:r>
      <w:r w:rsidRPr="00ED6412">
        <w:rPr>
          <w:vertAlign w:val="superscript"/>
        </w:rPr>
        <w:t>th</w:t>
      </w:r>
      <w:r w:rsidRPr="00ED6412">
        <w:t xml:space="preserve"> generator at time step </w:t>
      </w:r>
      <w:r w:rsidRPr="00ED6412">
        <w:rPr>
          <w:i/>
        </w:rPr>
        <w:t>t</w:t>
      </w:r>
      <w:r w:rsidR="001F55D9" w:rsidRPr="00ED6412">
        <w:t>.</w:t>
      </w:r>
      <w:r w:rsidRPr="00ED6412">
        <w:t xml:space="preserve"> </w:t>
      </w:r>
    </w:p>
    <w:p w14:paraId="7247743C" w14:textId="1ABAB185" w:rsidR="00667A82" w:rsidRPr="00ED6412" w:rsidRDefault="00667A82" w:rsidP="00330CC9">
      <w:r w:rsidRPr="00ED6412">
        <w:t xml:space="preserve">The conventional powered generators emission function is similar to the cost function, which is also </w:t>
      </w:r>
      <w:r w:rsidR="008742EB" w:rsidRPr="00ED6412">
        <w:t xml:space="preserve">formulated </w:t>
      </w:r>
      <w:r w:rsidRPr="00ED6412">
        <w:t>from practical cases, nam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498D772E" w14:textId="77777777" w:rsidTr="000B10DB">
        <w:trPr>
          <w:trHeight w:val="496"/>
        </w:trPr>
        <w:tc>
          <w:tcPr>
            <w:tcW w:w="8500" w:type="dxa"/>
          </w:tcPr>
          <w:p w14:paraId="3A4321B3" w14:textId="56BF00C7" w:rsidR="00667A82" w:rsidRPr="00ED6412" w:rsidRDefault="008568D1" w:rsidP="00B6605B">
            <w:pPr>
              <w:rPr>
                <w:noProof/>
              </w:rPr>
            </w:pPr>
            <m:oMathPara>
              <m:oMath>
                <m:sSubSup>
                  <m:sSubSupPr>
                    <m:ctrlPr>
                      <w:rPr>
                        <w:rFonts w:ascii="Cambria Math" w:hAnsi="Cambria Math"/>
                      </w:rPr>
                    </m:ctrlPr>
                  </m:sSubSupPr>
                  <m:e>
                    <m:r>
                      <w:rPr>
                        <w:rFonts w:ascii="Cambria Math" w:hAnsi="Cambria Math"/>
                      </w:rPr>
                      <m:t>E</m:t>
                    </m:r>
                  </m:e>
                  <m:sub>
                    <m:r>
                      <m:rPr>
                        <m:sty m:val="p"/>
                      </m:rPr>
                      <w:rPr>
                        <w:rFonts w:ascii="Cambria Math" w:hAnsi="Cambria Math"/>
                      </w:rPr>
                      <m:t>P,i</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d>
                <m:r>
                  <m:rPr>
                    <m:sty m:val="p"/>
                  </m:rPr>
                  <w:rPr>
                    <w:rFonts w:ascii="Cambria Math"/>
                    <w:noProof/>
                  </w:rPr>
                  <m:t>=</m:t>
                </m:r>
                <m:sSub>
                  <m:sSubPr>
                    <m:ctrlPr>
                      <w:rPr>
                        <w:rFonts w:ascii="Cambria Math" w:hAnsi="Cambria Math"/>
                        <w:noProof/>
                      </w:rPr>
                    </m:ctrlPr>
                  </m:sSubPr>
                  <m:e>
                    <m:r>
                      <w:rPr>
                        <w:rFonts w:ascii="Cambria Math"/>
                        <w:noProof/>
                      </w:rPr>
                      <m:t>d</m:t>
                    </m:r>
                  </m:e>
                  <m:sub>
                    <m:r>
                      <m:rPr>
                        <m:sty m:val="p"/>
                      </m:rPr>
                      <w:rPr>
                        <w:rFonts w:ascii="Cambria Math"/>
                        <w:noProof/>
                      </w:rPr>
                      <m:t>i</m:t>
                    </m:r>
                  </m:sub>
                </m:sSub>
                <m:sSup>
                  <m:sSupPr>
                    <m:ctrlPr>
                      <w:rPr>
                        <w:rFonts w:ascii="Cambria Math" w:hAnsi="Cambria Math"/>
                        <w:noProof/>
                      </w:rPr>
                    </m:ctrlPr>
                  </m:sSupPr>
                  <m:e>
                    <m:sSubSup>
                      <m:sSubSupPr>
                        <m:ctrlPr>
                          <w:rPr>
                            <w:rFonts w:ascii="Cambria Math" w:hAnsi="Cambria Math"/>
                            <w:noProof/>
                          </w:rPr>
                        </m:ctrlPr>
                      </m:sSubSupPr>
                      <m:e>
                        <m:r>
                          <w:rPr>
                            <w:rFonts w:ascii="Cambria Math" w:hAnsi="Cambria Math"/>
                            <w:noProof/>
                          </w:rPr>
                          <m:t>P</m:t>
                        </m:r>
                      </m:e>
                      <m:sub>
                        <m:r>
                          <m:rPr>
                            <m:sty m:val="p"/>
                          </m:rPr>
                          <w:rPr>
                            <w:rFonts w:ascii="Cambria Math" w:hAnsi="Cambria Math"/>
                            <w:noProof/>
                          </w:rPr>
                          <m:t>i</m:t>
                        </m:r>
                      </m:sub>
                      <m:sup>
                        <m:r>
                          <m:rPr>
                            <m:sty m:val="p"/>
                          </m:rPr>
                          <w:rPr>
                            <w:rFonts w:ascii="Cambria Math" w:hAnsi="Cambria Math"/>
                            <w:noProof/>
                          </w:rPr>
                          <m:t>t</m:t>
                        </m:r>
                      </m:sup>
                    </m:sSubSup>
                  </m:e>
                  <m:sup>
                    <m:r>
                      <m:rPr>
                        <m:sty m:val="p"/>
                      </m:rPr>
                      <w:rPr>
                        <w:rFonts w:ascii="Cambria Math"/>
                        <w:noProof/>
                      </w:rPr>
                      <m:t>3</m:t>
                    </m:r>
                  </m:sup>
                </m:sSup>
                <m:r>
                  <m:rPr>
                    <m:sty m:val="p"/>
                  </m:rPr>
                  <w:rPr>
                    <w:rFonts w:ascii="Cambria Math"/>
                    <w:noProof/>
                  </w:rPr>
                  <m:t>+</m:t>
                </m:r>
                <m:sSub>
                  <m:sSubPr>
                    <m:ctrlPr>
                      <w:rPr>
                        <w:rFonts w:ascii="Cambria Math" w:hAnsi="Cambria Math"/>
                        <w:noProof/>
                      </w:rPr>
                    </m:ctrlPr>
                  </m:sSubPr>
                  <m:e>
                    <m:r>
                      <w:rPr>
                        <w:rFonts w:ascii="Cambria Math"/>
                        <w:noProof/>
                      </w:rPr>
                      <m:t>e</m:t>
                    </m:r>
                  </m:e>
                  <m:sub>
                    <m:r>
                      <m:rPr>
                        <m:sty m:val="p"/>
                      </m:rPr>
                      <w:rPr>
                        <w:rFonts w:ascii="Cambria Math"/>
                        <w:noProof/>
                      </w:rPr>
                      <m:t>i</m:t>
                    </m:r>
                  </m:sub>
                </m:sSub>
                <m:sSup>
                  <m:sSupPr>
                    <m:ctrlPr>
                      <w:rPr>
                        <w:rFonts w:ascii="Cambria Math" w:hAnsi="Cambria Math"/>
                        <w:noProof/>
                      </w:rPr>
                    </m:ctrlPr>
                  </m:sSupPr>
                  <m:e>
                    <m:sSubSup>
                      <m:sSubSupPr>
                        <m:ctrlPr>
                          <w:rPr>
                            <w:rFonts w:ascii="Cambria Math" w:hAnsi="Cambria Math"/>
                            <w:noProof/>
                          </w:rPr>
                        </m:ctrlPr>
                      </m:sSubSupPr>
                      <m:e>
                        <m:r>
                          <w:rPr>
                            <w:rFonts w:ascii="Cambria Math" w:hAnsi="Cambria Math"/>
                            <w:noProof/>
                          </w:rPr>
                          <m:t>P</m:t>
                        </m:r>
                      </m:e>
                      <m:sub>
                        <m:r>
                          <m:rPr>
                            <m:sty m:val="p"/>
                          </m:rPr>
                          <w:rPr>
                            <w:rFonts w:ascii="Cambria Math" w:hAnsi="Cambria Math"/>
                            <w:noProof/>
                          </w:rPr>
                          <m:t>i</m:t>
                        </m:r>
                      </m:sub>
                      <m:sup>
                        <m:r>
                          <m:rPr>
                            <m:sty m:val="p"/>
                          </m:rPr>
                          <w:rPr>
                            <w:rFonts w:ascii="Cambria Math" w:hAnsi="Cambria Math"/>
                            <w:noProof/>
                          </w:rPr>
                          <m:t>t</m:t>
                        </m:r>
                      </m:sup>
                    </m:sSubSup>
                  </m:e>
                  <m:sup>
                    <m:r>
                      <m:rPr>
                        <m:sty m:val="p"/>
                      </m:rPr>
                      <w:rPr>
                        <w:rFonts w:ascii="Cambria Math"/>
                        <w:noProof/>
                      </w:rPr>
                      <m:t>2</m:t>
                    </m:r>
                  </m:sup>
                </m:sSup>
                <m:r>
                  <m:rPr>
                    <m:sty m:val="p"/>
                  </m:rPr>
                  <w:rPr>
                    <w:rFonts w:ascii="Cambria Math"/>
                    <w:noProof/>
                  </w:rPr>
                  <m:t>+</m:t>
                </m:r>
                <m:sSub>
                  <m:sSubPr>
                    <m:ctrlPr>
                      <w:rPr>
                        <w:rFonts w:ascii="Cambria Math" w:hAnsi="Cambria Math"/>
                        <w:noProof/>
                      </w:rPr>
                    </m:ctrlPr>
                  </m:sSubPr>
                  <m:e>
                    <m:r>
                      <w:rPr>
                        <w:rFonts w:ascii="Cambria Math"/>
                        <w:noProof/>
                      </w:rPr>
                      <m:t>f</m:t>
                    </m:r>
                  </m:e>
                  <m:sub>
                    <m:r>
                      <m:rPr>
                        <m:sty m:val="p"/>
                      </m:rPr>
                      <w:rPr>
                        <w:rFonts w:ascii="Cambria Math"/>
                        <w:noProof/>
                      </w:rPr>
                      <m:t>i</m:t>
                    </m:r>
                  </m:sub>
                </m:sSub>
                <m:sSubSup>
                  <m:sSubSupPr>
                    <m:ctrlPr>
                      <w:rPr>
                        <w:rFonts w:ascii="Cambria Math" w:hAnsi="Cambria Math"/>
                        <w:noProof/>
                      </w:rPr>
                    </m:ctrlPr>
                  </m:sSubSupPr>
                  <m:e>
                    <m:r>
                      <w:rPr>
                        <w:rFonts w:ascii="Cambria Math" w:hAnsi="Cambria Math"/>
                        <w:noProof/>
                      </w:rPr>
                      <m:t>P</m:t>
                    </m:r>
                  </m:e>
                  <m:sub>
                    <m:r>
                      <m:rPr>
                        <m:sty m:val="p"/>
                      </m:rPr>
                      <w:rPr>
                        <w:rFonts w:ascii="Cambria Math" w:hAnsi="Cambria Math"/>
                        <w:noProof/>
                      </w:rPr>
                      <m:t>i</m:t>
                    </m:r>
                  </m:sub>
                  <m:sup>
                    <m:r>
                      <m:rPr>
                        <m:sty m:val="p"/>
                      </m:rPr>
                      <w:rPr>
                        <w:rFonts w:ascii="Cambria Math" w:hAnsi="Cambria Math"/>
                        <w:noProof/>
                      </w:rPr>
                      <m:t>t</m:t>
                    </m:r>
                  </m:sup>
                </m:sSub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i</m:t>
                    </m:r>
                  </m:sub>
                </m:sSub>
                <m:r>
                  <m:rPr>
                    <m:sty m:val="p"/>
                  </m:rPr>
                  <w:rPr>
                    <w:rFonts w:ascii="Cambria Math"/>
                    <w:noProof/>
                  </w:rPr>
                  <m:t xml:space="preserve"> </m:t>
                </m:r>
              </m:oMath>
            </m:oMathPara>
          </w:p>
        </w:tc>
        <w:tc>
          <w:tcPr>
            <w:tcW w:w="516" w:type="dxa"/>
            <w:vAlign w:val="center"/>
          </w:tcPr>
          <w:p w14:paraId="3C70AC44" w14:textId="57B1D31B" w:rsidR="00667A82" w:rsidRPr="00ED6412" w:rsidRDefault="00667A82" w:rsidP="000B10DB">
            <w:pPr>
              <w:keepNext/>
              <w:jc w:val="center"/>
              <w:rPr>
                <w:noProof/>
              </w:rPr>
            </w:pPr>
            <w:bookmarkStart w:id="205" w:name="_Ref496040486"/>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4</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7</w:t>
            </w:r>
            <w:r w:rsidR="006B1469" w:rsidRPr="00ED6412">
              <w:rPr>
                <w:noProof/>
              </w:rPr>
              <w:fldChar w:fldCharType="end"/>
            </w:r>
            <w:r w:rsidRPr="00ED6412">
              <w:rPr>
                <w:noProof/>
              </w:rPr>
              <w:t>)</w:t>
            </w:r>
            <w:bookmarkEnd w:id="205"/>
          </w:p>
        </w:tc>
      </w:tr>
    </w:tbl>
    <w:p w14:paraId="1B823AC0" w14:textId="2D5A3896" w:rsidR="00667A82" w:rsidRPr="00ED6412" w:rsidRDefault="00667A82" w:rsidP="00667A82">
      <w:r w:rsidRPr="00ED6412">
        <w:t xml:space="preserve">where </w:t>
      </w:r>
      <w:r w:rsidR="00674EBC" w:rsidRPr="00ED6412">
        <w:rPr>
          <w:i/>
        </w:rPr>
        <w:t>d</w:t>
      </w:r>
      <w:r w:rsidR="00674EBC" w:rsidRPr="00ED6412">
        <w:rPr>
          <w:vertAlign w:val="subscript"/>
        </w:rPr>
        <w:t>i</w:t>
      </w:r>
      <w:r w:rsidR="00674EBC" w:rsidRPr="00ED6412">
        <w:t xml:space="preserve">, </w:t>
      </w:r>
      <w:r w:rsidR="00674EBC" w:rsidRPr="00ED6412">
        <w:rPr>
          <w:i/>
        </w:rPr>
        <w:t>e</w:t>
      </w:r>
      <w:r w:rsidR="00674EBC" w:rsidRPr="00ED6412">
        <w:rPr>
          <w:vertAlign w:val="subscript"/>
        </w:rPr>
        <w:t>i</w:t>
      </w:r>
      <w:r w:rsidR="00674EBC" w:rsidRPr="00ED6412">
        <w:t xml:space="preserve">, </w:t>
      </w:r>
      <w:r w:rsidR="00674EBC" w:rsidRPr="00ED6412">
        <w:rPr>
          <w:i/>
        </w:rPr>
        <w:t>f</w:t>
      </w:r>
      <w:r w:rsidR="00674EBC" w:rsidRPr="00ED6412">
        <w:rPr>
          <w:vertAlign w:val="subscript"/>
        </w:rPr>
        <w:t>i</w:t>
      </w:r>
      <w:r w:rsidR="00674EBC" w:rsidRPr="00ED6412">
        <w:t xml:space="preserve"> and</w:t>
      </w:r>
      <w:r w:rsidR="00674EBC" w:rsidRPr="00ED6412">
        <w:rPr>
          <w:vertAlign w:val="subscript"/>
        </w:rPr>
        <w:t xml:space="preserve"> </w:t>
      </w:r>
      <w:r w:rsidR="00674EBC" w:rsidRPr="00ED6412">
        <w:rPr>
          <w:i/>
        </w:rPr>
        <w:t>β</w:t>
      </w:r>
      <w:r w:rsidR="00674EBC" w:rsidRPr="00ED6412">
        <w:rPr>
          <w:vertAlign w:val="subscript"/>
        </w:rPr>
        <w:t>i</w:t>
      </w:r>
      <w:r w:rsidR="00674EBC" w:rsidRPr="00ED6412">
        <w:t xml:space="preserve">  </w:t>
      </w:r>
      <w:r w:rsidRPr="00ED6412">
        <w:rPr>
          <w:rFonts w:eastAsia="SimSun"/>
        </w:rPr>
        <w:t xml:space="preserve">are </w:t>
      </w:r>
      <w:r w:rsidR="00353F23" w:rsidRPr="00ED6412">
        <w:rPr>
          <w:rFonts w:eastAsia="SimSun"/>
        </w:rPr>
        <w:t xml:space="preserve">the </w:t>
      </w:r>
      <w:r w:rsidRPr="00ED6412">
        <w:t>coefficients in the emission function of the</w:t>
      </w:r>
      <w:r w:rsidR="00B6605B" w:rsidRPr="00ED6412">
        <w:t xml:space="preserve"> </w:t>
      </w:r>
      <w:r w:rsidR="00353F23" w:rsidRPr="00ED6412">
        <w:rPr>
          <w:i/>
        </w:rPr>
        <w:t>i</w:t>
      </w:r>
      <w:r w:rsidR="00353F23" w:rsidRPr="00ED6412">
        <w:rPr>
          <w:vertAlign w:val="superscript"/>
        </w:rPr>
        <w:t>th</w:t>
      </w:r>
      <w:r w:rsidR="00B6605B" w:rsidRPr="00ED6412">
        <w:t xml:space="preserve"> generator.</w:t>
      </w:r>
    </w:p>
    <w:p w14:paraId="6E149C88" w14:textId="77777777" w:rsidR="00667A82" w:rsidRPr="00ED6412" w:rsidRDefault="00667A82" w:rsidP="00A326F0">
      <w:pPr>
        <w:pStyle w:val="Heading4"/>
      </w:pPr>
      <w:bookmarkStart w:id="206" w:name="_Toc523347788"/>
      <w:r w:rsidRPr="00ED6412">
        <w:lastRenderedPageBreak/>
        <w:t>Emission</w:t>
      </w:r>
      <w:r w:rsidRPr="00ED6412">
        <w:rPr>
          <w:rFonts w:hint="eastAsia"/>
        </w:rPr>
        <w:t xml:space="preserve"> </w:t>
      </w:r>
      <w:r w:rsidRPr="00ED6412">
        <w:t>constrained</w:t>
      </w:r>
      <w:r w:rsidRPr="00ED6412">
        <w:rPr>
          <w:rFonts w:hint="eastAsia"/>
        </w:rPr>
        <w:t xml:space="preserve"> </w:t>
      </w:r>
      <w:r w:rsidRPr="00ED6412">
        <w:t>costs</w:t>
      </w:r>
      <w:bookmarkEnd w:id="206"/>
      <w:r w:rsidRPr="00ED6412">
        <w:t xml:space="preserve"> </w:t>
      </w:r>
    </w:p>
    <w:p w14:paraId="728F3C3A" w14:textId="14EA986A" w:rsidR="00667A82" w:rsidRPr="00ED6412" w:rsidRDefault="00A01E12" w:rsidP="00330CC9">
      <w:r w:rsidRPr="00ED6412">
        <w:t>On c</w:t>
      </w:r>
      <w:r w:rsidR="00B6605B" w:rsidRPr="00ED6412">
        <w:t>onsidering</w:t>
      </w:r>
      <w:r w:rsidRPr="00ED6412">
        <w:t xml:space="preserve"> the time dimension in</w:t>
      </w:r>
      <w:r w:rsidR="00B6605B" w:rsidRPr="00ED6412">
        <w:t xml:space="preserve"> equation </w:t>
      </w:r>
      <w:r w:rsidR="00B6605B" w:rsidRPr="00ED6412">
        <w:fldChar w:fldCharType="begin"/>
      </w:r>
      <w:r w:rsidR="00B6605B" w:rsidRPr="00ED6412">
        <w:instrText xml:space="preserve"> REF _Ref484087902 \h </w:instrText>
      </w:r>
      <w:r w:rsidR="00A63E2B" w:rsidRPr="00ED6412">
        <w:instrText xml:space="preserve"> \* MERGEFORMAT </w:instrText>
      </w:r>
      <w:r w:rsidR="00B6605B" w:rsidRPr="00ED6412">
        <w:fldChar w:fldCharType="separate"/>
      </w:r>
      <w:r w:rsidR="00C05E44" w:rsidRPr="00ED6412">
        <w:rPr>
          <w:noProof/>
        </w:rPr>
        <w:t>(</w:t>
      </w:r>
      <w:r w:rsidR="00C05E44">
        <w:rPr>
          <w:noProof/>
        </w:rPr>
        <w:t>3</w:t>
      </w:r>
      <w:r w:rsidR="00C05E44" w:rsidRPr="00ED6412">
        <w:rPr>
          <w:noProof/>
        </w:rPr>
        <w:t>.</w:t>
      </w:r>
      <w:r w:rsidR="00C05E44">
        <w:rPr>
          <w:noProof/>
        </w:rPr>
        <w:t>10</w:t>
      </w:r>
      <w:r w:rsidR="00C05E44" w:rsidRPr="00ED6412">
        <w:rPr>
          <w:noProof/>
        </w:rPr>
        <w:t>)</w:t>
      </w:r>
      <w:r w:rsidR="00B6605B" w:rsidRPr="00ED6412">
        <w:fldChar w:fldCharType="end"/>
      </w:r>
      <w:r w:rsidR="00667A82" w:rsidRPr="00ED6412">
        <w:t>, the cost equation is constrained by the emission equatio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4072DBD4" w14:textId="77777777" w:rsidTr="000B10DB">
        <w:trPr>
          <w:trHeight w:val="496"/>
        </w:trPr>
        <w:tc>
          <w:tcPr>
            <w:tcW w:w="8500" w:type="dxa"/>
          </w:tcPr>
          <w:p w14:paraId="20C70F2E" w14:textId="7D8F1C6A" w:rsidR="00667A82" w:rsidRPr="00ED6412" w:rsidRDefault="008568D1" w:rsidP="0058629E">
            <m:oMathPara>
              <m:oMath>
                <m:func>
                  <m:funcPr>
                    <m:ctrlPr>
                      <w:rPr>
                        <w:rFonts w:ascii="Cambria Math" w:hAnsi="Cambria Math"/>
                      </w:rPr>
                    </m:ctrlPr>
                  </m:funcPr>
                  <m:fName>
                    <m:r>
                      <m:rPr>
                        <m:sty m:val="p"/>
                      </m:rPr>
                      <w:rPr>
                        <w:rFonts w:ascii="Cambria Math" w:hAnsi="Cambria Math"/>
                      </w:rPr>
                      <m:t>min</m:t>
                    </m:r>
                  </m:fName>
                  <m:e>
                    <m:r>
                      <w:rPr>
                        <w:rFonts w:ascii="Cambria Math" w:hAnsi="Cambria Math"/>
                      </w:rPr>
                      <m:t>F</m:t>
                    </m:r>
                    <m:d>
                      <m:dPr>
                        <m:ctrlPr>
                          <w:rPr>
                            <w:rFonts w:ascii="Cambria Math" w:hAnsi="Cambria Math"/>
                            <w:i/>
                            <w:iCs/>
                          </w:rPr>
                        </m:ctrlPr>
                      </m:dPr>
                      <m:e>
                        <m:r>
                          <w:rPr>
                            <w:rFonts w:ascii="Cambria Math" w:hAnsi="Cambria Math"/>
                          </w:rPr>
                          <m:t>t</m:t>
                        </m:r>
                      </m:e>
                    </m:d>
                  </m:e>
                </m:func>
                <m:r>
                  <w:rPr>
                    <w:rFonts w:ascii="Cambria Math" w:hAnsi="Cambria Math"/>
                  </w:rPr>
                  <m:t>= C</m:t>
                </m:r>
                <m:d>
                  <m:dPr>
                    <m:ctrlPr>
                      <w:rPr>
                        <w:rFonts w:ascii="Cambria Math" w:hAnsi="Cambria Math"/>
                        <w:i/>
                      </w:rPr>
                    </m:ctrlPr>
                  </m:dPr>
                  <m:e>
                    <m:r>
                      <w:rPr>
                        <w:rFonts w:ascii="Cambria Math" w:hAnsi="Cambria Math"/>
                      </w:rPr>
                      <m:t>t</m:t>
                    </m:r>
                  </m:e>
                </m:d>
                <m:r>
                  <w:rPr>
                    <w:rFonts w:ascii="Cambria Math" w:hAnsi="Cambria Math"/>
                  </w:rPr>
                  <m:t>+r×E</m:t>
                </m:r>
                <m:d>
                  <m:dPr>
                    <m:ctrlPr>
                      <w:rPr>
                        <w:rFonts w:ascii="Cambria Math" w:hAnsi="Cambria Math"/>
                        <w:i/>
                      </w:rPr>
                    </m:ctrlPr>
                  </m:dPr>
                  <m:e>
                    <m:r>
                      <w:rPr>
                        <w:rFonts w:ascii="Cambria Math" w:hAnsi="Cambria Math"/>
                      </w:rPr>
                      <m:t>t</m:t>
                    </m:r>
                  </m:e>
                </m:d>
              </m:oMath>
            </m:oMathPara>
          </w:p>
        </w:tc>
        <w:tc>
          <w:tcPr>
            <w:tcW w:w="516" w:type="dxa"/>
            <w:vAlign w:val="center"/>
          </w:tcPr>
          <w:p w14:paraId="0F9E215E" w14:textId="57075A10" w:rsidR="00667A82" w:rsidRPr="00ED6412" w:rsidRDefault="00667A82" w:rsidP="000B10DB">
            <w:pPr>
              <w:rPr>
                <w:i/>
                <w:iCs/>
                <w:szCs w:val="18"/>
              </w:rPr>
            </w:pPr>
            <w:bookmarkStart w:id="207" w:name="_Ref496040638"/>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4</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8</w:t>
            </w:r>
            <w:r w:rsidR="006B1469" w:rsidRPr="00ED6412">
              <w:rPr>
                <w:noProof/>
              </w:rPr>
              <w:fldChar w:fldCharType="end"/>
            </w:r>
            <w:r w:rsidRPr="00ED6412">
              <w:rPr>
                <w:noProof/>
              </w:rPr>
              <w:t>)</w:t>
            </w:r>
            <w:bookmarkEnd w:id="207"/>
          </w:p>
        </w:tc>
      </w:tr>
    </w:tbl>
    <w:p w14:paraId="65CDAF8E" w14:textId="1486D257" w:rsidR="00667A82" w:rsidRPr="00ED6412" w:rsidRDefault="00667A82" w:rsidP="00667A82">
      <w:r w:rsidRPr="00ED6412">
        <w:t xml:space="preserve">where </w:t>
      </w:r>
      <w:r w:rsidR="0058629E" w:rsidRPr="00ED6412">
        <w:rPr>
          <w:i/>
        </w:rPr>
        <w:t>r</w:t>
      </w:r>
      <w:r w:rsidR="0058629E" w:rsidRPr="00ED6412">
        <w:t xml:space="preserve"> is the CPF</w:t>
      </w:r>
      <w:r w:rsidR="00B6605B" w:rsidRPr="00ED6412">
        <w:t>.</w:t>
      </w:r>
    </w:p>
    <w:p w14:paraId="1ED4C61C" w14:textId="77777777" w:rsidR="00667A82" w:rsidRPr="00ED6412" w:rsidRDefault="00667A82" w:rsidP="001E3750">
      <w:pPr>
        <w:pStyle w:val="Heading3"/>
      </w:pPr>
      <w:bookmarkStart w:id="208" w:name="_Toc523347789"/>
      <w:r w:rsidRPr="00ED6412">
        <w:t>Constraints</w:t>
      </w:r>
      <w:bookmarkEnd w:id="208"/>
    </w:p>
    <w:p w14:paraId="63C0ECBF" w14:textId="78CA0C16" w:rsidR="00667A82" w:rsidRPr="00ED6412" w:rsidRDefault="00667A82" w:rsidP="00330CC9">
      <w:r w:rsidRPr="00ED6412">
        <w:t xml:space="preserve">Constraints in this model are considered in several aspects due to the operational security of the power network and the system components. </w:t>
      </w:r>
    </w:p>
    <w:p w14:paraId="7A3EA472" w14:textId="3C9DE41D" w:rsidR="00B6605B" w:rsidRPr="00ED6412" w:rsidRDefault="00B6605B" w:rsidP="00A326F0">
      <w:pPr>
        <w:pStyle w:val="Heading4"/>
      </w:pPr>
      <w:bookmarkStart w:id="209" w:name="_Toc523347790"/>
      <w:r w:rsidRPr="00ED6412">
        <w:t>Real power balance</w:t>
      </w:r>
      <w:bookmarkEnd w:id="209"/>
    </w:p>
    <w:p w14:paraId="7B474DA6" w14:textId="12AD46F9" w:rsidR="00667A82" w:rsidRPr="00ED6412" w:rsidRDefault="00667A82" w:rsidP="00330CC9">
      <w:r w:rsidRPr="00ED6412">
        <w:t>In a power network, the load and supply must be equal and this system power balance equation may be express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2A22B7E9" w14:textId="77777777" w:rsidTr="000B10DB">
        <w:trPr>
          <w:trHeight w:val="496"/>
        </w:trPr>
        <w:tc>
          <w:tcPr>
            <w:tcW w:w="8500" w:type="dxa"/>
          </w:tcPr>
          <w:p w14:paraId="797AD994" w14:textId="0ACE211B" w:rsidR="00667A82" w:rsidRPr="00ED6412" w:rsidRDefault="008568D1" w:rsidP="00D57216">
            <w:pPr>
              <w:jc w:val="center"/>
              <w:rPr>
                <w:noProof/>
              </w:rPr>
            </w:pPr>
            <m:oMathPara>
              <m:oMath>
                <m:nary>
                  <m:naryPr>
                    <m:chr m:val="∑"/>
                    <m:limLoc m:val="undOvr"/>
                    <m:ctrlPr>
                      <w:rPr>
                        <w:rFonts w:ascii="Cambria Math" w:hAnsi="Cambria Math"/>
                        <w:noProof/>
                      </w:rPr>
                    </m:ctrlPr>
                  </m:naryPr>
                  <m:sub>
                    <m:r>
                      <w:rPr>
                        <w:rFonts w:ascii="Cambria Math" w:hAnsi="Cambria Math"/>
                        <w:noProof/>
                      </w:rPr>
                      <m:t>i</m:t>
                    </m:r>
                    <m:r>
                      <m:rPr>
                        <m:sty m:val="p"/>
                      </m:rPr>
                      <w:rPr>
                        <w:rFonts w:ascii="Cambria Math" w:hAnsi="Cambria Math"/>
                        <w:noProof/>
                      </w:rPr>
                      <m:t>=1</m:t>
                    </m:r>
                  </m:sub>
                  <m:sup>
                    <m:r>
                      <w:rPr>
                        <w:rFonts w:ascii="Cambria Math" w:hAnsi="Cambria Math"/>
                        <w:noProof/>
                      </w:rPr>
                      <m:t>N</m:t>
                    </m:r>
                  </m:sup>
                  <m:e>
                    <m:sSubSup>
                      <m:sSubSupPr>
                        <m:ctrlPr>
                          <w:rPr>
                            <w:rFonts w:ascii="Cambria Math" w:hAnsi="Cambria Math"/>
                            <w:noProof/>
                          </w:rPr>
                        </m:ctrlPr>
                      </m:sSubSupPr>
                      <m:e>
                        <m:r>
                          <w:rPr>
                            <w:rFonts w:ascii="Cambria Math" w:hAnsi="Cambria Math"/>
                            <w:noProof/>
                          </w:rPr>
                          <m:t>P</m:t>
                        </m:r>
                      </m:e>
                      <m:sub>
                        <m:r>
                          <m:rPr>
                            <m:sty m:val="p"/>
                          </m:rPr>
                          <w:rPr>
                            <w:rFonts w:ascii="Cambria Math" w:hAnsi="Cambria Math"/>
                            <w:noProof/>
                          </w:rPr>
                          <m:t>i</m:t>
                        </m:r>
                      </m:sub>
                      <m:sup>
                        <m:r>
                          <m:rPr>
                            <m:sty m:val="p"/>
                          </m:rPr>
                          <w:rPr>
                            <w:rFonts w:ascii="Cambria Math" w:hAnsi="Cambria Math"/>
                            <w:noProof/>
                          </w:rPr>
                          <m:t>t</m:t>
                        </m:r>
                      </m:sup>
                    </m:sSubSup>
                  </m:e>
                </m:nary>
                <m:r>
                  <m:rPr>
                    <m:sty m:val="p"/>
                  </m:rPr>
                  <w:rPr>
                    <w:rFonts w:ascii="Cambria Math" w:hAnsi="Cambria Math"/>
                    <w:noProof/>
                  </w:rPr>
                  <m:t>+</m:t>
                </m:r>
                <m:nary>
                  <m:naryPr>
                    <m:chr m:val="∑"/>
                    <m:limLoc m:val="undOvr"/>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M</m:t>
                    </m:r>
                  </m:sup>
                  <m:e>
                    <m:sSubSup>
                      <m:sSubSupPr>
                        <m:ctrlPr>
                          <w:rPr>
                            <w:rFonts w:ascii="Cambria Math" w:hAnsi="Cambria Math"/>
                            <w:noProof/>
                          </w:rPr>
                        </m:ctrlPr>
                      </m:sSubSupPr>
                      <m:e>
                        <m:r>
                          <w:rPr>
                            <w:rFonts w:ascii="Cambria Math" w:hAnsi="Cambria Math"/>
                            <w:noProof/>
                          </w:rPr>
                          <m:t>W</m:t>
                        </m:r>
                      </m:e>
                      <m:sub>
                        <m:r>
                          <m:rPr>
                            <m:sty m:val="p"/>
                          </m:rPr>
                          <w:rPr>
                            <w:rFonts w:ascii="Cambria Math" w:hAnsi="Cambria Math"/>
                            <w:noProof/>
                          </w:rPr>
                          <m:t>j</m:t>
                        </m:r>
                      </m:sub>
                      <m:sup>
                        <m:r>
                          <m:rPr>
                            <m:sty m:val="p"/>
                          </m:rPr>
                          <w:rPr>
                            <w:rFonts w:ascii="Cambria Math" w:hAnsi="Cambria Math"/>
                            <w:noProof/>
                          </w:rPr>
                          <m:t>t</m:t>
                        </m:r>
                      </m:sup>
                    </m:sSubSup>
                  </m:e>
                </m:nary>
                <m:r>
                  <m:rPr>
                    <m:sty m:val="p"/>
                  </m:rPr>
                  <w:rPr>
                    <w:rFonts w:ascii="Cambria Math" w:hAnsi="Cambria Math"/>
                    <w:noProof/>
                  </w:rPr>
                  <m:t>=</m:t>
                </m:r>
                <m:sSub>
                  <m:sSubPr>
                    <m:ctrlPr>
                      <w:rPr>
                        <w:rFonts w:ascii="Cambria Math" w:hAnsi="Cambria Math"/>
                        <w:noProof/>
                      </w:rPr>
                    </m:ctrlPr>
                  </m:sSubPr>
                  <m:e>
                    <m:r>
                      <w:rPr>
                        <w:rFonts w:ascii="Cambria Math" w:hAnsi="Cambria Math"/>
                        <w:noProof/>
                      </w:rPr>
                      <m:t>D</m:t>
                    </m:r>
                  </m:e>
                  <m:sub>
                    <m:r>
                      <m:rPr>
                        <m:sty m:val="p"/>
                      </m:rPr>
                      <w:rPr>
                        <w:rFonts w:ascii="Cambria Math" w:hAnsi="Cambria Math"/>
                        <w:noProof/>
                      </w:rPr>
                      <m:t>t</m:t>
                    </m:r>
                  </m:sub>
                </m:sSub>
              </m:oMath>
            </m:oMathPara>
          </w:p>
        </w:tc>
        <w:tc>
          <w:tcPr>
            <w:tcW w:w="516" w:type="dxa"/>
          </w:tcPr>
          <w:p w14:paraId="78FA01C4" w14:textId="21CB568B" w:rsidR="00667A82" w:rsidRPr="00ED6412" w:rsidRDefault="00667A82" w:rsidP="000B10DB">
            <w:pPr>
              <w:keepNext/>
              <w:spacing w:before="240"/>
              <w:rPr>
                <w:noProof/>
              </w:rPr>
            </w:pPr>
            <w:r w:rsidRPr="00ED6412">
              <w:rPr>
                <w:rFonts w:hint="eastAsia"/>
                <w:noProof/>
              </w:rPr>
              <w:t>(</w:t>
            </w:r>
            <w:r w:rsidR="006B1469" w:rsidRPr="00ED6412">
              <w:rPr>
                <w:noProof/>
              </w:rPr>
              <w:fldChar w:fldCharType="begin"/>
            </w:r>
            <w:r w:rsidR="006B1469" w:rsidRPr="00ED6412">
              <w:rPr>
                <w:noProof/>
              </w:rPr>
              <w:instrText xml:space="preserve"> </w:instrText>
            </w:r>
            <w:r w:rsidR="006B1469" w:rsidRPr="00ED6412">
              <w:rPr>
                <w:rFonts w:hint="eastAsia"/>
                <w:noProof/>
              </w:rPr>
              <w:instrText>STYLEREF 1 \s</w:instrText>
            </w:r>
            <w:r w:rsidR="006B1469" w:rsidRPr="00ED6412">
              <w:rPr>
                <w:noProof/>
              </w:rPr>
              <w:instrText xml:space="preserve"> </w:instrText>
            </w:r>
            <w:r w:rsidR="006B1469" w:rsidRPr="00ED6412">
              <w:rPr>
                <w:noProof/>
              </w:rPr>
              <w:fldChar w:fldCharType="separate"/>
            </w:r>
            <w:r w:rsidR="00C05E44">
              <w:rPr>
                <w:noProof/>
              </w:rPr>
              <w:t>4</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w:instrText>
            </w:r>
            <w:r w:rsidR="006B1469" w:rsidRPr="00ED6412">
              <w:rPr>
                <w:rFonts w:hint="eastAsia"/>
                <w:noProof/>
              </w:rPr>
              <w:instrText>SEQ Equation \* ARABIC \s 1</w:instrText>
            </w:r>
            <w:r w:rsidR="006B1469" w:rsidRPr="00ED6412">
              <w:rPr>
                <w:noProof/>
              </w:rPr>
              <w:instrText xml:space="preserve"> </w:instrText>
            </w:r>
            <w:r w:rsidR="006B1469" w:rsidRPr="00ED6412">
              <w:rPr>
                <w:noProof/>
              </w:rPr>
              <w:fldChar w:fldCharType="separate"/>
            </w:r>
            <w:r w:rsidR="00C05E44">
              <w:rPr>
                <w:noProof/>
              </w:rPr>
              <w:t>9</w:t>
            </w:r>
            <w:r w:rsidR="006B1469" w:rsidRPr="00ED6412">
              <w:rPr>
                <w:noProof/>
              </w:rPr>
              <w:fldChar w:fldCharType="end"/>
            </w:r>
            <w:r w:rsidRPr="00ED6412">
              <w:rPr>
                <w:rFonts w:hint="eastAsia"/>
                <w:noProof/>
              </w:rPr>
              <w:t>)</w:t>
            </w:r>
          </w:p>
        </w:tc>
      </w:tr>
    </w:tbl>
    <w:p w14:paraId="10F63B4A" w14:textId="3D11EA84" w:rsidR="00667A82" w:rsidRPr="00ED6412" w:rsidRDefault="00667A82" w:rsidP="00330CC9">
      <w:r w:rsidRPr="00ED6412">
        <w:t xml:space="preserve">where </w:t>
      </w:r>
      <w:r w:rsidR="006B7CA2" w:rsidRPr="00ED6412">
        <w:rPr>
          <w:i/>
        </w:rPr>
        <w:t>D</w:t>
      </w:r>
      <w:r w:rsidR="006B7CA2" w:rsidRPr="00ED6412">
        <w:rPr>
          <w:vertAlign w:val="subscript"/>
        </w:rPr>
        <w:t>t</w:t>
      </w:r>
      <w:r w:rsidR="006B7CA2" w:rsidRPr="00ED6412">
        <w:t xml:space="preserve"> </w:t>
      </w:r>
      <w:r w:rsidRPr="00ED6412">
        <w:t xml:space="preserve">is </w:t>
      </w:r>
      <w:r w:rsidR="00895A88" w:rsidRPr="00ED6412">
        <w:t xml:space="preserve">the </w:t>
      </w:r>
      <w:r w:rsidRPr="00ED6412">
        <w:t>total demand on the electrical system at time stamp</w:t>
      </w:r>
      <w:r w:rsidR="00590167" w:rsidRPr="00ED6412">
        <w:t xml:space="preserve"> </w:t>
      </w:r>
      <w:r w:rsidR="00590167" w:rsidRPr="00ED6412">
        <w:rPr>
          <w:i/>
        </w:rPr>
        <w:t>t</w:t>
      </w:r>
      <w:r w:rsidR="00590167" w:rsidRPr="00ED6412">
        <w:t>.</w:t>
      </w:r>
      <w:r w:rsidRPr="00ED6412">
        <w:t xml:space="preserve"> </w:t>
      </w:r>
    </w:p>
    <w:p w14:paraId="405116B8" w14:textId="22927539" w:rsidR="00B6605B" w:rsidRPr="00ED6412" w:rsidRDefault="00B6605B" w:rsidP="00A326F0">
      <w:pPr>
        <w:pStyle w:val="Heading4"/>
      </w:pPr>
      <w:bookmarkStart w:id="210" w:name="_Toc523347791"/>
      <w:r w:rsidRPr="00ED6412">
        <w:t>Power output limit</w:t>
      </w:r>
      <w:bookmarkEnd w:id="210"/>
    </w:p>
    <w:p w14:paraId="514D50F6" w14:textId="285BE6BF" w:rsidR="00667A82" w:rsidRPr="00ED6412" w:rsidRDefault="00667A82" w:rsidP="00330CC9">
      <w:r w:rsidRPr="00ED6412">
        <w:t>The output limit for the conventional generator and the limit of the wind turbine may be express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0"/>
        <w:gridCol w:w="796"/>
      </w:tblGrid>
      <w:tr w:rsidR="00A53152" w:rsidRPr="00ED6412" w14:paraId="6739EA44" w14:textId="77777777" w:rsidTr="000B10DB">
        <w:trPr>
          <w:trHeight w:val="381"/>
        </w:trPr>
        <w:tc>
          <w:tcPr>
            <w:tcW w:w="8500" w:type="dxa"/>
            <w:vAlign w:val="center"/>
          </w:tcPr>
          <w:p w14:paraId="1E27C75C" w14:textId="4F0D70A3" w:rsidR="00667A82" w:rsidRPr="00ED6412" w:rsidRDefault="008568D1" w:rsidP="003676A2">
            <w:pPr>
              <w:jc w:val="center"/>
              <w:rPr>
                <w:noProof/>
              </w:rPr>
            </w:pPr>
            <m:oMathPara>
              <m:oMath>
                <m:sSub>
                  <m:sSubPr>
                    <m:ctrlPr>
                      <w:rPr>
                        <w:rFonts w:ascii="Cambria Math" w:hAnsi="Cambria Math"/>
                        <w:noProof/>
                      </w:rPr>
                    </m:ctrlPr>
                  </m:sSubPr>
                  <m:e>
                    <m:r>
                      <w:rPr>
                        <w:rFonts w:ascii="Cambria Math" w:hAnsi="Cambria Math"/>
                        <w:noProof/>
                      </w:rPr>
                      <m:t>P</m:t>
                    </m:r>
                  </m:e>
                  <m:sub>
                    <m:r>
                      <m:rPr>
                        <m:sty m:val="p"/>
                      </m:rPr>
                      <w:rPr>
                        <w:rFonts w:ascii="Cambria Math" w:hAnsi="Cambria Math"/>
                        <w:noProof/>
                      </w:rPr>
                      <m:t>i,min</m:t>
                    </m:r>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P</m:t>
                    </m:r>
                  </m:e>
                  <m:sub>
                    <m:r>
                      <m:rPr>
                        <m:sty m:val="p"/>
                      </m:rPr>
                      <w:rPr>
                        <w:rFonts w:ascii="Cambria Math" w:hAnsi="Cambria Math"/>
                        <w:noProof/>
                      </w:rPr>
                      <m:t>i</m:t>
                    </m:r>
                  </m:sub>
                  <m:sup>
                    <m:r>
                      <m:rPr>
                        <m:sty m:val="p"/>
                      </m:rPr>
                      <w:rPr>
                        <w:rFonts w:ascii="Cambria Math" w:hAnsi="Cambria Math"/>
                        <w:noProof/>
                      </w:rPr>
                      <m:t>t</m:t>
                    </m:r>
                  </m:sup>
                </m:sSubSup>
                <m:r>
                  <m:rPr>
                    <m:sty m:val="p"/>
                  </m:rPr>
                  <w:rPr>
                    <w:rFonts w:ascii="Cambria Math" w:hAnsi="Cambria Math"/>
                    <w:noProof/>
                  </w:rPr>
                  <m:t>≤</m:t>
                </m:r>
                <m:sSub>
                  <m:sSubPr>
                    <m:ctrlPr>
                      <w:rPr>
                        <w:rFonts w:ascii="Cambria Math" w:hAnsi="Cambria Math"/>
                        <w:noProof/>
                      </w:rPr>
                    </m:ctrlPr>
                  </m:sSubPr>
                  <m:e>
                    <m:r>
                      <w:rPr>
                        <w:rFonts w:ascii="Cambria Math" w:hAnsi="Cambria Math"/>
                        <w:noProof/>
                      </w:rPr>
                      <m:t>P</m:t>
                    </m:r>
                  </m:e>
                  <m:sub>
                    <m:r>
                      <m:rPr>
                        <m:sty m:val="p"/>
                      </m:rPr>
                      <w:rPr>
                        <w:rFonts w:ascii="Cambria Math" w:hAnsi="Cambria Math"/>
                        <w:noProof/>
                      </w:rPr>
                      <m:t>i,max</m:t>
                    </m:r>
                  </m:sub>
                </m:sSub>
              </m:oMath>
            </m:oMathPara>
          </w:p>
        </w:tc>
        <w:tc>
          <w:tcPr>
            <w:tcW w:w="516" w:type="dxa"/>
          </w:tcPr>
          <w:p w14:paraId="7717CDAA" w14:textId="2B64DE2A" w:rsidR="00667A82" w:rsidRPr="00ED6412" w:rsidRDefault="00667A82" w:rsidP="000B10DB">
            <w:pPr>
              <w:keepNext/>
              <w:rPr>
                <w:noProof/>
              </w:rPr>
            </w:pPr>
            <w:bookmarkStart w:id="211" w:name="_Ref496045769"/>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4</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10</w:t>
            </w:r>
            <w:r w:rsidR="006B1469" w:rsidRPr="00ED6412">
              <w:rPr>
                <w:noProof/>
              </w:rPr>
              <w:fldChar w:fldCharType="end"/>
            </w:r>
            <w:r w:rsidRPr="00ED6412">
              <w:rPr>
                <w:noProof/>
              </w:rPr>
              <w:t>)</w:t>
            </w:r>
            <w:bookmarkEnd w:id="211"/>
          </w:p>
        </w:tc>
      </w:tr>
      <w:tr w:rsidR="00A53152" w:rsidRPr="00ED6412" w14:paraId="58933CC6" w14:textId="77777777" w:rsidTr="000B10DB">
        <w:trPr>
          <w:trHeight w:val="381"/>
        </w:trPr>
        <w:tc>
          <w:tcPr>
            <w:tcW w:w="8500" w:type="dxa"/>
          </w:tcPr>
          <w:p w14:paraId="33DD281E" w14:textId="0B8C5243" w:rsidR="00667A82" w:rsidRPr="00ED6412" w:rsidRDefault="00667A82" w:rsidP="006B7CA2">
            <w:pPr>
              <w:rPr>
                <w:noProof/>
              </w:rPr>
            </w:pPr>
            <m:oMathPara>
              <m:oMath>
                <m:r>
                  <m:rPr>
                    <m:sty m:val="p"/>
                  </m:rPr>
                  <w:rPr>
                    <w:rFonts w:ascii="Cambria Math" w:hAnsi="Cambria Math"/>
                    <w:noProof/>
                  </w:rPr>
                  <m:t>0≤</m:t>
                </m:r>
                <m:sSubSup>
                  <m:sSubSupPr>
                    <m:ctrlPr>
                      <w:rPr>
                        <w:rFonts w:ascii="Cambria Math" w:hAnsi="Cambria Math"/>
                        <w:noProof/>
                      </w:rPr>
                    </m:ctrlPr>
                  </m:sSubSupPr>
                  <m:e>
                    <m:r>
                      <w:rPr>
                        <w:rFonts w:ascii="Cambria Math" w:hAnsi="Cambria Math"/>
                        <w:noProof/>
                      </w:rPr>
                      <m:t>W</m:t>
                    </m:r>
                  </m:e>
                  <m:sub>
                    <m:r>
                      <m:rPr>
                        <m:sty m:val="p"/>
                      </m:rPr>
                      <w:rPr>
                        <w:rFonts w:ascii="Cambria Math" w:hAnsi="Cambria Math"/>
                        <w:noProof/>
                      </w:rPr>
                      <m:t>j</m:t>
                    </m:r>
                  </m:sub>
                  <m:sup>
                    <m:r>
                      <m:rPr>
                        <m:sty m:val="p"/>
                      </m:rPr>
                      <w:rPr>
                        <w:rFonts w:ascii="Cambria Math" w:hAnsi="Cambria Math"/>
                        <w:noProof/>
                      </w:rPr>
                      <m:t>t</m:t>
                    </m:r>
                  </m:sup>
                </m:sSubSup>
                <m:r>
                  <m:rPr>
                    <m:sty m:val="p"/>
                  </m:rPr>
                  <w:rPr>
                    <w:rFonts w:ascii="Cambria Math" w:hAnsi="Cambria Math"/>
                    <w:noProof/>
                  </w:rPr>
                  <m:t>≤</m:t>
                </m:r>
                <m:sSub>
                  <m:sSubPr>
                    <m:ctrlPr>
                      <w:rPr>
                        <w:rFonts w:ascii="Cambria Math" w:hAnsi="Cambria Math"/>
                        <w:noProof/>
                      </w:rPr>
                    </m:ctrlPr>
                  </m:sSubPr>
                  <m:e>
                    <m:r>
                      <w:rPr>
                        <w:rFonts w:ascii="Cambria Math" w:hAnsi="Cambria Math"/>
                        <w:noProof/>
                      </w:rPr>
                      <m:t>W</m:t>
                    </m:r>
                  </m:e>
                  <m:sub>
                    <m:r>
                      <m:rPr>
                        <m:sty m:val="p"/>
                      </m:rPr>
                      <w:rPr>
                        <w:rFonts w:ascii="Cambria Math" w:hAnsi="Cambria Math"/>
                        <w:noProof/>
                      </w:rPr>
                      <m:t>r,j</m:t>
                    </m:r>
                  </m:sub>
                </m:sSub>
              </m:oMath>
            </m:oMathPara>
          </w:p>
        </w:tc>
        <w:tc>
          <w:tcPr>
            <w:tcW w:w="516" w:type="dxa"/>
          </w:tcPr>
          <w:p w14:paraId="4658D293" w14:textId="3E2AC47D" w:rsidR="00667A82" w:rsidRPr="00ED6412" w:rsidRDefault="00667A82" w:rsidP="000B10DB">
            <w:pPr>
              <w:rPr>
                <w:noProof/>
              </w:rPr>
            </w:pPr>
            <w:bookmarkStart w:id="212" w:name="_Ref496045772"/>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4</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11</w:t>
            </w:r>
            <w:r w:rsidR="006B1469" w:rsidRPr="00ED6412">
              <w:rPr>
                <w:noProof/>
              </w:rPr>
              <w:fldChar w:fldCharType="end"/>
            </w:r>
            <w:r w:rsidRPr="00ED6412">
              <w:rPr>
                <w:noProof/>
              </w:rPr>
              <w:t>)</w:t>
            </w:r>
            <w:bookmarkEnd w:id="212"/>
          </w:p>
        </w:tc>
      </w:tr>
    </w:tbl>
    <w:p w14:paraId="238F5CEF" w14:textId="7DF3D7A8" w:rsidR="00667A82" w:rsidRPr="00ED6412" w:rsidRDefault="00667A82" w:rsidP="00330CC9">
      <w:r w:rsidRPr="00ED6412">
        <w:lastRenderedPageBreak/>
        <w:t xml:space="preserve">where </w:t>
      </w:r>
      <w:r w:rsidR="00602B82" w:rsidRPr="00ED6412">
        <w:rPr>
          <w:i/>
        </w:rPr>
        <w:t>P</w:t>
      </w:r>
      <w:r w:rsidR="00602B82" w:rsidRPr="00ED6412">
        <w:rPr>
          <w:vertAlign w:val="subscript"/>
        </w:rPr>
        <w:t>i,min</w:t>
      </w:r>
      <w:r w:rsidR="00602B82" w:rsidRPr="00ED6412">
        <w:t xml:space="preserve"> and </w:t>
      </w:r>
      <w:r w:rsidR="00602B82" w:rsidRPr="00ED6412">
        <w:rPr>
          <w:i/>
        </w:rPr>
        <w:t>P</w:t>
      </w:r>
      <w:r w:rsidR="00602B82" w:rsidRPr="00ED6412">
        <w:rPr>
          <w:vertAlign w:val="subscript"/>
        </w:rPr>
        <w:t>i,max</w:t>
      </w:r>
      <w:r w:rsidRPr="00ED6412">
        <w:rPr>
          <w:rFonts w:eastAsia="SimSun"/>
        </w:rPr>
        <w:t xml:space="preserve"> are </w:t>
      </w:r>
      <w:r w:rsidR="00A26C46" w:rsidRPr="00ED6412">
        <w:rPr>
          <w:rFonts w:eastAsia="SimSun"/>
        </w:rPr>
        <w:t xml:space="preserve">the </w:t>
      </w:r>
      <w:r w:rsidRPr="00ED6412">
        <w:t>minimum and maximum power output of the</w:t>
      </w:r>
      <w:r w:rsidR="00257BD3" w:rsidRPr="00ED6412">
        <w:t xml:space="preserve"> </w:t>
      </w:r>
      <w:r w:rsidR="00257BD3" w:rsidRPr="00ED6412">
        <w:rPr>
          <w:i/>
        </w:rPr>
        <w:t>i</w:t>
      </w:r>
      <w:r w:rsidR="00257BD3" w:rsidRPr="00ED6412">
        <w:rPr>
          <w:vertAlign w:val="superscript"/>
        </w:rPr>
        <w:t>th</w:t>
      </w:r>
      <w:r w:rsidRPr="00ED6412">
        <w:t xml:space="preserve"> conventional generator</w:t>
      </w:r>
      <w:r w:rsidR="001852E4" w:rsidRPr="00ED6412">
        <w:t xml:space="preserve"> and </w:t>
      </w:r>
      <w:r w:rsidR="001852E4" w:rsidRPr="00ED6412">
        <w:rPr>
          <w:i/>
        </w:rPr>
        <w:t>W</w:t>
      </w:r>
      <w:r w:rsidR="001852E4" w:rsidRPr="00ED6412">
        <w:rPr>
          <w:vertAlign w:val="subscript"/>
        </w:rPr>
        <w:t>r,j</w:t>
      </w:r>
      <w:r w:rsidR="001852E4" w:rsidRPr="00ED6412">
        <w:t xml:space="preserve"> is the rated wind power of the </w:t>
      </w:r>
      <w:r w:rsidR="001852E4" w:rsidRPr="00ED6412">
        <w:rPr>
          <w:i/>
        </w:rPr>
        <w:t>j</w:t>
      </w:r>
      <w:r w:rsidR="001852E4" w:rsidRPr="00ED6412">
        <w:rPr>
          <w:vertAlign w:val="superscript"/>
        </w:rPr>
        <w:t>th</w:t>
      </w:r>
      <w:r w:rsidR="001852E4" w:rsidRPr="00ED6412">
        <w:t xml:space="preserve"> </w:t>
      </w:r>
      <w:r w:rsidR="00F55123" w:rsidRPr="00ED6412">
        <w:t>wind powered generator</w:t>
      </w:r>
      <w:r w:rsidR="00257BD3" w:rsidRPr="00ED6412">
        <w:t>.</w:t>
      </w:r>
      <w:r w:rsidRPr="00ED6412">
        <w:t xml:space="preserve"> </w:t>
      </w:r>
    </w:p>
    <w:p w14:paraId="26B40844" w14:textId="35B75455" w:rsidR="00B6605B" w:rsidRPr="00ED6412" w:rsidRDefault="00B6605B" w:rsidP="00A326F0">
      <w:pPr>
        <w:pStyle w:val="Heading4"/>
      </w:pPr>
      <w:bookmarkStart w:id="213" w:name="_Toc523347792"/>
      <w:r w:rsidRPr="00ED6412">
        <w:t>Ramp rate</w:t>
      </w:r>
      <w:bookmarkEnd w:id="213"/>
    </w:p>
    <w:p w14:paraId="4DED10F8" w14:textId="0738F444" w:rsidR="00667A82" w:rsidRPr="00ED6412" w:rsidRDefault="00667A82" w:rsidP="00330CC9">
      <w:pPr>
        <w:rPr>
          <w:i/>
          <w:noProof/>
        </w:rPr>
      </w:pPr>
      <w:r w:rsidRPr="00ED6412">
        <w:t xml:space="preserve">In addition, the ramp rate is a dynamic constraint of the conventional generators. In a dynamic system, a conventional powered generator has a ramp rate which shows how fast it changes its output and how the ramp rates limit the output changes between time stamps. </w:t>
      </w:r>
      <w:r w:rsidR="008319E7" w:rsidRPr="00ED6412">
        <w:t>Further, i</w:t>
      </w:r>
      <w:r w:rsidRPr="00ED6412">
        <w:t>t effects the changes in a generator in the next time stamp. T</w:t>
      </w:r>
      <w:r w:rsidR="00FC4635" w:rsidRPr="00ED6412">
        <w:t>herefore</w:t>
      </w:r>
      <w:r w:rsidR="002B0C70" w:rsidRPr="00ED6412">
        <w:t>,</w:t>
      </w:r>
      <w:r w:rsidR="00FC4635" w:rsidRPr="00ED6412">
        <w:t xml:space="preserve"> t</w:t>
      </w:r>
      <w:r w:rsidRPr="00ED6412">
        <w:t>he generator cannot reach the higher power output due to the ramping limit even if t</w:t>
      </w:r>
      <w:r w:rsidR="008319E7" w:rsidRPr="00ED6412">
        <w:t>he output is within its limit a</w:t>
      </w:r>
      <w:r w:rsidRPr="00ED6412">
        <w:t>nd it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0"/>
        <w:gridCol w:w="796"/>
      </w:tblGrid>
      <w:tr w:rsidR="00A53152" w:rsidRPr="00ED6412" w14:paraId="40F9AD83" w14:textId="77777777" w:rsidTr="00AE4F62">
        <w:trPr>
          <w:trHeight w:val="381"/>
        </w:trPr>
        <w:tc>
          <w:tcPr>
            <w:tcW w:w="7140" w:type="dxa"/>
          </w:tcPr>
          <w:p w14:paraId="1AB0D343" w14:textId="050CDF26" w:rsidR="00667A82" w:rsidRPr="00ED6412" w:rsidRDefault="00667A82" w:rsidP="00803CFF">
            <m:oMathPara>
              <m:oMath>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T</m:t>
                        </m:r>
                      </m:e>
                      <m:sub>
                        <m:r>
                          <m:rPr>
                            <m:sty m:val="p"/>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t-1</m:t>
                        </m:r>
                      </m:sub>
                    </m:sSub>
                  </m:e>
                </m:d>
                <m:r>
                  <w:rPr>
                    <w:rFonts w:ascii="Cambria Math" w:hAnsi="Cambria Math" w:hint="eastAsia"/>
                  </w:rPr>
                  <m:t>×</m:t>
                </m:r>
                <m:sSub>
                  <m:sSubPr>
                    <m:ctrlPr>
                      <w:rPr>
                        <w:rFonts w:ascii="Cambria Math" w:hAnsi="Cambria Math"/>
                        <w:i/>
                        <w:iCs/>
                      </w:rPr>
                    </m:ctrlPr>
                  </m:sSubPr>
                  <m:e>
                    <m:r>
                      <w:rPr>
                        <w:rFonts w:ascii="Cambria Math" w:hAnsi="Cambria Math"/>
                      </w:rPr>
                      <m:t>RRD</m:t>
                    </m:r>
                  </m:e>
                  <m:sub>
                    <m:r>
                      <m:rPr>
                        <m:sty m:val="p"/>
                      </m:rPr>
                      <w:rPr>
                        <w:rFonts w:ascii="Cambria Math" w:hAnsi="Cambria Math"/>
                      </w:rPr>
                      <m:t>i</m:t>
                    </m:r>
                  </m:sub>
                </m:sSub>
                <m:r>
                  <w:rPr>
                    <w:rFonts w:ascii="Cambria Math" w:hAnsi="Cambria Math"/>
                  </w:rPr>
                  <m:t>≤</m:t>
                </m:r>
                <m:sSubSup>
                  <m:sSubSupPr>
                    <m:ctrlPr>
                      <w:rPr>
                        <w:rFonts w:ascii="Cambria Math" w:hAnsi="Cambria Math"/>
                        <w:iCs/>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r>
                  <w:rPr>
                    <w:rFonts w:ascii="Cambria Math" w:hAnsi="Cambria Math"/>
                  </w:rPr>
                  <m:t>-</m:t>
                </m:r>
                <m:sSubSup>
                  <m:sSubSupPr>
                    <m:ctrlPr>
                      <w:rPr>
                        <w:rFonts w:ascii="Cambria Math" w:hAnsi="Cambria Math"/>
                        <w:iCs/>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1</m:t>
                    </m:r>
                  </m:sup>
                </m:sSub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T</m:t>
                        </m:r>
                      </m:e>
                      <m:sub>
                        <m:r>
                          <m:rPr>
                            <m:sty m:val="p"/>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t-1</m:t>
                        </m:r>
                      </m:sub>
                    </m:sSub>
                  </m:e>
                </m:d>
                <m:r>
                  <w:rPr>
                    <w:rFonts w:ascii="Cambria Math" w:hAnsi="Cambria Math" w:hint="eastAsia"/>
                  </w:rPr>
                  <m:t>×</m:t>
                </m:r>
                <m:sSub>
                  <m:sSubPr>
                    <m:ctrlPr>
                      <w:rPr>
                        <w:rFonts w:ascii="Cambria Math" w:hAnsi="Cambria Math"/>
                        <w:i/>
                        <w:iCs/>
                      </w:rPr>
                    </m:ctrlPr>
                  </m:sSubPr>
                  <m:e>
                    <m:r>
                      <w:rPr>
                        <w:rFonts w:ascii="Cambria Math" w:hAnsi="Cambria Math"/>
                      </w:rPr>
                      <m:t>RRU</m:t>
                    </m:r>
                  </m:e>
                  <m:sub>
                    <m:r>
                      <m:rPr>
                        <m:sty m:val="p"/>
                      </m:rPr>
                      <w:rPr>
                        <w:rFonts w:ascii="Cambria Math" w:hAnsi="Cambria Math"/>
                      </w:rPr>
                      <m:t>i</m:t>
                    </m:r>
                  </m:sub>
                </m:sSub>
              </m:oMath>
            </m:oMathPara>
          </w:p>
        </w:tc>
        <w:tc>
          <w:tcPr>
            <w:tcW w:w="796" w:type="dxa"/>
          </w:tcPr>
          <w:p w14:paraId="0CA56AAA" w14:textId="5563FFBB" w:rsidR="00667A82" w:rsidRPr="00ED6412" w:rsidRDefault="00667A82" w:rsidP="000B10DB">
            <w:pPr>
              <w:rPr>
                <w:noProof/>
              </w:rPr>
            </w:pPr>
            <w:bookmarkStart w:id="214" w:name="_Ref423897883"/>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4</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12</w:t>
            </w:r>
            <w:r w:rsidR="006B1469" w:rsidRPr="00ED6412">
              <w:rPr>
                <w:noProof/>
              </w:rPr>
              <w:fldChar w:fldCharType="end"/>
            </w:r>
            <w:r w:rsidRPr="00ED6412">
              <w:rPr>
                <w:noProof/>
              </w:rPr>
              <w:t>)</w:t>
            </w:r>
            <w:bookmarkEnd w:id="214"/>
          </w:p>
        </w:tc>
      </w:tr>
    </w:tbl>
    <w:p w14:paraId="2EBA2932" w14:textId="64116B5A" w:rsidR="00667A82" w:rsidRPr="00ED6412" w:rsidRDefault="00B5168E" w:rsidP="00330CC9">
      <w:pPr>
        <w:rPr>
          <w:iCs/>
        </w:rPr>
      </w:pPr>
      <w:r w:rsidRPr="00ED6412">
        <w:t>w</w:t>
      </w:r>
      <w:r w:rsidR="00667A82" w:rsidRPr="00ED6412">
        <w:t xml:space="preserve">here </w:t>
      </w:r>
      <w:r w:rsidRPr="00ED6412">
        <w:rPr>
          <w:i/>
        </w:rPr>
        <w:t>T</w:t>
      </w:r>
      <w:r w:rsidRPr="00ED6412">
        <w:rPr>
          <w:vertAlign w:val="subscript"/>
        </w:rPr>
        <w:t>t</w:t>
      </w:r>
      <w:r w:rsidRPr="00ED6412">
        <w:t xml:space="preserve"> and </w:t>
      </w:r>
      <w:r w:rsidRPr="00ED6412">
        <w:rPr>
          <w:i/>
        </w:rPr>
        <w:t>T</w:t>
      </w:r>
      <w:r w:rsidRPr="00ED6412">
        <w:rPr>
          <w:vertAlign w:val="subscript"/>
        </w:rPr>
        <w:t>t-1</w:t>
      </w:r>
      <w:r w:rsidRPr="00ED6412">
        <w:t xml:space="preserve"> </w:t>
      </w:r>
      <w:r w:rsidR="00667A82" w:rsidRPr="00ED6412">
        <w:rPr>
          <w:iCs/>
        </w:rPr>
        <w:t>are</w:t>
      </w:r>
      <w:r w:rsidR="00667A82" w:rsidRPr="00ED6412">
        <w:t xml:space="preserve"> </w:t>
      </w:r>
      <w:r w:rsidR="008936BF" w:rsidRPr="00ED6412">
        <w:t xml:space="preserve">the </w:t>
      </w:r>
      <w:r w:rsidR="00667A82" w:rsidRPr="00ED6412">
        <w:t>time of the current time stamp</w:t>
      </w:r>
      <w:r w:rsidR="008D14D2" w:rsidRPr="00ED6412">
        <w:t xml:space="preserve"> </w:t>
      </w:r>
      <w:r w:rsidR="008D14D2" w:rsidRPr="00ED6412">
        <w:rPr>
          <w:i/>
        </w:rPr>
        <w:t>t</w:t>
      </w:r>
      <w:r w:rsidR="00667A82" w:rsidRPr="00ED6412">
        <w:t xml:space="preserve"> and </w:t>
      </w:r>
      <w:r w:rsidR="008936BF" w:rsidRPr="00ED6412">
        <w:t xml:space="preserve">the </w:t>
      </w:r>
      <w:r w:rsidR="00667A82" w:rsidRPr="00ED6412">
        <w:t>previous time stamp</w:t>
      </w:r>
      <w:r w:rsidR="00CE418A" w:rsidRPr="00ED6412">
        <w:t xml:space="preserve"> </w:t>
      </w:r>
      <w:r w:rsidR="00646054" w:rsidRPr="00ED6412">
        <w:rPr>
          <w:rFonts w:eastAsia="SimSun"/>
          <w:i/>
          <w:iCs/>
          <w:noProof/>
        </w:rPr>
        <w:t>t</w:t>
      </w:r>
      <w:r w:rsidR="00646054" w:rsidRPr="00ED6412">
        <w:rPr>
          <w:rFonts w:eastAsia="SimSun"/>
          <w:iCs/>
          <w:noProof/>
        </w:rPr>
        <w:t>-</w:t>
      </w:r>
      <w:r w:rsidR="008319E7" w:rsidRPr="00ED6412">
        <w:rPr>
          <w:rFonts w:eastAsia="SimSun"/>
          <w:iCs/>
          <w:noProof/>
        </w:rPr>
        <w:t>1</w:t>
      </w:r>
      <w:r w:rsidR="00714DE1" w:rsidRPr="00ED6412">
        <w:rPr>
          <w:rFonts w:eastAsia="SimSun"/>
          <w:iCs/>
          <w:noProof/>
        </w:rPr>
        <w:t>, respectively,</w:t>
      </w:r>
      <w:r w:rsidR="00646054" w:rsidRPr="00ED6412">
        <w:rPr>
          <w:rFonts w:eastAsia="SimSun"/>
          <w:iCs/>
          <w:noProof/>
        </w:rPr>
        <w:t xml:space="preserve"> and </w:t>
      </w:r>
      <w:r w:rsidR="00646054" w:rsidRPr="00ED6412">
        <w:rPr>
          <w:rFonts w:eastAsia="SimSun"/>
          <w:i/>
          <w:iCs/>
          <w:noProof/>
        </w:rPr>
        <w:t>RRD</w:t>
      </w:r>
      <w:r w:rsidR="00646054" w:rsidRPr="00ED6412">
        <w:rPr>
          <w:rFonts w:eastAsia="SimSun"/>
          <w:iCs/>
          <w:noProof/>
          <w:vertAlign w:val="subscript"/>
        </w:rPr>
        <w:t>i</w:t>
      </w:r>
      <w:r w:rsidR="00646054" w:rsidRPr="00ED6412">
        <w:rPr>
          <w:rFonts w:eastAsia="SimSun"/>
          <w:iCs/>
          <w:noProof/>
        </w:rPr>
        <w:t xml:space="preserve"> and </w:t>
      </w:r>
      <w:r w:rsidR="00646054" w:rsidRPr="00ED6412">
        <w:rPr>
          <w:rFonts w:eastAsia="SimSun"/>
          <w:i/>
          <w:iCs/>
          <w:noProof/>
        </w:rPr>
        <w:t>RRU</w:t>
      </w:r>
      <w:r w:rsidR="00646054" w:rsidRPr="00ED6412">
        <w:rPr>
          <w:rFonts w:eastAsia="SimSun"/>
          <w:iCs/>
          <w:noProof/>
          <w:vertAlign w:val="subscript"/>
        </w:rPr>
        <w:t>i</w:t>
      </w:r>
      <w:r w:rsidR="00646054" w:rsidRPr="00ED6412">
        <w:rPr>
          <w:rFonts w:eastAsia="SimSun"/>
          <w:iCs/>
          <w:noProof/>
        </w:rPr>
        <w:t xml:space="preserve"> are the </w:t>
      </w:r>
      <w:r w:rsidR="00667A82" w:rsidRPr="00ED6412">
        <w:t>ramp rate down and ramp rate up of the</w:t>
      </w:r>
      <w:r w:rsidR="00646054" w:rsidRPr="00ED6412">
        <w:t xml:space="preserve"> </w:t>
      </w:r>
      <w:r w:rsidR="00646054" w:rsidRPr="00ED6412">
        <w:rPr>
          <w:i/>
        </w:rPr>
        <w:t>i</w:t>
      </w:r>
      <w:r w:rsidR="00646054" w:rsidRPr="00ED6412">
        <w:rPr>
          <w:vertAlign w:val="superscript"/>
        </w:rPr>
        <w:t>th</w:t>
      </w:r>
      <w:r w:rsidR="00667A82" w:rsidRPr="00ED6412">
        <w:t xml:space="preserve"> conventional generator</w:t>
      </w:r>
      <w:r w:rsidR="00714DE1" w:rsidRPr="00ED6412">
        <w:rPr>
          <w:rFonts w:eastAsia="SimSun"/>
          <w:iCs/>
          <w:noProof/>
        </w:rPr>
        <w:t>, respectively</w:t>
      </w:r>
      <w:r w:rsidR="00646054" w:rsidRPr="00ED6412">
        <w:t>.</w:t>
      </w:r>
    </w:p>
    <w:p w14:paraId="1BC405B7" w14:textId="25C0A01A" w:rsidR="00B6605B" w:rsidRPr="00ED6412" w:rsidRDefault="00B6605B" w:rsidP="00A326F0">
      <w:pPr>
        <w:pStyle w:val="Heading4"/>
      </w:pPr>
      <w:bookmarkStart w:id="215" w:name="_Toc523347793"/>
      <w:r w:rsidRPr="00ED6412">
        <w:t>Emission limit</w:t>
      </w:r>
      <w:bookmarkEnd w:id="215"/>
    </w:p>
    <w:p w14:paraId="6E651F61" w14:textId="0D668296" w:rsidR="00667A82" w:rsidRPr="00ED6412" w:rsidRDefault="00667A82" w:rsidP="00330CC9">
      <w:r w:rsidRPr="00ED6412">
        <w:t xml:space="preserve">The emission allowances of each conventional generator at each time stamp and the emission limits of all </w:t>
      </w:r>
      <w:r w:rsidR="00714DE1" w:rsidRPr="00ED6412">
        <w:t xml:space="preserve">the </w:t>
      </w:r>
      <w:r w:rsidRPr="00ED6412">
        <w:t>conventional generators at each time stamp are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0"/>
        <w:gridCol w:w="796"/>
      </w:tblGrid>
      <w:tr w:rsidR="00A53152" w:rsidRPr="00ED6412" w14:paraId="558C72CE" w14:textId="77777777" w:rsidTr="009E392D">
        <w:trPr>
          <w:trHeight w:val="381"/>
        </w:trPr>
        <w:tc>
          <w:tcPr>
            <w:tcW w:w="7140" w:type="dxa"/>
            <w:vAlign w:val="center"/>
          </w:tcPr>
          <w:p w14:paraId="3871AC99" w14:textId="62B93CE8" w:rsidR="00667A82" w:rsidRPr="00ED6412" w:rsidRDefault="00667A82" w:rsidP="000B10DB">
            <w:pPr>
              <w:spacing w:line="256" w:lineRule="auto"/>
            </w:pPr>
            <m:oMathPara>
              <m:oMath>
                <m:r>
                  <m:rPr>
                    <m:sty m:val="p"/>
                  </m:rPr>
                  <w:rPr>
                    <w:rFonts w:ascii="Cambria Math" w:hAnsi="Cambria Math"/>
                  </w:rPr>
                  <m:t>0≤</m:t>
                </m:r>
                <m:sSubSup>
                  <m:sSubSupPr>
                    <m:ctrlPr>
                      <w:rPr>
                        <w:rFonts w:ascii="Cambria Math" w:hAnsi="Cambria Math"/>
                      </w:rPr>
                    </m:ctrlPr>
                  </m:sSubSupPr>
                  <m:e>
                    <m:r>
                      <w:rPr>
                        <w:rFonts w:ascii="Cambria Math" w:hAnsi="Cambria Math"/>
                      </w:rPr>
                      <m:t>E</m:t>
                    </m:r>
                  </m:e>
                  <m:sub>
                    <m:r>
                      <m:rPr>
                        <m:sty m:val="p"/>
                      </m:rPr>
                      <w:rPr>
                        <w:rFonts w:ascii="Cambria Math" w:hAnsi="Cambria Math"/>
                      </w:rPr>
                      <m:t>P,i</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d>
                <m:r>
                  <m:rPr>
                    <m:sty m:val="p"/>
                  </m:rPr>
                  <w:rPr>
                    <w:rFonts w:ascii="Cambria Math" w:hAnsi="Cambria Math"/>
                  </w:rPr>
                  <m:t>≤</m:t>
                </m:r>
                <m:sSub>
                  <m:sSubPr>
                    <m:ctrlPr>
                      <w:rPr>
                        <w:rFonts w:ascii="Cambria Math" w:hAnsi="Cambria Math"/>
                      </w:rPr>
                    </m:ctrlPr>
                  </m:sSubPr>
                  <m:e>
                    <m:r>
                      <w:rPr>
                        <w:rFonts w:ascii="Cambria Math" w:hAnsi="Cambria Math"/>
                      </w:rPr>
                      <m:t>EE</m:t>
                    </m:r>
                  </m:e>
                  <m:sub>
                    <m:r>
                      <m:rPr>
                        <m:sty m:val="p"/>
                      </m:rPr>
                      <w:rPr>
                        <w:rFonts w:ascii="Cambria Math" w:hAnsi="Cambria Math"/>
                      </w:rPr>
                      <m:t>limit</m:t>
                    </m:r>
                  </m:sub>
                </m:sSub>
              </m:oMath>
            </m:oMathPara>
          </w:p>
        </w:tc>
        <w:tc>
          <w:tcPr>
            <w:tcW w:w="796" w:type="dxa"/>
          </w:tcPr>
          <w:p w14:paraId="7BF733D5" w14:textId="78441610" w:rsidR="00667A82" w:rsidRPr="00ED6412" w:rsidRDefault="00667A82" w:rsidP="000B10DB">
            <w:pPr>
              <w:keepNext/>
            </w:pPr>
            <w:bookmarkStart w:id="216" w:name="_Ref496045961"/>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4</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13</w:t>
            </w:r>
            <w:r w:rsidR="006B1469" w:rsidRPr="00ED6412">
              <w:rPr>
                <w:noProof/>
              </w:rPr>
              <w:fldChar w:fldCharType="end"/>
            </w:r>
            <w:r w:rsidRPr="00ED6412">
              <w:rPr>
                <w:noProof/>
              </w:rPr>
              <w:t>)</w:t>
            </w:r>
            <w:bookmarkEnd w:id="216"/>
          </w:p>
        </w:tc>
      </w:tr>
    </w:tbl>
    <w:p w14:paraId="5141EC67" w14:textId="6B581EF6" w:rsidR="00667A82" w:rsidRPr="00ED6412" w:rsidRDefault="00667A82" w:rsidP="00667A82">
      <w:r w:rsidRPr="00ED6412">
        <w:t xml:space="preserve">where </w:t>
      </w:r>
      <w:r w:rsidR="00B7120F" w:rsidRPr="00ED6412">
        <w:rPr>
          <w:i/>
        </w:rPr>
        <w:t>EE</w:t>
      </w:r>
      <w:r w:rsidR="00B7120F" w:rsidRPr="00ED6412">
        <w:rPr>
          <w:vertAlign w:val="subscript"/>
        </w:rPr>
        <w:t>limit</w:t>
      </w:r>
      <w:r w:rsidRPr="00ED6412">
        <w:t xml:space="preserve"> is </w:t>
      </w:r>
      <w:r w:rsidR="008936BF" w:rsidRPr="00ED6412">
        <w:t>the emission limit</w:t>
      </w:r>
      <w:r w:rsidRPr="00ED6412">
        <w:t xml:space="preserve"> of each conventional generator at each time stamp</w:t>
      </w:r>
      <w:r w:rsidR="00B6605B" w:rsidRPr="00ED6412">
        <w:t>.</w:t>
      </w:r>
    </w:p>
    <w:p w14:paraId="3B2FC6EE" w14:textId="2556247E" w:rsidR="007B1110" w:rsidRPr="00ED6412" w:rsidRDefault="007B1110" w:rsidP="00A326F0">
      <w:pPr>
        <w:pStyle w:val="Heading4"/>
      </w:pPr>
      <w:bookmarkStart w:id="217" w:name="_Toc523347794"/>
      <w:r w:rsidRPr="00ED6412">
        <w:lastRenderedPageBreak/>
        <w:t>Spinning reserve</w:t>
      </w:r>
      <w:bookmarkEnd w:id="217"/>
    </w:p>
    <w:p w14:paraId="74C2CC17" w14:textId="615252DE" w:rsidR="00A02474" w:rsidRPr="00ED6412" w:rsidRDefault="00A455F4" w:rsidP="00A455F4">
      <w:pPr>
        <w:rPr>
          <w:lang w:eastAsia="en-US"/>
        </w:rPr>
      </w:pPr>
      <w:r w:rsidRPr="00ED6412">
        <w:rPr>
          <w:lang w:eastAsia="en-US"/>
        </w:rPr>
        <w:t xml:space="preserve">Spinning reserve, also </w:t>
      </w:r>
      <w:r w:rsidR="006976A8" w:rsidRPr="00ED6412">
        <w:rPr>
          <w:lang w:eastAsia="en-US"/>
        </w:rPr>
        <w:t>known as</w:t>
      </w:r>
      <w:r w:rsidRPr="00ED6412">
        <w:rPr>
          <w:lang w:eastAsia="en-US"/>
        </w:rPr>
        <w:t xml:space="preserve"> synchronize</w:t>
      </w:r>
      <w:r w:rsidR="00F7119B" w:rsidRPr="00ED6412">
        <w:rPr>
          <w:lang w:eastAsia="en-US"/>
        </w:rPr>
        <w:t>d</w:t>
      </w:r>
      <w:r w:rsidRPr="00ED6412">
        <w:rPr>
          <w:lang w:eastAsia="en-US"/>
        </w:rPr>
        <w:t xml:space="preserve"> reserve, is </w:t>
      </w:r>
      <w:r w:rsidR="00BC6ECF" w:rsidRPr="00ED6412">
        <w:rPr>
          <w:lang w:eastAsia="en-US"/>
        </w:rPr>
        <w:t>the</w:t>
      </w:r>
      <w:r w:rsidR="006976A8" w:rsidRPr="00ED6412">
        <w:rPr>
          <w:lang w:eastAsia="en-US"/>
        </w:rPr>
        <w:t xml:space="preserve"> online</w:t>
      </w:r>
      <w:r w:rsidRPr="00ED6412">
        <w:rPr>
          <w:lang w:eastAsia="en-US"/>
        </w:rPr>
        <w:t xml:space="preserve"> </w:t>
      </w:r>
      <w:r w:rsidR="003502A0" w:rsidRPr="00ED6412">
        <w:rPr>
          <w:lang w:eastAsia="en-US"/>
        </w:rPr>
        <w:t xml:space="preserve">but unloaded </w:t>
      </w:r>
      <w:r w:rsidRPr="00ED6412">
        <w:rPr>
          <w:lang w:eastAsia="en-US"/>
        </w:rPr>
        <w:t>reserve capacity</w:t>
      </w:r>
      <w:r w:rsidR="003502A0" w:rsidRPr="00ED6412">
        <w:rPr>
          <w:lang w:eastAsia="en-US"/>
        </w:rPr>
        <w:t>.</w:t>
      </w:r>
      <w:r w:rsidRPr="00ED6412">
        <w:rPr>
          <w:lang w:eastAsia="en-US"/>
        </w:rPr>
        <w:t xml:space="preserve"> </w:t>
      </w:r>
      <w:r w:rsidR="008924C6" w:rsidRPr="00ED6412">
        <w:rPr>
          <w:lang w:eastAsia="en-US"/>
        </w:rPr>
        <w:t>It</w:t>
      </w:r>
      <w:r w:rsidR="00B361AA" w:rsidRPr="00ED6412">
        <w:rPr>
          <w:lang w:eastAsia="en-US"/>
        </w:rPr>
        <w:t xml:space="preserve"> </w:t>
      </w:r>
      <w:r w:rsidR="00B14185" w:rsidRPr="00ED6412">
        <w:rPr>
          <w:lang w:eastAsia="en-US"/>
        </w:rPr>
        <w:t xml:space="preserve">can </w:t>
      </w:r>
      <w:r w:rsidR="00B361AA" w:rsidRPr="00ED6412">
        <w:rPr>
          <w:lang w:eastAsia="en-US"/>
        </w:rPr>
        <w:t xml:space="preserve">respond rapidly </w:t>
      </w:r>
      <w:r w:rsidR="009B77B5" w:rsidRPr="00ED6412">
        <w:rPr>
          <w:lang w:eastAsia="en-US"/>
        </w:rPr>
        <w:t xml:space="preserve">for </w:t>
      </w:r>
      <w:r w:rsidR="003F157A" w:rsidRPr="00ED6412">
        <w:rPr>
          <w:lang w:eastAsia="en-US"/>
        </w:rPr>
        <w:t>grid</w:t>
      </w:r>
      <w:r w:rsidR="009B77B5" w:rsidRPr="00ED6412">
        <w:rPr>
          <w:lang w:eastAsia="en-US"/>
        </w:rPr>
        <w:t xml:space="preserve"> security and reliability </w:t>
      </w:r>
      <w:r w:rsidR="009B77B5" w:rsidRPr="00ED6412">
        <w:rPr>
          <w:lang w:eastAsia="en-US"/>
        </w:rPr>
        <w:fldChar w:fldCharType="begin">
          <w:fldData xml:space="preserve">PEVuZE5vdGU+PENpdGU+PEF1dGhvcj5ZYW5uIFJlYm91cnM8L0F1dGhvcj48WWVhcj4yMDA1PC9Z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</w:fldData>
        </w:fldChar>
      </w:r>
      <w:r w:rsidR="000201C4">
        <w:rPr>
          <w:lang w:eastAsia="en-US"/>
        </w:rPr>
        <w:instrText xml:space="preserve"> ADDIN EN.CITE </w:instrText>
      </w:r>
      <w:r w:rsidR="000201C4">
        <w:rPr>
          <w:lang w:eastAsia="en-US"/>
        </w:rPr>
        <w:fldChar w:fldCharType="begin">
          <w:fldData xml:space="preserve">PEVuZE5vdGU+PENpdGU+PEF1dGhvcj5ZYW5uIFJlYm91cnM8L0F1dGhvcj48WWVhcj4yMDA1PC9Z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</w:fldData>
        </w:fldChar>
      </w:r>
      <w:r w:rsidR="000201C4">
        <w:rPr>
          <w:lang w:eastAsia="en-US"/>
        </w:rPr>
        <w:instrText xml:space="preserve"> ADDIN EN.CITE.DATA </w:instrText>
      </w:r>
      <w:r w:rsidR="000201C4">
        <w:rPr>
          <w:lang w:eastAsia="en-US"/>
        </w:rPr>
      </w:r>
      <w:r w:rsidR="000201C4">
        <w:rPr>
          <w:lang w:eastAsia="en-US"/>
        </w:rPr>
        <w:fldChar w:fldCharType="end"/>
      </w:r>
      <w:r w:rsidR="009B77B5" w:rsidRPr="00ED6412">
        <w:rPr>
          <w:lang w:eastAsia="en-US"/>
        </w:rPr>
      </w:r>
      <w:r w:rsidR="009B77B5" w:rsidRPr="00ED6412">
        <w:rPr>
          <w:lang w:eastAsia="en-US"/>
        </w:rPr>
        <w:fldChar w:fldCharType="separate"/>
      </w:r>
      <w:r w:rsidR="000201C4">
        <w:rPr>
          <w:noProof/>
          <w:lang w:eastAsia="en-US"/>
        </w:rPr>
        <w:t>[</w:t>
      </w:r>
      <w:hyperlink w:anchor="_ENREF_194" w:tooltip="Yann Rebours, 2005 #344" w:history="1">
        <w:r w:rsidR="00213BF8">
          <w:rPr>
            <w:noProof/>
            <w:lang w:eastAsia="en-US"/>
          </w:rPr>
          <w:t>194-196</w:t>
        </w:r>
      </w:hyperlink>
      <w:r w:rsidR="000201C4">
        <w:rPr>
          <w:noProof/>
          <w:lang w:eastAsia="en-US"/>
        </w:rPr>
        <w:t>]</w:t>
      </w:r>
      <w:r w:rsidR="009B77B5" w:rsidRPr="00ED6412">
        <w:rPr>
          <w:lang w:eastAsia="en-US"/>
        </w:rPr>
        <w:fldChar w:fldCharType="end"/>
      </w:r>
      <w:r w:rsidR="00BC6ECF" w:rsidRPr="00ED6412">
        <w:rPr>
          <w:lang w:eastAsia="en-US"/>
        </w:rPr>
        <w:t xml:space="preserve"> and </w:t>
      </w:r>
      <w:r w:rsidR="008936BF" w:rsidRPr="00ED6412">
        <w:rPr>
          <w:lang w:eastAsia="en-US"/>
        </w:rPr>
        <w:t>i</w:t>
      </w:r>
      <w:r w:rsidR="009B77B5" w:rsidRPr="00ED6412">
        <w:rPr>
          <w:lang w:eastAsia="en-US"/>
        </w:rPr>
        <w:t xml:space="preserve">t is </w:t>
      </w:r>
      <w:r w:rsidRPr="00ED6412">
        <w:rPr>
          <w:lang w:eastAsia="en-US"/>
        </w:rPr>
        <w:t>given by</w:t>
      </w:r>
      <w:r w:rsidR="008212DF" w:rsidRPr="00ED6412">
        <w:rPr>
          <w:lang w:eastAsia="en-US"/>
        </w:rPr>
        <w:t xml:space="preserve"> </w:t>
      </w:r>
      <w:r w:rsidR="003B7537" w:rsidRPr="00ED6412">
        <w:rPr>
          <w:lang w:eastAsia="en-US"/>
        </w:rPr>
        <w:fldChar w:fldCharType="begin"/>
      </w:r>
      <w:r w:rsidR="000201C4">
        <w:rPr>
          <w:lang w:eastAsia="en-US"/>
        </w:rPr>
        <w:instrText xml:space="preserve"> ADDIN EN.CITE &lt;EndNote&gt;&lt;Cite&gt;&lt;Author&gt;Dubey&lt;/Author&gt;&lt;Year&gt;2015&lt;/Year&gt;&lt;RecNum&gt;265&lt;/RecNum&gt;&lt;DisplayText&gt;[99]&lt;/DisplayText&gt;&lt;record&gt;&lt;rec-number&gt;265&lt;/rec-number&gt;&lt;foreign-keys&gt;&lt;key app="EN" db-id="wat2z5xv39zx9lefev2vrzeifd9dzfzsx50x" timestamp="0"&gt;265&lt;/key&gt;&lt;/foreign-keys&gt;&lt;ref-type name="Journal Article"&gt;17&lt;/ref-type&gt;&lt;contributors&gt;&lt;authors&gt;&lt;author&gt;Dubey, Hari Mohan&lt;/author&gt;&lt;author&gt;Pandit, Manjaree&lt;/author&gt;&lt;author&gt;Panigrahi, BK&lt;/author&gt;&lt;/authors&gt;&lt;/contributors&gt;&lt;titles&gt;&lt;title&gt;Hybrid flower pollination algorithm with time-varying fuzzy selection mechanism for wind integrated multi-objective dynamic economic dispatch&lt;/title&gt;&lt;secondary-title&gt;Renewable Energy&lt;/secondary-title&gt;&lt;/titles&gt;&lt;pages&gt;188-202&lt;/pages&gt;&lt;volume&gt;83&lt;/volume&gt;&lt;dates&gt;&lt;year&gt;2015&lt;/year&gt;&lt;/dates&gt;&lt;isbn&gt;0960-1481&lt;/isbn&gt;&lt;urls&gt;&lt;/urls&gt;&lt;/record&gt;&lt;/Cite&gt;&lt;/EndNote&gt;</w:instrText>
      </w:r>
      <w:r w:rsidR="003B7537" w:rsidRPr="00ED6412">
        <w:rPr>
          <w:lang w:eastAsia="en-US"/>
        </w:rPr>
        <w:fldChar w:fldCharType="separate"/>
      </w:r>
      <w:r w:rsidR="000201C4">
        <w:rPr>
          <w:noProof/>
          <w:lang w:eastAsia="en-US"/>
        </w:rPr>
        <w:t>[</w:t>
      </w:r>
      <w:hyperlink w:anchor="_ENREF_99" w:tooltip="Dubey, 2015 #265" w:history="1">
        <w:r w:rsidR="00213BF8">
          <w:rPr>
            <w:noProof/>
            <w:lang w:eastAsia="en-US"/>
          </w:rPr>
          <w:t>99</w:t>
        </w:r>
      </w:hyperlink>
      <w:r w:rsidR="000201C4">
        <w:rPr>
          <w:noProof/>
          <w:lang w:eastAsia="en-US"/>
        </w:rPr>
        <w:t>]</w:t>
      </w:r>
      <w:r w:rsidR="003B7537" w:rsidRPr="00ED6412">
        <w:rPr>
          <w:lang w:eastAsia="en-US"/>
        </w:rPr>
        <w:fldChar w:fldCharType="end"/>
      </w:r>
      <w:r w:rsidR="00BC6ECF" w:rsidRPr="00ED6412">
        <w:rPr>
          <w:lang w:eastAsia="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0"/>
        <w:gridCol w:w="796"/>
      </w:tblGrid>
      <w:tr w:rsidR="00A53152" w:rsidRPr="00ED6412" w14:paraId="099F1005" w14:textId="77777777" w:rsidTr="00F7119B">
        <w:trPr>
          <w:trHeight w:val="381"/>
        </w:trPr>
        <w:tc>
          <w:tcPr>
            <w:tcW w:w="8500" w:type="dxa"/>
          </w:tcPr>
          <w:p w14:paraId="5D7D0D0C" w14:textId="56C5445E" w:rsidR="00A02474" w:rsidRPr="00ED6412" w:rsidRDefault="008568D1" w:rsidP="00A02474">
            <m:oMathPara>
              <m:oMath>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m:t>
                    </m:r>
                    <m:sSub>
                      <m:sSubPr>
                        <m:ctrlPr>
                          <w:rPr>
                            <w:rFonts w:ascii="Cambria Math" w:hAnsi="Cambria Math"/>
                            <w:i/>
                            <w:noProof/>
                          </w:rPr>
                        </m:ctrlPr>
                      </m:sSubPr>
                      <m:e>
                        <m:r>
                          <w:rPr>
                            <w:rFonts w:ascii="Cambria Math" w:hAnsi="Cambria Math"/>
                            <w:noProof/>
                          </w:rPr>
                          <m:t>P</m:t>
                        </m:r>
                      </m:e>
                      <m:sub>
                        <m:r>
                          <m:rPr>
                            <m:sty m:val="p"/>
                          </m:rPr>
                          <w:rPr>
                            <w:rFonts w:ascii="Cambria Math" w:hAnsi="Cambria Math"/>
                            <w:noProof/>
                          </w:rPr>
                          <m:t>i,max</m:t>
                        </m:r>
                      </m:sub>
                    </m:sSub>
                    <m:r>
                      <w:rPr>
                        <w:rFonts w:ascii="Cambria Math" w:hAnsi="Cambria Math"/>
                      </w:rPr>
                      <m:t>-</m:t>
                    </m:r>
                  </m:e>
                </m:nary>
                <m:sSubSup>
                  <m:sSubSupPr>
                    <m:ctrlPr>
                      <w:rPr>
                        <w:rFonts w:ascii="Cambria Math" w:hAnsi="Cambria Math"/>
                        <w:iCs/>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r>
                  <w:rPr>
                    <w:rFonts w:ascii="Cambria Math" w:hAnsi="Cambria Math"/>
                  </w:rPr>
                  <m:t>)≥</m:t>
                </m:r>
                <m:sSup>
                  <m:sSupPr>
                    <m:ctrlPr>
                      <w:rPr>
                        <w:rFonts w:ascii="Cambria Math" w:hAnsi="Cambria Math"/>
                      </w:rPr>
                    </m:ctrlPr>
                  </m:sSupPr>
                  <m:e>
                    <m:r>
                      <w:rPr>
                        <w:rFonts w:ascii="Cambria Math" w:hAnsi="Cambria Math"/>
                      </w:rPr>
                      <m:t>SR</m:t>
                    </m:r>
                  </m:e>
                  <m:sup>
                    <m:r>
                      <m:rPr>
                        <m:sty m:val="p"/>
                      </m:rPr>
                      <w:rPr>
                        <w:rFonts w:ascii="Cambria Math" w:hAnsi="Cambria Math"/>
                      </w:rPr>
                      <m:t>t</m:t>
                    </m:r>
                  </m:sup>
                </m:sSup>
              </m:oMath>
            </m:oMathPara>
          </w:p>
        </w:tc>
        <w:tc>
          <w:tcPr>
            <w:tcW w:w="605" w:type="dxa"/>
            <w:vAlign w:val="center"/>
          </w:tcPr>
          <w:p w14:paraId="216A6485" w14:textId="0496A576" w:rsidR="00A02474" w:rsidRPr="00ED6412" w:rsidRDefault="00A02474" w:rsidP="00F7119B">
            <w:pPr>
              <w:jc w:val="center"/>
              <w:rPr>
                <w:noProof/>
              </w:rPr>
            </w:pPr>
            <w:bookmarkStart w:id="218" w:name="_Ref488940531"/>
            <w:r w:rsidRPr="00ED6412">
              <w:rPr>
                <w:noProof/>
              </w:rPr>
              <w:t>(</w:t>
            </w:r>
            <w:r w:rsidRPr="00ED6412">
              <w:rPr>
                <w:noProof/>
              </w:rPr>
              <w:fldChar w:fldCharType="begin"/>
            </w:r>
            <w:r w:rsidRPr="00ED6412">
              <w:rPr>
                <w:noProof/>
              </w:rPr>
              <w:instrText xml:space="preserve"> STYLEREF 1 \s </w:instrText>
            </w:r>
            <w:r w:rsidRPr="00ED6412">
              <w:rPr>
                <w:noProof/>
              </w:rPr>
              <w:fldChar w:fldCharType="separate"/>
            </w:r>
            <w:r w:rsidR="00C05E44">
              <w:rPr>
                <w:noProof/>
              </w:rPr>
              <w:t>4</w:t>
            </w:r>
            <w:r w:rsidRPr="00ED6412">
              <w:rPr>
                <w:noProof/>
              </w:rPr>
              <w:fldChar w:fldCharType="end"/>
            </w:r>
            <w:r w:rsidRPr="00ED6412">
              <w:rPr>
                <w:noProof/>
              </w:rPr>
              <w:t>.</w:t>
            </w:r>
            <w:r w:rsidRPr="00ED6412">
              <w:rPr>
                <w:noProof/>
              </w:rPr>
              <w:fldChar w:fldCharType="begin"/>
            </w:r>
            <w:r w:rsidRPr="00ED6412">
              <w:rPr>
                <w:noProof/>
              </w:rPr>
              <w:instrText xml:space="preserve"> SEQ Equation \* ARABIC \s 1 </w:instrText>
            </w:r>
            <w:r w:rsidRPr="00ED6412">
              <w:rPr>
                <w:noProof/>
              </w:rPr>
              <w:fldChar w:fldCharType="separate"/>
            </w:r>
            <w:r w:rsidR="00C05E44">
              <w:rPr>
                <w:noProof/>
              </w:rPr>
              <w:t>14</w:t>
            </w:r>
            <w:r w:rsidRPr="00ED6412">
              <w:rPr>
                <w:noProof/>
              </w:rPr>
              <w:fldChar w:fldCharType="end"/>
            </w:r>
            <w:r w:rsidRPr="00ED6412">
              <w:rPr>
                <w:noProof/>
              </w:rPr>
              <w:t>)</w:t>
            </w:r>
            <w:bookmarkEnd w:id="218"/>
          </w:p>
        </w:tc>
      </w:tr>
    </w:tbl>
    <w:p w14:paraId="5CD3B4A9" w14:textId="170E20FA" w:rsidR="00A02474" w:rsidRDefault="00A02474" w:rsidP="00A02474">
      <w:pPr>
        <w:rPr>
          <w:lang w:eastAsia="en-US"/>
        </w:rPr>
      </w:pPr>
      <w:r w:rsidRPr="00ED6412">
        <w:rPr>
          <w:lang w:eastAsia="en-US"/>
        </w:rPr>
        <w:t xml:space="preserve">where </w:t>
      </w:r>
      <w:r w:rsidR="00111919" w:rsidRPr="00ED6412">
        <w:rPr>
          <w:i/>
          <w:lang w:eastAsia="en-US"/>
        </w:rPr>
        <w:t>S</w:t>
      </w:r>
      <w:r w:rsidRPr="00ED6412">
        <w:rPr>
          <w:i/>
          <w:lang w:eastAsia="en-US"/>
        </w:rPr>
        <w:t>R</w:t>
      </w:r>
      <w:r w:rsidRPr="00ED6412">
        <w:rPr>
          <w:vertAlign w:val="superscript"/>
          <w:lang w:eastAsia="en-US"/>
        </w:rPr>
        <w:t>t</w:t>
      </w:r>
      <w:r w:rsidRPr="00ED6412">
        <w:rPr>
          <w:lang w:eastAsia="en-US"/>
        </w:rPr>
        <w:t xml:space="preserve"> is </w:t>
      </w:r>
      <w:r w:rsidR="00893564" w:rsidRPr="00ED6412">
        <w:rPr>
          <w:lang w:eastAsia="en-US"/>
        </w:rPr>
        <w:t xml:space="preserve">the </w:t>
      </w:r>
      <w:r w:rsidR="00A455F4" w:rsidRPr="00ED6412">
        <w:rPr>
          <w:lang w:eastAsia="en-US"/>
        </w:rPr>
        <w:t xml:space="preserve">spinning reserve at </w:t>
      </w:r>
      <w:r w:rsidR="00F7119B" w:rsidRPr="00ED6412">
        <w:rPr>
          <w:lang w:eastAsia="en-US"/>
        </w:rPr>
        <w:t xml:space="preserve">time step </w:t>
      </w:r>
      <w:r w:rsidR="00F7119B" w:rsidRPr="00ED6412">
        <w:rPr>
          <w:i/>
          <w:lang w:eastAsia="en-US"/>
        </w:rPr>
        <w:t>t</w:t>
      </w:r>
      <w:r w:rsidR="00F7119B" w:rsidRPr="00ED6412">
        <w:rPr>
          <w:lang w:eastAsia="en-US"/>
        </w:rPr>
        <w:t>.</w:t>
      </w:r>
    </w:p>
    <w:p w14:paraId="1413E054" w14:textId="2486022E" w:rsidR="00B80F5C" w:rsidRPr="00B80F5C" w:rsidRDefault="00B80F5C" w:rsidP="00B80F5C">
      <w:pPr>
        <w:rPr>
          <w:color w:val="FF0000"/>
          <w:lang w:eastAsia="en-US"/>
        </w:rPr>
      </w:pPr>
      <w:r w:rsidRPr="00B80F5C">
        <w:rPr>
          <w:color w:val="FF0000"/>
          <w:lang w:eastAsia="en-US"/>
        </w:rPr>
        <w:fldChar w:fldCharType="begin"/>
      </w:r>
      <w:r w:rsidRPr="00B80F5C">
        <w:rPr>
          <w:color w:val="FF0000"/>
          <w:lang w:eastAsia="en-US"/>
        </w:rPr>
        <w:instrText xml:space="preserve"> REF _Ref523335517 \h </w:instrText>
      </w:r>
      <w:r w:rsidRPr="00B80F5C">
        <w:rPr>
          <w:color w:val="FF0000"/>
          <w:lang w:eastAsia="en-US"/>
        </w:rPr>
      </w:r>
      <w:r w:rsidRPr="00B80F5C">
        <w:rPr>
          <w:color w:val="FF0000"/>
          <w:lang w:eastAsia="en-US"/>
        </w:rPr>
        <w:fldChar w:fldCharType="separate"/>
      </w:r>
      <w:r w:rsidRPr="00B80F5C">
        <w:rPr>
          <w:color w:val="FF0000"/>
        </w:rPr>
        <w:t xml:space="preserve">Figure </w:t>
      </w:r>
      <w:r w:rsidRPr="00B80F5C">
        <w:rPr>
          <w:noProof/>
          <w:color w:val="FF0000"/>
        </w:rPr>
        <w:t>4</w:t>
      </w:r>
      <w:r w:rsidRPr="00B80F5C">
        <w:rPr>
          <w:color w:val="FF0000"/>
        </w:rPr>
        <w:t>.</w:t>
      </w:r>
      <w:r w:rsidRPr="00B80F5C">
        <w:rPr>
          <w:noProof/>
          <w:color w:val="FF0000"/>
        </w:rPr>
        <w:t>1</w:t>
      </w:r>
      <w:r w:rsidRPr="00B80F5C">
        <w:rPr>
          <w:color w:val="FF0000"/>
          <w:lang w:eastAsia="en-US"/>
        </w:rPr>
        <w:fldChar w:fldCharType="end"/>
      </w:r>
      <w:r w:rsidRPr="00B80F5C">
        <w:rPr>
          <w:color w:val="FF0000"/>
          <w:lang w:eastAsia="en-US"/>
        </w:rPr>
        <w:t xml:space="preserve"> </w:t>
      </w:r>
      <w:r w:rsidR="00493C10">
        <w:rPr>
          <w:color w:val="0070C0"/>
          <w:lang w:eastAsia="en-US"/>
        </w:rPr>
        <w:t xml:space="preserve">shows </w:t>
      </w:r>
      <w:r w:rsidRPr="00B80F5C">
        <w:rPr>
          <w:color w:val="FF0000"/>
          <w:lang w:eastAsia="en-US"/>
        </w:rPr>
        <w:t xml:space="preserve">a flowchart to describe the </w:t>
      </w:r>
      <w:r>
        <w:rPr>
          <w:color w:val="FF0000"/>
          <w:lang w:eastAsia="en-US"/>
        </w:rPr>
        <w:t>DEED model.</w:t>
      </w:r>
    </w:p>
    <w:p w14:paraId="60492BA3" w14:textId="77777777" w:rsidR="00114FC1" w:rsidRDefault="00114FC1" w:rsidP="00114FC1">
      <w:pPr>
        <w:keepNext/>
        <w:jc w:val="center"/>
      </w:pPr>
      <w:r>
        <w:rPr>
          <w:noProof/>
          <w:lang w:eastAsia="en-GB"/>
        </w:rPr>
        <w:drawing>
          <wp:inline distT="0" distB="0" distL="0" distR="0" wp14:anchorId="02953F3F" wp14:editId="019E6BE4">
            <wp:extent cx="2988000" cy="4010209"/>
            <wp:effectExtent l="0" t="0" r="3175" b="0"/>
            <wp:docPr id="21" name="Picture 21" descr="C:\Users\admin\Deskto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Capture.JPG"/>
                    <pic:cNvPicPr>
                      <a:picLocks noChangeAspect="1" noChangeArrowheads="1"/>
                    </pic:cNvPicPr>
                  </pic:nvPicPr>
                  <pic:blipFill rotWithShape="1">
                    <a:blip r:embed="rId39">
                      <a:extLst>
                        <a:ext uri="{28A0092B-C50C-407E-A947-70E740481C1C}">
                          <a14:useLocalDpi xmlns:a14="http://schemas.microsoft.com/office/drawing/2010/main" val="0"/>
                        </a:ext>
                      </a:extLst>
                    </a:blip>
                    <a:srcRect t="5202" b="6358"/>
                    <a:stretch/>
                  </pic:blipFill>
                  <pic:spPr bwMode="auto">
                    <a:xfrm>
                      <a:off x="0" y="0"/>
                      <a:ext cx="2988000" cy="4010209"/>
                    </a:xfrm>
                    <a:prstGeom prst="rect">
                      <a:avLst/>
                    </a:prstGeom>
                    <a:noFill/>
                    <a:ln>
                      <a:noFill/>
                    </a:ln>
                    <a:extLst>
                      <a:ext uri="{53640926-AAD7-44D8-BBD7-CCE9431645EC}">
                        <a14:shadowObscured xmlns:a14="http://schemas.microsoft.com/office/drawing/2010/main"/>
                      </a:ext>
                    </a:extLst>
                  </pic:spPr>
                </pic:pic>
              </a:graphicData>
            </a:graphic>
          </wp:inline>
        </w:drawing>
      </w:r>
    </w:p>
    <w:p w14:paraId="4606AFAB" w14:textId="466A67B3" w:rsidR="00114FC1" w:rsidRPr="00ED6412" w:rsidRDefault="00114FC1" w:rsidP="00114FC1">
      <w:pPr>
        <w:pStyle w:val="Caption"/>
      </w:pPr>
      <w:bookmarkStart w:id="219" w:name="_Ref523335517"/>
      <w:bookmarkStart w:id="220" w:name="_Toc523347882"/>
      <w:r>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4</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1</w:t>
      </w:r>
      <w:r w:rsidR="00C47357">
        <w:rPr>
          <w:noProof/>
        </w:rPr>
        <w:fldChar w:fldCharType="end"/>
      </w:r>
      <w:bookmarkEnd w:id="219"/>
      <w:r>
        <w:t xml:space="preserve"> </w:t>
      </w:r>
      <w:r w:rsidR="00B80F5C">
        <w:t>Flow chart of DEED model.</w:t>
      </w:r>
      <w:bookmarkEnd w:id="220"/>
    </w:p>
    <w:p w14:paraId="66F86271" w14:textId="6334DAA9" w:rsidR="00214ED7" w:rsidRPr="00ED6412" w:rsidRDefault="00667A82" w:rsidP="00214ED7">
      <w:pPr>
        <w:pStyle w:val="Heading2"/>
        <w:rPr>
          <w:color w:val="auto"/>
        </w:rPr>
      </w:pPr>
      <w:bookmarkStart w:id="221" w:name="_Toc523347795"/>
      <w:r w:rsidRPr="00ED6412">
        <w:rPr>
          <w:color w:val="auto"/>
        </w:rPr>
        <w:lastRenderedPageBreak/>
        <w:t>Model validation</w:t>
      </w:r>
      <w:bookmarkEnd w:id="221"/>
    </w:p>
    <w:p w14:paraId="2B531078" w14:textId="50E0BC2C" w:rsidR="00766A51" w:rsidRPr="00ED6412" w:rsidRDefault="00766A51" w:rsidP="00766A51">
      <w:pPr>
        <w:rPr>
          <w:lang w:eastAsia="en-US"/>
        </w:rPr>
      </w:pPr>
      <w:r w:rsidRPr="00ED6412">
        <w:rPr>
          <w:lang w:eastAsia="en-US"/>
        </w:rPr>
        <w:t xml:space="preserve">In order to validate the </w:t>
      </w:r>
      <w:r w:rsidR="00222662" w:rsidRPr="00ED6412">
        <w:rPr>
          <w:lang w:eastAsia="en-US"/>
        </w:rPr>
        <w:t xml:space="preserve">proposed </w:t>
      </w:r>
      <w:r w:rsidR="007C2393" w:rsidRPr="00ED6412">
        <w:rPr>
          <w:lang w:eastAsia="en-US"/>
        </w:rPr>
        <w:t xml:space="preserve">dynamic state of the </w:t>
      </w:r>
      <w:r w:rsidRPr="00ED6412">
        <w:rPr>
          <w:lang w:eastAsia="en-US"/>
        </w:rPr>
        <w:t>model, the data from an ex</w:t>
      </w:r>
      <w:r w:rsidR="00C92C0F" w:rsidRPr="00ED6412">
        <w:rPr>
          <w:lang w:eastAsia="en-US"/>
        </w:rPr>
        <w:t>is</w:t>
      </w:r>
      <w:r w:rsidRPr="00ED6412">
        <w:rPr>
          <w:lang w:eastAsia="en-US"/>
        </w:rPr>
        <w:t xml:space="preserve">ting </w:t>
      </w:r>
      <w:r w:rsidR="007C2393" w:rsidRPr="00ED6412">
        <w:rPr>
          <w:lang w:eastAsia="en-US"/>
        </w:rPr>
        <w:t xml:space="preserve">dynamic </w:t>
      </w:r>
      <w:r w:rsidRPr="00ED6412">
        <w:rPr>
          <w:lang w:eastAsia="en-US"/>
        </w:rPr>
        <w:t xml:space="preserve">model, which has similar </w:t>
      </w:r>
      <w:r w:rsidR="00C21BAA" w:rsidRPr="00ED6412">
        <w:rPr>
          <w:lang w:eastAsia="en-US"/>
        </w:rPr>
        <w:t>methodologies</w:t>
      </w:r>
      <w:r w:rsidRPr="00ED6412">
        <w:rPr>
          <w:lang w:eastAsia="en-US"/>
        </w:rPr>
        <w:t xml:space="preserve">, </w:t>
      </w:r>
      <w:r w:rsidR="005020CF" w:rsidRPr="00ED6412">
        <w:rPr>
          <w:lang w:eastAsia="en-US"/>
        </w:rPr>
        <w:t>has been investigated</w:t>
      </w:r>
      <w:r w:rsidRPr="00ED6412">
        <w:rPr>
          <w:lang w:eastAsia="en-US"/>
        </w:rPr>
        <w:t>.</w:t>
      </w:r>
      <w:r w:rsidR="0094346A" w:rsidRPr="00ED6412">
        <w:rPr>
          <w:lang w:eastAsia="en-US"/>
        </w:rPr>
        <w:t xml:space="preserve"> </w:t>
      </w:r>
      <w:r w:rsidR="005020CF" w:rsidRPr="00ED6412">
        <w:rPr>
          <w:lang w:eastAsia="en-US"/>
        </w:rPr>
        <w:t xml:space="preserve">In particular, both </w:t>
      </w:r>
      <w:r w:rsidR="009C27ED" w:rsidRPr="00ED6412">
        <w:rPr>
          <w:lang w:eastAsia="en-US"/>
        </w:rPr>
        <w:t xml:space="preserve">Liao </w:t>
      </w:r>
      <w:r w:rsidR="00EB4AFC" w:rsidRPr="00ED6412">
        <w:rPr>
          <w:lang w:eastAsia="en-US"/>
        </w:rPr>
        <w:fldChar w:fldCharType="begin"/>
      </w:r>
      <w:r w:rsidR="000201C4">
        <w:rPr>
          <w:lang w:eastAsia="en-US"/>
        </w:rPr>
        <w:instrText xml:space="preserve"> ADDIN EN.CITE &lt;EndNote&gt;&lt;Cite&gt;&lt;Author&gt;Liao&lt;/Author&gt;&lt;Year&gt;2011&lt;/Year&gt;&lt;RecNum&gt;157&lt;/RecNum&gt;&lt;DisplayText&gt;[117]&lt;/DisplayText&gt;&lt;record&gt;&lt;rec-number&gt;157&lt;/rec-number&gt;&lt;foreign-keys&gt;&lt;key app="EN" db-id="wat2z5xv39zx9lefev2vrzeifd9dzfzsx50x" timestamp="0"&gt;157&lt;/key&gt;&lt;/foreign-keys&gt;&lt;ref-type name="Journal Article"&gt;17&lt;/ref-type&gt;&lt;contributors&gt;&lt;authors&gt;&lt;author&gt;Liao, Gwo-Ching&lt;/author&gt;&lt;/authors&gt;&lt;/contributors&gt;&lt;titles&gt;&lt;title&gt;A novel evolutionary algorithm for dynamic economic dispatch with energy saving and emission reduction in power system integrated wind power&lt;/title&gt;&lt;secondary-title&gt;Energy&lt;/secondary-title&gt;&lt;/titles&gt;&lt;pages&gt;1018-1029&lt;/pages&gt;&lt;volume&gt;36&lt;/volume&gt;&lt;number&gt;2&lt;/number&gt;&lt;keywords&gt;&lt;keyword&gt;Power system integrated wind power&lt;/keyword&gt;&lt;keyword&gt;Dynamic economic dispatch&lt;/keyword&gt;&lt;keyword&gt;Energy saving&lt;/keyword&gt;&lt;keyword&gt;Emission reduction&lt;/keyword&gt;&lt;keyword&gt;Chaotic quantum genetic algorithm&lt;/keyword&gt;&lt;/keywords&gt;&lt;dates&gt;&lt;year&gt;2011&lt;/year&gt;&lt;pub-dates&gt;&lt;date&gt;2//&lt;/date&gt;&lt;/pub-dates&gt;&lt;/dates&gt;&lt;isbn&gt;0360-5442&lt;/isbn&gt;&lt;urls&gt;&lt;related-urls&gt;&lt;url&gt;http://www.sciencedirect.com/science/article/pii/S0360544210006961&lt;/url&gt;&lt;/related-urls&gt;&lt;/urls&gt;&lt;electronic-resource-num&gt;http://dx.doi.org/10.1016/j.energy.2010.12.006&lt;/electronic-resource-num&gt;&lt;/record&gt;&lt;/Cite&gt;&lt;/EndNote&gt;</w:instrText>
      </w:r>
      <w:r w:rsidR="00EB4AFC" w:rsidRPr="00ED6412">
        <w:rPr>
          <w:lang w:eastAsia="en-US"/>
        </w:rPr>
        <w:fldChar w:fldCharType="separate"/>
      </w:r>
      <w:r w:rsidR="000201C4">
        <w:rPr>
          <w:noProof/>
          <w:lang w:eastAsia="en-US"/>
        </w:rPr>
        <w:t>[</w:t>
      </w:r>
      <w:hyperlink w:anchor="_ENREF_117" w:tooltip="Liao, 2011 #157" w:history="1">
        <w:r w:rsidR="00213BF8">
          <w:rPr>
            <w:noProof/>
            <w:lang w:eastAsia="en-US"/>
          </w:rPr>
          <w:t>117</w:t>
        </w:r>
      </w:hyperlink>
      <w:r w:rsidR="000201C4">
        <w:rPr>
          <w:noProof/>
          <w:lang w:eastAsia="en-US"/>
        </w:rPr>
        <w:t>]</w:t>
      </w:r>
      <w:r w:rsidR="00EB4AFC" w:rsidRPr="00ED6412">
        <w:rPr>
          <w:lang w:eastAsia="en-US"/>
        </w:rPr>
        <w:fldChar w:fldCharType="end"/>
      </w:r>
      <w:r w:rsidR="009C27ED" w:rsidRPr="00ED6412">
        <w:rPr>
          <w:lang w:eastAsia="en-US"/>
        </w:rPr>
        <w:t xml:space="preserve"> and</w:t>
      </w:r>
      <w:r w:rsidR="005F6DF8" w:rsidRPr="00ED6412">
        <w:rPr>
          <w:lang w:eastAsia="en-US"/>
        </w:rPr>
        <w:t xml:space="preserve"> Dubey</w:t>
      </w:r>
      <w:r w:rsidR="009C27ED" w:rsidRPr="00ED6412">
        <w:rPr>
          <w:lang w:eastAsia="en-US"/>
        </w:rPr>
        <w:t xml:space="preserve"> </w:t>
      </w:r>
      <w:r w:rsidR="00EB4AFC" w:rsidRPr="00ED6412">
        <w:rPr>
          <w:lang w:eastAsia="en-US"/>
        </w:rPr>
        <w:fldChar w:fldCharType="begin"/>
      </w:r>
      <w:r w:rsidR="000201C4">
        <w:rPr>
          <w:lang w:eastAsia="en-US"/>
        </w:rPr>
        <w:instrText xml:space="preserve"> ADDIN EN.CITE &lt;EndNote&gt;&lt;Cite&gt;&lt;Author&gt;Dubey&lt;/Author&gt;&lt;Year&gt;2015&lt;/Year&gt;&lt;RecNum&gt;265&lt;/RecNum&gt;&lt;DisplayText&gt;[99]&lt;/DisplayText&gt;&lt;record&gt;&lt;rec-number&gt;265&lt;/rec-number&gt;&lt;foreign-keys&gt;&lt;key app="EN" db-id="wat2z5xv39zx9lefev2vrzeifd9dzfzsx50x" timestamp="0"&gt;265&lt;/key&gt;&lt;/foreign-keys&gt;&lt;ref-type name="Journal Article"&gt;17&lt;/ref-type&gt;&lt;contributors&gt;&lt;authors&gt;&lt;author&gt;Dubey, Hari Mohan&lt;/author&gt;&lt;author&gt;Pandit, Manjaree&lt;/author&gt;&lt;author&gt;Panigrahi, BK&lt;/author&gt;&lt;/authors&gt;&lt;/contributors&gt;&lt;titles&gt;&lt;title&gt;Hybrid flower pollination algorithm with time-varying fuzzy selection mechanism for wind integrated multi-objective dynamic economic dispatch&lt;/title&gt;&lt;secondary-title&gt;Renewable Energy&lt;/secondary-title&gt;&lt;/titles&gt;&lt;pages&gt;188-202&lt;/pages&gt;&lt;volume&gt;83&lt;/volume&gt;&lt;dates&gt;&lt;year&gt;2015&lt;/year&gt;&lt;/dates&gt;&lt;isbn&gt;0960-1481&lt;/isbn&gt;&lt;urls&gt;&lt;/urls&gt;&lt;/record&gt;&lt;/Cite&gt;&lt;/EndNote&gt;</w:instrText>
      </w:r>
      <w:r w:rsidR="00EB4AFC" w:rsidRPr="00ED6412">
        <w:rPr>
          <w:lang w:eastAsia="en-US"/>
        </w:rPr>
        <w:fldChar w:fldCharType="separate"/>
      </w:r>
      <w:r w:rsidR="000201C4">
        <w:rPr>
          <w:noProof/>
          <w:lang w:eastAsia="en-US"/>
        </w:rPr>
        <w:t>[</w:t>
      </w:r>
      <w:hyperlink w:anchor="_ENREF_99" w:tooltip="Dubey, 2015 #265" w:history="1">
        <w:r w:rsidR="00213BF8">
          <w:rPr>
            <w:noProof/>
            <w:lang w:eastAsia="en-US"/>
          </w:rPr>
          <w:t>99</w:t>
        </w:r>
      </w:hyperlink>
      <w:r w:rsidR="000201C4">
        <w:rPr>
          <w:noProof/>
          <w:lang w:eastAsia="en-US"/>
        </w:rPr>
        <w:t>]</w:t>
      </w:r>
      <w:r w:rsidR="00EB4AFC" w:rsidRPr="00ED6412">
        <w:rPr>
          <w:lang w:eastAsia="en-US"/>
        </w:rPr>
        <w:fldChar w:fldCharType="end"/>
      </w:r>
      <w:r w:rsidR="005020CF" w:rsidRPr="00ED6412">
        <w:rPr>
          <w:lang w:eastAsia="en-US"/>
        </w:rPr>
        <w:t xml:space="preserve"> have investigated</w:t>
      </w:r>
      <w:r w:rsidR="009C27ED" w:rsidRPr="00ED6412">
        <w:rPr>
          <w:lang w:eastAsia="en-US"/>
        </w:rPr>
        <w:t xml:space="preserve"> a </w:t>
      </w:r>
      <w:r w:rsidR="00244AE6" w:rsidRPr="00ED6412">
        <w:rPr>
          <w:lang w:eastAsia="en-US"/>
        </w:rPr>
        <w:t xml:space="preserve">similar DEED </w:t>
      </w:r>
      <w:r w:rsidR="009C27ED" w:rsidRPr="00ED6412">
        <w:rPr>
          <w:lang w:eastAsia="en-US"/>
        </w:rPr>
        <w:t xml:space="preserve">model </w:t>
      </w:r>
      <w:r w:rsidR="00C92C0F" w:rsidRPr="00ED6412">
        <w:rPr>
          <w:lang w:eastAsia="en-US"/>
        </w:rPr>
        <w:t>with</w:t>
      </w:r>
      <w:r w:rsidR="005020CF" w:rsidRPr="00ED6412">
        <w:rPr>
          <w:lang w:eastAsia="en-US"/>
        </w:rPr>
        <w:t xml:space="preserve"> an</w:t>
      </w:r>
      <w:r w:rsidR="00C92C0F" w:rsidRPr="00ED6412">
        <w:rPr>
          <w:lang w:eastAsia="en-US"/>
        </w:rPr>
        <w:t xml:space="preserve"> </w:t>
      </w:r>
      <w:r w:rsidR="00244AE6" w:rsidRPr="00ED6412">
        <w:rPr>
          <w:lang w:eastAsia="en-US"/>
        </w:rPr>
        <w:t>integrated wind power</w:t>
      </w:r>
      <w:r w:rsidR="00E20F0A" w:rsidRPr="00ED6412">
        <w:rPr>
          <w:lang w:eastAsia="en-US"/>
        </w:rPr>
        <w:t>. However,</w:t>
      </w:r>
      <w:r w:rsidR="009C27ED" w:rsidRPr="00ED6412">
        <w:rPr>
          <w:lang w:eastAsia="en-US"/>
        </w:rPr>
        <w:t xml:space="preserve"> they </w:t>
      </w:r>
      <w:r w:rsidR="00D226A7" w:rsidRPr="00ED6412">
        <w:rPr>
          <w:lang w:eastAsia="en-US"/>
        </w:rPr>
        <w:t>did not provide</w:t>
      </w:r>
      <w:r w:rsidR="005F6DF8" w:rsidRPr="00ED6412">
        <w:rPr>
          <w:lang w:eastAsia="en-US"/>
        </w:rPr>
        <w:t xml:space="preserve"> the data </w:t>
      </w:r>
      <w:r w:rsidR="00C92C0F" w:rsidRPr="00ED6412">
        <w:rPr>
          <w:lang w:eastAsia="en-US"/>
        </w:rPr>
        <w:t>for the</w:t>
      </w:r>
      <w:r w:rsidR="005F6DF8" w:rsidRPr="00ED6412">
        <w:rPr>
          <w:lang w:eastAsia="en-US"/>
        </w:rPr>
        <w:t xml:space="preserve"> wind </w:t>
      </w:r>
      <w:r w:rsidR="00244AE6" w:rsidRPr="00ED6412">
        <w:rPr>
          <w:lang w:eastAsia="en-US"/>
        </w:rPr>
        <w:t>power cost</w:t>
      </w:r>
      <w:r w:rsidR="00C92C0F" w:rsidRPr="00ED6412">
        <w:rPr>
          <w:lang w:eastAsia="en-US"/>
        </w:rPr>
        <w:t xml:space="preserve"> and therefore </w:t>
      </w:r>
      <w:r w:rsidR="002F7997" w:rsidRPr="00ED6412">
        <w:rPr>
          <w:lang w:eastAsia="en-US"/>
        </w:rPr>
        <w:t xml:space="preserve">it is difficult to validate the </w:t>
      </w:r>
      <w:r w:rsidR="00A30A93" w:rsidRPr="00ED6412">
        <w:rPr>
          <w:lang w:eastAsia="en-US"/>
        </w:rPr>
        <w:t xml:space="preserve">proposed </w:t>
      </w:r>
      <w:r w:rsidR="002F7997" w:rsidRPr="00ED6412">
        <w:rPr>
          <w:lang w:eastAsia="en-US"/>
        </w:rPr>
        <w:t xml:space="preserve">model with </w:t>
      </w:r>
      <w:r w:rsidR="00A30A93" w:rsidRPr="00ED6412">
        <w:rPr>
          <w:lang w:eastAsia="en-US"/>
        </w:rPr>
        <w:t>ex</w:t>
      </w:r>
      <w:r w:rsidR="005020CF" w:rsidRPr="00ED6412">
        <w:rPr>
          <w:lang w:eastAsia="en-US"/>
        </w:rPr>
        <w:t>is</w:t>
      </w:r>
      <w:r w:rsidR="00A30A93" w:rsidRPr="00ED6412">
        <w:rPr>
          <w:lang w:eastAsia="en-US"/>
        </w:rPr>
        <w:t>ting</w:t>
      </w:r>
      <w:r w:rsidR="002F7997" w:rsidRPr="00ED6412">
        <w:rPr>
          <w:lang w:eastAsia="en-US"/>
        </w:rPr>
        <w:t xml:space="preserve"> </w:t>
      </w:r>
      <w:r w:rsidR="005020CF" w:rsidRPr="00ED6412">
        <w:rPr>
          <w:lang w:eastAsia="en-US"/>
        </w:rPr>
        <w:t>research work</w:t>
      </w:r>
      <w:r w:rsidR="002F7997" w:rsidRPr="00ED6412">
        <w:rPr>
          <w:lang w:eastAsia="en-US"/>
        </w:rPr>
        <w:t>.</w:t>
      </w:r>
    </w:p>
    <w:p w14:paraId="61E93A6D" w14:textId="772804C1" w:rsidR="00F765FE" w:rsidRPr="00ED6412" w:rsidRDefault="005020CF" w:rsidP="00F765FE">
      <w:pPr>
        <w:rPr>
          <w:lang w:eastAsia="en-US"/>
        </w:rPr>
      </w:pPr>
      <w:r w:rsidRPr="00ED6412">
        <w:rPr>
          <w:lang w:eastAsia="en-US"/>
        </w:rPr>
        <w:t xml:space="preserve">However, </w:t>
      </w:r>
      <w:r w:rsidR="00F765FE" w:rsidRPr="00ED6412">
        <w:rPr>
          <w:lang w:eastAsia="en-US"/>
        </w:rPr>
        <w:t xml:space="preserve">as the model </w:t>
      </w:r>
      <w:r w:rsidRPr="00ED6412">
        <w:rPr>
          <w:lang w:eastAsia="en-US"/>
        </w:rPr>
        <w:t xml:space="preserve">proposed </w:t>
      </w:r>
      <w:r w:rsidR="00F765FE" w:rsidRPr="00ED6412">
        <w:rPr>
          <w:lang w:eastAsia="en-US"/>
        </w:rPr>
        <w:t xml:space="preserve">in this chapter is based on the steady state model of Chapter 3, the validation of </w:t>
      </w:r>
      <w:r w:rsidRPr="00ED6412">
        <w:rPr>
          <w:lang w:eastAsia="en-US"/>
        </w:rPr>
        <w:t xml:space="preserve">the </w:t>
      </w:r>
      <w:r w:rsidR="00F765FE" w:rsidRPr="00ED6412">
        <w:rPr>
          <w:lang w:eastAsia="en-US"/>
        </w:rPr>
        <w:t>optimi</w:t>
      </w:r>
      <w:r w:rsidR="008934DA" w:rsidRPr="00ED6412">
        <w:rPr>
          <w:lang w:eastAsia="en-US"/>
        </w:rPr>
        <w:t>z</w:t>
      </w:r>
      <w:r w:rsidR="00F765FE" w:rsidRPr="00ED6412">
        <w:rPr>
          <w:lang w:eastAsia="en-US"/>
        </w:rPr>
        <w:t xml:space="preserve">ation </w:t>
      </w:r>
      <w:r w:rsidRPr="00ED6412">
        <w:rPr>
          <w:lang w:eastAsia="en-US"/>
        </w:rPr>
        <w:t xml:space="preserve">procedure </w:t>
      </w:r>
      <w:r w:rsidR="00F765FE" w:rsidRPr="00ED6412">
        <w:rPr>
          <w:lang w:eastAsia="en-US"/>
        </w:rPr>
        <w:t xml:space="preserve">in each step has been </w:t>
      </w:r>
      <w:r w:rsidR="002B0C70" w:rsidRPr="00ED6412">
        <w:rPr>
          <w:lang w:eastAsia="en-US"/>
        </w:rPr>
        <w:t xml:space="preserve">already been </w:t>
      </w:r>
      <w:r w:rsidRPr="00ED6412">
        <w:rPr>
          <w:lang w:eastAsia="en-US"/>
        </w:rPr>
        <w:t xml:space="preserve">performed </w:t>
      </w:r>
      <w:r w:rsidR="00F765FE" w:rsidRPr="00ED6412">
        <w:rPr>
          <w:lang w:eastAsia="en-US"/>
        </w:rPr>
        <w:t xml:space="preserve">in Chapter 3. </w:t>
      </w:r>
      <w:r w:rsidRPr="00ED6412">
        <w:rPr>
          <w:lang w:eastAsia="en-US"/>
        </w:rPr>
        <w:t>In this chapter, t</w:t>
      </w:r>
      <w:r w:rsidR="00F765FE" w:rsidRPr="00ED6412">
        <w:rPr>
          <w:lang w:eastAsia="en-US"/>
        </w:rPr>
        <w:t xml:space="preserve">he </w:t>
      </w:r>
      <w:r w:rsidR="0008060D" w:rsidRPr="00ED6412">
        <w:rPr>
          <w:lang w:eastAsia="en-US"/>
        </w:rPr>
        <w:t xml:space="preserve">ramp rate </w:t>
      </w:r>
      <w:r w:rsidR="00943B5E" w:rsidRPr="00ED6412">
        <w:rPr>
          <w:lang w:eastAsia="en-US"/>
        </w:rPr>
        <w:fldChar w:fldCharType="begin"/>
      </w:r>
      <w:r w:rsidR="00943B5E" w:rsidRPr="00ED6412">
        <w:rPr>
          <w:lang w:eastAsia="en-US"/>
        </w:rPr>
        <w:instrText xml:space="preserve"> REF _Ref423897883 \h </w:instrText>
      </w:r>
      <w:r w:rsidR="00A63E2B" w:rsidRPr="00ED6412">
        <w:rPr>
          <w:lang w:eastAsia="en-US"/>
        </w:rPr>
        <w:instrText xml:space="preserve"> \* MERGEFORMAT </w:instrText>
      </w:r>
      <w:r w:rsidR="00943B5E" w:rsidRPr="00ED6412">
        <w:rPr>
          <w:lang w:eastAsia="en-US"/>
        </w:rPr>
      </w:r>
      <w:r w:rsidR="00943B5E" w:rsidRPr="00ED6412">
        <w:rPr>
          <w:lang w:eastAsia="en-US"/>
        </w:rPr>
        <w:fldChar w:fldCharType="separate"/>
      </w:r>
      <w:r w:rsidR="00C05E44" w:rsidRPr="00ED6412">
        <w:rPr>
          <w:noProof/>
        </w:rPr>
        <w:t>(</w:t>
      </w:r>
      <w:r w:rsidR="00C05E44">
        <w:rPr>
          <w:noProof/>
        </w:rPr>
        <w:t>4</w:t>
      </w:r>
      <w:r w:rsidR="00C05E44" w:rsidRPr="00ED6412">
        <w:rPr>
          <w:noProof/>
        </w:rPr>
        <w:t>.</w:t>
      </w:r>
      <w:r w:rsidR="00C05E44">
        <w:rPr>
          <w:noProof/>
        </w:rPr>
        <w:t>12</w:t>
      </w:r>
      <w:r w:rsidR="00C05E44" w:rsidRPr="00ED6412">
        <w:rPr>
          <w:noProof/>
        </w:rPr>
        <w:t>)</w:t>
      </w:r>
      <w:r w:rsidR="00943B5E" w:rsidRPr="00ED6412">
        <w:rPr>
          <w:lang w:eastAsia="en-US"/>
        </w:rPr>
        <w:fldChar w:fldCharType="end"/>
      </w:r>
      <w:r w:rsidR="00943B5E" w:rsidRPr="00ED6412">
        <w:rPr>
          <w:lang w:eastAsia="en-US"/>
        </w:rPr>
        <w:t xml:space="preserve"> </w:t>
      </w:r>
      <w:r w:rsidR="0008060D" w:rsidRPr="00ED6412">
        <w:rPr>
          <w:lang w:eastAsia="en-US"/>
        </w:rPr>
        <w:t>become</w:t>
      </w:r>
      <w:r w:rsidR="00EE6F27" w:rsidRPr="00ED6412">
        <w:rPr>
          <w:lang w:eastAsia="en-US"/>
        </w:rPr>
        <w:t>s</w:t>
      </w:r>
      <w:r w:rsidR="0008060D" w:rsidRPr="00ED6412">
        <w:rPr>
          <w:lang w:eastAsia="en-US"/>
        </w:rPr>
        <w:t xml:space="preserve"> the </w:t>
      </w:r>
      <w:r w:rsidR="00694DE3" w:rsidRPr="00ED6412">
        <w:rPr>
          <w:lang w:eastAsia="en-US"/>
        </w:rPr>
        <w:t xml:space="preserve">constraint </w:t>
      </w:r>
      <w:r w:rsidRPr="00ED6412">
        <w:rPr>
          <w:lang w:eastAsia="en-US"/>
        </w:rPr>
        <w:t xml:space="preserve">that </w:t>
      </w:r>
      <w:r w:rsidR="00795BF5" w:rsidRPr="00ED6412">
        <w:rPr>
          <w:lang w:eastAsia="en-US"/>
        </w:rPr>
        <w:t>changes between each time step.</w:t>
      </w:r>
      <w:r w:rsidR="00BF0B37" w:rsidRPr="00ED6412">
        <w:rPr>
          <w:lang w:eastAsia="en-US"/>
        </w:rPr>
        <w:t xml:space="preserve"> </w:t>
      </w:r>
      <w:r w:rsidR="00F6790D" w:rsidRPr="00ED6412">
        <w:rPr>
          <w:lang w:eastAsia="en-US"/>
        </w:rPr>
        <w:t xml:space="preserve">In addition, </w:t>
      </w:r>
      <w:r w:rsidRPr="00ED6412">
        <w:rPr>
          <w:lang w:eastAsia="en-US"/>
        </w:rPr>
        <w:t xml:space="preserve">recently </w:t>
      </w:r>
      <w:r w:rsidR="00F6790D" w:rsidRPr="00ED6412">
        <w:rPr>
          <w:lang w:eastAsia="en-US"/>
        </w:rPr>
        <w:t xml:space="preserve">there </w:t>
      </w:r>
      <w:r w:rsidRPr="00ED6412">
        <w:rPr>
          <w:lang w:eastAsia="en-US"/>
        </w:rPr>
        <w:t>has been</w:t>
      </w:r>
      <w:r w:rsidR="00F6790D" w:rsidRPr="00ED6412">
        <w:rPr>
          <w:lang w:eastAsia="en-US"/>
        </w:rPr>
        <w:t xml:space="preserve"> research </w:t>
      </w:r>
      <w:r w:rsidRPr="00ED6412">
        <w:rPr>
          <w:lang w:eastAsia="en-US"/>
        </w:rPr>
        <w:t xml:space="preserve">work </w:t>
      </w:r>
      <w:r w:rsidR="00F6790D" w:rsidRPr="00ED6412">
        <w:rPr>
          <w:lang w:eastAsia="en-US"/>
        </w:rPr>
        <w:t>focus</w:t>
      </w:r>
      <w:r w:rsidRPr="00ED6412">
        <w:rPr>
          <w:lang w:eastAsia="en-US"/>
        </w:rPr>
        <w:t>ed</w:t>
      </w:r>
      <w:r w:rsidR="00F6790D" w:rsidRPr="00ED6412">
        <w:rPr>
          <w:lang w:eastAsia="en-US"/>
        </w:rPr>
        <w:t xml:space="preserve"> on the ramp rate in ED </w:t>
      </w:r>
      <w:r w:rsidR="00FE6B6A" w:rsidRPr="00ED6412">
        <w:rPr>
          <w:lang w:eastAsia="en-US"/>
        </w:rPr>
        <w:fldChar w:fldCharType="begin"/>
      </w:r>
      <w:r w:rsidR="000201C4">
        <w:rPr>
          <w:lang w:eastAsia="en-US"/>
        </w:rPr>
        <w:instrText xml:space="preserve"> ADDIN EN.CITE &lt;EndNote&gt;&lt;Cite&gt;&lt;Author&gt;Wang&lt;/Author&gt;&lt;Year&gt;1993&lt;/Year&gt;&lt;RecNum&gt;106&lt;/RecNum&gt;&lt;DisplayText&gt;[55]&lt;/DisplayText&gt;&lt;record&gt;&lt;rec-number&gt;106&lt;/rec-number&gt;&lt;foreign-keys&gt;&lt;key app="EN" db-id="wat2z5xv39zx9lefev2vrzeifd9dzfzsx50x" timestamp="0"&gt;106&lt;/key&gt;&lt;/foreign-keys&gt;&lt;ref-type name="Journal Article"&gt;17&lt;/ref-type&gt;&lt;contributors&gt;&lt;authors&gt;&lt;author&gt;Wang, C.&lt;/author&gt;&lt;author&gt;Shahidehpour, S. M.&lt;/author&gt;&lt;/authors&gt;&lt;/contributors&gt;&lt;titles&gt;&lt;title&gt;Effects of ramp-rate limits on unit commitment and economic dispatch&lt;/title&gt;&lt;secondary-title&gt;Power Systems, IEEE Transactions on&lt;/secondary-title&gt;&lt;/titles&gt;&lt;pages&gt;1341-1350&lt;/pages&gt;&lt;volume&gt;8&lt;/volume&gt;&lt;number&gt;3&lt;/number&gt;&lt;keywords&gt;&lt;keyword&gt;artificial intelligence&lt;/keyword&gt;&lt;keyword&gt;dynamic programming&lt;/keyword&gt;&lt;keyword&gt;electric power generation&lt;/keyword&gt;&lt;keyword&gt;load dispatching&lt;/keyword&gt;&lt;keyword&gt;dynamic process&lt;/keyword&gt;&lt;keyword&gt;economic dispatch&lt;/keyword&gt;&lt;keyword&gt;ramp characteristics&lt;/keyword&gt;&lt;keyword&gt;ramp-rate limits&lt;/keyword&gt;&lt;keyword&gt;shutting down&lt;/keyword&gt;&lt;keyword&gt;starting up&lt;/keyword&gt;&lt;keyword&gt;unit commitment&lt;/keyword&gt;&lt;keyword&gt;Artificial neural networks&lt;/keyword&gt;&lt;keyword&gt;Character generation&lt;/keyword&gt;&lt;keyword&gt;Fuel economy&lt;/keyword&gt;&lt;keyword&gt;Job shop scheduling&lt;/keyword&gt;&lt;keyword&gt;Power generation&lt;/keyword&gt;&lt;keyword&gt;Power generation economics&lt;/keyword&gt;&lt;keyword&gt;Power system dynamics&lt;/keyword&gt;&lt;keyword&gt;Power system economics&lt;/keyword&gt;&lt;keyword&gt;Power systems&lt;/keyword&gt;&lt;/keywords&gt;&lt;dates&gt;&lt;year&gt;1993&lt;/year&gt;&lt;/dates&gt;&lt;isbn&gt;0885-8950&lt;/isbn&gt;&lt;urls&gt;&lt;/urls&gt;&lt;electronic-resource-num&gt;10.1109/59.260859&lt;/electronic-resource-num&gt;&lt;/record&gt;&lt;/Cite&gt;&lt;/EndNote&gt;</w:instrText>
      </w:r>
      <w:r w:rsidR="00FE6B6A" w:rsidRPr="00ED6412">
        <w:rPr>
          <w:lang w:eastAsia="en-US"/>
        </w:rPr>
        <w:fldChar w:fldCharType="separate"/>
      </w:r>
      <w:r w:rsidR="000201C4">
        <w:rPr>
          <w:noProof/>
          <w:lang w:eastAsia="en-US"/>
        </w:rPr>
        <w:t>[</w:t>
      </w:r>
      <w:hyperlink w:anchor="_ENREF_55" w:tooltip="Wang, 1993 #106" w:history="1">
        <w:r w:rsidR="00213BF8">
          <w:rPr>
            <w:noProof/>
            <w:lang w:eastAsia="en-US"/>
          </w:rPr>
          <w:t>55</w:t>
        </w:r>
      </w:hyperlink>
      <w:r w:rsidR="000201C4">
        <w:rPr>
          <w:noProof/>
          <w:lang w:eastAsia="en-US"/>
        </w:rPr>
        <w:t>]</w:t>
      </w:r>
      <w:r w:rsidR="00FE6B6A" w:rsidRPr="00ED6412">
        <w:rPr>
          <w:lang w:eastAsia="en-US"/>
        </w:rPr>
        <w:fldChar w:fldCharType="end"/>
      </w:r>
      <w:r w:rsidR="00F6790D" w:rsidRPr="00ED6412">
        <w:rPr>
          <w:lang w:eastAsia="en-US"/>
        </w:rPr>
        <w:t xml:space="preserve">. </w:t>
      </w:r>
      <w:r w:rsidR="00AA5AC8" w:rsidRPr="00ED6412">
        <w:rPr>
          <w:lang w:eastAsia="en-US"/>
        </w:rPr>
        <w:t>H</w:t>
      </w:r>
      <w:r w:rsidR="00FB3E18" w:rsidRPr="00ED6412">
        <w:rPr>
          <w:lang w:eastAsia="en-US"/>
        </w:rPr>
        <w:t xml:space="preserve">owever, in </w:t>
      </w:r>
      <w:r w:rsidR="002464AA" w:rsidRPr="00ED6412">
        <w:rPr>
          <w:lang w:eastAsia="en-US"/>
        </w:rPr>
        <w:t>the model</w:t>
      </w:r>
      <w:r w:rsidR="00055532" w:rsidRPr="00ED6412">
        <w:rPr>
          <w:lang w:eastAsia="en-US"/>
        </w:rPr>
        <w:t>s</w:t>
      </w:r>
      <w:r w:rsidR="002464AA" w:rsidRPr="00ED6412">
        <w:rPr>
          <w:lang w:eastAsia="en-US"/>
        </w:rPr>
        <w:t xml:space="preserve"> of </w:t>
      </w:r>
      <w:r w:rsidR="00FB3E18" w:rsidRPr="00ED6412">
        <w:rPr>
          <w:lang w:eastAsia="en-US"/>
        </w:rPr>
        <w:t>most of the</w:t>
      </w:r>
      <w:r w:rsidR="002464AA" w:rsidRPr="00ED6412">
        <w:rPr>
          <w:lang w:eastAsia="en-US"/>
        </w:rPr>
        <w:t xml:space="preserve"> recent</w:t>
      </w:r>
      <w:r w:rsidR="00FB3E18" w:rsidRPr="00ED6412">
        <w:rPr>
          <w:lang w:eastAsia="en-US"/>
        </w:rPr>
        <w:t xml:space="preserve"> paper</w:t>
      </w:r>
      <w:r w:rsidR="00055532" w:rsidRPr="00ED6412">
        <w:rPr>
          <w:lang w:eastAsia="en-US"/>
        </w:rPr>
        <w:t>s</w:t>
      </w:r>
      <w:r w:rsidR="006B2E8B" w:rsidRPr="00ED6412">
        <w:rPr>
          <w:lang w:eastAsia="en-US"/>
        </w:rPr>
        <w:t xml:space="preserve"> </w:t>
      </w:r>
      <w:r w:rsidR="00EB4AFC" w:rsidRPr="00ED6412">
        <w:rPr>
          <w:lang w:eastAsia="en-US"/>
        </w:rPr>
        <w:fldChar w:fldCharType="begin">
          <w:fldData xml:space="preserve">PEVuZE5vdGU+PENpdGU+PEF1dGhvcj5aaGlnYW5nPC9BdXRob3I+PFllYXI+MjAxMzwvWWVhcj48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=
</w:fldData>
        </w:fldChar>
      </w:r>
      <w:r w:rsidR="000201C4">
        <w:rPr>
          <w:lang w:eastAsia="en-US"/>
        </w:rPr>
        <w:instrText xml:space="preserve"> ADDIN EN.CITE </w:instrText>
      </w:r>
      <w:r w:rsidR="000201C4">
        <w:rPr>
          <w:lang w:eastAsia="en-US"/>
        </w:rPr>
        <w:fldChar w:fldCharType="begin">
          <w:fldData xml:space="preserve">PEVuZE5vdGU+PENpdGU+PEF1dGhvcj5aaGlnYW5nPC9BdXRob3I+PFllYXI+MjAxMzwvWWVhcj48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=
</w:fldData>
        </w:fldChar>
      </w:r>
      <w:r w:rsidR="000201C4">
        <w:rPr>
          <w:lang w:eastAsia="en-US"/>
        </w:rPr>
        <w:instrText xml:space="preserve"> ADDIN EN.CITE.DATA </w:instrText>
      </w:r>
      <w:r w:rsidR="000201C4">
        <w:rPr>
          <w:lang w:eastAsia="en-US"/>
        </w:rPr>
      </w:r>
      <w:r w:rsidR="000201C4">
        <w:rPr>
          <w:lang w:eastAsia="en-US"/>
        </w:rPr>
        <w:fldChar w:fldCharType="end"/>
      </w:r>
      <w:r w:rsidR="00EB4AFC" w:rsidRPr="00ED6412">
        <w:rPr>
          <w:lang w:eastAsia="en-US"/>
        </w:rPr>
      </w:r>
      <w:r w:rsidR="00EB4AFC" w:rsidRPr="00ED6412">
        <w:rPr>
          <w:lang w:eastAsia="en-US"/>
        </w:rPr>
        <w:fldChar w:fldCharType="separate"/>
      </w:r>
      <w:r w:rsidR="000201C4">
        <w:rPr>
          <w:noProof/>
          <w:lang w:eastAsia="en-US"/>
        </w:rPr>
        <w:t>[</w:t>
      </w:r>
      <w:hyperlink w:anchor="_ENREF_43" w:tooltip="Wu, 2014 #238" w:history="1">
        <w:r w:rsidR="00213BF8">
          <w:rPr>
            <w:noProof/>
            <w:lang w:eastAsia="en-US"/>
          </w:rPr>
          <w:t>43</w:t>
        </w:r>
      </w:hyperlink>
      <w:r w:rsidR="000201C4">
        <w:rPr>
          <w:noProof/>
          <w:lang w:eastAsia="en-US"/>
        </w:rPr>
        <w:t xml:space="preserve">, </w:t>
      </w:r>
      <w:hyperlink w:anchor="_ENREF_75" w:tooltip="Alham, 2016 #312" w:history="1">
        <w:r w:rsidR="00213BF8">
          <w:rPr>
            <w:noProof/>
            <w:lang w:eastAsia="en-US"/>
          </w:rPr>
          <w:t>75</w:t>
        </w:r>
      </w:hyperlink>
      <w:r w:rsidR="000201C4">
        <w:rPr>
          <w:noProof/>
          <w:lang w:eastAsia="en-US"/>
        </w:rPr>
        <w:t xml:space="preserve">, </w:t>
      </w:r>
      <w:hyperlink w:anchor="_ENREF_76" w:tooltip="Basu, 2008 #144" w:history="1">
        <w:r w:rsidR="00213BF8">
          <w:rPr>
            <w:noProof/>
            <w:lang w:eastAsia="en-US"/>
          </w:rPr>
          <w:t>76</w:t>
        </w:r>
      </w:hyperlink>
      <w:r w:rsidR="000201C4">
        <w:rPr>
          <w:noProof/>
          <w:lang w:eastAsia="en-US"/>
        </w:rPr>
        <w:t xml:space="preserve">, </w:t>
      </w:r>
      <w:hyperlink w:anchor="_ENREF_86" w:tooltip="Wood, 1982 #130" w:history="1">
        <w:r w:rsidR="00213BF8">
          <w:rPr>
            <w:noProof/>
            <w:lang w:eastAsia="en-US"/>
          </w:rPr>
          <w:t>86</w:t>
        </w:r>
      </w:hyperlink>
      <w:r w:rsidR="000201C4">
        <w:rPr>
          <w:noProof/>
          <w:lang w:eastAsia="en-US"/>
        </w:rPr>
        <w:t xml:space="preserve">, </w:t>
      </w:r>
      <w:hyperlink w:anchor="_ENREF_89" w:tooltip="Han, 2001 #104" w:history="1">
        <w:r w:rsidR="00213BF8">
          <w:rPr>
            <w:noProof/>
            <w:lang w:eastAsia="en-US"/>
          </w:rPr>
          <w:t>89</w:t>
        </w:r>
      </w:hyperlink>
      <w:r w:rsidR="000201C4">
        <w:rPr>
          <w:noProof/>
          <w:lang w:eastAsia="en-US"/>
        </w:rPr>
        <w:t xml:space="preserve">, </w:t>
      </w:r>
      <w:hyperlink w:anchor="_ENREF_92" w:tooltip="Travers, 1998 #141" w:history="1">
        <w:r w:rsidR="00213BF8">
          <w:rPr>
            <w:noProof/>
            <w:lang w:eastAsia="en-US"/>
          </w:rPr>
          <w:t>92</w:t>
        </w:r>
      </w:hyperlink>
      <w:r w:rsidR="000201C4">
        <w:rPr>
          <w:noProof/>
          <w:lang w:eastAsia="en-US"/>
        </w:rPr>
        <w:t xml:space="preserve">, </w:t>
      </w:r>
      <w:hyperlink w:anchor="_ENREF_98" w:tooltip="Peng, 2012 #272" w:history="1">
        <w:r w:rsidR="00213BF8">
          <w:rPr>
            <w:noProof/>
            <w:lang w:eastAsia="en-US"/>
          </w:rPr>
          <w:t>98</w:t>
        </w:r>
      </w:hyperlink>
      <w:r w:rsidR="000201C4">
        <w:rPr>
          <w:noProof/>
          <w:lang w:eastAsia="en-US"/>
        </w:rPr>
        <w:t xml:space="preserve">, </w:t>
      </w:r>
      <w:hyperlink w:anchor="_ENREF_99" w:tooltip="Dubey, 2015 #265" w:history="1">
        <w:r w:rsidR="00213BF8">
          <w:rPr>
            <w:noProof/>
            <w:lang w:eastAsia="en-US"/>
          </w:rPr>
          <w:t>99</w:t>
        </w:r>
      </w:hyperlink>
      <w:r w:rsidR="000201C4">
        <w:rPr>
          <w:noProof/>
          <w:lang w:eastAsia="en-US"/>
        </w:rPr>
        <w:t xml:space="preserve">, </w:t>
      </w:r>
      <w:hyperlink w:anchor="_ENREF_117" w:tooltip="Liao, 2011 #157" w:history="1">
        <w:r w:rsidR="00213BF8">
          <w:rPr>
            <w:noProof/>
            <w:lang w:eastAsia="en-US"/>
          </w:rPr>
          <w:t>117</w:t>
        </w:r>
      </w:hyperlink>
      <w:r w:rsidR="000201C4">
        <w:rPr>
          <w:noProof/>
          <w:lang w:eastAsia="en-US"/>
        </w:rPr>
        <w:t xml:space="preserve">, </w:t>
      </w:r>
      <w:hyperlink w:anchor="_ENREF_118" w:tooltip="Joned, 2006 #151" w:history="1">
        <w:r w:rsidR="00213BF8">
          <w:rPr>
            <w:noProof/>
            <w:lang w:eastAsia="en-US"/>
          </w:rPr>
          <w:t>118</w:t>
        </w:r>
      </w:hyperlink>
      <w:r w:rsidR="000201C4">
        <w:rPr>
          <w:noProof/>
          <w:lang w:eastAsia="en-US"/>
        </w:rPr>
        <w:t xml:space="preserve">, </w:t>
      </w:r>
      <w:hyperlink w:anchor="_ENREF_134" w:tooltip="Cheng, 2014 #273" w:history="1">
        <w:r w:rsidR="00213BF8">
          <w:rPr>
            <w:noProof/>
            <w:lang w:eastAsia="en-US"/>
          </w:rPr>
          <w:t>134</w:t>
        </w:r>
      </w:hyperlink>
      <w:r w:rsidR="000201C4">
        <w:rPr>
          <w:noProof/>
          <w:lang w:eastAsia="en-US"/>
        </w:rPr>
        <w:t xml:space="preserve">, </w:t>
      </w:r>
      <w:hyperlink w:anchor="_ENREF_140" w:tooltip="Elshahed, 2011 #146" w:history="1">
        <w:r w:rsidR="00213BF8">
          <w:rPr>
            <w:noProof/>
            <w:lang w:eastAsia="en-US"/>
          </w:rPr>
          <w:t>140</w:t>
        </w:r>
      </w:hyperlink>
      <w:r w:rsidR="000201C4">
        <w:rPr>
          <w:noProof/>
          <w:lang w:eastAsia="en-US"/>
        </w:rPr>
        <w:t xml:space="preserve">, </w:t>
      </w:r>
      <w:hyperlink w:anchor="_ENREF_197" w:tooltip="Zhigang, 2013 #145" w:history="1">
        <w:r w:rsidR="00213BF8">
          <w:rPr>
            <w:noProof/>
            <w:lang w:eastAsia="en-US"/>
          </w:rPr>
          <w:t>197-200</w:t>
        </w:r>
      </w:hyperlink>
      <w:r w:rsidR="000201C4">
        <w:rPr>
          <w:noProof/>
          <w:lang w:eastAsia="en-US"/>
        </w:rPr>
        <w:t>]</w:t>
      </w:r>
      <w:r w:rsidR="00EB4AFC" w:rsidRPr="00ED6412">
        <w:rPr>
          <w:lang w:eastAsia="en-US"/>
        </w:rPr>
        <w:fldChar w:fldCharType="end"/>
      </w:r>
      <w:r w:rsidR="00FB3E18" w:rsidRPr="00ED6412">
        <w:rPr>
          <w:lang w:eastAsia="en-US"/>
        </w:rPr>
        <w:t xml:space="preserve">, the time </w:t>
      </w:r>
      <w:r w:rsidR="0036595D" w:rsidRPr="00ED6412">
        <w:rPr>
          <w:lang w:eastAsia="en-US"/>
        </w:rPr>
        <w:t>interval</w:t>
      </w:r>
      <w:r w:rsidR="005645AF" w:rsidRPr="00ED6412">
        <w:rPr>
          <w:lang w:eastAsia="en-US"/>
        </w:rPr>
        <w:t xml:space="preserve"> is 1 hour</w:t>
      </w:r>
      <w:r w:rsidR="00B450C2" w:rsidRPr="00ED6412">
        <w:rPr>
          <w:lang w:eastAsia="en-US"/>
        </w:rPr>
        <w:t xml:space="preserve"> in general</w:t>
      </w:r>
      <w:r w:rsidR="005645AF" w:rsidRPr="00ED6412">
        <w:rPr>
          <w:lang w:eastAsia="en-US"/>
        </w:rPr>
        <w:t>, which</w:t>
      </w:r>
      <w:r w:rsidR="00FB3E18" w:rsidRPr="00ED6412">
        <w:rPr>
          <w:lang w:eastAsia="en-US"/>
        </w:rPr>
        <w:t xml:space="preserve"> is much longer than the time </w:t>
      </w:r>
      <w:r w:rsidR="00F41EDF" w:rsidRPr="00ED6412">
        <w:rPr>
          <w:lang w:eastAsia="en-US"/>
        </w:rPr>
        <w:t xml:space="preserve">that </w:t>
      </w:r>
      <w:r w:rsidR="00FB3E18" w:rsidRPr="00ED6412">
        <w:rPr>
          <w:lang w:eastAsia="en-US"/>
        </w:rPr>
        <w:t xml:space="preserve">the </w:t>
      </w:r>
      <w:r w:rsidR="00555AC9" w:rsidRPr="00ED6412">
        <w:rPr>
          <w:lang w:eastAsia="en-US"/>
        </w:rPr>
        <w:t xml:space="preserve">conventional </w:t>
      </w:r>
      <w:r w:rsidR="006B2E8B" w:rsidRPr="00ED6412">
        <w:rPr>
          <w:lang w:eastAsia="en-US"/>
        </w:rPr>
        <w:t xml:space="preserve">power output </w:t>
      </w:r>
      <w:r w:rsidR="00055532" w:rsidRPr="00ED6412">
        <w:rPr>
          <w:lang w:eastAsia="en-US"/>
        </w:rPr>
        <w:t xml:space="preserve">actually </w:t>
      </w:r>
      <w:r w:rsidR="00A57D84" w:rsidRPr="00ED6412">
        <w:rPr>
          <w:lang w:eastAsia="en-US"/>
        </w:rPr>
        <w:t>need</w:t>
      </w:r>
      <w:r w:rsidRPr="00ED6412">
        <w:rPr>
          <w:lang w:eastAsia="en-US"/>
        </w:rPr>
        <w:t>s</w:t>
      </w:r>
      <w:r w:rsidR="00A57D84" w:rsidRPr="00ED6412">
        <w:rPr>
          <w:lang w:eastAsia="en-US"/>
        </w:rPr>
        <w:t xml:space="preserve"> to commit</w:t>
      </w:r>
      <w:r w:rsidR="00BA7DBE" w:rsidRPr="00ED6412">
        <w:rPr>
          <w:lang w:eastAsia="en-US"/>
        </w:rPr>
        <w:t xml:space="preserve"> its steady optimi</w:t>
      </w:r>
      <w:r w:rsidR="008934DA" w:rsidRPr="00ED6412">
        <w:rPr>
          <w:lang w:eastAsia="en-US"/>
        </w:rPr>
        <w:t>z</w:t>
      </w:r>
      <w:r w:rsidR="00BA7DBE" w:rsidRPr="00ED6412">
        <w:rPr>
          <w:lang w:eastAsia="en-US"/>
        </w:rPr>
        <w:t>ation</w:t>
      </w:r>
      <w:r w:rsidR="00E10B16" w:rsidRPr="00ED6412">
        <w:rPr>
          <w:lang w:eastAsia="en-US"/>
        </w:rPr>
        <w:t xml:space="preserve"> with </w:t>
      </w:r>
      <w:r w:rsidR="00E64AD9" w:rsidRPr="00ED6412">
        <w:rPr>
          <w:lang w:eastAsia="en-US"/>
        </w:rPr>
        <w:t xml:space="preserve">the </w:t>
      </w:r>
      <w:r w:rsidR="00E10B16" w:rsidRPr="00ED6412">
        <w:rPr>
          <w:lang w:eastAsia="en-US"/>
        </w:rPr>
        <w:t>given ramp rate</w:t>
      </w:r>
      <w:r w:rsidR="00BA7DBE" w:rsidRPr="00ED6412">
        <w:rPr>
          <w:lang w:eastAsia="en-US"/>
        </w:rPr>
        <w:t>.</w:t>
      </w:r>
      <w:r w:rsidR="006B2E8B" w:rsidRPr="00ED6412">
        <w:rPr>
          <w:lang w:eastAsia="en-US"/>
        </w:rPr>
        <w:t xml:space="preserve"> </w:t>
      </w:r>
      <w:r w:rsidR="00520FD6" w:rsidRPr="00ED6412">
        <w:rPr>
          <w:lang w:eastAsia="en-US"/>
        </w:rPr>
        <w:t>Therefore</w:t>
      </w:r>
      <w:r w:rsidR="00055532" w:rsidRPr="00ED6412">
        <w:rPr>
          <w:lang w:eastAsia="en-US"/>
        </w:rPr>
        <w:t>,</w:t>
      </w:r>
      <w:r w:rsidR="00520FD6" w:rsidRPr="00ED6412">
        <w:rPr>
          <w:lang w:eastAsia="en-US"/>
        </w:rPr>
        <w:t xml:space="preserve"> in </w:t>
      </w:r>
      <w:r w:rsidR="00632545" w:rsidRPr="00ED6412">
        <w:rPr>
          <w:lang w:eastAsia="en-US"/>
        </w:rPr>
        <w:t>Case 2</w:t>
      </w:r>
      <w:r w:rsidR="0036595D" w:rsidRPr="00ED6412">
        <w:rPr>
          <w:lang w:eastAsia="en-US"/>
        </w:rPr>
        <w:t xml:space="preserve"> </w:t>
      </w:r>
      <w:r w:rsidR="00435AAE" w:rsidRPr="00ED6412">
        <w:rPr>
          <w:lang w:eastAsia="en-US"/>
        </w:rPr>
        <w:t>in this</w:t>
      </w:r>
      <w:r w:rsidR="0036595D" w:rsidRPr="00ED6412">
        <w:rPr>
          <w:lang w:eastAsia="en-US"/>
        </w:rPr>
        <w:t xml:space="preserve"> chapter the time interval </w:t>
      </w:r>
      <w:r w:rsidR="00520FD6" w:rsidRPr="00ED6412">
        <w:rPr>
          <w:lang w:eastAsia="en-US"/>
        </w:rPr>
        <w:t xml:space="preserve">is reduced </w:t>
      </w:r>
      <w:r w:rsidR="001D62F0" w:rsidRPr="00ED6412">
        <w:rPr>
          <w:lang w:eastAsia="en-US"/>
        </w:rPr>
        <w:t>to 10 min</w:t>
      </w:r>
      <w:r w:rsidR="00055532" w:rsidRPr="00ED6412">
        <w:rPr>
          <w:lang w:eastAsia="en-US"/>
        </w:rPr>
        <w:t>utes</w:t>
      </w:r>
      <w:r w:rsidR="001D62F0" w:rsidRPr="00ED6412">
        <w:rPr>
          <w:lang w:eastAsia="en-US"/>
        </w:rPr>
        <w:t xml:space="preserve"> </w:t>
      </w:r>
      <w:r w:rsidRPr="00ED6412">
        <w:rPr>
          <w:lang w:eastAsia="en-US"/>
        </w:rPr>
        <w:t xml:space="preserve">in order </w:t>
      </w:r>
      <w:r w:rsidR="00B32CA0" w:rsidRPr="00ED6412">
        <w:rPr>
          <w:lang w:eastAsia="en-US"/>
        </w:rPr>
        <w:t>to validate</w:t>
      </w:r>
      <w:r w:rsidR="001D62F0" w:rsidRPr="00ED6412">
        <w:rPr>
          <w:lang w:eastAsia="en-US"/>
        </w:rPr>
        <w:t xml:space="preserve"> the effect of the</w:t>
      </w:r>
      <w:r w:rsidR="001D62F0" w:rsidRPr="00ED6412">
        <w:t xml:space="preserve"> </w:t>
      </w:r>
      <w:r w:rsidR="001D62F0" w:rsidRPr="00ED6412">
        <w:rPr>
          <w:lang w:eastAsia="en-US"/>
        </w:rPr>
        <w:t xml:space="preserve">ramp rate in </w:t>
      </w:r>
      <w:r w:rsidR="00B32CA0" w:rsidRPr="00ED6412">
        <w:rPr>
          <w:lang w:eastAsia="en-US"/>
        </w:rPr>
        <w:t xml:space="preserve">this </w:t>
      </w:r>
      <w:r w:rsidR="00520FD6" w:rsidRPr="00ED6412">
        <w:rPr>
          <w:lang w:eastAsia="en-US"/>
        </w:rPr>
        <w:t xml:space="preserve">new </w:t>
      </w:r>
      <w:r w:rsidR="00B32CA0" w:rsidRPr="00ED6412">
        <w:rPr>
          <w:lang w:eastAsia="en-US"/>
        </w:rPr>
        <w:t>proposed</w:t>
      </w:r>
      <w:r w:rsidR="008F5FBA" w:rsidRPr="00ED6412">
        <w:rPr>
          <w:lang w:eastAsia="en-US"/>
        </w:rPr>
        <w:t xml:space="preserve"> dynamic model.</w:t>
      </w:r>
    </w:p>
    <w:p w14:paraId="2F1E7D82" w14:textId="3B53C243" w:rsidR="00667A82" w:rsidRPr="00ED6412" w:rsidRDefault="0065576B" w:rsidP="00667A82">
      <w:pPr>
        <w:pStyle w:val="Heading2"/>
        <w:rPr>
          <w:color w:val="auto"/>
        </w:rPr>
      </w:pPr>
      <w:bookmarkStart w:id="222" w:name="_Ref496618672"/>
      <w:bookmarkStart w:id="223" w:name="_Toc523347796"/>
      <w:r w:rsidRPr="00ED6412">
        <w:rPr>
          <w:color w:val="auto"/>
        </w:rPr>
        <w:t>Case study</w:t>
      </w:r>
      <w:bookmarkEnd w:id="222"/>
      <w:bookmarkEnd w:id="223"/>
    </w:p>
    <w:p w14:paraId="01027456" w14:textId="08B97866" w:rsidR="004141C3" w:rsidRPr="00ED6412" w:rsidRDefault="00387C96" w:rsidP="00387C96">
      <w:pPr>
        <w:rPr>
          <w:lang w:eastAsia="en-US"/>
        </w:rPr>
      </w:pPr>
      <w:r w:rsidRPr="00ED6412">
        <w:rPr>
          <w:lang w:eastAsia="en-US"/>
        </w:rPr>
        <w:t xml:space="preserve">This research aims to </w:t>
      </w:r>
      <w:r w:rsidR="009753FA" w:rsidRPr="00ED6412">
        <w:rPr>
          <w:lang w:eastAsia="en-US"/>
        </w:rPr>
        <w:t xml:space="preserve">simulate </w:t>
      </w:r>
      <w:r w:rsidR="00170ACB" w:rsidRPr="00ED6412">
        <w:rPr>
          <w:lang w:eastAsia="en-US"/>
        </w:rPr>
        <w:t>and analyse</w:t>
      </w:r>
      <w:r w:rsidRPr="00ED6412">
        <w:rPr>
          <w:lang w:eastAsia="en-US"/>
        </w:rPr>
        <w:t xml:space="preserve"> </w:t>
      </w:r>
      <w:r w:rsidR="00FB750D" w:rsidRPr="00ED6412">
        <w:rPr>
          <w:lang w:eastAsia="en-US"/>
        </w:rPr>
        <w:t>a</w:t>
      </w:r>
      <w:r w:rsidRPr="00ED6412">
        <w:rPr>
          <w:lang w:eastAsia="en-US"/>
        </w:rPr>
        <w:t xml:space="preserve"> dispatch model </w:t>
      </w:r>
      <w:r w:rsidR="00FB750D" w:rsidRPr="00ED6412">
        <w:rPr>
          <w:lang w:eastAsia="en-US"/>
        </w:rPr>
        <w:t>under the UK policies</w:t>
      </w:r>
      <w:r w:rsidR="004014EA" w:rsidRPr="00ED6412">
        <w:rPr>
          <w:lang w:eastAsia="en-US"/>
        </w:rPr>
        <w:t>.</w:t>
      </w:r>
      <w:r w:rsidR="0093404B" w:rsidRPr="00ED6412">
        <w:rPr>
          <w:lang w:eastAsia="en-US"/>
        </w:rPr>
        <w:t xml:space="preserve"> </w:t>
      </w:r>
    </w:p>
    <w:p w14:paraId="723A7AB0" w14:textId="2DE3C472" w:rsidR="00936145" w:rsidRPr="00ED6412" w:rsidRDefault="00936145" w:rsidP="006E75D1">
      <w:pPr>
        <w:rPr>
          <w:lang w:eastAsia="en-US"/>
        </w:rPr>
      </w:pPr>
      <w:r w:rsidRPr="00ED6412">
        <w:rPr>
          <w:lang w:eastAsia="en-US"/>
        </w:rPr>
        <w:lastRenderedPageBreak/>
        <w:t xml:space="preserve">It should be noted that the starting time step of the model is that obtained from the optimal steady state prediction of the </w:t>
      </w:r>
      <w:r w:rsidR="00170ACB" w:rsidRPr="00ED6412">
        <w:rPr>
          <w:lang w:eastAsia="en-US"/>
        </w:rPr>
        <w:t>fir</w:t>
      </w:r>
      <w:r w:rsidRPr="00ED6412">
        <w:rPr>
          <w:lang w:eastAsia="en-US"/>
        </w:rPr>
        <w:t>st time step.</w:t>
      </w:r>
    </w:p>
    <w:p w14:paraId="42DF34B9" w14:textId="6CC03D5E" w:rsidR="002464E4" w:rsidRPr="00ED6412" w:rsidRDefault="0093404B" w:rsidP="006E75D1">
      <w:pPr>
        <w:rPr>
          <w:b/>
          <w:lang w:eastAsia="en-US"/>
        </w:rPr>
      </w:pPr>
      <w:r w:rsidRPr="00ED6412">
        <w:rPr>
          <w:lang w:eastAsia="en-US"/>
        </w:rPr>
        <w:t xml:space="preserve">In </w:t>
      </w:r>
      <w:r w:rsidR="004141C3" w:rsidRPr="00ED6412">
        <w:rPr>
          <w:lang w:eastAsia="en-US"/>
        </w:rPr>
        <w:t>Case 1</w:t>
      </w:r>
      <w:r w:rsidRPr="00ED6412">
        <w:rPr>
          <w:lang w:eastAsia="en-US"/>
        </w:rPr>
        <w:t xml:space="preserve">, an IEEE 30 bus system with six conventional-powered generators and a large scale wind farm is used to illustrate the proposed model for </w:t>
      </w:r>
      <w:r w:rsidR="00F9791D" w:rsidRPr="00ED6412">
        <w:rPr>
          <w:lang w:eastAsia="en-US"/>
        </w:rPr>
        <w:t xml:space="preserve">the </w:t>
      </w:r>
      <w:r w:rsidRPr="00ED6412">
        <w:rPr>
          <w:lang w:eastAsia="en-US"/>
        </w:rPr>
        <w:t xml:space="preserve">Sheffield </w:t>
      </w:r>
      <w:r w:rsidR="00F9791D" w:rsidRPr="00ED6412">
        <w:rPr>
          <w:lang w:eastAsia="en-US"/>
        </w:rPr>
        <w:t>region</w:t>
      </w:r>
      <w:r w:rsidRPr="00ED6412">
        <w:rPr>
          <w:lang w:eastAsia="en-US"/>
        </w:rPr>
        <w:t xml:space="preserve">. </w:t>
      </w:r>
      <w:r w:rsidR="00A02114" w:rsidRPr="00ED6412">
        <w:rPr>
          <w:lang w:eastAsia="en-US"/>
        </w:rPr>
        <w:fldChar w:fldCharType="begin"/>
      </w:r>
      <w:r w:rsidR="00A02114" w:rsidRPr="00ED6412">
        <w:rPr>
          <w:lang w:eastAsia="en-US"/>
        </w:rPr>
        <w:instrText xml:space="preserve"> REF _Ref489264695 \h </w:instrText>
      </w:r>
      <w:r w:rsidR="00A63E2B" w:rsidRPr="00ED6412">
        <w:rPr>
          <w:lang w:eastAsia="en-US"/>
        </w:rPr>
        <w:instrText xml:space="preserve"> \* MERGEFORMAT </w:instrText>
      </w:r>
      <w:r w:rsidR="00A02114" w:rsidRPr="00ED6412">
        <w:rPr>
          <w:lang w:eastAsia="en-US"/>
        </w:rPr>
      </w:r>
      <w:r w:rsidR="00A02114" w:rsidRPr="00ED6412">
        <w:rPr>
          <w:lang w:eastAsia="en-US"/>
        </w:rPr>
        <w:fldChar w:fldCharType="separate"/>
      </w:r>
      <w:r w:rsidR="00892A51" w:rsidRPr="00ED6412">
        <w:t xml:space="preserve">Figure </w:t>
      </w:r>
      <w:r w:rsidR="00892A51">
        <w:rPr>
          <w:noProof/>
        </w:rPr>
        <w:t>4.2</w:t>
      </w:r>
      <w:r w:rsidR="00A02114" w:rsidRPr="00ED6412">
        <w:rPr>
          <w:lang w:eastAsia="en-US"/>
        </w:rPr>
        <w:fldChar w:fldCharType="end"/>
      </w:r>
      <w:r w:rsidR="00A02114" w:rsidRPr="00ED6412">
        <w:rPr>
          <w:lang w:eastAsia="en-US"/>
        </w:rPr>
        <w:t xml:space="preserve"> shows the demand in the Sheffield region on a typical weekday in March 2015. </w:t>
      </w:r>
      <w:r w:rsidR="002464E4" w:rsidRPr="00ED6412">
        <w:rPr>
          <w:lang w:eastAsia="en-US"/>
        </w:rPr>
        <w:t>The</w:t>
      </w:r>
      <w:r w:rsidR="00283378" w:rsidRPr="00ED6412">
        <w:rPr>
          <w:lang w:eastAsia="en-US"/>
        </w:rPr>
        <w:t xml:space="preserve"> </w:t>
      </w:r>
      <w:r w:rsidR="00CA1DCB" w:rsidRPr="00ED6412">
        <w:rPr>
          <w:lang w:eastAsia="en-US"/>
        </w:rPr>
        <w:t xml:space="preserve">red line </w:t>
      </w:r>
      <w:r w:rsidR="002464E4" w:rsidRPr="00ED6412">
        <w:rPr>
          <w:lang w:eastAsia="en-US"/>
        </w:rPr>
        <w:t xml:space="preserve">in </w:t>
      </w:r>
      <w:r w:rsidR="00FA4DEC" w:rsidRPr="00ED6412">
        <w:rPr>
          <w:lang w:eastAsia="en-US"/>
        </w:rPr>
        <w:fldChar w:fldCharType="begin"/>
      </w:r>
      <w:r w:rsidR="00FA4DEC" w:rsidRPr="00ED6412">
        <w:rPr>
          <w:lang w:eastAsia="en-US"/>
        </w:rPr>
        <w:instrText xml:space="preserve"> REF _Ref489264695 \h </w:instrText>
      </w:r>
      <w:r w:rsidR="00A63E2B" w:rsidRPr="00ED6412">
        <w:rPr>
          <w:lang w:eastAsia="en-US"/>
        </w:rPr>
        <w:instrText xml:space="preserve"> \* MERGEFORMAT </w:instrText>
      </w:r>
      <w:r w:rsidR="00FA4DEC" w:rsidRPr="00ED6412">
        <w:rPr>
          <w:lang w:eastAsia="en-US"/>
        </w:rPr>
      </w:r>
      <w:r w:rsidR="00FA4DEC" w:rsidRPr="00ED6412">
        <w:rPr>
          <w:lang w:eastAsia="en-US"/>
        </w:rPr>
        <w:fldChar w:fldCharType="separate"/>
      </w:r>
      <w:r w:rsidR="00892A51" w:rsidRPr="00ED6412">
        <w:t xml:space="preserve">Figure </w:t>
      </w:r>
      <w:r w:rsidR="00892A51">
        <w:rPr>
          <w:noProof/>
        </w:rPr>
        <w:t>4.2</w:t>
      </w:r>
      <w:r w:rsidR="00FA4DEC" w:rsidRPr="00ED6412">
        <w:rPr>
          <w:lang w:eastAsia="en-US"/>
        </w:rPr>
        <w:fldChar w:fldCharType="end"/>
      </w:r>
      <w:r w:rsidR="00FA4DEC" w:rsidRPr="00ED6412">
        <w:rPr>
          <w:lang w:eastAsia="en-US"/>
        </w:rPr>
        <w:t xml:space="preserve"> </w:t>
      </w:r>
      <w:r w:rsidR="002464E4" w:rsidRPr="00ED6412">
        <w:rPr>
          <w:lang w:eastAsia="en-US"/>
        </w:rPr>
        <w:t xml:space="preserve">is </w:t>
      </w:r>
      <w:r w:rsidR="00876053" w:rsidRPr="00ED6412">
        <w:rPr>
          <w:lang w:eastAsia="en-US"/>
        </w:rPr>
        <w:t>a</w:t>
      </w:r>
      <w:r w:rsidR="002264ED" w:rsidRPr="00ED6412">
        <w:rPr>
          <w:lang w:eastAsia="en-US"/>
        </w:rPr>
        <w:t xml:space="preserve"> </w:t>
      </w:r>
      <w:r w:rsidR="00283378" w:rsidRPr="00ED6412">
        <w:rPr>
          <w:lang w:eastAsia="en-US"/>
        </w:rPr>
        <w:t xml:space="preserve">real </w:t>
      </w:r>
      <w:r w:rsidR="002264ED" w:rsidRPr="00ED6412">
        <w:rPr>
          <w:lang w:eastAsia="en-US"/>
        </w:rPr>
        <w:t>half-hourly</w:t>
      </w:r>
      <w:r w:rsidR="002464E4" w:rsidRPr="00ED6412">
        <w:rPr>
          <w:lang w:eastAsia="en-US"/>
        </w:rPr>
        <w:t xml:space="preserve"> demand </w:t>
      </w:r>
      <w:r w:rsidR="00862A65" w:rsidRPr="00ED6412">
        <w:rPr>
          <w:lang w:eastAsia="en-US"/>
        </w:rPr>
        <w:t>in</w:t>
      </w:r>
      <w:r w:rsidR="002464E4" w:rsidRPr="00ED6412">
        <w:rPr>
          <w:lang w:eastAsia="en-US"/>
        </w:rPr>
        <w:t xml:space="preserve"> the Sheffield </w:t>
      </w:r>
      <w:r w:rsidR="00862A65" w:rsidRPr="00ED6412">
        <w:rPr>
          <w:lang w:eastAsia="en-US"/>
        </w:rPr>
        <w:t>region</w:t>
      </w:r>
      <w:r w:rsidR="002464E4" w:rsidRPr="00ED6412">
        <w:rPr>
          <w:lang w:eastAsia="en-US"/>
        </w:rPr>
        <w:t xml:space="preserve"> </w:t>
      </w:r>
      <w:r w:rsidR="00862A65" w:rsidRPr="00ED6412">
        <w:rPr>
          <w:lang w:eastAsia="en-US"/>
        </w:rPr>
        <w:t>a</w:t>
      </w:r>
      <w:r w:rsidR="00170ACB" w:rsidRPr="00ED6412">
        <w:rPr>
          <w:lang w:eastAsia="en-US"/>
        </w:rPr>
        <w:t xml:space="preserve">s </w:t>
      </w:r>
      <w:r w:rsidR="00862A65" w:rsidRPr="00ED6412">
        <w:rPr>
          <w:lang w:eastAsia="en-US"/>
        </w:rPr>
        <w:t>provided by</w:t>
      </w:r>
      <w:r w:rsidR="002464E4" w:rsidRPr="00ED6412">
        <w:rPr>
          <w:lang w:eastAsia="en-US"/>
        </w:rPr>
        <w:t xml:space="preserve"> Northern Powergrid</w:t>
      </w:r>
      <w:r w:rsidR="002950EF" w:rsidRPr="00ED6412">
        <w:rPr>
          <w:lang w:eastAsia="en-US"/>
        </w:rPr>
        <w:t xml:space="preserve"> </w:t>
      </w:r>
      <w:r w:rsidR="004C154B" w:rsidRPr="00ED6412">
        <w:rPr>
          <w:lang w:eastAsia="en-US"/>
        </w:rPr>
        <w:fldChar w:fldCharType="begin"/>
      </w:r>
      <w:r w:rsidR="000201C4">
        <w:rPr>
          <w:lang w:eastAsia="en-US"/>
        </w:rPr>
        <w:instrText xml:space="preserve"> ADDIN EN.CITE &lt;EndNote&gt;&lt;Cite ExcludeYear="1"&gt;&lt;Author&gt;Powergrid&lt;/Author&gt;&lt;RecNum&gt;358&lt;/RecNum&gt;&lt;DisplayText&gt;[201]&lt;/DisplayText&gt;&lt;record&gt;&lt;rec-number&gt;358&lt;/rec-number&gt;&lt;foreign-keys&gt;&lt;key app="EN" db-id="wat2z5xv39zx9lefev2vrzeifd9dzfzsx50x" timestamp="0"&gt;358&lt;/key&gt;&lt;/foreign-keys&gt;&lt;ref-type name="Report"&gt;27&lt;/ref-type&gt;&lt;contributors&gt;&lt;authors&gt;&lt;author&gt;Northern Powergrid&lt;/author&gt;&lt;/authors&gt;&lt;/contributors&gt;&lt;titles&gt;&lt;title&gt;Sheffield Area Maximum Demands&lt;/title&gt;&lt;/titles&gt;&lt;dates&gt;&lt;/dates&gt;&lt;urls&gt;&lt;/urls&gt;&lt;/record&gt;&lt;/Cite&gt;&lt;/EndNote&gt;</w:instrText>
      </w:r>
      <w:r w:rsidR="004C154B" w:rsidRPr="00ED6412">
        <w:rPr>
          <w:lang w:eastAsia="en-US"/>
        </w:rPr>
        <w:fldChar w:fldCharType="separate"/>
      </w:r>
      <w:r w:rsidR="000201C4">
        <w:rPr>
          <w:noProof/>
          <w:lang w:eastAsia="en-US"/>
        </w:rPr>
        <w:t>[</w:t>
      </w:r>
      <w:hyperlink w:anchor="_ENREF_201" w:tooltip="Powergrid,  #358" w:history="1">
        <w:r w:rsidR="00213BF8">
          <w:rPr>
            <w:noProof/>
            <w:lang w:eastAsia="en-US"/>
          </w:rPr>
          <w:t>201</w:t>
        </w:r>
      </w:hyperlink>
      <w:r w:rsidR="000201C4">
        <w:rPr>
          <w:noProof/>
          <w:lang w:eastAsia="en-US"/>
        </w:rPr>
        <w:t>]</w:t>
      </w:r>
      <w:r w:rsidR="004C154B" w:rsidRPr="00ED6412">
        <w:rPr>
          <w:lang w:eastAsia="en-US"/>
        </w:rPr>
        <w:fldChar w:fldCharType="end"/>
      </w:r>
      <w:r w:rsidR="00876053" w:rsidRPr="00ED6412">
        <w:rPr>
          <w:lang w:eastAsia="en-US"/>
        </w:rPr>
        <w:t>.</w:t>
      </w:r>
      <w:r w:rsidR="002464E4" w:rsidRPr="00ED6412">
        <w:rPr>
          <w:lang w:eastAsia="en-US"/>
        </w:rPr>
        <w:t xml:space="preserve"> </w:t>
      </w:r>
      <w:r w:rsidR="009832F6" w:rsidRPr="00ED6412">
        <w:rPr>
          <w:lang w:eastAsia="en-US"/>
        </w:rPr>
        <w:t>The results of inter-day</w:t>
      </w:r>
      <w:r w:rsidR="003F740D" w:rsidRPr="00ED6412">
        <w:rPr>
          <w:lang w:eastAsia="en-US"/>
        </w:rPr>
        <w:t xml:space="preserve"> and </w:t>
      </w:r>
      <w:r w:rsidR="009832F6" w:rsidRPr="00ED6412">
        <w:rPr>
          <w:lang w:eastAsia="en-US"/>
        </w:rPr>
        <w:t>intra-day will be involved</w:t>
      </w:r>
      <w:r w:rsidR="00AB478F" w:rsidRPr="00ED6412">
        <w:rPr>
          <w:lang w:eastAsia="en-US"/>
        </w:rPr>
        <w:t xml:space="preserve"> in this case</w:t>
      </w:r>
      <w:r w:rsidR="009832F6" w:rsidRPr="00ED6412">
        <w:rPr>
          <w:lang w:eastAsia="en-US"/>
        </w:rPr>
        <w:t>.</w:t>
      </w:r>
      <w:r w:rsidR="00234456" w:rsidRPr="00ED6412">
        <w:rPr>
          <w:lang w:eastAsia="en-US"/>
        </w:rPr>
        <w:t xml:space="preserve"> </w:t>
      </w:r>
      <w:r w:rsidR="00516560" w:rsidRPr="00ED6412">
        <w:rPr>
          <w:lang w:eastAsia="en-US"/>
        </w:rPr>
        <w:t xml:space="preserve">The </w:t>
      </w:r>
      <w:r w:rsidR="006E75D1" w:rsidRPr="00ED6412">
        <w:rPr>
          <w:lang w:eastAsia="en-US"/>
        </w:rPr>
        <w:t>inter-day result</w:t>
      </w:r>
      <w:r w:rsidR="003E352D" w:rsidRPr="00ED6412">
        <w:rPr>
          <w:lang w:eastAsia="en-US"/>
        </w:rPr>
        <w:t xml:space="preserve"> shows the </w:t>
      </w:r>
      <w:r w:rsidR="006E75D1" w:rsidRPr="00ED6412">
        <w:rPr>
          <w:lang w:eastAsia="en-US"/>
        </w:rPr>
        <w:t>optimi</w:t>
      </w:r>
      <w:r w:rsidR="008934DA" w:rsidRPr="00ED6412">
        <w:rPr>
          <w:lang w:eastAsia="en-US"/>
        </w:rPr>
        <w:t>z</w:t>
      </w:r>
      <w:r w:rsidR="006E75D1" w:rsidRPr="00ED6412">
        <w:rPr>
          <w:lang w:eastAsia="en-US"/>
        </w:rPr>
        <w:t>ation of a day in total</w:t>
      </w:r>
      <w:r w:rsidR="008E159F" w:rsidRPr="00ED6412">
        <w:rPr>
          <w:lang w:eastAsia="en-US"/>
        </w:rPr>
        <w:t xml:space="preserve"> and</w:t>
      </w:r>
      <w:r w:rsidR="006E75D1" w:rsidRPr="00ED6412">
        <w:rPr>
          <w:lang w:eastAsia="en-US"/>
        </w:rPr>
        <w:t xml:space="preserve"> the intra-day result is </w:t>
      </w:r>
      <w:r w:rsidR="00072D11" w:rsidRPr="00ED6412">
        <w:rPr>
          <w:lang w:eastAsia="en-US"/>
        </w:rPr>
        <w:t>the optimi</w:t>
      </w:r>
      <w:r w:rsidR="008934DA" w:rsidRPr="00ED6412">
        <w:rPr>
          <w:lang w:eastAsia="en-US"/>
        </w:rPr>
        <w:t>z</w:t>
      </w:r>
      <w:r w:rsidR="00072D11" w:rsidRPr="00ED6412">
        <w:rPr>
          <w:lang w:eastAsia="en-US"/>
        </w:rPr>
        <w:t>ation of every time step per half an hour.</w:t>
      </w:r>
    </w:p>
    <w:p w14:paraId="14768133" w14:textId="023F25BA" w:rsidR="00283378" w:rsidRPr="00ED6412" w:rsidRDefault="00D27452" w:rsidP="00283378">
      <w:pPr>
        <w:keepNext/>
      </w:pPr>
      <w:r w:rsidRPr="00ED6412">
        <w:rPr>
          <w:noProof/>
          <w:lang w:eastAsia="en-GB"/>
        </w:rPr>
        <w:drawing>
          <wp:inline distT="0" distB="0" distL="0" distR="0" wp14:anchorId="5649BF9A" wp14:editId="55C682D2">
            <wp:extent cx="5039360" cy="3858260"/>
            <wp:effectExtent l="0" t="0" r="8890" b="8890"/>
            <wp:docPr id="7" name="Picture 7" descr="C:\Users\admin\Desktop\thesis\deed_dynamic\20170719vali_t\dd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thesis\deed_dynamic\20170719vali_t\ddd.ti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9360" cy="3858260"/>
                    </a:xfrm>
                    <a:prstGeom prst="rect">
                      <a:avLst/>
                    </a:prstGeom>
                    <a:noFill/>
                    <a:ln>
                      <a:noFill/>
                    </a:ln>
                  </pic:spPr>
                </pic:pic>
              </a:graphicData>
            </a:graphic>
          </wp:inline>
        </w:drawing>
      </w:r>
    </w:p>
    <w:p w14:paraId="160E3310" w14:textId="094E28B1" w:rsidR="00E31168" w:rsidRPr="00ED6412" w:rsidRDefault="00283378" w:rsidP="00FA4DEC">
      <w:pPr>
        <w:pStyle w:val="Caption"/>
        <w:jc w:val="both"/>
      </w:pPr>
      <w:bookmarkStart w:id="224" w:name="_Ref489264695"/>
      <w:bookmarkStart w:id="225" w:name="_Toc523347883"/>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4</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2</w:t>
      </w:r>
      <w:r w:rsidR="00C47357">
        <w:rPr>
          <w:noProof/>
        </w:rPr>
        <w:fldChar w:fldCharType="end"/>
      </w:r>
      <w:bookmarkEnd w:id="224"/>
      <w:r w:rsidR="00FA4DEC" w:rsidRPr="00ED6412">
        <w:t xml:space="preserve"> Demand</w:t>
      </w:r>
      <w:r w:rsidR="00A02114" w:rsidRPr="00ED6412">
        <w:t xml:space="preserve"> in</w:t>
      </w:r>
      <w:r w:rsidR="00FA4DEC" w:rsidRPr="00ED6412">
        <w:t xml:space="preserve"> the Sheffield </w:t>
      </w:r>
      <w:r w:rsidR="00A02114" w:rsidRPr="00ED6412">
        <w:t>region</w:t>
      </w:r>
      <w:r w:rsidR="00FA4DEC" w:rsidRPr="00ED6412">
        <w:t xml:space="preserve"> on a typical weekday in March 2015</w:t>
      </w:r>
      <w:r w:rsidR="00A02114" w:rsidRPr="00ED6412">
        <w:t>.</w:t>
      </w:r>
      <w:bookmarkEnd w:id="225"/>
    </w:p>
    <w:p w14:paraId="13F82CFD" w14:textId="1BEEFD33" w:rsidR="00E5086D" w:rsidRPr="00ED6412" w:rsidRDefault="00E5086D" w:rsidP="00E5086D">
      <w:pPr>
        <w:rPr>
          <w:lang w:eastAsia="en-US"/>
        </w:rPr>
      </w:pPr>
      <w:r w:rsidRPr="00ED6412">
        <w:rPr>
          <w:lang w:eastAsia="en-US"/>
        </w:rPr>
        <w:lastRenderedPageBreak/>
        <w:t>As a dynamic model, the main differen</w:t>
      </w:r>
      <w:r w:rsidR="00936145" w:rsidRPr="00ED6412">
        <w:rPr>
          <w:lang w:eastAsia="en-US"/>
        </w:rPr>
        <w:t>ce</w:t>
      </w:r>
      <w:r w:rsidRPr="00ED6412">
        <w:rPr>
          <w:lang w:eastAsia="en-US"/>
        </w:rPr>
        <w:t xml:space="preserve"> between the DEED and CEED models is the impact of </w:t>
      </w:r>
      <w:r w:rsidR="00936145" w:rsidRPr="00ED6412">
        <w:rPr>
          <w:lang w:eastAsia="en-US"/>
        </w:rPr>
        <w:t xml:space="preserve">the </w:t>
      </w:r>
      <w:r w:rsidRPr="00ED6412">
        <w:rPr>
          <w:lang w:eastAsia="en-US"/>
        </w:rPr>
        <w:t>ramp rate. In Case 1, with half-hourly time interval demand, the changes in each step are less than the ramp rate of a single generator. Therefore</w:t>
      </w:r>
      <w:r w:rsidR="00055532" w:rsidRPr="00ED6412">
        <w:rPr>
          <w:lang w:eastAsia="en-US"/>
        </w:rPr>
        <w:t>,</w:t>
      </w:r>
      <w:r w:rsidRPr="00ED6412">
        <w:rPr>
          <w:lang w:eastAsia="en-US"/>
        </w:rPr>
        <w:t xml:space="preserve"> it is unable to </w:t>
      </w:r>
      <w:r w:rsidR="00170ACB" w:rsidRPr="00ED6412">
        <w:rPr>
          <w:lang w:eastAsia="en-US"/>
        </w:rPr>
        <w:t>illustrate</w:t>
      </w:r>
      <w:r w:rsidRPr="00ED6412">
        <w:rPr>
          <w:lang w:eastAsia="en-US"/>
        </w:rPr>
        <w:t xml:space="preserve"> the impact of the ramp rate. However, in the real-time dispatch, the time needed to react may be less than half an hour. Therefore, Case 2 is a DEED model with a 10 min</w:t>
      </w:r>
      <w:r w:rsidR="00055532" w:rsidRPr="00ED6412">
        <w:rPr>
          <w:lang w:eastAsia="en-US"/>
        </w:rPr>
        <w:t>ute</w:t>
      </w:r>
      <w:r w:rsidRPr="00ED6412">
        <w:rPr>
          <w:lang w:eastAsia="en-US"/>
        </w:rPr>
        <w:t xml:space="preserve"> time interval (1/3 of the given half-hourly demand) to find the impact of the time interval. </w:t>
      </w:r>
      <w:r w:rsidR="00690AA5" w:rsidRPr="00ED6412">
        <w:rPr>
          <w:lang w:eastAsia="en-US"/>
        </w:rPr>
        <w:t xml:space="preserve">In this case, it is assumed that the changes in the demand within </w:t>
      </w:r>
      <w:r w:rsidR="00BD4351" w:rsidRPr="00ED6412">
        <w:rPr>
          <w:lang w:eastAsia="en-US"/>
        </w:rPr>
        <w:t>each</w:t>
      </w:r>
      <w:r w:rsidR="00690AA5" w:rsidRPr="00ED6412">
        <w:rPr>
          <w:lang w:eastAsia="en-US"/>
        </w:rPr>
        <w:t xml:space="preserve"> half hour occurred within that last 10 minutes. </w:t>
      </w:r>
      <w:r w:rsidR="00B82490" w:rsidRPr="00ED6412">
        <w:rPr>
          <w:lang w:eastAsia="en-US"/>
        </w:rPr>
        <w:t>T</w:t>
      </w:r>
      <w:r w:rsidRPr="00ED6412">
        <w:rPr>
          <w:lang w:eastAsia="en-US"/>
        </w:rPr>
        <w:t>he demand in Case 2 is shown as the black line in</w:t>
      </w:r>
      <w:r w:rsidR="00892A51">
        <w:rPr>
          <w:lang w:eastAsia="en-US"/>
        </w:rPr>
        <w:t xml:space="preserve"> </w:t>
      </w:r>
      <w:r w:rsidR="00892A51">
        <w:rPr>
          <w:lang w:eastAsia="en-US"/>
        </w:rPr>
        <w:fldChar w:fldCharType="begin"/>
      </w:r>
      <w:r w:rsidR="00892A51">
        <w:rPr>
          <w:lang w:eastAsia="en-US"/>
        </w:rPr>
        <w:instrText xml:space="preserve"> REF _Ref489264695 \h </w:instrText>
      </w:r>
      <w:r w:rsidR="00892A51">
        <w:rPr>
          <w:lang w:eastAsia="en-US"/>
        </w:rPr>
      </w:r>
      <w:r w:rsidR="00892A51">
        <w:rPr>
          <w:lang w:eastAsia="en-US"/>
        </w:rPr>
        <w:fldChar w:fldCharType="separate"/>
      </w:r>
      <w:r w:rsidR="00892A51" w:rsidRPr="00ED6412">
        <w:t xml:space="preserve">Figure </w:t>
      </w:r>
      <w:r w:rsidR="00892A51">
        <w:rPr>
          <w:noProof/>
        </w:rPr>
        <w:t>4</w:t>
      </w:r>
      <w:r w:rsidR="00892A51">
        <w:t>.</w:t>
      </w:r>
      <w:r w:rsidR="00892A51">
        <w:rPr>
          <w:noProof/>
        </w:rPr>
        <w:t>2</w:t>
      </w:r>
      <w:r w:rsidR="00892A51">
        <w:rPr>
          <w:lang w:eastAsia="en-US"/>
        </w:rPr>
        <w:fldChar w:fldCharType="end"/>
      </w:r>
      <w:r w:rsidRPr="00ED6412">
        <w:rPr>
          <w:lang w:eastAsia="en-US"/>
        </w:rPr>
        <w:t xml:space="preserve">. This demand is modified from the half hourly time interval demand. </w:t>
      </w:r>
    </w:p>
    <w:p w14:paraId="7AD06D20" w14:textId="1740151B" w:rsidR="007E6A51" w:rsidRPr="00ED6412" w:rsidRDefault="00EA7C3B" w:rsidP="006A6B4D">
      <w:pPr>
        <w:keepNext/>
        <w:jc w:val="center"/>
      </w:pPr>
      <w:r>
        <w:rPr>
          <w:noProof/>
          <w:lang w:eastAsia="en-GB"/>
        </w:rPr>
        <w:drawing>
          <wp:inline distT="0" distB="0" distL="0" distR="0" wp14:anchorId="1C52FC2D" wp14:editId="12ED4C2B">
            <wp:extent cx="4695825" cy="356680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01719" cy="3571278"/>
                    </a:xfrm>
                    <a:prstGeom prst="rect">
                      <a:avLst/>
                    </a:prstGeom>
                    <a:noFill/>
                  </pic:spPr>
                </pic:pic>
              </a:graphicData>
            </a:graphic>
          </wp:inline>
        </w:drawing>
      </w:r>
    </w:p>
    <w:p w14:paraId="3457F26C" w14:textId="4CDD7EC4" w:rsidR="004E7230" w:rsidRDefault="007E6A51" w:rsidP="007E6A51">
      <w:pPr>
        <w:pStyle w:val="Caption"/>
        <w:jc w:val="both"/>
      </w:pPr>
      <w:bookmarkStart w:id="226" w:name="_Ref495506807"/>
      <w:bookmarkStart w:id="227" w:name="_Toc523347884"/>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4</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3</w:t>
      </w:r>
      <w:r w:rsidR="00C47357">
        <w:rPr>
          <w:noProof/>
        </w:rPr>
        <w:fldChar w:fldCharType="end"/>
      </w:r>
      <w:bookmarkEnd w:id="226"/>
      <w:r w:rsidRPr="00ED6412">
        <w:t xml:space="preserve"> </w:t>
      </w:r>
      <w:r w:rsidR="00170ACB" w:rsidRPr="00ED6412">
        <w:t>Illumination of the</w:t>
      </w:r>
      <w:r w:rsidRPr="00ED6412">
        <w:t xml:space="preserve"> first three steps in the </w:t>
      </w:r>
      <w:r w:rsidR="00892A51">
        <w:fldChar w:fldCharType="begin"/>
      </w:r>
      <w:r w:rsidR="00892A51">
        <w:instrText xml:space="preserve"> REF _Ref489264695 \h </w:instrText>
      </w:r>
      <w:r w:rsidR="00892A51">
        <w:fldChar w:fldCharType="separate"/>
      </w:r>
      <w:r w:rsidR="00892A51" w:rsidRPr="00ED6412">
        <w:t xml:space="preserve">Figure </w:t>
      </w:r>
      <w:r w:rsidR="00892A51">
        <w:rPr>
          <w:noProof/>
        </w:rPr>
        <w:t>4</w:t>
      </w:r>
      <w:r w:rsidR="00892A51">
        <w:t>.</w:t>
      </w:r>
      <w:r w:rsidR="00892A51">
        <w:rPr>
          <w:noProof/>
        </w:rPr>
        <w:t>2</w:t>
      </w:r>
      <w:r w:rsidR="00892A51">
        <w:fldChar w:fldCharType="end"/>
      </w:r>
      <w:r w:rsidRPr="00ED6412">
        <w:t>.</w:t>
      </w:r>
      <w:bookmarkEnd w:id="227"/>
    </w:p>
    <w:p w14:paraId="6855081B" w14:textId="5264FD9C" w:rsidR="007702ED" w:rsidRPr="007702ED" w:rsidRDefault="007702ED" w:rsidP="007702ED">
      <w:pPr>
        <w:rPr>
          <w:lang w:eastAsia="en-US"/>
        </w:rPr>
      </w:pPr>
      <w:r w:rsidRPr="00ED6412">
        <w:rPr>
          <w:lang w:eastAsia="en-US"/>
        </w:rPr>
        <w:lastRenderedPageBreak/>
        <w:t>It is estimated to remain constant in the following 20 minutes from the time step in Case 1 and start changing after the 20</w:t>
      </w:r>
      <w:r w:rsidRPr="00ED6412">
        <w:rPr>
          <w:vertAlign w:val="superscript"/>
          <w:lang w:eastAsia="en-US"/>
        </w:rPr>
        <w:t>th</w:t>
      </w:r>
      <w:r w:rsidRPr="00ED6412">
        <w:rPr>
          <w:lang w:eastAsia="en-US"/>
        </w:rPr>
        <w:t xml:space="preserve"> minute. </w:t>
      </w:r>
      <w:r w:rsidRPr="00ED6412">
        <w:rPr>
          <w:lang w:eastAsia="en-US"/>
        </w:rPr>
        <w:fldChar w:fldCharType="begin"/>
      </w:r>
      <w:r w:rsidRPr="00ED6412">
        <w:rPr>
          <w:lang w:eastAsia="en-US"/>
        </w:rPr>
        <w:instrText xml:space="preserve"> REF _Ref495506807 \h  \* MERGEFORMAT </w:instrText>
      </w:r>
      <w:r w:rsidRPr="00ED6412">
        <w:rPr>
          <w:lang w:eastAsia="en-US"/>
        </w:rPr>
      </w:r>
      <w:r w:rsidRPr="00ED6412">
        <w:rPr>
          <w:lang w:eastAsia="en-US"/>
        </w:rPr>
        <w:fldChar w:fldCharType="separate"/>
      </w:r>
      <w:r w:rsidRPr="00ED6412">
        <w:t xml:space="preserve">Figure </w:t>
      </w:r>
      <w:r>
        <w:rPr>
          <w:noProof/>
        </w:rPr>
        <w:t>4.3</w:t>
      </w:r>
      <w:r w:rsidRPr="00ED6412">
        <w:rPr>
          <w:lang w:eastAsia="en-US"/>
        </w:rPr>
        <w:fldChar w:fldCharType="end"/>
      </w:r>
      <w:r w:rsidRPr="00ED6412">
        <w:rPr>
          <w:lang w:eastAsia="en-US"/>
        </w:rPr>
        <w:t xml:space="preserve"> </w:t>
      </w:r>
      <w:r w:rsidRPr="00ED6412">
        <w:t>illustrates the demands theoretically predicted by</w:t>
      </w:r>
      <w:r w:rsidRPr="00ED6412">
        <w:rPr>
          <w:lang w:eastAsia="en-US"/>
        </w:rPr>
        <w:t xml:space="preserve"> focussing on the first three steps in the </w:t>
      </w:r>
      <w:r>
        <w:rPr>
          <w:lang w:eastAsia="en-US"/>
        </w:rPr>
        <w:fldChar w:fldCharType="begin"/>
      </w:r>
      <w:r>
        <w:rPr>
          <w:lang w:eastAsia="en-US"/>
        </w:rPr>
        <w:instrText xml:space="preserve"> REF _Ref489264695 \h </w:instrText>
      </w:r>
      <w:r>
        <w:rPr>
          <w:lang w:eastAsia="en-US"/>
        </w:rPr>
      </w:r>
      <w:r>
        <w:rPr>
          <w:lang w:eastAsia="en-US"/>
        </w:rPr>
        <w:fldChar w:fldCharType="separate"/>
      </w:r>
      <w:r w:rsidRPr="00ED6412">
        <w:t xml:space="preserve">Figure </w:t>
      </w:r>
      <w:r>
        <w:rPr>
          <w:noProof/>
        </w:rPr>
        <w:t>4</w:t>
      </w:r>
      <w:r>
        <w:t>.</w:t>
      </w:r>
      <w:r>
        <w:rPr>
          <w:noProof/>
        </w:rPr>
        <w:t>2</w:t>
      </w:r>
      <w:r>
        <w:rPr>
          <w:lang w:eastAsia="en-US"/>
        </w:rPr>
        <w:fldChar w:fldCharType="end"/>
      </w:r>
      <w:r w:rsidRPr="00ED6412">
        <w:rPr>
          <w:lang w:eastAsia="en-US"/>
        </w:rPr>
        <w:t>.</w:t>
      </w:r>
    </w:p>
    <w:p w14:paraId="243B4EED" w14:textId="5471BB6E" w:rsidR="0093404B" w:rsidRPr="00ED6412" w:rsidRDefault="0093404B" w:rsidP="001E3750">
      <w:pPr>
        <w:pStyle w:val="Heading3"/>
      </w:pPr>
      <w:bookmarkStart w:id="228" w:name="_Toc523347797"/>
      <w:r w:rsidRPr="00ED6412">
        <w:t>Data modification</w:t>
      </w:r>
      <w:bookmarkEnd w:id="228"/>
    </w:p>
    <w:p w14:paraId="240D9247" w14:textId="3C4B83F2" w:rsidR="0093404B" w:rsidRPr="00ED6412" w:rsidRDefault="0093404B" w:rsidP="0093404B">
      <w:pPr>
        <w:rPr>
          <w:lang w:eastAsia="en-US"/>
        </w:rPr>
      </w:pPr>
      <w:r w:rsidRPr="00ED6412">
        <w:rPr>
          <w:lang w:eastAsia="en-US"/>
        </w:rPr>
        <w:t xml:space="preserve">In order to model a system that has practical significance </w:t>
      </w:r>
      <w:r w:rsidR="00936145" w:rsidRPr="00ED6412">
        <w:rPr>
          <w:lang w:eastAsia="en-US"/>
        </w:rPr>
        <w:t>and</w:t>
      </w:r>
      <w:r w:rsidRPr="00ED6412">
        <w:rPr>
          <w:lang w:eastAsia="en-US"/>
        </w:rPr>
        <w:t xml:space="preserve"> consider</w:t>
      </w:r>
      <w:r w:rsidR="00936145" w:rsidRPr="00ED6412">
        <w:rPr>
          <w:lang w:eastAsia="en-US"/>
        </w:rPr>
        <w:t>s the</w:t>
      </w:r>
      <w:r w:rsidRPr="00ED6412">
        <w:rPr>
          <w:lang w:eastAsia="en-US"/>
        </w:rPr>
        <w:t xml:space="preserve"> current and future carbon price and emission standard performance, </w:t>
      </w:r>
      <w:r w:rsidR="00BD244E" w:rsidRPr="00ED6412">
        <w:rPr>
          <w:lang w:eastAsia="en-US"/>
        </w:rPr>
        <w:t xml:space="preserve">also </w:t>
      </w:r>
      <w:r w:rsidRPr="00ED6412">
        <w:rPr>
          <w:lang w:eastAsia="en-US"/>
        </w:rPr>
        <w:t xml:space="preserve">the fuel cost and the demand should </w:t>
      </w:r>
      <w:r w:rsidR="00FA565A" w:rsidRPr="00ED6412">
        <w:rPr>
          <w:lang w:eastAsia="en-US"/>
        </w:rPr>
        <w:t xml:space="preserve">have </w:t>
      </w:r>
      <w:r w:rsidRPr="00ED6412">
        <w:rPr>
          <w:lang w:eastAsia="en-US"/>
        </w:rPr>
        <w:t xml:space="preserve">been </w:t>
      </w:r>
      <w:r w:rsidR="00F36182" w:rsidRPr="00ED6412">
        <w:rPr>
          <w:lang w:eastAsia="en-US"/>
        </w:rPr>
        <w:t>convert</w:t>
      </w:r>
      <w:r w:rsidR="00FA565A" w:rsidRPr="00ED6412">
        <w:rPr>
          <w:lang w:eastAsia="en-US"/>
        </w:rPr>
        <w:t>ed</w:t>
      </w:r>
      <w:r w:rsidRPr="00ED6412">
        <w:rPr>
          <w:lang w:eastAsia="en-US"/>
        </w:rPr>
        <w:t xml:space="preserve"> to </w:t>
      </w:r>
      <w:r w:rsidR="00936145" w:rsidRPr="00ED6412">
        <w:rPr>
          <w:lang w:eastAsia="en-US"/>
        </w:rPr>
        <w:t xml:space="preserve">the </w:t>
      </w:r>
      <w:r w:rsidRPr="00ED6412">
        <w:rPr>
          <w:lang w:eastAsia="en-US"/>
        </w:rPr>
        <w:t>current value.</w:t>
      </w:r>
    </w:p>
    <w:p w14:paraId="53F54BBB" w14:textId="3342FB3D" w:rsidR="008C5DE9" w:rsidRPr="00ED6412" w:rsidRDefault="003460FD" w:rsidP="002464E4">
      <w:pPr>
        <w:rPr>
          <w:lang w:eastAsia="en-US"/>
        </w:rPr>
      </w:pPr>
      <w:r w:rsidRPr="00ED6412">
        <w:rPr>
          <w:lang w:eastAsia="en-US"/>
        </w:rPr>
        <w:t>The wind power cost is the st</w:t>
      </w:r>
      <w:r w:rsidR="00170ACB" w:rsidRPr="00ED6412">
        <w:rPr>
          <w:lang w:eastAsia="en-US"/>
        </w:rPr>
        <w:t>rike price</w:t>
      </w:r>
      <w:r w:rsidRPr="00ED6412">
        <w:rPr>
          <w:lang w:eastAsia="en-US"/>
        </w:rPr>
        <w:t xml:space="preserve"> </w:t>
      </w:r>
      <w:r w:rsidR="00FA565A" w:rsidRPr="00ED6412">
        <w:rPr>
          <w:lang w:eastAsia="en-US"/>
        </w:rPr>
        <w:t>in the delivery year</w:t>
      </w:r>
      <w:r w:rsidRPr="00ED6412">
        <w:rPr>
          <w:lang w:eastAsia="en-US"/>
        </w:rPr>
        <w:t xml:space="preserve"> at 105</w:t>
      </w:r>
      <w:r w:rsidR="000B78CD" w:rsidRPr="00ED6412">
        <w:rPr>
          <w:lang w:eastAsia="en-US"/>
        </w:rPr>
        <w:t xml:space="preserve"> £</w:t>
      </w:r>
      <w:r w:rsidRPr="00ED6412">
        <w:rPr>
          <w:lang w:eastAsia="en-US"/>
        </w:rPr>
        <w:t xml:space="preserve">/MWh for 2021/22  </w:t>
      </w:r>
      <w:r w:rsidRPr="00ED6412">
        <w:rPr>
          <w:lang w:eastAsia="en-US"/>
        </w:rPr>
        <w:fldChar w:fldCharType="begin"/>
      </w:r>
      <w:r w:rsidR="000201C4">
        <w:rPr>
          <w:lang w:eastAsia="en-US"/>
        </w:rPr>
        <w:instrText xml:space="preserve"> ADDIN EN.CITE &lt;EndNote&gt;&lt;Cite&gt;&lt;Author&gt;KPMG&lt;/Author&gt;&lt;Year&gt;2016&lt;/Year&gt;&lt;RecNum&gt;329&lt;/RecNum&gt;&lt;DisplayText&gt;[171, 202]&lt;/DisplayText&gt;&lt;record&gt;&lt;rec-number&gt;329&lt;/rec-number&gt;&lt;foreign-keys&gt;&lt;key app="EN" db-id="wat2z5xv39zx9lefev2vrzeifd9dzfzsx50x" timestamp="0"&gt;329&lt;/key&gt;&lt;/foreign-keys&gt;&lt;ref-type name="Report"&gt;27&lt;/ref-type&gt;&lt;contributors&gt;&lt;authors&gt;&lt;author&gt;KPMG&lt;/author&gt;&lt;/authors&gt;&lt;/contributors&gt;&lt;titles&gt;&lt;title&gt;Second CfD Allocation Round&lt;/title&gt;&lt;/titles&gt;&lt;dates&gt;&lt;year&gt;2016&lt;/year&gt;&lt;pub-dates&gt;&lt;date&gt;10 November&lt;/date&gt;&lt;/pub-dates&gt;&lt;/dates&gt;&lt;urls&gt;&lt;related-urls&gt;&lt;url&gt;https://home.kpmg.com/content/dam/kpmg/uk/pdf/2016/11/second-cfd-allocation-round.pdf&lt;/url&gt;&lt;/related-urls&gt;&lt;/urls&gt;&lt;/record&gt;&lt;/Cite&gt;&lt;Cite&gt;&lt;Author&gt;BEIS&lt;/Author&gt;&lt;Year&gt;2016&lt;/Year&gt;&lt;RecNum&gt;331&lt;/RecNum&gt;&lt;record&gt;&lt;rec-number&gt;331&lt;/rec-number&gt;&lt;foreign-keys&gt;&lt;key app="EN" db-id="wat2z5xv39zx9lefev2vrzeifd9dzfzsx50x" timestamp="0"&gt;331&lt;/key&gt;&lt;/foreign-keys&gt;&lt;ref-type name="Report"&gt;27&lt;/ref-type&gt;&lt;contributors&gt;&lt;authors&gt;&lt;author&gt;BEIS&lt;/author&gt;&lt;/authors&gt;&lt;/contributors&gt;&lt;titles&gt;&lt;title&gt;Contracts for Difference: An explanation of the methodology used to set administrative CFD strike prices for the next CFD allocation round &lt;/title&gt;&lt;/titles&gt;&lt;dates&gt;&lt;year&gt;2016&lt;/year&gt;&lt;/dates&gt;&lt;urls&gt;&lt;related-urls&gt;&lt;url&gt;https://www.gov.uk/government/uploads/system/uploads/attachment_data/file/566337/CONTRACT_FOR_DIFFERENCE_STRIKE_PRICE_METHODOLOGY_final.pdf&lt;/url&gt;&lt;/related-urls&gt;&lt;/urls&gt;&lt;/record&gt;&lt;/Cite&gt;&lt;/EndNote&gt;</w:instrText>
      </w:r>
      <w:r w:rsidRPr="00ED6412">
        <w:rPr>
          <w:lang w:eastAsia="en-US"/>
        </w:rPr>
        <w:fldChar w:fldCharType="separate"/>
      </w:r>
      <w:r w:rsidR="000201C4">
        <w:rPr>
          <w:noProof/>
          <w:lang w:eastAsia="en-US"/>
        </w:rPr>
        <w:t>[</w:t>
      </w:r>
      <w:hyperlink w:anchor="_ENREF_171" w:tooltip="KPMG, 2016 #329" w:history="1">
        <w:r w:rsidR="00213BF8">
          <w:rPr>
            <w:noProof/>
            <w:lang w:eastAsia="en-US"/>
          </w:rPr>
          <w:t>171</w:t>
        </w:r>
      </w:hyperlink>
      <w:r w:rsidR="000201C4">
        <w:rPr>
          <w:noProof/>
          <w:lang w:eastAsia="en-US"/>
        </w:rPr>
        <w:t xml:space="preserve">, </w:t>
      </w:r>
      <w:hyperlink w:anchor="_ENREF_202" w:tooltip="BEIS, 2016 #331" w:history="1">
        <w:r w:rsidR="00213BF8">
          <w:rPr>
            <w:noProof/>
            <w:lang w:eastAsia="en-US"/>
          </w:rPr>
          <w:t>202</w:t>
        </w:r>
      </w:hyperlink>
      <w:r w:rsidR="000201C4">
        <w:rPr>
          <w:noProof/>
          <w:lang w:eastAsia="en-US"/>
        </w:rPr>
        <w:t>]</w:t>
      </w:r>
      <w:r w:rsidRPr="00ED6412">
        <w:rPr>
          <w:lang w:eastAsia="en-US"/>
        </w:rPr>
        <w:fldChar w:fldCharType="end"/>
      </w:r>
      <w:r w:rsidRPr="00ED6412">
        <w:rPr>
          <w:lang w:eastAsia="en-US"/>
        </w:rPr>
        <w:t xml:space="preserve">. </w:t>
      </w:r>
      <w:r w:rsidR="008C5DE9" w:rsidRPr="00ED6412">
        <w:rPr>
          <w:lang w:eastAsia="en-US"/>
        </w:rPr>
        <w:t>The under and over estimation wind power cost are linear</w:t>
      </w:r>
      <w:r w:rsidR="00170ACB" w:rsidRPr="00ED6412">
        <w:rPr>
          <w:lang w:eastAsia="en-US"/>
        </w:rPr>
        <w:t xml:space="preserve"> functions</w:t>
      </w:r>
      <w:r w:rsidR="008C5DE9" w:rsidRPr="00ED6412">
        <w:rPr>
          <w:lang w:eastAsia="en-US"/>
        </w:rPr>
        <w:t xml:space="preserve"> according to the wind turbine in </w:t>
      </w:r>
      <w:r w:rsidR="000E7202" w:rsidRPr="00ED6412">
        <w:rPr>
          <w:lang w:eastAsia="en-US"/>
        </w:rPr>
        <w:t>Case 1 of Chapter 3</w:t>
      </w:r>
      <w:r w:rsidR="004C5149" w:rsidRPr="00ED6412">
        <w:rPr>
          <w:lang w:eastAsia="en-US"/>
        </w:rPr>
        <w:t xml:space="preserve">, </w:t>
      </w:r>
      <w:r w:rsidR="004C5149" w:rsidRPr="00ED6412">
        <w:t>where the overestimation coefficient is</w:t>
      </w:r>
      <w:r w:rsidR="00457220" w:rsidRPr="00ED6412">
        <w:t xml:space="preserve"> </w:t>
      </w:r>
      <w:r w:rsidR="00457220" w:rsidRPr="00ED6412">
        <w:rPr>
          <w:lang w:eastAsia="en-US"/>
        </w:rPr>
        <w:t>14 £/MWh</w:t>
      </w:r>
      <w:r w:rsidR="004C5149" w:rsidRPr="00ED6412">
        <w:t xml:space="preserve"> and the underestimation coefficient</w:t>
      </w:r>
      <w:r w:rsidR="00457220" w:rsidRPr="00ED6412">
        <w:t xml:space="preserve"> is </w:t>
      </w:r>
      <w:r w:rsidR="00457220" w:rsidRPr="00ED6412">
        <w:rPr>
          <w:lang w:eastAsia="en-US"/>
        </w:rPr>
        <w:t>7.7 £/MWh</w:t>
      </w:r>
      <w:r w:rsidR="000E7202" w:rsidRPr="00ED6412">
        <w:rPr>
          <w:lang w:eastAsia="en-US"/>
        </w:rPr>
        <w:t>.</w:t>
      </w:r>
    </w:p>
    <w:p w14:paraId="1CA4E547" w14:textId="6D1C273F" w:rsidR="003460FD" w:rsidRDefault="002464E4" w:rsidP="002464E4">
      <w:pPr>
        <w:rPr>
          <w:lang w:eastAsia="en-US"/>
        </w:rPr>
      </w:pPr>
      <w:r w:rsidRPr="00ED6412">
        <w:rPr>
          <w:lang w:eastAsia="en-US"/>
        </w:rPr>
        <w:t>The coefficients and constraints of the conventional power are collected from</w:t>
      </w:r>
      <w:r w:rsidR="00FA565A" w:rsidRPr="00ED6412">
        <w:rPr>
          <w:lang w:eastAsia="en-US"/>
        </w:rPr>
        <w:t xml:space="preserve"> the</w:t>
      </w:r>
      <w:r w:rsidRPr="00ED6412">
        <w:rPr>
          <w:lang w:eastAsia="en-US"/>
        </w:rPr>
        <w:t xml:space="preserve"> IEEE 30 bus test system </w:t>
      </w:r>
      <w:r w:rsidRPr="00ED6412">
        <w:rPr>
          <w:lang w:eastAsia="en-US"/>
        </w:rPr>
        <w:fldChar w:fldCharType="begin"/>
      </w:r>
      <w:r w:rsidR="000201C4">
        <w:rPr>
          <w:lang w:eastAsia="en-US"/>
        </w:rPr>
        <w:instrText xml:space="preserve"> ADDIN EN.CITE &lt;EndNote&gt;&lt;Cite&gt;&lt;Author&gt;Washington&lt;/Author&gt;&lt;Year&gt;1993&lt;/Year&gt;&lt;RecNum&gt;330&lt;/RecNum&gt;&lt;DisplayText&gt;[203, 204]&lt;/DisplayText&gt;&lt;record&gt;&lt;rec-number&gt;330&lt;/rec-number&gt;&lt;foreign-keys&gt;&lt;key app="EN" db-id="wat2z5xv39zx9lefev2vrzeifd9dzfzsx50x" timestamp="0"&gt;330&lt;/key&gt;&lt;/foreign-keys&gt;&lt;ref-type name="Web Page"&gt;12&lt;/ref-type&gt;&lt;contributors&gt;&lt;authors&gt;&lt;author&gt;University of Washington&lt;/author&gt;&lt;/authors&gt;&lt;/contributors&gt;&lt;titles&gt;&lt;title&gt;Power Systems Test Case Archive&lt;/title&gt;&lt;/titles&gt;&lt;volume&gt;2017&lt;/volume&gt;&lt;number&gt;26 July&lt;/number&gt;&lt;dates&gt;&lt;year&gt;1993&lt;/year&gt;&lt;/dates&gt;&lt;urls&gt;&lt;related-urls&gt;&lt;url&gt;https://www2.ee.washington.edu/research/pstca/pf30/pg_tca30bus.htm&lt;/url&gt;&lt;/related-urls&gt;&lt;/urls&gt;&lt;/record&gt;&lt;/Cite&gt;&lt;Cite&gt;&lt;RecNum&gt;334&lt;/RecNum&gt;&lt;record&gt;&lt;rec-number&gt;334&lt;/rec-number&gt;&lt;foreign-keys&gt;&lt;key app="EN" db-id="wat2z5xv39zx9lefev2vrzeifd9dzfzsx50x" timestamp="0"&gt;334&lt;/key&gt;&lt;/foreign-keys&gt;&lt;ref-type name="Web Page"&gt;12&lt;/ref-type&gt;&lt;contributors&gt;&lt;/contributors&gt;&lt;titles&gt;&lt;title&gt;Appendix A: DATA FOR IEEE-30 BUS TEST SYSTEM&lt;/title&gt;&lt;/titles&gt;&lt;volume&gt;2016&lt;/volume&gt;&lt;number&gt;27 June&lt;/number&gt;&lt;dates&gt;&lt;/dates&gt;&lt;urls&gt;&lt;related-urls&gt;&lt;url&gt;https://www.researchgate.net/file.PostFileLoader.html?id=5825f310ed99e1b0707b8be2&amp;amp;assetKey=AS%3A427276501295104%401478882064060&lt;/url&gt;&lt;/related-urls&gt;&lt;/urls&gt;&lt;/record&gt;&lt;/Cite&gt;&lt;/EndNote&gt;</w:instrText>
      </w:r>
      <w:r w:rsidRPr="00ED6412">
        <w:rPr>
          <w:lang w:eastAsia="en-US"/>
        </w:rPr>
        <w:fldChar w:fldCharType="separate"/>
      </w:r>
      <w:r w:rsidR="000201C4">
        <w:rPr>
          <w:noProof/>
          <w:lang w:eastAsia="en-US"/>
        </w:rPr>
        <w:t>[</w:t>
      </w:r>
      <w:hyperlink w:anchor="_ENREF_203" w:tooltip="Washington, 1993 #330" w:history="1">
        <w:r w:rsidR="00213BF8">
          <w:rPr>
            <w:noProof/>
            <w:lang w:eastAsia="en-US"/>
          </w:rPr>
          <w:t>203</w:t>
        </w:r>
      </w:hyperlink>
      <w:r w:rsidR="000201C4">
        <w:rPr>
          <w:noProof/>
          <w:lang w:eastAsia="en-US"/>
        </w:rPr>
        <w:t xml:space="preserve">, </w:t>
      </w:r>
      <w:hyperlink w:anchor="_ENREF_204" w:tooltip=",  #334" w:history="1">
        <w:r w:rsidR="00213BF8">
          <w:rPr>
            <w:noProof/>
            <w:lang w:eastAsia="en-US"/>
          </w:rPr>
          <w:t>204</w:t>
        </w:r>
      </w:hyperlink>
      <w:r w:rsidR="000201C4">
        <w:rPr>
          <w:noProof/>
          <w:lang w:eastAsia="en-US"/>
        </w:rPr>
        <w:t>]</w:t>
      </w:r>
      <w:r w:rsidRPr="00ED6412">
        <w:rPr>
          <w:lang w:eastAsia="en-US"/>
        </w:rPr>
        <w:fldChar w:fldCharType="end"/>
      </w:r>
      <w:r w:rsidRPr="00ED6412">
        <w:rPr>
          <w:lang w:eastAsia="en-US"/>
        </w:rPr>
        <w:t>. Th</w:t>
      </w:r>
      <w:r w:rsidR="00FA565A" w:rsidRPr="00ED6412">
        <w:rPr>
          <w:lang w:eastAsia="en-US"/>
        </w:rPr>
        <w:t>is</w:t>
      </w:r>
      <w:r w:rsidRPr="00ED6412">
        <w:rPr>
          <w:lang w:eastAsia="en-US"/>
        </w:rPr>
        <w:t xml:space="preserve"> data </w:t>
      </w:r>
      <w:r w:rsidR="00FA565A" w:rsidRPr="00ED6412">
        <w:rPr>
          <w:lang w:eastAsia="en-US"/>
        </w:rPr>
        <w:t>is</w:t>
      </w:r>
      <w:r w:rsidRPr="00ED6412">
        <w:rPr>
          <w:lang w:eastAsia="en-US"/>
        </w:rPr>
        <w:t xml:space="preserve"> a practical data </w:t>
      </w:r>
      <w:r w:rsidR="00FA565A" w:rsidRPr="00ED6412">
        <w:rPr>
          <w:lang w:eastAsia="en-US"/>
        </w:rPr>
        <w:t xml:space="preserve">set </w:t>
      </w:r>
      <w:r w:rsidRPr="00ED6412">
        <w:rPr>
          <w:lang w:eastAsia="en-US"/>
        </w:rPr>
        <w:t xml:space="preserve">of the American Electric Power (AEP) System </w:t>
      </w:r>
      <w:r w:rsidR="00170ACB" w:rsidRPr="00ED6412">
        <w:rPr>
          <w:lang w:eastAsia="en-US"/>
        </w:rPr>
        <w:t>in the Midwestern US</w:t>
      </w:r>
      <w:r w:rsidRPr="00ED6412">
        <w:rPr>
          <w:lang w:eastAsia="en-US"/>
        </w:rPr>
        <w:t xml:space="preserve"> in 1961.</w:t>
      </w:r>
      <w:r w:rsidR="00722725" w:rsidRPr="00ED6412">
        <w:rPr>
          <w:lang w:eastAsia="en-US"/>
        </w:rPr>
        <w:t xml:space="preserve"> </w:t>
      </w:r>
      <w:r w:rsidR="00342759" w:rsidRPr="00ED6412">
        <w:rPr>
          <w:lang w:eastAsia="en-US"/>
        </w:rPr>
        <w:fldChar w:fldCharType="begin"/>
      </w:r>
      <w:r w:rsidR="00342759" w:rsidRPr="00ED6412">
        <w:rPr>
          <w:lang w:eastAsia="en-US"/>
        </w:rPr>
        <w:instrText xml:space="preserve"> REF _Ref488853412 \h </w:instrText>
      </w:r>
      <w:r w:rsidR="00A63E2B" w:rsidRPr="00ED6412">
        <w:rPr>
          <w:lang w:eastAsia="en-US"/>
        </w:rPr>
        <w:instrText xml:space="preserve"> \* MERGEFORMAT </w:instrText>
      </w:r>
      <w:r w:rsidR="00342759" w:rsidRPr="00ED6412">
        <w:rPr>
          <w:lang w:eastAsia="en-US"/>
        </w:rPr>
      </w:r>
      <w:r w:rsidR="00342759" w:rsidRPr="00ED6412">
        <w:rPr>
          <w:lang w:eastAsia="en-US"/>
        </w:rPr>
        <w:fldChar w:fldCharType="separate"/>
      </w:r>
      <w:r w:rsidR="00C05E44" w:rsidRPr="00ED6412">
        <w:t xml:space="preserve">Table </w:t>
      </w:r>
      <w:r w:rsidR="00C05E44">
        <w:rPr>
          <w:noProof/>
        </w:rPr>
        <w:t>4</w:t>
      </w:r>
      <w:r w:rsidR="00C05E44" w:rsidRPr="00ED6412">
        <w:rPr>
          <w:noProof/>
        </w:rPr>
        <w:t>.</w:t>
      </w:r>
      <w:r w:rsidR="00C05E44">
        <w:rPr>
          <w:noProof/>
        </w:rPr>
        <w:t>1</w:t>
      </w:r>
      <w:r w:rsidR="00342759" w:rsidRPr="00ED6412">
        <w:rPr>
          <w:lang w:eastAsia="en-US"/>
        </w:rPr>
        <w:fldChar w:fldCharType="end"/>
      </w:r>
      <w:r w:rsidR="00342759" w:rsidRPr="00ED6412">
        <w:rPr>
          <w:lang w:eastAsia="en-US"/>
        </w:rPr>
        <w:t xml:space="preserve"> to </w:t>
      </w:r>
      <w:r w:rsidR="00342759" w:rsidRPr="00ED6412">
        <w:rPr>
          <w:lang w:eastAsia="en-US"/>
        </w:rPr>
        <w:fldChar w:fldCharType="begin"/>
      </w:r>
      <w:r w:rsidR="00342759" w:rsidRPr="00ED6412">
        <w:rPr>
          <w:lang w:eastAsia="en-US"/>
        </w:rPr>
        <w:instrText xml:space="preserve"> REF _Ref488853416 \h </w:instrText>
      </w:r>
      <w:r w:rsidR="00A63E2B" w:rsidRPr="00ED6412">
        <w:rPr>
          <w:lang w:eastAsia="en-US"/>
        </w:rPr>
        <w:instrText xml:space="preserve"> \* MERGEFORMAT </w:instrText>
      </w:r>
      <w:r w:rsidR="00342759" w:rsidRPr="00ED6412">
        <w:rPr>
          <w:lang w:eastAsia="en-US"/>
        </w:rPr>
      </w:r>
      <w:r w:rsidR="00342759" w:rsidRPr="00ED6412">
        <w:rPr>
          <w:lang w:eastAsia="en-US"/>
        </w:rPr>
        <w:fldChar w:fldCharType="separate"/>
      </w:r>
      <w:r w:rsidR="00C05E44" w:rsidRPr="00ED6412">
        <w:t xml:space="preserve">Table </w:t>
      </w:r>
      <w:r w:rsidR="00C05E44">
        <w:rPr>
          <w:noProof/>
        </w:rPr>
        <w:t>4</w:t>
      </w:r>
      <w:r w:rsidR="00C05E44" w:rsidRPr="00ED6412">
        <w:rPr>
          <w:noProof/>
        </w:rPr>
        <w:t>.</w:t>
      </w:r>
      <w:r w:rsidR="00C05E44">
        <w:rPr>
          <w:noProof/>
        </w:rPr>
        <w:t>3</w:t>
      </w:r>
      <w:r w:rsidR="00342759" w:rsidRPr="00ED6412">
        <w:rPr>
          <w:lang w:eastAsia="en-US"/>
        </w:rPr>
        <w:fldChar w:fldCharType="end"/>
      </w:r>
      <w:r w:rsidRPr="00ED6412">
        <w:rPr>
          <w:lang w:eastAsia="en-US"/>
        </w:rPr>
        <w:t xml:space="preserve"> </w:t>
      </w:r>
      <w:r w:rsidR="00FA565A" w:rsidRPr="00ED6412">
        <w:rPr>
          <w:lang w:eastAsia="en-US"/>
        </w:rPr>
        <w:t>list the</w:t>
      </w:r>
      <w:r w:rsidR="00342759" w:rsidRPr="00ED6412">
        <w:rPr>
          <w:lang w:eastAsia="en-US"/>
        </w:rPr>
        <w:t xml:space="preserve"> coefficient</w:t>
      </w:r>
      <w:r w:rsidR="00FA565A" w:rsidRPr="00ED6412">
        <w:rPr>
          <w:lang w:eastAsia="en-US"/>
        </w:rPr>
        <w:t>s</w:t>
      </w:r>
      <w:r w:rsidR="00342759" w:rsidRPr="00ED6412">
        <w:rPr>
          <w:lang w:eastAsia="en-US"/>
        </w:rPr>
        <w:t xml:space="preserve"> of </w:t>
      </w:r>
      <w:r w:rsidR="00FA565A" w:rsidRPr="00ED6412">
        <w:rPr>
          <w:lang w:eastAsia="en-US"/>
        </w:rPr>
        <w:t xml:space="preserve">the </w:t>
      </w:r>
      <w:r w:rsidR="00342759" w:rsidRPr="00ED6412">
        <w:rPr>
          <w:lang w:eastAsia="en-US"/>
        </w:rPr>
        <w:t>cost and emission function</w:t>
      </w:r>
      <w:r w:rsidR="00FA565A" w:rsidRPr="00ED6412">
        <w:rPr>
          <w:lang w:eastAsia="en-US"/>
        </w:rPr>
        <w:t>s</w:t>
      </w:r>
      <w:r w:rsidR="00342759" w:rsidRPr="00ED6412">
        <w:rPr>
          <w:lang w:eastAsia="en-US"/>
        </w:rPr>
        <w:t xml:space="preserve"> and ramp rate</w:t>
      </w:r>
      <w:r w:rsidR="00FA565A" w:rsidRPr="00ED6412">
        <w:rPr>
          <w:lang w:eastAsia="en-US"/>
        </w:rPr>
        <w:t>s</w:t>
      </w:r>
      <w:r w:rsidR="00342759" w:rsidRPr="00ED6412">
        <w:rPr>
          <w:lang w:eastAsia="en-US"/>
        </w:rPr>
        <w:t xml:space="preserve"> of the 6 thermal generators in the IEEE 30 buses system</w:t>
      </w:r>
      <w:r w:rsidR="00F36182" w:rsidRPr="00ED6412">
        <w:rPr>
          <w:lang w:eastAsia="en-US"/>
        </w:rPr>
        <w:t>, respectively</w:t>
      </w:r>
      <w:r w:rsidR="00342759" w:rsidRPr="00ED6412">
        <w:rPr>
          <w:lang w:eastAsia="en-US"/>
        </w:rPr>
        <w:t xml:space="preserve">. </w:t>
      </w:r>
    </w:p>
    <w:p w14:paraId="6C1A8AC7" w14:textId="4136BC25" w:rsidR="007702ED" w:rsidRPr="00ED6412" w:rsidRDefault="007702ED" w:rsidP="002464E4">
      <w:pPr>
        <w:rPr>
          <w:lang w:eastAsia="en-US"/>
        </w:rPr>
      </w:pPr>
      <w:r w:rsidRPr="00ED6412">
        <w:rPr>
          <w:lang w:eastAsia="en-US"/>
        </w:rPr>
        <w:t xml:space="preserve">Furthermore, the spinning reserve in the UK is operated as Short Term Operating Reserves (STOR) </w:t>
      </w:r>
      <w:r w:rsidRPr="00ED6412">
        <w:rPr>
          <w:lang w:eastAsia="en-US"/>
        </w:rPr>
        <w:fldChar w:fldCharType="begin"/>
      </w:r>
      <w:r>
        <w:rPr>
          <w:lang w:eastAsia="en-US"/>
        </w:rPr>
        <w:instrText xml:space="preserve"> ADDIN EN.CITE &lt;EndNote&gt;&lt;Cite ExcludeYear="1"&gt;&lt;Author&gt;Grid&lt;/Author&gt;&lt;RecNum&gt;348&lt;/RecNum&gt;&lt;DisplayText&gt;[205]&lt;/DisplayText&gt;&lt;record&gt;&lt;rec-number&gt;348&lt;/rec-number&gt;&lt;foreign-keys&gt;&lt;key app="EN" db-id="wat2z5xv39zx9lefev2vrzeifd9dzfzsx50x" timestamp="0"&gt;348&lt;/key&gt;&lt;/foreign-keys&gt;&lt;ref-type name="Web Page"&gt;12&lt;/ref-type&gt;&lt;contributors&gt;&lt;authors&gt;&lt;author&gt;National Grid&lt;/author&gt;&lt;/authors&gt;&lt;/contributors&gt;&lt;titles&gt;&lt;title&gt;What are Reserve Services?&lt;/title&gt;&lt;/titles&gt;&lt;volume&gt;2017&lt;/volume&gt;&lt;number&gt;26 July&lt;/number&gt;&lt;dates&gt;&lt;/dates&gt;&lt;urls&gt;&lt;related-urls&gt;&lt;url&gt;http://www2.nationalgrid.com/uk/services/balancing-services/reserve-services/&lt;/url&gt;&lt;/related-urls&gt;&lt;/urls&gt;&lt;custom1&gt;2017&lt;/custom1&gt;&lt;custom2&gt;27 July&lt;/custom2&gt;&lt;/record&gt;&lt;/Cite&gt;&lt;/EndNote&gt;</w:instrText>
      </w:r>
      <w:r w:rsidRPr="00ED6412">
        <w:rPr>
          <w:lang w:eastAsia="en-US"/>
        </w:rPr>
        <w:fldChar w:fldCharType="separate"/>
      </w:r>
      <w:r>
        <w:rPr>
          <w:noProof/>
          <w:lang w:eastAsia="en-US"/>
        </w:rPr>
        <w:t>[</w:t>
      </w:r>
      <w:hyperlink w:anchor="_ENREF_205" w:tooltip="Grid,  #348" w:history="1">
        <w:r>
          <w:rPr>
            <w:noProof/>
            <w:lang w:eastAsia="en-US"/>
          </w:rPr>
          <w:t>205</w:t>
        </w:r>
      </w:hyperlink>
      <w:r>
        <w:rPr>
          <w:noProof/>
          <w:lang w:eastAsia="en-US"/>
        </w:rPr>
        <w:t>]</w:t>
      </w:r>
      <w:r w:rsidRPr="00ED6412">
        <w:rPr>
          <w:lang w:eastAsia="en-US"/>
        </w:rPr>
        <w:fldChar w:fldCharType="end"/>
      </w:r>
      <w:r w:rsidRPr="00ED6412">
        <w:rPr>
          <w:lang w:eastAsia="en-US"/>
        </w:rPr>
        <w:t xml:space="preserve">. It is 4 GW in 2010 and will double by 2020 due to the </w:t>
      </w:r>
      <w:r w:rsidRPr="00ED6412">
        <w:t>rapidly</w:t>
      </w:r>
      <w:r w:rsidRPr="00ED6412">
        <w:rPr>
          <w:lang w:eastAsia="en-US"/>
        </w:rPr>
        <w:t xml:space="preserve"> increasing wind power capacity </w:t>
      </w:r>
      <w:r w:rsidRPr="00ED6412">
        <w:rPr>
          <w:lang w:eastAsia="en-US"/>
        </w:rPr>
        <w:fldChar w:fldCharType="begin"/>
      </w:r>
      <w:r>
        <w:rPr>
          <w:lang w:eastAsia="en-US"/>
        </w:rPr>
        <w:instrText xml:space="preserve"> ADDIN EN.CITE &lt;EndNote&gt;&lt;Cite&gt;&lt;Author&gt;Keith Bell&lt;/Author&gt;&lt;Year&gt;2014&lt;/Year&gt;&lt;RecNum&gt;346&lt;/RecNum&gt;&lt;DisplayText&gt;[196, 206]&lt;/DisplayText&gt;&lt;record&gt;&lt;rec-number&gt;346&lt;/rec-number&gt;&lt;foreign-keys&gt;&lt;key app="EN" db-id="wat2z5xv39zx9lefev2vrzeifd9dzfzsx50x" timestamp="0"&gt;346&lt;/key&gt;&lt;/foreign-keys&gt;&lt;ref-type name="Journal Article"&gt;17&lt;/ref-type&gt;&lt;contributors&gt;&lt;authors&gt;&lt;author&gt;Keith Bell,Paul Dodds,Modassar Chaudry, Nick Eyre, Matthew Aylott&lt;/author&gt;&lt;/authors&gt;&lt;/contributors&gt;&lt;titles&gt;&lt;title&gt;Response from the UK Energy Research Centre (UKERC) to the House of Lords Science and Technology Committee Inquiry into the resilience of electricity infrastructure&lt;/title&gt;&lt;secondary-title&gt;The UK Energy Research Centre&lt;/secondary-title&gt;&lt;/titles&gt;&lt;dates&gt;&lt;year&gt;2014&lt;/year&gt;&lt;/dates&gt;&lt;urls&gt;&lt;related-urls&gt;&lt;url&gt;http://www.ukerc.ac.uk/asset/59DD533B-83B1-4827-8115759BF5A6E5F3/&lt;/url&gt;&lt;/related-urls&gt;&lt;/urls&gt;&lt;/record&gt;&lt;/Cite&gt;&lt;Cite&gt;&lt;Author&gt;Breidenbaugh&lt;/Author&gt;&lt;Year&gt;2011&lt;/Year&gt;&lt;RecNum&gt;347&lt;/RecNum&gt;&lt;record&gt;&lt;rec-number&gt;347&lt;/rec-number&gt;&lt;foreign-keys&gt;&lt;key app="EN" db-id="wat2z5xv39zx9lefev2vrzeifd9dzfzsx50x" timestamp="0"&gt;347&lt;/key&gt;&lt;/foreign-keys&gt;&lt;ref-type name="Conference Paper"&gt;47&lt;/ref-type&gt;&lt;contributors&gt;&lt;authors&gt;&lt;author&gt;Aaron Breidenbaugh&lt;/author&gt;&lt;/authors&gt;&lt;/contributors&gt;&lt;titles&gt;&lt;title&gt;Load Participation in Ancillary Services&lt;/title&gt;&lt;secondary-title&gt;DOE Framing Workshop&lt;/secondary-title&gt;&lt;/titles&gt;&lt;dates&gt;&lt;year&gt;2011&lt;/year&gt;&lt;/dates&gt;&lt;urls&gt;&lt;related-urls&gt;&lt;url&gt;https://energy.gov/sites/prod/files/2015/06/f24/load_participation_ancillary_services.pdf&lt;/url&gt;&lt;/related-urls&gt;&lt;/urls&gt;&lt;/record&gt;&lt;/Cite&gt;&lt;/EndNote&gt;</w:instrText>
      </w:r>
      <w:r w:rsidRPr="00ED6412">
        <w:rPr>
          <w:lang w:eastAsia="en-US"/>
        </w:rPr>
        <w:fldChar w:fldCharType="separate"/>
      </w:r>
      <w:r>
        <w:rPr>
          <w:noProof/>
          <w:lang w:eastAsia="en-US"/>
        </w:rPr>
        <w:t>[</w:t>
      </w:r>
      <w:hyperlink w:anchor="_ENREF_196" w:tooltip="Keith Bell, 2014 #346" w:history="1">
        <w:r>
          <w:rPr>
            <w:noProof/>
            <w:lang w:eastAsia="en-US"/>
          </w:rPr>
          <w:t>196</w:t>
        </w:r>
      </w:hyperlink>
      <w:r>
        <w:rPr>
          <w:noProof/>
          <w:lang w:eastAsia="en-US"/>
        </w:rPr>
        <w:t xml:space="preserve">, </w:t>
      </w:r>
      <w:hyperlink w:anchor="_ENREF_206" w:tooltip="Breidenbaugh, 2011 #347" w:history="1">
        <w:r>
          <w:rPr>
            <w:noProof/>
            <w:lang w:eastAsia="en-US"/>
          </w:rPr>
          <w:t>206</w:t>
        </w:r>
      </w:hyperlink>
      <w:r>
        <w:rPr>
          <w:noProof/>
          <w:lang w:eastAsia="en-US"/>
        </w:rPr>
        <w:t>]</w:t>
      </w:r>
      <w:r w:rsidRPr="00ED6412">
        <w:rPr>
          <w:lang w:eastAsia="en-US"/>
        </w:rPr>
        <w:fldChar w:fldCharType="end"/>
      </w:r>
      <w:r w:rsidRPr="00ED6412">
        <w:rPr>
          <w:lang w:eastAsia="en-US"/>
        </w:rPr>
        <w:t xml:space="preserve">. Further, the reserve capacity is </w:t>
      </w:r>
      <w:r w:rsidRPr="00ED6412">
        <w:rPr>
          <w:lang w:eastAsia="en-US"/>
        </w:rPr>
        <w:lastRenderedPageBreak/>
        <w:t xml:space="preserve">about 9.4% of the total capacity in 2020 and thus the spinning reserve is applied to equation </w:t>
      </w:r>
      <w:r w:rsidRPr="00ED6412">
        <w:rPr>
          <w:lang w:eastAsia="en-US"/>
        </w:rPr>
        <w:fldChar w:fldCharType="begin"/>
      </w:r>
      <w:r w:rsidRPr="00ED6412">
        <w:rPr>
          <w:lang w:eastAsia="en-US"/>
        </w:rPr>
        <w:instrText xml:space="preserve"> REF _Ref488940531 \h  \* MERGEFORMAT </w:instrText>
      </w:r>
      <w:r w:rsidRPr="00ED6412">
        <w:rPr>
          <w:lang w:eastAsia="en-US"/>
        </w:rPr>
      </w:r>
      <w:r w:rsidRPr="00ED6412">
        <w:rPr>
          <w:lang w:eastAsia="en-US"/>
        </w:rPr>
        <w:fldChar w:fldCharType="separate"/>
      </w:r>
      <w:r w:rsidRPr="00ED6412">
        <w:rPr>
          <w:noProof/>
        </w:rPr>
        <w:t>(</w:t>
      </w:r>
      <w:r>
        <w:rPr>
          <w:noProof/>
        </w:rPr>
        <w:t>4</w:t>
      </w:r>
      <w:r w:rsidRPr="00ED6412">
        <w:rPr>
          <w:noProof/>
        </w:rPr>
        <w:t>.</w:t>
      </w:r>
      <w:r>
        <w:rPr>
          <w:noProof/>
        </w:rPr>
        <w:t>14</w:t>
      </w:r>
      <w:r w:rsidRPr="00ED6412">
        <w:rPr>
          <w:noProof/>
        </w:rPr>
        <w:t>)</w:t>
      </w:r>
      <w:r w:rsidRPr="00ED6412">
        <w:rPr>
          <w:lang w:eastAsia="en-US"/>
        </w:rPr>
        <w:fldChar w:fldCharType="end"/>
      </w:r>
      <w:r>
        <w:rPr>
          <w:lang w:eastAsia="en-US"/>
        </w:rPr>
        <w:t xml:space="preserve"> below.</w:t>
      </w:r>
    </w:p>
    <w:p w14:paraId="0C5CA0C2" w14:textId="03C6A279" w:rsidR="00210661" w:rsidRPr="00ED6412" w:rsidRDefault="00210661" w:rsidP="003E330A">
      <w:pPr>
        <w:pStyle w:val="Caption"/>
        <w:keepNext/>
        <w:jc w:val="both"/>
      </w:pPr>
      <w:bookmarkStart w:id="229" w:name="_Ref488853412"/>
      <w:bookmarkStart w:id="230" w:name="_Toc523347934"/>
      <w:r w:rsidRPr="00ED6412">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4</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1</w:t>
      </w:r>
      <w:r w:rsidR="001041A1">
        <w:rPr>
          <w:noProof/>
        </w:rPr>
        <w:fldChar w:fldCharType="end"/>
      </w:r>
      <w:bookmarkEnd w:id="229"/>
      <w:r w:rsidRPr="00ED6412">
        <w:t xml:space="preserve"> </w:t>
      </w:r>
      <w:r w:rsidR="00E25D31" w:rsidRPr="00ED6412">
        <w:t>Coefficients in the cost functions and constraints of power outputs of the IEEE 30 buses system with 6 thermal generators.</w:t>
      </w:r>
      <w:bookmarkEnd w:id="230"/>
    </w:p>
    <w:tbl>
      <w:tblPr>
        <w:tblStyle w:val="ListTable2"/>
        <w:tblW w:w="7797" w:type="dxa"/>
        <w:tblLook w:val="0600" w:firstRow="0" w:lastRow="0" w:firstColumn="0" w:lastColumn="0" w:noHBand="1" w:noVBand="1"/>
      </w:tblPr>
      <w:tblGrid>
        <w:gridCol w:w="1071"/>
        <w:gridCol w:w="1345"/>
        <w:gridCol w:w="1345"/>
        <w:gridCol w:w="1345"/>
        <w:gridCol w:w="1345"/>
        <w:gridCol w:w="1346"/>
      </w:tblGrid>
      <w:tr w:rsidR="00A53152" w:rsidRPr="00ED6412" w14:paraId="028C2248" w14:textId="77777777" w:rsidTr="00042F9B">
        <w:trPr>
          <w:cantSplit/>
          <w:trHeight w:val="397"/>
        </w:trPr>
        <w:tc>
          <w:tcPr>
            <w:tcW w:w="1071" w:type="dxa"/>
            <w:tcBorders>
              <w:right w:val="nil"/>
            </w:tcBorders>
            <w:vAlign w:val="center"/>
            <w:hideMark/>
          </w:tcPr>
          <w:p w14:paraId="1F926A49" w14:textId="77777777" w:rsidR="00D54553" w:rsidRPr="00ED6412" w:rsidRDefault="00D54553" w:rsidP="000A3795">
            <w:pPr>
              <w:spacing w:line="360" w:lineRule="auto"/>
              <w:jc w:val="center"/>
              <w:rPr>
                <w:b/>
              </w:rPr>
            </w:pPr>
            <w:r w:rsidRPr="00ED6412">
              <w:rPr>
                <w:b/>
              </w:rPr>
              <w:t>Cost function</w:t>
            </w:r>
          </w:p>
        </w:tc>
        <w:tc>
          <w:tcPr>
            <w:tcW w:w="1345" w:type="dxa"/>
            <w:tcBorders>
              <w:left w:val="nil"/>
            </w:tcBorders>
            <w:vAlign w:val="center"/>
            <w:hideMark/>
          </w:tcPr>
          <w:p w14:paraId="4F042B2A" w14:textId="77777777" w:rsidR="00D54553" w:rsidRPr="00ED6412" w:rsidRDefault="00D54553" w:rsidP="000A3795">
            <w:pPr>
              <w:spacing w:line="360" w:lineRule="auto"/>
              <w:jc w:val="center"/>
              <w:rPr>
                <w:b/>
                <w:i/>
              </w:rPr>
            </w:pPr>
            <w:r w:rsidRPr="00ED6412">
              <w:rPr>
                <w:b/>
                <w:i/>
              </w:rPr>
              <w:t>b</w:t>
            </w:r>
            <w:r w:rsidRPr="00ED6412">
              <w:rPr>
                <w:b/>
                <w:vertAlign w:val="subscript"/>
              </w:rPr>
              <w:t>i</w:t>
            </w:r>
            <w:r w:rsidRPr="00ED6412">
              <w:rPr>
                <w:b/>
                <w:i/>
              </w:rPr>
              <w:t xml:space="preserve"> </w:t>
            </w:r>
            <w:r w:rsidRPr="00ED6412">
              <w:rPr>
                <w:b/>
              </w:rPr>
              <w:t>($/MW</w:t>
            </w:r>
            <w:r w:rsidRPr="00ED6412">
              <w:rPr>
                <w:b/>
                <w:vertAlign w:val="superscript"/>
              </w:rPr>
              <w:t>2</w:t>
            </w:r>
            <w:r w:rsidRPr="00ED6412">
              <w:rPr>
                <w:b/>
              </w:rPr>
              <w:t>h)</w:t>
            </w:r>
          </w:p>
        </w:tc>
        <w:tc>
          <w:tcPr>
            <w:tcW w:w="1345" w:type="dxa"/>
            <w:vAlign w:val="center"/>
            <w:hideMark/>
          </w:tcPr>
          <w:p w14:paraId="6DF8D062" w14:textId="77777777" w:rsidR="00D54553" w:rsidRPr="00ED6412" w:rsidRDefault="00D54553" w:rsidP="000A3795">
            <w:pPr>
              <w:spacing w:line="360" w:lineRule="auto"/>
              <w:jc w:val="center"/>
              <w:rPr>
                <w:b/>
                <w:i/>
              </w:rPr>
            </w:pPr>
            <w:r w:rsidRPr="00ED6412">
              <w:rPr>
                <w:b/>
                <w:i/>
              </w:rPr>
              <w:t>c</w:t>
            </w:r>
            <w:r w:rsidRPr="00ED6412">
              <w:rPr>
                <w:b/>
                <w:vertAlign w:val="subscript"/>
              </w:rPr>
              <w:t>i</w:t>
            </w:r>
            <w:r w:rsidRPr="00ED6412">
              <w:rPr>
                <w:b/>
                <w:i/>
              </w:rPr>
              <w:t xml:space="preserve"> </w:t>
            </w:r>
            <w:r w:rsidRPr="00ED6412">
              <w:rPr>
                <w:b/>
              </w:rPr>
              <w:t>($/MWh)</w:t>
            </w:r>
          </w:p>
        </w:tc>
        <w:tc>
          <w:tcPr>
            <w:tcW w:w="1345" w:type="dxa"/>
            <w:vAlign w:val="center"/>
            <w:hideMark/>
          </w:tcPr>
          <w:p w14:paraId="46186F84" w14:textId="77777777" w:rsidR="00F96790" w:rsidRPr="00ED6412" w:rsidRDefault="00D54553" w:rsidP="000A3795">
            <w:pPr>
              <w:spacing w:line="360" w:lineRule="auto"/>
              <w:jc w:val="center"/>
              <w:rPr>
                <w:b/>
                <w:vertAlign w:val="subscript"/>
              </w:rPr>
            </w:pPr>
            <w:r w:rsidRPr="00ED6412">
              <w:rPr>
                <w:b/>
                <w:i/>
              </w:rPr>
              <w:t>α</w:t>
            </w:r>
            <w:r w:rsidRPr="00ED6412">
              <w:rPr>
                <w:b/>
                <w:vertAlign w:val="subscript"/>
              </w:rPr>
              <w:t>i</w:t>
            </w:r>
          </w:p>
          <w:p w14:paraId="7D5F2F8B" w14:textId="2D3785E5" w:rsidR="00D54553" w:rsidRPr="00ED6412" w:rsidRDefault="00D54553" w:rsidP="000A3795">
            <w:pPr>
              <w:spacing w:line="360" w:lineRule="auto"/>
              <w:jc w:val="center"/>
              <w:rPr>
                <w:b/>
                <w:i/>
              </w:rPr>
            </w:pPr>
            <w:r w:rsidRPr="00ED6412">
              <w:rPr>
                <w:b/>
                <w:i/>
              </w:rPr>
              <w:t xml:space="preserve"> </w:t>
            </w:r>
            <w:r w:rsidRPr="00ED6412">
              <w:rPr>
                <w:b/>
              </w:rPr>
              <w:t>($/h)</w:t>
            </w:r>
          </w:p>
        </w:tc>
        <w:tc>
          <w:tcPr>
            <w:tcW w:w="1345" w:type="dxa"/>
            <w:vAlign w:val="center"/>
            <w:hideMark/>
          </w:tcPr>
          <w:p w14:paraId="47AFCFB9" w14:textId="77777777" w:rsidR="00D54553" w:rsidRPr="00ED6412" w:rsidRDefault="00D54553" w:rsidP="000A3795">
            <w:pPr>
              <w:spacing w:line="360" w:lineRule="auto"/>
              <w:jc w:val="center"/>
              <w:rPr>
                <w:b/>
              </w:rPr>
            </w:pPr>
            <w:r w:rsidRPr="00ED6412">
              <w:rPr>
                <w:b/>
                <w:i/>
              </w:rPr>
              <w:t>P</w:t>
            </w:r>
            <w:r w:rsidRPr="00ED6412">
              <w:rPr>
                <w:b/>
                <w:vertAlign w:val="subscript"/>
              </w:rPr>
              <w:t>i,min</w:t>
            </w:r>
            <w:r w:rsidRPr="00ED6412">
              <w:rPr>
                <w:b/>
              </w:rPr>
              <w:t xml:space="preserve"> (MW)</w:t>
            </w:r>
          </w:p>
        </w:tc>
        <w:tc>
          <w:tcPr>
            <w:tcW w:w="1346" w:type="dxa"/>
            <w:vAlign w:val="center"/>
            <w:hideMark/>
          </w:tcPr>
          <w:p w14:paraId="3EC0B929" w14:textId="77777777" w:rsidR="00D54553" w:rsidRPr="00ED6412" w:rsidRDefault="00D54553" w:rsidP="000A3795">
            <w:pPr>
              <w:spacing w:line="360" w:lineRule="auto"/>
              <w:jc w:val="center"/>
              <w:rPr>
                <w:b/>
                <w:i/>
              </w:rPr>
            </w:pPr>
            <w:r w:rsidRPr="00ED6412">
              <w:rPr>
                <w:b/>
                <w:i/>
              </w:rPr>
              <w:t>P</w:t>
            </w:r>
            <w:r w:rsidRPr="00ED6412">
              <w:rPr>
                <w:b/>
                <w:vertAlign w:val="subscript"/>
              </w:rPr>
              <w:t>i,max</w:t>
            </w:r>
            <w:r w:rsidRPr="00ED6412">
              <w:rPr>
                <w:b/>
              </w:rPr>
              <w:t xml:space="preserve"> (MW)</w:t>
            </w:r>
          </w:p>
        </w:tc>
      </w:tr>
      <w:tr w:rsidR="00A53152" w:rsidRPr="00ED6412" w14:paraId="6F055319" w14:textId="77777777" w:rsidTr="00042F9B">
        <w:trPr>
          <w:cantSplit/>
          <w:trHeight w:val="397"/>
        </w:trPr>
        <w:tc>
          <w:tcPr>
            <w:tcW w:w="1071" w:type="dxa"/>
            <w:tcBorders>
              <w:right w:val="nil"/>
            </w:tcBorders>
            <w:vAlign w:val="center"/>
            <w:hideMark/>
          </w:tcPr>
          <w:p w14:paraId="550BC31A" w14:textId="77777777" w:rsidR="00D54553" w:rsidRPr="00ED6412" w:rsidRDefault="00D54553" w:rsidP="000A3795">
            <w:pPr>
              <w:spacing w:line="360" w:lineRule="auto"/>
              <w:jc w:val="center"/>
            </w:pPr>
            <w:r w:rsidRPr="00ED6412">
              <w:t>P1</w:t>
            </w:r>
          </w:p>
        </w:tc>
        <w:tc>
          <w:tcPr>
            <w:tcW w:w="1345" w:type="dxa"/>
            <w:tcBorders>
              <w:left w:val="nil"/>
            </w:tcBorders>
            <w:vAlign w:val="center"/>
            <w:hideMark/>
          </w:tcPr>
          <w:p w14:paraId="3F4896F6" w14:textId="25C52974" w:rsidR="00D54553" w:rsidRPr="00ED6412" w:rsidRDefault="00D54553" w:rsidP="000A3795">
            <w:pPr>
              <w:spacing w:line="360" w:lineRule="auto"/>
              <w:jc w:val="center"/>
            </w:pPr>
            <w:r w:rsidRPr="00ED6412">
              <w:t>0.00</w:t>
            </w:r>
            <w:r w:rsidR="0063694F" w:rsidRPr="00ED6412">
              <w:t>375</w:t>
            </w:r>
          </w:p>
        </w:tc>
        <w:tc>
          <w:tcPr>
            <w:tcW w:w="1345" w:type="dxa"/>
            <w:vAlign w:val="center"/>
            <w:hideMark/>
          </w:tcPr>
          <w:p w14:paraId="5ED43607" w14:textId="1FE4BBFF" w:rsidR="00D54553" w:rsidRPr="00ED6412" w:rsidRDefault="00D54553" w:rsidP="000A3795">
            <w:pPr>
              <w:spacing w:line="360" w:lineRule="auto"/>
              <w:jc w:val="center"/>
            </w:pPr>
            <w:r w:rsidRPr="00ED6412">
              <w:t>2.00</w:t>
            </w:r>
          </w:p>
        </w:tc>
        <w:tc>
          <w:tcPr>
            <w:tcW w:w="1345" w:type="dxa"/>
            <w:vAlign w:val="center"/>
            <w:hideMark/>
          </w:tcPr>
          <w:p w14:paraId="0E29A282" w14:textId="206822D5" w:rsidR="00D54553" w:rsidRPr="00ED6412" w:rsidRDefault="00D54553" w:rsidP="000A3795">
            <w:pPr>
              <w:spacing w:line="360" w:lineRule="auto"/>
              <w:jc w:val="center"/>
            </w:pPr>
            <w:r w:rsidRPr="00ED6412">
              <w:t>0</w:t>
            </w:r>
          </w:p>
        </w:tc>
        <w:tc>
          <w:tcPr>
            <w:tcW w:w="1345" w:type="dxa"/>
            <w:vAlign w:val="center"/>
            <w:hideMark/>
          </w:tcPr>
          <w:p w14:paraId="6E4C0148" w14:textId="630B58CD" w:rsidR="00D54553" w:rsidRPr="00ED6412" w:rsidRDefault="00D54553" w:rsidP="000A3795">
            <w:pPr>
              <w:spacing w:line="360" w:lineRule="auto"/>
              <w:jc w:val="center"/>
            </w:pPr>
            <w:r w:rsidRPr="00ED6412">
              <w:t>50</w:t>
            </w:r>
          </w:p>
        </w:tc>
        <w:tc>
          <w:tcPr>
            <w:tcW w:w="1346" w:type="dxa"/>
            <w:vAlign w:val="center"/>
            <w:hideMark/>
          </w:tcPr>
          <w:p w14:paraId="74DA1FDD" w14:textId="6C2810CE" w:rsidR="00D54553" w:rsidRPr="00ED6412" w:rsidRDefault="00D54553" w:rsidP="000A3795">
            <w:pPr>
              <w:spacing w:line="360" w:lineRule="auto"/>
              <w:jc w:val="center"/>
            </w:pPr>
            <w:r w:rsidRPr="00ED6412">
              <w:t>200</w:t>
            </w:r>
          </w:p>
        </w:tc>
      </w:tr>
      <w:tr w:rsidR="00A53152" w:rsidRPr="00ED6412" w14:paraId="6048B1E4" w14:textId="77777777" w:rsidTr="00042F9B">
        <w:trPr>
          <w:cantSplit/>
          <w:trHeight w:val="397"/>
        </w:trPr>
        <w:tc>
          <w:tcPr>
            <w:tcW w:w="1071" w:type="dxa"/>
            <w:tcBorders>
              <w:right w:val="nil"/>
            </w:tcBorders>
            <w:vAlign w:val="center"/>
            <w:hideMark/>
          </w:tcPr>
          <w:p w14:paraId="3A51E2FD" w14:textId="77777777" w:rsidR="00D54553" w:rsidRPr="00ED6412" w:rsidRDefault="00D54553" w:rsidP="000A3795">
            <w:pPr>
              <w:spacing w:line="360" w:lineRule="auto"/>
              <w:jc w:val="center"/>
            </w:pPr>
            <w:r w:rsidRPr="00ED6412">
              <w:t>P2</w:t>
            </w:r>
          </w:p>
        </w:tc>
        <w:tc>
          <w:tcPr>
            <w:tcW w:w="1345" w:type="dxa"/>
            <w:tcBorders>
              <w:left w:val="nil"/>
            </w:tcBorders>
            <w:vAlign w:val="center"/>
            <w:hideMark/>
          </w:tcPr>
          <w:p w14:paraId="727DD5F4" w14:textId="17383AE1" w:rsidR="00D54553" w:rsidRPr="00ED6412" w:rsidRDefault="00D54553" w:rsidP="000A3795">
            <w:pPr>
              <w:spacing w:line="360" w:lineRule="auto"/>
              <w:jc w:val="center"/>
            </w:pPr>
            <w:r w:rsidRPr="00ED6412">
              <w:t>0.0</w:t>
            </w:r>
            <w:r w:rsidR="0063694F" w:rsidRPr="00ED6412">
              <w:t>1750</w:t>
            </w:r>
          </w:p>
        </w:tc>
        <w:tc>
          <w:tcPr>
            <w:tcW w:w="1345" w:type="dxa"/>
            <w:vAlign w:val="center"/>
            <w:hideMark/>
          </w:tcPr>
          <w:p w14:paraId="6085EDDF" w14:textId="1948907A" w:rsidR="00D54553" w:rsidRPr="00ED6412" w:rsidRDefault="00D54553" w:rsidP="000A3795">
            <w:pPr>
              <w:spacing w:line="360" w:lineRule="auto"/>
              <w:jc w:val="center"/>
            </w:pPr>
            <w:r w:rsidRPr="00ED6412">
              <w:t>1.75</w:t>
            </w:r>
          </w:p>
        </w:tc>
        <w:tc>
          <w:tcPr>
            <w:tcW w:w="1345" w:type="dxa"/>
            <w:vAlign w:val="center"/>
            <w:hideMark/>
          </w:tcPr>
          <w:p w14:paraId="0D036426" w14:textId="738E3116" w:rsidR="00D54553" w:rsidRPr="00ED6412" w:rsidRDefault="00D54553" w:rsidP="000A3795">
            <w:pPr>
              <w:spacing w:line="360" w:lineRule="auto"/>
              <w:jc w:val="center"/>
            </w:pPr>
            <w:r w:rsidRPr="00ED6412">
              <w:t>0</w:t>
            </w:r>
          </w:p>
        </w:tc>
        <w:tc>
          <w:tcPr>
            <w:tcW w:w="1345" w:type="dxa"/>
            <w:vAlign w:val="center"/>
            <w:hideMark/>
          </w:tcPr>
          <w:p w14:paraId="5625BB01" w14:textId="181EB04D" w:rsidR="00D54553" w:rsidRPr="00ED6412" w:rsidRDefault="00D54553" w:rsidP="000A3795">
            <w:pPr>
              <w:spacing w:line="360" w:lineRule="auto"/>
              <w:jc w:val="center"/>
            </w:pPr>
            <w:r w:rsidRPr="00ED6412">
              <w:t>20</w:t>
            </w:r>
          </w:p>
        </w:tc>
        <w:tc>
          <w:tcPr>
            <w:tcW w:w="1346" w:type="dxa"/>
            <w:vAlign w:val="center"/>
            <w:hideMark/>
          </w:tcPr>
          <w:p w14:paraId="0083EDDC" w14:textId="61015AE5" w:rsidR="00D54553" w:rsidRPr="00ED6412" w:rsidRDefault="00D54553" w:rsidP="000A3795">
            <w:pPr>
              <w:spacing w:line="360" w:lineRule="auto"/>
              <w:jc w:val="center"/>
            </w:pPr>
            <w:r w:rsidRPr="00ED6412">
              <w:t>80</w:t>
            </w:r>
          </w:p>
        </w:tc>
      </w:tr>
      <w:tr w:rsidR="00A53152" w:rsidRPr="00ED6412" w14:paraId="1681E888" w14:textId="77777777" w:rsidTr="00042F9B">
        <w:trPr>
          <w:cantSplit/>
          <w:trHeight w:val="397"/>
        </w:trPr>
        <w:tc>
          <w:tcPr>
            <w:tcW w:w="1071" w:type="dxa"/>
            <w:tcBorders>
              <w:right w:val="nil"/>
            </w:tcBorders>
            <w:vAlign w:val="center"/>
            <w:hideMark/>
          </w:tcPr>
          <w:p w14:paraId="5FDD4EAB" w14:textId="77777777" w:rsidR="00D54553" w:rsidRPr="00ED6412" w:rsidRDefault="00D54553" w:rsidP="000A3795">
            <w:pPr>
              <w:spacing w:line="360" w:lineRule="auto"/>
              <w:jc w:val="center"/>
            </w:pPr>
            <w:r w:rsidRPr="00ED6412">
              <w:t>P3</w:t>
            </w:r>
          </w:p>
        </w:tc>
        <w:tc>
          <w:tcPr>
            <w:tcW w:w="1345" w:type="dxa"/>
            <w:tcBorders>
              <w:left w:val="nil"/>
            </w:tcBorders>
            <w:vAlign w:val="center"/>
            <w:hideMark/>
          </w:tcPr>
          <w:p w14:paraId="481FEF6E" w14:textId="32EC362E" w:rsidR="00D54553" w:rsidRPr="00ED6412" w:rsidRDefault="0063694F" w:rsidP="000A3795">
            <w:pPr>
              <w:spacing w:line="360" w:lineRule="auto"/>
              <w:jc w:val="center"/>
            </w:pPr>
            <w:r w:rsidRPr="00ED6412">
              <w:t>0.06250</w:t>
            </w:r>
          </w:p>
        </w:tc>
        <w:tc>
          <w:tcPr>
            <w:tcW w:w="1345" w:type="dxa"/>
            <w:vAlign w:val="center"/>
            <w:hideMark/>
          </w:tcPr>
          <w:p w14:paraId="0C312BBA" w14:textId="69D87C68" w:rsidR="00D54553" w:rsidRPr="00ED6412" w:rsidRDefault="00D54553" w:rsidP="000A3795">
            <w:pPr>
              <w:spacing w:line="360" w:lineRule="auto"/>
              <w:jc w:val="center"/>
            </w:pPr>
            <w:r w:rsidRPr="00ED6412">
              <w:t>1.00</w:t>
            </w:r>
          </w:p>
        </w:tc>
        <w:tc>
          <w:tcPr>
            <w:tcW w:w="1345" w:type="dxa"/>
            <w:vAlign w:val="center"/>
            <w:hideMark/>
          </w:tcPr>
          <w:p w14:paraId="55672D1A" w14:textId="0D5F8E5B" w:rsidR="00D54553" w:rsidRPr="00ED6412" w:rsidRDefault="00D54553" w:rsidP="000A3795">
            <w:pPr>
              <w:spacing w:line="360" w:lineRule="auto"/>
              <w:jc w:val="center"/>
            </w:pPr>
            <w:r w:rsidRPr="00ED6412">
              <w:t>0</w:t>
            </w:r>
          </w:p>
        </w:tc>
        <w:tc>
          <w:tcPr>
            <w:tcW w:w="1345" w:type="dxa"/>
            <w:vAlign w:val="center"/>
            <w:hideMark/>
          </w:tcPr>
          <w:p w14:paraId="723A1090" w14:textId="40F6F8FE" w:rsidR="00D54553" w:rsidRPr="00ED6412" w:rsidRDefault="00D54553" w:rsidP="000A3795">
            <w:pPr>
              <w:spacing w:line="360" w:lineRule="auto"/>
              <w:jc w:val="center"/>
            </w:pPr>
            <w:r w:rsidRPr="00ED6412">
              <w:t>15</w:t>
            </w:r>
          </w:p>
        </w:tc>
        <w:tc>
          <w:tcPr>
            <w:tcW w:w="1346" w:type="dxa"/>
            <w:vAlign w:val="center"/>
            <w:hideMark/>
          </w:tcPr>
          <w:p w14:paraId="389A6783" w14:textId="67591EE2" w:rsidR="00D54553" w:rsidRPr="00ED6412" w:rsidRDefault="00D54553" w:rsidP="000A3795">
            <w:pPr>
              <w:spacing w:line="360" w:lineRule="auto"/>
              <w:jc w:val="center"/>
            </w:pPr>
            <w:r w:rsidRPr="00ED6412">
              <w:t>50</w:t>
            </w:r>
          </w:p>
        </w:tc>
      </w:tr>
      <w:tr w:rsidR="00A53152" w:rsidRPr="00ED6412" w14:paraId="536AF046" w14:textId="77777777" w:rsidTr="00042F9B">
        <w:trPr>
          <w:cantSplit/>
          <w:trHeight w:val="397"/>
        </w:trPr>
        <w:tc>
          <w:tcPr>
            <w:tcW w:w="1071" w:type="dxa"/>
            <w:tcBorders>
              <w:right w:val="nil"/>
            </w:tcBorders>
            <w:vAlign w:val="center"/>
            <w:hideMark/>
          </w:tcPr>
          <w:p w14:paraId="10C25804" w14:textId="77777777" w:rsidR="00D54553" w:rsidRPr="00ED6412" w:rsidRDefault="00D54553" w:rsidP="000A3795">
            <w:pPr>
              <w:spacing w:line="360" w:lineRule="auto"/>
              <w:jc w:val="center"/>
            </w:pPr>
            <w:r w:rsidRPr="00ED6412">
              <w:t>P4</w:t>
            </w:r>
          </w:p>
        </w:tc>
        <w:tc>
          <w:tcPr>
            <w:tcW w:w="1345" w:type="dxa"/>
            <w:tcBorders>
              <w:left w:val="nil"/>
            </w:tcBorders>
            <w:vAlign w:val="center"/>
            <w:hideMark/>
          </w:tcPr>
          <w:p w14:paraId="0AB7442F" w14:textId="4AA0CBC9" w:rsidR="00D54553" w:rsidRPr="00ED6412" w:rsidRDefault="00D54553" w:rsidP="000A3795">
            <w:pPr>
              <w:spacing w:line="360" w:lineRule="auto"/>
              <w:jc w:val="center"/>
            </w:pPr>
            <w:r w:rsidRPr="00ED6412">
              <w:t>0.00</w:t>
            </w:r>
            <w:r w:rsidR="0063694F" w:rsidRPr="00ED6412">
              <w:t>834</w:t>
            </w:r>
          </w:p>
        </w:tc>
        <w:tc>
          <w:tcPr>
            <w:tcW w:w="1345" w:type="dxa"/>
            <w:vAlign w:val="center"/>
            <w:hideMark/>
          </w:tcPr>
          <w:p w14:paraId="33BF716D" w14:textId="3585D003" w:rsidR="00D54553" w:rsidRPr="00ED6412" w:rsidRDefault="00D54553" w:rsidP="000A3795">
            <w:pPr>
              <w:spacing w:line="360" w:lineRule="auto"/>
              <w:jc w:val="center"/>
            </w:pPr>
            <w:r w:rsidRPr="00ED6412">
              <w:t>3.25</w:t>
            </w:r>
          </w:p>
        </w:tc>
        <w:tc>
          <w:tcPr>
            <w:tcW w:w="1345" w:type="dxa"/>
            <w:vAlign w:val="center"/>
            <w:hideMark/>
          </w:tcPr>
          <w:p w14:paraId="526F3ED5" w14:textId="4599A773" w:rsidR="00D54553" w:rsidRPr="00ED6412" w:rsidRDefault="00D54553" w:rsidP="000A3795">
            <w:pPr>
              <w:spacing w:line="360" w:lineRule="auto"/>
              <w:jc w:val="center"/>
            </w:pPr>
            <w:r w:rsidRPr="00ED6412">
              <w:t>0</w:t>
            </w:r>
          </w:p>
        </w:tc>
        <w:tc>
          <w:tcPr>
            <w:tcW w:w="1345" w:type="dxa"/>
            <w:vAlign w:val="center"/>
            <w:hideMark/>
          </w:tcPr>
          <w:p w14:paraId="10CA6239" w14:textId="74D33AE5" w:rsidR="00D54553" w:rsidRPr="00ED6412" w:rsidRDefault="00D54553" w:rsidP="000A3795">
            <w:pPr>
              <w:spacing w:line="360" w:lineRule="auto"/>
              <w:jc w:val="center"/>
            </w:pPr>
            <w:r w:rsidRPr="00ED6412">
              <w:t>10</w:t>
            </w:r>
          </w:p>
        </w:tc>
        <w:tc>
          <w:tcPr>
            <w:tcW w:w="1346" w:type="dxa"/>
            <w:vAlign w:val="center"/>
            <w:hideMark/>
          </w:tcPr>
          <w:p w14:paraId="3F26ED50" w14:textId="6ACF71EE" w:rsidR="00D54553" w:rsidRPr="00ED6412" w:rsidRDefault="00D54553" w:rsidP="000A3795">
            <w:pPr>
              <w:spacing w:line="360" w:lineRule="auto"/>
              <w:jc w:val="center"/>
            </w:pPr>
            <w:r w:rsidRPr="00ED6412">
              <w:t>35</w:t>
            </w:r>
          </w:p>
        </w:tc>
      </w:tr>
      <w:tr w:rsidR="00A53152" w:rsidRPr="00ED6412" w14:paraId="1ED8D52D" w14:textId="77777777" w:rsidTr="00042F9B">
        <w:trPr>
          <w:cantSplit/>
          <w:trHeight w:val="397"/>
        </w:trPr>
        <w:tc>
          <w:tcPr>
            <w:tcW w:w="1071" w:type="dxa"/>
            <w:tcBorders>
              <w:right w:val="nil"/>
            </w:tcBorders>
            <w:vAlign w:val="center"/>
            <w:hideMark/>
          </w:tcPr>
          <w:p w14:paraId="4890A1F1" w14:textId="77777777" w:rsidR="00D54553" w:rsidRPr="00ED6412" w:rsidRDefault="00D54553" w:rsidP="000A3795">
            <w:pPr>
              <w:spacing w:line="360" w:lineRule="auto"/>
              <w:jc w:val="center"/>
            </w:pPr>
            <w:r w:rsidRPr="00ED6412">
              <w:t>P5</w:t>
            </w:r>
          </w:p>
        </w:tc>
        <w:tc>
          <w:tcPr>
            <w:tcW w:w="1345" w:type="dxa"/>
            <w:tcBorders>
              <w:left w:val="nil"/>
            </w:tcBorders>
            <w:vAlign w:val="center"/>
            <w:hideMark/>
          </w:tcPr>
          <w:p w14:paraId="6FA185B2" w14:textId="073BCCC4" w:rsidR="00D54553" w:rsidRPr="00ED6412" w:rsidRDefault="00D54553" w:rsidP="000A3795">
            <w:pPr>
              <w:spacing w:line="360" w:lineRule="auto"/>
              <w:jc w:val="center"/>
            </w:pPr>
            <w:r w:rsidRPr="00ED6412">
              <w:t>0.0</w:t>
            </w:r>
            <w:r w:rsidR="0063694F" w:rsidRPr="00ED6412">
              <w:t>2500</w:t>
            </w:r>
          </w:p>
        </w:tc>
        <w:tc>
          <w:tcPr>
            <w:tcW w:w="1345" w:type="dxa"/>
            <w:vAlign w:val="center"/>
            <w:hideMark/>
          </w:tcPr>
          <w:p w14:paraId="2292F421" w14:textId="271EAB47" w:rsidR="00D54553" w:rsidRPr="00ED6412" w:rsidRDefault="00D54553" w:rsidP="000A3795">
            <w:pPr>
              <w:spacing w:line="360" w:lineRule="auto"/>
              <w:jc w:val="center"/>
            </w:pPr>
            <w:r w:rsidRPr="00ED6412">
              <w:t>3.00</w:t>
            </w:r>
          </w:p>
        </w:tc>
        <w:tc>
          <w:tcPr>
            <w:tcW w:w="1345" w:type="dxa"/>
            <w:vAlign w:val="center"/>
            <w:hideMark/>
          </w:tcPr>
          <w:p w14:paraId="7AAC5034" w14:textId="04C74D33" w:rsidR="00D54553" w:rsidRPr="00ED6412" w:rsidRDefault="00D54553" w:rsidP="000A3795">
            <w:pPr>
              <w:spacing w:line="360" w:lineRule="auto"/>
              <w:jc w:val="center"/>
            </w:pPr>
            <w:r w:rsidRPr="00ED6412">
              <w:t>0</w:t>
            </w:r>
          </w:p>
        </w:tc>
        <w:tc>
          <w:tcPr>
            <w:tcW w:w="1345" w:type="dxa"/>
            <w:vAlign w:val="center"/>
            <w:hideMark/>
          </w:tcPr>
          <w:p w14:paraId="3F8DE043" w14:textId="1F9A59CA" w:rsidR="00D54553" w:rsidRPr="00ED6412" w:rsidRDefault="00D54553" w:rsidP="000A3795">
            <w:pPr>
              <w:spacing w:line="360" w:lineRule="auto"/>
              <w:jc w:val="center"/>
            </w:pPr>
            <w:r w:rsidRPr="00ED6412">
              <w:t>10</w:t>
            </w:r>
          </w:p>
        </w:tc>
        <w:tc>
          <w:tcPr>
            <w:tcW w:w="1346" w:type="dxa"/>
            <w:vAlign w:val="center"/>
            <w:hideMark/>
          </w:tcPr>
          <w:p w14:paraId="40E15078" w14:textId="5D351D78" w:rsidR="00D54553" w:rsidRPr="00ED6412" w:rsidRDefault="00D54553" w:rsidP="000A3795">
            <w:pPr>
              <w:spacing w:line="360" w:lineRule="auto"/>
              <w:jc w:val="center"/>
            </w:pPr>
            <w:r w:rsidRPr="00ED6412">
              <w:t>30</w:t>
            </w:r>
          </w:p>
        </w:tc>
      </w:tr>
      <w:tr w:rsidR="00A53152" w:rsidRPr="00ED6412" w14:paraId="2EBEAC33" w14:textId="77777777" w:rsidTr="00042F9B">
        <w:trPr>
          <w:cantSplit/>
          <w:trHeight w:val="397"/>
        </w:trPr>
        <w:tc>
          <w:tcPr>
            <w:tcW w:w="1071" w:type="dxa"/>
            <w:tcBorders>
              <w:right w:val="nil"/>
            </w:tcBorders>
            <w:vAlign w:val="center"/>
            <w:hideMark/>
          </w:tcPr>
          <w:p w14:paraId="7F76E10E" w14:textId="77777777" w:rsidR="00D54553" w:rsidRPr="00ED6412" w:rsidRDefault="00D54553" w:rsidP="000A3795">
            <w:pPr>
              <w:spacing w:line="360" w:lineRule="auto"/>
              <w:jc w:val="center"/>
            </w:pPr>
            <w:r w:rsidRPr="00ED6412">
              <w:t>P6</w:t>
            </w:r>
          </w:p>
        </w:tc>
        <w:tc>
          <w:tcPr>
            <w:tcW w:w="1345" w:type="dxa"/>
            <w:tcBorders>
              <w:left w:val="nil"/>
            </w:tcBorders>
            <w:vAlign w:val="center"/>
            <w:hideMark/>
          </w:tcPr>
          <w:p w14:paraId="0EA4E1C1" w14:textId="18539DE8" w:rsidR="00D54553" w:rsidRPr="00ED6412" w:rsidRDefault="00D54553" w:rsidP="000A3795">
            <w:pPr>
              <w:spacing w:line="360" w:lineRule="auto"/>
              <w:jc w:val="center"/>
            </w:pPr>
            <w:r w:rsidRPr="00ED6412">
              <w:t>0.0</w:t>
            </w:r>
            <w:r w:rsidR="0063694F" w:rsidRPr="00ED6412">
              <w:t>2500</w:t>
            </w:r>
          </w:p>
        </w:tc>
        <w:tc>
          <w:tcPr>
            <w:tcW w:w="1345" w:type="dxa"/>
            <w:vAlign w:val="center"/>
            <w:hideMark/>
          </w:tcPr>
          <w:p w14:paraId="667572C4" w14:textId="6BF807C7" w:rsidR="00D54553" w:rsidRPr="00ED6412" w:rsidRDefault="00D54553" w:rsidP="000A3795">
            <w:pPr>
              <w:spacing w:line="360" w:lineRule="auto"/>
              <w:jc w:val="center"/>
            </w:pPr>
            <w:r w:rsidRPr="00ED6412">
              <w:t>3.00</w:t>
            </w:r>
          </w:p>
        </w:tc>
        <w:tc>
          <w:tcPr>
            <w:tcW w:w="1345" w:type="dxa"/>
            <w:vAlign w:val="center"/>
            <w:hideMark/>
          </w:tcPr>
          <w:p w14:paraId="42C0B83F" w14:textId="108CE564" w:rsidR="00D54553" w:rsidRPr="00ED6412" w:rsidRDefault="00D54553" w:rsidP="000A3795">
            <w:pPr>
              <w:spacing w:line="360" w:lineRule="auto"/>
              <w:jc w:val="center"/>
            </w:pPr>
            <w:r w:rsidRPr="00ED6412">
              <w:t>0</w:t>
            </w:r>
          </w:p>
        </w:tc>
        <w:tc>
          <w:tcPr>
            <w:tcW w:w="1345" w:type="dxa"/>
            <w:vAlign w:val="center"/>
            <w:hideMark/>
          </w:tcPr>
          <w:p w14:paraId="76692A11" w14:textId="20940F68" w:rsidR="00D54553" w:rsidRPr="00ED6412" w:rsidRDefault="00D54553" w:rsidP="000A3795">
            <w:pPr>
              <w:spacing w:line="360" w:lineRule="auto"/>
              <w:jc w:val="center"/>
            </w:pPr>
            <w:r w:rsidRPr="00ED6412">
              <w:t>12</w:t>
            </w:r>
          </w:p>
        </w:tc>
        <w:tc>
          <w:tcPr>
            <w:tcW w:w="1346" w:type="dxa"/>
            <w:vAlign w:val="center"/>
            <w:hideMark/>
          </w:tcPr>
          <w:p w14:paraId="3B7FBE92" w14:textId="7BB54C91" w:rsidR="00D54553" w:rsidRPr="00ED6412" w:rsidRDefault="00D54553" w:rsidP="000A3795">
            <w:pPr>
              <w:spacing w:line="360" w:lineRule="auto"/>
              <w:jc w:val="center"/>
            </w:pPr>
            <w:r w:rsidRPr="00ED6412">
              <w:t>40</w:t>
            </w:r>
          </w:p>
        </w:tc>
      </w:tr>
    </w:tbl>
    <w:p w14:paraId="1CC2D168" w14:textId="77777777" w:rsidR="00D54553" w:rsidRPr="00ED6412" w:rsidRDefault="00D54553" w:rsidP="002464E4">
      <w:pPr>
        <w:rPr>
          <w:lang w:eastAsia="en-US"/>
        </w:rPr>
      </w:pPr>
    </w:p>
    <w:p w14:paraId="7EEFAA92" w14:textId="4398F6AB" w:rsidR="002F3C39" w:rsidRPr="00ED6412" w:rsidRDefault="002F3C39" w:rsidP="003E330A">
      <w:pPr>
        <w:pStyle w:val="Caption"/>
        <w:keepNext/>
        <w:jc w:val="both"/>
      </w:pPr>
      <w:bookmarkStart w:id="231" w:name="_Ref496086844"/>
      <w:bookmarkStart w:id="232" w:name="_Ref505005282"/>
      <w:bookmarkStart w:id="233" w:name="_Toc523347935"/>
      <w:r w:rsidRPr="00ED6412">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4</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2</w:t>
      </w:r>
      <w:r w:rsidR="001041A1">
        <w:rPr>
          <w:noProof/>
        </w:rPr>
        <w:fldChar w:fldCharType="end"/>
      </w:r>
      <w:bookmarkEnd w:id="231"/>
      <w:bookmarkEnd w:id="232"/>
      <w:r w:rsidRPr="00ED6412">
        <w:t xml:space="preserve"> Coefficients in the emission functions and constraints of power outputs of the IEEE 30 buses system with 6 thermal generators.</w:t>
      </w:r>
      <w:bookmarkEnd w:id="233"/>
    </w:p>
    <w:tbl>
      <w:tblPr>
        <w:tblStyle w:val="ListTable21"/>
        <w:tblW w:w="7655" w:type="dxa"/>
        <w:tblLook w:val="0600" w:firstRow="0" w:lastRow="0" w:firstColumn="0" w:lastColumn="0" w:noHBand="1" w:noVBand="1"/>
      </w:tblPr>
      <w:tblGrid>
        <w:gridCol w:w="1913"/>
        <w:gridCol w:w="1914"/>
        <w:gridCol w:w="1914"/>
        <w:gridCol w:w="1914"/>
      </w:tblGrid>
      <w:tr w:rsidR="00A53152" w:rsidRPr="00ED6412" w14:paraId="4EA78E52" w14:textId="77777777" w:rsidTr="00042F9B">
        <w:trPr>
          <w:cantSplit/>
          <w:trHeight w:val="397"/>
        </w:trPr>
        <w:tc>
          <w:tcPr>
            <w:tcW w:w="1913" w:type="dxa"/>
            <w:tcBorders>
              <w:right w:val="nil"/>
            </w:tcBorders>
            <w:vAlign w:val="center"/>
          </w:tcPr>
          <w:p w14:paraId="1848CA99" w14:textId="77777777" w:rsidR="007D02ED" w:rsidRPr="00ED6412" w:rsidRDefault="007D02ED" w:rsidP="000A3795">
            <w:pPr>
              <w:spacing w:line="360" w:lineRule="auto"/>
              <w:jc w:val="center"/>
              <w:rPr>
                <w:rFonts w:eastAsia="SimSun"/>
                <w:b/>
              </w:rPr>
            </w:pPr>
            <w:r w:rsidRPr="00ED6412">
              <w:rPr>
                <w:rFonts w:eastAsia="SimSun"/>
                <w:b/>
              </w:rPr>
              <w:t>Emission functions</w:t>
            </w:r>
          </w:p>
        </w:tc>
        <w:tc>
          <w:tcPr>
            <w:tcW w:w="1914" w:type="dxa"/>
            <w:tcBorders>
              <w:left w:val="nil"/>
            </w:tcBorders>
            <w:vAlign w:val="center"/>
            <w:hideMark/>
          </w:tcPr>
          <w:p w14:paraId="3B911EEF" w14:textId="6ACB1084" w:rsidR="007D02ED" w:rsidRPr="00ED6412" w:rsidRDefault="007D02ED" w:rsidP="000A3795">
            <w:pPr>
              <w:spacing w:line="360" w:lineRule="auto"/>
              <w:jc w:val="center"/>
              <w:rPr>
                <w:rFonts w:eastAsia="SimSun"/>
                <w:b/>
                <w:i/>
              </w:rPr>
            </w:pPr>
            <w:r w:rsidRPr="00ED6412">
              <w:rPr>
                <w:b/>
                <w:i/>
              </w:rPr>
              <w:t>e</w:t>
            </w:r>
            <w:r w:rsidRPr="00ED6412">
              <w:rPr>
                <w:b/>
                <w:vertAlign w:val="subscript"/>
              </w:rPr>
              <w:t>i</w:t>
            </w:r>
            <w:r w:rsidRPr="00ED6412">
              <w:rPr>
                <w:b/>
                <w:i/>
              </w:rPr>
              <w:t xml:space="preserve"> </w:t>
            </w:r>
            <w:r w:rsidR="0077423B" w:rsidRPr="00ED6412">
              <w:rPr>
                <w:b/>
              </w:rPr>
              <w:t>(t</w:t>
            </w:r>
            <w:r w:rsidRPr="00ED6412">
              <w:rPr>
                <w:b/>
              </w:rPr>
              <w:t>/MW</w:t>
            </w:r>
            <w:r w:rsidRPr="00ED6412">
              <w:rPr>
                <w:b/>
                <w:vertAlign w:val="superscript"/>
              </w:rPr>
              <w:t>2</w:t>
            </w:r>
            <w:r w:rsidRPr="00ED6412">
              <w:rPr>
                <w:b/>
              </w:rPr>
              <w:t>h)</w:t>
            </w:r>
          </w:p>
        </w:tc>
        <w:tc>
          <w:tcPr>
            <w:tcW w:w="1914" w:type="dxa"/>
            <w:vAlign w:val="center"/>
            <w:hideMark/>
          </w:tcPr>
          <w:p w14:paraId="495C7803" w14:textId="6E8061E6" w:rsidR="007D02ED" w:rsidRPr="00ED6412" w:rsidRDefault="007D02ED" w:rsidP="000A3795">
            <w:pPr>
              <w:spacing w:line="360" w:lineRule="auto"/>
              <w:jc w:val="center"/>
              <w:rPr>
                <w:rFonts w:eastAsia="SimSun"/>
                <w:b/>
                <w:i/>
              </w:rPr>
            </w:pPr>
            <w:r w:rsidRPr="00ED6412">
              <w:rPr>
                <w:b/>
                <w:i/>
              </w:rPr>
              <w:t>f</w:t>
            </w:r>
            <w:r w:rsidRPr="00ED6412">
              <w:rPr>
                <w:b/>
                <w:vertAlign w:val="subscript"/>
              </w:rPr>
              <w:t>i</w:t>
            </w:r>
            <w:r w:rsidRPr="00ED6412">
              <w:rPr>
                <w:b/>
                <w:i/>
              </w:rPr>
              <w:t xml:space="preserve"> </w:t>
            </w:r>
            <w:r w:rsidRPr="00ED6412">
              <w:rPr>
                <w:b/>
              </w:rPr>
              <w:t>(</w:t>
            </w:r>
            <w:r w:rsidR="0077423B" w:rsidRPr="00ED6412">
              <w:rPr>
                <w:b/>
              </w:rPr>
              <w:t>t</w:t>
            </w:r>
            <w:r w:rsidRPr="00ED6412">
              <w:rPr>
                <w:b/>
              </w:rPr>
              <w:t>/MWh)</w:t>
            </w:r>
          </w:p>
        </w:tc>
        <w:tc>
          <w:tcPr>
            <w:tcW w:w="1914" w:type="dxa"/>
            <w:vAlign w:val="center"/>
            <w:hideMark/>
          </w:tcPr>
          <w:p w14:paraId="7B74E5F9" w14:textId="42A1F6BC" w:rsidR="007D02ED" w:rsidRPr="00ED6412" w:rsidRDefault="007D02ED" w:rsidP="000A3795">
            <w:pPr>
              <w:spacing w:line="360" w:lineRule="auto"/>
              <w:jc w:val="center"/>
              <w:rPr>
                <w:rFonts w:eastAsia="SimSun"/>
                <w:b/>
                <w:i/>
              </w:rPr>
            </w:pPr>
            <w:r w:rsidRPr="00ED6412">
              <w:rPr>
                <w:b/>
                <w:i/>
              </w:rPr>
              <w:t>β</w:t>
            </w:r>
            <w:r w:rsidRPr="00ED6412">
              <w:rPr>
                <w:b/>
                <w:vertAlign w:val="subscript"/>
              </w:rPr>
              <w:t>i</w:t>
            </w:r>
            <w:r w:rsidRPr="00ED6412">
              <w:rPr>
                <w:b/>
                <w:i/>
              </w:rPr>
              <w:t xml:space="preserve"> </w:t>
            </w:r>
            <w:r w:rsidRPr="00ED6412">
              <w:rPr>
                <w:b/>
              </w:rPr>
              <w:t>(</w:t>
            </w:r>
            <w:r w:rsidR="0077423B" w:rsidRPr="00ED6412">
              <w:rPr>
                <w:b/>
              </w:rPr>
              <w:t>t</w:t>
            </w:r>
            <w:r w:rsidRPr="00ED6412">
              <w:rPr>
                <w:b/>
              </w:rPr>
              <w:t>/h)</w:t>
            </w:r>
          </w:p>
        </w:tc>
      </w:tr>
      <w:tr w:rsidR="00A53152" w:rsidRPr="00ED6412" w14:paraId="070745A7" w14:textId="77777777" w:rsidTr="00042F9B">
        <w:trPr>
          <w:cantSplit/>
          <w:trHeight w:val="397"/>
        </w:trPr>
        <w:tc>
          <w:tcPr>
            <w:tcW w:w="1913" w:type="dxa"/>
            <w:tcBorders>
              <w:right w:val="nil"/>
            </w:tcBorders>
            <w:vAlign w:val="center"/>
          </w:tcPr>
          <w:p w14:paraId="0D0BCC37" w14:textId="77777777" w:rsidR="007D02ED" w:rsidRPr="00ED6412" w:rsidRDefault="007D02ED" w:rsidP="000A3795">
            <w:pPr>
              <w:spacing w:line="360" w:lineRule="auto"/>
              <w:jc w:val="center"/>
              <w:rPr>
                <w:rFonts w:eastAsia="SimSun"/>
              </w:rPr>
            </w:pPr>
            <w:r w:rsidRPr="00ED6412">
              <w:t>P1</w:t>
            </w:r>
          </w:p>
        </w:tc>
        <w:tc>
          <w:tcPr>
            <w:tcW w:w="1914" w:type="dxa"/>
            <w:tcBorders>
              <w:left w:val="nil"/>
            </w:tcBorders>
            <w:vAlign w:val="center"/>
            <w:hideMark/>
          </w:tcPr>
          <w:p w14:paraId="18A60717" w14:textId="49406D5A" w:rsidR="007D02ED" w:rsidRPr="00ED6412" w:rsidRDefault="007D02ED" w:rsidP="000A3795">
            <w:pPr>
              <w:spacing w:line="360" w:lineRule="auto"/>
              <w:jc w:val="center"/>
              <w:textAlignment w:val="bottom"/>
              <w:rPr>
                <w:rFonts w:eastAsia="SimSun"/>
              </w:rPr>
            </w:pPr>
            <w:r w:rsidRPr="00ED6412">
              <w:rPr>
                <w:rFonts w:eastAsia="SimSun"/>
              </w:rPr>
              <w:t>0.0</w:t>
            </w:r>
            <w:r w:rsidR="0027206E" w:rsidRPr="00ED6412">
              <w:rPr>
                <w:rFonts w:eastAsia="SimSun"/>
              </w:rPr>
              <w:t>126</w:t>
            </w:r>
          </w:p>
        </w:tc>
        <w:tc>
          <w:tcPr>
            <w:tcW w:w="1914" w:type="dxa"/>
            <w:vAlign w:val="center"/>
            <w:hideMark/>
          </w:tcPr>
          <w:p w14:paraId="346ABE2B" w14:textId="05021F7C" w:rsidR="007D02ED" w:rsidRPr="00ED6412" w:rsidRDefault="007D02ED" w:rsidP="000A3795">
            <w:pPr>
              <w:spacing w:line="360" w:lineRule="auto"/>
              <w:jc w:val="center"/>
              <w:textAlignment w:val="bottom"/>
              <w:rPr>
                <w:rFonts w:eastAsia="SimSun"/>
              </w:rPr>
            </w:pPr>
            <w:r w:rsidRPr="00ED6412">
              <w:rPr>
                <w:rFonts w:eastAsia="SimSun"/>
              </w:rPr>
              <w:t>-</w:t>
            </w:r>
            <w:r w:rsidR="0027206E" w:rsidRPr="00ED6412">
              <w:rPr>
                <w:rFonts w:eastAsia="SimSun"/>
              </w:rPr>
              <w:t>1.2000</w:t>
            </w:r>
          </w:p>
        </w:tc>
        <w:tc>
          <w:tcPr>
            <w:tcW w:w="1914" w:type="dxa"/>
            <w:vAlign w:val="center"/>
            <w:hideMark/>
          </w:tcPr>
          <w:p w14:paraId="7E0E5607" w14:textId="0FCBCA96" w:rsidR="007D02ED" w:rsidRPr="00ED6412" w:rsidRDefault="0027206E" w:rsidP="000A3795">
            <w:pPr>
              <w:spacing w:line="360" w:lineRule="auto"/>
              <w:jc w:val="center"/>
              <w:textAlignment w:val="bottom"/>
              <w:rPr>
                <w:rFonts w:eastAsia="SimSun"/>
              </w:rPr>
            </w:pPr>
            <w:r w:rsidRPr="00ED6412">
              <w:rPr>
                <w:rFonts w:eastAsia="SimSun"/>
              </w:rPr>
              <w:t>22.983</w:t>
            </w:r>
          </w:p>
        </w:tc>
      </w:tr>
      <w:tr w:rsidR="00A53152" w:rsidRPr="00ED6412" w14:paraId="524C5D6E" w14:textId="77777777" w:rsidTr="00042F9B">
        <w:trPr>
          <w:cantSplit/>
          <w:trHeight w:val="397"/>
        </w:trPr>
        <w:tc>
          <w:tcPr>
            <w:tcW w:w="1913" w:type="dxa"/>
            <w:tcBorders>
              <w:right w:val="nil"/>
            </w:tcBorders>
            <w:vAlign w:val="center"/>
          </w:tcPr>
          <w:p w14:paraId="3D07DBEE" w14:textId="77777777" w:rsidR="007D02ED" w:rsidRPr="00ED6412" w:rsidRDefault="007D02ED" w:rsidP="000A3795">
            <w:pPr>
              <w:spacing w:line="360" w:lineRule="auto"/>
              <w:jc w:val="center"/>
              <w:rPr>
                <w:rFonts w:eastAsia="SimSun"/>
              </w:rPr>
            </w:pPr>
            <w:r w:rsidRPr="00ED6412">
              <w:t>P2</w:t>
            </w:r>
          </w:p>
        </w:tc>
        <w:tc>
          <w:tcPr>
            <w:tcW w:w="1914" w:type="dxa"/>
            <w:tcBorders>
              <w:left w:val="nil"/>
            </w:tcBorders>
            <w:vAlign w:val="center"/>
            <w:hideMark/>
          </w:tcPr>
          <w:p w14:paraId="718CFF24" w14:textId="4C3ECBCA" w:rsidR="007D02ED" w:rsidRPr="00ED6412" w:rsidRDefault="007D02ED" w:rsidP="000A3795">
            <w:pPr>
              <w:spacing w:line="360" w:lineRule="auto"/>
              <w:jc w:val="center"/>
              <w:textAlignment w:val="bottom"/>
              <w:rPr>
                <w:rFonts w:eastAsia="SimSun"/>
              </w:rPr>
            </w:pPr>
            <w:r w:rsidRPr="00ED6412">
              <w:rPr>
                <w:rFonts w:eastAsia="SimSun"/>
              </w:rPr>
              <w:t>0.0</w:t>
            </w:r>
            <w:r w:rsidR="0027206E" w:rsidRPr="00ED6412">
              <w:rPr>
                <w:rFonts w:eastAsia="SimSun"/>
              </w:rPr>
              <w:t>200</w:t>
            </w:r>
          </w:p>
        </w:tc>
        <w:tc>
          <w:tcPr>
            <w:tcW w:w="1914" w:type="dxa"/>
            <w:vAlign w:val="center"/>
            <w:hideMark/>
          </w:tcPr>
          <w:p w14:paraId="4925056F" w14:textId="305E00E9" w:rsidR="007D02ED" w:rsidRPr="00ED6412" w:rsidRDefault="007D02ED" w:rsidP="000A3795">
            <w:pPr>
              <w:spacing w:line="360" w:lineRule="auto"/>
              <w:jc w:val="center"/>
              <w:textAlignment w:val="bottom"/>
              <w:rPr>
                <w:rFonts w:eastAsia="SimSun"/>
              </w:rPr>
            </w:pPr>
            <w:r w:rsidRPr="00ED6412">
              <w:rPr>
                <w:rFonts w:eastAsia="SimSun"/>
              </w:rPr>
              <w:t>-0.</w:t>
            </w:r>
            <w:r w:rsidR="0027206E" w:rsidRPr="00ED6412">
              <w:rPr>
                <w:rFonts w:eastAsia="SimSun"/>
              </w:rPr>
              <w:t>1000</w:t>
            </w:r>
          </w:p>
        </w:tc>
        <w:tc>
          <w:tcPr>
            <w:tcW w:w="1914" w:type="dxa"/>
            <w:vAlign w:val="center"/>
            <w:hideMark/>
          </w:tcPr>
          <w:p w14:paraId="2C4E48D2" w14:textId="2D54DD42" w:rsidR="007D02ED" w:rsidRPr="00ED6412" w:rsidRDefault="007D02ED" w:rsidP="000A3795">
            <w:pPr>
              <w:spacing w:line="360" w:lineRule="auto"/>
              <w:jc w:val="center"/>
              <w:textAlignment w:val="bottom"/>
              <w:rPr>
                <w:rFonts w:eastAsia="SimSun"/>
              </w:rPr>
            </w:pPr>
            <w:r w:rsidRPr="00ED6412">
              <w:rPr>
                <w:rFonts w:eastAsia="SimSun"/>
              </w:rPr>
              <w:t>2</w:t>
            </w:r>
            <w:r w:rsidR="0027206E" w:rsidRPr="00ED6412">
              <w:rPr>
                <w:rFonts w:eastAsia="SimSun"/>
              </w:rPr>
              <w:t>5.313</w:t>
            </w:r>
          </w:p>
        </w:tc>
      </w:tr>
      <w:tr w:rsidR="00A53152" w:rsidRPr="00ED6412" w14:paraId="4A492863" w14:textId="77777777" w:rsidTr="00042F9B">
        <w:trPr>
          <w:cantSplit/>
          <w:trHeight w:val="397"/>
        </w:trPr>
        <w:tc>
          <w:tcPr>
            <w:tcW w:w="1913" w:type="dxa"/>
            <w:tcBorders>
              <w:right w:val="nil"/>
            </w:tcBorders>
            <w:vAlign w:val="center"/>
          </w:tcPr>
          <w:p w14:paraId="56A92731" w14:textId="77777777" w:rsidR="007D02ED" w:rsidRPr="00ED6412" w:rsidRDefault="007D02ED" w:rsidP="000A3795">
            <w:pPr>
              <w:spacing w:line="360" w:lineRule="auto"/>
              <w:jc w:val="center"/>
              <w:rPr>
                <w:rFonts w:eastAsia="SimSun"/>
              </w:rPr>
            </w:pPr>
            <w:r w:rsidRPr="00ED6412">
              <w:t>P3</w:t>
            </w:r>
          </w:p>
        </w:tc>
        <w:tc>
          <w:tcPr>
            <w:tcW w:w="1914" w:type="dxa"/>
            <w:tcBorders>
              <w:left w:val="nil"/>
            </w:tcBorders>
            <w:vAlign w:val="center"/>
            <w:hideMark/>
          </w:tcPr>
          <w:p w14:paraId="325161A9" w14:textId="66BA4093" w:rsidR="007D02ED" w:rsidRPr="00ED6412" w:rsidRDefault="007D02ED" w:rsidP="000A3795">
            <w:pPr>
              <w:spacing w:line="360" w:lineRule="auto"/>
              <w:jc w:val="center"/>
              <w:textAlignment w:val="bottom"/>
              <w:rPr>
                <w:rFonts w:eastAsia="SimSun"/>
              </w:rPr>
            </w:pPr>
            <w:r w:rsidRPr="00ED6412">
              <w:rPr>
                <w:rFonts w:eastAsia="SimSun"/>
              </w:rPr>
              <w:t>0.0</w:t>
            </w:r>
            <w:r w:rsidR="0027206E" w:rsidRPr="00ED6412">
              <w:rPr>
                <w:rFonts w:eastAsia="SimSun"/>
              </w:rPr>
              <w:t>270</w:t>
            </w:r>
          </w:p>
        </w:tc>
        <w:tc>
          <w:tcPr>
            <w:tcW w:w="1914" w:type="dxa"/>
            <w:vAlign w:val="center"/>
            <w:hideMark/>
          </w:tcPr>
          <w:p w14:paraId="771C6895" w14:textId="0F40EA1C" w:rsidR="007D02ED" w:rsidRPr="00ED6412" w:rsidRDefault="007D02ED" w:rsidP="000A3795">
            <w:pPr>
              <w:spacing w:line="360" w:lineRule="auto"/>
              <w:jc w:val="center"/>
              <w:textAlignment w:val="bottom"/>
              <w:rPr>
                <w:rFonts w:eastAsia="SimSun"/>
              </w:rPr>
            </w:pPr>
            <w:r w:rsidRPr="00ED6412">
              <w:rPr>
                <w:rFonts w:eastAsia="SimSun"/>
              </w:rPr>
              <w:t>-</w:t>
            </w:r>
            <w:r w:rsidR="0027206E" w:rsidRPr="00ED6412">
              <w:rPr>
                <w:rFonts w:eastAsia="SimSun"/>
              </w:rPr>
              <w:t>0.0100</w:t>
            </w:r>
          </w:p>
        </w:tc>
        <w:tc>
          <w:tcPr>
            <w:tcW w:w="1914" w:type="dxa"/>
            <w:vAlign w:val="center"/>
            <w:hideMark/>
          </w:tcPr>
          <w:p w14:paraId="17E51451" w14:textId="3C6061AD" w:rsidR="007D02ED" w:rsidRPr="00ED6412" w:rsidRDefault="0027206E" w:rsidP="000A3795">
            <w:pPr>
              <w:spacing w:line="360" w:lineRule="auto"/>
              <w:jc w:val="center"/>
              <w:textAlignment w:val="bottom"/>
              <w:rPr>
                <w:rFonts w:eastAsia="SimSun"/>
              </w:rPr>
            </w:pPr>
            <w:r w:rsidRPr="00ED6412">
              <w:rPr>
                <w:rFonts w:eastAsia="SimSun"/>
              </w:rPr>
              <w:t>25.505</w:t>
            </w:r>
          </w:p>
        </w:tc>
      </w:tr>
      <w:tr w:rsidR="00A53152" w:rsidRPr="00ED6412" w14:paraId="18FAF5EA" w14:textId="77777777" w:rsidTr="00042F9B">
        <w:trPr>
          <w:cantSplit/>
          <w:trHeight w:val="397"/>
        </w:trPr>
        <w:tc>
          <w:tcPr>
            <w:tcW w:w="1913" w:type="dxa"/>
            <w:tcBorders>
              <w:right w:val="nil"/>
            </w:tcBorders>
            <w:vAlign w:val="center"/>
          </w:tcPr>
          <w:p w14:paraId="739F4A4F" w14:textId="77777777" w:rsidR="007D02ED" w:rsidRPr="00ED6412" w:rsidRDefault="007D02ED" w:rsidP="000A3795">
            <w:pPr>
              <w:spacing w:line="360" w:lineRule="auto"/>
              <w:jc w:val="center"/>
              <w:rPr>
                <w:rFonts w:eastAsia="SimSun"/>
              </w:rPr>
            </w:pPr>
            <w:r w:rsidRPr="00ED6412">
              <w:t>P4</w:t>
            </w:r>
          </w:p>
        </w:tc>
        <w:tc>
          <w:tcPr>
            <w:tcW w:w="1914" w:type="dxa"/>
            <w:tcBorders>
              <w:left w:val="nil"/>
            </w:tcBorders>
            <w:vAlign w:val="center"/>
            <w:hideMark/>
          </w:tcPr>
          <w:p w14:paraId="40F2AB91" w14:textId="2762E948" w:rsidR="007D02ED" w:rsidRPr="00ED6412" w:rsidRDefault="007D02ED" w:rsidP="000A3795">
            <w:pPr>
              <w:spacing w:line="360" w:lineRule="auto"/>
              <w:jc w:val="center"/>
              <w:textAlignment w:val="bottom"/>
              <w:rPr>
                <w:rFonts w:eastAsia="SimSun"/>
              </w:rPr>
            </w:pPr>
            <w:r w:rsidRPr="00ED6412">
              <w:rPr>
                <w:rFonts w:eastAsia="SimSun"/>
              </w:rPr>
              <w:t>0.0</w:t>
            </w:r>
            <w:r w:rsidR="0027206E" w:rsidRPr="00ED6412">
              <w:rPr>
                <w:rFonts w:eastAsia="SimSun"/>
              </w:rPr>
              <w:t>291</w:t>
            </w:r>
          </w:p>
        </w:tc>
        <w:tc>
          <w:tcPr>
            <w:tcW w:w="1914" w:type="dxa"/>
            <w:vAlign w:val="center"/>
            <w:hideMark/>
          </w:tcPr>
          <w:p w14:paraId="38AC9EAF" w14:textId="6F6D868E" w:rsidR="007D02ED" w:rsidRPr="00ED6412" w:rsidRDefault="007D02ED" w:rsidP="000A3795">
            <w:pPr>
              <w:spacing w:line="360" w:lineRule="auto"/>
              <w:jc w:val="center"/>
              <w:textAlignment w:val="bottom"/>
              <w:rPr>
                <w:rFonts w:eastAsia="SimSun"/>
              </w:rPr>
            </w:pPr>
            <w:r w:rsidRPr="00ED6412">
              <w:rPr>
                <w:rFonts w:eastAsia="SimSun"/>
              </w:rPr>
              <w:t>-</w:t>
            </w:r>
            <w:r w:rsidR="0027206E" w:rsidRPr="00ED6412">
              <w:rPr>
                <w:rFonts w:eastAsia="SimSun"/>
              </w:rPr>
              <w:t>0.0050</w:t>
            </w:r>
          </w:p>
        </w:tc>
        <w:tc>
          <w:tcPr>
            <w:tcW w:w="1914" w:type="dxa"/>
            <w:vAlign w:val="center"/>
            <w:hideMark/>
          </w:tcPr>
          <w:p w14:paraId="51508494" w14:textId="6BC9DD77" w:rsidR="007D02ED" w:rsidRPr="00ED6412" w:rsidRDefault="0027206E" w:rsidP="000A3795">
            <w:pPr>
              <w:spacing w:line="360" w:lineRule="auto"/>
              <w:jc w:val="center"/>
              <w:textAlignment w:val="bottom"/>
              <w:rPr>
                <w:rFonts w:eastAsia="SimSun"/>
              </w:rPr>
            </w:pPr>
            <w:r w:rsidRPr="00ED6412">
              <w:rPr>
                <w:rFonts w:eastAsia="SimSun"/>
              </w:rPr>
              <w:t>24.900</w:t>
            </w:r>
          </w:p>
        </w:tc>
      </w:tr>
      <w:tr w:rsidR="00A53152" w:rsidRPr="00ED6412" w14:paraId="1CC14481" w14:textId="77777777" w:rsidTr="00042F9B">
        <w:trPr>
          <w:cantSplit/>
          <w:trHeight w:val="397"/>
        </w:trPr>
        <w:tc>
          <w:tcPr>
            <w:tcW w:w="1913" w:type="dxa"/>
            <w:tcBorders>
              <w:right w:val="nil"/>
            </w:tcBorders>
            <w:vAlign w:val="center"/>
          </w:tcPr>
          <w:p w14:paraId="6EB8C4CF" w14:textId="77777777" w:rsidR="007D02ED" w:rsidRPr="00ED6412" w:rsidRDefault="007D02ED" w:rsidP="000A3795">
            <w:pPr>
              <w:spacing w:line="360" w:lineRule="auto"/>
              <w:jc w:val="center"/>
              <w:rPr>
                <w:rFonts w:eastAsia="SimSun"/>
              </w:rPr>
            </w:pPr>
            <w:r w:rsidRPr="00ED6412">
              <w:t>P5</w:t>
            </w:r>
          </w:p>
        </w:tc>
        <w:tc>
          <w:tcPr>
            <w:tcW w:w="1914" w:type="dxa"/>
            <w:tcBorders>
              <w:left w:val="nil"/>
            </w:tcBorders>
            <w:vAlign w:val="center"/>
            <w:hideMark/>
          </w:tcPr>
          <w:p w14:paraId="416318E2" w14:textId="134795E3" w:rsidR="007D02ED" w:rsidRPr="00ED6412" w:rsidRDefault="007D02ED" w:rsidP="000A3795">
            <w:pPr>
              <w:spacing w:line="360" w:lineRule="auto"/>
              <w:jc w:val="center"/>
              <w:textAlignment w:val="bottom"/>
              <w:rPr>
                <w:rFonts w:eastAsia="SimSun"/>
              </w:rPr>
            </w:pPr>
            <w:r w:rsidRPr="00ED6412">
              <w:rPr>
                <w:rFonts w:eastAsia="SimSun"/>
              </w:rPr>
              <w:t>0.0</w:t>
            </w:r>
            <w:r w:rsidR="0027206E" w:rsidRPr="00ED6412">
              <w:rPr>
                <w:rFonts w:eastAsia="SimSun"/>
              </w:rPr>
              <w:t>290</w:t>
            </w:r>
          </w:p>
        </w:tc>
        <w:tc>
          <w:tcPr>
            <w:tcW w:w="1914" w:type="dxa"/>
            <w:vAlign w:val="center"/>
            <w:hideMark/>
          </w:tcPr>
          <w:p w14:paraId="11BE6E4C" w14:textId="01EFFEA8" w:rsidR="007D02ED" w:rsidRPr="00ED6412" w:rsidRDefault="007D02ED" w:rsidP="000A3795">
            <w:pPr>
              <w:spacing w:line="360" w:lineRule="auto"/>
              <w:jc w:val="center"/>
              <w:textAlignment w:val="bottom"/>
              <w:rPr>
                <w:rFonts w:eastAsia="SimSun"/>
              </w:rPr>
            </w:pPr>
            <w:r w:rsidRPr="00ED6412">
              <w:rPr>
                <w:rFonts w:eastAsia="SimSun"/>
              </w:rPr>
              <w:t>-</w:t>
            </w:r>
            <w:r w:rsidR="0027206E" w:rsidRPr="00ED6412">
              <w:rPr>
                <w:rFonts w:eastAsia="SimSun"/>
              </w:rPr>
              <w:t>0.0040</w:t>
            </w:r>
          </w:p>
        </w:tc>
        <w:tc>
          <w:tcPr>
            <w:tcW w:w="1914" w:type="dxa"/>
            <w:vAlign w:val="center"/>
            <w:hideMark/>
          </w:tcPr>
          <w:p w14:paraId="519A0511" w14:textId="12B38A89" w:rsidR="007D02ED" w:rsidRPr="00ED6412" w:rsidRDefault="0027206E" w:rsidP="000A3795">
            <w:pPr>
              <w:spacing w:line="360" w:lineRule="auto"/>
              <w:jc w:val="center"/>
              <w:textAlignment w:val="bottom"/>
              <w:rPr>
                <w:rFonts w:eastAsia="SimSun"/>
              </w:rPr>
            </w:pPr>
            <w:r w:rsidRPr="00ED6412">
              <w:rPr>
                <w:rFonts w:eastAsia="SimSun"/>
              </w:rPr>
              <w:t>24.700</w:t>
            </w:r>
          </w:p>
        </w:tc>
      </w:tr>
      <w:tr w:rsidR="00A53152" w:rsidRPr="00ED6412" w14:paraId="3141DEDE" w14:textId="77777777" w:rsidTr="00042F9B">
        <w:trPr>
          <w:cantSplit/>
          <w:trHeight w:val="397"/>
        </w:trPr>
        <w:tc>
          <w:tcPr>
            <w:tcW w:w="1913" w:type="dxa"/>
            <w:tcBorders>
              <w:right w:val="nil"/>
            </w:tcBorders>
            <w:vAlign w:val="center"/>
          </w:tcPr>
          <w:p w14:paraId="3D6DCED9" w14:textId="77777777" w:rsidR="007D02ED" w:rsidRPr="00ED6412" w:rsidRDefault="007D02ED" w:rsidP="000A3795">
            <w:pPr>
              <w:spacing w:line="360" w:lineRule="auto"/>
              <w:jc w:val="center"/>
              <w:rPr>
                <w:rFonts w:eastAsia="SimSun"/>
              </w:rPr>
            </w:pPr>
            <w:r w:rsidRPr="00ED6412">
              <w:t>P6</w:t>
            </w:r>
          </w:p>
        </w:tc>
        <w:tc>
          <w:tcPr>
            <w:tcW w:w="1914" w:type="dxa"/>
            <w:tcBorders>
              <w:left w:val="nil"/>
            </w:tcBorders>
            <w:vAlign w:val="center"/>
            <w:hideMark/>
          </w:tcPr>
          <w:p w14:paraId="38A52756" w14:textId="1BAF411A" w:rsidR="007D02ED" w:rsidRPr="00ED6412" w:rsidRDefault="007D02ED" w:rsidP="000A3795">
            <w:pPr>
              <w:spacing w:line="360" w:lineRule="auto"/>
              <w:jc w:val="center"/>
              <w:textAlignment w:val="bottom"/>
              <w:rPr>
                <w:rFonts w:eastAsia="SimSun"/>
              </w:rPr>
            </w:pPr>
            <w:r w:rsidRPr="00ED6412">
              <w:rPr>
                <w:rFonts w:eastAsia="SimSun"/>
              </w:rPr>
              <w:t>0.0</w:t>
            </w:r>
            <w:r w:rsidR="0027206E" w:rsidRPr="00ED6412">
              <w:rPr>
                <w:rFonts w:eastAsia="SimSun"/>
              </w:rPr>
              <w:t>271</w:t>
            </w:r>
          </w:p>
        </w:tc>
        <w:tc>
          <w:tcPr>
            <w:tcW w:w="1914" w:type="dxa"/>
            <w:vAlign w:val="center"/>
            <w:hideMark/>
          </w:tcPr>
          <w:p w14:paraId="32E2D32D" w14:textId="473783C3" w:rsidR="007D02ED" w:rsidRPr="00ED6412" w:rsidRDefault="007D02ED" w:rsidP="000A3795">
            <w:pPr>
              <w:spacing w:line="360" w:lineRule="auto"/>
              <w:jc w:val="center"/>
              <w:textAlignment w:val="bottom"/>
              <w:rPr>
                <w:rFonts w:eastAsia="SimSun"/>
              </w:rPr>
            </w:pPr>
            <w:r w:rsidRPr="00ED6412">
              <w:rPr>
                <w:rFonts w:eastAsia="SimSun"/>
              </w:rPr>
              <w:t>-0.</w:t>
            </w:r>
            <w:r w:rsidR="0027206E" w:rsidRPr="00ED6412">
              <w:rPr>
                <w:rFonts w:eastAsia="SimSun"/>
              </w:rPr>
              <w:t>0055</w:t>
            </w:r>
          </w:p>
        </w:tc>
        <w:tc>
          <w:tcPr>
            <w:tcW w:w="1914" w:type="dxa"/>
            <w:vAlign w:val="center"/>
            <w:hideMark/>
          </w:tcPr>
          <w:p w14:paraId="42CC4362" w14:textId="4A616399" w:rsidR="007D02ED" w:rsidRPr="00ED6412" w:rsidRDefault="0027206E" w:rsidP="000A3795">
            <w:pPr>
              <w:spacing w:line="360" w:lineRule="auto"/>
              <w:jc w:val="center"/>
              <w:textAlignment w:val="bottom"/>
              <w:rPr>
                <w:rFonts w:eastAsia="SimSun"/>
              </w:rPr>
            </w:pPr>
            <w:r w:rsidRPr="00ED6412">
              <w:rPr>
                <w:rFonts w:eastAsia="SimSun"/>
              </w:rPr>
              <w:t>25.300</w:t>
            </w:r>
          </w:p>
        </w:tc>
      </w:tr>
    </w:tbl>
    <w:p w14:paraId="01A3992F" w14:textId="6B63F97D" w:rsidR="000E4ABC" w:rsidRPr="00ED6412" w:rsidRDefault="000E4ABC" w:rsidP="002464E4">
      <w:pPr>
        <w:rPr>
          <w:lang w:eastAsia="en-US"/>
        </w:rPr>
      </w:pPr>
    </w:p>
    <w:p w14:paraId="095C0299" w14:textId="6FF3582D" w:rsidR="00C058A6" w:rsidRPr="00ED6412" w:rsidRDefault="00C058A6" w:rsidP="003E330A">
      <w:pPr>
        <w:pStyle w:val="Caption"/>
        <w:keepNext/>
        <w:jc w:val="both"/>
      </w:pPr>
      <w:bookmarkStart w:id="234" w:name="_Ref488853416"/>
      <w:bookmarkStart w:id="235" w:name="_Toc523347936"/>
      <w:r w:rsidRPr="00ED6412">
        <w:lastRenderedPageBreak/>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4</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3</w:t>
      </w:r>
      <w:r w:rsidR="001041A1">
        <w:rPr>
          <w:noProof/>
        </w:rPr>
        <w:fldChar w:fldCharType="end"/>
      </w:r>
      <w:bookmarkEnd w:id="234"/>
      <w:r w:rsidRPr="00ED6412">
        <w:t xml:space="preserve"> Ramp rate</w:t>
      </w:r>
      <w:r w:rsidR="00F60DC4" w:rsidRPr="00ED6412">
        <w:t>s</w:t>
      </w:r>
      <w:r w:rsidRPr="00ED6412">
        <w:t xml:space="preserve"> of the </w:t>
      </w:r>
      <w:r w:rsidR="007707B6" w:rsidRPr="00ED6412">
        <w:t>IEEE 30 buses system with 6 thermal generators.</w:t>
      </w:r>
      <w:bookmarkEnd w:id="235"/>
    </w:p>
    <w:tbl>
      <w:tblPr>
        <w:tblStyle w:val="ListTable21"/>
        <w:tblW w:w="7655" w:type="dxa"/>
        <w:tblLook w:val="0600" w:firstRow="0" w:lastRow="0" w:firstColumn="0" w:lastColumn="0" w:noHBand="1" w:noVBand="1"/>
      </w:tblPr>
      <w:tblGrid>
        <w:gridCol w:w="2551"/>
        <w:gridCol w:w="2552"/>
        <w:gridCol w:w="2552"/>
      </w:tblGrid>
      <w:tr w:rsidR="00A53152" w:rsidRPr="00ED6412" w14:paraId="0C7054FB" w14:textId="77777777" w:rsidTr="00042F9B">
        <w:trPr>
          <w:cantSplit/>
          <w:trHeight w:val="397"/>
        </w:trPr>
        <w:tc>
          <w:tcPr>
            <w:tcW w:w="2551" w:type="dxa"/>
            <w:tcBorders>
              <w:right w:val="nil"/>
            </w:tcBorders>
            <w:vAlign w:val="center"/>
          </w:tcPr>
          <w:p w14:paraId="14B36527" w14:textId="76C54C08" w:rsidR="0077423B" w:rsidRPr="00ED6412" w:rsidRDefault="0077423B" w:rsidP="000A3795">
            <w:pPr>
              <w:spacing w:line="360" w:lineRule="auto"/>
              <w:jc w:val="center"/>
              <w:rPr>
                <w:rFonts w:eastAsia="SimSun"/>
                <w:b/>
              </w:rPr>
            </w:pPr>
            <w:r w:rsidRPr="00ED6412">
              <w:rPr>
                <w:rFonts w:eastAsia="SimSun"/>
                <w:b/>
              </w:rPr>
              <w:t>Ramp rate</w:t>
            </w:r>
          </w:p>
        </w:tc>
        <w:tc>
          <w:tcPr>
            <w:tcW w:w="2552" w:type="dxa"/>
            <w:tcBorders>
              <w:left w:val="nil"/>
            </w:tcBorders>
            <w:vAlign w:val="center"/>
            <w:hideMark/>
          </w:tcPr>
          <w:p w14:paraId="413C4AA8" w14:textId="31145F79" w:rsidR="0077423B" w:rsidRPr="00ED6412" w:rsidRDefault="001D5895" w:rsidP="000A3795">
            <w:pPr>
              <w:spacing w:line="360" w:lineRule="auto"/>
              <w:jc w:val="center"/>
              <w:rPr>
                <w:rFonts w:eastAsia="SimSun"/>
                <w:b/>
                <w:i/>
              </w:rPr>
            </w:pPr>
            <w:r w:rsidRPr="00ED6412">
              <w:rPr>
                <w:b/>
              </w:rPr>
              <w:t>RRU</w:t>
            </w:r>
            <w:r w:rsidR="0077423B" w:rsidRPr="00ED6412">
              <w:rPr>
                <w:b/>
                <w:i/>
              </w:rPr>
              <w:t xml:space="preserve"> </w:t>
            </w:r>
            <w:r w:rsidR="0077423B" w:rsidRPr="00ED6412">
              <w:rPr>
                <w:b/>
              </w:rPr>
              <w:t>(MW/h)</w:t>
            </w:r>
          </w:p>
        </w:tc>
        <w:tc>
          <w:tcPr>
            <w:tcW w:w="2552" w:type="dxa"/>
            <w:vAlign w:val="center"/>
            <w:hideMark/>
          </w:tcPr>
          <w:p w14:paraId="4108DF6E" w14:textId="73C161D1" w:rsidR="0077423B" w:rsidRPr="00ED6412" w:rsidRDefault="001D5895" w:rsidP="000A3795">
            <w:pPr>
              <w:spacing w:line="360" w:lineRule="auto"/>
              <w:jc w:val="center"/>
              <w:rPr>
                <w:rFonts w:eastAsia="SimSun"/>
                <w:b/>
                <w:i/>
              </w:rPr>
            </w:pPr>
            <w:r w:rsidRPr="00ED6412">
              <w:rPr>
                <w:b/>
              </w:rPr>
              <w:t>RRD</w:t>
            </w:r>
            <w:r w:rsidR="0077423B" w:rsidRPr="00ED6412">
              <w:rPr>
                <w:b/>
                <w:i/>
              </w:rPr>
              <w:t xml:space="preserve"> </w:t>
            </w:r>
            <w:r w:rsidR="0077423B" w:rsidRPr="00ED6412">
              <w:rPr>
                <w:b/>
              </w:rPr>
              <w:t>(MW/h)</w:t>
            </w:r>
          </w:p>
        </w:tc>
      </w:tr>
      <w:tr w:rsidR="00A53152" w:rsidRPr="00ED6412" w14:paraId="61DC613E" w14:textId="77777777" w:rsidTr="00042F9B">
        <w:trPr>
          <w:cantSplit/>
          <w:trHeight w:val="397"/>
        </w:trPr>
        <w:tc>
          <w:tcPr>
            <w:tcW w:w="2551" w:type="dxa"/>
            <w:tcBorders>
              <w:right w:val="nil"/>
            </w:tcBorders>
            <w:vAlign w:val="center"/>
          </w:tcPr>
          <w:p w14:paraId="4C78E8BD" w14:textId="77777777" w:rsidR="0077423B" w:rsidRPr="00ED6412" w:rsidRDefault="0077423B" w:rsidP="000A3795">
            <w:pPr>
              <w:spacing w:line="360" w:lineRule="auto"/>
              <w:jc w:val="center"/>
              <w:rPr>
                <w:rFonts w:eastAsia="SimSun"/>
              </w:rPr>
            </w:pPr>
            <w:r w:rsidRPr="00ED6412">
              <w:t>P1</w:t>
            </w:r>
          </w:p>
        </w:tc>
        <w:tc>
          <w:tcPr>
            <w:tcW w:w="2552" w:type="dxa"/>
            <w:tcBorders>
              <w:left w:val="nil"/>
            </w:tcBorders>
            <w:vAlign w:val="center"/>
            <w:hideMark/>
          </w:tcPr>
          <w:p w14:paraId="55858668" w14:textId="4ADA54FC" w:rsidR="0077423B" w:rsidRPr="00ED6412" w:rsidRDefault="001D5895" w:rsidP="000A3795">
            <w:pPr>
              <w:spacing w:line="360" w:lineRule="auto"/>
              <w:jc w:val="center"/>
              <w:textAlignment w:val="bottom"/>
              <w:rPr>
                <w:rFonts w:eastAsia="SimSun"/>
              </w:rPr>
            </w:pPr>
            <w:r w:rsidRPr="00ED6412">
              <w:rPr>
                <w:rFonts w:eastAsia="SimSun"/>
              </w:rPr>
              <w:t>65</w:t>
            </w:r>
          </w:p>
        </w:tc>
        <w:tc>
          <w:tcPr>
            <w:tcW w:w="2552" w:type="dxa"/>
            <w:vAlign w:val="center"/>
            <w:hideMark/>
          </w:tcPr>
          <w:p w14:paraId="7E822542" w14:textId="04A466BE" w:rsidR="0077423B" w:rsidRPr="00ED6412" w:rsidRDefault="001D5895" w:rsidP="000A3795">
            <w:pPr>
              <w:spacing w:line="360" w:lineRule="auto"/>
              <w:jc w:val="center"/>
              <w:textAlignment w:val="bottom"/>
              <w:rPr>
                <w:rFonts w:eastAsia="SimSun"/>
              </w:rPr>
            </w:pPr>
            <w:r w:rsidRPr="00ED6412">
              <w:rPr>
                <w:rFonts w:eastAsia="SimSun"/>
              </w:rPr>
              <w:t>85</w:t>
            </w:r>
          </w:p>
        </w:tc>
      </w:tr>
      <w:tr w:rsidR="00A53152" w:rsidRPr="00ED6412" w14:paraId="6362CDA9" w14:textId="77777777" w:rsidTr="00042F9B">
        <w:trPr>
          <w:cantSplit/>
          <w:trHeight w:val="397"/>
        </w:trPr>
        <w:tc>
          <w:tcPr>
            <w:tcW w:w="2551" w:type="dxa"/>
            <w:tcBorders>
              <w:right w:val="nil"/>
            </w:tcBorders>
            <w:vAlign w:val="center"/>
          </w:tcPr>
          <w:p w14:paraId="5E8B628F" w14:textId="77777777" w:rsidR="0077423B" w:rsidRPr="00ED6412" w:rsidRDefault="0077423B" w:rsidP="000A3795">
            <w:pPr>
              <w:spacing w:line="360" w:lineRule="auto"/>
              <w:jc w:val="center"/>
              <w:rPr>
                <w:rFonts w:eastAsia="SimSun"/>
              </w:rPr>
            </w:pPr>
            <w:r w:rsidRPr="00ED6412">
              <w:t>P2</w:t>
            </w:r>
          </w:p>
        </w:tc>
        <w:tc>
          <w:tcPr>
            <w:tcW w:w="2552" w:type="dxa"/>
            <w:tcBorders>
              <w:left w:val="nil"/>
            </w:tcBorders>
            <w:vAlign w:val="center"/>
            <w:hideMark/>
          </w:tcPr>
          <w:p w14:paraId="2450FC64" w14:textId="49B2F227" w:rsidR="0077423B" w:rsidRPr="00ED6412" w:rsidRDefault="001D5895" w:rsidP="000A3795">
            <w:pPr>
              <w:spacing w:line="360" w:lineRule="auto"/>
              <w:jc w:val="center"/>
              <w:textAlignment w:val="bottom"/>
              <w:rPr>
                <w:rFonts w:eastAsia="SimSun"/>
              </w:rPr>
            </w:pPr>
            <w:r w:rsidRPr="00ED6412">
              <w:rPr>
                <w:rFonts w:eastAsia="SimSun"/>
              </w:rPr>
              <w:t>12</w:t>
            </w:r>
          </w:p>
        </w:tc>
        <w:tc>
          <w:tcPr>
            <w:tcW w:w="2552" w:type="dxa"/>
            <w:vAlign w:val="center"/>
            <w:hideMark/>
          </w:tcPr>
          <w:p w14:paraId="51EF4625" w14:textId="2347F5DE" w:rsidR="0077423B" w:rsidRPr="00ED6412" w:rsidRDefault="001D5895" w:rsidP="000A3795">
            <w:pPr>
              <w:spacing w:line="360" w:lineRule="auto"/>
              <w:jc w:val="center"/>
              <w:textAlignment w:val="bottom"/>
              <w:rPr>
                <w:rFonts w:eastAsia="SimSun"/>
              </w:rPr>
            </w:pPr>
            <w:r w:rsidRPr="00ED6412">
              <w:rPr>
                <w:rFonts w:eastAsia="SimSun"/>
              </w:rPr>
              <w:t>22</w:t>
            </w:r>
          </w:p>
        </w:tc>
      </w:tr>
      <w:tr w:rsidR="00A53152" w:rsidRPr="00ED6412" w14:paraId="62E5ABCD" w14:textId="77777777" w:rsidTr="00042F9B">
        <w:trPr>
          <w:cantSplit/>
          <w:trHeight w:val="397"/>
        </w:trPr>
        <w:tc>
          <w:tcPr>
            <w:tcW w:w="2551" w:type="dxa"/>
            <w:tcBorders>
              <w:right w:val="nil"/>
            </w:tcBorders>
            <w:vAlign w:val="center"/>
          </w:tcPr>
          <w:p w14:paraId="6078AC87" w14:textId="77777777" w:rsidR="0077423B" w:rsidRPr="00ED6412" w:rsidRDefault="0077423B" w:rsidP="000A3795">
            <w:pPr>
              <w:spacing w:line="360" w:lineRule="auto"/>
              <w:jc w:val="center"/>
              <w:rPr>
                <w:rFonts w:eastAsia="SimSun"/>
              </w:rPr>
            </w:pPr>
            <w:r w:rsidRPr="00ED6412">
              <w:t>P3</w:t>
            </w:r>
          </w:p>
        </w:tc>
        <w:tc>
          <w:tcPr>
            <w:tcW w:w="2552" w:type="dxa"/>
            <w:tcBorders>
              <w:left w:val="nil"/>
            </w:tcBorders>
            <w:vAlign w:val="center"/>
            <w:hideMark/>
          </w:tcPr>
          <w:p w14:paraId="107F929C" w14:textId="37A61740" w:rsidR="0077423B" w:rsidRPr="00ED6412" w:rsidRDefault="001D5895" w:rsidP="000A3795">
            <w:pPr>
              <w:spacing w:line="360" w:lineRule="auto"/>
              <w:jc w:val="center"/>
              <w:textAlignment w:val="bottom"/>
              <w:rPr>
                <w:rFonts w:eastAsia="SimSun"/>
              </w:rPr>
            </w:pPr>
            <w:r w:rsidRPr="00ED6412">
              <w:rPr>
                <w:rFonts w:eastAsia="SimSun"/>
              </w:rPr>
              <w:t>12</w:t>
            </w:r>
          </w:p>
        </w:tc>
        <w:tc>
          <w:tcPr>
            <w:tcW w:w="2552" w:type="dxa"/>
            <w:vAlign w:val="center"/>
            <w:hideMark/>
          </w:tcPr>
          <w:p w14:paraId="09281CCD" w14:textId="06AA1E10" w:rsidR="0077423B" w:rsidRPr="00ED6412" w:rsidRDefault="001D5895" w:rsidP="000A3795">
            <w:pPr>
              <w:spacing w:line="360" w:lineRule="auto"/>
              <w:jc w:val="center"/>
              <w:textAlignment w:val="bottom"/>
              <w:rPr>
                <w:rFonts w:eastAsia="SimSun"/>
              </w:rPr>
            </w:pPr>
            <w:r w:rsidRPr="00ED6412">
              <w:rPr>
                <w:rFonts w:eastAsia="SimSun"/>
              </w:rPr>
              <w:t>15</w:t>
            </w:r>
          </w:p>
        </w:tc>
      </w:tr>
      <w:tr w:rsidR="00A53152" w:rsidRPr="00ED6412" w14:paraId="5A4711DE" w14:textId="77777777" w:rsidTr="00042F9B">
        <w:trPr>
          <w:cantSplit/>
          <w:trHeight w:val="397"/>
        </w:trPr>
        <w:tc>
          <w:tcPr>
            <w:tcW w:w="2551" w:type="dxa"/>
            <w:tcBorders>
              <w:right w:val="nil"/>
            </w:tcBorders>
            <w:vAlign w:val="center"/>
          </w:tcPr>
          <w:p w14:paraId="1FFCD4AE" w14:textId="77777777" w:rsidR="0077423B" w:rsidRPr="00ED6412" w:rsidRDefault="0077423B" w:rsidP="000A3795">
            <w:pPr>
              <w:spacing w:line="360" w:lineRule="auto"/>
              <w:jc w:val="center"/>
              <w:rPr>
                <w:rFonts w:eastAsia="SimSun"/>
              </w:rPr>
            </w:pPr>
            <w:r w:rsidRPr="00ED6412">
              <w:t>P4</w:t>
            </w:r>
          </w:p>
        </w:tc>
        <w:tc>
          <w:tcPr>
            <w:tcW w:w="2552" w:type="dxa"/>
            <w:tcBorders>
              <w:left w:val="nil"/>
            </w:tcBorders>
            <w:vAlign w:val="center"/>
            <w:hideMark/>
          </w:tcPr>
          <w:p w14:paraId="4177DEB1" w14:textId="089C527B" w:rsidR="0077423B" w:rsidRPr="00ED6412" w:rsidRDefault="001D5895" w:rsidP="000A3795">
            <w:pPr>
              <w:spacing w:line="360" w:lineRule="auto"/>
              <w:jc w:val="center"/>
              <w:textAlignment w:val="bottom"/>
              <w:rPr>
                <w:rFonts w:eastAsia="SimSun"/>
              </w:rPr>
            </w:pPr>
            <w:r w:rsidRPr="00ED6412">
              <w:rPr>
                <w:rFonts w:eastAsia="SimSun"/>
              </w:rPr>
              <w:t>8</w:t>
            </w:r>
          </w:p>
        </w:tc>
        <w:tc>
          <w:tcPr>
            <w:tcW w:w="2552" w:type="dxa"/>
            <w:vAlign w:val="center"/>
            <w:hideMark/>
          </w:tcPr>
          <w:p w14:paraId="2EA71115" w14:textId="23992DC8" w:rsidR="0077423B" w:rsidRPr="00ED6412" w:rsidRDefault="001D5895" w:rsidP="000A3795">
            <w:pPr>
              <w:spacing w:line="360" w:lineRule="auto"/>
              <w:jc w:val="center"/>
              <w:textAlignment w:val="bottom"/>
              <w:rPr>
                <w:rFonts w:eastAsia="SimSun"/>
              </w:rPr>
            </w:pPr>
            <w:r w:rsidRPr="00ED6412">
              <w:rPr>
                <w:rFonts w:eastAsia="SimSun"/>
              </w:rPr>
              <w:t>16</w:t>
            </w:r>
          </w:p>
        </w:tc>
      </w:tr>
      <w:tr w:rsidR="00A53152" w:rsidRPr="00ED6412" w14:paraId="514EFC6A" w14:textId="77777777" w:rsidTr="00042F9B">
        <w:trPr>
          <w:cantSplit/>
          <w:trHeight w:val="397"/>
        </w:trPr>
        <w:tc>
          <w:tcPr>
            <w:tcW w:w="2551" w:type="dxa"/>
            <w:tcBorders>
              <w:right w:val="nil"/>
            </w:tcBorders>
            <w:vAlign w:val="center"/>
          </w:tcPr>
          <w:p w14:paraId="7385572C" w14:textId="77777777" w:rsidR="0077423B" w:rsidRPr="00ED6412" w:rsidRDefault="0077423B" w:rsidP="000A3795">
            <w:pPr>
              <w:spacing w:line="360" w:lineRule="auto"/>
              <w:jc w:val="center"/>
              <w:rPr>
                <w:rFonts w:eastAsia="SimSun"/>
              </w:rPr>
            </w:pPr>
            <w:r w:rsidRPr="00ED6412">
              <w:t>P5</w:t>
            </w:r>
          </w:p>
        </w:tc>
        <w:tc>
          <w:tcPr>
            <w:tcW w:w="2552" w:type="dxa"/>
            <w:tcBorders>
              <w:left w:val="nil"/>
            </w:tcBorders>
            <w:vAlign w:val="center"/>
            <w:hideMark/>
          </w:tcPr>
          <w:p w14:paraId="5D6E37E8" w14:textId="3546911F" w:rsidR="0077423B" w:rsidRPr="00ED6412" w:rsidRDefault="001D5895" w:rsidP="000A3795">
            <w:pPr>
              <w:spacing w:line="360" w:lineRule="auto"/>
              <w:jc w:val="center"/>
              <w:textAlignment w:val="bottom"/>
              <w:rPr>
                <w:rFonts w:eastAsia="SimSun"/>
              </w:rPr>
            </w:pPr>
            <w:r w:rsidRPr="00ED6412">
              <w:rPr>
                <w:rFonts w:eastAsia="SimSun"/>
              </w:rPr>
              <w:t>6</w:t>
            </w:r>
          </w:p>
        </w:tc>
        <w:tc>
          <w:tcPr>
            <w:tcW w:w="2552" w:type="dxa"/>
            <w:vAlign w:val="center"/>
            <w:hideMark/>
          </w:tcPr>
          <w:p w14:paraId="6863A21C" w14:textId="4C4E3BB0" w:rsidR="0077423B" w:rsidRPr="00ED6412" w:rsidRDefault="001D5895" w:rsidP="000A3795">
            <w:pPr>
              <w:spacing w:line="360" w:lineRule="auto"/>
              <w:jc w:val="center"/>
              <w:textAlignment w:val="bottom"/>
              <w:rPr>
                <w:rFonts w:eastAsia="SimSun"/>
              </w:rPr>
            </w:pPr>
            <w:r w:rsidRPr="00ED6412">
              <w:rPr>
                <w:rFonts w:eastAsia="SimSun"/>
              </w:rPr>
              <w:t>9</w:t>
            </w:r>
          </w:p>
        </w:tc>
      </w:tr>
      <w:tr w:rsidR="00A53152" w:rsidRPr="00ED6412" w14:paraId="0804D77B" w14:textId="77777777" w:rsidTr="00042F9B">
        <w:trPr>
          <w:cantSplit/>
          <w:trHeight w:val="397"/>
        </w:trPr>
        <w:tc>
          <w:tcPr>
            <w:tcW w:w="2551" w:type="dxa"/>
            <w:tcBorders>
              <w:right w:val="nil"/>
            </w:tcBorders>
            <w:vAlign w:val="center"/>
          </w:tcPr>
          <w:p w14:paraId="5E364C17" w14:textId="77777777" w:rsidR="0077423B" w:rsidRPr="00ED6412" w:rsidRDefault="0077423B" w:rsidP="000A3795">
            <w:pPr>
              <w:spacing w:line="360" w:lineRule="auto"/>
              <w:jc w:val="center"/>
              <w:rPr>
                <w:rFonts w:eastAsia="SimSun"/>
              </w:rPr>
            </w:pPr>
            <w:r w:rsidRPr="00ED6412">
              <w:t>P6</w:t>
            </w:r>
          </w:p>
        </w:tc>
        <w:tc>
          <w:tcPr>
            <w:tcW w:w="2552" w:type="dxa"/>
            <w:tcBorders>
              <w:left w:val="nil"/>
            </w:tcBorders>
            <w:vAlign w:val="center"/>
            <w:hideMark/>
          </w:tcPr>
          <w:p w14:paraId="64120989" w14:textId="0ACB701D" w:rsidR="0077423B" w:rsidRPr="00ED6412" w:rsidRDefault="001D5895" w:rsidP="000A3795">
            <w:pPr>
              <w:spacing w:line="360" w:lineRule="auto"/>
              <w:jc w:val="center"/>
              <w:textAlignment w:val="bottom"/>
              <w:rPr>
                <w:rFonts w:eastAsia="SimSun"/>
              </w:rPr>
            </w:pPr>
            <w:r w:rsidRPr="00ED6412">
              <w:rPr>
                <w:rFonts w:eastAsia="SimSun"/>
              </w:rPr>
              <w:t>8</w:t>
            </w:r>
          </w:p>
        </w:tc>
        <w:tc>
          <w:tcPr>
            <w:tcW w:w="2552" w:type="dxa"/>
            <w:vAlign w:val="center"/>
            <w:hideMark/>
          </w:tcPr>
          <w:p w14:paraId="2304BE4A" w14:textId="28E29A0B" w:rsidR="0077423B" w:rsidRPr="00ED6412" w:rsidRDefault="001D5895" w:rsidP="000A3795">
            <w:pPr>
              <w:spacing w:line="360" w:lineRule="auto"/>
              <w:jc w:val="center"/>
              <w:textAlignment w:val="bottom"/>
              <w:rPr>
                <w:rFonts w:eastAsia="SimSun"/>
              </w:rPr>
            </w:pPr>
            <w:r w:rsidRPr="00ED6412">
              <w:rPr>
                <w:rFonts w:eastAsia="SimSun"/>
              </w:rPr>
              <w:t>16</w:t>
            </w:r>
          </w:p>
        </w:tc>
      </w:tr>
    </w:tbl>
    <w:p w14:paraId="1D764E97" w14:textId="77777777" w:rsidR="0075221F" w:rsidRPr="00ED6412" w:rsidRDefault="0075221F" w:rsidP="002464E4">
      <w:pPr>
        <w:rPr>
          <w:lang w:eastAsia="en-US"/>
        </w:rPr>
      </w:pPr>
    </w:p>
    <w:p w14:paraId="0E17515B" w14:textId="17986340" w:rsidR="003460FD" w:rsidRPr="00ED6412" w:rsidRDefault="00B14C65" w:rsidP="002464E4">
      <w:pPr>
        <w:rPr>
          <w:lang w:eastAsia="en-US"/>
        </w:rPr>
      </w:pPr>
      <w:r w:rsidRPr="00ED6412">
        <w:rPr>
          <w:lang w:eastAsia="en-US"/>
        </w:rPr>
        <w:t xml:space="preserve">Although the system is a practical system, the cost function </w:t>
      </w:r>
      <w:r w:rsidR="00AC2152" w:rsidRPr="00ED6412">
        <w:rPr>
          <w:lang w:eastAsia="en-US"/>
        </w:rPr>
        <w:t xml:space="preserve">is </w:t>
      </w:r>
      <w:r w:rsidRPr="00ED6412">
        <w:rPr>
          <w:lang w:eastAsia="en-US"/>
        </w:rPr>
        <w:t>base</w:t>
      </w:r>
      <w:r w:rsidR="00AC2152" w:rsidRPr="00ED6412">
        <w:rPr>
          <w:lang w:eastAsia="en-US"/>
        </w:rPr>
        <w:t>d</w:t>
      </w:r>
      <w:r w:rsidRPr="00ED6412">
        <w:rPr>
          <w:lang w:eastAsia="en-US"/>
        </w:rPr>
        <w:t xml:space="preserve"> on the cost in 1961. </w:t>
      </w:r>
      <w:r w:rsidR="002464E4" w:rsidRPr="00ED6412">
        <w:rPr>
          <w:lang w:eastAsia="en-US"/>
        </w:rPr>
        <w:t xml:space="preserve">In order to consider the current generation cost, </w:t>
      </w:r>
      <w:r w:rsidR="007776C4" w:rsidRPr="00ED6412">
        <w:rPr>
          <w:lang w:eastAsia="en-US"/>
        </w:rPr>
        <w:t xml:space="preserve">the </w:t>
      </w:r>
      <w:r w:rsidR="00085B4A" w:rsidRPr="00ED6412">
        <w:rPr>
          <w:lang w:eastAsia="en-US"/>
        </w:rPr>
        <w:t>type of fuel need</w:t>
      </w:r>
      <w:r w:rsidR="00AC2152" w:rsidRPr="00ED6412">
        <w:rPr>
          <w:lang w:eastAsia="en-US"/>
        </w:rPr>
        <w:t>s</w:t>
      </w:r>
      <w:r w:rsidR="00085B4A" w:rsidRPr="00ED6412">
        <w:rPr>
          <w:lang w:eastAsia="en-US"/>
        </w:rPr>
        <w:t xml:space="preserve"> to be </w:t>
      </w:r>
      <w:r w:rsidR="00AC2152" w:rsidRPr="00ED6412">
        <w:rPr>
          <w:lang w:eastAsia="en-US"/>
        </w:rPr>
        <w:t xml:space="preserve">known </w:t>
      </w:r>
      <w:r w:rsidR="00D949D8" w:rsidRPr="00ED6412">
        <w:rPr>
          <w:lang w:eastAsia="en-US"/>
        </w:rPr>
        <w:t>as</w:t>
      </w:r>
      <w:r w:rsidR="000D4943" w:rsidRPr="00ED6412">
        <w:rPr>
          <w:lang w:eastAsia="en-US"/>
        </w:rPr>
        <w:t xml:space="preserve"> only</w:t>
      </w:r>
      <w:r w:rsidR="00D949D8" w:rsidRPr="00ED6412">
        <w:rPr>
          <w:lang w:eastAsia="en-US"/>
        </w:rPr>
        <w:t xml:space="preserve"> the generator </w:t>
      </w:r>
      <w:r w:rsidR="000D4943" w:rsidRPr="00ED6412">
        <w:rPr>
          <w:lang w:eastAsia="en-US"/>
        </w:rPr>
        <w:t>has</w:t>
      </w:r>
      <w:r w:rsidR="00D949D8" w:rsidRPr="00ED6412">
        <w:rPr>
          <w:lang w:eastAsia="en-US"/>
        </w:rPr>
        <w:t xml:space="preserve"> been stated in [12, 13] </w:t>
      </w:r>
      <w:r w:rsidR="000D4943" w:rsidRPr="00ED6412">
        <w:rPr>
          <w:lang w:eastAsia="en-US"/>
        </w:rPr>
        <w:t>and it is</w:t>
      </w:r>
      <w:r w:rsidR="00DB07C7" w:rsidRPr="00ED6412">
        <w:rPr>
          <w:lang w:eastAsia="en-US"/>
        </w:rPr>
        <w:t xml:space="preserve"> </w:t>
      </w:r>
      <w:r w:rsidR="00AC2152" w:rsidRPr="00ED6412">
        <w:rPr>
          <w:lang w:eastAsia="en-US"/>
        </w:rPr>
        <w:t xml:space="preserve">a </w:t>
      </w:r>
      <w:r w:rsidR="00DB07C7" w:rsidRPr="00ED6412">
        <w:rPr>
          <w:lang w:eastAsia="en-US"/>
        </w:rPr>
        <w:t>fossil-fired generator</w:t>
      </w:r>
      <w:r w:rsidR="003022DD" w:rsidRPr="00ED6412">
        <w:rPr>
          <w:lang w:eastAsia="en-US"/>
        </w:rPr>
        <w:t xml:space="preserve">. </w:t>
      </w:r>
      <w:r w:rsidR="00AB7493" w:rsidRPr="00ED6412">
        <w:rPr>
          <w:lang w:eastAsia="en-US"/>
        </w:rPr>
        <w:t>According to the size of the</w:t>
      </w:r>
      <w:r w:rsidR="008A3FA7" w:rsidRPr="00ED6412">
        <w:rPr>
          <w:lang w:eastAsia="en-US"/>
        </w:rPr>
        <w:t xml:space="preserve"> generator</w:t>
      </w:r>
      <w:r w:rsidR="00B92DD0" w:rsidRPr="00ED6412">
        <w:rPr>
          <w:lang w:eastAsia="en-US"/>
        </w:rPr>
        <w:t>s</w:t>
      </w:r>
      <w:r w:rsidR="008A3FA7" w:rsidRPr="00ED6412">
        <w:rPr>
          <w:lang w:eastAsia="en-US"/>
        </w:rPr>
        <w:t>, the possible fuel</w:t>
      </w:r>
      <w:r w:rsidR="00C3129E" w:rsidRPr="00ED6412">
        <w:rPr>
          <w:lang w:eastAsia="en-US"/>
        </w:rPr>
        <w:t xml:space="preserve"> type</w:t>
      </w:r>
      <w:r w:rsidR="00AC2152" w:rsidRPr="00ED6412">
        <w:rPr>
          <w:lang w:eastAsia="en-US"/>
        </w:rPr>
        <w:t>s</w:t>
      </w:r>
      <w:r w:rsidR="008A3FA7" w:rsidRPr="00ED6412">
        <w:rPr>
          <w:lang w:eastAsia="en-US"/>
        </w:rPr>
        <w:t xml:space="preserve"> </w:t>
      </w:r>
      <w:r w:rsidR="00AC2152" w:rsidRPr="00ED6412">
        <w:rPr>
          <w:lang w:eastAsia="en-US"/>
        </w:rPr>
        <w:t>are</w:t>
      </w:r>
      <w:r w:rsidR="008A3FA7" w:rsidRPr="00ED6412">
        <w:rPr>
          <w:lang w:eastAsia="en-US"/>
        </w:rPr>
        <w:t xml:space="preserve"> coal </w:t>
      </w:r>
      <w:r w:rsidR="00381AA2" w:rsidRPr="00ED6412">
        <w:rPr>
          <w:lang w:eastAsia="en-US"/>
        </w:rPr>
        <w:t>and</w:t>
      </w:r>
      <w:r w:rsidR="008A3FA7" w:rsidRPr="00ED6412">
        <w:rPr>
          <w:lang w:eastAsia="en-US"/>
        </w:rPr>
        <w:t xml:space="preserve"> natural </w:t>
      </w:r>
      <w:r w:rsidR="008A3FA7" w:rsidRPr="00DB1361">
        <w:rPr>
          <w:color w:val="000000" w:themeColor="text1"/>
          <w:lang w:eastAsia="en-US"/>
        </w:rPr>
        <w:t>gas.</w:t>
      </w:r>
      <w:r w:rsidR="00285AAF" w:rsidRPr="00DB1361">
        <w:rPr>
          <w:color w:val="000000" w:themeColor="text1"/>
          <w:lang w:eastAsia="en-US"/>
        </w:rPr>
        <w:t xml:space="preserve"> </w:t>
      </w:r>
      <w:r w:rsidR="00A706EF" w:rsidRPr="00DB1361">
        <w:rPr>
          <w:color w:val="000000" w:themeColor="text1"/>
          <w:lang w:eastAsia="en-US"/>
        </w:rPr>
        <w:t>From an analysis of the coal and gas properties, it was apparent that the generators were coal</w:t>
      </w:r>
      <w:r w:rsidR="001C125C" w:rsidRPr="00DB1361">
        <w:rPr>
          <w:color w:val="000000" w:themeColor="text1"/>
          <w:lang w:eastAsia="en-US"/>
        </w:rPr>
        <w:t>.</w:t>
      </w:r>
      <w:r w:rsidR="002464E4" w:rsidRPr="00DB1361">
        <w:rPr>
          <w:color w:val="000000" w:themeColor="text1"/>
          <w:lang w:eastAsia="en-US"/>
        </w:rPr>
        <w:t xml:space="preserve"> </w:t>
      </w:r>
    </w:p>
    <w:p w14:paraId="57FEE6BE" w14:textId="2CD4AF80" w:rsidR="007D73B7" w:rsidRPr="00ED6412" w:rsidRDefault="007D73B7" w:rsidP="001E3750">
      <w:pPr>
        <w:pStyle w:val="Heading3"/>
      </w:pPr>
      <w:bookmarkStart w:id="236" w:name="_Ref496618663"/>
      <w:bookmarkStart w:id="237" w:name="_Toc523347798"/>
      <w:r w:rsidRPr="00ED6412">
        <w:t>Case 1</w:t>
      </w:r>
      <w:bookmarkEnd w:id="236"/>
      <w:bookmarkEnd w:id="237"/>
    </w:p>
    <w:p w14:paraId="040A5065" w14:textId="78560BF4" w:rsidR="003C4BD4" w:rsidRPr="00ED6412" w:rsidRDefault="003C4BD4" w:rsidP="003C4BD4">
      <w:pPr>
        <w:rPr>
          <w:lang w:eastAsia="en-US"/>
        </w:rPr>
      </w:pPr>
      <w:r w:rsidRPr="00ED6412">
        <w:rPr>
          <w:lang w:eastAsia="en-US"/>
        </w:rPr>
        <w:t xml:space="preserve">Two types of analysis will be applied to this case, one is inter-day and another is intra-day. </w:t>
      </w:r>
      <w:r w:rsidR="00FF2920" w:rsidRPr="00ED6412">
        <w:rPr>
          <w:lang w:eastAsia="en-US"/>
        </w:rPr>
        <w:t>Inter-day analysis gives the optimization results in different scenarios of the whole day and intra-day analysis indicates the hourly optimization results in different scenarios in the typical day.</w:t>
      </w:r>
    </w:p>
    <w:p w14:paraId="75D261FE" w14:textId="3EDD0865" w:rsidR="003460FD" w:rsidRPr="00ED6412" w:rsidRDefault="009256A7" w:rsidP="00A326F0">
      <w:pPr>
        <w:pStyle w:val="Heading4"/>
      </w:pPr>
      <w:bookmarkStart w:id="238" w:name="_Ref499638654"/>
      <w:bookmarkStart w:id="239" w:name="_Toc523347799"/>
      <w:r w:rsidRPr="00ED6412">
        <w:lastRenderedPageBreak/>
        <w:t>Inter-day</w:t>
      </w:r>
      <w:r w:rsidR="00373A73" w:rsidRPr="00ED6412">
        <w:t xml:space="preserve"> </w:t>
      </w:r>
      <w:r w:rsidR="00416DFB" w:rsidRPr="00ED6412">
        <w:t>result</w:t>
      </w:r>
      <w:r w:rsidR="00A07864" w:rsidRPr="00ED6412">
        <w:t>s</w:t>
      </w:r>
      <w:bookmarkEnd w:id="238"/>
      <w:bookmarkEnd w:id="239"/>
    </w:p>
    <w:p w14:paraId="4B257974" w14:textId="3456ECAC" w:rsidR="009C48C8" w:rsidRPr="00ED6412" w:rsidRDefault="000B1641" w:rsidP="00907525">
      <w:pPr>
        <w:rPr>
          <w:lang w:eastAsia="en-US"/>
        </w:rPr>
      </w:pPr>
      <w:r w:rsidRPr="00ED6412">
        <w:rPr>
          <w:lang w:eastAsia="en-US"/>
        </w:rPr>
        <w:t>For an inter-day analysis,</w:t>
      </w:r>
      <w:r w:rsidR="009E0147" w:rsidRPr="00ED6412">
        <w:rPr>
          <w:lang w:eastAsia="en-US"/>
        </w:rPr>
        <w:t xml:space="preserve"> </w:t>
      </w:r>
      <w:r w:rsidR="00C54696" w:rsidRPr="00ED6412">
        <w:rPr>
          <w:lang w:eastAsia="en-US"/>
        </w:rPr>
        <w:t>60</w:t>
      </w:r>
      <w:r w:rsidR="00764ACE" w:rsidRPr="00ED6412">
        <w:rPr>
          <w:lang w:eastAsia="en-US"/>
        </w:rPr>
        <w:t xml:space="preserve"> scenarios</w:t>
      </w:r>
      <w:r w:rsidR="00EF56B2" w:rsidRPr="00ED6412">
        <w:rPr>
          <w:lang w:eastAsia="en-US"/>
        </w:rPr>
        <w:t xml:space="preserve"> </w:t>
      </w:r>
      <w:r w:rsidR="0062664A" w:rsidRPr="00ED6412">
        <w:rPr>
          <w:lang w:eastAsia="en-US"/>
        </w:rPr>
        <w:t>using</w:t>
      </w:r>
      <w:r w:rsidR="003A013D" w:rsidRPr="00ED6412">
        <w:rPr>
          <w:lang w:eastAsia="en-US"/>
        </w:rPr>
        <w:t xml:space="preserve"> 3 different factors, namely wind power penetration, CPF and EPS, are</w:t>
      </w:r>
      <w:r w:rsidR="00764ACE" w:rsidRPr="00ED6412">
        <w:rPr>
          <w:lang w:eastAsia="en-US"/>
        </w:rPr>
        <w:t xml:space="preserve"> considered</w:t>
      </w:r>
      <w:r w:rsidR="00137630" w:rsidRPr="00ED6412">
        <w:rPr>
          <w:lang w:eastAsia="en-US"/>
        </w:rPr>
        <w:t>.</w:t>
      </w:r>
      <w:r w:rsidR="00764ACE" w:rsidRPr="00ED6412">
        <w:rPr>
          <w:lang w:eastAsia="en-US"/>
        </w:rPr>
        <w:t xml:space="preserve"> </w:t>
      </w:r>
      <w:r w:rsidR="00137630" w:rsidRPr="00ED6412">
        <w:rPr>
          <w:lang w:eastAsia="en-US"/>
        </w:rPr>
        <w:t>T</w:t>
      </w:r>
      <w:r w:rsidR="00764ACE" w:rsidRPr="00ED6412">
        <w:rPr>
          <w:lang w:eastAsia="en-US"/>
        </w:rPr>
        <w:t xml:space="preserve">he scenarios </w:t>
      </w:r>
      <w:r w:rsidR="00137630" w:rsidRPr="00ED6412">
        <w:rPr>
          <w:lang w:eastAsia="en-US"/>
        </w:rPr>
        <w:t xml:space="preserve">are </w:t>
      </w:r>
      <w:r w:rsidR="00764ACE" w:rsidRPr="00ED6412">
        <w:rPr>
          <w:lang w:eastAsia="en-US"/>
        </w:rPr>
        <w:t xml:space="preserve">under </w:t>
      </w:r>
      <w:r w:rsidR="00C54696" w:rsidRPr="00ED6412">
        <w:rPr>
          <w:lang w:eastAsia="en-US"/>
        </w:rPr>
        <w:t>3 different wind power penetration</w:t>
      </w:r>
      <w:r w:rsidR="0062664A" w:rsidRPr="00ED6412">
        <w:rPr>
          <w:lang w:eastAsia="en-US"/>
        </w:rPr>
        <w:t>s</w:t>
      </w:r>
      <w:r w:rsidR="00C54696" w:rsidRPr="00ED6412">
        <w:rPr>
          <w:lang w:eastAsia="en-US"/>
        </w:rPr>
        <w:t xml:space="preserve">, </w:t>
      </w:r>
      <w:r w:rsidR="00AE51D2" w:rsidRPr="00ED6412">
        <w:rPr>
          <w:lang w:eastAsia="en-US"/>
        </w:rPr>
        <w:t>10%, 20% and 30</w:t>
      </w:r>
      <w:r w:rsidR="00764ACE" w:rsidRPr="00ED6412">
        <w:rPr>
          <w:lang w:eastAsia="en-US"/>
        </w:rPr>
        <w:t>%</w:t>
      </w:r>
      <w:r w:rsidR="00713A80" w:rsidRPr="00ED6412">
        <w:rPr>
          <w:lang w:eastAsia="en-US"/>
        </w:rPr>
        <w:t xml:space="preserve"> of the peak demand of the typical day in the Sheffield region</w:t>
      </w:r>
      <w:r w:rsidR="00C54696" w:rsidRPr="00ED6412">
        <w:rPr>
          <w:lang w:eastAsia="en-US"/>
        </w:rPr>
        <w:t xml:space="preserve">, </w:t>
      </w:r>
      <w:r w:rsidR="00764ACE" w:rsidRPr="00ED6412">
        <w:rPr>
          <w:lang w:eastAsia="en-US"/>
        </w:rPr>
        <w:t>respectively,</w:t>
      </w:r>
      <w:r w:rsidR="00C54696" w:rsidRPr="00ED6412">
        <w:rPr>
          <w:lang w:eastAsia="en-US"/>
        </w:rPr>
        <w:t xml:space="preserve"> </w:t>
      </w:r>
      <w:r w:rsidR="00713A80" w:rsidRPr="00ED6412">
        <w:rPr>
          <w:lang w:eastAsia="en-US"/>
        </w:rPr>
        <w:t>namely</w:t>
      </w:r>
      <w:r w:rsidR="00383507" w:rsidRPr="00ED6412">
        <w:t xml:space="preserve"> </w:t>
      </w:r>
      <w:r w:rsidR="00383507" w:rsidRPr="00ED6412">
        <w:rPr>
          <w:lang w:eastAsia="en-US"/>
        </w:rPr>
        <w:t>21 MW, 42 MW and 64 MW,</w:t>
      </w:r>
      <w:r w:rsidR="00713A80" w:rsidRPr="00ED6412">
        <w:rPr>
          <w:lang w:eastAsia="en-US"/>
        </w:rPr>
        <w:t xml:space="preserve"> </w:t>
      </w:r>
      <w:r w:rsidR="00FB6A93" w:rsidRPr="00ED6412">
        <w:rPr>
          <w:lang w:eastAsia="en-US"/>
        </w:rPr>
        <w:t xml:space="preserve">and 5 </w:t>
      </w:r>
      <w:r w:rsidR="003818F9" w:rsidRPr="00ED6412">
        <w:rPr>
          <w:lang w:eastAsia="en-US"/>
        </w:rPr>
        <w:t>CPF</w:t>
      </w:r>
      <w:r w:rsidR="0086274A" w:rsidRPr="00ED6412">
        <w:rPr>
          <w:lang w:eastAsia="en-US"/>
        </w:rPr>
        <w:t>,</w:t>
      </w:r>
      <w:r w:rsidR="00FB6A93" w:rsidRPr="00ED6412">
        <w:rPr>
          <w:lang w:eastAsia="en-US"/>
        </w:rPr>
        <w:t xml:space="preserve"> </w:t>
      </w:r>
      <w:r w:rsidR="0086274A" w:rsidRPr="00ED6412">
        <w:rPr>
          <w:lang w:eastAsia="en-US"/>
        </w:rPr>
        <w:t>see</w:t>
      </w:r>
      <w:r w:rsidR="00FB6A93" w:rsidRPr="00ED6412">
        <w:rPr>
          <w:lang w:eastAsia="en-US"/>
        </w:rPr>
        <w:t xml:space="preserve"> </w:t>
      </w:r>
      <w:r w:rsidR="00751991" w:rsidRPr="00ED6412">
        <w:rPr>
          <w:lang w:eastAsia="en-US"/>
        </w:rPr>
        <w:fldChar w:fldCharType="begin"/>
      </w:r>
      <w:r w:rsidR="00751991" w:rsidRPr="00ED6412">
        <w:rPr>
          <w:lang w:eastAsia="en-US"/>
        </w:rPr>
        <w:instrText xml:space="preserve"> REF _Ref484085350 \h </w:instrText>
      </w:r>
      <w:r w:rsidR="00A63E2B" w:rsidRPr="00ED6412">
        <w:rPr>
          <w:lang w:eastAsia="en-US"/>
        </w:rPr>
        <w:instrText xml:space="preserve"> \* MERGEFORMAT </w:instrText>
      </w:r>
      <w:r w:rsidR="00751991" w:rsidRPr="00ED6412">
        <w:rPr>
          <w:lang w:eastAsia="en-US"/>
        </w:rPr>
      </w:r>
      <w:r w:rsidR="00751991" w:rsidRPr="00ED6412">
        <w:rPr>
          <w:lang w:eastAsia="en-US"/>
        </w:rPr>
        <w:fldChar w:fldCharType="separate"/>
      </w:r>
      <w:r w:rsidR="00C05E44" w:rsidRPr="00ED6412">
        <w:t xml:space="preserve">Table </w:t>
      </w:r>
      <w:r w:rsidR="00C05E44">
        <w:rPr>
          <w:noProof/>
        </w:rPr>
        <w:t>3</w:t>
      </w:r>
      <w:r w:rsidR="00C05E44" w:rsidRPr="00ED6412">
        <w:rPr>
          <w:noProof/>
        </w:rPr>
        <w:t>.</w:t>
      </w:r>
      <w:r w:rsidR="00C05E44">
        <w:rPr>
          <w:noProof/>
        </w:rPr>
        <w:t>1</w:t>
      </w:r>
      <w:r w:rsidR="00751991" w:rsidRPr="00ED6412">
        <w:rPr>
          <w:lang w:eastAsia="en-US"/>
        </w:rPr>
        <w:fldChar w:fldCharType="end"/>
      </w:r>
      <w:r w:rsidR="00907525" w:rsidRPr="00ED6412">
        <w:rPr>
          <w:lang w:eastAsia="en-US"/>
        </w:rPr>
        <w:t>.</w:t>
      </w:r>
      <w:r w:rsidR="00D34CB3" w:rsidRPr="00ED6412">
        <w:rPr>
          <w:lang w:eastAsia="en-US"/>
        </w:rPr>
        <w:t xml:space="preserve"> </w:t>
      </w:r>
    </w:p>
    <w:p w14:paraId="4CD1BDC0" w14:textId="5AFA649A" w:rsidR="0006617F" w:rsidRPr="00ED6412" w:rsidRDefault="009C48C8" w:rsidP="00137630">
      <w:pPr>
        <w:rPr>
          <w:lang w:eastAsia="en-US"/>
        </w:rPr>
      </w:pPr>
      <w:r w:rsidRPr="00ED6412">
        <w:rPr>
          <w:lang w:eastAsia="en-US"/>
        </w:rPr>
        <w:t xml:space="preserve">From the calculation of </w:t>
      </w:r>
      <w:r w:rsidR="0086274A" w:rsidRPr="00ED6412">
        <w:rPr>
          <w:lang w:eastAsia="en-US"/>
        </w:rPr>
        <w:t xml:space="preserve">the </w:t>
      </w:r>
      <w:r w:rsidR="005010DC" w:rsidRPr="00ED6412">
        <w:rPr>
          <w:lang w:eastAsia="en-US"/>
        </w:rPr>
        <w:t>unlimited</w:t>
      </w:r>
      <w:r w:rsidRPr="00ED6412">
        <w:rPr>
          <w:lang w:eastAsia="en-US"/>
        </w:rPr>
        <w:t xml:space="preserve"> emission scenarios, the minimum emission </w:t>
      </w:r>
      <w:r w:rsidR="00137630" w:rsidRPr="00ED6412">
        <w:rPr>
          <w:lang w:eastAsia="en-US"/>
        </w:rPr>
        <w:t xml:space="preserve">level </w:t>
      </w:r>
      <w:r w:rsidRPr="00ED6412">
        <w:rPr>
          <w:lang w:eastAsia="en-US"/>
        </w:rPr>
        <w:t xml:space="preserve">is </w:t>
      </w:r>
      <w:r w:rsidR="00137630" w:rsidRPr="00ED6412">
        <w:rPr>
          <w:lang w:eastAsia="en-US"/>
        </w:rPr>
        <w:t xml:space="preserve">about </w:t>
      </w:r>
      <w:r w:rsidR="005E66C5" w:rsidRPr="00ED6412">
        <w:rPr>
          <w:lang w:eastAsia="en-US"/>
        </w:rPr>
        <w:t xml:space="preserve">200 </w:t>
      </w:r>
      <w:r w:rsidR="00241267" w:rsidRPr="00ED6412">
        <w:t>tCO</w:t>
      </w:r>
      <w:r w:rsidR="00241267" w:rsidRPr="00ED6412">
        <w:rPr>
          <w:vertAlign w:val="subscript"/>
        </w:rPr>
        <w:t>2</w:t>
      </w:r>
      <w:r w:rsidR="00241267" w:rsidRPr="00ED6412">
        <w:t>e</w:t>
      </w:r>
      <w:r w:rsidR="005E66C5" w:rsidRPr="00ED6412">
        <w:rPr>
          <w:lang w:eastAsia="en-US"/>
        </w:rPr>
        <w:t xml:space="preserve">/h </w:t>
      </w:r>
      <w:r w:rsidRPr="00ED6412">
        <w:rPr>
          <w:lang w:eastAsia="en-US"/>
        </w:rPr>
        <w:t>a</w:t>
      </w:r>
      <w:r w:rsidR="006F19E0" w:rsidRPr="00ED6412">
        <w:rPr>
          <w:lang w:eastAsia="en-US"/>
        </w:rPr>
        <w:t>t 10% wind power penetration</w:t>
      </w:r>
      <w:r w:rsidR="00241267" w:rsidRPr="00ED6412">
        <w:rPr>
          <w:lang w:eastAsia="en-US"/>
        </w:rPr>
        <w:t xml:space="preserve">, 180 </w:t>
      </w:r>
      <w:r w:rsidR="00241267" w:rsidRPr="00ED6412">
        <w:t>tCO</w:t>
      </w:r>
      <w:r w:rsidR="00241267" w:rsidRPr="00ED6412">
        <w:rPr>
          <w:vertAlign w:val="subscript"/>
        </w:rPr>
        <w:t>2</w:t>
      </w:r>
      <w:r w:rsidR="00241267" w:rsidRPr="00ED6412">
        <w:t>e</w:t>
      </w:r>
      <w:r w:rsidR="00137630" w:rsidRPr="00ED6412">
        <w:rPr>
          <w:lang w:eastAsia="en-US"/>
        </w:rPr>
        <w:t xml:space="preserve">/h at 20% penetration and 160 </w:t>
      </w:r>
      <w:r w:rsidR="00241267" w:rsidRPr="00ED6412">
        <w:t>tCO</w:t>
      </w:r>
      <w:r w:rsidR="00241267" w:rsidRPr="00ED6412">
        <w:rPr>
          <w:vertAlign w:val="subscript"/>
        </w:rPr>
        <w:t>2</w:t>
      </w:r>
      <w:r w:rsidR="00241267" w:rsidRPr="00ED6412">
        <w:t>e</w:t>
      </w:r>
      <w:r w:rsidR="00137630" w:rsidRPr="00ED6412">
        <w:rPr>
          <w:lang w:eastAsia="en-US"/>
        </w:rPr>
        <w:t xml:space="preserve">/h at </w:t>
      </w:r>
      <w:r w:rsidR="005E66C5" w:rsidRPr="00ED6412">
        <w:rPr>
          <w:lang w:eastAsia="en-US"/>
        </w:rPr>
        <w:t>3</w:t>
      </w:r>
      <w:r w:rsidR="00137630" w:rsidRPr="00ED6412">
        <w:rPr>
          <w:lang w:eastAsia="en-US"/>
        </w:rPr>
        <w:t>0% penetration</w:t>
      </w:r>
      <w:r w:rsidRPr="00ED6412">
        <w:rPr>
          <w:lang w:eastAsia="en-US"/>
        </w:rPr>
        <w:t>.</w:t>
      </w:r>
      <w:r w:rsidR="00137630" w:rsidRPr="00ED6412">
        <w:rPr>
          <w:lang w:eastAsia="en-US"/>
        </w:rPr>
        <w:t xml:space="preserve"> </w:t>
      </w:r>
      <w:r w:rsidR="005E66C5" w:rsidRPr="00ED6412">
        <w:rPr>
          <w:lang w:eastAsia="en-US"/>
        </w:rPr>
        <w:t xml:space="preserve">Therefore </w:t>
      </w:r>
      <w:r w:rsidR="00137630" w:rsidRPr="00ED6412">
        <w:rPr>
          <w:lang w:eastAsia="en-US"/>
        </w:rPr>
        <w:t xml:space="preserve">5 different </w:t>
      </w:r>
      <w:r w:rsidR="00757B61" w:rsidRPr="00ED6412">
        <w:rPr>
          <w:lang w:eastAsia="en-US"/>
        </w:rPr>
        <w:t xml:space="preserve">emission limit of </w:t>
      </w:r>
      <w:r w:rsidR="00FB4C22" w:rsidRPr="00ED6412">
        <w:rPr>
          <w:lang w:eastAsia="en-US"/>
        </w:rPr>
        <w:t>EPS</w:t>
      </w:r>
      <w:r w:rsidR="00532C53" w:rsidRPr="00ED6412">
        <w:rPr>
          <w:lang w:eastAsia="en-US"/>
        </w:rPr>
        <w:t xml:space="preserve"> are undertaken</w:t>
      </w:r>
      <w:r w:rsidR="00137630" w:rsidRPr="00ED6412">
        <w:rPr>
          <w:lang w:eastAsia="en-US"/>
        </w:rPr>
        <w:t xml:space="preserve">, namely unlimited, 230 </w:t>
      </w:r>
      <w:r w:rsidR="00241267" w:rsidRPr="00ED6412">
        <w:t>tCO</w:t>
      </w:r>
      <w:r w:rsidR="00241267" w:rsidRPr="00ED6412">
        <w:rPr>
          <w:vertAlign w:val="subscript"/>
        </w:rPr>
        <w:t>2</w:t>
      </w:r>
      <w:r w:rsidR="00241267" w:rsidRPr="00ED6412">
        <w:t>e</w:t>
      </w:r>
      <w:r w:rsidR="00137630" w:rsidRPr="00ED6412">
        <w:rPr>
          <w:lang w:eastAsia="en-US"/>
        </w:rPr>
        <w:t>/h</w:t>
      </w:r>
      <w:r w:rsidR="00FB4C22" w:rsidRPr="00ED6412">
        <w:rPr>
          <w:lang w:eastAsia="en-US"/>
        </w:rPr>
        <w:t xml:space="preserve"> and</w:t>
      </w:r>
      <w:r w:rsidR="00137630" w:rsidRPr="00ED6412">
        <w:rPr>
          <w:lang w:eastAsia="en-US"/>
        </w:rPr>
        <w:t xml:space="preserve"> 210 </w:t>
      </w:r>
      <w:r w:rsidR="00241267" w:rsidRPr="00ED6412">
        <w:t>tCO</w:t>
      </w:r>
      <w:r w:rsidR="00241267" w:rsidRPr="00ED6412">
        <w:rPr>
          <w:vertAlign w:val="subscript"/>
        </w:rPr>
        <w:t>2</w:t>
      </w:r>
      <w:r w:rsidR="00241267" w:rsidRPr="00ED6412">
        <w:t>e</w:t>
      </w:r>
      <w:r w:rsidR="00137630" w:rsidRPr="00ED6412">
        <w:rPr>
          <w:lang w:eastAsia="en-US"/>
        </w:rPr>
        <w:t>/h</w:t>
      </w:r>
      <w:r w:rsidR="00532C53" w:rsidRPr="00ED6412">
        <w:rPr>
          <w:lang w:eastAsia="en-US"/>
        </w:rPr>
        <w:t xml:space="preserve"> for all wind penetrations</w:t>
      </w:r>
      <w:r w:rsidR="00137630" w:rsidRPr="00ED6412">
        <w:rPr>
          <w:lang w:eastAsia="en-US"/>
        </w:rPr>
        <w:t xml:space="preserve">, 190 </w:t>
      </w:r>
      <w:r w:rsidR="00241267" w:rsidRPr="00ED6412">
        <w:t>tCO</w:t>
      </w:r>
      <w:r w:rsidR="00241267" w:rsidRPr="00ED6412">
        <w:rPr>
          <w:vertAlign w:val="subscript"/>
        </w:rPr>
        <w:t>2</w:t>
      </w:r>
      <w:r w:rsidR="00241267" w:rsidRPr="00ED6412">
        <w:t>e</w:t>
      </w:r>
      <w:r w:rsidR="00137630" w:rsidRPr="00ED6412">
        <w:rPr>
          <w:lang w:eastAsia="en-US"/>
        </w:rPr>
        <w:t xml:space="preserve">/h </w:t>
      </w:r>
      <w:r w:rsidR="00AE51D2" w:rsidRPr="00ED6412">
        <w:rPr>
          <w:lang w:eastAsia="en-US"/>
        </w:rPr>
        <w:t>for 20% and 30</w:t>
      </w:r>
      <w:r w:rsidR="00532C53" w:rsidRPr="00ED6412">
        <w:rPr>
          <w:lang w:eastAsia="en-US"/>
        </w:rPr>
        <w:t xml:space="preserve">% penetration </w:t>
      </w:r>
      <w:r w:rsidR="00137630" w:rsidRPr="00ED6412">
        <w:rPr>
          <w:lang w:eastAsia="en-US"/>
        </w:rPr>
        <w:t xml:space="preserve">and 170 </w:t>
      </w:r>
      <w:r w:rsidR="00241267" w:rsidRPr="00ED6412">
        <w:t>tCO</w:t>
      </w:r>
      <w:r w:rsidR="00241267" w:rsidRPr="00ED6412">
        <w:rPr>
          <w:vertAlign w:val="subscript"/>
        </w:rPr>
        <w:t>2</w:t>
      </w:r>
      <w:r w:rsidR="00241267" w:rsidRPr="00ED6412">
        <w:t>e</w:t>
      </w:r>
      <w:r w:rsidR="00137630" w:rsidRPr="00ED6412">
        <w:rPr>
          <w:lang w:eastAsia="en-US"/>
        </w:rPr>
        <w:t>/h</w:t>
      </w:r>
      <w:r w:rsidR="00532C53" w:rsidRPr="00ED6412">
        <w:rPr>
          <w:lang w:eastAsia="en-US"/>
        </w:rPr>
        <w:t xml:space="preserve"> for 30% penetration only.</w:t>
      </w:r>
    </w:p>
    <w:p w14:paraId="4A4D3EAC" w14:textId="6283FC89" w:rsidR="002264ED" w:rsidRPr="00ED6412" w:rsidRDefault="004B0026" w:rsidP="00137630">
      <w:pPr>
        <w:rPr>
          <w:lang w:eastAsia="en-US"/>
        </w:rPr>
      </w:pPr>
      <w:r w:rsidRPr="00ED6412">
        <w:rPr>
          <w:lang w:eastAsia="en-US"/>
        </w:rPr>
        <w:t>Moreover, a</w:t>
      </w:r>
      <w:r w:rsidR="002264ED" w:rsidRPr="00ED6412">
        <w:rPr>
          <w:lang w:eastAsia="en-US"/>
        </w:rPr>
        <w:t xml:space="preserve">s the demand in </w:t>
      </w:r>
      <w:r w:rsidR="00892A51">
        <w:rPr>
          <w:lang w:eastAsia="en-US"/>
        </w:rPr>
        <w:fldChar w:fldCharType="begin"/>
      </w:r>
      <w:r w:rsidR="00892A51">
        <w:rPr>
          <w:lang w:eastAsia="en-US"/>
        </w:rPr>
        <w:instrText xml:space="preserve"> REF _Ref489264695 \h </w:instrText>
      </w:r>
      <w:r w:rsidR="00892A51">
        <w:rPr>
          <w:lang w:eastAsia="en-US"/>
        </w:rPr>
      </w:r>
      <w:r w:rsidR="00892A51">
        <w:rPr>
          <w:lang w:eastAsia="en-US"/>
        </w:rPr>
        <w:fldChar w:fldCharType="separate"/>
      </w:r>
      <w:r w:rsidR="00892A51" w:rsidRPr="00ED6412">
        <w:t xml:space="preserve">Figure </w:t>
      </w:r>
      <w:r w:rsidR="00892A51">
        <w:rPr>
          <w:noProof/>
        </w:rPr>
        <w:t>4</w:t>
      </w:r>
      <w:r w:rsidR="00892A51">
        <w:t>.</w:t>
      </w:r>
      <w:r w:rsidR="00892A51">
        <w:rPr>
          <w:noProof/>
        </w:rPr>
        <w:t>2</w:t>
      </w:r>
      <w:r w:rsidR="00892A51">
        <w:rPr>
          <w:lang w:eastAsia="en-US"/>
        </w:rPr>
        <w:fldChar w:fldCharType="end"/>
      </w:r>
      <w:r w:rsidR="00892A51">
        <w:rPr>
          <w:lang w:eastAsia="en-US"/>
        </w:rPr>
        <w:t xml:space="preserve"> </w:t>
      </w:r>
      <w:r w:rsidR="002264ED" w:rsidRPr="00ED6412">
        <w:rPr>
          <w:lang w:eastAsia="en-US"/>
        </w:rPr>
        <w:t xml:space="preserve">is </w:t>
      </w:r>
      <w:r w:rsidR="00340A6E" w:rsidRPr="00ED6412">
        <w:rPr>
          <w:lang w:eastAsia="en-US"/>
        </w:rPr>
        <w:t>given every half an hour</w:t>
      </w:r>
      <w:r w:rsidR="002264ED" w:rsidRPr="00ED6412">
        <w:rPr>
          <w:lang w:eastAsia="en-US"/>
        </w:rPr>
        <w:t>, in order to analys</w:t>
      </w:r>
      <w:r w:rsidR="00310DC8" w:rsidRPr="00ED6412">
        <w:rPr>
          <w:lang w:eastAsia="en-US"/>
        </w:rPr>
        <w:t>e</w:t>
      </w:r>
      <w:r w:rsidR="002264ED" w:rsidRPr="00ED6412">
        <w:rPr>
          <w:lang w:eastAsia="en-US"/>
        </w:rPr>
        <w:t xml:space="preserve"> inter-day</w:t>
      </w:r>
      <w:r w:rsidR="00340A6E" w:rsidRPr="00ED6412">
        <w:rPr>
          <w:lang w:eastAsia="en-US"/>
        </w:rPr>
        <w:t xml:space="preserve"> results</w:t>
      </w:r>
      <w:r w:rsidR="002264ED" w:rsidRPr="00ED6412">
        <w:rPr>
          <w:lang w:eastAsia="en-US"/>
        </w:rPr>
        <w:t xml:space="preserve">, the </w:t>
      </w:r>
      <w:r w:rsidR="00582AEB" w:rsidRPr="00ED6412">
        <w:rPr>
          <w:lang w:eastAsia="en-US"/>
        </w:rPr>
        <w:t>optimi</w:t>
      </w:r>
      <w:r w:rsidR="008934DA" w:rsidRPr="00ED6412">
        <w:rPr>
          <w:lang w:eastAsia="en-US"/>
        </w:rPr>
        <w:t>z</w:t>
      </w:r>
      <w:r w:rsidR="00582AEB" w:rsidRPr="00ED6412">
        <w:rPr>
          <w:lang w:eastAsia="en-US"/>
        </w:rPr>
        <w:t>ed results</w:t>
      </w:r>
      <w:r w:rsidR="002264ED" w:rsidRPr="00ED6412">
        <w:rPr>
          <w:lang w:eastAsia="en-US"/>
        </w:rPr>
        <w:t xml:space="preserve"> </w:t>
      </w:r>
      <w:r w:rsidR="0065598E" w:rsidRPr="00ED6412">
        <w:rPr>
          <w:lang w:eastAsia="en-US"/>
        </w:rPr>
        <w:t xml:space="preserve">at each time step </w:t>
      </w:r>
      <w:r w:rsidR="002264ED" w:rsidRPr="00ED6412">
        <w:rPr>
          <w:lang w:eastAsia="en-US"/>
        </w:rPr>
        <w:t xml:space="preserve">will be </w:t>
      </w:r>
      <w:r w:rsidR="00340A6E" w:rsidRPr="00ED6412">
        <w:rPr>
          <w:lang w:eastAsia="en-US"/>
        </w:rPr>
        <w:t>approximately</w:t>
      </w:r>
      <w:r w:rsidR="002264ED" w:rsidRPr="00ED6412">
        <w:rPr>
          <w:lang w:eastAsia="en-US"/>
        </w:rPr>
        <w:t xml:space="preserve"> </w:t>
      </w:r>
      <w:r w:rsidR="0065598E" w:rsidRPr="00ED6412">
        <w:rPr>
          <w:lang w:eastAsia="en-US"/>
        </w:rPr>
        <w:t>multiplied</w:t>
      </w:r>
      <w:r w:rsidR="000B288B" w:rsidRPr="00ED6412">
        <w:rPr>
          <w:lang w:eastAsia="en-US"/>
        </w:rPr>
        <w:t xml:space="preserve"> </w:t>
      </w:r>
      <w:r w:rsidR="00B05E9B" w:rsidRPr="00ED6412">
        <w:rPr>
          <w:lang w:eastAsia="en-US"/>
        </w:rPr>
        <w:t xml:space="preserve">by </w:t>
      </w:r>
      <w:r w:rsidR="000B288B" w:rsidRPr="00ED6412">
        <w:rPr>
          <w:lang w:eastAsia="en-US"/>
        </w:rPr>
        <w:t>0.5</w:t>
      </w:r>
      <w:r w:rsidR="00340A6E" w:rsidRPr="00ED6412">
        <w:rPr>
          <w:lang w:eastAsia="en-US"/>
        </w:rPr>
        <w:t xml:space="preserve"> h</w:t>
      </w:r>
      <w:r w:rsidR="000B288B" w:rsidRPr="00ED6412">
        <w:rPr>
          <w:lang w:eastAsia="en-US"/>
        </w:rPr>
        <w:t xml:space="preserve"> </w:t>
      </w:r>
      <w:r w:rsidR="00340A6E" w:rsidRPr="00ED6412">
        <w:rPr>
          <w:lang w:eastAsia="en-US"/>
        </w:rPr>
        <w:t>in order to obtain</w:t>
      </w:r>
      <w:r w:rsidR="000B288B" w:rsidRPr="00ED6412">
        <w:rPr>
          <w:lang w:eastAsia="en-US"/>
        </w:rPr>
        <w:t xml:space="preserve"> </w:t>
      </w:r>
      <w:r w:rsidR="00365E8C" w:rsidRPr="00ED6412">
        <w:rPr>
          <w:lang w:eastAsia="en-US"/>
        </w:rPr>
        <w:t>the</w:t>
      </w:r>
      <w:r w:rsidR="000B288B" w:rsidRPr="00ED6412">
        <w:rPr>
          <w:lang w:eastAsia="en-US"/>
        </w:rPr>
        <w:t xml:space="preserve"> </w:t>
      </w:r>
      <w:r w:rsidR="00582AEB" w:rsidRPr="00ED6412">
        <w:rPr>
          <w:lang w:eastAsia="en-US"/>
        </w:rPr>
        <w:t>total cost and emission</w:t>
      </w:r>
      <w:r w:rsidR="00365E8C" w:rsidRPr="00ED6412">
        <w:rPr>
          <w:lang w:eastAsia="en-US"/>
        </w:rPr>
        <w:t xml:space="preserve"> </w:t>
      </w:r>
      <w:r w:rsidR="005E2D8F" w:rsidRPr="00ED6412">
        <w:rPr>
          <w:lang w:eastAsia="en-US"/>
        </w:rPr>
        <w:t>of</w:t>
      </w:r>
      <w:r w:rsidR="00340A6E" w:rsidRPr="00ED6412">
        <w:rPr>
          <w:lang w:eastAsia="en-US"/>
        </w:rPr>
        <w:t xml:space="preserve"> </w:t>
      </w:r>
      <w:r w:rsidR="005E2D8F" w:rsidRPr="00ED6412">
        <w:rPr>
          <w:lang w:eastAsia="en-US"/>
        </w:rPr>
        <w:t>the</w:t>
      </w:r>
      <w:r w:rsidR="00365E8C" w:rsidRPr="00ED6412">
        <w:rPr>
          <w:lang w:eastAsia="en-US"/>
        </w:rPr>
        <w:t xml:space="preserve"> typical day.</w:t>
      </w:r>
    </w:p>
    <w:p w14:paraId="428A0325" w14:textId="4C8837B7" w:rsidR="000E0FA1" w:rsidRPr="00ED6412" w:rsidRDefault="00496456" w:rsidP="00137630">
      <w:pPr>
        <w:rPr>
          <w:lang w:eastAsia="en-US"/>
        </w:rPr>
      </w:pPr>
      <w:r w:rsidRPr="00ED6412">
        <w:rPr>
          <w:lang w:eastAsia="en-US"/>
        </w:rPr>
        <w:fldChar w:fldCharType="begin"/>
      </w:r>
      <w:r w:rsidRPr="00ED6412">
        <w:rPr>
          <w:lang w:eastAsia="en-US"/>
        </w:rPr>
        <w:instrText xml:space="preserve"> REF _Ref488941326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892A51" w:rsidRPr="00ED6412">
        <w:t xml:space="preserve">Figure </w:t>
      </w:r>
      <w:r w:rsidR="00892A51">
        <w:rPr>
          <w:noProof/>
        </w:rPr>
        <w:t>4.4</w:t>
      </w:r>
      <w:r w:rsidRPr="00ED6412">
        <w:rPr>
          <w:lang w:eastAsia="en-US"/>
        </w:rPr>
        <w:fldChar w:fldCharType="end"/>
      </w:r>
      <w:r w:rsidRPr="00ED6412">
        <w:rPr>
          <w:lang w:eastAsia="en-US"/>
        </w:rPr>
        <w:t xml:space="preserve"> </w:t>
      </w:r>
      <w:r w:rsidR="00AC095D" w:rsidRPr="00ED6412">
        <w:rPr>
          <w:lang w:eastAsia="en-US"/>
        </w:rPr>
        <w:t>shows the</w:t>
      </w:r>
      <w:r w:rsidRPr="00ED6412">
        <w:rPr>
          <w:lang w:eastAsia="en-US"/>
        </w:rPr>
        <w:t xml:space="preserve"> </w:t>
      </w:r>
      <w:r w:rsidR="00E56F7C" w:rsidRPr="00ED6412">
        <w:rPr>
          <w:lang w:eastAsia="en-US"/>
        </w:rPr>
        <w:t xml:space="preserve">Pareto Front </w:t>
      </w:r>
      <w:r w:rsidRPr="00ED6412">
        <w:rPr>
          <w:lang w:eastAsia="en-US"/>
        </w:rPr>
        <w:t xml:space="preserve">(PF) </w:t>
      </w:r>
      <w:r w:rsidR="002B03F1" w:rsidRPr="00ED6412">
        <w:rPr>
          <w:lang w:eastAsia="en-US"/>
        </w:rPr>
        <w:t xml:space="preserve">of the emission and total cost </w:t>
      </w:r>
      <w:r w:rsidR="00AC095D" w:rsidRPr="00ED6412">
        <w:rPr>
          <w:lang w:eastAsia="en-US"/>
        </w:rPr>
        <w:t>on a</w:t>
      </w:r>
      <w:r w:rsidR="00C72452" w:rsidRPr="00ED6412">
        <w:rPr>
          <w:lang w:eastAsia="en-US"/>
        </w:rPr>
        <w:t xml:space="preserve"> typical</w:t>
      </w:r>
      <w:r w:rsidR="002B03F1" w:rsidRPr="00ED6412">
        <w:rPr>
          <w:lang w:eastAsia="en-US"/>
        </w:rPr>
        <w:t xml:space="preserve"> day </w:t>
      </w:r>
      <w:r w:rsidR="00057749" w:rsidRPr="00ED6412">
        <w:rPr>
          <w:lang w:eastAsia="en-US"/>
        </w:rPr>
        <w:t>for</w:t>
      </w:r>
      <w:r w:rsidRPr="00ED6412">
        <w:rPr>
          <w:lang w:eastAsia="en-US"/>
        </w:rPr>
        <w:t xml:space="preserve"> the given system </w:t>
      </w:r>
      <w:r w:rsidR="003F07FF" w:rsidRPr="00ED6412">
        <w:rPr>
          <w:lang w:eastAsia="en-US"/>
        </w:rPr>
        <w:t xml:space="preserve">for </w:t>
      </w:r>
      <w:r w:rsidRPr="00ED6412">
        <w:rPr>
          <w:lang w:eastAsia="en-US"/>
        </w:rPr>
        <w:t>a day</w:t>
      </w:r>
      <w:r w:rsidR="00FF3046" w:rsidRPr="00ED6412">
        <w:rPr>
          <w:lang w:eastAsia="en-US"/>
        </w:rPr>
        <w:t xml:space="preserve"> with 10% to 30</w:t>
      </w:r>
      <w:r w:rsidR="003E0EB3" w:rsidRPr="00ED6412">
        <w:rPr>
          <w:lang w:eastAsia="en-US"/>
        </w:rPr>
        <w:t xml:space="preserve">% wind power penetration, </w:t>
      </w:r>
      <w:r w:rsidR="0067631A" w:rsidRPr="00ED6412">
        <w:rPr>
          <w:lang w:eastAsia="en-US"/>
        </w:rPr>
        <w:t>different CPF</w:t>
      </w:r>
      <w:r w:rsidR="003E0EB3" w:rsidRPr="00ED6412">
        <w:rPr>
          <w:lang w:eastAsia="en-US"/>
        </w:rPr>
        <w:t xml:space="preserve"> and unlimited to highly restricted</w:t>
      </w:r>
      <w:r w:rsidR="00757B61" w:rsidRPr="00ED6412">
        <w:rPr>
          <w:lang w:eastAsia="en-US"/>
        </w:rPr>
        <w:t xml:space="preserve"> </w:t>
      </w:r>
      <w:r w:rsidR="00757B61" w:rsidRPr="00ED6412">
        <w:t>emission limit of</w:t>
      </w:r>
      <w:r w:rsidR="003E0EB3" w:rsidRPr="00ED6412">
        <w:rPr>
          <w:lang w:eastAsia="en-US"/>
        </w:rPr>
        <w:t xml:space="preserve"> </w:t>
      </w:r>
      <w:r w:rsidR="0067631A" w:rsidRPr="00ED6412">
        <w:rPr>
          <w:lang w:eastAsia="en-US"/>
        </w:rPr>
        <w:t>EPS</w:t>
      </w:r>
      <w:r w:rsidR="003E0EB3" w:rsidRPr="00ED6412">
        <w:rPr>
          <w:lang w:eastAsia="en-US"/>
        </w:rPr>
        <w:t>.</w:t>
      </w:r>
    </w:p>
    <w:p w14:paraId="4B465DFF" w14:textId="108F8764" w:rsidR="004C1769" w:rsidRPr="00ED6412" w:rsidRDefault="004C1769" w:rsidP="00137630">
      <w:pPr>
        <w:rPr>
          <w:lang w:eastAsia="en-US"/>
        </w:rPr>
      </w:pPr>
      <w:r w:rsidRPr="00ED6412">
        <w:rPr>
          <w:lang w:eastAsia="en-US"/>
        </w:rPr>
        <w:t xml:space="preserve">As shown in </w:t>
      </w:r>
      <w:r w:rsidRPr="00ED6412">
        <w:rPr>
          <w:lang w:eastAsia="en-US"/>
        </w:rPr>
        <w:fldChar w:fldCharType="begin"/>
      </w:r>
      <w:r w:rsidRPr="00ED6412">
        <w:rPr>
          <w:lang w:eastAsia="en-US"/>
        </w:rPr>
        <w:instrText xml:space="preserve"> REF _Ref488941326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892A51" w:rsidRPr="00ED6412">
        <w:t xml:space="preserve">Figure </w:t>
      </w:r>
      <w:r w:rsidR="00892A51">
        <w:rPr>
          <w:noProof/>
        </w:rPr>
        <w:t>4.4</w:t>
      </w:r>
      <w:r w:rsidRPr="00ED6412">
        <w:rPr>
          <w:lang w:eastAsia="en-US"/>
        </w:rPr>
        <w:fldChar w:fldCharType="end"/>
      </w:r>
      <w:r w:rsidRPr="00ED6412">
        <w:rPr>
          <w:lang w:eastAsia="en-US"/>
        </w:rPr>
        <w:t xml:space="preserve">, for the given electrical system with the constant fuel and wind power cost (without considering inflation), the total cost of the Sheffield </w:t>
      </w:r>
      <w:r w:rsidRPr="00ED6412">
        <w:rPr>
          <w:lang w:eastAsia="en-US"/>
        </w:rPr>
        <w:lastRenderedPageBreak/>
        <w:t xml:space="preserve">region in the typical day increases by over 6 times from 2010 to 2050 due to the CPF applied. </w:t>
      </w:r>
    </w:p>
    <w:p w14:paraId="339F6609" w14:textId="6763FCE2" w:rsidR="00731F3B" w:rsidRPr="00ED6412" w:rsidRDefault="00FD00D0" w:rsidP="00731F3B">
      <w:pPr>
        <w:keepNext/>
      </w:pPr>
      <w:r>
        <w:rPr>
          <w:noProof/>
          <w:lang w:eastAsia="en-GB"/>
        </w:rPr>
        <w:drawing>
          <wp:inline distT="0" distB="0" distL="0" distR="0" wp14:anchorId="047BA7D0" wp14:editId="76098C9B">
            <wp:extent cx="5730875" cy="5730875"/>
            <wp:effectExtent l="0" t="0" r="3175"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pic:spPr>
                </pic:pic>
              </a:graphicData>
            </a:graphic>
          </wp:inline>
        </w:drawing>
      </w:r>
    </w:p>
    <w:p w14:paraId="4E85BAD9" w14:textId="6DB4A5E6" w:rsidR="00E85590" w:rsidRPr="00ED6412" w:rsidRDefault="00731F3B" w:rsidP="00E85590">
      <w:pPr>
        <w:pStyle w:val="Caption"/>
        <w:jc w:val="both"/>
      </w:pPr>
      <w:bookmarkStart w:id="240" w:name="_Ref488941326"/>
      <w:bookmarkStart w:id="241" w:name="_Toc523347885"/>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4</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4</w:t>
      </w:r>
      <w:r w:rsidR="00C47357">
        <w:rPr>
          <w:noProof/>
        </w:rPr>
        <w:fldChar w:fldCharType="end"/>
      </w:r>
      <w:bookmarkEnd w:id="240"/>
      <w:r w:rsidRPr="00ED6412">
        <w:t xml:space="preserve"> </w:t>
      </w:r>
      <w:r w:rsidR="00D5217D" w:rsidRPr="00ED6412">
        <w:t xml:space="preserve">PF </w:t>
      </w:r>
      <w:r w:rsidR="00057749" w:rsidRPr="00ED6412">
        <w:t>for</w:t>
      </w:r>
      <w:r w:rsidR="00D5217D" w:rsidRPr="00ED6412">
        <w:t xml:space="preserve"> </w:t>
      </w:r>
      <w:r w:rsidR="00496456" w:rsidRPr="00ED6412">
        <w:t xml:space="preserve">the </w:t>
      </w:r>
      <w:r w:rsidR="00AD233D" w:rsidRPr="00ED6412">
        <w:t xml:space="preserve">given system of </w:t>
      </w:r>
      <w:r w:rsidR="00D5217D" w:rsidRPr="00ED6412">
        <w:t>a day</w:t>
      </w:r>
      <w:r w:rsidR="00AC095D" w:rsidRPr="00ED6412">
        <w:t xml:space="preserve"> with</w:t>
      </w:r>
      <w:r w:rsidR="00D5217D" w:rsidRPr="00ED6412">
        <w:t xml:space="preserve"> (a) no emission limit</w:t>
      </w:r>
      <w:r w:rsidR="00AC095D" w:rsidRPr="00ED6412">
        <w:t>,</w:t>
      </w:r>
      <w:r w:rsidR="00D5217D" w:rsidRPr="00ED6412">
        <w:t xml:space="preserve"> (b) </w:t>
      </w:r>
      <w:r w:rsidR="00A55002" w:rsidRPr="00ED6412">
        <w:t>230</w:t>
      </w:r>
      <w:r w:rsidR="00E74131" w:rsidRPr="00ED6412">
        <w:t xml:space="preserve"> tCO</w:t>
      </w:r>
      <w:r w:rsidR="00E74131" w:rsidRPr="00ED6412">
        <w:rPr>
          <w:vertAlign w:val="subscript"/>
        </w:rPr>
        <w:t>2</w:t>
      </w:r>
      <w:r w:rsidR="00E74131" w:rsidRPr="00ED6412">
        <w:t>e</w:t>
      </w:r>
      <w:r w:rsidR="00E85590" w:rsidRPr="00ED6412">
        <w:t>/h</w:t>
      </w:r>
      <w:r w:rsidR="00AC095D" w:rsidRPr="00ED6412">
        <w:t>,</w:t>
      </w:r>
      <w:r w:rsidR="008628F9" w:rsidRPr="00ED6412">
        <w:t xml:space="preserve"> </w:t>
      </w:r>
      <w:r w:rsidR="00E85590" w:rsidRPr="00ED6412">
        <w:t xml:space="preserve">(c) 210 </w:t>
      </w:r>
      <w:r w:rsidR="00E74131" w:rsidRPr="00ED6412">
        <w:t>tCO</w:t>
      </w:r>
      <w:r w:rsidR="00E74131" w:rsidRPr="00ED6412">
        <w:rPr>
          <w:vertAlign w:val="subscript"/>
        </w:rPr>
        <w:t>2</w:t>
      </w:r>
      <w:r w:rsidR="00E74131" w:rsidRPr="00ED6412">
        <w:t>e</w:t>
      </w:r>
      <w:r w:rsidR="00E85590" w:rsidRPr="00ED6412">
        <w:t>/h</w:t>
      </w:r>
      <w:r w:rsidR="00AC095D" w:rsidRPr="00ED6412">
        <w:t>,</w:t>
      </w:r>
      <w:r w:rsidR="00A55002" w:rsidRPr="00ED6412">
        <w:t xml:space="preserve"> (d) 190 </w:t>
      </w:r>
      <w:r w:rsidR="00E74131" w:rsidRPr="00ED6412">
        <w:t>tCO</w:t>
      </w:r>
      <w:r w:rsidR="00E74131" w:rsidRPr="00ED6412">
        <w:rPr>
          <w:vertAlign w:val="subscript"/>
        </w:rPr>
        <w:t>2</w:t>
      </w:r>
      <w:r w:rsidR="00E74131" w:rsidRPr="00ED6412">
        <w:t>e</w:t>
      </w:r>
      <w:r w:rsidR="00E85590" w:rsidRPr="00ED6412">
        <w:t>/h</w:t>
      </w:r>
      <w:r w:rsidR="00AC095D" w:rsidRPr="00ED6412">
        <w:t>, and</w:t>
      </w:r>
      <w:r w:rsidR="00A55002" w:rsidRPr="00ED6412">
        <w:t xml:space="preserve"> (e) 170 </w:t>
      </w:r>
      <w:r w:rsidR="00E74131" w:rsidRPr="00ED6412">
        <w:t>tCO</w:t>
      </w:r>
      <w:r w:rsidR="00E74131" w:rsidRPr="00ED6412">
        <w:rPr>
          <w:vertAlign w:val="subscript"/>
        </w:rPr>
        <w:t>2</w:t>
      </w:r>
      <w:r w:rsidR="00E74131" w:rsidRPr="00ED6412">
        <w:t>e</w:t>
      </w:r>
      <w:r w:rsidR="00E85590" w:rsidRPr="00ED6412">
        <w:t>/h</w:t>
      </w:r>
      <w:r w:rsidR="00757B61" w:rsidRPr="00ED6412">
        <w:t xml:space="preserve"> emission limit of EPS</w:t>
      </w:r>
      <w:r w:rsidR="00AC095D" w:rsidRPr="00ED6412">
        <w:t>.</w:t>
      </w:r>
      <w:bookmarkEnd w:id="241"/>
    </w:p>
    <w:p w14:paraId="6B839C4C" w14:textId="5570818A" w:rsidR="00AD51C5" w:rsidRDefault="00AD51C5" w:rsidP="00D9383E">
      <w:pPr>
        <w:rPr>
          <w:lang w:eastAsia="en-US"/>
        </w:rPr>
      </w:pPr>
      <w:r w:rsidRPr="00ED6412">
        <w:rPr>
          <w:lang w:eastAsia="en-US"/>
        </w:rPr>
        <w:lastRenderedPageBreak/>
        <w:t xml:space="preserve">From </w:t>
      </w:r>
      <w:r w:rsidRPr="00ED6412">
        <w:rPr>
          <w:lang w:eastAsia="en-US"/>
        </w:rPr>
        <w:fldChar w:fldCharType="begin"/>
      </w:r>
      <w:r w:rsidRPr="00ED6412">
        <w:rPr>
          <w:lang w:eastAsia="en-US"/>
        </w:rPr>
        <w:instrText xml:space="preserve"> REF _Ref488941326 \h  \* MERGEFORMAT </w:instrText>
      </w:r>
      <w:r w:rsidRPr="00ED6412">
        <w:rPr>
          <w:lang w:eastAsia="en-US"/>
        </w:rPr>
      </w:r>
      <w:r w:rsidRPr="00ED6412">
        <w:rPr>
          <w:lang w:eastAsia="en-US"/>
        </w:rPr>
        <w:fldChar w:fldCharType="separate"/>
      </w:r>
      <w:r w:rsidRPr="00ED6412">
        <w:t xml:space="preserve">Figure </w:t>
      </w:r>
      <w:r>
        <w:rPr>
          <w:noProof/>
        </w:rPr>
        <w:t>4.4</w:t>
      </w:r>
      <w:r w:rsidRPr="00ED6412">
        <w:rPr>
          <w:lang w:eastAsia="en-US"/>
        </w:rPr>
        <w:fldChar w:fldCharType="end"/>
      </w:r>
      <w:r w:rsidRPr="00ED6412">
        <w:rPr>
          <w:lang w:eastAsia="en-US"/>
        </w:rPr>
        <w:t xml:space="preserve">, it can be seen that the EPS dominates the cost and the emissions before 2020 and the wind power penetration does not significantly affect the cost and emission. This is because the wind power cost is higher than the fuel and emissions costs. In 2020, the emissions under </w:t>
      </w:r>
      <w:r w:rsidRPr="00ED6412">
        <w:t>190 tCO</w:t>
      </w:r>
      <w:r w:rsidRPr="00ED6412">
        <w:rPr>
          <w:vertAlign w:val="subscript"/>
        </w:rPr>
        <w:t>2</w:t>
      </w:r>
      <w:r w:rsidRPr="00ED6412">
        <w:t>e/h</w:t>
      </w:r>
      <w:r w:rsidRPr="00ED6412">
        <w:rPr>
          <w:lang w:eastAsia="en-US"/>
        </w:rPr>
        <w:t xml:space="preserve"> emission limit in (d) reduces by 6.7% compared to the no EPS model (a) in the system with 20% wind power penetration. However, the cost only increases 2.0%. Further, the emission under 170</w:t>
      </w:r>
      <w:r w:rsidRPr="00ED6412">
        <w:t xml:space="preserve"> tCO</w:t>
      </w:r>
      <w:r w:rsidRPr="00ED6412">
        <w:rPr>
          <w:vertAlign w:val="subscript"/>
        </w:rPr>
        <w:t>2</w:t>
      </w:r>
      <w:r w:rsidRPr="00ED6412">
        <w:t>e</w:t>
      </w:r>
      <w:r w:rsidRPr="00ED6412">
        <w:rPr>
          <w:lang w:eastAsia="en-US"/>
        </w:rPr>
        <w:t>/h emission limit (e) reduces to 8.7% with 30% wind power penetration a</w:t>
      </w:r>
      <w:r>
        <w:rPr>
          <w:lang w:eastAsia="en-US"/>
        </w:rPr>
        <w:t xml:space="preserve">nd the cost increases by 5.4%. </w:t>
      </w:r>
    </w:p>
    <w:p w14:paraId="5FA64ECD" w14:textId="7284CB99" w:rsidR="008012E9" w:rsidRPr="00ED6412" w:rsidRDefault="00CF4A76" w:rsidP="00D9383E">
      <w:pPr>
        <w:rPr>
          <w:lang w:eastAsia="en-US"/>
        </w:rPr>
      </w:pPr>
      <w:r w:rsidRPr="00ED6412">
        <w:rPr>
          <w:lang w:eastAsia="en-US"/>
        </w:rPr>
        <w:t>Moreover, a</w:t>
      </w:r>
      <w:r w:rsidR="003612C2" w:rsidRPr="00ED6412">
        <w:rPr>
          <w:lang w:eastAsia="en-US"/>
        </w:rPr>
        <w:t xml:space="preserve">ccording to (a) to (d), </w:t>
      </w:r>
      <w:r w:rsidR="003F0CAF" w:rsidRPr="00ED6412">
        <w:rPr>
          <w:lang w:eastAsia="en-US"/>
        </w:rPr>
        <w:t xml:space="preserve">the </w:t>
      </w:r>
      <w:r w:rsidR="008012E9" w:rsidRPr="00ED6412">
        <w:rPr>
          <w:lang w:eastAsia="en-US"/>
        </w:rPr>
        <w:t>wind power penetration becomes a high impact factor on the cost and emission</w:t>
      </w:r>
      <w:r w:rsidR="0076257C" w:rsidRPr="00ED6412">
        <w:rPr>
          <w:lang w:eastAsia="en-US"/>
        </w:rPr>
        <w:t>s</w:t>
      </w:r>
      <w:r w:rsidR="008012E9" w:rsidRPr="00ED6412">
        <w:rPr>
          <w:lang w:eastAsia="en-US"/>
        </w:rPr>
        <w:t xml:space="preserve"> due to </w:t>
      </w:r>
      <w:r w:rsidR="003F0CAF" w:rsidRPr="00ED6412">
        <w:rPr>
          <w:lang w:eastAsia="en-US"/>
        </w:rPr>
        <w:t xml:space="preserve">the </w:t>
      </w:r>
      <w:r w:rsidR="008012E9" w:rsidRPr="00ED6412">
        <w:rPr>
          <w:lang w:eastAsia="en-US"/>
        </w:rPr>
        <w:t xml:space="preserve">high </w:t>
      </w:r>
      <w:r w:rsidR="00D42851" w:rsidRPr="00ED6412">
        <w:rPr>
          <w:lang w:eastAsia="en-US"/>
        </w:rPr>
        <w:t>CPF</w:t>
      </w:r>
      <w:r w:rsidR="003612C2" w:rsidRPr="00ED6412">
        <w:rPr>
          <w:lang w:eastAsia="en-US"/>
        </w:rPr>
        <w:t xml:space="preserve"> after 20</w:t>
      </w:r>
      <w:r w:rsidR="008D00F7" w:rsidRPr="00ED6412">
        <w:rPr>
          <w:lang w:eastAsia="en-US"/>
        </w:rPr>
        <w:t>2</w:t>
      </w:r>
      <w:r w:rsidR="003612C2" w:rsidRPr="00ED6412">
        <w:rPr>
          <w:lang w:eastAsia="en-US"/>
        </w:rPr>
        <w:t>0</w:t>
      </w:r>
      <w:r w:rsidR="008012E9" w:rsidRPr="00ED6412">
        <w:rPr>
          <w:lang w:eastAsia="en-US"/>
        </w:rPr>
        <w:t xml:space="preserve">. </w:t>
      </w:r>
      <w:r w:rsidR="003F0CAF" w:rsidRPr="00ED6412">
        <w:rPr>
          <w:lang w:eastAsia="en-US"/>
        </w:rPr>
        <w:t>In</w:t>
      </w:r>
      <w:r w:rsidR="008012E9" w:rsidRPr="00ED6412">
        <w:rPr>
          <w:lang w:eastAsia="en-US"/>
        </w:rPr>
        <w:t xml:space="preserve"> 2050, high wind power penetration shows its superiority in both </w:t>
      </w:r>
      <w:r w:rsidR="003F0CAF" w:rsidRPr="00ED6412">
        <w:rPr>
          <w:lang w:eastAsia="en-US"/>
        </w:rPr>
        <w:t xml:space="preserve">the </w:t>
      </w:r>
      <w:r w:rsidR="008012E9" w:rsidRPr="00ED6412">
        <w:rPr>
          <w:lang w:eastAsia="en-US"/>
        </w:rPr>
        <w:t>cost and emission</w:t>
      </w:r>
      <w:r w:rsidR="0076257C" w:rsidRPr="00ED6412">
        <w:rPr>
          <w:lang w:eastAsia="en-US"/>
        </w:rPr>
        <w:t>s</w:t>
      </w:r>
      <w:r w:rsidR="008012E9" w:rsidRPr="00ED6412">
        <w:rPr>
          <w:lang w:eastAsia="en-US"/>
        </w:rPr>
        <w:t xml:space="preserve">. </w:t>
      </w:r>
      <w:r w:rsidR="00501EC5" w:rsidRPr="00ED6412">
        <w:rPr>
          <w:lang w:eastAsia="en-US"/>
        </w:rPr>
        <w:t>The cost of the scenario</w:t>
      </w:r>
      <w:r w:rsidR="00F853AB" w:rsidRPr="00ED6412">
        <w:rPr>
          <w:lang w:eastAsia="en-US"/>
        </w:rPr>
        <w:t>s</w:t>
      </w:r>
      <w:r w:rsidR="00AC299A" w:rsidRPr="00ED6412">
        <w:rPr>
          <w:lang w:eastAsia="en-US"/>
        </w:rPr>
        <w:t xml:space="preserve"> with 30</w:t>
      </w:r>
      <w:r w:rsidR="00501EC5" w:rsidRPr="00ED6412">
        <w:rPr>
          <w:lang w:eastAsia="en-US"/>
        </w:rPr>
        <w:t xml:space="preserve">% wind penetration </w:t>
      </w:r>
      <w:r w:rsidR="003F0CAF" w:rsidRPr="00ED6412">
        <w:rPr>
          <w:lang w:eastAsia="en-US"/>
        </w:rPr>
        <w:t>are</w:t>
      </w:r>
      <w:r w:rsidR="00F853AB" w:rsidRPr="00ED6412">
        <w:rPr>
          <w:lang w:eastAsia="en-US"/>
        </w:rPr>
        <w:t xml:space="preserve"> 5</w:t>
      </w:r>
      <w:r w:rsidR="00067E96" w:rsidRPr="00ED6412">
        <w:rPr>
          <w:lang w:eastAsia="en-US"/>
        </w:rPr>
        <w:t>.6</w:t>
      </w:r>
      <w:r w:rsidR="00F853AB" w:rsidRPr="00ED6412">
        <w:rPr>
          <w:lang w:eastAsia="en-US"/>
        </w:rPr>
        <w:t>%</w:t>
      </w:r>
      <w:r w:rsidR="00067E96" w:rsidRPr="00ED6412">
        <w:rPr>
          <w:lang w:eastAsia="en-US"/>
        </w:rPr>
        <w:t xml:space="preserve"> and</w:t>
      </w:r>
      <w:r w:rsidR="00F853AB" w:rsidRPr="00ED6412">
        <w:rPr>
          <w:lang w:eastAsia="en-US"/>
        </w:rPr>
        <w:t xml:space="preserve"> </w:t>
      </w:r>
      <w:r w:rsidR="00067E96" w:rsidRPr="00ED6412">
        <w:rPr>
          <w:lang w:eastAsia="en-US"/>
        </w:rPr>
        <w:t xml:space="preserve">3.5% </w:t>
      </w:r>
      <w:r w:rsidR="00F853AB" w:rsidRPr="00ED6412">
        <w:rPr>
          <w:lang w:eastAsia="en-US"/>
        </w:rPr>
        <w:t xml:space="preserve">less than the cost </w:t>
      </w:r>
      <w:r w:rsidR="003F0CAF" w:rsidRPr="00ED6412">
        <w:rPr>
          <w:lang w:eastAsia="en-US"/>
        </w:rPr>
        <w:t>for the</w:t>
      </w:r>
      <w:r w:rsidR="00F853AB" w:rsidRPr="00ED6412">
        <w:rPr>
          <w:lang w:eastAsia="en-US"/>
        </w:rPr>
        <w:t xml:space="preserve"> 1</w:t>
      </w:r>
      <w:r w:rsidR="00AC299A" w:rsidRPr="00ED6412">
        <w:rPr>
          <w:lang w:eastAsia="en-US"/>
        </w:rPr>
        <w:t>0</w:t>
      </w:r>
      <w:r w:rsidR="00F853AB" w:rsidRPr="00ED6412">
        <w:rPr>
          <w:lang w:eastAsia="en-US"/>
        </w:rPr>
        <w:t xml:space="preserve">% </w:t>
      </w:r>
      <w:r w:rsidR="00AC299A" w:rsidRPr="00ED6412">
        <w:rPr>
          <w:lang w:eastAsia="en-US"/>
        </w:rPr>
        <w:t>and 20</w:t>
      </w:r>
      <w:r w:rsidR="00067E96" w:rsidRPr="00ED6412">
        <w:rPr>
          <w:lang w:eastAsia="en-US"/>
        </w:rPr>
        <w:t xml:space="preserve">% wind </w:t>
      </w:r>
      <w:r w:rsidR="00F853AB" w:rsidRPr="00ED6412">
        <w:rPr>
          <w:lang w:eastAsia="en-US"/>
        </w:rPr>
        <w:t>penetration</w:t>
      </w:r>
      <w:r w:rsidR="00067E96" w:rsidRPr="00ED6412">
        <w:rPr>
          <w:lang w:eastAsia="en-US"/>
        </w:rPr>
        <w:t>, respectively</w:t>
      </w:r>
      <w:r w:rsidRPr="00ED6412">
        <w:rPr>
          <w:lang w:eastAsia="en-US"/>
        </w:rPr>
        <w:t>, at the same EPS</w:t>
      </w:r>
      <w:r w:rsidR="00A95D1D" w:rsidRPr="00ED6412">
        <w:rPr>
          <w:lang w:eastAsia="en-US"/>
        </w:rPr>
        <w:t xml:space="preserve"> conditions</w:t>
      </w:r>
      <w:r w:rsidR="00067E96" w:rsidRPr="00ED6412">
        <w:rPr>
          <w:lang w:eastAsia="en-US"/>
        </w:rPr>
        <w:t>.</w:t>
      </w:r>
      <w:r w:rsidR="00D9383E" w:rsidRPr="00ED6412">
        <w:rPr>
          <w:lang w:eastAsia="en-US"/>
        </w:rPr>
        <w:t xml:space="preserve"> Meanwhile, the emission</w:t>
      </w:r>
      <w:r w:rsidR="0076257C" w:rsidRPr="00ED6412">
        <w:rPr>
          <w:lang w:eastAsia="en-US"/>
        </w:rPr>
        <w:t>s</w:t>
      </w:r>
      <w:r w:rsidR="00067E96" w:rsidRPr="00ED6412">
        <w:rPr>
          <w:lang w:eastAsia="en-US"/>
        </w:rPr>
        <w:t xml:space="preserve"> </w:t>
      </w:r>
      <w:r w:rsidR="003F0CAF" w:rsidRPr="00ED6412">
        <w:rPr>
          <w:lang w:eastAsia="en-US"/>
        </w:rPr>
        <w:t>in</w:t>
      </w:r>
      <w:r w:rsidR="00AC299A" w:rsidRPr="00ED6412">
        <w:rPr>
          <w:lang w:eastAsia="en-US"/>
        </w:rPr>
        <w:t xml:space="preserve"> the scenarios with 30</w:t>
      </w:r>
      <w:r w:rsidR="00D9383E" w:rsidRPr="00ED6412">
        <w:rPr>
          <w:lang w:eastAsia="en-US"/>
        </w:rPr>
        <w:t xml:space="preserve">% wind penetration </w:t>
      </w:r>
      <w:r w:rsidR="003F0CAF" w:rsidRPr="00ED6412">
        <w:rPr>
          <w:lang w:eastAsia="en-US"/>
        </w:rPr>
        <w:t>are</w:t>
      </w:r>
      <w:r w:rsidR="00D9383E" w:rsidRPr="00ED6412">
        <w:rPr>
          <w:lang w:eastAsia="en-US"/>
        </w:rPr>
        <w:t xml:space="preserve"> </w:t>
      </w:r>
      <w:r w:rsidR="009658FE" w:rsidRPr="00ED6412">
        <w:rPr>
          <w:lang w:eastAsia="en-US"/>
        </w:rPr>
        <w:t>12.0</w:t>
      </w:r>
      <w:r w:rsidR="00D9383E" w:rsidRPr="00ED6412">
        <w:rPr>
          <w:lang w:eastAsia="en-US"/>
        </w:rPr>
        <w:t xml:space="preserve">% and </w:t>
      </w:r>
      <w:r w:rsidR="009658FE" w:rsidRPr="00ED6412">
        <w:rPr>
          <w:lang w:eastAsia="en-US"/>
        </w:rPr>
        <w:t>7.0</w:t>
      </w:r>
      <w:r w:rsidR="00A95D1D" w:rsidRPr="00ED6412">
        <w:rPr>
          <w:lang w:eastAsia="en-US"/>
        </w:rPr>
        <w:t>% less</w:t>
      </w:r>
      <w:r w:rsidR="00D9383E" w:rsidRPr="00ED6412">
        <w:rPr>
          <w:lang w:eastAsia="en-US"/>
        </w:rPr>
        <w:t xml:space="preserve"> than the cost of </w:t>
      </w:r>
      <w:r w:rsidR="003F0CAF" w:rsidRPr="00ED6412">
        <w:rPr>
          <w:lang w:eastAsia="en-US"/>
        </w:rPr>
        <w:t xml:space="preserve">the </w:t>
      </w:r>
      <w:r w:rsidR="00D9383E" w:rsidRPr="00ED6412">
        <w:rPr>
          <w:lang w:eastAsia="en-US"/>
        </w:rPr>
        <w:t xml:space="preserve">10% </w:t>
      </w:r>
      <w:r w:rsidR="00AC299A" w:rsidRPr="00ED6412">
        <w:rPr>
          <w:lang w:eastAsia="en-US"/>
        </w:rPr>
        <w:t>and 20</w:t>
      </w:r>
      <w:r w:rsidR="00D9383E" w:rsidRPr="00ED6412">
        <w:rPr>
          <w:lang w:eastAsia="en-US"/>
        </w:rPr>
        <w:t>% wind penetration, respectively.</w:t>
      </w:r>
    </w:p>
    <w:p w14:paraId="36915057" w14:textId="02C95069" w:rsidR="00A26DD4" w:rsidRPr="00ED6412" w:rsidRDefault="009256A7" w:rsidP="00A326F0">
      <w:pPr>
        <w:pStyle w:val="Heading4"/>
      </w:pPr>
      <w:bookmarkStart w:id="242" w:name="_Toc523347800"/>
      <w:r w:rsidRPr="00ED6412">
        <w:t>Intra-day</w:t>
      </w:r>
      <w:r w:rsidR="00233633" w:rsidRPr="00ED6412">
        <w:t xml:space="preserve"> </w:t>
      </w:r>
      <w:r w:rsidR="00416DFB" w:rsidRPr="00ED6412">
        <w:t>result</w:t>
      </w:r>
      <w:r w:rsidR="00A07864" w:rsidRPr="00ED6412">
        <w:t>s</w:t>
      </w:r>
      <w:bookmarkEnd w:id="242"/>
    </w:p>
    <w:p w14:paraId="2F1E8856" w14:textId="12C91C23" w:rsidR="0055449C" w:rsidRDefault="0002536A" w:rsidP="0055449C">
      <w:r w:rsidRPr="00ED6412">
        <w:rPr>
          <w:lang w:eastAsia="en-US"/>
        </w:rPr>
        <w:t xml:space="preserve">In the intra-day analysis, </w:t>
      </w:r>
      <w:r w:rsidR="00D92B47" w:rsidRPr="00ED6412">
        <w:rPr>
          <w:lang w:eastAsia="en-US"/>
        </w:rPr>
        <w:t>2</w:t>
      </w:r>
      <w:r w:rsidR="00AC36E8" w:rsidRPr="00ED6412">
        <w:rPr>
          <w:lang w:eastAsia="en-US"/>
        </w:rPr>
        <w:t xml:space="preserve"> scenarios </w:t>
      </w:r>
      <w:r w:rsidR="003F0CAF" w:rsidRPr="00ED6412">
        <w:rPr>
          <w:lang w:eastAsia="en-US"/>
        </w:rPr>
        <w:t>are</w:t>
      </w:r>
      <w:r w:rsidR="00AC36E8" w:rsidRPr="00ED6412">
        <w:rPr>
          <w:lang w:eastAsia="en-US"/>
        </w:rPr>
        <w:t xml:space="preserve"> </w:t>
      </w:r>
      <w:r w:rsidR="00BE0ACC" w:rsidRPr="00ED6412">
        <w:rPr>
          <w:lang w:eastAsia="en-US"/>
        </w:rPr>
        <w:t>considered</w:t>
      </w:r>
      <w:r w:rsidR="00D92B47" w:rsidRPr="00ED6412">
        <w:rPr>
          <w:lang w:eastAsia="en-US"/>
        </w:rPr>
        <w:t xml:space="preserve">, namely </w:t>
      </w:r>
      <w:r w:rsidR="003F0CAF" w:rsidRPr="00ED6412">
        <w:rPr>
          <w:lang w:eastAsia="en-US"/>
        </w:rPr>
        <w:t xml:space="preserve">the </w:t>
      </w:r>
      <w:r w:rsidR="00D92B47" w:rsidRPr="00ED6412">
        <w:rPr>
          <w:lang w:eastAsia="en-US"/>
        </w:rPr>
        <w:t xml:space="preserve">Go Green scenario and </w:t>
      </w:r>
      <w:r w:rsidR="003F0CAF" w:rsidRPr="00ED6412">
        <w:rPr>
          <w:lang w:eastAsia="en-US"/>
        </w:rPr>
        <w:t xml:space="preserve">the </w:t>
      </w:r>
      <w:r w:rsidR="00D92B47" w:rsidRPr="00ED6412">
        <w:rPr>
          <w:lang w:eastAsia="en-US"/>
        </w:rPr>
        <w:t>No Progression</w:t>
      </w:r>
      <w:r w:rsidR="00BE0ACC" w:rsidRPr="00ED6412">
        <w:rPr>
          <w:lang w:eastAsia="en-US"/>
        </w:rPr>
        <w:t xml:space="preserve"> </w:t>
      </w:r>
      <w:r w:rsidR="00D92B47" w:rsidRPr="00ED6412">
        <w:rPr>
          <w:lang w:eastAsia="en-US"/>
        </w:rPr>
        <w:t xml:space="preserve">scenario </w:t>
      </w:r>
      <w:r w:rsidR="00233633" w:rsidRPr="00ED6412">
        <w:rPr>
          <w:lang w:eastAsia="en-US"/>
        </w:rPr>
        <w:fldChar w:fldCharType="begin"/>
      </w:r>
      <w:r w:rsidR="000201C4">
        <w:rPr>
          <w:lang w:eastAsia="en-US"/>
        </w:rPr>
        <w:instrText xml:space="preserve"> ADDIN EN.CITE &lt;EndNote&gt;&lt;Cite&gt;&lt;Author&gt;Grid&lt;/Author&gt;&lt;Year&gt;2016&lt;/Year&gt;&lt;RecNum&gt;350&lt;/RecNum&gt;&lt;DisplayText&gt;[72]&lt;/DisplayText&gt;&lt;record&gt;&lt;rec-number&gt;350&lt;/rec-number&gt;&lt;foreign-keys&gt;&lt;key app="EN" db-id="wat2z5xv39zx9lefev2vrzeifd9dzfzsx50x" timestamp="0"&gt;350&lt;/key&gt;&lt;/foreign-keys&gt;&lt;ref-type name="Journal Article"&gt;17&lt;/ref-type&gt;&lt;contributors&gt;&lt;authors&gt;&lt;author&gt;National Grid&lt;/author&gt;&lt;/authors&gt;&lt;/contributors&gt;&lt;titles&gt;&lt;title&gt;Future Energy Scenarios&lt;/title&gt;&lt;/titles&gt;&lt;dates&gt;&lt;year&gt;2016&lt;/year&gt;&lt;/dates&gt;&lt;urls&gt;&lt;related-urls&gt;&lt;url&gt;http://media.nationalgrid.com/media/1304/fes-2016-interactive.pdf&lt;/url&gt;&lt;/related-urls&gt;&lt;/urls&gt;&lt;/record&gt;&lt;/Cite&gt;&lt;/EndNote&gt;</w:instrText>
      </w:r>
      <w:r w:rsidR="00233633" w:rsidRPr="00ED6412">
        <w:rPr>
          <w:lang w:eastAsia="en-US"/>
        </w:rPr>
        <w:fldChar w:fldCharType="separate"/>
      </w:r>
      <w:r w:rsidR="000201C4">
        <w:rPr>
          <w:noProof/>
          <w:lang w:eastAsia="en-US"/>
        </w:rPr>
        <w:t>[</w:t>
      </w:r>
      <w:hyperlink w:anchor="_ENREF_72" w:tooltip="Grid, 2016 #350" w:history="1">
        <w:r w:rsidR="00213BF8">
          <w:rPr>
            <w:noProof/>
            <w:lang w:eastAsia="en-US"/>
          </w:rPr>
          <w:t>72</w:t>
        </w:r>
      </w:hyperlink>
      <w:r w:rsidR="000201C4">
        <w:rPr>
          <w:noProof/>
          <w:lang w:eastAsia="en-US"/>
        </w:rPr>
        <w:t>]</w:t>
      </w:r>
      <w:r w:rsidR="00233633" w:rsidRPr="00ED6412">
        <w:rPr>
          <w:lang w:eastAsia="en-US"/>
        </w:rPr>
        <w:fldChar w:fldCharType="end"/>
      </w:r>
      <w:r w:rsidR="00C51C36" w:rsidRPr="00ED6412">
        <w:rPr>
          <w:lang w:eastAsia="en-US"/>
        </w:rPr>
        <w:t xml:space="preserve">, see </w:t>
      </w:r>
      <w:r w:rsidR="0087217A" w:rsidRPr="00ED6412">
        <w:rPr>
          <w:lang w:eastAsia="en-US"/>
        </w:rPr>
        <w:fldChar w:fldCharType="begin"/>
      </w:r>
      <w:r w:rsidR="0087217A" w:rsidRPr="00ED6412">
        <w:rPr>
          <w:lang w:eastAsia="en-US"/>
        </w:rPr>
        <w:instrText xml:space="preserve"> REF _Ref505890413 \h </w:instrText>
      </w:r>
      <w:r w:rsidR="00A63E2B" w:rsidRPr="00ED6412">
        <w:rPr>
          <w:lang w:eastAsia="en-US"/>
        </w:rPr>
        <w:instrText xml:space="preserve"> \* MERGEFORMAT </w:instrText>
      </w:r>
      <w:r w:rsidR="0087217A" w:rsidRPr="00ED6412">
        <w:rPr>
          <w:lang w:eastAsia="en-US"/>
        </w:rPr>
      </w:r>
      <w:r w:rsidR="0087217A" w:rsidRPr="00ED6412">
        <w:rPr>
          <w:lang w:eastAsia="en-US"/>
        </w:rPr>
        <w:fldChar w:fldCharType="separate"/>
      </w:r>
      <w:r w:rsidR="00C05E44" w:rsidRPr="00ED6412">
        <w:t xml:space="preserve">Table </w:t>
      </w:r>
      <w:r w:rsidR="00C05E44">
        <w:rPr>
          <w:noProof/>
        </w:rPr>
        <w:t>4</w:t>
      </w:r>
      <w:r w:rsidR="00C05E44" w:rsidRPr="00ED6412">
        <w:rPr>
          <w:noProof/>
        </w:rPr>
        <w:t>.</w:t>
      </w:r>
      <w:r w:rsidR="00C05E44">
        <w:rPr>
          <w:noProof/>
        </w:rPr>
        <w:t>5</w:t>
      </w:r>
      <w:r w:rsidR="0087217A" w:rsidRPr="00ED6412">
        <w:rPr>
          <w:lang w:eastAsia="en-US"/>
        </w:rPr>
        <w:fldChar w:fldCharType="end"/>
      </w:r>
      <w:r w:rsidR="0087217A" w:rsidRPr="00ED6412">
        <w:rPr>
          <w:lang w:eastAsia="en-US"/>
        </w:rPr>
        <w:t>.</w:t>
      </w:r>
      <w:r w:rsidR="00F8170E" w:rsidRPr="00ED6412">
        <w:rPr>
          <w:lang w:eastAsia="en-US"/>
        </w:rPr>
        <w:t xml:space="preserve"> </w:t>
      </w:r>
      <w:r w:rsidR="00955CBE" w:rsidRPr="00ED6412">
        <w:rPr>
          <w:lang w:eastAsia="en-US"/>
        </w:rPr>
        <w:t xml:space="preserve">Go </w:t>
      </w:r>
      <w:r w:rsidR="00F8170E" w:rsidRPr="00ED6412">
        <w:rPr>
          <w:lang w:eastAsia="en-US"/>
        </w:rPr>
        <w:t xml:space="preserve">Green is a scenario where </w:t>
      </w:r>
      <w:r w:rsidR="009113D4" w:rsidRPr="00ED6412">
        <w:rPr>
          <w:lang w:eastAsia="en-US"/>
        </w:rPr>
        <w:t xml:space="preserve">the </w:t>
      </w:r>
      <w:r w:rsidR="005159AB" w:rsidRPr="00ED6412">
        <w:rPr>
          <w:lang w:eastAsia="en-US"/>
        </w:rPr>
        <w:t xml:space="preserve">energy </w:t>
      </w:r>
      <w:r w:rsidR="00F8170E" w:rsidRPr="00ED6412">
        <w:rPr>
          <w:lang w:eastAsia="en-US"/>
        </w:rPr>
        <w:t>polic</w:t>
      </w:r>
      <w:r w:rsidR="00B10A99" w:rsidRPr="00ED6412">
        <w:rPr>
          <w:lang w:eastAsia="en-US"/>
        </w:rPr>
        <w:t>ies</w:t>
      </w:r>
      <w:r w:rsidR="00F8170E" w:rsidRPr="00ED6412">
        <w:rPr>
          <w:lang w:eastAsia="en-US"/>
        </w:rPr>
        <w:t xml:space="preserve"> and innovation</w:t>
      </w:r>
      <w:r w:rsidR="001451F8" w:rsidRPr="00ED6412">
        <w:rPr>
          <w:lang w:eastAsia="en-US"/>
        </w:rPr>
        <w:t>s</w:t>
      </w:r>
      <w:r w:rsidR="00F8170E" w:rsidRPr="00ED6412">
        <w:rPr>
          <w:lang w:eastAsia="en-US"/>
        </w:rPr>
        <w:t xml:space="preserve"> are effective in reducing </w:t>
      </w:r>
      <w:r w:rsidR="009113D4" w:rsidRPr="00ED6412">
        <w:rPr>
          <w:lang w:eastAsia="en-US"/>
        </w:rPr>
        <w:t xml:space="preserve">the </w:t>
      </w:r>
      <w:r w:rsidR="00F8170E" w:rsidRPr="00ED6412">
        <w:rPr>
          <w:lang w:eastAsia="en-US"/>
        </w:rPr>
        <w:t>emissions</w:t>
      </w:r>
      <w:r w:rsidR="001451F8" w:rsidRPr="00ED6412">
        <w:rPr>
          <w:lang w:eastAsia="en-US"/>
        </w:rPr>
        <w:t xml:space="preserve"> to</w:t>
      </w:r>
      <w:r w:rsidR="00F8170E" w:rsidRPr="00ED6412">
        <w:rPr>
          <w:lang w:eastAsia="en-US"/>
        </w:rPr>
        <w:t xml:space="preserve"> </w:t>
      </w:r>
      <w:r w:rsidR="001615F3" w:rsidRPr="00ED6412">
        <w:rPr>
          <w:lang w:eastAsia="en-US"/>
        </w:rPr>
        <w:t>achieve</w:t>
      </w:r>
      <w:r w:rsidR="00F8170E" w:rsidRPr="00ED6412">
        <w:rPr>
          <w:lang w:eastAsia="en-US"/>
        </w:rPr>
        <w:t xml:space="preserve"> the 2050 carbon reduction target</w:t>
      </w:r>
      <w:r w:rsidR="00AC242B" w:rsidRPr="00ED6412">
        <w:rPr>
          <w:lang w:eastAsia="en-US"/>
        </w:rPr>
        <w:t xml:space="preserve">, which is 80% of </w:t>
      </w:r>
      <w:r w:rsidR="009113D4" w:rsidRPr="00ED6412">
        <w:rPr>
          <w:lang w:eastAsia="en-US"/>
        </w:rPr>
        <w:t xml:space="preserve">the </w:t>
      </w:r>
      <w:r w:rsidR="00AC242B" w:rsidRPr="00ED6412">
        <w:rPr>
          <w:lang w:eastAsia="en-US"/>
        </w:rPr>
        <w:t>1990 level</w:t>
      </w:r>
      <w:r w:rsidR="00F8170E" w:rsidRPr="00ED6412">
        <w:rPr>
          <w:lang w:eastAsia="en-US"/>
        </w:rPr>
        <w:t xml:space="preserve">. </w:t>
      </w:r>
      <w:r w:rsidR="00F940BE" w:rsidRPr="00ED6412">
        <w:rPr>
          <w:lang w:eastAsia="en-US"/>
        </w:rPr>
        <w:t>In addition,</w:t>
      </w:r>
      <w:r w:rsidR="001451F8" w:rsidRPr="00ED6412">
        <w:rPr>
          <w:lang w:eastAsia="en-US"/>
        </w:rPr>
        <w:t xml:space="preserve"> </w:t>
      </w:r>
      <w:r w:rsidR="00F8170E" w:rsidRPr="00ED6412">
        <w:rPr>
          <w:lang w:eastAsia="en-US"/>
        </w:rPr>
        <w:t xml:space="preserve">No Progression is a </w:t>
      </w:r>
      <w:r w:rsidR="00F940BE" w:rsidRPr="00ED6412">
        <w:rPr>
          <w:lang w:eastAsia="en-US"/>
        </w:rPr>
        <w:t>scenario</w:t>
      </w:r>
      <w:r w:rsidR="00F8170E" w:rsidRPr="00ED6412">
        <w:rPr>
          <w:lang w:eastAsia="en-US"/>
        </w:rPr>
        <w:t xml:space="preserve"> </w:t>
      </w:r>
      <w:r w:rsidR="009113D4" w:rsidRPr="00ED6412">
        <w:rPr>
          <w:lang w:eastAsia="en-US"/>
        </w:rPr>
        <w:t>where</w:t>
      </w:r>
      <w:r w:rsidR="00F940BE" w:rsidRPr="00ED6412">
        <w:rPr>
          <w:lang w:eastAsia="en-US"/>
        </w:rPr>
        <w:t xml:space="preserve"> the power activities are</w:t>
      </w:r>
      <w:r w:rsidR="00F8170E" w:rsidRPr="00ED6412">
        <w:rPr>
          <w:lang w:eastAsia="en-US"/>
        </w:rPr>
        <w:t xml:space="preserve"> as </w:t>
      </w:r>
      <w:r w:rsidR="009113D4" w:rsidRPr="00ED6412">
        <w:rPr>
          <w:lang w:eastAsia="en-US"/>
        </w:rPr>
        <w:t>at present</w:t>
      </w:r>
      <w:r w:rsidR="00C261A7" w:rsidRPr="00ED6412">
        <w:rPr>
          <w:lang w:eastAsia="en-US"/>
        </w:rPr>
        <w:t xml:space="preserve">. </w:t>
      </w:r>
      <w:r w:rsidR="00C261A7" w:rsidRPr="00ED6412">
        <w:rPr>
          <w:lang w:eastAsia="en-US"/>
        </w:rPr>
        <w:lastRenderedPageBreak/>
        <w:t>F</w:t>
      </w:r>
      <w:r w:rsidR="00F940BE" w:rsidRPr="00ED6412">
        <w:rPr>
          <w:lang w:eastAsia="en-US"/>
        </w:rPr>
        <w:t xml:space="preserve">ossil fuels </w:t>
      </w:r>
      <w:r w:rsidR="00F8170E" w:rsidRPr="00ED6412">
        <w:rPr>
          <w:lang w:eastAsia="en-US"/>
        </w:rPr>
        <w:t>dominate</w:t>
      </w:r>
      <w:r w:rsidR="00F940BE" w:rsidRPr="00ED6412">
        <w:rPr>
          <w:lang w:eastAsia="en-US"/>
        </w:rPr>
        <w:t xml:space="preserve"> the power </w:t>
      </w:r>
      <w:r w:rsidR="00D5792F" w:rsidRPr="00ED6412">
        <w:rPr>
          <w:lang w:eastAsia="en-US"/>
        </w:rPr>
        <w:t>generation, little renewable resources are installed,</w:t>
      </w:r>
      <w:r w:rsidR="005159AB" w:rsidRPr="00ED6412">
        <w:rPr>
          <w:lang w:eastAsia="en-US"/>
        </w:rPr>
        <w:t xml:space="preserve"> and</w:t>
      </w:r>
      <w:r w:rsidR="009113D4" w:rsidRPr="00ED6412">
        <w:rPr>
          <w:lang w:eastAsia="en-US"/>
        </w:rPr>
        <w:t xml:space="preserve"> the</w:t>
      </w:r>
      <w:r w:rsidR="005159AB" w:rsidRPr="00ED6412">
        <w:rPr>
          <w:lang w:eastAsia="en-US"/>
        </w:rPr>
        <w:t xml:space="preserve"> energy policies are </w:t>
      </w:r>
      <w:r w:rsidR="009113D4" w:rsidRPr="00ED6412">
        <w:rPr>
          <w:lang w:eastAsia="en-US"/>
        </w:rPr>
        <w:t>as at present</w:t>
      </w:r>
      <w:r w:rsidR="00F8170E" w:rsidRPr="00ED6412">
        <w:rPr>
          <w:lang w:eastAsia="en-US"/>
        </w:rPr>
        <w:t xml:space="preserve">. </w:t>
      </w:r>
      <w:r w:rsidR="00463F85" w:rsidRPr="00ED6412">
        <w:rPr>
          <w:lang w:eastAsia="en-US"/>
        </w:rPr>
        <w:t xml:space="preserve">The two </w:t>
      </w:r>
      <w:r w:rsidR="005159AB" w:rsidRPr="00ED6412">
        <w:rPr>
          <w:lang w:eastAsia="en-US"/>
        </w:rPr>
        <w:t>scenario</w:t>
      </w:r>
      <w:r w:rsidR="0076257C" w:rsidRPr="00ED6412">
        <w:rPr>
          <w:lang w:eastAsia="en-US"/>
        </w:rPr>
        <w:t>s</w:t>
      </w:r>
      <w:r w:rsidR="00BE0ACC" w:rsidRPr="00ED6412">
        <w:rPr>
          <w:lang w:eastAsia="en-US"/>
        </w:rPr>
        <w:t xml:space="preserve"> </w:t>
      </w:r>
      <w:r w:rsidR="00463F85" w:rsidRPr="00ED6412">
        <w:rPr>
          <w:lang w:eastAsia="en-US"/>
        </w:rPr>
        <w:t xml:space="preserve">are </w:t>
      </w:r>
      <w:r w:rsidR="00171804" w:rsidRPr="00ED6412">
        <w:rPr>
          <w:lang w:eastAsia="en-US"/>
        </w:rPr>
        <w:t>modelled</w:t>
      </w:r>
      <w:r w:rsidR="00E8709F" w:rsidRPr="00ED6412">
        <w:rPr>
          <w:lang w:eastAsia="en-US"/>
        </w:rPr>
        <w:t xml:space="preserve"> according to the data provided by </w:t>
      </w:r>
      <w:r w:rsidR="00233633" w:rsidRPr="00ED6412">
        <w:rPr>
          <w:lang w:eastAsia="en-US"/>
        </w:rPr>
        <w:fldChar w:fldCharType="begin">
          <w:fldData xml:space="preserve">PEVuZE5vdGU+PENpdGU+PEF1dGhvcj5HcmlkPC9BdXRob3I+PFllYXI+MjAxNjwvWWVhcj48UmVj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</w:fldData>
        </w:fldChar>
      </w:r>
      <w:r w:rsidR="000201C4">
        <w:rPr>
          <w:lang w:eastAsia="en-US"/>
        </w:rPr>
        <w:instrText xml:space="preserve"> ADDIN EN.CITE </w:instrText>
      </w:r>
      <w:r w:rsidR="000201C4">
        <w:rPr>
          <w:lang w:eastAsia="en-US"/>
        </w:rPr>
        <w:fldChar w:fldCharType="begin">
          <w:fldData xml:space="preserve">PEVuZE5vdGU+PENpdGU+PEF1dGhvcj5HcmlkPC9BdXRob3I+PFllYXI+MjAxNjwvWWVhcj48UmVj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</w:fldData>
        </w:fldChar>
      </w:r>
      <w:r w:rsidR="000201C4">
        <w:rPr>
          <w:lang w:eastAsia="en-US"/>
        </w:rPr>
        <w:instrText xml:space="preserve"> ADDIN EN.CITE.DATA </w:instrText>
      </w:r>
      <w:r w:rsidR="000201C4">
        <w:rPr>
          <w:lang w:eastAsia="en-US"/>
        </w:rPr>
      </w:r>
      <w:r w:rsidR="000201C4">
        <w:rPr>
          <w:lang w:eastAsia="en-US"/>
        </w:rPr>
        <w:fldChar w:fldCharType="end"/>
      </w:r>
      <w:r w:rsidR="00233633" w:rsidRPr="00ED6412">
        <w:rPr>
          <w:lang w:eastAsia="en-US"/>
        </w:rPr>
      </w:r>
      <w:r w:rsidR="00233633" w:rsidRPr="00ED6412">
        <w:rPr>
          <w:lang w:eastAsia="en-US"/>
        </w:rPr>
        <w:fldChar w:fldCharType="separate"/>
      </w:r>
      <w:r w:rsidR="000201C4">
        <w:rPr>
          <w:noProof/>
          <w:lang w:eastAsia="en-US"/>
        </w:rPr>
        <w:t>[</w:t>
      </w:r>
      <w:hyperlink w:anchor="_ENREF_24" w:tooltip="CCC, 2010 #285" w:history="1">
        <w:r w:rsidR="00213BF8">
          <w:rPr>
            <w:noProof/>
            <w:lang w:eastAsia="en-US"/>
          </w:rPr>
          <w:t>24</w:t>
        </w:r>
      </w:hyperlink>
      <w:r w:rsidR="000201C4">
        <w:rPr>
          <w:noProof/>
          <w:lang w:eastAsia="en-US"/>
        </w:rPr>
        <w:t xml:space="preserve">, </w:t>
      </w:r>
      <w:hyperlink w:anchor="_ENREF_72" w:tooltip="Grid, 2016 #350" w:history="1">
        <w:r w:rsidR="00213BF8">
          <w:rPr>
            <w:noProof/>
            <w:lang w:eastAsia="en-US"/>
          </w:rPr>
          <w:t>72</w:t>
        </w:r>
      </w:hyperlink>
      <w:r w:rsidR="000201C4">
        <w:rPr>
          <w:noProof/>
          <w:lang w:eastAsia="en-US"/>
        </w:rPr>
        <w:t xml:space="preserve">, </w:t>
      </w:r>
      <w:hyperlink w:anchor="_ENREF_206" w:tooltip="Breidenbaugh, 2011 #347" w:history="1">
        <w:r w:rsidR="00213BF8">
          <w:rPr>
            <w:noProof/>
            <w:lang w:eastAsia="en-US"/>
          </w:rPr>
          <w:t>206</w:t>
        </w:r>
      </w:hyperlink>
      <w:r w:rsidR="000201C4">
        <w:rPr>
          <w:noProof/>
          <w:lang w:eastAsia="en-US"/>
        </w:rPr>
        <w:t xml:space="preserve">, </w:t>
      </w:r>
      <w:hyperlink w:anchor="_ENREF_207" w:tooltip="DECC, 2013 #349" w:history="1">
        <w:r w:rsidR="00213BF8">
          <w:rPr>
            <w:noProof/>
            <w:lang w:eastAsia="en-US"/>
          </w:rPr>
          <w:t>207</w:t>
        </w:r>
      </w:hyperlink>
      <w:r w:rsidR="000201C4">
        <w:rPr>
          <w:noProof/>
          <w:lang w:eastAsia="en-US"/>
        </w:rPr>
        <w:t>]</w:t>
      </w:r>
      <w:r w:rsidR="00233633" w:rsidRPr="00ED6412">
        <w:rPr>
          <w:lang w:eastAsia="en-US"/>
        </w:rPr>
        <w:fldChar w:fldCharType="end"/>
      </w:r>
      <w:r w:rsidR="009113D4" w:rsidRPr="00ED6412">
        <w:rPr>
          <w:lang w:eastAsia="en-US"/>
        </w:rPr>
        <w:t>, but the data has been</w:t>
      </w:r>
      <w:r w:rsidR="00195DBC" w:rsidRPr="00ED6412">
        <w:rPr>
          <w:lang w:eastAsia="en-US"/>
        </w:rPr>
        <w:t xml:space="preserve"> slightly modified </w:t>
      </w:r>
      <w:r w:rsidR="009F130F" w:rsidRPr="00ED6412">
        <w:rPr>
          <w:lang w:eastAsia="en-US"/>
        </w:rPr>
        <w:t>because</w:t>
      </w:r>
      <w:r w:rsidR="00195DBC" w:rsidRPr="00ED6412">
        <w:rPr>
          <w:lang w:eastAsia="en-US"/>
        </w:rPr>
        <w:t xml:space="preserve"> the resources </w:t>
      </w:r>
      <w:r w:rsidR="00BD3E09" w:rsidRPr="00ED6412">
        <w:rPr>
          <w:lang w:eastAsia="en-US"/>
        </w:rPr>
        <w:t xml:space="preserve">in </w:t>
      </w:r>
      <w:r w:rsidR="009113D4" w:rsidRPr="00ED6412">
        <w:rPr>
          <w:lang w:eastAsia="en-US"/>
        </w:rPr>
        <w:t xml:space="preserve">the </w:t>
      </w:r>
      <w:r w:rsidR="00195DBC" w:rsidRPr="00ED6412">
        <w:rPr>
          <w:lang w:eastAsia="en-US"/>
        </w:rPr>
        <w:t xml:space="preserve">Sheffield </w:t>
      </w:r>
      <w:r w:rsidR="009113D4" w:rsidRPr="00ED6412">
        <w:rPr>
          <w:lang w:eastAsia="en-US"/>
        </w:rPr>
        <w:t>region</w:t>
      </w:r>
      <w:r w:rsidR="00195DBC" w:rsidRPr="00ED6412">
        <w:rPr>
          <w:lang w:eastAsia="en-US"/>
        </w:rPr>
        <w:t xml:space="preserve"> </w:t>
      </w:r>
      <w:r w:rsidR="00A85B34" w:rsidRPr="00ED6412">
        <w:rPr>
          <w:lang w:eastAsia="en-US"/>
        </w:rPr>
        <w:t xml:space="preserve">are less than </w:t>
      </w:r>
      <w:r w:rsidR="009113D4" w:rsidRPr="00ED6412">
        <w:rPr>
          <w:lang w:eastAsia="en-US"/>
        </w:rPr>
        <w:t xml:space="preserve">the </w:t>
      </w:r>
      <w:r w:rsidR="00A85B34" w:rsidRPr="00ED6412">
        <w:rPr>
          <w:lang w:eastAsia="en-US"/>
        </w:rPr>
        <w:t>supply</w:t>
      </w:r>
      <w:r w:rsidR="00195DBC" w:rsidRPr="00ED6412">
        <w:rPr>
          <w:lang w:eastAsia="en-US"/>
        </w:rPr>
        <w:t xml:space="preserve"> over </w:t>
      </w:r>
      <w:r w:rsidR="009113D4" w:rsidRPr="00ED6412">
        <w:rPr>
          <w:lang w:eastAsia="en-US"/>
        </w:rPr>
        <w:t xml:space="preserve">all </w:t>
      </w:r>
      <w:r w:rsidR="00195DBC" w:rsidRPr="00ED6412">
        <w:rPr>
          <w:lang w:eastAsia="en-US"/>
        </w:rPr>
        <w:t>the UK.</w:t>
      </w:r>
      <w:r w:rsidR="000B6F96" w:rsidRPr="00ED6412">
        <w:t xml:space="preserve"> </w:t>
      </w:r>
      <w:bookmarkStart w:id="243" w:name="_Ref505691398"/>
    </w:p>
    <w:p w14:paraId="195B7697" w14:textId="77777777" w:rsidR="00AD51C5" w:rsidRPr="00ED6412" w:rsidRDefault="00AD51C5" w:rsidP="00AD51C5">
      <w:pPr>
        <w:pStyle w:val="Caption"/>
        <w:keepNext/>
        <w:jc w:val="both"/>
      </w:pPr>
      <w:bookmarkStart w:id="244" w:name="_Ref505890413"/>
      <w:bookmarkStart w:id="245" w:name="_Toc523347937"/>
      <w:r w:rsidRPr="00ED6412">
        <w:t xml:space="preserve">Table </w:t>
      </w:r>
      <w:r>
        <w:rPr>
          <w:noProof/>
        </w:rPr>
        <w:fldChar w:fldCharType="begin"/>
      </w:r>
      <w:r>
        <w:rPr>
          <w:noProof/>
        </w:rPr>
        <w:instrText xml:space="preserve"> STYLEREF 1 \s </w:instrText>
      </w:r>
      <w:r>
        <w:rPr>
          <w:noProof/>
        </w:rPr>
        <w:fldChar w:fldCharType="separate"/>
      </w:r>
      <w:r>
        <w:rPr>
          <w:noProof/>
        </w:rPr>
        <w:t>4</w:t>
      </w:r>
      <w:r>
        <w:rPr>
          <w:noProof/>
        </w:rPr>
        <w:fldChar w:fldCharType="end"/>
      </w:r>
      <w:r w:rsidRPr="00ED6412">
        <w:t>.</w:t>
      </w:r>
      <w:r>
        <w:rPr>
          <w:noProof/>
        </w:rPr>
        <w:fldChar w:fldCharType="begin"/>
      </w:r>
      <w:r>
        <w:rPr>
          <w:noProof/>
        </w:rPr>
        <w:instrText xml:space="preserve"> SEQ Table \* ARABIC \s 1 </w:instrText>
      </w:r>
      <w:r>
        <w:rPr>
          <w:noProof/>
        </w:rPr>
        <w:fldChar w:fldCharType="separate"/>
      </w:r>
      <w:r>
        <w:rPr>
          <w:noProof/>
        </w:rPr>
        <w:t>5</w:t>
      </w:r>
      <w:r>
        <w:rPr>
          <w:noProof/>
        </w:rPr>
        <w:fldChar w:fldCharType="end"/>
      </w:r>
      <w:bookmarkEnd w:id="244"/>
      <w:r w:rsidRPr="00ED6412">
        <w:t xml:space="preserve"> Future energy scenarios for the Go Green and No Progression.</w:t>
      </w:r>
      <w:bookmarkEnd w:id="245"/>
      <w:r w:rsidRPr="00ED6412">
        <w:t xml:space="preserve"> </w:t>
      </w:r>
    </w:p>
    <w:tbl>
      <w:tblPr>
        <w:tblStyle w:val="ListTable2"/>
        <w:tblW w:w="7938" w:type="dxa"/>
        <w:tblLook w:val="0600" w:firstRow="0" w:lastRow="0" w:firstColumn="0" w:lastColumn="0" w:noHBand="1" w:noVBand="1"/>
      </w:tblPr>
      <w:tblGrid>
        <w:gridCol w:w="993"/>
        <w:gridCol w:w="1736"/>
        <w:gridCol w:w="1736"/>
        <w:gridCol w:w="1736"/>
        <w:gridCol w:w="1737"/>
      </w:tblGrid>
      <w:tr w:rsidR="00AD51C5" w:rsidRPr="00ED6412" w14:paraId="491E4892" w14:textId="77777777" w:rsidTr="00AD7841">
        <w:trPr>
          <w:trHeight w:val="397"/>
        </w:trPr>
        <w:tc>
          <w:tcPr>
            <w:tcW w:w="993" w:type="dxa"/>
            <w:vMerge w:val="restart"/>
            <w:tcBorders>
              <w:right w:val="nil"/>
            </w:tcBorders>
            <w:vAlign w:val="center"/>
            <w:hideMark/>
          </w:tcPr>
          <w:p w14:paraId="64E12FDB" w14:textId="77777777" w:rsidR="00AD51C5" w:rsidRPr="00ED6412" w:rsidRDefault="00AD51C5" w:rsidP="00AD7841">
            <w:pPr>
              <w:spacing w:line="360" w:lineRule="auto"/>
              <w:jc w:val="center"/>
              <w:rPr>
                <w:b/>
              </w:rPr>
            </w:pPr>
            <w:r w:rsidRPr="00ED6412">
              <w:rPr>
                <w:b/>
              </w:rPr>
              <w:t>Year</w:t>
            </w:r>
          </w:p>
        </w:tc>
        <w:tc>
          <w:tcPr>
            <w:tcW w:w="3472" w:type="dxa"/>
            <w:gridSpan w:val="2"/>
            <w:tcBorders>
              <w:left w:val="nil"/>
            </w:tcBorders>
            <w:hideMark/>
          </w:tcPr>
          <w:p w14:paraId="2DF5DCD2" w14:textId="77777777" w:rsidR="00AD51C5" w:rsidRPr="00ED6412" w:rsidRDefault="00AD51C5" w:rsidP="00AD7841">
            <w:pPr>
              <w:spacing w:line="360" w:lineRule="auto"/>
              <w:jc w:val="center"/>
              <w:rPr>
                <w:b/>
              </w:rPr>
            </w:pPr>
            <w:r w:rsidRPr="00ED6412">
              <w:rPr>
                <w:b/>
              </w:rPr>
              <w:t>Go Green</w:t>
            </w:r>
          </w:p>
        </w:tc>
        <w:tc>
          <w:tcPr>
            <w:tcW w:w="3473" w:type="dxa"/>
            <w:gridSpan w:val="2"/>
            <w:hideMark/>
          </w:tcPr>
          <w:p w14:paraId="4C252C38" w14:textId="77777777" w:rsidR="00AD51C5" w:rsidRPr="00ED6412" w:rsidRDefault="00AD51C5" w:rsidP="00AD7841">
            <w:pPr>
              <w:spacing w:line="360" w:lineRule="auto"/>
              <w:jc w:val="center"/>
              <w:rPr>
                <w:b/>
              </w:rPr>
            </w:pPr>
            <w:r w:rsidRPr="00ED6412">
              <w:rPr>
                <w:b/>
              </w:rPr>
              <w:t>No Progression</w:t>
            </w:r>
          </w:p>
        </w:tc>
      </w:tr>
      <w:tr w:rsidR="00AD51C5" w:rsidRPr="00ED6412" w14:paraId="5D081B7E" w14:textId="77777777" w:rsidTr="00AD7841">
        <w:trPr>
          <w:trHeight w:val="397"/>
        </w:trPr>
        <w:tc>
          <w:tcPr>
            <w:tcW w:w="993" w:type="dxa"/>
            <w:vMerge/>
            <w:tcBorders>
              <w:bottom w:val="single" w:sz="4" w:space="0" w:color="666666" w:themeColor="text1" w:themeTint="99"/>
              <w:right w:val="nil"/>
            </w:tcBorders>
          </w:tcPr>
          <w:p w14:paraId="29D2D5EB" w14:textId="77777777" w:rsidR="00AD51C5" w:rsidRPr="00ED6412" w:rsidRDefault="00AD51C5" w:rsidP="00AD7841">
            <w:pPr>
              <w:spacing w:line="360" w:lineRule="auto"/>
              <w:jc w:val="center"/>
              <w:rPr>
                <w:b/>
              </w:rPr>
            </w:pPr>
          </w:p>
        </w:tc>
        <w:tc>
          <w:tcPr>
            <w:tcW w:w="1736" w:type="dxa"/>
            <w:tcBorders>
              <w:left w:val="nil"/>
            </w:tcBorders>
            <w:vAlign w:val="center"/>
          </w:tcPr>
          <w:p w14:paraId="186559C9" w14:textId="77777777" w:rsidR="00AD51C5" w:rsidRPr="00ED6412" w:rsidRDefault="00AD51C5" w:rsidP="00AD7841">
            <w:pPr>
              <w:spacing w:line="240" w:lineRule="auto"/>
              <w:jc w:val="center"/>
              <w:rPr>
                <w:b/>
              </w:rPr>
            </w:pPr>
            <w:r w:rsidRPr="00ED6412">
              <w:rPr>
                <w:b/>
              </w:rPr>
              <w:t>Wind power penetration (%)</w:t>
            </w:r>
          </w:p>
        </w:tc>
        <w:tc>
          <w:tcPr>
            <w:tcW w:w="1736" w:type="dxa"/>
            <w:vAlign w:val="center"/>
          </w:tcPr>
          <w:p w14:paraId="03323D74" w14:textId="77777777" w:rsidR="00AD51C5" w:rsidRPr="00ED6412" w:rsidRDefault="00AD51C5" w:rsidP="00AD7841">
            <w:pPr>
              <w:spacing w:line="240" w:lineRule="auto"/>
              <w:jc w:val="center"/>
              <w:rPr>
                <w:b/>
              </w:rPr>
            </w:pPr>
            <w:r w:rsidRPr="00ED6412">
              <w:rPr>
                <w:b/>
              </w:rPr>
              <w:t>Emission limit of EPS (tCO</w:t>
            </w:r>
            <w:r w:rsidRPr="00ED6412">
              <w:rPr>
                <w:b/>
                <w:vertAlign w:val="subscript"/>
              </w:rPr>
              <w:t>2</w:t>
            </w:r>
            <w:r w:rsidRPr="00ED6412">
              <w:rPr>
                <w:b/>
              </w:rPr>
              <w:t>e/h)</w:t>
            </w:r>
          </w:p>
        </w:tc>
        <w:tc>
          <w:tcPr>
            <w:tcW w:w="1736" w:type="dxa"/>
            <w:vAlign w:val="center"/>
          </w:tcPr>
          <w:p w14:paraId="396C3EEB" w14:textId="77777777" w:rsidR="00AD51C5" w:rsidRPr="00ED6412" w:rsidRDefault="00AD51C5" w:rsidP="00AD7841">
            <w:pPr>
              <w:spacing w:line="240" w:lineRule="auto"/>
              <w:jc w:val="center"/>
              <w:rPr>
                <w:b/>
              </w:rPr>
            </w:pPr>
            <w:r w:rsidRPr="00ED6412">
              <w:rPr>
                <w:b/>
              </w:rPr>
              <w:t>Wind power penetration (%)</w:t>
            </w:r>
          </w:p>
        </w:tc>
        <w:tc>
          <w:tcPr>
            <w:tcW w:w="1737" w:type="dxa"/>
            <w:vAlign w:val="center"/>
          </w:tcPr>
          <w:p w14:paraId="08B6848F" w14:textId="77777777" w:rsidR="00AD51C5" w:rsidRPr="00ED6412" w:rsidRDefault="00AD51C5" w:rsidP="00AD7841">
            <w:pPr>
              <w:spacing w:line="240" w:lineRule="auto"/>
              <w:jc w:val="center"/>
              <w:rPr>
                <w:b/>
              </w:rPr>
            </w:pPr>
            <w:r w:rsidRPr="00ED6412">
              <w:rPr>
                <w:b/>
              </w:rPr>
              <w:t>Emission limit of EPS (tCO</w:t>
            </w:r>
            <w:r w:rsidRPr="00ED6412">
              <w:rPr>
                <w:b/>
                <w:vertAlign w:val="subscript"/>
              </w:rPr>
              <w:t>2</w:t>
            </w:r>
            <w:r w:rsidRPr="00ED6412">
              <w:rPr>
                <w:b/>
              </w:rPr>
              <w:t>e/h)</w:t>
            </w:r>
          </w:p>
        </w:tc>
      </w:tr>
      <w:tr w:rsidR="00AD51C5" w:rsidRPr="00ED6412" w14:paraId="42377C67" w14:textId="77777777" w:rsidTr="00AD7841">
        <w:trPr>
          <w:trHeight w:val="397"/>
        </w:trPr>
        <w:tc>
          <w:tcPr>
            <w:tcW w:w="993" w:type="dxa"/>
            <w:tcBorders>
              <w:right w:val="nil"/>
            </w:tcBorders>
            <w:vAlign w:val="center"/>
            <w:hideMark/>
          </w:tcPr>
          <w:p w14:paraId="1B139DCC" w14:textId="77777777" w:rsidR="00AD51C5" w:rsidRPr="00ED6412" w:rsidRDefault="00AD51C5" w:rsidP="00AD7841">
            <w:pPr>
              <w:spacing w:line="360" w:lineRule="auto"/>
              <w:jc w:val="center"/>
            </w:pPr>
            <w:r w:rsidRPr="00ED6412">
              <w:t>2010</w:t>
            </w:r>
          </w:p>
        </w:tc>
        <w:tc>
          <w:tcPr>
            <w:tcW w:w="1736" w:type="dxa"/>
            <w:tcBorders>
              <w:left w:val="nil"/>
            </w:tcBorders>
            <w:vAlign w:val="center"/>
          </w:tcPr>
          <w:p w14:paraId="5A995999" w14:textId="77777777" w:rsidR="00AD51C5" w:rsidRPr="00ED6412" w:rsidRDefault="00AD51C5" w:rsidP="00AD7841">
            <w:pPr>
              <w:spacing w:line="360" w:lineRule="auto"/>
              <w:jc w:val="center"/>
            </w:pPr>
            <w:r w:rsidRPr="00ED6412">
              <w:t>10</w:t>
            </w:r>
          </w:p>
        </w:tc>
        <w:tc>
          <w:tcPr>
            <w:tcW w:w="1736" w:type="dxa"/>
            <w:vAlign w:val="center"/>
          </w:tcPr>
          <w:p w14:paraId="480F2F27" w14:textId="77777777" w:rsidR="00AD51C5" w:rsidRPr="00ED6412" w:rsidRDefault="00AD51C5" w:rsidP="00AD7841">
            <w:pPr>
              <w:spacing w:line="360" w:lineRule="auto"/>
              <w:jc w:val="center"/>
            </w:pPr>
            <w:r w:rsidRPr="00ED6412">
              <w:t>n/a</w:t>
            </w:r>
          </w:p>
        </w:tc>
        <w:tc>
          <w:tcPr>
            <w:tcW w:w="1736" w:type="dxa"/>
            <w:vAlign w:val="center"/>
          </w:tcPr>
          <w:p w14:paraId="0990CC94" w14:textId="77777777" w:rsidR="00AD51C5" w:rsidRPr="00ED6412" w:rsidRDefault="00AD51C5" w:rsidP="00AD7841">
            <w:pPr>
              <w:spacing w:line="360" w:lineRule="auto"/>
              <w:jc w:val="center"/>
            </w:pPr>
            <w:r w:rsidRPr="00ED6412">
              <w:t>10</w:t>
            </w:r>
          </w:p>
        </w:tc>
        <w:tc>
          <w:tcPr>
            <w:tcW w:w="1737" w:type="dxa"/>
            <w:vAlign w:val="center"/>
          </w:tcPr>
          <w:p w14:paraId="13050257" w14:textId="77777777" w:rsidR="00AD51C5" w:rsidRPr="00ED6412" w:rsidRDefault="00AD51C5" w:rsidP="00AD7841">
            <w:pPr>
              <w:spacing w:line="360" w:lineRule="auto"/>
              <w:jc w:val="center"/>
            </w:pPr>
            <w:r w:rsidRPr="00ED6412">
              <w:t>n/a</w:t>
            </w:r>
          </w:p>
        </w:tc>
      </w:tr>
      <w:tr w:rsidR="00AD51C5" w:rsidRPr="00ED6412" w14:paraId="70A91B43" w14:textId="77777777" w:rsidTr="00AD7841">
        <w:trPr>
          <w:trHeight w:val="397"/>
        </w:trPr>
        <w:tc>
          <w:tcPr>
            <w:tcW w:w="993" w:type="dxa"/>
            <w:tcBorders>
              <w:right w:val="nil"/>
            </w:tcBorders>
            <w:vAlign w:val="center"/>
            <w:hideMark/>
          </w:tcPr>
          <w:p w14:paraId="65AC491E" w14:textId="77777777" w:rsidR="00AD51C5" w:rsidRPr="00ED6412" w:rsidRDefault="00AD51C5" w:rsidP="00AD7841">
            <w:pPr>
              <w:spacing w:line="360" w:lineRule="auto"/>
              <w:jc w:val="center"/>
            </w:pPr>
            <w:r w:rsidRPr="00ED6412">
              <w:t>2020</w:t>
            </w:r>
          </w:p>
        </w:tc>
        <w:tc>
          <w:tcPr>
            <w:tcW w:w="1736" w:type="dxa"/>
            <w:tcBorders>
              <w:left w:val="nil"/>
            </w:tcBorders>
            <w:vAlign w:val="center"/>
          </w:tcPr>
          <w:p w14:paraId="1D7DEB9A" w14:textId="77777777" w:rsidR="00AD51C5" w:rsidRPr="00ED6412" w:rsidRDefault="00AD51C5" w:rsidP="00AD7841">
            <w:pPr>
              <w:spacing w:line="360" w:lineRule="auto"/>
              <w:jc w:val="center"/>
            </w:pPr>
            <w:r w:rsidRPr="00ED6412">
              <w:t>10</w:t>
            </w:r>
          </w:p>
        </w:tc>
        <w:tc>
          <w:tcPr>
            <w:tcW w:w="1736" w:type="dxa"/>
            <w:vAlign w:val="center"/>
          </w:tcPr>
          <w:p w14:paraId="02C43569" w14:textId="77777777" w:rsidR="00AD51C5" w:rsidRPr="00ED6412" w:rsidRDefault="00AD51C5" w:rsidP="00AD7841">
            <w:pPr>
              <w:spacing w:line="360" w:lineRule="auto"/>
              <w:jc w:val="center"/>
            </w:pPr>
            <w:r w:rsidRPr="00ED6412">
              <w:t>230</w:t>
            </w:r>
          </w:p>
        </w:tc>
        <w:tc>
          <w:tcPr>
            <w:tcW w:w="1736" w:type="dxa"/>
            <w:vAlign w:val="center"/>
          </w:tcPr>
          <w:p w14:paraId="3C41B50B" w14:textId="77777777" w:rsidR="00AD51C5" w:rsidRPr="00ED6412" w:rsidRDefault="00AD51C5" w:rsidP="00AD7841">
            <w:pPr>
              <w:spacing w:line="360" w:lineRule="auto"/>
              <w:jc w:val="center"/>
            </w:pPr>
            <w:r w:rsidRPr="00ED6412">
              <w:t>10</w:t>
            </w:r>
          </w:p>
        </w:tc>
        <w:tc>
          <w:tcPr>
            <w:tcW w:w="1737" w:type="dxa"/>
            <w:vAlign w:val="center"/>
          </w:tcPr>
          <w:p w14:paraId="3FCB2DCE" w14:textId="77777777" w:rsidR="00AD51C5" w:rsidRPr="00ED6412" w:rsidRDefault="00AD51C5" w:rsidP="00AD7841">
            <w:pPr>
              <w:spacing w:line="360" w:lineRule="auto"/>
              <w:jc w:val="center"/>
            </w:pPr>
            <w:r w:rsidRPr="00ED6412">
              <w:t>230</w:t>
            </w:r>
          </w:p>
        </w:tc>
      </w:tr>
      <w:tr w:rsidR="00AD51C5" w:rsidRPr="00ED6412" w14:paraId="2D37F485" w14:textId="77777777" w:rsidTr="00AD7841">
        <w:trPr>
          <w:trHeight w:val="397"/>
        </w:trPr>
        <w:tc>
          <w:tcPr>
            <w:tcW w:w="993" w:type="dxa"/>
            <w:tcBorders>
              <w:right w:val="nil"/>
            </w:tcBorders>
            <w:vAlign w:val="center"/>
            <w:hideMark/>
          </w:tcPr>
          <w:p w14:paraId="2287DAF8" w14:textId="77777777" w:rsidR="00AD51C5" w:rsidRPr="00ED6412" w:rsidRDefault="00AD51C5" w:rsidP="00AD7841">
            <w:pPr>
              <w:spacing w:line="360" w:lineRule="auto"/>
              <w:jc w:val="center"/>
            </w:pPr>
            <w:r w:rsidRPr="00ED6412">
              <w:t>2030</w:t>
            </w:r>
          </w:p>
        </w:tc>
        <w:tc>
          <w:tcPr>
            <w:tcW w:w="1736" w:type="dxa"/>
            <w:tcBorders>
              <w:left w:val="nil"/>
            </w:tcBorders>
            <w:vAlign w:val="center"/>
          </w:tcPr>
          <w:p w14:paraId="50E818DC" w14:textId="77777777" w:rsidR="00AD51C5" w:rsidRPr="00ED6412" w:rsidRDefault="00AD51C5" w:rsidP="00AD7841">
            <w:pPr>
              <w:spacing w:line="360" w:lineRule="auto"/>
              <w:jc w:val="center"/>
            </w:pPr>
            <w:r w:rsidRPr="00ED6412">
              <w:t>20</w:t>
            </w:r>
          </w:p>
        </w:tc>
        <w:tc>
          <w:tcPr>
            <w:tcW w:w="1736" w:type="dxa"/>
            <w:vAlign w:val="center"/>
          </w:tcPr>
          <w:p w14:paraId="730E95AC" w14:textId="77777777" w:rsidR="00AD51C5" w:rsidRPr="00ED6412" w:rsidRDefault="00AD51C5" w:rsidP="00AD7841">
            <w:pPr>
              <w:spacing w:line="360" w:lineRule="auto"/>
              <w:jc w:val="center"/>
            </w:pPr>
            <w:r w:rsidRPr="00ED6412">
              <w:t>210</w:t>
            </w:r>
          </w:p>
        </w:tc>
        <w:tc>
          <w:tcPr>
            <w:tcW w:w="1736" w:type="dxa"/>
            <w:vAlign w:val="center"/>
          </w:tcPr>
          <w:p w14:paraId="1190DAF4" w14:textId="77777777" w:rsidR="00AD51C5" w:rsidRPr="00ED6412" w:rsidRDefault="00AD51C5" w:rsidP="00AD7841">
            <w:pPr>
              <w:spacing w:line="360" w:lineRule="auto"/>
              <w:jc w:val="center"/>
            </w:pPr>
            <w:r w:rsidRPr="00ED6412">
              <w:t>10</w:t>
            </w:r>
          </w:p>
        </w:tc>
        <w:tc>
          <w:tcPr>
            <w:tcW w:w="1737" w:type="dxa"/>
            <w:vAlign w:val="center"/>
          </w:tcPr>
          <w:p w14:paraId="7D2C72AB" w14:textId="77777777" w:rsidR="00AD51C5" w:rsidRPr="00ED6412" w:rsidRDefault="00AD51C5" w:rsidP="00AD7841">
            <w:pPr>
              <w:spacing w:line="360" w:lineRule="auto"/>
              <w:jc w:val="center"/>
            </w:pPr>
            <w:r w:rsidRPr="00ED6412">
              <w:t>230</w:t>
            </w:r>
          </w:p>
        </w:tc>
      </w:tr>
      <w:tr w:rsidR="00AD51C5" w:rsidRPr="00ED6412" w14:paraId="37380D68" w14:textId="77777777" w:rsidTr="00AD7841">
        <w:trPr>
          <w:trHeight w:val="397"/>
        </w:trPr>
        <w:tc>
          <w:tcPr>
            <w:tcW w:w="993" w:type="dxa"/>
            <w:tcBorders>
              <w:right w:val="nil"/>
            </w:tcBorders>
            <w:vAlign w:val="center"/>
            <w:hideMark/>
          </w:tcPr>
          <w:p w14:paraId="56AC6975" w14:textId="77777777" w:rsidR="00AD51C5" w:rsidRPr="00ED6412" w:rsidRDefault="00AD51C5" w:rsidP="00AD7841">
            <w:pPr>
              <w:spacing w:line="360" w:lineRule="auto"/>
              <w:jc w:val="center"/>
            </w:pPr>
            <w:r w:rsidRPr="00ED6412">
              <w:t>2040</w:t>
            </w:r>
          </w:p>
        </w:tc>
        <w:tc>
          <w:tcPr>
            <w:tcW w:w="1736" w:type="dxa"/>
            <w:tcBorders>
              <w:left w:val="nil"/>
            </w:tcBorders>
            <w:vAlign w:val="center"/>
          </w:tcPr>
          <w:p w14:paraId="2F5690DC" w14:textId="77777777" w:rsidR="00AD51C5" w:rsidRPr="00ED6412" w:rsidRDefault="00AD51C5" w:rsidP="00AD7841">
            <w:pPr>
              <w:spacing w:line="360" w:lineRule="auto"/>
              <w:jc w:val="center"/>
            </w:pPr>
            <w:r w:rsidRPr="00ED6412">
              <w:t>30</w:t>
            </w:r>
          </w:p>
        </w:tc>
        <w:tc>
          <w:tcPr>
            <w:tcW w:w="1736" w:type="dxa"/>
            <w:vAlign w:val="center"/>
          </w:tcPr>
          <w:p w14:paraId="27001C38" w14:textId="77777777" w:rsidR="00AD51C5" w:rsidRPr="00ED6412" w:rsidRDefault="00AD51C5" w:rsidP="00AD7841">
            <w:pPr>
              <w:spacing w:line="360" w:lineRule="auto"/>
              <w:jc w:val="center"/>
            </w:pPr>
            <w:r w:rsidRPr="00ED6412">
              <w:t>190</w:t>
            </w:r>
          </w:p>
        </w:tc>
        <w:tc>
          <w:tcPr>
            <w:tcW w:w="1736" w:type="dxa"/>
            <w:vAlign w:val="center"/>
          </w:tcPr>
          <w:p w14:paraId="4A475115" w14:textId="77777777" w:rsidR="00AD51C5" w:rsidRPr="00ED6412" w:rsidRDefault="00AD51C5" w:rsidP="00AD7841">
            <w:pPr>
              <w:spacing w:line="360" w:lineRule="auto"/>
              <w:jc w:val="center"/>
            </w:pPr>
            <w:r w:rsidRPr="00ED6412">
              <w:t>10</w:t>
            </w:r>
          </w:p>
        </w:tc>
        <w:tc>
          <w:tcPr>
            <w:tcW w:w="1737" w:type="dxa"/>
            <w:vAlign w:val="center"/>
          </w:tcPr>
          <w:p w14:paraId="2CFE6A12" w14:textId="77777777" w:rsidR="00AD51C5" w:rsidRPr="00ED6412" w:rsidRDefault="00AD51C5" w:rsidP="00AD7841">
            <w:pPr>
              <w:spacing w:line="360" w:lineRule="auto"/>
              <w:jc w:val="center"/>
            </w:pPr>
            <w:r w:rsidRPr="00ED6412">
              <w:t>210</w:t>
            </w:r>
          </w:p>
        </w:tc>
      </w:tr>
      <w:tr w:rsidR="00AD51C5" w:rsidRPr="00ED6412" w14:paraId="20583D74" w14:textId="77777777" w:rsidTr="00AD7841">
        <w:trPr>
          <w:trHeight w:val="397"/>
        </w:trPr>
        <w:tc>
          <w:tcPr>
            <w:tcW w:w="993" w:type="dxa"/>
            <w:tcBorders>
              <w:right w:val="nil"/>
            </w:tcBorders>
            <w:vAlign w:val="center"/>
            <w:hideMark/>
          </w:tcPr>
          <w:p w14:paraId="7C671297" w14:textId="77777777" w:rsidR="00AD51C5" w:rsidRPr="00ED6412" w:rsidRDefault="00AD51C5" w:rsidP="00AD7841">
            <w:pPr>
              <w:spacing w:line="360" w:lineRule="auto"/>
              <w:jc w:val="center"/>
            </w:pPr>
            <w:r w:rsidRPr="00ED6412">
              <w:t>2050</w:t>
            </w:r>
          </w:p>
        </w:tc>
        <w:tc>
          <w:tcPr>
            <w:tcW w:w="1736" w:type="dxa"/>
            <w:tcBorders>
              <w:left w:val="nil"/>
            </w:tcBorders>
            <w:vAlign w:val="center"/>
          </w:tcPr>
          <w:p w14:paraId="19411375" w14:textId="77777777" w:rsidR="00AD51C5" w:rsidRPr="00ED6412" w:rsidRDefault="00AD51C5" w:rsidP="00AD7841">
            <w:pPr>
              <w:spacing w:line="360" w:lineRule="auto"/>
              <w:jc w:val="center"/>
            </w:pPr>
            <w:r w:rsidRPr="00ED6412">
              <w:t>30</w:t>
            </w:r>
          </w:p>
        </w:tc>
        <w:tc>
          <w:tcPr>
            <w:tcW w:w="1736" w:type="dxa"/>
            <w:vAlign w:val="center"/>
          </w:tcPr>
          <w:p w14:paraId="709438DB" w14:textId="77777777" w:rsidR="00AD51C5" w:rsidRPr="00ED6412" w:rsidRDefault="00AD51C5" w:rsidP="00AD7841">
            <w:pPr>
              <w:spacing w:line="360" w:lineRule="auto"/>
              <w:jc w:val="center"/>
            </w:pPr>
            <w:r w:rsidRPr="00ED6412">
              <w:t>170</w:t>
            </w:r>
          </w:p>
        </w:tc>
        <w:tc>
          <w:tcPr>
            <w:tcW w:w="1736" w:type="dxa"/>
            <w:vAlign w:val="center"/>
          </w:tcPr>
          <w:p w14:paraId="01562319" w14:textId="77777777" w:rsidR="00AD51C5" w:rsidRPr="00ED6412" w:rsidRDefault="00AD51C5" w:rsidP="00AD7841">
            <w:pPr>
              <w:spacing w:line="360" w:lineRule="auto"/>
              <w:jc w:val="center"/>
            </w:pPr>
            <w:r w:rsidRPr="00ED6412">
              <w:t>20</w:t>
            </w:r>
          </w:p>
        </w:tc>
        <w:tc>
          <w:tcPr>
            <w:tcW w:w="1737" w:type="dxa"/>
            <w:vAlign w:val="center"/>
          </w:tcPr>
          <w:p w14:paraId="608D1B2B" w14:textId="77777777" w:rsidR="00AD51C5" w:rsidRPr="00ED6412" w:rsidRDefault="00AD51C5" w:rsidP="00AD7841">
            <w:pPr>
              <w:spacing w:line="360" w:lineRule="auto"/>
              <w:jc w:val="center"/>
            </w:pPr>
            <w:r w:rsidRPr="00ED6412">
              <w:t>210</w:t>
            </w:r>
          </w:p>
        </w:tc>
      </w:tr>
    </w:tbl>
    <w:p w14:paraId="15C3D322" w14:textId="01C42189" w:rsidR="003E660A" w:rsidRPr="00ED6412" w:rsidRDefault="006756BC" w:rsidP="008E7C31">
      <w:pPr>
        <w:pStyle w:val="Caption"/>
        <w:jc w:val="both"/>
      </w:pPr>
      <w:bookmarkStart w:id="246" w:name="_Ref489190145"/>
      <w:bookmarkStart w:id="247" w:name="_Ref489190138"/>
      <w:bookmarkEnd w:id="243"/>
      <w:r w:rsidRPr="00ED6412">
        <w:rPr>
          <w:noProof/>
          <w:lang w:eastAsia="en-GB"/>
        </w:rPr>
        <w:lastRenderedPageBreak/>
        <w:drawing>
          <wp:inline distT="0" distB="0" distL="0" distR="0" wp14:anchorId="30D4A061" wp14:editId="4EBDD254">
            <wp:extent cx="5039360" cy="3858260"/>
            <wp:effectExtent l="0" t="0" r="8890" b="8890"/>
            <wp:docPr id="60" name="Picture 60" descr="C:\Users\admin\Desktop\deed_chap2\20170723chap2_sqp\cgo-4.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Desktop\deed_chap2\20170723chap2_sqp\cgo-4.4.ti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39360" cy="3858260"/>
                    </a:xfrm>
                    <a:prstGeom prst="rect">
                      <a:avLst/>
                    </a:prstGeom>
                    <a:noFill/>
                    <a:ln>
                      <a:noFill/>
                    </a:ln>
                  </pic:spPr>
                </pic:pic>
              </a:graphicData>
            </a:graphic>
          </wp:inline>
        </w:drawing>
      </w:r>
    </w:p>
    <w:p w14:paraId="57670D46" w14:textId="5FEE9E06" w:rsidR="00A26DD4" w:rsidRPr="00ED6412" w:rsidRDefault="008E7C31" w:rsidP="008E7C31">
      <w:pPr>
        <w:pStyle w:val="Caption"/>
        <w:jc w:val="both"/>
      </w:pPr>
      <w:bookmarkStart w:id="248" w:name="_Ref500688338"/>
      <w:bookmarkStart w:id="249" w:name="_Toc523347886"/>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4</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5</w:t>
      </w:r>
      <w:r w:rsidR="00C47357">
        <w:rPr>
          <w:noProof/>
        </w:rPr>
        <w:fldChar w:fldCharType="end"/>
      </w:r>
      <w:bookmarkEnd w:id="246"/>
      <w:bookmarkEnd w:id="248"/>
      <w:r w:rsidRPr="00ED6412">
        <w:t xml:space="preserve"> Cost of </w:t>
      </w:r>
      <w:r w:rsidR="00EB52A2" w:rsidRPr="00ED6412">
        <w:t xml:space="preserve">the </w:t>
      </w:r>
      <w:r w:rsidRPr="00ED6412">
        <w:t>Go Green scenario</w:t>
      </w:r>
      <w:r w:rsidR="00EB52A2" w:rsidRPr="00ED6412">
        <w:t xml:space="preserve"> from 2010 to 2050</w:t>
      </w:r>
      <w:r w:rsidRPr="00ED6412">
        <w:t>.</w:t>
      </w:r>
      <w:bookmarkEnd w:id="247"/>
      <w:bookmarkEnd w:id="249"/>
    </w:p>
    <w:p w14:paraId="2442B5AC" w14:textId="1684DDFE" w:rsidR="000A3795" w:rsidRPr="00ED6412" w:rsidRDefault="000A3795" w:rsidP="000A3795">
      <w:r w:rsidRPr="00ED6412">
        <w:t xml:space="preserve">Figures </w:t>
      </w:r>
      <w:r w:rsidRPr="00ED6412">
        <w:fldChar w:fldCharType="begin"/>
      </w:r>
      <w:r w:rsidRPr="00ED6412">
        <w:instrText xml:space="preserve"> QUOTE </w:instrText>
      </w:r>
      <w:r w:rsidRPr="00ED6412">
        <w:fldChar w:fldCharType="begin"/>
      </w:r>
      <w:r w:rsidRPr="00ED6412">
        <w:instrText xml:space="preserve"> REF _Ref500688338 \h </w:instrText>
      </w:r>
      <w:r w:rsidR="00A63E2B" w:rsidRPr="00ED6412">
        <w:instrText xml:space="preserve"> \* MERGEFORMAT </w:instrText>
      </w:r>
      <w:r w:rsidRPr="00ED6412">
        <w:fldChar w:fldCharType="separate"/>
      </w:r>
      <w:r w:rsidR="00892A51" w:rsidRPr="00ED6412">
        <w:instrText xml:space="preserve">Figure </w:instrText>
      </w:r>
      <w:r w:rsidR="00892A51">
        <w:rPr>
          <w:noProof/>
        </w:rPr>
        <w:instrText>4.5</w:instrText>
      </w:r>
      <w:r w:rsidRPr="00ED6412">
        <w:fldChar w:fldCharType="end"/>
      </w:r>
      <w:r w:rsidRPr="00ED6412">
        <w:instrText xml:space="preserve"> \# 0.0 </w:instrText>
      </w:r>
      <w:r w:rsidRPr="00ED6412">
        <w:fldChar w:fldCharType="separate"/>
      </w:r>
      <w:r w:rsidR="00892A51">
        <w:t>4.5</w:t>
      </w:r>
      <w:r w:rsidRPr="00ED6412">
        <w:fldChar w:fldCharType="end"/>
      </w:r>
      <w:r w:rsidRPr="00ED6412">
        <w:t xml:space="preserve"> and </w:t>
      </w:r>
      <w:r w:rsidRPr="00ED6412">
        <w:fldChar w:fldCharType="begin"/>
      </w:r>
      <w:r w:rsidRPr="00ED6412">
        <w:instrText xml:space="preserve"> QUOTE </w:instrText>
      </w:r>
      <w:r w:rsidRPr="00ED6412">
        <w:fldChar w:fldCharType="begin"/>
      </w:r>
      <w:r w:rsidRPr="00ED6412">
        <w:instrText xml:space="preserve"> REF _Ref489190147 \h </w:instrText>
      </w:r>
      <w:r w:rsidR="00A63E2B" w:rsidRPr="00ED6412">
        <w:instrText xml:space="preserve"> \* MERGEFORMAT </w:instrText>
      </w:r>
      <w:r w:rsidRPr="00ED6412">
        <w:fldChar w:fldCharType="separate"/>
      </w:r>
      <w:r w:rsidR="00892A51" w:rsidRPr="00ED6412">
        <w:instrText xml:space="preserve">Figure </w:instrText>
      </w:r>
      <w:r w:rsidR="00892A51">
        <w:rPr>
          <w:noProof/>
        </w:rPr>
        <w:instrText>4.6</w:instrText>
      </w:r>
      <w:r w:rsidRPr="00ED6412">
        <w:fldChar w:fldCharType="end"/>
      </w:r>
      <w:r w:rsidRPr="00ED6412">
        <w:instrText xml:space="preserve"> \# 0.0 </w:instrText>
      </w:r>
      <w:r w:rsidRPr="00ED6412">
        <w:fldChar w:fldCharType="separate"/>
      </w:r>
      <w:r w:rsidR="00892A51">
        <w:t>4.6</w:t>
      </w:r>
      <w:r w:rsidRPr="00ED6412">
        <w:fldChar w:fldCharType="end"/>
      </w:r>
      <w:r w:rsidRPr="00ED6412">
        <w:t xml:space="preserve"> are the cost of the Go Green and No Progression scenarios, respectively, and it can be seen that the cost increases exponentially from 2010 to 2050. Further, the cost increases in the Go Green scenario is 5% less than that in the No Progression scenario in this model because of the high CPF and wind power penetration.</w:t>
      </w:r>
    </w:p>
    <w:p w14:paraId="72C934F3" w14:textId="051C9D11" w:rsidR="008E7C31" w:rsidRPr="00ED6412" w:rsidRDefault="00C365F4" w:rsidP="008E7C31">
      <w:pPr>
        <w:keepNext/>
      </w:pPr>
      <w:r w:rsidRPr="00ED6412">
        <w:rPr>
          <w:noProof/>
          <w:lang w:eastAsia="en-GB"/>
        </w:rPr>
        <w:lastRenderedPageBreak/>
        <w:drawing>
          <wp:inline distT="0" distB="0" distL="0" distR="0" wp14:anchorId="59CA9AD4" wp14:editId="31C8139F">
            <wp:extent cx="5039360" cy="3858260"/>
            <wp:effectExtent l="0" t="0" r="8890" b="8890"/>
            <wp:docPr id="59" name="Picture 59" descr="C:\Users\admin\Desktop\deed_chap2\20170723chap2_sqp\cno-4.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Desktop\deed_chap2\20170723chap2_sqp\cno-4.5.ti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360" cy="3858260"/>
                    </a:xfrm>
                    <a:prstGeom prst="rect">
                      <a:avLst/>
                    </a:prstGeom>
                    <a:noFill/>
                    <a:ln>
                      <a:noFill/>
                    </a:ln>
                  </pic:spPr>
                </pic:pic>
              </a:graphicData>
            </a:graphic>
          </wp:inline>
        </w:drawing>
      </w:r>
    </w:p>
    <w:p w14:paraId="35C3B577" w14:textId="688DAC27" w:rsidR="00170ACB" w:rsidRPr="00ED6412" w:rsidRDefault="008E7C31" w:rsidP="00170ACB">
      <w:pPr>
        <w:pStyle w:val="Caption"/>
        <w:jc w:val="both"/>
      </w:pPr>
      <w:bookmarkStart w:id="250" w:name="_Ref489190147"/>
      <w:bookmarkStart w:id="251" w:name="_Ref489190140"/>
      <w:bookmarkStart w:id="252" w:name="_Toc523347887"/>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4</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6</w:t>
      </w:r>
      <w:r w:rsidR="00C47357">
        <w:rPr>
          <w:noProof/>
        </w:rPr>
        <w:fldChar w:fldCharType="end"/>
      </w:r>
      <w:bookmarkEnd w:id="250"/>
      <w:r w:rsidR="00671925" w:rsidRPr="00ED6412">
        <w:t xml:space="preserve"> Cost of </w:t>
      </w:r>
      <w:r w:rsidR="00EB52A2" w:rsidRPr="00ED6412">
        <w:t xml:space="preserve">the </w:t>
      </w:r>
      <w:r w:rsidR="00671925" w:rsidRPr="00ED6412">
        <w:t>No Progression scenario</w:t>
      </w:r>
      <w:r w:rsidR="00EB52A2" w:rsidRPr="00ED6412">
        <w:t xml:space="preserve"> from 2010 to 2050</w:t>
      </w:r>
      <w:r w:rsidR="00671925" w:rsidRPr="00ED6412">
        <w:t>.</w:t>
      </w:r>
      <w:bookmarkEnd w:id="251"/>
      <w:bookmarkEnd w:id="252"/>
    </w:p>
    <w:p w14:paraId="6238CE89" w14:textId="5A23C967" w:rsidR="001D059E" w:rsidRPr="00ED6412" w:rsidRDefault="00D36133" w:rsidP="00CC2448">
      <w:pPr>
        <w:rPr>
          <w:lang w:eastAsia="en-US"/>
        </w:rPr>
      </w:pPr>
      <w:r w:rsidRPr="00ED6412">
        <w:t>Meanwhile, the cost differen</w:t>
      </w:r>
      <w:r w:rsidR="0076257C" w:rsidRPr="00ED6412">
        <w:t>ce</w:t>
      </w:r>
      <w:r w:rsidRPr="00ED6412">
        <w:t xml:space="preserve"> </w:t>
      </w:r>
      <w:r w:rsidR="001821B2" w:rsidRPr="00ED6412">
        <w:t>within</w:t>
      </w:r>
      <w:r w:rsidRPr="00ED6412">
        <w:t xml:space="preserve"> a day becom</w:t>
      </w:r>
      <w:r w:rsidR="0076257C" w:rsidRPr="00ED6412">
        <w:t>e</w:t>
      </w:r>
      <w:r w:rsidR="00520FD6" w:rsidRPr="00ED6412">
        <w:t>s</w:t>
      </w:r>
      <w:r w:rsidRPr="00ED6412">
        <w:t xml:space="preserve"> not that significant. </w:t>
      </w:r>
      <w:r w:rsidR="00016C5A" w:rsidRPr="00ED6412">
        <w:t>In</w:t>
      </w:r>
      <w:r w:rsidR="003A7AC6" w:rsidRPr="00ED6412">
        <w:t xml:space="preserve"> 2010, the cost </w:t>
      </w:r>
      <w:r w:rsidR="0076257C" w:rsidRPr="00ED6412">
        <w:t>at</w:t>
      </w:r>
      <w:r w:rsidR="003A7AC6" w:rsidRPr="00ED6412">
        <w:t xml:space="preserve"> the peak time is about 1.8 times </w:t>
      </w:r>
      <w:r w:rsidR="00016C5A" w:rsidRPr="00ED6412">
        <w:t xml:space="preserve">that </w:t>
      </w:r>
      <w:r w:rsidR="0076257C" w:rsidRPr="00ED6412">
        <w:t>at</w:t>
      </w:r>
      <w:r w:rsidR="003A7AC6" w:rsidRPr="00ED6412">
        <w:t xml:space="preserve"> the </w:t>
      </w:r>
      <w:r w:rsidR="00136AF4" w:rsidRPr="00ED6412">
        <w:t xml:space="preserve">off </w:t>
      </w:r>
      <w:r w:rsidR="003A7AC6" w:rsidRPr="00ED6412">
        <w:t>peak time. However, this value</w:t>
      </w:r>
      <w:r w:rsidR="00FA748D" w:rsidRPr="00ED6412">
        <w:t xml:space="preserve"> </w:t>
      </w:r>
      <w:r w:rsidR="003A7AC6" w:rsidRPr="00ED6412">
        <w:t xml:space="preserve">becomes </w:t>
      </w:r>
      <w:r w:rsidR="00FA748D" w:rsidRPr="00ED6412">
        <w:t xml:space="preserve">1.3 </w:t>
      </w:r>
      <w:r w:rsidR="00016C5A" w:rsidRPr="00ED6412">
        <w:t>in the</w:t>
      </w:r>
      <w:r w:rsidR="00C07DEE" w:rsidRPr="00ED6412">
        <w:t xml:space="preserve"> Go Green scenario and 1.4 </w:t>
      </w:r>
      <w:r w:rsidR="00016C5A" w:rsidRPr="00ED6412">
        <w:t>in the</w:t>
      </w:r>
      <w:r w:rsidR="00C07DEE" w:rsidRPr="00ED6412">
        <w:t xml:space="preserve"> No </w:t>
      </w:r>
      <w:r w:rsidR="0076257C" w:rsidRPr="00ED6412">
        <w:t>P</w:t>
      </w:r>
      <w:r w:rsidR="00C07DEE" w:rsidRPr="00ED6412">
        <w:t xml:space="preserve">rogression scenario </w:t>
      </w:r>
      <w:r w:rsidR="003A7AC6" w:rsidRPr="00ED6412">
        <w:t>in 2050.</w:t>
      </w:r>
      <w:r w:rsidR="00C07DEE" w:rsidRPr="00ED6412">
        <w:t xml:space="preserve"> </w:t>
      </w:r>
      <w:r w:rsidR="00AA4D5F" w:rsidRPr="00ED6412">
        <w:rPr>
          <w:lang w:eastAsia="en-US"/>
        </w:rPr>
        <w:t>This is because</w:t>
      </w:r>
      <w:r w:rsidR="00AA4D5F" w:rsidRPr="00ED6412">
        <w:t xml:space="preserve"> </w:t>
      </w:r>
      <w:r w:rsidR="00016C5A" w:rsidRPr="00ED6412">
        <w:t xml:space="preserve">of </w:t>
      </w:r>
      <w:r w:rsidR="00AA4D5F" w:rsidRPr="00ED6412">
        <w:t>the emission</w:t>
      </w:r>
      <w:r w:rsidR="001577D2" w:rsidRPr="00ED6412">
        <w:t xml:space="preserve"> differences </w:t>
      </w:r>
      <w:r w:rsidR="00016C5A" w:rsidRPr="00ED6412">
        <w:t>in</w:t>
      </w:r>
      <w:r w:rsidR="0079677B" w:rsidRPr="00ED6412">
        <w:t xml:space="preserve"> these two scenarios </w:t>
      </w:r>
      <w:r w:rsidR="00016C5A" w:rsidRPr="00ED6412">
        <w:t xml:space="preserve">as </w:t>
      </w:r>
      <w:r w:rsidR="001577D2" w:rsidRPr="00ED6412">
        <w:t>shown</w:t>
      </w:r>
      <w:r w:rsidR="00AA4D5F" w:rsidRPr="00ED6412">
        <w:t xml:space="preserve"> </w:t>
      </w:r>
      <w:r w:rsidR="001577D2" w:rsidRPr="00ED6412">
        <w:t>in</w:t>
      </w:r>
      <w:r w:rsidR="00714823" w:rsidRPr="00ED6412">
        <w:t xml:space="preserve"> Figures</w:t>
      </w:r>
      <w:r w:rsidR="00AA4D5F" w:rsidRPr="00ED6412">
        <w:t xml:space="preserve"> </w:t>
      </w:r>
      <w:r w:rsidR="00714823" w:rsidRPr="00ED6412">
        <w:rPr>
          <w:lang w:eastAsia="en-US"/>
        </w:rPr>
        <w:fldChar w:fldCharType="begin"/>
      </w:r>
      <w:r w:rsidR="00714823" w:rsidRPr="00ED6412">
        <w:rPr>
          <w:lang w:eastAsia="en-US"/>
        </w:rPr>
        <w:instrText xml:space="preserve"> </w:instrText>
      </w:r>
      <w:r w:rsidR="00714823" w:rsidRPr="00ED6412">
        <w:instrText>QUOTE</w:instrText>
      </w:r>
      <w:r w:rsidR="00714823" w:rsidRPr="00ED6412">
        <w:rPr>
          <w:lang w:eastAsia="en-US"/>
        </w:rPr>
        <w:instrText xml:space="preserve"> </w:instrText>
      </w:r>
      <w:r w:rsidR="00AA4D5F" w:rsidRPr="00ED6412">
        <w:rPr>
          <w:lang w:eastAsia="en-US"/>
        </w:rPr>
        <w:fldChar w:fldCharType="begin"/>
      </w:r>
      <w:r w:rsidR="00AA4D5F" w:rsidRPr="00ED6412">
        <w:rPr>
          <w:lang w:eastAsia="en-US"/>
        </w:rPr>
        <w:instrText xml:space="preserve"> REF _Ref489197895 \h </w:instrText>
      </w:r>
      <w:r w:rsidR="00A63E2B" w:rsidRPr="00ED6412">
        <w:rPr>
          <w:lang w:eastAsia="en-US"/>
        </w:rPr>
        <w:instrText xml:space="preserve"> \* MERGEFORMAT </w:instrText>
      </w:r>
      <w:r w:rsidR="00AA4D5F" w:rsidRPr="00ED6412">
        <w:rPr>
          <w:lang w:eastAsia="en-US"/>
        </w:rPr>
      </w:r>
      <w:r w:rsidR="00AA4D5F" w:rsidRPr="00ED6412">
        <w:rPr>
          <w:lang w:eastAsia="en-US"/>
        </w:rPr>
        <w:fldChar w:fldCharType="separate"/>
      </w:r>
      <w:r w:rsidR="00892A51" w:rsidRPr="00ED6412">
        <w:instrText xml:space="preserve">Figure </w:instrText>
      </w:r>
      <w:r w:rsidR="00892A51">
        <w:rPr>
          <w:noProof/>
        </w:rPr>
        <w:instrText>4.7</w:instrText>
      </w:r>
      <w:r w:rsidR="00AA4D5F" w:rsidRPr="00ED6412">
        <w:rPr>
          <w:lang w:eastAsia="en-US"/>
        </w:rPr>
        <w:fldChar w:fldCharType="end"/>
      </w:r>
      <w:r w:rsidR="00714823" w:rsidRPr="00ED6412">
        <w:rPr>
          <w:lang w:eastAsia="en-US"/>
        </w:rPr>
        <w:instrText xml:space="preserve"> </w:instrText>
      </w:r>
      <w:r w:rsidR="00714823" w:rsidRPr="00ED6412">
        <w:instrText xml:space="preserve">\# 0.0 </w:instrText>
      </w:r>
      <w:r w:rsidR="00714823" w:rsidRPr="00ED6412">
        <w:rPr>
          <w:lang w:eastAsia="en-US"/>
        </w:rPr>
        <w:fldChar w:fldCharType="separate"/>
      </w:r>
      <w:r w:rsidR="00892A51">
        <w:t>4.7</w:t>
      </w:r>
      <w:r w:rsidR="00714823" w:rsidRPr="00ED6412">
        <w:rPr>
          <w:lang w:eastAsia="en-US"/>
        </w:rPr>
        <w:fldChar w:fldCharType="end"/>
      </w:r>
      <w:r w:rsidR="00AA4D5F" w:rsidRPr="00ED6412">
        <w:rPr>
          <w:lang w:eastAsia="en-US"/>
        </w:rPr>
        <w:t xml:space="preserve"> and </w:t>
      </w:r>
      <w:r w:rsidR="00714823" w:rsidRPr="00ED6412">
        <w:rPr>
          <w:lang w:eastAsia="en-US"/>
        </w:rPr>
        <w:fldChar w:fldCharType="begin"/>
      </w:r>
      <w:r w:rsidR="00714823" w:rsidRPr="00ED6412">
        <w:rPr>
          <w:lang w:eastAsia="en-US"/>
        </w:rPr>
        <w:instrText xml:space="preserve"> </w:instrText>
      </w:r>
      <w:r w:rsidR="00714823" w:rsidRPr="00ED6412">
        <w:instrText>QUOTE</w:instrText>
      </w:r>
      <w:r w:rsidR="00714823" w:rsidRPr="00ED6412">
        <w:rPr>
          <w:lang w:eastAsia="en-US"/>
        </w:rPr>
        <w:instrText xml:space="preserve"> </w:instrText>
      </w:r>
      <w:r w:rsidR="00AA4D5F" w:rsidRPr="00ED6412">
        <w:rPr>
          <w:lang w:eastAsia="en-US"/>
        </w:rPr>
        <w:fldChar w:fldCharType="begin"/>
      </w:r>
      <w:r w:rsidR="00AA4D5F" w:rsidRPr="00ED6412">
        <w:rPr>
          <w:lang w:eastAsia="en-US"/>
        </w:rPr>
        <w:instrText xml:space="preserve"> REF _Ref489197898 \h </w:instrText>
      </w:r>
      <w:r w:rsidR="00A63E2B" w:rsidRPr="00ED6412">
        <w:rPr>
          <w:lang w:eastAsia="en-US"/>
        </w:rPr>
        <w:instrText xml:space="preserve"> \* MERGEFORMAT </w:instrText>
      </w:r>
      <w:r w:rsidR="00AA4D5F" w:rsidRPr="00ED6412">
        <w:rPr>
          <w:lang w:eastAsia="en-US"/>
        </w:rPr>
      </w:r>
      <w:r w:rsidR="00AA4D5F" w:rsidRPr="00ED6412">
        <w:rPr>
          <w:lang w:eastAsia="en-US"/>
        </w:rPr>
        <w:fldChar w:fldCharType="separate"/>
      </w:r>
      <w:r w:rsidR="00892A51" w:rsidRPr="00ED6412">
        <w:instrText xml:space="preserve">Figure </w:instrText>
      </w:r>
      <w:r w:rsidR="00892A51">
        <w:rPr>
          <w:noProof/>
        </w:rPr>
        <w:instrText>4.8</w:instrText>
      </w:r>
      <w:r w:rsidR="00AA4D5F" w:rsidRPr="00ED6412">
        <w:rPr>
          <w:lang w:eastAsia="en-US"/>
        </w:rPr>
        <w:fldChar w:fldCharType="end"/>
      </w:r>
      <w:r w:rsidR="00714823" w:rsidRPr="00ED6412">
        <w:rPr>
          <w:lang w:eastAsia="en-US"/>
        </w:rPr>
        <w:instrText xml:space="preserve"> </w:instrText>
      </w:r>
      <w:r w:rsidR="00714823" w:rsidRPr="00ED6412">
        <w:instrText>\# 0.0</w:instrText>
      </w:r>
      <w:r w:rsidR="00714823" w:rsidRPr="00ED6412">
        <w:rPr>
          <w:lang w:eastAsia="en-US"/>
        </w:rPr>
        <w:instrText xml:space="preserve"> </w:instrText>
      </w:r>
      <w:r w:rsidR="00714823" w:rsidRPr="00ED6412">
        <w:rPr>
          <w:lang w:eastAsia="en-US"/>
        </w:rPr>
        <w:fldChar w:fldCharType="separate"/>
      </w:r>
      <w:r w:rsidR="00892A51">
        <w:t>4.8</w:t>
      </w:r>
      <w:r w:rsidR="00714823" w:rsidRPr="00ED6412">
        <w:rPr>
          <w:lang w:eastAsia="en-US"/>
        </w:rPr>
        <w:fldChar w:fldCharType="end"/>
      </w:r>
      <w:r w:rsidR="001577D2" w:rsidRPr="00ED6412">
        <w:rPr>
          <w:lang w:eastAsia="en-US"/>
        </w:rPr>
        <w:t>.</w:t>
      </w:r>
    </w:p>
    <w:p w14:paraId="2D595CD3" w14:textId="09511366" w:rsidR="008E7C31" w:rsidRPr="00ED6412" w:rsidRDefault="00C365F4" w:rsidP="008E7C31">
      <w:pPr>
        <w:keepNext/>
      </w:pPr>
      <w:r w:rsidRPr="00ED6412">
        <w:rPr>
          <w:noProof/>
          <w:lang w:eastAsia="en-GB"/>
        </w:rPr>
        <w:lastRenderedPageBreak/>
        <w:drawing>
          <wp:inline distT="0" distB="0" distL="0" distR="0" wp14:anchorId="5243D10B" wp14:editId="6FDBE629">
            <wp:extent cx="5039360" cy="3858260"/>
            <wp:effectExtent l="0" t="0" r="8890" b="8890"/>
            <wp:docPr id="55" name="Picture 55" descr="C:\Users\admin\Desktop\deed_chap2\20170723chap2_sqp\ego-4.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deed_chap2\20170723chap2_sqp\ego-4.6.ti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360" cy="3858260"/>
                    </a:xfrm>
                    <a:prstGeom prst="rect">
                      <a:avLst/>
                    </a:prstGeom>
                    <a:noFill/>
                    <a:ln>
                      <a:noFill/>
                    </a:ln>
                  </pic:spPr>
                </pic:pic>
              </a:graphicData>
            </a:graphic>
          </wp:inline>
        </w:drawing>
      </w:r>
    </w:p>
    <w:p w14:paraId="40617589" w14:textId="2F271285" w:rsidR="008E7C31" w:rsidRPr="00ED6412" w:rsidRDefault="008E7C31" w:rsidP="008E7C31">
      <w:pPr>
        <w:pStyle w:val="Caption"/>
        <w:jc w:val="both"/>
      </w:pPr>
      <w:bookmarkStart w:id="253" w:name="_Ref489197895"/>
      <w:bookmarkStart w:id="254" w:name="_Toc523347888"/>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4</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7</w:t>
      </w:r>
      <w:r w:rsidR="00C47357">
        <w:rPr>
          <w:noProof/>
        </w:rPr>
        <w:fldChar w:fldCharType="end"/>
      </w:r>
      <w:bookmarkEnd w:id="253"/>
      <w:r w:rsidR="00A369AF" w:rsidRPr="00ED6412">
        <w:t xml:space="preserve"> Emission</w:t>
      </w:r>
      <w:r w:rsidR="008D1C2C" w:rsidRPr="00ED6412">
        <w:t>s</w:t>
      </w:r>
      <w:r w:rsidR="00A369AF" w:rsidRPr="00ED6412">
        <w:t xml:space="preserve"> </w:t>
      </w:r>
      <w:r w:rsidR="008D1C2C" w:rsidRPr="00ED6412">
        <w:t>in</w:t>
      </w:r>
      <w:r w:rsidR="00A369AF" w:rsidRPr="00ED6412">
        <w:t xml:space="preserve"> </w:t>
      </w:r>
      <w:r w:rsidR="008D1C2C" w:rsidRPr="00ED6412">
        <w:t xml:space="preserve">the </w:t>
      </w:r>
      <w:r w:rsidR="00A369AF" w:rsidRPr="00ED6412">
        <w:t>Go Green scenario</w:t>
      </w:r>
      <w:r w:rsidR="008D1C2C" w:rsidRPr="00ED6412">
        <w:t xml:space="preserve"> from 2010 to 2050</w:t>
      </w:r>
      <w:r w:rsidR="00A369AF" w:rsidRPr="00ED6412">
        <w:t>.</w:t>
      </w:r>
      <w:bookmarkEnd w:id="254"/>
    </w:p>
    <w:p w14:paraId="3714DEEA" w14:textId="0BF4308B" w:rsidR="00F3269D" w:rsidRPr="00ED6412" w:rsidRDefault="00F3269D" w:rsidP="00F3269D">
      <w:pPr>
        <w:rPr>
          <w:lang w:eastAsia="en-US"/>
        </w:rPr>
      </w:pPr>
      <w:r w:rsidRPr="00ED6412">
        <w:t xml:space="preserve">Figures </w:t>
      </w:r>
      <w:r w:rsidRPr="00ED6412">
        <w:rPr>
          <w:lang w:eastAsia="en-US"/>
        </w:rPr>
        <w:fldChar w:fldCharType="begin"/>
      </w:r>
      <w:r w:rsidRPr="00ED6412">
        <w:rPr>
          <w:lang w:eastAsia="en-US"/>
        </w:rPr>
        <w:instrText xml:space="preserve"> </w:instrText>
      </w:r>
      <w:r w:rsidRPr="00ED6412">
        <w:instrText>QUOTE</w:instrText>
      </w:r>
      <w:r w:rsidRPr="00ED6412">
        <w:rPr>
          <w:lang w:eastAsia="en-US"/>
        </w:rPr>
        <w:instrText xml:space="preserve"> </w:instrText>
      </w:r>
      <w:r w:rsidRPr="00ED6412">
        <w:rPr>
          <w:lang w:eastAsia="en-US"/>
        </w:rPr>
        <w:fldChar w:fldCharType="begin"/>
      </w:r>
      <w:r w:rsidRPr="00ED6412">
        <w:rPr>
          <w:lang w:eastAsia="en-US"/>
        </w:rPr>
        <w:instrText xml:space="preserve"> REF _Ref489197895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892A51" w:rsidRPr="00ED6412">
        <w:instrText xml:space="preserve">Figure </w:instrText>
      </w:r>
      <w:r w:rsidR="00892A51">
        <w:rPr>
          <w:noProof/>
        </w:rPr>
        <w:instrText>4.7</w:instrText>
      </w:r>
      <w:r w:rsidRPr="00ED6412">
        <w:rPr>
          <w:lang w:eastAsia="en-US"/>
        </w:rPr>
        <w:fldChar w:fldCharType="end"/>
      </w:r>
      <w:r w:rsidRPr="00ED6412">
        <w:rPr>
          <w:lang w:eastAsia="en-US"/>
        </w:rPr>
        <w:instrText xml:space="preserve"> </w:instrText>
      </w:r>
      <w:r w:rsidRPr="00ED6412">
        <w:instrText xml:space="preserve">\# 0.0 </w:instrText>
      </w:r>
      <w:r w:rsidRPr="00ED6412">
        <w:rPr>
          <w:lang w:eastAsia="en-US"/>
        </w:rPr>
        <w:fldChar w:fldCharType="separate"/>
      </w:r>
      <w:r w:rsidR="00892A51">
        <w:t>4.7</w:t>
      </w:r>
      <w:r w:rsidRPr="00ED6412">
        <w:rPr>
          <w:lang w:eastAsia="en-US"/>
        </w:rPr>
        <w:fldChar w:fldCharType="end"/>
      </w:r>
      <w:r w:rsidRPr="00ED6412">
        <w:rPr>
          <w:lang w:eastAsia="en-US"/>
        </w:rPr>
        <w:t xml:space="preserve"> and </w:t>
      </w:r>
      <w:r w:rsidRPr="00ED6412">
        <w:rPr>
          <w:lang w:eastAsia="en-US"/>
        </w:rPr>
        <w:fldChar w:fldCharType="begin"/>
      </w:r>
      <w:r w:rsidRPr="00ED6412">
        <w:rPr>
          <w:lang w:eastAsia="en-US"/>
        </w:rPr>
        <w:instrText xml:space="preserve"> </w:instrText>
      </w:r>
      <w:r w:rsidRPr="00ED6412">
        <w:instrText>QUOTE</w:instrText>
      </w:r>
      <w:r w:rsidRPr="00ED6412">
        <w:rPr>
          <w:lang w:eastAsia="en-US"/>
        </w:rPr>
        <w:instrText xml:space="preserve"> </w:instrText>
      </w:r>
      <w:r w:rsidRPr="00ED6412">
        <w:rPr>
          <w:lang w:eastAsia="en-US"/>
        </w:rPr>
        <w:fldChar w:fldCharType="begin"/>
      </w:r>
      <w:r w:rsidRPr="00ED6412">
        <w:rPr>
          <w:lang w:eastAsia="en-US"/>
        </w:rPr>
        <w:instrText xml:space="preserve"> REF _Ref489197898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892A51" w:rsidRPr="00ED6412">
        <w:instrText xml:space="preserve">Figure </w:instrText>
      </w:r>
      <w:r w:rsidR="00892A51">
        <w:rPr>
          <w:noProof/>
        </w:rPr>
        <w:instrText>4.8</w:instrText>
      </w:r>
      <w:r w:rsidRPr="00ED6412">
        <w:rPr>
          <w:lang w:eastAsia="en-US"/>
        </w:rPr>
        <w:fldChar w:fldCharType="end"/>
      </w:r>
      <w:r w:rsidRPr="00ED6412">
        <w:rPr>
          <w:lang w:eastAsia="en-US"/>
        </w:rPr>
        <w:instrText xml:space="preserve"> </w:instrText>
      </w:r>
      <w:r w:rsidRPr="00ED6412">
        <w:instrText>\# 0.0</w:instrText>
      </w:r>
      <w:r w:rsidRPr="00ED6412">
        <w:rPr>
          <w:lang w:eastAsia="en-US"/>
        </w:rPr>
        <w:instrText xml:space="preserve"> </w:instrText>
      </w:r>
      <w:r w:rsidRPr="00ED6412">
        <w:rPr>
          <w:lang w:eastAsia="en-US"/>
        </w:rPr>
        <w:fldChar w:fldCharType="separate"/>
      </w:r>
      <w:r w:rsidR="00892A51">
        <w:t>4.8</w:t>
      </w:r>
      <w:r w:rsidRPr="00ED6412">
        <w:rPr>
          <w:lang w:eastAsia="en-US"/>
        </w:rPr>
        <w:fldChar w:fldCharType="end"/>
      </w:r>
      <w:r w:rsidRPr="00ED6412">
        <w:t xml:space="preserve"> </w:t>
      </w:r>
      <w:r w:rsidRPr="00ED6412">
        <w:rPr>
          <w:lang w:eastAsia="en-US"/>
        </w:rPr>
        <w:t xml:space="preserve">show the emission of the Go Green and No Progression scenarios, respectively, from 2010 to 2050. Clearly, it can be seen that the emissions in the Go Green scenario are much lower than in the No Progression from 6:00 to 17:00 after 2030. Further, the emissions in the Go Green scenario are 9% less than in the No Progression scenario. </w:t>
      </w:r>
    </w:p>
    <w:p w14:paraId="5A4C3630" w14:textId="628A2983" w:rsidR="00F3269D" w:rsidRPr="00ED6412" w:rsidRDefault="00F3269D" w:rsidP="00F3269D">
      <w:pPr>
        <w:rPr>
          <w:lang w:eastAsia="en-US"/>
        </w:rPr>
      </w:pPr>
      <w:r w:rsidRPr="00ED6412">
        <w:rPr>
          <w:lang w:eastAsia="en-US"/>
        </w:rPr>
        <w:t>In the Go Green scenario, the emissions are reduced by 36% at the peak time and by 24% on average from 2010 to 2050. However, in the No Progression scenario, the emissions are reduced by 29% at the peak time and by 20% on average.</w:t>
      </w:r>
    </w:p>
    <w:p w14:paraId="5E2A8574" w14:textId="1B498E96" w:rsidR="008E7C31" w:rsidRPr="00ED6412" w:rsidRDefault="00A34CC8" w:rsidP="008E7C31">
      <w:pPr>
        <w:keepNext/>
      </w:pPr>
      <w:r w:rsidRPr="00ED6412">
        <w:rPr>
          <w:noProof/>
          <w:lang w:eastAsia="en-GB"/>
        </w:rPr>
        <w:lastRenderedPageBreak/>
        <w:drawing>
          <wp:inline distT="0" distB="0" distL="0" distR="0" wp14:anchorId="5457DEBE" wp14:editId="48B3C318">
            <wp:extent cx="5039360" cy="4070858"/>
            <wp:effectExtent l="0" t="0" r="8890" b="6350"/>
            <wp:docPr id="33" name="Picture 33" descr="C:\Users\admin\Desktop\deed_chap2\20170723chap2_sqp\ego-4.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deed_chap2\20170723chap2_sqp\ego-4.7.ti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39360" cy="4070858"/>
                    </a:xfrm>
                    <a:prstGeom prst="rect">
                      <a:avLst/>
                    </a:prstGeom>
                    <a:noFill/>
                    <a:ln>
                      <a:noFill/>
                    </a:ln>
                  </pic:spPr>
                </pic:pic>
              </a:graphicData>
            </a:graphic>
          </wp:inline>
        </w:drawing>
      </w:r>
    </w:p>
    <w:p w14:paraId="0C7546D6" w14:textId="460C3949" w:rsidR="00E536AE" w:rsidRPr="00ED6412" w:rsidRDefault="008E7C31" w:rsidP="008E7C31">
      <w:pPr>
        <w:pStyle w:val="Caption"/>
        <w:jc w:val="both"/>
      </w:pPr>
      <w:bookmarkStart w:id="255" w:name="_Ref489197898"/>
      <w:bookmarkStart w:id="256" w:name="_Toc523347889"/>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4</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8</w:t>
      </w:r>
      <w:r w:rsidR="00C47357">
        <w:rPr>
          <w:noProof/>
        </w:rPr>
        <w:fldChar w:fldCharType="end"/>
      </w:r>
      <w:bookmarkEnd w:id="255"/>
      <w:r w:rsidR="00671925" w:rsidRPr="00ED6412">
        <w:t xml:space="preserve"> Emission</w:t>
      </w:r>
      <w:r w:rsidR="008D1C2C" w:rsidRPr="00ED6412">
        <w:t>s in the</w:t>
      </w:r>
      <w:r w:rsidR="00671925" w:rsidRPr="00ED6412">
        <w:t xml:space="preserve"> No Progression scenario</w:t>
      </w:r>
      <w:r w:rsidR="008D1C2C" w:rsidRPr="00ED6412">
        <w:t xml:space="preserve"> from 2010 to 2050.</w:t>
      </w:r>
      <w:bookmarkEnd w:id="256"/>
    </w:p>
    <w:p w14:paraId="00FB2A0B" w14:textId="5F84E607" w:rsidR="004E7339" w:rsidRPr="00ED6412" w:rsidRDefault="0002597F" w:rsidP="001E3750">
      <w:pPr>
        <w:pStyle w:val="Heading3"/>
      </w:pPr>
      <w:bookmarkStart w:id="257" w:name="_Toc523347801"/>
      <w:r w:rsidRPr="00ED6412">
        <w:t>Case 2</w:t>
      </w:r>
      <w:bookmarkEnd w:id="257"/>
    </w:p>
    <w:p w14:paraId="2D420FAC" w14:textId="24CCB161" w:rsidR="0055449C" w:rsidRPr="00ED6412" w:rsidRDefault="00065B84" w:rsidP="0055449C">
      <w:pPr>
        <w:rPr>
          <w:lang w:eastAsia="en-US"/>
        </w:rPr>
      </w:pPr>
      <w:r w:rsidRPr="00ED6412">
        <w:rPr>
          <w:lang w:eastAsia="en-US"/>
        </w:rPr>
        <w:t xml:space="preserve">As mentioned previously, in this case, it is assumed that the half-hourly changes in the demand occurred within </w:t>
      </w:r>
      <w:r w:rsidR="00BD244E" w:rsidRPr="00ED6412">
        <w:rPr>
          <w:lang w:eastAsia="en-US"/>
        </w:rPr>
        <w:t xml:space="preserve">the </w:t>
      </w:r>
      <w:r w:rsidRPr="00ED6412">
        <w:rPr>
          <w:lang w:eastAsia="en-US"/>
        </w:rPr>
        <w:t>last 10 minutes and model results will be compare</w:t>
      </w:r>
      <w:r w:rsidR="00BD244E" w:rsidRPr="00ED6412">
        <w:rPr>
          <w:lang w:eastAsia="en-US"/>
        </w:rPr>
        <w:t>d</w:t>
      </w:r>
      <w:r w:rsidRPr="00ED6412">
        <w:rPr>
          <w:lang w:eastAsia="en-US"/>
        </w:rPr>
        <w:t xml:space="preserve"> with the Case 1, where demand changes linearly within half hour. Further</w:t>
      </w:r>
      <w:r w:rsidR="00735640" w:rsidRPr="00ED6412">
        <w:rPr>
          <w:lang w:eastAsia="en-US"/>
        </w:rPr>
        <w:t xml:space="preserve">, the model </w:t>
      </w:r>
      <w:r w:rsidR="009F6EFE" w:rsidRPr="00ED6412">
        <w:rPr>
          <w:lang w:eastAsia="en-US"/>
        </w:rPr>
        <w:t>is in the scenario with</w:t>
      </w:r>
      <w:r w:rsidR="00735640" w:rsidRPr="00ED6412">
        <w:rPr>
          <w:lang w:eastAsia="en-US"/>
        </w:rPr>
        <w:t xml:space="preserve"> 20% wind power penetration and no EPS and </w:t>
      </w:r>
      <w:r w:rsidR="00AD5C22" w:rsidRPr="00ED6412">
        <w:rPr>
          <w:lang w:eastAsia="en-US"/>
        </w:rPr>
        <w:t>zero</w:t>
      </w:r>
      <w:r w:rsidR="00C86E30" w:rsidRPr="00ED6412">
        <w:rPr>
          <w:lang w:eastAsia="en-US"/>
        </w:rPr>
        <w:t xml:space="preserve"> </w:t>
      </w:r>
      <w:r w:rsidR="00735640" w:rsidRPr="00ED6412">
        <w:rPr>
          <w:lang w:eastAsia="en-US"/>
        </w:rPr>
        <w:t>CPF.</w:t>
      </w:r>
      <w:r w:rsidR="003C189F" w:rsidRPr="00ED6412">
        <w:rPr>
          <w:lang w:eastAsia="en-US"/>
        </w:rPr>
        <w:t xml:space="preserve"> This is because the maximum </w:t>
      </w:r>
      <w:r w:rsidR="00E13C9D" w:rsidRPr="00ED6412">
        <w:rPr>
          <w:lang w:eastAsia="en-US"/>
        </w:rPr>
        <w:t xml:space="preserve">demand </w:t>
      </w:r>
      <w:r w:rsidR="003C189F" w:rsidRPr="00ED6412">
        <w:rPr>
          <w:lang w:eastAsia="en-US"/>
        </w:rPr>
        <w:t xml:space="preserve">difference between two </w:t>
      </w:r>
      <w:r w:rsidR="00E13C9D" w:rsidRPr="00ED6412">
        <w:rPr>
          <w:lang w:eastAsia="en-US"/>
        </w:rPr>
        <w:t>continuous</w:t>
      </w:r>
      <w:r w:rsidR="003C189F" w:rsidRPr="00ED6412">
        <w:rPr>
          <w:lang w:eastAsia="en-US"/>
        </w:rPr>
        <w:t xml:space="preserve"> </w:t>
      </w:r>
      <w:r w:rsidR="00E13C9D" w:rsidRPr="00ED6412">
        <w:rPr>
          <w:lang w:eastAsia="en-US"/>
        </w:rPr>
        <w:t>time step</w:t>
      </w:r>
      <w:r w:rsidR="008E14FE" w:rsidRPr="00ED6412">
        <w:rPr>
          <w:lang w:eastAsia="en-US"/>
        </w:rPr>
        <w:t>s</w:t>
      </w:r>
      <w:r w:rsidR="00E13C9D" w:rsidRPr="00ED6412">
        <w:rPr>
          <w:lang w:eastAsia="en-US"/>
        </w:rPr>
        <w:t xml:space="preserve"> </w:t>
      </w:r>
      <w:r w:rsidR="003C189F" w:rsidRPr="00ED6412">
        <w:rPr>
          <w:lang w:eastAsia="en-US"/>
        </w:rPr>
        <w:t xml:space="preserve">is </w:t>
      </w:r>
      <w:r w:rsidR="00E13C9D" w:rsidRPr="00ED6412">
        <w:rPr>
          <w:lang w:eastAsia="en-US"/>
        </w:rPr>
        <w:t xml:space="preserve">higher than </w:t>
      </w:r>
      <w:r w:rsidR="008E14FE" w:rsidRPr="00ED6412">
        <w:rPr>
          <w:lang w:eastAsia="en-US"/>
        </w:rPr>
        <w:t xml:space="preserve">the </w:t>
      </w:r>
      <w:r w:rsidR="00AC299A" w:rsidRPr="00ED6412">
        <w:rPr>
          <w:lang w:eastAsia="en-US"/>
        </w:rPr>
        <w:t>10</w:t>
      </w:r>
      <w:r w:rsidR="00E13C9D" w:rsidRPr="00ED6412">
        <w:rPr>
          <w:lang w:eastAsia="en-US"/>
        </w:rPr>
        <w:t xml:space="preserve">% </w:t>
      </w:r>
      <w:r w:rsidR="003C189F" w:rsidRPr="00ED6412">
        <w:rPr>
          <w:lang w:eastAsia="en-US"/>
        </w:rPr>
        <w:t xml:space="preserve">wind </w:t>
      </w:r>
      <w:r w:rsidR="00E13C9D" w:rsidRPr="00ED6412">
        <w:rPr>
          <w:lang w:eastAsia="en-US"/>
        </w:rPr>
        <w:t>penetration but less than 20%.</w:t>
      </w:r>
      <w:r w:rsidR="00F228CA" w:rsidRPr="00ED6412">
        <w:rPr>
          <w:lang w:eastAsia="en-US"/>
        </w:rPr>
        <w:t xml:space="preserve"> </w:t>
      </w:r>
      <w:r w:rsidR="00972116" w:rsidRPr="00ED6412">
        <w:rPr>
          <w:lang w:eastAsia="en-US"/>
        </w:rPr>
        <w:t>In addition,</w:t>
      </w:r>
      <w:r w:rsidR="001C0A27" w:rsidRPr="00ED6412">
        <w:rPr>
          <w:lang w:eastAsia="en-US"/>
        </w:rPr>
        <w:t xml:space="preserve"> </w:t>
      </w:r>
      <w:r w:rsidR="008E14FE" w:rsidRPr="00ED6412">
        <w:rPr>
          <w:lang w:eastAsia="en-US"/>
        </w:rPr>
        <w:t>in</w:t>
      </w:r>
      <w:r w:rsidR="009F6EFE" w:rsidRPr="00ED6412">
        <w:rPr>
          <w:lang w:eastAsia="en-US"/>
        </w:rPr>
        <w:t xml:space="preserve"> the scenario </w:t>
      </w:r>
      <w:r w:rsidR="000B6791" w:rsidRPr="00ED6412">
        <w:rPr>
          <w:lang w:eastAsia="en-US"/>
        </w:rPr>
        <w:t xml:space="preserve">with no EPS and </w:t>
      </w:r>
      <w:r w:rsidR="00AD5C22" w:rsidRPr="00ED6412">
        <w:rPr>
          <w:lang w:eastAsia="en-US"/>
        </w:rPr>
        <w:t>zero</w:t>
      </w:r>
      <w:r w:rsidR="000B6791" w:rsidRPr="00ED6412">
        <w:rPr>
          <w:lang w:eastAsia="en-US"/>
        </w:rPr>
        <w:t xml:space="preserve"> CPF, </w:t>
      </w:r>
      <w:r w:rsidR="00972116" w:rsidRPr="00ED6412">
        <w:rPr>
          <w:lang w:eastAsia="en-US"/>
        </w:rPr>
        <w:t xml:space="preserve">the impact of </w:t>
      </w:r>
      <w:r w:rsidR="008E14FE" w:rsidRPr="00ED6412">
        <w:rPr>
          <w:lang w:eastAsia="en-US"/>
        </w:rPr>
        <w:t xml:space="preserve">the </w:t>
      </w:r>
      <w:r w:rsidR="00972116" w:rsidRPr="00ED6412">
        <w:rPr>
          <w:lang w:eastAsia="en-US"/>
        </w:rPr>
        <w:t xml:space="preserve">change in </w:t>
      </w:r>
      <w:r w:rsidR="008E14FE" w:rsidRPr="00ED6412">
        <w:rPr>
          <w:lang w:eastAsia="en-US"/>
        </w:rPr>
        <w:t xml:space="preserve">the </w:t>
      </w:r>
      <w:r w:rsidR="00972116" w:rsidRPr="00ED6412">
        <w:rPr>
          <w:lang w:eastAsia="en-US"/>
        </w:rPr>
        <w:t>ramp rate can be seen more clearly.</w:t>
      </w:r>
    </w:p>
    <w:p w14:paraId="3288B84F" w14:textId="430E8547" w:rsidR="00392212" w:rsidRPr="00ED6412" w:rsidRDefault="00E52EF7" w:rsidP="0055449C">
      <w:pPr>
        <w:jc w:val="center"/>
        <w:rPr>
          <w:lang w:eastAsia="en-US"/>
        </w:rPr>
      </w:pPr>
      <w:r w:rsidRPr="00ED6412">
        <w:rPr>
          <w:noProof/>
          <w:lang w:eastAsia="en-GB"/>
        </w:rPr>
        <w:lastRenderedPageBreak/>
        <w:drawing>
          <wp:inline distT="0" distB="0" distL="0" distR="0" wp14:anchorId="48FE295B" wp14:editId="7C2B8CB8">
            <wp:extent cx="4278630" cy="5704841"/>
            <wp:effectExtent l="0" t="0" r="7620" b="0"/>
            <wp:docPr id="32" name="Picture 32" descr="C:\Users\admin\Desktop\deed_chap2\20170719vali_t\p-4.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esktop\deed_chap2\20170719vali_t\p-4.8.tif"/>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80224" cy="5706966"/>
                    </a:xfrm>
                    <a:prstGeom prst="rect">
                      <a:avLst/>
                    </a:prstGeom>
                    <a:noFill/>
                    <a:ln>
                      <a:noFill/>
                    </a:ln>
                  </pic:spPr>
                </pic:pic>
              </a:graphicData>
            </a:graphic>
          </wp:inline>
        </w:drawing>
      </w:r>
    </w:p>
    <w:p w14:paraId="6FD18875" w14:textId="053486C7" w:rsidR="00392212" w:rsidRPr="00ED6412" w:rsidRDefault="00392212" w:rsidP="00392212">
      <w:pPr>
        <w:pStyle w:val="Caption"/>
        <w:jc w:val="both"/>
      </w:pPr>
      <w:bookmarkStart w:id="258" w:name="_Ref489273841"/>
      <w:bookmarkStart w:id="259" w:name="_Toc523347890"/>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4</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9</w:t>
      </w:r>
      <w:r w:rsidR="00C47357">
        <w:rPr>
          <w:noProof/>
        </w:rPr>
        <w:fldChar w:fldCharType="end"/>
      </w:r>
      <w:bookmarkEnd w:id="258"/>
      <w:r w:rsidRPr="00ED6412">
        <w:t xml:space="preserve"> Power output </w:t>
      </w:r>
      <w:r w:rsidR="00340B80" w:rsidRPr="00ED6412">
        <w:t>at</w:t>
      </w:r>
      <w:r w:rsidRPr="00ED6412">
        <w:t xml:space="preserve"> (a) 30 min time interval</w:t>
      </w:r>
      <w:r w:rsidR="00340B80" w:rsidRPr="00ED6412">
        <w:t>, and</w:t>
      </w:r>
      <w:r w:rsidRPr="00ED6412">
        <w:t xml:space="preserve"> (b) 10 min time interval</w:t>
      </w:r>
      <w:r w:rsidR="005608ED" w:rsidRPr="00ED6412">
        <w:t>, where P1 to P6 are conventional generators 1 to 6 and W is the scheduled wind power</w:t>
      </w:r>
      <w:r w:rsidRPr="00ED6412">
        <w:t>.</w:t>
      </w:r>
      <w:bookmarkEnd w:id="259"/>
    </w:p>
    <w:p w14:paraId="177CCFD1" w14:textId="64A254B6" w:rsidR="001E44BD" w:rsidRDefault="007D69EA" w:rsidP="00DC2408">
      <w:r w:rsidRPr="00ED6412">
        <w:t xml:space="preserve">It can be seen </w:t>
      </w:r>
      <w:r w:rsidR="00340B80" w:rsidRPr="00ED6412">
        <w:t>clearly</w:t>
      </w:r>
      <w:r w:rsidRPr="00ED6412">
        <w:t xml:space="preserve"> from </w:t>
      </w:r>
      <w:r w:rsidR="006E62B0" w:rsidRPr="00ED6412">
        <w:fldChar w:fldCharType="begin"/>
      </w:r>
      <w:r w:rsidR="006E62B0" w:rsidRPr="00ED6412">
        <w:instrText xml:space="preserve"> REF _Ref489273841 \h </w:instrText>
      </w:r>
      <w:r w:rsidR="00A63E2B" w:rsidRPr="00ED6412">
        <w:instrText xml:space="preserve"> \* MERGEFORMAT </w:instrText>
      </w:r>
      <w:r w:rsidR="006E62B0" w:rsidRPr="00ED6412">
        <w:fldChar w:fldCharType="separate"/>
      </w:r>
      <w:r w:rsidR="00892A51" w:rsidRPr="00ED6412">
        <w:t xml:space="preserve">Figure </w:t>
      </w:r>
      <w:r w:rsidR="00892A51">
        <w:rPr>
          <w:noProof/>
        </w:rPr>
        <w:t>4.9</w:t>
      </w:r>
      <w:r w:rsidR="006E62B0" w:rsidRPr="00ED6412">
        <w:fldChar w:fldCharType="end"/>
      </w:r>
      <w:r w:rsidR="006E62B0" w:rsidRPr="00ED6412">
        <w:t xml:space="preserve"> that the </w:t>
      </w:r>
      <w:r w:rsidR="00B447C7" w:rsidRPr="00ED6412">
        <w:t>p</w:t>
      </w:r>
      <w:r w:rsidR="00431338" w:rsidRPr="00ED6412">
        <w:t>ower</w:t>
      </w:r>
      <w:r w:rsidR="00B447C7" w:rsidRPr="00ED6412">
        <w:t xml:space="preserve"> output changes between each time step</w:t>
      </w:r>
      <w:r w:rsidR="00340B80" w:rsidRPr="00ED6412">
        <w:t>, but</w:t>
      </w:r>
      <w:r w:rsidR="00B447C7" w:rsidRPr="00ED6412">
        <w:t xml:space="preserve"> in (b)</w:t>
      </w:r>
      <w:r w:rsidR="00340B80" w:rsidRPr="00ED6412">
        <w:t xml:space="preserve"> it</w:t>
      </w:r>
      <w:r w:rsidR="00B447C7" w:rsidRPr="00ED6412">
        <w:t xml:space="preserve"> is sharper.</w:t>
      </w:r>
      <w:r w:rsidR="00B63350" w:rsidRPr="00ED6412">
        <w:t xml:space="preserve"> </w:t>
      </w:r>
      <w:r w:rsidR="00D0505D" w:rsidRPr="00ED6412">
        <w:t>In addition,</w:t>
      </w:r>
      <w:r w:rsidR="00B63350" w:rsidRPr="00ED6412">
        <w:t xml:space="preserve"> it is noticeable that at about 6:00 am, there is a high requirement in demand. </w:t>
      </w:r>
      <w:r w:rsidR="00110F38" w:rsidRPr="00ED6412">
        <w:t xml:space="preserve">In (a), as the conventional power generators </w:t>
      </w:r>
      <w:r w:rsidR="00110F38" w:rsidRPr="00ED6412">
        <w:lastRenderedPageBreak/>
        <w:t xml:space="preserve">have enough time to increase, </w:t>
      </w:r>
      <w:r w:rsidR="00C863F5" w:rsidRPr="00ED6412">
        <w:t>the</w:t>
      </w:r>
      <w:r w:rsidR="00EC038B" w:rsidRPr="00ED6412">
        <w:t xml:space="preserve"> wind power is not used due to the high price in the no EPS and CPF scenario. </w:t>
      </w:r>
      <w:r w:rsidR="009F2712" w:rsidRPr="00ED6412">
        <w:t>Moreover, in</w:t>
      </w:r>
      <w:r w:rsidR="00C863F5" w:rsidRPr="00ED6412">
        <w:t xml:space="preserve"> </w:t>
      </w:r>
      <w:r w:rsidR="009F2712" w:rsidRPr="00ED6412">
        <w:t>(b), t</w:t>
      </w:r>
      <w:r w:rsidR="00B63350" w:rsidRPr="00ED6412">
        <w:t>he conventional power generators are unable to supply enough power</w:t>
      </w:r>
      <w:r w:rsidR="009F2712" w:rsidRPr="00ED6412">
        <w:t xml:space="preserve"> in that short time interval. </w:t>
      </w:r>
      <w:r w:rsidR="00E642A4" w:rsidRPr="00ED6412">
        <w:t>Therefore,</w:t>
      </w:r>
      <w:r w:rsidR="009F2712" w:rsidRPr="00ED6412">
        <w:t xml:space="preserve"> the wind power is used</w:t>
      </w:r>
      <w:r w:rsidR="00C2225C" w:rsidRPr="00ED6412">
        <w:t xml:space="preserve"> around this time step</w:t>
      </w:r>
      <w:r w:rsidR="002B67CA" w:rsidRPr="00ED6412">
        <w:t xml:space="preserve">, which is shown under the red </w:t>
      </w:r>
      <w:r w:rsidR="008E14FE" w:rsidRPr="00ED6412">
        <w:t xml:space="preserve">colour </w:t>
      </w:r>
      <w:r w:rsidR="002B67CA" w:rsidRPr="00ED6412">
        <w:t>area</w:t>
      </w:r>
      <w:r w:rsidR="00A8396E" w:rsidRPr="00ED6412">
        <w:t>.</w:t>
      </w:r>
      <w:r w:rsidR="009F2712" w:rsidRPr="00ED6412">
        <w:t xml:space="preserve"> </w:t>
      </w:r>
    </w:p>
    <w:p w14:paraId="0514A07D" w14:textId="1EFECF29" w:rsidR="00B57B23" w:rsidRPr="00A5270E" w:rsidRDefault="001E44BD" w:rsidP="00B57B23">
      <w:pPr>
        <w:rPr>
          <w:color w:val="000000" w:themeColor="text1"/>
        </w:rPr>
      </w:pPr>
      <w:r w:rsidRPr="00A5270E">
        <w:rPr>
          <w:color w:val="000000" w:themeColor="text1"/>
        </w:rPr>
        <w:fldChar w:fldCharType="begin"/>
      </w:r>
      <w:r w:rsidRPr="00A5270E">
        <w:rPr>
          <w:color w:val="000000" w:themeColor="text1"/>
        </w:rPr>
        <w:instrText xml:space="preserve"> REF _Ref523342365 \h </w:instrText>
      </w:r>
      <w:r w:rsidRPr="00A5270E">
        <w:rPr>
          <w:color w:val="000000" w:themeColor="text1"/>
        </w:rPr>
      </w:r>
      <w:r w:rsidRPr="00A5270E">
        <w:rPr>
          <w:color w:val="000000" w:themeColor="text1"/>
        </w:rPr>
        <w:fldChar w:fldCharType="separate"/>
      </w:r>
      <w:r w:rsidRPr="00A5270E">
        <w:rPr>
          <w:color w:val="000000" w:themeColor="text1"/>
        </w:rPr>
        <w:t xml:space="preserve">Figure </w:t>
      </w:r>
      <w:r w:rsidRPr="00A5270E">
        <w:rPr>
          <w:noProof/>
          <w:color w:val="000000" w:themeColor="text1"/>
        </w:rPr>
        <w:t>4</w:t>
      </w:r>
      <w:r w:rsidRPr="00A5270E">
        <w:rPr>
          <w:color w:val="000000" w:themeColor="text1"/>
        </w:rPr>
        <w:t>.</w:t>
      </w:r>
      <w:r w:rsidRPr="00A5270E">
        <w:rPr>
          <w:noProof/>
          <w:color w:val="000000" w:themeColor="text1"/>
        </w:rPr>
        <w:t>10</w:t>
      </w:r>
      <w:r w:rsidRPr="00A5270E">
        <w:rPr>
          <w:color w:val="000000" w:themeColor="text1"/>
        </w:rPr>
        <w:fldChar w:fldCharType="end"/>
      </w:r>
      <w:r w:rsidRPr="00A5270E">
        <w:rPr>
          <w:color w:val="000000" w:themeColor="text1"/>
        </w:rPr>
        <w:t xml:space="preserve"> indicates the cost as a function of </w:t>
      </w:r>
      <w:r w:rsidR="004E065B" w:rsidRPr="00A5270E">
        <w:rPr>
          <w:color w:val="000000" w:themeColor="text1"/>
        </w:rPr>
        <w:t xml:space="preserve">the </w:t>
      </w:r>
      <w:r w:rsidRPr="00A5270E">
        <w:rPr>
          <w:color w:val="000000" w:themeColor="text1"/>
        </w:rPr>
        <w:t xml:space="preserve">power outputs from </w:t>
      </w:r>
      <w:r w:rsidR="008A4845" w:rsidRPr="00A5270E">
        <w:rPr>
          <w:color w:val="000000" w:themeColor="text1"/>
        </w:rPr>
        <w:fldChar w:fldCharType="begin"/>
      </w:r>
      <w:r w:rsidR="008A4845" w:rsidRPr="00A5270E">
        <w:rPr>
          <w:color w:val="000000" w:themeColor="text1"/>
        </w:rPr>
        <w:instrText xml:space="preserve"> REF _Ref488853412 \h </w:instrText>
      </w:r>
      <w:r w:rsidR="008A4845" w:rsidRPr="00A5270E">
        <w:rPr>
          <w:color w:val="000000" w:themeColor="text1"/>
        </w:rPr>
      </w:r>
      <w:r w:rsidR="008A4845" w:rsidRPr="00A5270E">
        <w:rPr>
          <w:color w:val="000000" w:themeColor="text1"/>
        </w:rPr>
        <w:fldChar w:fldCharType="separate"/>
      </w:r>
      <w:r w:rsidR="008A4845" w:rsidRPr="00A5270E">
        <w:rPr>
          <w:color w:val="000000" w:themeColor="text1"/>
        </w:rPr>
        <w:t xml:space="preserve">Table </w:t>
      </w:r>
      <w:r w:rsidR="008A4845" w:rsidRPr="00A5270E">
        <w:rPr>
          <w:noProof/>
          <w:color w:val="000000" w:themeColor="text1"/>
        </w:rPr>
        <w:t>4</w:t>
      </w:r>
      <w:r w:rsidR="008A4845" w:rsidRPr="00A5270E">
        <w:rPr>
          <w:color w:val="000000" w:themeColor="text1"/>
        </w:rPr>
        <w:t>.</w:t>
      </w:r>
      <w:r w:rsidR="008A4845" w:rsidRPr="00A5270E">
        <w:rPr>
          <w:noProof/>
          <w:color w:val="000000" w:themeColor="text1"/>
        </w:rPr>
        <w:t>1</w:t>
      </w:r>
      <w:r w:rsidR="008A4845" w:rsidRPr="00A5270E">
        <w:rPr>
          <w:color w:val="000000" w:themeColor="text1"/>
        </w:rPr>
        <w:fldChar w:fldCharType="end"/>
      </w:r>
      <w:r w:rsidRPr="00A5270E">
        <w:rPr>
          <w:color w:val="000000" w:themeColor="text1"/>
        </w:rPr>
        <w:t>.</w:t>
      </w:r>
      <w:r w:rsidR="008A4845" w:rsidRPr="00A5270E">
        <w:rPr>
          <w:color w:val="000000" w:themeColor="text1"/>
        </w:rPr>
        <w:t xml:space="preserve"> </w:t>
      </w:r>
      <w:r w:rsidR="00ED39AF" w:rsidRPr="00A5270E">
        <w:rPr>
          <w:color w:val="000000" w:themeColor="text1"/>
        </w:rPr>
        <w:t xml:space="preserve">It can be seen from </w:t>
      </w:r>
      <w:r w:rsidR="00ED39AF" w:rsidRPr="00A5270E">
        <w:rPr>
          <w:color w:val="000000" w:themeColor="text1"/>
        </w:rPr>
        <w:fldChar w:fldCharType="begin"/>
      </w:r>
      <w:r w:rsidR="00ED39AF" w:rsidRPr="00A5270E">
        <w:rPr>
          <w:color w:val="000000" w:themeColor="text1"/>
        </w:rPr>
        <w:instrText xml:space="preserve"> REF _Ref523342365 \h </w:instrText>
      </w:r>
      <w:r w:rsidR="00ED39AF" w:rsidRPr="00A5270E">
        <w:rPr>
          <w:color w:val="000000" w:themeColor="text1"/>
        </w:rPr>
      </w:r>
      <w:r w:rsidR="00ED39AF" w:rsidRPr="00A5270E">
        <w:rPr>
          <w:color w:val="000000" w:themeColor="text1"/>
        </w:rPr>
        <w:fldChar w:fldCharType="separate"/>
      </w:r>
      <w:r w:rsidR="00ED39AF" w:rsidRPr="00A5270E">
        <w:rPr>
          <w:color w:val="000000" w:themeColor="text1"/>
        </w:rPr>
        <w:t xml:space="preserve">Figure </w:t>
      </w:r>
      <w:r w:rsidR="00ED39AF" w:rsidRPr="00A5270E">
        <w:rPr>
          <w:noProof/>
          <w:color w:val="000000" w:themeColor="text1"/>
        </w:rPr>
        <w:t>4</w:t>
      </w:r>
      <w:r w:rsidR="00ED39AF" w:rsidRPr="00A5270E">
        <w:rPr>
          <w:color w:val="000000" w:themeColor="text1"/>
        </w:rPr>
        <w:t>.</w:t>
      </w:r>
      <w:r w:rsidR="00ED39AF" w:rsidRPr="00A5270E">
        <w:rPr>
          <w:noProof/>
          <w:color w:val="000000" w:themeColor="text1"/>
        </w:rPr>
        <w:t>10</w:t>
      </w:r>
      <w:r w:rsidR="00ED39AF" w:rsidRPr="00A5270E">
        <w:rPr>
          <w:color w:val="000000" w:themeColor="text1"/>
        </w:rPr>
        <w:fldChar w:fldCharType="end"/>
      </w:r>
      <w:r w:rsidR="00ED39AF" w:rsidRPr="00A5270E">
        <w:rPr>
          <w:color w:val="000000" w:themeColor="text1"/>
        </w:rPr>
        <w:t xml:space="preserve"> that at different power output ranges, different generators ha</w:t>
      </w:r>
      <w:r w:rsidR="00212780" w:rsidRPr="00A5270E">
        <w:rPr>
          <w:color w:val="000000" w:themeColor="text1"/>
        </w:rPr>
        <w:t>ve</w:t>
      </w:r>
      <w:r w:rsidR="00ED39AF" w:rsidRPr="00A5270E">
        <w:rPr>
          <w:color w:val="000000" w:themeColor="text1"/>
        </w:rPr>
        <w:t xml:space="preserve"> </w:t>
      </w:r>
      <w:r w:rsidR="00212780" w:rsidRPr="00A5270E">
        <w:rPr>
          <w:color w:val="000000" w:themeColor="text1"/>
        </w:rPr>
        <w:t>their</w:t>
      </w:r>
      <w:r w:rsidR="00ED39AF" w:rsidRPr="00A5270E">
        <w:rPr>
          <w:color w:val="000000" w:themeColor="text1"/>
        </w:rPr>
        <w:t xml:space="preserve"> benefit in cost</w:t>
      </w:r>
      <w:r w:rsidR="00212780" w:rsidRPr="00A5270E">
        <w:rPr>
          <w:color w:val="000000" w:themeColor="text1"/>
        </w:rPr>
        <w:t xml:space="preserve"> at different power outputs</w:t>
      </w:r>
      <w:r w:rsidR="00ED39AF" w:rsidRPr="00A5270E">
        <w:rPr>
          <w:color w:val="000000" w:themeColor="text1"/>
        </w:rPr>
        <w:t>.</w:t>
      </w:r>
      <w:r w:rsidR="00892A51" w:rsidRPr="00A5270E">
        <w:rPr>
          <w:color w:val="000000" w:themeColor="text1"/>
        </w:rPr>
        <w:t xml:space="preserve"> </w:t>
      </w:r>
      <w:r w:rsidR="00B57B23" w:rsidRPr="00A5270E">
        <w:rPr>
          <w:color w:val="000000" w:themeColor="text1"/>
        </w:rPr>
        <w:t>It can be seen that P1 is cheap below 100 MW</w:t>
      </w:r>
      <w:r w:rsidR="001F12D4" w:rsidRPr="00A5270E">
        <w:rPr>
          <w:color w:val="000000" w:themeColor="text1"/>
        </w:rPr>
        <w:t xml:space="preserve"> power output</w:t>
      </w:r>
      <w:r w:rsidR="00B57B23" w:rsidRPr="00A5270E">
        <w:rPr>
          <w:color w:val="000000" w:themeColor="text1"/>
        </w:rPr>
        <w:t>. However, each generator has its minimum power output</w:t>
      </w:r>
      <w:r w:rsidR="001F12D4" w:rsidRPr="00A5270E">
        <w:rPr>
          <w:color w:val="000000" w:themeColor="text1"/>
        </w:rPr>
        <w:t>.</w:t>
      </w:r>
      <w:r w:rsidR="00B57B23" w:rsidRPr="00A5270E">
        <w:rPr>
          <w:color w:val="000000" w:themeColor="text1"/>
        </w:rPr>
        <w:t xml:space="preserve"> </w:t>
      </w:r>
      <w:r w:rsidR="001F12D4" w:rsidRPr="00A5270E">
        <w:rPr>
          <w:color w:val="000000" w:themeColor="text1"/>
        </w:rPr>
        <w:t>The other</w:t>
      </w:r>
      <w:r w:rsidR="00B57B23" w:rsidRPr="00A5270E">
        <w:rPr>
          <w:color w:val="000000" w:themeColor="text1"/>
        </w:rPr>
        <w:t xml:space="preserve"> generators have to provide at least 67 MW. Moreover, when the power output of P1 </w:t>
      </w:r>
      <w:r w:rsidR="004E065B" w:rsidRPr="00A5270E">
        <w:rPr>
          <w:color w:val="000000" w:themeColor="text1"/>
        </w:rPr>
        <w:t xml:space="preserve">is </w:t>
      </w:r>
      <w:r w:rsidR="00B57B23" w:rsidRPr="00A5270E">
        <w:rPr>
          <w:color w:val="000000" w:themeColor="text1"/>
        </w:rPr>
        <w:t xml:space="preserve">above 100 MW, </w:t>
      </w:r>
      <w:r w:rsidR="004E065B" w:rsidRPr="00A5270E">
        <w:rPr>
          <w:color w:val="000000" w:themeColor="text1"/>
        </w:rPr>
        <w:t xml:space="preserve">then </w:t>
      </w:r>
      <w:r w:rsidR="00B57B23" w:rsidRPr="00A5270E">
        <w:rPr>
          <w:color w:val="000000" w:themeColor="text1"/>
        </w:rPr>
        <w:t>it become</w:t>
      </w:r>
      <w:r w:rsidR="004E065B" w:rsidRPr="00A5270E">
        <w:rPr>
          <w:color w:val="000000" w:themeColor="text1"/>
        </w:rPr>
        <w:t>s</w:t>
      </w:r>
      <w:r w:rsidR="00B57B23" w:rsidRPr="00A5270E">
        <w:rPr>
          <w:color w:val="000000" w:themeColor="text1"/>
        </w:rPr>
        <w:t xml:space="preserve"> the highest cost. </w:t>
      </w:r>
    </w:p>
    <w:p w14:paraId="7917D82A" w14:textId="051C196B" w:rsidR="001F12D4" w:rsidRPr="00A5270E" w:rsidRDefault="00837C3C" w:rsidP="001F12D4">
      <w:pPr>
        <w:rPr>
          <w:color w:val="000000" w:themeColor="text1"/>
        </w:rPr>
      </w:pPr>
      <w:r w:rsidRPr="00A5270E">
        <w:rPr>
          <w:color w:val="000000" w:themeColor="text1"/>
        </w:rPr>
        <w:t xml:space="preserve">Similar to </w:t>
      </w:r>
      <w:r w:rsidRPr="00A5270E">
        <w:rPr>
          <w:color w:val="000000" w:themeColor="text1"/>
        </w:rPr>
        <w:fldChar w:fldCharType="begin"/>
      </w:r>
      <w:r w:rsidRPr="00A5270E">
        <w:rPr>
          <w:color w:val="000000" w:themeColor="text1"/>
        </w:rPr>
        <w:instrText xml:space="preserve"> REF _Ref523342365 \h </w:instrText>
      </w:r>
      <w:r w:rsidRPr="00A5270E">
        <w:rPr>
          <w:color w:val="000000" w:themeColor="text1"/>
        </w:rPr>
      </w:r>
      <w:r w:rsidRPr="00A5270E">
        <w:rPr>
          <w:color w:val="000000" w:themeColor="text1"/>
        </w:rPr>
        <w:fldChar w:fldCharType="separate"/>
      </w:r>
      <w:r w:rsidRPr="00A5270E">
        <w:rPr>
          <w:color w:val="000000" w:themeColor="text1"/>
        </w:rPr>
        <w:t xml:space="preserve">Figure </w:t>
      </w:r>
      <w:r w:rsidRPr="00A5270E">
        <w:rPr>
          <w:noProof/>
          <w:color w:val="000000" w:themeColor="text1"/>
        </w:rPr>
        <w:t>4</w:t>
      </w:r>
      <w:r w:rsidRPr="00A5270E">
        <w:rPr>
          <w:color w:val="000000" w:themeColor="text1"/>
        </w:rPr>
        <w:t>.</w:t>
      </w:r>
      <w:r w:rsidRPr="00A5270E">
        <w:rPr>
          <w:noProof/>
          <w:color w:val="000000" w:themeColor="text1"/>
        </w:rPr>
        <w:t>10</w:t>
      </w:r>
      <w:r w:rsidRPr="00A5270E">
        <w:rPr>
          <w:color w:val="000000" w:themeColor="text1"/>
        </w:rPr>
        <w:fldChar w:fldCharType="end"/>
      </w:r>
      <w:r w:rsidRPr="00A5270E">
        <w:rPr>
          <w:color w:val="000000" w:themeColor="text1"/>
        </w:rPr>
        <w:t xml:space="preserve">, </w:t>
      </w:r>
      <w:r w:rsidRPr="00A5270E">
        <w:rPr>
          <w:color w:val="000000" w:themeColor="text1"/>
        </w:rPr>
        <w:fldChar w:fldCharType="begin"/>
      </w:r>
      <w:r w:rsidRPr="00A5270E">
        <w:rPr>
          <w:color w:val="000000" w:themeColor="text1"/>
        </w:rPr>
        <w:instrText xml:space="preserve"> REF _Ref523345114 \h </w:instrText>
      </w:r>
      <w:r w:rsidRPr="00A5270E">
        <w:rPr>
          <w:color w:val="000000" w:themeColor="text1"/>
        </w:rPr>
      </w:r>
      <w:r w:rsidRPr="00A5270E">
        <w:rPr>
          <w:color w:val="000000" w:themeColor="text1"/>
        </w:rPr>
        <w:fldChar w:fldCharType="separate"/>
      </w:r>
      <w:r w:rsidRPr="00A5270E">
        <w:rPr>
          <w:color w:val="000000" w:themeColor="text1"/>
        </w:rPr>
        <w:t xml:space="preserve">Figure </w:t>
      </w:r>
      <w:r w:rsidRPr="00A5270E">
        <w:rPr>
          <w:noProof/>
          <w:color w:val="000000" w:themeColor="text1"/>
        </w:rPr>
        <w:t>4</w:t>
      </w:r>
      <w:r w:rsidRPr="00A5270E">
        <w:rPr>
          <w:color w:val="000000" w:themeColor="text1"/>
        </w:rPr>
        <w:t>.</w:t>
      </w:r>
      <w:r w:rsidRPr="00A5270E">
        <w:rPr>
          <w:noProof/>
          <w:color w:val="000000" w:themeColor="text1"/>
        </w:rPr>
        <w:t>11</w:t>
      </w:r>
      <w:r w:rsidRPr="00A5270E">
        <w:rPr>
          <w:color w:val="000000" w:themeColor="text1"/>
        </w:rPr>
        <w:fldChar w:fldCharType="end"/>
      </w:r>
      <w:r w:rsidRPr="00A5270E">
        <w:rPr>
          <w:color w:val="000000" w:themeColor="text1"/>
        </w:rPr>
        <w:t xml:space="preserve"> indicates the emission as a function of </w:t>
      </w:r>
      <w:r w:rsidR="004E065B" w:rsidRPr="00A5270E">
        <w:rPr>
          <w:color w:val="000000" w:themeColor="text1"/>
        </w:rPr>
        <w:t xml:space="preserve">the </w:t>
      </w:r>
      <w:r w:rsidRPr="00A5270E">
        <w:rPr>
          <w:color w:val="000000" w:themeColor="text1"/>
        </w:rPr>
        <w:t xml:space="preserve">power outputs from </w:t>
      </w:r>
      <w:r w:rsidRPr="00A5270E">
        <w:rPr>
          <w:color w:val="000000" w:themeColor="text1"/>
        </w:rPr>
        <w:fldChar w:fldCharType="begin"/>
      </w:r>
      <w:r w:rsidRPr="00A5270E">
        <w:rPr>
          <w:color w:val="000000" w:themeColor="text1"/>
        </w:rPr>
        <w:instrText xml:space="preserve"> REF _Ref488853412 \h </w:instrText>
      </w:r>
      <w:r w:rsidRPr="00A5270E">
        <w:rPr>
          <w:color w:val="000000" w:themeColor="text1"/>
        </w:rPr>
      </w:r>
      <w:r w:rsidRPr="00A5270E">
        <w:rPr>
          <w:color w:val="000000" w:themeColor="text1"/>
        </w:rPr>
        <w:fldChar w:fldCharType="separate"/>
      </w:r>
      <w:r w:rsidRPr="00A5270E">
        <w:rPr>
          <w:color w:val="000000" w:themeColor="text1"/>
        </w:rPr>
        <w:t xml:space="preserve">Table </w:t>
      </w:r>
      <w:r w:rsidRPr="00A5270E">
        <w:rPr>
          <w:noProof/>
          <w:color w:val="000000" w:themeColor="text1"/>
        </w:rPr>
        <w:t>4</w:t>
      </w:r>
      <w:r w:rsidRPr="00A5270E">
        <w:rPr>
          <w:color w:val="000000" w:themeColor="text1"/>
        </w:rPr>
        <w:t>.</w:t>
      </w:r>
      <w:r w:rsidRPr="00A5270E">
        <w:rPr>
          <w:noProof/>
          <w:color w:val="000000" w:themeColor="text1"/>
        </w:rPr>
        <w:t>1</w:t>
      </w:r>
      <w:r w:rsidRPr="00A5270E">
        <w:rPr>
          <w:color w:val="000000" w:themeColor="text1"/>
        </w:rPr>
        <w:fldChar w:fldCharType="end"/>
      </w:r>
      <w:r w:rsidRPr="00A5270E">
        <w:rPr>
          <w:color w:val="000000" w:themeColor="text1"/>
        </w:rPr>
        <w:t xml:space="preserve">. </w:t>
      </w:r>
      <w:r w:rsidR="00212780" w:rsidRPr="00A5270E">
        <w:rPr>
          <w:color w:val="000000" w:themeColor="text1"/>
        </w:rPr>
        <w:t xml:space="preserve">Different generators have their benefit in </w:t>
      </w:r>
      <w:r w:rsidR="004E065B" w:rsidRPr="00A5270E">
        <w:rPr>
          <w:color w:val="000000" w:themeColor="text1"/>
        </w:rPr>
        <w:t xml:space="preserve">the </w:t>
      </w:r>
      <w:r w:rsidR="00212780" w:rsidRPr="00A5270E">
        <w:rPr>
          <w:color w:val="000000" w:themeColor="text1"/>
        </w:rPr>
        <w:t>emission at different power outputs.</w:t>
      </w:r>
      <w:r w:rsidR="001F12D4" w:rsidRPr="00A5270E">
        <w:rPr>
          <w:color w:val="000000" w:themeColor="text1"/>
        </w:rPr>
        <w:t xml:space="preserve"> In </w:t>
      </w:r>
      <w:r w:rsidR="001F12D4" w:rsidRPr="00A5270E">
        <w:rPr>
          <w:color w:val="000000" w:themeColor="text1"/>
        </w:rPr>
        <w:fldChar w:fldCharType="begin"/>
      </w:r>
      <w:r w:rsidR="001F12D4" w:rsidRPr="00A5270E">
        <w:rPr>
          <w:color w:val="000000" w:themeColor="text1"/>
        </w:rPr>
        <w:instrText xml:space="preserve"> REF _Ref523345114 \h </w:instrText>
      </w:r>
      <w:r w:rsidR="001F12D4" w:rsidRPr="00A5270E">
        <w:rPr>
          <w:color w:val="000000" w:themeColor="text1"/>
        </w:rPr>
      </w:r>
      <w:r w:rsidR="001F12D4" w:rsidRPr="00A5270E">
        <w:rPr>
          <w:color w:val="000000" w:themeColor="text1"/>
        </w:rPr>
        <w:fldChar w:fldCharType="separate"/>
      </w:r>
      <w:r w:rsidR="001F12D4" w:rsidRPr="00A5270E">
        <w:rPr>
          <w:color w:val="000000" w:themeColor="text1"/>
        </w:rPr>
        <w:t xml:space="preserve">Figure </w:t>
      </w:r>
      <w:r w:rsidR="001F12D4" w:rsidRPr="00A5270E">
        <w:rPr>
          <w:noProof/>
          <w:color w:val="000000" w:themeColor="text1"/>
        </w:rPr>
        <w:t>4</w:t>
      </w:r>
      <w:r w:rsidR="001F12D4" w:rsidRPr="00A5270E">
        <w:rPr>
          <w:color w:val="000000" w:themeColor="text1"/>
        </w:rPr>
        <w:t>.</w:t>
      </w:r>
      <w:r w:rsidR="001F12D4" w:rsidRPr="00A5270E">
        <w:rPr>
          <w:noProof/>
          <w:color w:val="000000" w:themeColor="text1"/>
        </w:rPr>
        <w:t>11</w:t>
      </w:r>
      <w:r w:rsidR="001F12D4" w:rsidRPr="00A5270E">
        <w:rPr>
          <w:color w:val="000000" w:themeColor="text1"/>
        </w:rPr>
        <w:fldChar w:fldCharType="end"/>
      </w:r>
      <w:r w:rsidR="001F12D4" w:rsidRPr="00A5270E">
        <w:rPr>
          <w:color w:val="000000" w:themeColor="text1"/>
        </w:rPr>
        <w:t xml:space="preserve">, P1 has the lowest emission below 100 MW. Then it </w:t>
      </w:r>
      <w:r w:rsidR="004E065B" w:rsidRPr="00A5270E">
        <w:rPr>
          <w:color w:val="000000" w:themeColor="text1"/>
        </w:rPr>
        <w:t>becomes</w:t>
      </w:r>
      <w:r w:rsidR="001F12D4" w:rsidRPr="00A5270E">
        <w:rPr>
          <w:color w:val="000000" w:themeColor="text1"/>
        </w:rPr>
        <w:t xml:space="preserve"> the highest emission when the power output </w:t>
      </w:r>
      <w:r w:rsidR="004E065B" w:rsidRPr="00A5270E">
        <w:rPr>
          <w:color w:val="000000" w:themeColor="text1"/>
        </w:rPr>
        <w:t xml:space="preserve">is </w:t>
      </w:r>
      <w:r w:rsidR="001F12D4" w:rsidRPr="00A5270E">
        <w:rPr>
          <w:color w:val="000000" w:themeColor="text1"/>
        </w:rPr>
        <w:t xml:space="preserve">above 150 MW. </w:t>
      </w:r>
    </w:p>
    <w:p w14:paraId="463FA5F4" w14:textId="44C27754" w:rsidR="00BD080D" w:rsidRPr="00A5270E" w:rsidRDefault="00A4413D" w:rsidP="001F12D4">
      <w:pPr>
        <w:rPr>
          <w:color w:val="000000" w:themeColor="text1"/>
        </w:rPr>
      </w:pPr>
      <w:r w:rsidRPr="00A5270E">
        <w:rPr>
          <w:color w:val="000000" w:themeColor="text1"/>
        </w:rPr>
        <w:t>Also, i</w:t>
      </w:r>
      <w:r w:rsidR="001F12D4" w:rsidRPr="00A5270E">
        <w:rPr>
          <w:color w:val="000000" w:themeColor="text1"/>
        </w:rPr>
        <w:t xml:space="preserve">t </w:t>
      </w:r>
      <w:r w:rsidRPr="00A5270E">
        <w:rPr>
          <w:color w:val="000000" w:themeColor="text1"/>
        </w:rPr>
        <w:t>can</w:t>
      </w:r>
      <w:r w:rsidR="001F12D4" w:rsidRPr="00A5270E">
        <w:rPr>
          <w:color w:val="000000" w:themeColor="text1"/>
        </w:rPr>
        <w:t xml:space="preserve"> be seen in </w:t>
      </w:r>
      <w:r w:rsidR="001F12D4" w:rsidRPr="00A5270E">
        <w:rPr>
          <w:color w:val="000000" w:themeColor="text1"/>
        </w:rPr>
        <w:fldChar w:fldCharType="begin"/>
      </w:r>
      <w:r w:rsidR="001F12D4" w:rsidRPr="00A5270E">
        <w:rPr>
          <w:color w:val="000000" w:themeColor="text1"/>
        </w:rPr>
        <w:instrText xml:space="preserve"> REF _Ref489273841 \h  \* MERGEFORMAT </w:instrText>
      </w:r>
      <w:r w:rsidR="001F12D4" w:rsidRPr="00A5270E">
        <w:rPr>
          <w:color w:val="000000" w:themeColor="text1"/>
        </w:rPr>
      </w:r>
      <w:r w:rsidR="001F12D4" w:rsidRPr="00A5270E">
        <w:rPr>
          <w:color w:val="000000" w:themeColor="text1"/>
        </w:rPr>
        <w:fldChar w:fldCharType="separate"/>
      </w:r>
      <w:r w:rsidR="001F12D4" w:rsidRPr="00A5270E">
        <w:rPr>
          <w:color w:val="000000" w:themeColor="text1"/>
        </w:rPr>
        <w:t xml:space="preserve">Figure </w:t>
      </w:r>
      <w:r w:rsidR="001F12D4" w:rsidRPr="00A5270E">
        <w:rPr>
          <w:noProof/>
          <w:color w:val="000000" w:themeColor="text1"/>
        </w:rPr>
        <w:t>4.9</w:t>
      </w:r>
      <w:r w:rsidR="001F12D4" w:rsidRPr="00A5270E">
        <w:rPr>
          <w:color w:val="000000" w:themeColor="text1"/>
        </w:rPr>
        <w:fldChar w:fldCharType="end"/>
      </w:r>
      <w:r w:rsidR="001F12D4" w:rsidRPr="00A5270E">
        <w:rPr>
          <w:color w:val="000000" w:themeColor="text1"/>
        </w:rPr>
        <w:t xml:space="preserve"> (a) that before about 8:00, P1 provides most of the power output and the other generators remain </w:t>
      </w:r>
      <w:r w:rsidRPr="00A5270E">
        <w:rPr>
          <w:color w:val="000000" w:themeColor="text1"/>
        </w:rPr>
        <w:t xml:space="preserve">at </w:t>
      </w:r>
      <w:r w:rsidR="001F12D4" w:rsidRPr="00A5270E">
        <w:rPr>
          <w:color w:val="000000" w:themeColor="text1"/>
        </w:rPr>
        <w:t xml:space="preserve">their minimum. From about 8:00, P1 </w:t>
      </w:r>
      <w:r w:rsidRPr="00A5270E">
        <w:rPr>
          <w:color w:val="000000" w:themeColor="text1"/>
        </w:rPr>
        <w:t>remain</w:t>
      </w:r>
      <w:r w:rsidR="001F12D4" w:rsidRPr="00A5270E">
        <w:rPr>
          <w:color w:val="000000" w:themeColor="text1"/>
        </w:rPr>
        <w:t xml:space="preserve">s about 100 MW and P2 supplies more power. P1 never </w:t>
      </w:r>
      <w:r w:rsidRPr="00A5270E">
        <w:rPr>
          <w:color w:val="000000" w:themeColor="text1"/>
        </w:rPr>
        <w:t>reaches</w:t>
      </w:r>
      <w:r w:rsidR="001F12D4" w:rsidRPr="00A5270E">
        <w:rPr>
          <w:color w:val="000000" w:themeColor="text1"/>
        </w:rPr>
        <w:t xml:space="preserve"> 150</w:t>
      </w:r>
      <w:r w:rsidRPr="00A5270E">
        <w:rPr>
          <w:color w:val="000000" w:themeColor="text1"/>
          <w:lang w:val="en-US"/>
        </w:rPr>
        <w:t> </w:t>
      </w:r>
      <w:r w:rsidR="001F12D4" w:rsidRPr="00A5270E">
        <w:rPr>
          <w:color w:val="000000" w:themeColor="text1"/>
        </w:rPr>
        <w:t>MW.</w:t>
      </w:r>
    </w:p>
    <w:p w14:paraId="0BB74A7C" w14:textId="7FEB5E9B" w:rsidR="001E44BD" w:rsidRDefault="00837C3C" w:rsidP="001E44BD">
      <w:pPr>
        <w:keepNext/>
        <w:jc w:val="center"/>
      </w:pPr>
      <w:r w:rsidRPr="00837C3C">
        <w:rPr>
          <w:noProof/>
          <w:lang w:eastAsia="en-GB"/>
        </w:rPr>
        <w:lastRenderedPageBreak/>
        <w:drawing>
          <wp:inline distT="0" distB="0" distL="0" distR="0" wp14:anchorId="3DE4C122" wp14:editId="5437CAAE">
            <wp:extent cx="5038725" cy="3305175"/>
            <wp:effectExtent l="0" t="0" r="0" b="9525"/>
            <wp:docPr id="43" name="Picture 43" descr="C:\Users\admin\Desktop\hft_THESIS_correction\thesis plot\fig4.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esktop\hft_THESIS_correction\thesis plot\fig4.10.tif"/>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9379" b="4963"/>
                    <a:stretch/>
                  </pic:blipFill>
                  <pic:spPr bwMode="auto">
                    <a:xfrm>
                      <a:off x="0" y="0"/>
                      <a:ext cx="5039360" cy="3305592"/>
                    </a:xfrm>
                    <a:prstGeom prst="rect">
                      <a:avLst/>
                    </a:prstGeom>
                    <a:noFill/>
                    <a:ln>
                      <a:noFill/>
                    </a:ln>
                    <a:extLst>
                      <a:ext uri="{53640926-AAD7-44D8-BBD7-CCE9431645EC}">
                        <a14:shadowObscured xmlns:a14="http://schemas.microsoft.com/office/drawing/2010/main"/>
                      </a:ext>
                    </a:extLst>
                  </pic:spPr>
                </pic:pic>
              </a:graphicData>
            </a:graphic>
          </wp:inline>
        </w:drawing>
      </w:r>
    </w:p>
    <w:p w14:paraId="7B5F7CC6" w14:textId="3DA3BD75" w:rsidR="001E44BD" w:rsidRDefault="001E44BD" w:rsidP="001E44BD">
      <w:pPr>
        <w:pStyle w:val="Caption"/>
      </w:pPr>
      <w:bookmarkStart w:id="260" w:name="_Ref523342365"/>
      <w:bookmarkStart w:id="261" w:name="_Toc523347891"/>
      <w:r>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4</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10</w:t>
      </w:r>
      <w:r w:rsidR="00C47357">
        <w:rPr>
          <w:noProof/>
        </w:rPr>
        <w:fldChar w:fldCharType="end"/>
      </w:r>
      <w:bookmarkEnd w:id="260"/>
      <w:r>
        <w:t xml:space="preserve"> Cost as a function of power outputs from </w:t>
      </w:r>
      <w:r>
        <w:fldChar w:fldCharType="begin"/>
      </w:r>
      <w:r>
        <w:instrText xml:space="preserve"> REF _Ref488853412 \h </w:instrText>
      </w:r>
      <w:r>
        <w:fldChar w:fldCharType="separate"/>
      </w:r>
      <w:r w:rsidRPr="00ED6412">
        <w:t xml:space="preserve">Table </w:t>
      </w:r>
      <w:r>
        <w:rPr>
          <w:noProof/>
        </w:rPr>
        <w:t>4</w:t>
      </w:r>
      <w:r w:rsidRPr="00ED6412">
        <w:t>.</w:t>
      </w:r>
      <w:r>
        <w:rPr>
          <w:noProof/>
        </w:rPr>
        <w:t>1</w:t>
      </w:r>
      <w:r>
        <w:fldChar w:fldCharType="end"/>
      </w:r>
      <w:r>
        <w:t>.</w:t>
      </w:r>
      <w:bookmarkEnd w:id="261"/>
    </w:p>
    <w:p w14:paraId="2070197D" w14:textId="77777777" w:rsidR="00837C3C" w:rsidRDefault="00837C3C" w:rsidP="00837C3C">
      <w:pPr>
        <w:keepNext/>
      </w:pPr>
      <w:r>
        <w:rPr>
          <w:noProof/>
          <w:lang w:eastAsia="en-GB"/>
        </w:rPr>
        <w:drawing>
          <wp:inline distT="0" distB="0" distL="0" distR="0" wp14:anchorId="0899ED9B" wp14:editId="7C3F5443">
            <wp:extent cx="5038725" cy="3314700"/>
            <wp:effectExtent l="0" t="0" r="9525" b="0"/>
            <wp:docPr id="44" name="Picture 44" descr="C:\Users\admin\Desktop\hft_THESIS_correction\thesis plot\fig4.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hft_THESIS_correction\thesis plot\fig4.11.tif"/>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9630" b="4445"/>
                    <a:stretch/>
                  </pic:blipFill>
                  <pic:spPr bwMode="auto">
                    <a:xfrm>
                      <a:off x="0" y="0"/>
                      <a:ext cx="5038725" cy="3314700"/>
                    </a:xfrm>
                    <a:prstGeom prst="rect">
                      <a:avLst/>
                    </a:prstGeom>
                    <a:noFill/>
                    <a:ln>
                      <a:noFill/>
                    </a:ln>
                    <a:extLst>
                      <a:ext uri="{53640926-AAD7-44D8-BBD7-CCE9431645EC}">
                        <a14:shadowObscured xmlns:a14="http://schemas.microsoft.com/office/drawing/2010/main"/>
                      </a:ext>
                    </a:extLst>
                  </pic:spPr>
                </pic:pic>
              </a:graphicData>
            </a:graphic>
          </wp:inline>
        </w:drawing>
      </w:r>
    </w:p>
    <w:p w14:paraId="3AEB1772" w14:textId="2FA6AD34" w:rsidR="00837C3C" w:rsidRPr="00837C3C" w:rsidRDefault="00837C3C" w:rsidP="00837C3C">
      <w:pPr>
        <w:pStyle w:val="Caption"/>
      </w:pPr>
      <w:bookmarkStart w:id="262" w:name="_Ref523345114"/>
      <w:bookmarkStart w:id="263" w:name="_Toc523347892"/>
      <w:r>
        <w:t xml:space="preserve">Figure </w:t>
      </w:r>
      <w:r w:rsidR="00C47357">
        <w:rPr>
          <w:noProof/>
        </w:rPr>
        <w:fldChar w:fldCharType="begin"/>
      </w:r>
      <w:r w:rsidR="00C47357">
        <w:rPr>
          <w:noProof/>
        </w:rPr>
        <w:instrText xml:space="preserve"> STYLEREF 1 \s </w:instrText>
      </w:r>
      <w:r w:rsidR="00C47357">
        <w:rPr>
          <w:noProof/>
        </w:rPr>
        <w:fldChar w:fldCharType="separate"/>
      </w:r>
      <w:r>
        <w:rPr>
          <w:noProof/>
        </w:rPr>
        <w:t>4</w:t>
      </w:r>
      <w:r w:rsidR="00C47357">
        <w:rPr>
          <w:noProof/>
        </w:rPr>
        <w:fldChar w:fldCharType="end"/>
      </w:r>
      <w:r>
        <w:t>.</w:t>
      </w:r>
      <w:r w:rsidR="00C47357">
        <w:rPr>
          <w:noProof/>
        </w:rPr>
        <w:fldChar w:fldCharType="begin"/>
      </w:r>
      <w:r w:rsidR="00C47357">
        <w:rPr>
          <w:noProof/>
        </w:rPr>
        <w:instrText xml:space="preserve"> SEQ Figure \* ARABIC \s 1 </w:instrText>
      </w:r>
      <w:r w:rsidR="00C47357">
        <w:rPr>
          <w:noProof/>
        </w:rPr>
        <w:fldChar w:fldCharType="separate"/>
      </w:r>
      <w:r>
        <w:rPr>
          <w:noProof/>
        </w:rPr>
        <w:t>11</w:t>
      </w:r>
      <w:r w:rsidR="00C47357">
        <w:rPr>
          <w:noProof/>
        </w:rPr>
        <w:fldChar w:fldCharType="end"/>
      </w:r>
      <w:bookmarkEnd w:id="262"/>
      <w:r w:rsidRPr="00837C3C">
        <w:t xml:space="preserve"> </w:t>
      </w:r>
      <w:r>
        <w:t xml:space="preserve">Emission as a function of power outputs from </w:t>
      </w:r>
      <w:r>
        <w:fldChar w:fldCharType="begin"/>
      </w:r>
      <w:r>
        <w:instrText xml:space="preserve"> REF _Ref488853412 \h </w:instrText>
      </w:r>
      <w:r>
        <w:fldChar w:fldCharType="separate"/>
      </w:r>
      <w:r w:rsidRPr="00ED6412">
        <w:t xml:space="preserve">Table </w:t>
      </w:r>
      <w:r>
        <w:rPr>
          <w:noProof/>
        </w:rPr>
        <w:t>4</w:t>
      </w:r>
      <w:r w:rsidRPr="00ED6412">
        <w:t>.</w:t>
      </w:r>
      <w:r>
        <w:rPr>
          <w:noProof/>
        </w:rPr>
        <w:t>1</w:t>
      </w:r>
      <w:r>
        <w:fldChar w:fldCharType="end"/>
      </w:r>
      <w:r>
        <w:t>.</w:t>
      </w:r>
      <w:bookmarkEnd w:id="263"/>
    </w:p>
    <w:p w14:paraId="21528C60" w14:textId="3582038F" w:rsidR="00DC2408" w:rsidRPr="00ED6412" w:rsidRDefault="00DC2408" w:rsidP="00BD080D">
      <w:pPr>
        <w:keepNext/>
      </w:pPr>
      <w:r w:rsidRPr="00ED6412">
        <w:rPr>
          <w:noProof/>
          <w:lang w:eastAsia="en-GB"/>
        </w:rPr>
        <w:lastRenderedPageBreak/>
        <w:drawing>
          <wp:inline distT="0" distB="0" distL="0" distR="0" wp14:anchorId="0E379C66" wp14:editId="5A4905FC">
            <wp:extent cx="5039360" cy="3390900"/>
            <wp:effectExtent l="0" t="0" r="8890" b="0"/>
            <wp:docPr id="30" name="Picture 30" descr="C:\Users\admin\Desktop\deed_chap2\20170719vali_t\cost-4.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esktop\deed_chap2\20170719vali_t\cost-4.9.tif"/>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7901" b="4213"/>
                    <a:stretch/>
                  </pic:blipFill>
                  <pic:spPr bwMode="auto">
                    <a:xfrm>
                      <a:off x="0" y="0"/>
                      <a:ext cx="5039360" cy="3390900"/>
                    </a:xfrm>
                    <a:prstGeom prst="rect">
                      <a:avLst/>
                    </a:prstGeom>
                    <a:noFill/>
                    <a:ln>
                      <a:noFill/>
                    </a:ln>
                    <a:extLst>
                      <a:ext uri="{53640926-AAD7-44D8-BBD7-CCE9431645EC}">
                        <a14:shadowObscured xmlns:a14="http://schemas.microsoft.com/office/drawing/2010/main"/>
                      </a:ext>
                    </a:extLst>
                  </pic:spPr>
                </pic:pic>
              </a:graphicData>
            </a:graphic>
          </wp:inline>
        </w:drawing>
      </w:r>
    </w:p>
    <w:p w14:paraId="01006107" w14:textId="3C5A955B" w:rsidR="00443B8C" w:rsidRPr="00ED6412" w:rsidRDefault="00BD080D" w:rsidP="00BD080D">
      <w:pPr>
        <w:pStyle w:val="Caption"/>
        <w:jc w:val="both"/>
      </w:pPr>
      <w:bookmarkStart w:id="264" w:name="_Ref489275457"/>
      <w:bookmarkStart w:id="265" w:name="_Toc523347893"/>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4</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12</w:t>
      </w:r>
      <w:r w:rsidR="00C47357">
        <w:rPr>
          <w:noProof/>
        </w:rPr>
        <w:fldChar w:fldCharType="end"/>
      </w:r>
      <w:bookmarkEnd w:id="264"/>
      <w:r w:rsidRPr="00ED6412">
        <w:t xml:space="preserve"> </w:t>
      </w:r>
      <w:r w:rsidR="008E14FE" w:rsidRPr="00ED6412">
        <w:t>Total c</w:t>
      </w:r>
      <w:r w:rsidR="00055B44" w:rsidRPr="00ED6412">
        <w:t xml:space="preserve">ost </w:t>
      </w:r>
      <w:r w:rsidR="00DC0D6D" w:rsidRPr="00ED6412">
        <w:t xml:space="preserve">at each time step </w:t>
      </w:r>
      <w:r w:rsidR="00055B44" w:rsidRPr="00ED6412">
        <w:t>of</w:t>
      </w:r>
      <w:r w:rsidR="00340B80" w:rsidRPr="00ED6412">
        <w:t xml:space="preserve"> </w:t>
      </w:r>
      <w:r w:rsidR="008E14FE" w:rsidRPr="00ED6412">
        <w:t>a</w:t>
      </w:r>
      <w:r w:rsidR="00340B80" w:rsidRPr="00ED6412">
        <w:t xml:space="preserve"> typical day in the Sheffield region</w:t>
      </w:r>
      <w:r w:rsidR="00055B44" w:rsidRPr="00ED6412">
        <w:t xml:space="preserve"> </w:t>
      </w:r>
      <w:r w:rsidR="00340B80" w:rsidRPr="00ED6412">
        <w:t xml:space="preserve">with </w:t>
      </w:r>
      <w:r w:rsidR="00941B9E" w:rsidRPr="00ED6412">
        <w:t xml:space="preserve">the </w:t>
      </w:r>
      <w:r w:rsidR="00340B80" w:rsidRPr="00ED6412">
        <w:t>10 min and 30 min time interval</w:t>
      </w:r>
      <w:r w:rsidR="008E14FE" w:rsidRPr="00ED6412">
        <w:t>s</w:t>
      </w:r>
      <w:r w:rsidR="00340B80" w:rsidRPr="00ED6412">
        <w:t>, respectively</w:t>
      </w:r>
      <w:r w:rsidR="00055B44" w:rsidRPr="00ED6412">
        <w:t>.</w:t>
      </w:r>
      <w:bookmarkEnd w:id="265"/>
    </w:p>
    <w:p w14:paraId="1364CB44" w14:textId="583DF175" w:rsidR="0015278F" w:rsidRDefault="00257738" w:rsidP="0052234F">
      <w:pPr>
        <w:rPr>
          <w:lang w:eastAsia="en-US"/>
        </w:rPr>
      </w:pPr>
      <w:r w:rsidRPr="00ED6412">
        <w:rPr>
          <w:lang w:eastAsia="en-US"/>
        </w:rPr>
        <w:fldChar w:fldCharType="begin"/>
      </w:r>
      <w:r w:rsidRPr="00ED6412">
        <w:rPr>
          <w:lang w:eastAsia="en-US"/>
        </w:rPr>
        <w:instrText xml:space="preserve"> REF _Ref489275457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A1353A" w:rsidRPr="00ED6412">
        <w:t xml:space="preserve">Figure </w:t>
      </w:r>
      <w:r w:rsidR="00A1353A">
        <w:rPr>
          <w:noProof/>
        </w:rPr>
        <w:t>4.12</w:t>
      </w:r>
      <w:r w:rsidRPr="00ED6412">
        <w:rPr>
          <w:lang w:eastAsia="en-US"/>
        </w:rPr>
        <w:fldChar w:fldCharType="end"/>
      </w:r>
      <w:r w:rsidRPr="00ED6412">
        <w:rPr>
          <w:lang w:eastAsia="en-US"/>
        </w:rPr>
        <w:t xml:space="preserve"> is </w:t>
      </w:r>
      <w:r w:rsidR="008E14FE" w:rsidRPr="00ED6412">
        <w:rPr>
          <w:lang w:eastAsia="en-US"/>
        </w:rPr>
        <w:t>the total</w:t>
      </w:r>
      <w:r w:rsidR="008E14FE" w:rsidRPr="00ED6412">
        <w:t xml:space="preserve"> </w:t>
      </w:r>
      <w:r w:rsidR="007B7A09" w:rsidRPr="00ED6412">
        <w:rPr>
          <w:lang w:eastAsia="en-US"/>
        </w:rPr>
        <w:t xml:space="preserve">cost </w:t>
      </w:r>
      <w:r w:rsidR="00DC0D6D" w:rsidRPr="00ED6412">
        <w:t xml:space="preserve">at each time step </w:t>
      </w:r>
      <w:r w:rsidR="007B7A09" w:rsidRPr="00ED6412">
        <w:rPr>
          <w:lang w:eastAsia="en-US"/>
        </w:rPr>
        <w:t>of</w:t>
      </w:r>
      <w:r w:rsidR="008E14FE" w:rsidRPr="00ED6412">
        <w:rPr>
          <w:lang w:eastAsia="en-US"/>
        </w:rPr>
        <w:t xml:space="preserve"> a</w:t>
      </w:r>
      <w:r w:rsidR="007B7A09" w:rsidRPr="00ED6412">
        <w:rPr>
          <w:lang w:eastAsia="en-US"/>
        </w:rPr>
        <w:t xml:space="preserve"> typical day in the Sheffield region with </w:t>
      </w:r>
      <w:r w:rsidR="00941B9E" w:rsidRPr="00ED6412">
        <w:rPr>
          <w:lang w:eastAsia="en-US"/>
        </w:rPr>
        <w:t xml:space="preserve">the </w:t>
      </w:r>
      <w:r w:rsidR="007B7A09" w:rsidRPr="00ED6412">
        <w:rPr>
          <w:lang w:eastAsia="en-US"/>
        </w:rPr>
        <w:t>10 min and 30 min time interval</w:t>
      </w:r>
      <w:r w:rsidR="008E14FE" w:rsidRPr="00ED6412">
        <w:rPr>
          <w:lang w:eastAsia="en-US"/>
        </w:rPr>
        <w:t>s</w:t>
      </w:r>
      <w:r w:rsidR="007B7A09" w:rsidRPr="00ED6412">
        <w:rPr>
          <w:lang w:eastAsia="en-US"/>
        </w:rPr>
        <w:t>, respectively</w:t>
      </w:r>
      <w:r w:rsidRPr="00ED6412">
        <w:rPr>
          <w:lang w:eastAsia="en-US"/>
        </w:rPr>
        <w:t>.</w:t>
      </w:r>
      <w:r w:rsidR="00FD58C4" w:rsidRPr="00ED6412">
        <w:rPr>
          <w:lang w:eastAsia="en-US"/>
        </w:rPr>
        <w:t xml:space="preserve"> </w:t>
      </w:r>
      <w:r w:rsidR="007B7A09" w:rsidRPr="00ED6412">
        <w:rPr>
          <w:lang w:eastAsia="en-US"/>
        </w:rPr>
        <w:t>It is observed that t</w:t>
      </w:r>
      <w:r w:rsidR="00E33EB6" w:rsidRPr="00ED6412">
        <w:rPr>
          <w:lang w:eastAsia="en-US"/>
        </w:rPr>
        <w:t xml:space="preserve">he costs are slightly different at the same </w:t>
      </w:r>
      <w:r w:rsidR="007B7A09" w:rsidRPr="00ED6412">
        <w:rPr>
          <w:lang w:eastAsia="en-US"/>
        </w:rPr>
        <w:t xml:space="preserve">instant of </w:t>
      </w:r>
      <w:r w:rsidR="00E33EB6" w:rsidRPr="00ED6412">
        <w:rPr>
          <w:lang w:eastAsia="en-US"/>
        </w:rPr>
        <w:t>time</w:t>
      </w:r>
      <w:r w:rsidR="00D5792F" w:rsidRPr="00ED6412">
        <w:rPr>
          <w:lang w:eastAsia="en-US"/>
        </w:rPr>
        <w:t>. This</w:t>
      </w:r>
      <w:r w:rsidR="007B7A09" w:rsidRPr="00ED6412">
        <w:rPr>
          <w:lang w:eastAsia="en-US"/>
        </w:rPr>
        <w:t xml:space="preserve"> is </w:t>
      </w:r>
      <w:r w:rsidR="00E33EB6" w:rsidRPr="00ED6412">
        <w:rPr>
          <w:lang w:eastAsia="en-US"/>
        </w:rPr>
        <w:t xml:space="preserve">because </w:t>
      </w:r>
      <w:r w:rsidR="007B7A09" w:rsidRPr="00ED6412">
        <w:rPr>
          <w:lang w:eastAsia="en-US"/>
        </w:rPr>
        <w:t xml:space="preserve">the </w:t>
      </w:r>
      <w:r w:rsidR="00E33EB6" w:rsidRPr="00ED6412">
        <w:rPr>
          <w:lang w:eastAsia="en-US"/>
        </w:rPr>
        <w:t xml:space="preserve">different previous stage leads to different generator usage in </w:t>
      </w:r>
      <w:r w:rsidR="007B7A09" w:rsidRPr="00ED6412">
        <w:rPr>
          <w:lang w:eastAsia="en-US"/>
        </w:rPr>
        <w:t xml:space="preserve">the </w:t>
      </w:r>
      <w:r w:rsidR="00E33EB6" w:rsidRPr="00ED6412">
        <w:rPr>
          <w:lang w:eastAsia="en-US"/>
        </w:rPr>
        <w:t>current stage</w:t>
      </w:r>
      <w:r w:rsidR="00EB07AA" w:rsidRPr="00ED6412">
        <w:rPr>
          <w:lang w:eastAsia="en-US"/>
        </w:rPr>
        <w:t>,</w:t>
      </w:r>
      <w:r w:rsidR="003776EA" w:rsidRPr="00ED6412">
        <w:rPr>
          <w:lang w:eastAsia="en-US"/>
        </w:rPr>
        <w:t xml:space="preserve"> and this is e</w:t>
      </w:r>
      <w:r w:rsidR="002800EB" w:rsidRPr="00ED6412">
        <w:rPr>
          <w:lang w:eastAsia="en-US"/>
        </w:rPr>
        <w:t xml:space="preserve">specially </w:t>
      </w:r>
      <w:r w:rsidR="00D5792F" w:rsidRPr="00ED6412">
        <w:rPr>
          <w:lang w:eastAsia="en-US"/>
        </w:rPr>
        <w:t>clear</w:t>
      </w:r>
      <w:r w:rsidR="00EB07AA" w:rsidRPr="00ED6412">
        <w:rPr>
          <w:lang w:eastAsia="en-US"/>
        </w:rPr>
        <w:t xml:space="preserve"> </w:t>
      </w:r>
      <w:r w:rsidR="002800EB" w:rsidRPr="00ED6412">
        <w:rPr>
          <w:lang w:eastAsia="en-US"/>
        </w:rPr>
        <w:t xml:space="preserve">at about 6:00 am, where the wind power is used in </w:t>
      </w:r>
      <w:r w:rsidR="002800EB" w:rsidRPr="00ED6412">
        <w:fldChar w:fldCharType="begin"/>
      </w:r>
      <w:r w:rsidR="002800EB" w:rsidRPr="00ED6412">
        <w:instrText xml:space="preserve"> REF _Ref489273841 \h </w:instrText>
      </w:r>
      <w:r w:rsidR="00A63E2B" w:rsidRPr="00ED6412">
        <w:instrText xml:space="preserve"> \* MERGEFORMAT </w:instrText>
      </w:r>
      <w:r w:rsidR="002800EB" w:rsidRPr="00ED6412">
        <w:fldChar w:fldCharType="separate"/>
      </w:r>
      <w:r w:rsidR="00A1353A" w:rsidRPr="00ED6412">
        <w:t xml:space="preserve">Figure </w:t>
      </w:r>
      <w:r w:rsidR="00A1353A">
        <w:rPr>
          <w:noProof/>
        </w:rPr>
        <w:t>4.9</w:t>
      </w:r>
      <w:r w:rsidR="002800EB" w:rsidRPr="00ED6412">
        <w:fldChar w:fldCharType="end"/>
      </w:r>
      <w:r w:rsidR="002800EB" w:rsidRPr="00ED6412">
        <w:t xml:space="preserve"> (b)</w:t>
      </w:r>
      <w:r w:rsidR="007B7A09" w:rsidRPr="00ED6412">
        <w:t xml:space="preserve">, which is under the red </w:t>
      </w:r>
      <w:r w:rsidR="00953268" w:rsidRPr="00ED6412">
        <w:t xml:space="preserve">colour </w:t>
      </w:r>
      <w:r w:rsidR="007B7A09" w:rsidRPr="00ED6412">
        <w:t>area</w:t>
      </w:r>
      <w:r w:rsidR="002800EB" w:rsidRPr="00ED6412">
        <w:t>, the cost increases dramatically.</w:t>
      </w:r>
      <w:r w:rsidR="0098408A" w:rsidRPr="00ED6412">
        <w:rPr>
          <w:lang w:eastAsia="en-US"/>
        </w:rPr>
        <w:t xml:space="preserve"> </w:t>
      </w:r>
    </w:p>
    <w:p w14:paraId="3C58DDEE" w14:textId="77777777" w:rsidR="00AD51C5" w:rsidRPr="00ED6412" w:rsidRDefault="00AD51C5" w:rsidP="00AD51C5">
      <w:pPr>
        <w:rPr>
          <w:lang w:eastAsia="en-US"/>
        </w:rPr>
      </w:pPr>
      <w:r w:rsidRPr="00ED6412">
        <w:rPr>
          <w:lang w:eastAsia="en-US"/>
        </w:rPr>
        <w:fldChar w:fldCharType="begin"/>
      </w:r>
      <w:r w:rsidRPr="00ED6412">
        <w:rPr>
          <w:lang w:eastAsia="en-US"/>
        </w:rPr>
        <w:instrText xml:space="preserve"> REF _Ref489278298 \h  \* MERGEFORMAT </w:instrText>
      </w:r>
      <w:r w:rsidRPr="00ED6412">
        <w:rPr>
          <w:lang w:eastAsia="en-US"/>
        </w:rPr>
      </w:r>
      <w:r w:rsidRPr="00ED6412">
        <w:rPr>
          <w:lang w:eastAsia="en-US"/>
        </w:rPr>
        <w:fldChar w:fldCharType="separate"/>
      </w:r>
      <w:r w:rsidRPr="00ED6412">
        <w:t xml:space="preserve">Figure </w:t>
      </w:r>
      <w:r>
        <w:rPr>
          <w:noProof/>
        </w:rPr>
        <w:t>4.13</w:t>
      </w:r>
      <w:r w:rsidRPr="00ED6412">
        <w:rPr>
          <w:lang w:eastAsia="en-US"/>
        </w:rPr>
        <w:fldChar w:fldCharType="end"/>
      </w:r>
      <w:r w:rsidRPr="00ED6412">
        <w:rPr>
          <w:lang w:eastAsia="en-US"/>
        </w:rPr>
        <w:t xml:space="preserve"> shows the emissions </w:t>
      </w:r>
      <w:r w:rsidRPr="00ED6412">
        <w:t xml:space="preserve">at each time step </w:t>
      </w:r>
      <w:r w:rsidRPr="00ED6412">
        <w:rPr>
          <w:lang w:eastAsia="en-US"/>
        </w:rPr>
        <w:t xml:space="preserve">on the typical day in the Sheffield region with the 10 min and 30 min time intervals, respectively. In </w:t>
      </w:r>
      <w:r w:rsidRPr="00ED6412">
        <w:rPr>
          <w:lang w:eastAsia="en-US"/>
        </w:rPr>
        <w:fldChar w:fldCharType="begin"/>
      </w:r>
      <w:r w:rsidRPr="00ED6412">
        <w:rPr>
          <w:lang w:eastAsia="en-US"/>
        </w:rPr>
        <w:instrText xml:space="preserve"> REF _Ref489278298 \h  \* MERGEFORMAT </w:instrText>
      </w:r>
      <w:r w:rsidRPr="00ED6412">
        <w:rPr>
          <w:lang w:eastAsia="en-US"/>
        </w:rPr>
      </w:r>
      <w:r w:rsidRPr="00ED6412">
        <w:rPr>
          <w:lang w:eastAsia="en-US"/>
        </w:rPr>
        <w:fldChar w:fldCharType="separate"/>
      </w:r>
      <w:r w:rsidRPr="00ED6412">
        <w:t xml:space="preserve">Figure </w:t>
      </w:r>
      <w:r>
        <w:rPr>
          <w:noProof/>
        </w:rPr>
        <w:t>4.13</w:t>
      </w:r>
      <w:r w:rsidRPr="00ED6412">
        <w:rPr>
          <w:lang w:eastAsia="en-US"/>
        </w:rPr>
        <w:fldChar w:fldCharType="end"/>
      </w:r>
      <w:r w:rsidRPr="00ED6412">
        <w:rPr>
          <w:lang w:eastAsia="en-US"/>
        </w:rPr>
        <w:t xml:space="preserve">, the emissions at 6:00 with the 10 min time interval is less than that of the 30 min time interval and this is because the use of the wind power leads to less emissions. </w:t>
      </w:r>
    </w:p>
    <w:p w14:paraId="5B64FAE1" w14:textId="77777777" w:rsidR="00AD51C5" w:rsidRPr="00ED6412" w:rsidRDefault="00AD51C5" w:rsidP="0052234F">
      <w:pPr>
        <w:rPr>
          <w:lang w:eastAsia="en-US"/>
        </w:rPr>
      </w:pPr>
    </w:p>
    <w:p w14:paraId="76666556" w14:textId="44D0F8FD" w:rsidR="00CE0922" w:rsidRPr="00ED6412" w:rsidRDefault="00CE0922" w:rsidP="0015278F">
      <w:pPr>
        <w:keepNext/>
      </w:pPr>
      <w:r w:rsidRPr="00ED6412">
        <w:rPr>
          <w:noProof/>
          <w:lang w:eastAsia="en-GB"/>
        </w:rPr>
        <w:drawing>
          <wp:inline distT="0" distB="0" distL="0" distR="0" wp14:anchorId="351B1E54" wp14:editId="06843D65">
            <wp:extent cx="5039360" cy="3858260"/>
            <wp:effectExtent l="0" t="0" r="8890" b="8890"/>
            <wp:docPr id="22" name="Picture 22" descr="C:\Users\admin\Desktop\deed_chap2\20170719vali_t\e-4.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deed_chap2\20170719vali_t\e-4.10.tif"/>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360" cy="3858260"/>
                    </a:xfrm>
                    <a:prstGeom prst="rect">
                      <a:avLst/>
                    </a:prstGeom>
                    <a:noFill/>
                    <a:ln>
                      <a:noFill/>
                    </a:ln>
                  </pic:spPr>
                </pic:pic>
              </a:graphicData>
            </a:graphic>
          </wp:inline>
        </w:drawing>
      </w:r>
    </w:p>
    <w:p w14:paraId="7AC9622D" w14:textId="6E2A8EE6" w:rsidR="00420347" w:rsidRPr="00ED6412" w:rsidRDefault="0015278F" w:rsidP="0015278F">
      <w:pPr>
        <w:pStyle w:val="Caption"/>
        <w:jc w:val="both"/>
      </w:pPr>
      <w:bookmarkStart w:id="266" w:name="_Ref489278298"/>
      <w:bookmarkStart w:id="267" w:name="_Toc523347894"/>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4</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13</w:t>
      </w:r>
      <w:r w:rsidR="00C47357">
        <w:rPr>
          <w:noProof/>
        </w:rPr>
        <w:fldChar w:fldCharType="end"/>
      </w:r>
      <w:bookmarkEnd w:id="266"/>
      <w:r w:rsidRPr="00ED6412">
        <w:t xml:space="preserve"> Emission</w:t>
      </w:r>
      <w:r w:rsidR="006775D8" w:rsidRPr="00ED6412">
        <w:t>s</w:t>
      </w:r>
      <w:r w:rsidRPr="00ED6412">
        <w:t xml:space="preserve"> </w:t>
      </w:r>
      <w:r w:rsidR="00953268" w:rsidRPr="00ED6412">
        <w:t>at each time step o</w:t>
      </w:r>
      <w:r w:rsidR="006775D8" w:rsidRPr="00ED6412">
        <w:t xml:space="preserve">n the typical day in the Sheffield region with </w:t>
      </w:r>
      <w:r w:rsidR="00941B9E" w:rsidRPr="00ED6412">
        <w:t xml:space="preserve">the </w:t>
      </w:r>
      <w:r w:rsidR="006775D8" w:rsidRPr="00ED6412">
        <w:t>10 min and 30 min time interval</w:t>
      </w:r>
      <w:r w:rsidR="00953268" w:rsidRPr="00ED6412">
        <w:t>s</w:t>
      </w:r>
      <w:r w:rsidR="006775D8" w:rsidRPr="00ED6412">
        <w:t>, respectively</w:t>
      </w:r>
      <w:r w:rsidRPr="00ED6412">
        <w:t>.</w:t>
      </w:r>
      <w:bookmarkEnd w:id="267"/>
    </w:p>
    <w:p w14:paraId="2F0E1B87" w14:textId="1340291C" w:rsidR="00667A82" w:rsidRPr="00ED6412" w:rsidRDefault="0065576B" w:rsidP="0065576B">
      <w:pPr>
        <w:pStyle w:val="Heading2"/>
        <w:rPr>
          <w:color w:val="auto"/>
        </w:rPr>
      </w:pPr>
      <w:bookmarkStart w:id="268" w:name="_Toc523347802"/>
      <w:r w:rsidRPr="00ED6412">
        <w:rPr>
          <w:color w:val="auto"/>
        </w:rPr>
        <w:t>Discussion</w:t>
      </w:r>
      <w:bookmarkEnd w:id="268"/>
    </w:p>
    <w:p w14:paraId="28DD596E" w14:textId="5A164ABA" w:rsidR="004932F9" w:rsidRPr="00ED6412" w:rsidRDefault="00704CF8" w:rsidP="004932F9">
      <w:pPr>
        <w:rPr>
          <w:lang w:eastAsia="en-US"/>
        </w:rPr>
      </w:pPr>
      <w:r w:rsidRPr="00ED6412">
        <w:rPr>
          <w:lang w:eastAsia="en-US"/>
        </w:rPr>
        <w:t xml:space="preserve">From the inter-day results </w:t>
      </w:r>
      <w:r w:rsidR="00CC2283" w:rsidRPr="00ED6412">
        <w:rPr>
          <w:lang w:eastAsia="en-US"/>
        </w:rPr>
        <w:t>for</w:t>
      </w:r>
      <w:r w:rsidRPr="00ED6412">
        <w:rPr>
          <w:lang w:eastAsia="en-US"/>
        </w:rPr>
        <w:t xml:space="preserve"> </w:t>
      </w:r>
      <w:r w:rsidR="0030234A" w:rsidRPr="00ED6412">
        <w:rPr>
          <w:lang w:eastAsia="en-US"/>
        </w:rPr>
        <w:t xml:space="preserve">the </w:t>
      </w:r>
      <w:r w:rsidRPr="00ED6412">
        <w:rPr>
          <w:lang w:eastAsia="en-US"/>
        </w:rPr>
        <w:t>Case 1, it can be seen that</w:t>
      </w:r>
      <w:r w:rsidR="004932F9" w:rsidRPr="00ED6412">
        <w:rPr>
          <w:lang w:eastAsia="en-US"/>
        </w:rPr>
        <w:t xml:space="preserve"> the total cost increase</w:t>
      </w:r>
      <w:r w:rsidR="00CC2283" w:rsidRPr="00ED6412">
        <w:rPr>
          <w:lang w:eastAsia="en-US"/>
        </w:rPr>
        <w:t>s</w:t>
      </w:r>
      <w:r w:rsidR="004932F9" w:rsidRPr="00ED6412">
        <w:rPr>
          <w:lang w:eastAsia="en-US"/>
        </w:rPr>
        <w:t xml:space="preserve"> dramatically due to </w:t>
      </w:r>
      <w:r w:rsidR="00CC2283" w:rsidRPr="00ED6412">
        <w:rPr>
          <w:lang w:eastAsia="en-US"/>
        </w:rPr>
        <w:t xml:space="preserve">the </w:t>
      </w:r>
      <w:r w:rsidR="004932F9" w:rsidRPr="00ED6412">
        <w:rPr>
          <w:lang w:eastAsia="en-US"/>
        </w:rPr>
        <w:t>carbon price applied</w:t>
      </w:r>
      <w:r w:rsidR="005827EA" w:rsidRPr="00ED6412">
        <w:rPr>
          <w:lang w:eastAsia="en-US"/>
        </w:rPr>
        <w:t xml:space="preserve"> for the given electrical system with the constant fuel and wind power cost (without considering inflation)</w:t>
      </w:r>
      <w:r w:rsidR="004932F9" w:rsidRPr="00ED6412">
        <w:rPr>
          <w:lang w:eastAsia="en-US"/>
        </w:rPr>
        <w:t>. This cause</w:t>
      </w:r>
      <w:r w:rsidR="00CC2283" w:rsidRPr="00ED6412">
        <w:rPr>
          <w:lang w:eastAsia="en-US"/>
        </w:rPr>
        <w:t>s</w:t>
      </w:r>
      <w:r w:rsidR="004932F9" w:rsidRPr="00ED6412">
        <w:rPr>
          <w:lang w:eastAsia="en-US"/>
        </w:rPr>
        <w:t xml:space="preserve"> the increase in </w:t>
      </w:r>
      <w:r w:rsidR="00CC2283" w:rsidRPr="00ED6412">
        <w:rPr>
          <w:lang w:eastAsia="en-US"/>
        </w:rPr>
        <w:t xml:space="preserve">the </w:t>
      </w:r>
      <w:r w:rsidR="004932F9" w:rsidRPr="00ED6412">
        <w:rPr>
          <w:lang w:eastAsia="en-US"/>
        </w:rPr>
        <w:t>electricity price or</w:t>
      </w:r>
      <w:r w:rsidR="00CC2283" w:rsidRPr="00ED6412">
        <w:rPr>
          <w:lang w:eastAsia="en-US"/>
        </w:rPr>
        <w:t xml:space="preserve"> the </w:t>
      </w:r>
      <w:r w:rsidR="004932F9" w:rsidRPr="00ED6412">
        <w:rPr>
          <w:lang w:eastAsia="en-US"/>
        </w:rPr>
        <w:t>reduc</w:t>
      </w:r>
      <w:r w:rsidR="00CC2283" w:rsidRPr="00ED6412">
        <w:rPr>
          <w:lang w:eastAsia="en-US"/>
        </w:rPr>
        <w:t>tion</w:t>
      </w:r>
      <w:r w:rsidR="004932F9" w:rsidRPr="00ED6412">
        <w:rPr>
          <w:lang w:eastAsia="en-US"/>
        </w:rPr>
        <w:t xml:space="preserve"> in the profit </w:t>
      </w:r>
      <w:r w:rsidR="00CC2283" w:rsidRPr="00ED6412">
        <w:rPr>
          <w:lang w:eastAsia="en-US"/>
        </w:rPr>
        <w:t>for</w:t>
      </w:r>
      <w:r w:rsidR="004932F9" w:rsidRPr="00ED6412">
        <w:rPr>
          <w:lang w:eastAsia="en-US"/>
        </w:rPr>
        <w:t xml:space="preserve"> the system owner.</w:t>
      </w:r>
    </w:p>
    <w:p w14:paraId="35843C92" w14:textId="3D5F65B6" w:rsidR="004932F9" w:rsidRPr="00ED6412" w:rsidRDefault="00E51387" w:rsidP="004932F9">
      <w:pPr>
        <w:rPr>
          <w:lang w:eastAsia="en-US"/>
        </w:rPr>
      </w:pPr>
      <w:r w:rsidRPr="00ED6412">
        <w:rPr>
          <w:lang w:eastAsia="en-US"/>
        </w:rPr>
        <w:lastRenderedPageBreak/>
        <w:t>In addition, t</w:t>
      </w:r>
      <w:r w:rsidR="004932F9" w:rsidRPr="00ED6412">
        <w:rPr>
          <w:lang w:eastAsia="en-US"/>
        </w:rPr>
        <w:t>he EPS dominate</w:t>
      </w:r>
      <w:r w:rsidR="00CC2283" w:rsidRPr="00ED6412">
        <w:rPr>
          <w:lang w:eastAsia="en-US"/>
        </w:rPr>
        <w:t>s the</w:t>
      </w:r>
      <w:r w:rsidR="004932F9" w:rsidRPr="00ED6412">
        <w:rPr>
          <w:lang w:eastAsia="en-US"/>
        </w:rPr>
        <w:t xml:space="preserve"> cost and emission</w:t>
      </w:r>
      <w:r w:rsidR="00953268" w:rsidRPr="00ED6412">
        <w:rPr>
          <w:lang w:eastAsia="en-US"/>
        </w:rPr>
        <w:t>s</w:t>
      </w:r>
      <w:r w:rsidR="004932F9" w:rsidRPr="00ED6412">
        <w:rPr>
          <w:lang w:eastAsia="en-US"/>
        </w:rPr>
        <w:t xml:space="preserve"> from 2010 to 20</w:t>
      </w:r>
      <w:r w:rsidR="00C47F0E" w:rsidRPr="00ED6412">
        <w:rPr>
          <w:lang w:eastAsia="en-US"/>
        </w:rPr>
        <w:t>2</w:t>
      </w:r>
      <w:r w:rsidR="004932F9" w:rsidRPr="00ED6412">
        <w:rPr>
          <w:lang w:eastAsia="en-US"/>
        </w:rPr>
        <w:t>0 as the wind power cost</w:t>
      </w:r>
      <w:r w:rsidR="00953268" w:rsidRPr="00ED6412">
        <w:rPr>
          <w:lang w:eastAsia="en-US"/>
        </w:rPr>
        <w:t>s</w:t>
      </w:r>
      <w:r w:rsidR="004932F9" w:rsidRPr="00ED6412">
        <w:rPr>
          <w:lang w:eastAsia="en-US"/>
        </w:rPr>
        <w:t xml:space="preserve"> are higher than the fuel and emission</w:t>
      </w:r>
      <w:r w:rsidR="00953268" w:rsidRPr="00ED6412">
        <w:rPr>
          <w:lang w:eastAsia="en-US"/>
        </w:rPr>
        <w:t>s</w:t>
      </w:r>
      <w:r w:rsidR="004932F9" w:rsidRPr="00ED6412">
        <w:rPr>
          <w:lang w:eastAsia="en-US"/>
        </w:rPr>
        <w:t xml:space="preserve"> cost</w:t>
      </w:r>
      <w:r w:rsidR="00CC2283" w:rsidRPr="00ED6412">
        <w:rPr>
          <w:lang w:eastAsia="en-US"/>
        </w:rPr>
        <w:t>s</w:t>
      </w:r>
      <w:r w:rsidR="004932F9" w:rsidRPr="00ED6412">
        <w:rPr>
          <w:lang w:eastAsia="en-US"/>
        </w:rPr>
        <w:t>. After 20</w:t>
      </w:r>
      <w:r w:rsidR="00C47F0E" w:rsidRPr="00ED6412">
        <w:rPr>
          <w:lang w:eastAsia="en-US"/>
        </w:rPr>
        <w:t>2</w:t>
      </w:r>
      <w:r w:rsidR="004932F9" w:rsidRPr="00ED6412">
        <w:rPr>
          <w:lang w:eastAsia="en-US"/>
        </w:rPr>
        <w:t xml:space="preserve">0, </w:t>
      </w:r>
      <w:r w:rsidR="00CC2283" w:rsidRPr="00ED6412">
        <w:rPr>
          <w:lang w:eastAsia="en-US"/>
        </w:rPr>
        <w:t xml:space="preserve">the </w:t>
      </w:r>
      <w:r w:rsidR="004932F9" w:rsidRPr="00ED6412">
        <w:rPr>
          <w:lang w:eastAsia="en-US"/>
        </w:rPr>
        <w:t xml:space="preserve">wind power penetration </w:t>
      </w:r>
      <w:r w:rsidR="00CC2283" w:rsidRPr="00ED6412">
        <w:rPr>
          <w:lang w:eastAsia="en-US"/>
        </w:rPr>
        <w:t>ha</w:t>
      </w:r>
      <w:r w:rsidR="004932F9" w:rsidRPr="00ED6412">
        <w:rPr>
          <w:lang w:eastAsia="en-US"/>
        </w:rPr>
        <w:t>s a high impact factor on the cost and emission</w:t>
      </w:r>
      <w:r w:rsidR="00953268" w:rsidRPr="00ED6412">
        <w:rPr>
          <w:lang w:eastAsia="en-US"/>
        </w:rPr>
        <w:t>s</w:t>
      </w:r>
      <w:r w:rsidR="004932F9" w:rsidRPr="00ED6412">
        <w:rPr>
          <w:lang w:eastAsia="en-US"/>
        </w:rPr>
        <w:t xml:space="preserve"> due to the high carbon price. </w:t>
      </w:r>
      <w:r w:rsidR="00CC2283" w:rsidRPr="00ED6412">
        <w:rPr>
          <w:lang w:eastAsia="en-US"/>
        </w:rPr>
        <w:t>By</w:t>
      </w:r>
      <w:r w:rsidR="004932F9" w:rsidRPr="00ED6412">
        <w:rPr>
          <w:lang w:eastAsia="en-US"/>
        </w:rPr>
        <w:t xml:space="preserve"> 2050, the high wind power penetration shows its superiority in both cost and emission</w:t>
      </w:r>
      <w:r w:rsidR="00953268" w:rsidRPr="00ED6412">
        <w:rPr>
          <w:lang w:eastAsia="en-US"/>
        </w:rPr>
        <w:t>s</w:t>
      </w:r>
      <w:r w:rsidR="004932F9" w:rsidRPr="00ED6412">
        <w:rPr>
          <w:lang w:eastAsia="en-US"/>
        </w:rPr>
        <w:t xml:space="preserve">. </w:t>
      </w:r>
    </w:p>
    <w:p w14:paraId="6D147677" w14:textId="1EB8BA05" w:rsidR="002774C5" w:rsidRPr="00ED6412" w:rsidRDefault="007C722F" w:rsidP="00352D36">
      <w:pPr>
        <w:rPr>
          <w:lang w:eastAsia="en-US"/>
        </w:rPr>
      </w:pPr>
      <w:r w:rsidRPr="00ED6412">
        <w:rPr>
          <w:lang w:eastAsia="en-US"/>
        </w:rPr>
        <w:t>Moreover, t</w:t>
      </w:r>
      <w:r w:rsidR="00C77145" w:rsidRPr="00ED6412">
        <w:rPr>
          <w:lang w:eastAsia="en-US"/>
        </w:rPr>
        <w:t>he intra-day results of Case 1</w:t>
      </w:r>
      <w:r w:rsidRPr="00ED6412">
        <w:rPr>
          <w:lang w:eastAsia="en-US"/>
        </w:rPr>
        <w:t xml:space="preserve"> describe the c</w:t>
      </w:r>
      <w:r w:rsidR="002774C5" w:rsidRPr="00ED6412">
        <w:rPr>
          <w:lang w:eastAsia="en-US"/>
        </w:rPr>
        <w:t xml:space="preserve">ost </w:t>
      </w:r>
      <w:r w:rsidRPr="00ED6412">
        <w:rPr>
          <w:lang w:eastAsia="en-US"/>
        </w:rPr>
        <w:t>and emission</w:t>
      </w:r>
      <w:r w:rsidR="00953268" w:rsidRPr="00ED6412">
        <w:rPr>
          <w:lang w:eastAsia="en-US"/>
        </w:rPr>
        <w:t>s</w:t>
      </w:r>
      <w:r w:rsidRPr="00ED6412">
        <w:rPr>
          <w:lang w:eastAsia="en-US"/>
        </w:rPr>
        <w:t xml:space="preserve"> of the Go Green and No Progression scenarios. </w:t>
      </w:r>
      <w:r w:rsidR="00155CC1" w:rsidRPr="00ED6412">
        <w:rPr>
          <w:lang w:eastAsia="en-US"/>
        </w:rPr>
        <w:t>Comparing</w:t>
      </w:r>
      <w:r w:rsidR="002774C5" w:rsidRPr="00ED6412">
        <w:rPr>
          <w:lang w:eastAsia="en-US"/>
        </w:rPr>
        <w:t xml:space="preserve"> </w:t>
      </w:r>
      <w:r w:rsidR="00CC2283" w:rsidRPr="00ED6412">
        <w:rPr>
          <w:lang w:eastAsia="en-US"/>
        </w:rPr>
        <w:t xml:space="preserve">the </w:t>
      </w:r>
      <w:r w:rsidR="002774C5" w:rsidRPr="00ED6412">
        <w:rPr>
          <w:lang w:eastAsia="en-US"/>
        </w:rPr>
        <w:t>Go Green scenario</w:t>
      </w:r>
      <w:r w:rsidR="00027F7C" w:rsidRPr="00ED6412">
        <w:rPr>
          <w:lang w:eastAsia="en-US"/>
        </w:rPr>
        <w:t xml:space="preserve"> to the No Progression scenario</w:t>
      </w:r>
      <w:r w:rsidR="00155CC1" w:rsidRPr="00ED6412">
        <w:rPr>
          <w:lang w:eastAsia="en-US"/>
        </w:rPr>
        <w:t xml:space="preserve">, the emissions reduction </w:t>
      </w:r>
      <w:r w:rsidR="00352D36" w:rsidRPr="00ED6412">
        <w:rPr>
          <w:lang w:eastAsia="en-US"/>
        </w:rPr>
        <w:t xml:space="preserve">is </w:t>
      </w:r>
      <w:r w:rsidR="00094C29" w:rsidRPr="00ED6412">
        <w:rPr>
          <w:lang w:eastAsia="en-US"/>
        </w:rPr>
        <w:t>great</w:t>
      </w:r>
      <w:r w:rsidR="00352D36" w:rsidRPr="00ED6412">
        <w:rPr>
          <w:lang w:eastAsia="en-US"/>
        </w:rPr>
        <w:t>er than the cost</w:t>
      </w:r>
      <w:r w:rsidR="00AE6027" w:rsidRPr="00ED6412">
        <w:rPr>
          <w:lang w:eastAsia="en-US"/>
        </w:rPr>
        <w:t xml:space="preserve"> </w:t>
      </w:r>
      <w:r w:rsidR="00094C29" w:rsidRPr="00ED6412">
        <w:rPr>
          <w:lang w:eastAsia="en-US"/>
        </w:rPr>
        <w:t>increase</w:t>
      </w:r>
      <w:r w:rsidR="00352D36" w:rsidRPr="00ED6412">
        <w:rPr>
          <w:lang w:eastAsia="en-US"/>
        </w:rPr>
        <w:t xml:space="preserve"> for the given electrical system.</w:t>
      </w:r>
    </w:p>
    <w:p w14:paraId="3A7DF997" w14:textId="7368A26F" w:rsidR="0027468A" w:rsidRPr="00223204" w:rsidRDefault="00CE718C" w:rsidP="00552E39">
      <w:pPr>
        <w:rPr>
          <w:color w:val="FF0000"/>
          <w:lang w:eastAsia="en-US"/>
        </w:rPr>
      </w:pPr>
      <w:r w:rsidRPr="00ED6412">
        <w:rPr>
          <w:lang w:eastAsia="en-US"/>
        </w:rPr>
        <w:t>However, this model does not consider</w:t>
      </w:r>
      <w:r w:rsidR="00CC2283" w:rsidRPr="00ED6412">
        <w:rPr>
          <w:lang w:eastAsia="en-US"/>
        </w:rPr>
        <w:t xml:space="preserve"> the</w:t>
      </w:r>
      <w:r w:rsidRPr="00ED6412">
        <w:rPr>
          <w:lang w:eastAsia="en-US"/>
        </w:rPr>
        <w:t xml:space="preserve"> </w:t>
      </w:r>
      <w:r w:rsidR="001B5B23" w:rsidRPr="00ED6412">
        <w:rPr>
          <w:lang w:eastAsia="en-US"/>
        </w:rPr>
        <w:t xml:space="preserve">reduction in </w:t>
      </w:r>
      <w:r w:rsidR="00CC2283" w:rsidRPr="00ED6412">
        <w:rPr>
          <w:lang w:eastAsia="en-US"/>
        </w:rPr>
        <w:t xml:space="preserve">the </w:t>
      </w:r>
      <w:r w:rsidRPr="00ED6412">
        <w:rPr>
          <w:lang w:eastAsia="en-US"/>
        </w:rPr>
        <w:t>wi</w:t>
      </w:r>
      <w:r w:rsidR="000769F3" w:rsidRPr="00ED6412">
        <w:rPr>
          <w:lang w:eastAsia="en-US"/>
        </w:rPr>
        <w:t xml:space="preserve">nd power strike price and </w:t>
      </w:r>
      <w:r w:rsidR="00CC2283" w:rsidRPr="00ED6412">
        <w:rPr>
          <w:lang w:eastAsia="en-US"/>
        </w:rPr>
        <w:t xml:space="preserve">the </w:t>
      </w:r>
      <w:r w:rsidR="000769F3" w:rsidRPr="00ED6412">
        <w:rPr>
          <w:lang w:eastAsia="en-US"/>
        </w:rPr>
        <w:t xml:space="preserve">application of Carbon Capture and Storage </w:t>
      </w:r>
      <w:r w:rsidR="000769F3" w:rsidRPr="00ED6412">
        <w:rPr>
          <w:rFonts w:eastAsiaTheme="minorEastAsia" w:hint="eastAsia"/>
        </w:rPr>
        <w:t>(</w:t>
      </w:r>
      <w:r w:rsidR="006378B7" w:rsidRPr="00ED6412">
        <w:rPr>
          <w:lang w:eastAsia="en-US"/>
        </w:rPr>
        <w:t>CCS</w:t>
      </w:r>
      <w:r w:rsidR="000769F3" w:rsidRPr="00ED6412">
        <w:rPr>
          <w:lang w:eastAsia="en-US"/>
        </w:rPr>
        <w:t>) technologies for the future scenarios.</w:t>
      </w:r>
      <w:r w:rsidR="00FA7519" w:rsidRPr="00ED6412">
        <w:rPr>
          <w:lang w:eastAsia="en-US"/>
        </w:rPr>
        <w:t xml:space="preserve"> </w:t>
      </w:r>
      <w:r w:rsidR="007D3D07" w:rsidRPr="00ED6412">
        <w:rPr>
          <w:lang w:eastAsia="en-US"/>
        </w:rPr>
        <w:t xml:space="preserve">According to </w:t>
      </w:r>
      <w:r w:rsidR="00175AF9" w:rsidRPr="00ED6412">
        <w:rPr>
          <w:lang w:eastAsia="en-US"/>
        </w:rPr>
        <w:fldChar w:fldCharType="begin">
          <w:fldData xml:space="preserve">PEVuZE5vdGU+PENpdGU+PEF1dGhvcj5CRUlTPC9BdXRob3I+PFllYXI+MjAxNjwvWWVhcj48UmVj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</w:fldData>
        </w:fldChar>
      </w:r>
      <w:r w:rsidR="000201C4">
        <w:rPr>
          <w:lang w:eastAsia="en-US"/>
        </w:rPr>
        <w:instrText xml:space="preserve"> ADDIN EN.CITE </w:instrText>
      </w:r>
      <w:r w:rsidR="000201C4">
        <w:rPr>
          <w:lang w:eastAsia="en-US"/>
        </w:rPr>
        <w:fldChar w:fldCharType="begin">
          <w:fldData xml:space="preserve">PEVuZE5vdGU+PENpdGU+PEF1dGhvcj5CRUlTPC9BdXRob3I+PFllYXI+MjAxNjwvWWVhcj48UmVj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</w:fldData>
        </w:fldChar>
      </w:r>
      <w:r w:rsidR="000201C4">
        <w:rPr>
          <w:lang w:eastAsia="en-US"/>
        </w:rPr>
        <w:instrText xml:space="preserve"> ADDIN EN.CITE.DATA </w:instrText>
      </w:r>
      <w:r w:rsidR="000201C4">
        <w:rPr>
          <w:lang w:eastAsia="en-US"/>
        </w:rPr>
      </w:r>
      <w:r w:rsidR="000201C4">
        <w:rPr>
          <w:lang w:eastAsia="en-US"/>
        </w:rPr>
        <w:fldChar w:fldCharType="end"/>
      </w:r>
      <w:r w:rsidR="00175AF9" w:rsidRPr="00ED6412">
        <w:rPr>
          <w:lang w:eastAsia="en-US"/>
        </w:rPr>
      </w:r>
      <w:r w:rsidR="00175AF9" w:rsidRPr="00ED6412">
        <w:rPr>
          <w:lang w:eastAsia="en-US"/>
        </w:rPr>
        <w:fldChar w:fldCharType="separate"/>
      </w:r>
      <w:r w:rsidR="000201C4">
        <w:rPr>
          <w:noProof/>
          <w:lang w:eastAsia="en-US"/>
        </w:rPr>
        <w:t>[</w:t>
      </w:r>
      <w:hyperlink w:anchor="_ENREF_48" w:tooltip="DECC, 2013 #289" w:history="1">
        <w:r w:rsidR="00213BF8">
          <w:rPr>
            <w:noProof/>
            <w:lang w:eastAsia="en-US"/>
          </w:rPr>
          <w:t>48</w:t>
        </w:r>
      </w:hyperlink>
      <w:r w:rsidR="000201C4">
        <w:rPr>
          <w:noProof/>
          <w:lang w:eastAsia="en-US"/>
        </w:rPr>
        <w:t xml:space="preserve">, </w:t>
      </w:r>
      <w:hyperlink w:anchor="_ENREF_202" w:tooltip="BEIS, 2016 #331" w:history="1">
        <w:r w:rsidR="00213BF8">
          <w:rPr>
            <w:noProof/>
            <w:lang w:eastAsia="en-US"/>
          </w:rPr>
          <w:t>202</w:t>
        </w:r>
      </w:hyperlink>
      <w:r w:rsidR="000201C4">
        <w:rPr>
          <w:noProof/>
          <w:lang w:eastAsia="en-US"/>
        </w:rPr>
        <w:t xml:space="preserve">, </w:t>
      </w:r>
      <w:hyperlink w:anchor="_ENREF_208" w:tooltip="DECC, 2015 #353" w:history="1">
        <w:r w:rsidR="00213BF8">
          <w:rPr>
            <w:noProof/>
            <w:lang w:eastAsia="en-US"/>
          </w:rPr>
          <w:t>208</w:t>
        </w:r>
      </w:hyperlink>
      <w:r w:rsidR="000201C4">
        <w:rPr>
          <w:noProof/>
          <w:lang w:eastAsia="en-US"/>
        </w:rPr>
        <w:t xml:space="preserve">, </w:t>
      </w:r>
      <w:hyperlink w:anchor="_ENREF_209" w:tooltip="OXERA, 2015 #354" w:history="1">
        <w:r w:rsidR="00213BF8">
          <w:rPr>
            <w:noProof/>
            <w:lang w:eastAsia="en-US"/>
          </w:rPr>
          <w:t>209</w:t>
        </w:r>
      </w:hyperlink>
      <w:r w:rsidR="000201C4">
        <w:rPr>
          <w:noProof/>
          <w:lang w:eastAsia="en-US"/>
        </w:rPr>
        <w:t>]</w:t>
      </w:r>
      <w:r w:rsidR="00175AF9" w:rsidRPr="00ED6412">
        <w:rPr>
          <w:lang w:eastAsia="en-US"/>
        </w:rPr>
        <w:fldChar w:fldCharType="end"/>
      </w:r>
      <w:r w:rsidR="00317848" w:rsidRPr="00ED6412">
        <w:rPr>
          <w:lang w:eastAsia="en-US"/>
        </w:rPr>
        <w:t xml:space="preserve">, the strike price of wind power </w:t>
      </w:r>
      <w:r w:rsidR="00196126" w:rsidRPr="00ED6412">
        <w:rPr>
          <w:lang w:eastAsia="en-US"/>
        </w:rPr>
        <w:t>will</w:t>
      </w:r>
      <w:r w:rsidR="00223CD8" w:rsidRPr="00ED6412">
        <w:rPr>
          <w:lang w:eastAsia="en-US"/>
        </w:rPr>
        <w:t xml:space="preserve"> keep</w:t>
      </w:r>
      <w:r w:rsidR="00196126" w:rsidRPr="00ED6412">
        <w:rPr>
          <w:lang w:eastAsia="en-US"/>
        </w:rPr>
        <w:t xml:space="preserve"> on</w:t>
      </w:r>
      <w:r w:rsidR="00317848" w:rsidRPr="00ED6412">
        <w:rPr>
          <w:lang w:eastAsia="en-US"/>
        </w:rPr>
        <w:t xml:space="preserve"> </w:t>
      </w:r>
      <w:r w:rsidR="00317848" w:rsidRPr="00A5270E">
        <w:rPr>
          <w:color w:val="000000" w:themeColor="text1"/>
          <w:lang w:eastAsia="en-US"/>
        </w:rPr>
        <w:t>reduc</w:t>
      </w:r>
      <w:r w:rsidR="00196126" w:rsidRPr="00A5270E">
        <w:rPr>
          <w:color w:val="000000" w:themeColor="text1"/>
          <w:lang w:eastAsia="en-US"/>
        </w:rPr>
        <w:t>ing</w:t>
      </w:r>
      <w:r w:rsidR="00317848" w:rsidRPr="00A5270E">
        <w:rPr>
          <w:color w:val="000000" w:themeColor="text1"/>
          <w:lang w:eastAsia="en-US"/>
        </w:rPr>
        <w:t>.</w:t>
      </w:r>
      <w:r w:rsidR="00EF5517" w:rsidRPr="00A5270E">
        <w:rPr>
          <w:color w:val="000000" w:themeColor="text1"/>
          <w:lang w:eastAsia="en-US"/>
        </w:rPr>
        <w:t xml:space="preserve"> </w:t>
      </w:r>
      <w:r w:rsidR="00223204" w:rsidRPr="00A5270E">
        <w:rPr>
          <w:color w:val="000000" w:themeColor="text1"/>
          <w:lang w:eastAsia="en-US"/>
        </w:rPr>
        <w:t>T</w:t>
      </w:r>
      <w:r w:rsidR="000E6AC1" w:rsidRPr="00A5270E">
        <w:rPr>
          <w:color w:val="000000" w:themeColor="text1"/>
          <w:lang w:eastAsia="en-US"/>
        </w:rPr>
        <w:t xml:space="preserve">he offshore wind power price was </w:t>
      </w:r>
      <w:r w:rsidR="00BF23E3" w:rsidRPr="00A5270E">
        <w:rPr>
          <w:color w:val="000000" w:themeColor="text1"/>
          <w:lang w:eastAsia="en-US"/>
        </w:rPr>
        <w:t>reduced from </w:t>
      </w:r>
      <w:r w:rsidR="000E6AC1" w:rsidRPr="00A5270E">
        <w:rPr>
          <w:color w:val="000000" w:themeColor="text1"/>
          <w:lang w:eastAsia="en-US"/>
        </w:rPr>
        <w:t xml:space="preserve">155 </w:t>
      </w:r>
      <w:r w:rsidR="00223204" w:rsidRPr="00A5270E">
        <w:rPr>
          <w:color w:val="000000" w:themeColor="text1"/>
          <w:lang w:eastAsia="en-US"/>
        </w:rPr>
        <w:t xml:space="preserve">£/MWh </w:t>
      </w:r>
      <w:r w:rsidR="00BF23E3" w:rsidRPr="00A5270E">
        <w:rPr>
          <w:color w:val="000000" w:themeColor="text1"/>
          <w:lang w:eastAsia="en-US"/>
        </w:rPr>
        <w:t>in 2014</w:t>
      </w:r>
      <w:r w:rsidR="00223204" w:rsidRPr="00A5270E">
        <w:rPr>
          <w:color w:val="000000" w:themeColor="text1"/>
          <w:lang w:eastAsia="en-US"/>
        </w:rPr>
        <w:t>/2015</w:t>
      </w:r>
      <w:r w:rsidR="00BF23E3" w:rsidRPr="00A5270E">
        <w:rPr>
          <w:color w:val="000000" w:themeColor="text1"/>
          <w:lang w:eastAsia="en-US"/>
        </w:rPr>
        <w:t xml:space="preserve"> </w:t>
      </w:r>
      <w:r w:rsidR="000E6AC1" w:rsidRPr="00A5270E">
        <w:rPr>
          <w:color w:val="000000" w:themeColor="text1"/>
          <w:lang w:eastAsia="en-US"/>
        </w:rPr>
        <w:t>to 140</w:t>
      </w:r>
      <w:r w:rsidR="00223204" w:rsidRPr="00A5270E">
        <w:rPr>
          <w:color w:val="000000" w:themeColor="text1"/>
          <w:lang w:eastAsia="en-US"/>
        </w:rPr>
        <w:t xml:space="preserve"> £/MWh</w:t>
      </w:r>
      <w:r w:rsidR="000E6AC1" w:rsidRPr="00A5270E">
        <w:rPr>
          <w:color w:val="000000" w:themeColor="text1"/>
          <w:lang w:eastAsia="en-US"/>
        </w:rPr>
        <w:t xml:space="preserve"> in </w:t>
      </w:r>
      <w:r w:rsidR="00552E39" w:rsidRPr="00A5270E">
        <w:rPr>
          <w:color w:val="000000" w:themeColor="text1"/>
          <w:lang w:eastAsia="en-US"/>
        </w:rPr>
        <w:t>2018/</w:t>
      </w:r>
      <w:r w:rsidR="000E6AC1" w:rsidRPr="00A5270E">
        <w:rPr>
          <w:color w:val="000000" w:themeColor="text1"/>
          <w:lang w:eastAsia="en-US"/>
        </w:rPr>
        <w:t>2019</w:t>
      </w:r>
      <w:r w:rsidR="00223204" w:rsidRPr="00A5270E">
        <w:rPr>
          <w:color w:val="000000" w:themeColor="text1"/>
          <w:lang w:eastAsia="en-US"/>
        </w:rPr>
        <w:t xml:space="preserve"> </w:t>
      </w:r>
      <w:r w:rsidR="00552E39" w:rsidRPr="00A5270E">
        <w:rPr>
          <w:color w:val="000000" w:themeColor="text1"/>
          <w:lang w:eastAsia="en-US"/>
        </w:rPr>
        <w:t xml:space="preserve">delivery years </w:t>
      </w:r>
      <w:r w:rsidR="00213BF8" w:rsidRPr="00A5270E">
        <w:rPr>
          <w:color w:val="000000" w:themeColor="text1"/>
          <w:lang w:eastAsia="en-US"/>
        </w:rPr>
        <w:fldChar w:fldCharType="begin"/>
      </w:r>
      <w:r w:rsidR="00213BF8" w:rsidRPr="00A5270E">
        <w:rPr>
          <w:color w:val="000000" w:themeColor="text1"/>
          <w:lang w:eastAsia="en-US"/>
        </w:rPr>
        <w:instrText xml:space="preserve"> ADDIN EN.CITE &lt;EndNote&gt;&lt;Cite&gt;&lt;Author&gt;DECC&lt;/Author&gt;&lt;Year&gt;2013&lt;/Year&gt;&lt;RecNum&gt;289&lt;/RecNum&gt;&lt;DisplayText&gt;[48]&lt;/DisplayText&gt;&lt;record&gt;&lt;rec-number&gt;289&lt;/rec-number&gt;&lt;foreign-keys&gt;&lt;key app="EN" db-id="wat2z5xv39zx9lefev2vrzeifd9dzfzsx50x" timestamp="0"&gt;289&lt;/key&gt;&lt;/foreign-keys&gt;&lt;ref-type name="Journal Article"&gt;17&lt;/ref-type&gt;&lt;contributors&gt;&lt;authors&gt;&lt;author&gt;DECC&lt;/author&gt;&lt;/authors&gt;&lt;/contributors&gt;&lt;titles&gt;&lt;title&gt;Investing in renewable technologies – CfD contract terms and strike prices&lt;/title&gt;&lt;/titles&gt;&lt;dates&gt;&lt;year&gt;2013&lt;/year&gt;&lt;/dates&gt;&lt;urls&gt;&lt;related-urls&gt;&lt;url&gt;https://www.gov.uk/government/uploads/system/uploads/attachment_data/file/263937/Final_Document_-_Investing_in_renewable_technologies_-_CfD_contract_terms_and_strike_prices_UPDATED_6_DEC.pdf&lt;/url&gt;&lt;/related-urls&gt;&lt;/urls&gt;&lt;/record&gt;&lt;/Cite&gt;&lt;/EndNote&gt;</w:instrText>
      </w:r>
      <w:r w:rsidR="00213BF8" w:rsidRPr="00A5270E">
        <w:rPr>
          <w:color w:val="000000" w:themeColor="text1"/>
          <w:lang w:eastAsia="en-US"/>
        </w:rPr>
        <w:fldChar w:fldCharType="separate"/>
      </w:r>
      <w:r w:rsidR="00213BF8" w:rsidRPr="00A5270E">
        <w:rPr>
          <w:noProof/>
          <w:color w:val="000000" w:themeColor="text1"/>
          <w:lang w:eastAsia="en-US"/>
        </w:rPr>
        <w:t>[</w:t>
      </w:r>
      <w:hyperlink w:anchor="_ENREF_48" w:tooltip="DECC, 2013 #289" w:history="1">
        <w:r w:rsidR="00213BF8" w:rsidRPr="00A5270E">
          <w:rPr>
            <w:noProof/>
            <w:color w:val="000000" w:themeColor="text1"/>
            <w:lang w:eastAsia="en-US"/>
          </w:rPr>
          <w:t>48</w:t>
        </w:r>
      </w:hyperlink>
      <w:r w:rsidR="00213BF8" w:rsidRPr="00A5270E">
        <w:rPr>
          <w:noProof/>
          <w:color w:val="000000" w:themeColor="text1"/>
          <w:lang w:eastAsia="en-US"/>
        </w:rPr>
        <w:t>]</w:t>
      </w:r>
      <w:r w:rsidR="00213BF8" w:rsidRPr="00A5270E">
        <w:rPr>
          <w:color w:val="000000" w:themeColor="text1"/>
          <w:lang w:eastAsia="en-US"/>
        </w:rPr>
        <w:fldChar w:fldCharType="end"/>
      </w:r>
      <w:r w:rsidR="00F2238C" w:rsidRPr="00A5270E">
        <w:rPr>
          <w:color w:val="000000" w:themeColor="text1"/>
          <w:lang w:eastAsia="en-US"/>
        </w:rPr>
        <w:t>.</w:t>
      </w:r>
      <w:r w:rsidR="00317848" w:rsidRPr="00A5270E">
        <w:rPr>
          <w:color w:val="000000" w:themeColor="text1"/>
          <w:lang w:eastAsia="en-US"/>
        </w:rPr>
        <w:t xml:space="preserve"> </w:t>
      </w:r>
      <w:r w:rsidR="00223204" w:rsidRPr="00A5270E">
        <w:rPr>
          <w:color w:val="000000" w:themeColor="text1"/>
          <w:lang w:eastAsia="en-US"/>
        </w:rPr>
        <w:t>The</w:t>
      </w:r>
      <w:r w:rsidR="00552E39" w:rsidRPr="00A5270E">
        <w:rPr>
          <w:color w:val="000000" w:themeColor="text1"/>
          <w:lang w:eastAsia="en-US"/>
        </w:rPr>
        <w:t>n</w:t>
      </w:r>
      <w:r w:rsidR="00223204" w:rsidRPr="00A5270E">
        <w:rPr>
          <w:color w:val="000000" w:themeColor="text1"/>
          <w:lang w:eastAsia="en-US"/>
        </w:rPr>
        <w:t xml:space="preserve"> </w:t>
      </w:r>
      <w:r w:rsidR="00552E39" w:rsidRPr="00A5270E">
        <w:rPr>
          <w:color w:val="000000" w:themeColor="text1"/>
          <w:lang w:eastAsia="en-US"/>
        </w:rPr>
        <w:t xml:space="preserve">the strike prices </w:t>
      </w:r>
      <w:r w:rsidR="0096569E" w:rsidRPr="00A5270E">
        <w:rPr>
          <w:color w:val="000000" w:themeColor="text1"/>
          <w:lang w:eastAsia="en-US"/>
        </w:rPr>
        <w:t>in</w:t>
      </w:r>
      <w:r w:rsidR="00552E39" w:rsidRPr="00A5270E">
        <w:rPr>
          <w:color w:val="000000" w:themeColor="text1"/>
          <w:lang w:eastAsia="en-US"/>
        </w:rPr>
        <w:t xml:space="preserve"> the delivery years </w:t>
      </w:r>
      <w:r w:rsidR="00631531">
        <w:rPr>
          <w:color w:val="000000" w:themeColor="text1"/>
          <w:lang w:eastAsia="en-US"/>
        </w:rPr>
        <w:t>are</w:t>
      </w:r>
      <w:bookmarkStart w:id="269" w:name="_GoBack"/>
      <w:bookmarkEnd w:id="269"/>
      <w:r w:rsidR="00631531" w:rsidRPr="00A5270E">
        <w:rPr>
          <w:color w:val="000000" w:themeColor="text1"/>
          <w:lang w:eastAsia="en-US"/>
        </w:rPr>
        <w:t xml:space="preserve"> </w:t>
      </w:r>
      <w:r w:rsidR="00552E39" w:rsidRPr="00A5270E">
        <w:rPr>
          <w:color w:val="000000" w:themeColor="text1"/>
          <w:lang w:eastAsia="en-US"/>
        </w:rPr>
        <w:t xml:space="preserve">£105/MWh for 2021/22 and 100 £/MWh for 2022/23 </w:t>
      </w:r>
      <w:r w:rsidR="00213BF8" w:rsidRPr="00A5270E">
        <w:rPr>
          <w:color w:val="000000" w:themeColor="text1"/>
          <w:lang w:eastAsia="en-US"/>
        </w:rPr>
        <w:fldChar w:fldCharType="begin"/>
      </w:r>
      <w:r w:rsidR="00213BF8" w:rsidRPr="00A5270E">
        <w:rPr>
          <w:color w:val="000000" w:themeColor="text1"/>
          <w:lang w:eastAsia="en-US"/>
        </w:rPr>
        <w:instrText xml:space="preserve"> ADDIN EN.CITE &lt;EndNote&gt;&lt;Cite&gt;&lt;Author&gt;KPMG&lt;/Author&gt;&lt;Year&gt;2016&lt;/Year&gt;&lt;RecNum&gt;329&lt;/RecNum&gt;&lt;DisplayText&gt;[171]&lt;/DisplayText&gt;&lt;record&gt;&lt;rec-number&gt;329&lt;/rec-number&gt;&lt;foreign-keys&gt;&lt;key app="EN" db-id="wat2z5xv39zx9lefev2vrzeifd9dzfzsx50x" timestamp="0"&gt;329&lt;/key&gt;&lt;/foreign-keys&gt;&lt;ref-type name="Report"&gt;27&lt;/ref-type&gt;&lt;contributors&gt;&lt;authors&gt;&lt;author&gt;KPMG&lt;/author&gt;&lt;/authors&gt;&lt;/contributors&gt;&lt;titles&gt;&lt;title&gt;Second CfD Allocation Round&lt;/title&gt;&lt;/titles&gt;&lt;dates&gt;&lt;year&gt;2016&lt;/year&gt;&lt;pub-dates&gt;&lt;date&gt;10 November&lt;/date&gt;&lt;/pub-dates&gt;&lt;/dates&gt;&lt;urls&gt;&lt;related-urls&gt;&lt;url&gt;https://home.kpmg.com/content/dam/kpmg/uk/pdf/2016/11/second-cfd-allocation-round.pdf&lt;/url&gt;&lt;/related-urls&gt;&lt;/urls&gt;&lt;/record&gt;&lt;/Cite&gt;&lt;/EndNote&gt;</w:instrText>
      </w:r>
      <w:r w:rsidR="00213BF8" w:rsidRPr="00A5270E">
        <w:rPr>
          <w:color w:val="000000" w:themeColor="text1"/>
          <w:lang w:eastAsia="en-US"/>
        </w:rPr>
        <w:fldChar w:fldCharType="separate"/>
      </w:r>
      <w:r w:rsidR="00213BF8" w:rsidRPr="00A5270E">
        <w:rPr>
          <w:noProof/>
          <w:color w:val="000000" w:themeColor="text1"/>
          <w:lang w:eastAsia="en-US"/>
        </w:rPr>
        <w:t>[</w:t>
      </w:r>
      <w:hyperlink w:anchor="_ENREF_171" w:tooltip="KPMG, 2016 #329" w:history="1">
        <w:r w:rsidR="00213BF8" w:rsidRPr="00A5270E">
          <w:rPr>
            <w:noProof/>
            <w:color w:val="000000" w:themeColor="text1"/>
            <w:lang w:eastAsia="en-US"/>
          </w:rPr>
          <w:t>171</w:t>
        </w:r>
      </w:hyperlink>
      <w:r w:rsidR="00213BF8" w:rsidRPr="00A5270E">
        <w:rPr>
          <w:noProof/>
          <w:color w:val="000000" w:themeColor="text1"/>
          <w:lang w:eastAsia="en-US"/>
        </w:rPr>
        <w:t>]</w:t>
      </w:r>
      <w:r w:rsidR="00213BF8" w:rsidRPr="00A5270E">
        <w:rPr>
          <w:color w:val="000000" w:themeColor="text1"/>
          <w:lang w:eastAsia="en-US"/>
        </w:rPr>
        <w:fldChar w:fldCharType="end"/>
      </w:r>
      <w:r w:rsidR="00552E39" w:rsidRPr="00A5270E">
        <w:rPr>
          <w:color w:val="000000" w:themeColor="text1"/>
          <w:lang w:eastAsia="en-US"/>
        </w:rPr>
        <w:t xml:space="preserve">. </w:t>
      </w:r>
      <w:r w:rsidR="00196126" w:rsidRPr="00A5270E">
        <w:rPr>
          <w:color w:val="000000" w:themeColor="text1"/>
          <w:lang w:eastAsia="en-US"/>
        </w:rPr>
        <w:t>However</w:t>
      </w:r>
      <w:r w:rsidR="00196126" w:rsidRPr="00ED6412">
        <w:rPr>
          <w:lang w:eastAsia="en-US"/>
        </w:rPr>
        <w:t>,</w:t>
      </w:r>
      <w:r w:rsidR="0021528E" w:rsidRPr="00ED6412">
        <w:rPr>
          <w:lang w:eastAsia="en-US"/>
        </w:rPr>
        <w:t xml:space="preserve"> </w:t>
      </w:r>
      <w:r w:rsidR="00953268" w:rsidRPr="00ED6412">
        <w:rPr>
          <w:lang w:eastAsia="en-US"/>
        </w:rPr>
        <w:t xml:space="preserve">as yet, </w:t>
      </w:r>
      <w:r w:rsidR="0021528E" w:rsidRPr="00ED6412">
        <w:rPr>
          <w:lang w:eastAsia="en-US"/>
        </w:rPr>
        <w:t xml:space="preserve">the </w:t>
      </w:r>
      <w:r w:rsidR="004B2EAA" w:rsidRPr="00ED6412">
        <w:rPr>
          <w:lang w:eastAsia="en-US"/>
        </w:rPr>
        <w:t xml:space="preserve">far </w:t>
      </w:r>
      <w:r w:rsidR="0021528E" w:rsidRPr="00ED6412">
        <w:rPr>
          <w:lang w:eastAsia="en-US"/>
        </w:rPr>
        <w:t xml:space="preserve">future </w:t>
      </w:r>
      <w:r w:rsidR="00294331" w:rsidRPr="00ED6412">
        <w:rPr>
          <w:lang w:eastAsia="en-US"/>
        </w:rPr>
        <w:t>strike</w:t>
      </w:r>
      <w:r w:rsidR="0021528E" w:rsidRPr="00ED6412">
        <w:rPr>
          <w:lang w:eastAsia="en-US"/>
        </w:rPr>
        <w:t xml:space="preserve"> price is not </w:t>
      </w:r>
      <w:r w:rsidR="00294331" w:rsidRPr="00ED6412">
        <w:rPr>
          <w:lang w:eastAsia="en-US"/>
        </w:rPr>
        <w:t>given.</w:t>
      </w:r>
      <w:r w:rsidR="0021528E" w:rsidRPr="00ED6412">
        <w:rPr>
          <w:lang w:eastAsia="en-US"/>
        </w:rPr>
        <w:t xml:space="preserve"> </w:t>
      </w:r>
      <w:r w:rsidR="00203392" w:rsidRPr="00ED6412">
        <w:rPr>
          <w:lang w:eastAsia="en-US"/>
        </w:rPr>
        <w:t>In addition,</w:t>
      </w:r>
      <w:r w:rsidR="00317848" w:rsidRPr="00ED6412">
        <w:rPr>
          <w:lang w:eastAsia="en-US"/>
        </w:rPr>
        <w:t xml:space="preserve"> CCS can reduce </w:t>
      </w:r>
      <w:r w:rsidR="00953268" w:rsidRPr="00ED6412">
        <w:rPr>
          <w:lang w:eastAsia="en-US"/>
        </w:rPr>
        <w:t xml:space="preserve">by </w:t>
      </w:r>
      <w:r w:rsidR="00AC299A" w:rsidRPr="00ED6412">
        <w:rPr>
          <w:lang w:eastAsia="en-US"/>
        </w:rPr>
        <w:t>90</w:t>
      </w:r>
      <w:r w:rsidR="00317848" w:rsidRPr="00ED6412">
        <w:rPr>
          <w:lang w:eastAsia="en-US"/>
        </w:rPr>
        <w:t>% the emission</w:t>
      </w:r>
      <w:r w:rsidR="00196126" w:rsidRPr="00ED6412">
        <w:rPr>
          <w:lang w:eastAsia="en-US"/>
        </w:rPr>
        <w:t>s</w:t>
      </w:r>
      <w:r w:rsidR="00BD33FD" w:rsidRPr="00ED6412">
        <w:rPr>
          <w:lang w:eastAsia="en-US"/>
        </w:rPr>
        <w:t xml:space="preserve"> from </w:t>
      </w:r>
      <w:r w:rsidR="00196126" w:rsidRPr="00ED6412">
        <w:rPr>
          <w:lang w:eastAsia="en-US"/>
        </w:rPr>
        <w:t xml:space="preserve">the </w:t>
      </w:r>
      <w:r w:rsidR="00BD33FD" w:rsidRPr="00ED6412">
        <w:rPr>
          <w:lang w:eastAsia="en-US"/>
        </w:rPr>
        <w:t>generator</w:t>
      </w:r>
      <w:r w:rsidR="00317848" w:rsidRPr="00ED6412">
        <w:rPr>
          <w:lang w:eastAsia="en-US"/>
        </w:rPr>
        <w:t xml:space="preserve"> </w:t>
      </w:r>
      <w:r w:rsidR="00175AF9" w:rsidRPr="00ED6412">
        <w:rPr>
          <w:lang w:eastAsia="en-US"/>
        </w:rPr>
        <w:fldChar w:fldCharType="begin"/>
      </w:r>
      <w:r w:rsidR="000201C4">
        <w:rPr>
          <w:lang w:eastAsia="en-US"/>
        </w:rPr>
        <w:instrText xml:space="preserve"> ADDIN EN.CITE &lt;EndNote&gt;&lt;Cite&gt;&lt;Author&gt;Cormos&lt;/Author&gt;&lt;Year&gt;2012&lt;/Year&gt;&lt;RecNum&gt;352&lt;/RecNum&gt;&lt;DisplayText&gt;[210]&lt;/DisplayText&gt;&lt;record&gt;&lt;rec-number&gt;352&lt;/rec-number&gt;&lt;foreign-keys&gt;&lt;key app="EN" db-id="wat2z5xv39zx9lefev2vrzeifd9dzfzsx50x" timestamp="0"&gt;352&lt;/key&gt;&lt;/foreign-keys&gt;&lt;ref-type name="Journal Article"&gt;17&lt;/ref-type&gt;&lt;contributors&gt;&lt;authors&gt;&lt;author&gt;Cormos, Calin-Cristian&lt;/author&gt;&lt;/authors&gt;&lt;/contributors&gt;&lt;titles&gt;&lt;title&gt;Integrated assessment of IGCC power generation technology with carbon capture and storage (CCS)&lt;/title&gt;&lt;secondary-title&gt;Energy&lt;/secondary-title&gt;&lt;/titles&gt;&lt;pages&gt;434-445&lt;/pages&gt;&lt;volume&gt;42&lt;/volume&gt;&lt;number&gt;1&lt;/number&gt;&lt;keywords&gt;&lt;keyword&gt;Power generation&lt;/keyword&gt;&lt;keyword&gt;IGCC&lt;/keyword&gt;&lt;keyword&gt;CCS (Carbon capture and storage)&lt;/keyword&gt;&lt;keyword&gt;Techno-economic and environmental evaluations&lt;/keyword&gt;&lt;/keywords&gt;&lt;dates&gt;&lt;year&gt;2012&lt;/year&gt;&lt;pub-dates&gt;&lt;date&gt;2012/06/01/&lt;/date&gt;&lt;/pub-dates&gt;&lt;/dates&gt;&lt;isbn&gt;0360-5442&lt;/isbn&gt;&lt;urls&gt;&lt;related-urls&gt;&lt;url&gt;http://www.sciencedirect.com/science/article/pii/S0360544212002162&lt;/url&gt;&lt;/related-urls&gt;&lt;/urls&gt;&lt;electronic-resource-num&gt;http://dx.doi.org/10.1016/j.energy.2012.03.025&lt;/electronic-resource-num&gt;&lt;/record&gt;&lt;/Cite&gt;&lt;/EndNote&gt;</w:instrText>
      </w:r>
      <w:r w:rsidR="00175AF9" w:rsidRPr="00ED6412">
        <w:rPr>
          <w:lang w:eastAsia="en-US"/>
        </w:rPr>
        <w:fldChar w:fldCharType="separate"/>
      </w:r>
      <w:r w:rsidR="000201C4">
        <w:rPr>
          <w:noProof/>
          <w:lang w:eastAsia="en-US"/>
        </w:rPr>
        <w:t>[</w:t>
      </w:r>
      <w:hyperlink w:anchor="_ENREF_210" w:tooltip="Cormos, 2012 #352" w:history="1">
        <w:r w:rsidR="00213BF8">
          <w:rPr>
            <w:noProof/>
            <w:lang w:eastAsia="en-US"/>
          </w:rPr>
          <w:t>210</w:t>
        </w:r>
      </w:hyperlink>
      <w:r w:rsidR="000201C4">
        <w:rPr>
          <w:noProof/>
          <w:lang w:eastAsia="en-US"/>
        </w:rPr>
        <w:t>]</w:t>
      </w:r>
      <w:r w:rsidR="00175AF9" w:rsidRPr="00ED6412">
        <w:rPr>
          <w:lang w:eastAsia="en-US"/>
        </w:rPr>
        <w:fldChar w:fldCharType="end"/>
      </w:r>
      <w:r w:rsidR="00B94E39" w:rsidRPr="00ED6412">
        <w:rPr>
          <w:lang w:eastAsia="en-US"/>
        </w:rPr>
        <w:t>.</w:t>
      </w:r>
      <w:r w:rsidR="002C6CC2" w:rsidRPr="00ED6412">
        <w:rPr>
          <w:lang w:eastAsia="en-US"/>
        </w:rPr>
        <w:t xml:space="preserve"> </w:t>
      </w:r>
      <w:r w:rsidR="00196126" w:rsidRPr="00ED6412">
        <w:rPr>
          <w:lang w:eastAsia="en-US"/>
        </w:rPr>
        <w:t>However,</w:t>
      </w:r>
      <w:r w:rsidR="002C6CC2" w:rsidRPr="00ED6412">
        <w:rPr>
          <w:lang w:eastAsia="en-US"/>
        </w:rPr>
        <w:t xml:space="preserve"> the coal CCS strike price will increase to</w:t>
      </w:r>
      <w:r w:rsidR="00A50DD9" w:rsidRPr="00ED6412">
        <w:rPr>
          <w:lang w:eastAsia="en-US"/>
        </w:rPr>
        <w:t xml:space="preserve"> above</w:t>
      </w:r>
      <w:r w:rsidR="002C6CC2" w:rsidRPr="00ED6412">
        <w:rPr>
          <w:lang w:eastAsia="en-US"/>
        </w:rPr>
        <w:t xml:space="preserve"> </w:t>
      </w:r>
      <w:r w:rsidR="002C6CC2" w:rsidRPr="00ED6412">
        <w:t>1</w:t>
      </w:r>
      <w:r w:rsidR="00A50DD9" w:rsidRPr="00ED6412">
        <w:t>4</w:t>
      </w:r>
      <w:r w:rsidR="002C6CC2" w:rsidRPr="00ED6412">
        <w:t>0 £/MWh</w:t>
      </w:r>
      <w:r w:rsidR="00A50DD9" w:rsidRPr="00ED6412">
        <w:t xml:space="preserve"> by 2020</w:t>
      </w:r>
      <w:r w:rsidR="00B94E39" w:rsidRPr="00ED6412">
        <w:t xml:space="preserve"> </w:t>
      </w:r>
      <w:r w:rsidR="00175AF9" w:rsidRPr="00ED6412">
        <w:rPr>
          <w:lang w:eastAsia="en-US"/>
        </w:rPr>
        <w:fldChar w:fldCharType="begin"/>
      </w:r>
      <w:r w:rsidR="000201C4">
        <w:rPr>
          <w:lang w:eastAsia="en-US"/>
        </w:rPr>
        <w:instrText xml:space="preserve"> ADDIN EN.CITE &lt;EndNote&gt;&lt;Cite&gt;&lt;Author&gt;ETI&lt;/Author&gt;&lt;Year&gt;2015&lt;/Year&gt;&lt;RecNum&gt;355&lt;/RecNum&gt;&lt;DisplayText&gt;[211, 212]&lt;/DisplayText&gt;&lt;record&gt;&lt;rec-number&gt;355&lt;/rec-number&gt;&lt;foreign-keys&gt;&lt;key app="EN" db-id="wat2z5xv39zx9lefev2vrzeifd9dzfzsx50x" timestamp="0"&gt;355&lt;/key&gt;&lt;/foreign-keys&gt;&lt;ref-type name="Generic"&gt;13&lt;/ref-type&gt;&lt;contributors&gt;&lt;authors&gt;&lt;author&gt;ETI&lt;/author&gt;&lt;/authors&gt;&lt;/contributors&gt;&lt;titles&gt;&lt;title&gt;Building the UK CCS sector by 2030 Scenarios and Actions&lt;/title&gt;&lt;/titles&gt;&lt;dates&gt;&lt;year&gt;2015&lt;/year&gt;&lt;/dates&gt;&lt;urls&gt;&lt;related-urls&gt;&lt;url&gt;https://s3-eu-west-1.amazonaws.com/assets.eti.co.uk/legacyUploads/2015/09/Building-the-UK-CCS-sector-by-2030-Scenarios-and-Actions.pdf&lt;/url&gt;&lt;/related-urls&gt;&lt;/urls&gt;&lt;/record&gt;&lt;/Cite&gt;&lt;Cite ExcludeYear="1"&gt;&lt;Author&gt;CCSA&lt;/Author&gt;&lt;RecNum&gt;351&lt;/RecNum&gt;&lt;record&gt;&lt;rec-number&gt;351&lt;/rec-number&gt;&lt;foreign-keys&gt;&lt;key app="EN" db-id="wat2z5xv39zx9lefev2vrzeifd9dzfzsx50x" timestamp="0"&gt;351&lt;/key&gt;&lt;/foreign-keys&gt;&lt;ref-type name="Government Document"&gt;46&lt;/ref-type&gt;&lt;contributors&gt;&lt;authors&gt;&lt;author&gt;CCSA&lt;/author&gt;&lt;/authors&gt;&lt;/contributors&gt;&lt;titles&gt;&lt;title&gt;&lt;style face="normal" font="default" size="100%"&gt;Delivering CCS&lt;/style&gt;&lt;style face="normal" font="default" charset="134" size="100%"&gt;:&lt;/style&gt;&lt;style face="normal" font="default" size="100%"&gt;Essential infrastructure for a competitive, low-carbon economy&lt;/style&gt;&lt;/title&gt;&lt;/titles&gt;&lt;dates&gt;&lt;/dates&gt;&lt;urls&gt;&lt;related-urls&gt;&lt;url&gt;https://www.thecrownestate.co.uk/media/476248/ei-delivering-ccs-essential-infrastructure-for-a-competitive-low-carbon-economy.pdf&lt;/url&gt;&lt;/related-urls&gt;&lt;/urls&gt;&lt;/record&gt;&lt;/Cite&gt;&lt;/EndNote&gt;</w:instrText>
      </w:r>
      <w:r w:rsidR="00175AF9" w:rsidRPr="00ED6412">
        <w:rPr>
          <w:lang w:eastAsia="en-US"/>
        </w:rPr>
        <w:fldChar w:fldCharType="separate"/>
      </w:r>
      <w:r w:rsidR="000201C4">
        <w:rPr>
          <w:noProof/>
          <w:lang w:eastAsia="en-US"/>
        </w:rPr>
        <w:t>[</w:t>
      </w:r>
      <w:hyperlink w:anchor="_ENREF_211" w:tooltip="ETI, 2015 #355" w:history="1">
        <w:r w:rsidR="00213BF8">
          <w:rPr>
            <w:noProof/>
            <w:lang w:eastAsia="en-US"/>
          </w:rPr>
          <w:t>211</w:t>
        </w:r>
      </w:hyperlink>
      <w:r w:rsidR="000201C4">
        <w:rPr>
          <w:noProof/>
          <w:lang w:eastAsia="en-US"/>
        </w:rPr>
        <w:t xml:space="preserve">, </w:t>
      </w:r>
      <w:hyperlink w:anchor="_ENREF_212" w:tooltip="CCSA,  #351" w:history="1">
        <w:r w:rsidR="00213BF8">
          <w:rPr>
            <w:noProof/>
            <w:lang w:eastAsia="en-US"/>
          </w:rPr>
          <w:t>212</w:t>
        </w:r>
      </w:hyperlink>
      <w:r w:rsidR="000201C4">
        <w:rPr>
          <w:noProof/>
          <w:lang w:eastAsia="en-US"/>
        </w:rPr>
        <w:t>]</w:t>
      </w:r>
      <w:r w:rsidR="00175AF9" w:rsidRPr="00ED6412">
        <w:rPr>
          <w:lang w:eastAsia="en-US"/>
        </w:rPr>
        <w:fldChar w:fldCharType="end"/>
      </w:r>
      <w:r w:rsidR="00964FB9" w:rsidRPr="00ED6412">
        <w:t xml:space="preserve">, which is even higher than the </w:t>
      </w:r>
      <w:r w:rsidR="00964FB9" w:rsidRPr="00ED6412">
        <w:rPr>
          <w:lang w:eastAsia="en-US"/>
        </w:rPr>
        <w:t xml:space="preserve">strike price of the </w:t>
      </w:r>
      <w:r w:rsidR="00964FB9" w:rsidRPr="00ED6412">
        <w:t>wind power</w:t>
      </w:r>
      <w:r w:rsidR="00203392" w:rsidRPr="00ED6412">
        <w:rPr>
          <w:lang w:eastAsia="en-US"/>
        </w:rPr>
        <w:t>.</w:t>
      </w:r>
      <w:r w:rsidR="008C7DF2" w:rsidRPr="00ED6412">
        <w:rPr>
          <w:lang w:eastAsia="en-US"/>
        </w:rPr>
        <w:t xml:space="preserve"> </w:t>
      </w:r>
      <w:r w:rsidR="00953268" w:rsidRPr="00ED6412">
        <w:rPr>
          <w:lang w:eastAsia="en-US"/>
        </w:rPr>
        <w:t>Further, it is important to note that t</w:t>
      </w:r>
      <w:r w:rsidR="008C7DF2" w:rsidRPr="00ED6412">
        <w:rPr>
          <w:lang w:eastAsia="en-US"/>
        </w:rPr>
        <w:t xml:space="preserve">here </w:t>
      </w:r>
      <w:r w:rsidR="00196126" w:rsidRPr="00ED6412">
        <w:rPr>
          <w:lang w:eastAsia="en-US"/>
        </w:rPr>
        <w:t>will be</w:t>
      </w:r>
      <w:r w:rsidR="008C7DF2" w:rsidRPr="00ED6412">
        <w:rPr>
          <w:lang w:eastAsia="en-US"/>
        </w:rPr>
        <w:t xml:space="preserve"> no </w:t>
      </w:r>
      <w:r w:rsidR="003827F9" w:rsidRPr="00ED6412">
        <w:rPr>
          <w:lang w:eastAsia="en-US"/>
        </w:rPr>
        <w:t xml:space="preserve">CCS applied to industry </w:t>
      </w:r>
      <w:r w:rsidR="00EE2C93" w:rsidRPr="00ED6412">
        <w:rPr>
          <w:lang w:eastAsia="en-US"/>
        </w:rPr>
        <w:t xml:space="preserve">in the UK </w:t>
      </w:r>
      <w:r w:rsidR="007F3BCC" w:rsidRPr="00ED6412">
        <w:rPr>
          <w:lang w:eastAsia="en-US"/>
        </w:rPr>
        <w:t xml:space="preserve">until </w:t>
      </w:r>
      <w:r w:rsidR="00196126" w:rsidRPr="00ED6412">
        <w:rPr>
          <w:lang w:eastAsia="en-US"/>
        </w:rPr>
        <w:t xml:space="preserve">the </w:t>
      </w:r>
      <w:r w:rsidR="007F3BCC" w:rsidRPr="00ED6412">
        <w:rPr>
          <w:lang w:eastAsia="en-US"/>
        </w:rPr>
        <w:t>2020s</w:t>
      </w:r>
      <w:r w:rsidR="00A8259D" w:rsidRPr="00ED6412">
        <w:rPr>
          <w:lang w:eastAsia="en-US"/>
        </w:rPr>
        <w:t xml:space="preserve"> and </w:t>
      </w:r>
      <w:r w:rsidR="00196126" w:rsidRPr="00ED6412">
        <w:rPr>
          <w:lang w:eastAsia="en-US"/>
        </w:rPr>
        <w:t xml:space="preserve">there are </w:t>
      </w:r>
      <w:r w:rsidR="00A8259D" w:rsidRPr="00ED6412">
        <w:rPr>
          <w:lang w:eastAsia="en-US"/>
        </w:rPr>
        <w:t>no plan</w:t>
      </w:r>
      <w:r w:rsidR="00953268" w:rsidRPr="00ED6412">
        <w:rPr>
          <w:lang w:eastAsia="en-US"/>
        </w:rPr>
        <w:t>n</w:t>
      </w:r>
      <w:r w:rsidR="00196126" w:rsidRPr="00ED6412">
        <w:rPr>
          <w:lang w:eastAsia="en-US"/>
        </w:rPr>
        <w:t>ed</w:t>
      </w:r>
      <w:r w:rsidR="00A8259D" w:rsidRPr="00ED6412">
        <w:rPr>
          <w:lang w:eastAsia="en-US"/>
        </w:rPr>
        <w:t xml:space="preserve"> project</w:t>
      </w:r>
      <w:r w:rsidR="00196126" w:rsidRPr="00ED6412">
        <w:rPr>
          <w:lang w:eastAsia="en-US"/>
        </w:rPr>
        <w:t>s</w:t>
      </w:r>
      <w:r w:rsidR="00A8259D" w:rsidRPr="00ED6412">
        <w:rPr>
          <w:lang w:eastAsia="en-US"/>
        </w:rPr>
        <w:t xml:space="preserve"> </w:t>
      </w:r>
      <w:r w:rsidR="00196126" w:rsidRPr="00ED6412">
        <w:rPr>
          <w:lang w:eastAsia="en-US"/>
        </w:rPr>
        <w:t>in the</w:t>
      </w:r>
      <w:r w:rsidR="00A8259D" w:rsidRPr="00ED6412">
        <w:rPr>
          <w:lang w:eastAsia="en-US"/>
        </w:rPr>
        <w:t xml:space="preserve"> Sheffield </w:t>
      </w:r>
      <w:r w:rsidR="00196126" w:rsidRPr="00ED6412">
        <w:rPr>
          <w:lang w:eastAsia="en-US"/>
        </w:rPr>
        <w:t>region</w:t>
      </w:r>
      <w:r w:rsidR="00563190" w:rsidRPr="00ED6412">
        <w:rPr>
          <w:lang w:eastAsia="en-US"/>
        </w:rPr>
        <w:t xml:space="preserve"> before 2030</w:t>
      </w:r>
      <w:r w:rsidR="00052535" w:rsidRPr="00ED6412">
        <w:rPr>
          <w:lang w:eastAsia="en-US"/>
        </w:rPr>
        <w:t xml:space="preserve"> </w:t>
      </w:r>
      <w:r w:rsidR="00175AF9" w:rsidRPr="00ED6412">
        <w:rPr>
          <w:lang w:eastAsia="en-US"/>
        </w:rPr>
        <w:fldChar w:fldCharType="begin">
          <w:fldData xml:space="preserve">PEVuZE5vdGU+PENpdGU+PEF1dGhvcj5FVEk8L0F1dGhvcj48WWVhcj4yMDE1PC9ZZWFyPjxSZWNO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</w:fldData>
        </w:fldChar>
      </w:r>
      <w:r w:rsidR="000201C4">
        <w:rPr>
          <w:lang w:eastAsia="en-US"/>
        </w:rPr>
        <w:instrText xml:space="preserve"> ADDIN EN.CITE </w:instrText>
      </w:r>
      <w:r w:rsidR="000201C4">
        <w:rPr>
          <w:lang w:eastAsia="en-US"/>
        </w:rPr>
        <w:fldChar w:fldCharType="begin">
          <w:fldData xml:space="preserve">PEVuZE5vdGU+PENpdGU+PEF1dGhvcj5FVEk8L0F1dGhvcj48WWVhcj4yMDE1PC9ZZWFyPjxSZWNO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</w:fldData>
        </w:fldChar>
      </w:r>
      <w:r w:rsidR="000201C4">
        <w:rPr>
          <w:lang w:eastAsia="en-US"/>
        </w:rPr>
        <w:instrText xml:space="preserve"> ADDIN EN.CITE.DATA </w:instrText>
      </w:r>
      <w:r w:rsidR="000201C4">
        <w:rPr>
          <w:lang w:eastAsia="en-US"/>
        </w:rPr>
      </w:r>
      <w:r w:rsidR="000201C4">
        <w:rPr>
          <w:lang w:eastAsia="en-US"/>
        </w:rPr>
        <w:fldChar w:fldCharType="end"/>
      </w:r>
      <w:r w:rsidR="00175AF9" w:rsidRPr="00ED6412">
        <w:rPr>
          <w:lang w:eastAsia="en-US"/>
        </w:rPr>
      </w:r>
      <w:r w:rsidR="00175AF9" w:rsidRPr="00ED6412">
        <w:rPr>
          <w:lang w:eastAsia="en-US"/>
        </w:rPr>
        <w:fldChar w:fldCharType="separate"/>
      </w:r>
      <w:r w:rsidR="000201C4">
        <w:rPr>
          <w:noProof/>
          <w:lang w:eastAsia="en-US"/>
        </w:rPr>
        <w:t>[</w:t>
      </w:r>
      <w:hyperlink w:anchor="_ENREF_211" w:tooltip="ETI, 2015 #355" w:history="1">
        <w:r w:rsidR="00213BF8">
          <w:rPr>
            <w:noProof/>
            <w:lang w:eastAsia="en-US"/>
          </w:rPr>
          <w:t>211-214</w:t>
        </w:r>
      </w:hyperlink>
      <w:r w:rsidR="000201C4">
        <w:rPr>
          <w:noProof/>
          <w:lang w:eastAsia="en-US"/>
        </w:rPr>
        <w:t>]</w:t>
      </w:r>
      <w:r w:rsidR="00175AF9" w:rsidRPr="00ED6412">
        <w:rPr>
          <w:lang w:eastAsia="en-US"/>
        </w:rPr>
        <w:fldChar w:fldCharType="end"/>
      </w:r>
      <w:r w:rsidR="00C84D73" w:rsidRPr="00ED6412">
        <w:rPr>
          <w:lang w:eastAsia="en-US"/>
        </w:rPr>
        <w:t>.</w:t>
      </w:r>
      <w:r w:rsidR="002C6CC2" w:rsidRPr="00ED6412">
        <w:rPr>
          <w:lang w:eastAsia="en-US"/>
        </w:rPr>
        <w:t xml:space="preserve"> </w:t>
      </w:r>
    </w:p>
    <w:p w14:paraId="3119A11D" w14:textId="788D1474" w:rsidR="00263564" w:rsidRPr="00ED6412" w:rsidRDefault="006158B0" w:rsidP="00420347">
      <w:pPr>
        <w:rPr>
          <w:lang w:eastAsia="en-US"/>
        </w:rPr>
      </w:pPr>
      <w:r w:rsidRPr="00ED6412">
        <w:rPr>
          <w:lang w:eastAsia="en-US"/>
        </w:rPr>
        <w:lastRenderedPageBreak/>
        <w:t>In</w:t>
      </w:r>
      <w:r w:rsidR="00D61339" w:rsidRPr="00ED6412">
        <w:rPr>
          <w:lang w:eastAsia="en-US"/>
        </w:rPr>
        <w:t xml:space="preserve"> the Case 2, </w:t>
      </w:r>
      <w:r w:rsidRPr="00ED6412">
        <w:rPr>
          <w:lang w:eastAsia="en-US"/>
        </w:rPr>
        <w:t>when</w:t>
      </w:r>
      <w:r w:rsidR="00420347" w:rsidRPr="00ED6412">
        <w:rPr>
          <w:lang w:eastAsia="en-US"/>
        </w:rPr>
        <w:t xml:space="preserve"> </w:t>
      </w:r>
      <w:r w:rsidR="00196126" w:rsidRPr="00ED6412">
        <w:rPr>
          <w:lang w:eastAsia="en-US"/>
        </w:rPr>
        <w:t xml:space="preserve">the </w:t>
      </w:r>
      <w:r w:rsidR="00420347" w:rsidRPr="00ED6412">
        <w:rPr>
          <w:lang w:eastAsia="en-US"/>
        </w:rPr>
        <w:t xml:space="preserve">demand changes greatly, the model can </w:t>
      </w:r>
      <w:r w:rsidR="00E12CE8" w:rsidRPr="00ED6412">
        <w:rPr>
          <w:lang w:eastAsia="en-US"/>
        </w:rPr>
        <w:t>supply the</w:t>
      </w:r>
      <w:r w:rsidR="00420347" w:rsidRPr="00ED6412">
        <w:rPr>
          <w:lang w:eastAsia="en-US"/>
        </w:rPr>
        <w:t xml:space="preserve"> demand by </w:t>
      </w:r>
      <w:r w:rsidR="00C12338" w:rsidRPr="00ED6412">
        <w:rPr>
          <w:lang w:eastAsia="en-US"/>
        </w:rPr>
        <w:t>using</w:t>
      </w:r>
      <w:r w:rsidR="00420347" w:rsidRPr="00ED6412">
        <w:rPr>
          <w:lang w:eastAsia="en-US"/>
        </w:rPr>
        <w:t xml:space="preserve"> </w:t>
      </w:r>
      <w:r w:rsidR="00953268" w:rsidRPr="00ED6412">
        <w:rPr>
          <w:lang w:eastAsia="en-US"/>
        </w:rPr>
        <w:t xml:space="preserve">only </w:t>
      </w:r>
      <w:r w:rsidR="00C12338" w:rsidRPr="00ED6412">
        <w:rPr>
          <w:lang w:eastAsia="en-US"/>
        </w:rPr>
        <w:t xml:space="preserve">the </w:t>
      </w:r>
      <w:r w:rsidR="00420347" w:rsidRPr="00ED6412">
        <w:rPr>
          <w:lang w:eastAsia="en-US"/>
        </w:rPr>
        <w:t>cheapest generator</w:t>
      </w:r>
      <w:r w:rsidR="00C12338" w:rsidRPr="00ED6412">
        <w:rPr>
          <w:lang w:eastAsia="en-US"/>
        </w:rPr>
        <w:t>s</w:t>
      </w:r>
      <w:r w:rsidR="008007E0" w:rsidRPr="00ED6412">
        <w:rPr>
          <w:lang w:eastAsia="en-US"/>
        </w:rPr>
        <w:t xml:space="preserve">. </w:t>
      </w:r>
      <w:r w:rsidR="00420347" w:rsidRPr="00ED6412">
        <w:rPr>
          <w:lang w:eastAsia="en-US"/>
        </w:rPr>
        <w:t xml:space="preserve">However, </w:t>
      </w:r>
      <w:r w:rsidR="008007E0" w:rsidRPr="00ED6412">
        <w:rPr>
          <w:lang w:eastAsia="en-US"/>
        </w:rPr>
        <w:t xml:space="preserve">if </w:t>
      </w:r>
      <w:r w:rsidR="00420347" w:rsidRPr="00ED6412">
        <w:rPr>
          <w:lang w:eastAsia="en-US"/>
        </w:rPr>
        <w:t xml:space="preserve">the </w:t>
      </w:r>
      <w:r w:rsidR="008007E0" w:rsidRPr="00ED6412">
        <w:rPr>
          <w:lang w:eastAsia="en-US"/>
        </w:rPr>
        <w:t xml:space="preserve">model </w:t>
      </w:r>
      <w:r w:rsidR="00C81856" w:rsidRPr="00ED6412">
        <w:rPr>
          <w:lang w:eastAsia="en-US"/>
        </w:rPr>
        <w:t>has</w:t>
      </w:r>
      <w:r w:rsidR="008007E0" w:rsidRPr="00ED6412">
        <w:rPr>
          <w:lang w:eastAsia="en-US"/>
        </w:rPr>
        <w:t xml:space="preserve"> </w:t>
      </w:r>
      <w:r w:rsidR="00C24253" w:rsidRPr="00ED6412">
        <w:rPr>
          <w:lang w:eastAsia="en-US"/>
        </w:rPr>
        <w:t xml:space="preserve">a </w:t>
      </w:r>
      <w:r w:rsidR="008007E0" w:rsidRPr="00ED6412">
        <w:rPr>
          <w:lang w:eastAsia="en-US"/>
        </w:rPr>
        <w:t>shorter time interval</w:t>
      </w:r>
      <w:r w:rsidR="00C24253" w:rsidRPr="00ED6412">
        <w:rPr>
          <w:lang w:eastAsia="en-US"/>
        </w:rPr>
        <w:t>,</w:t>
      </w:r>
      <w:r w:rsidR="00CC02F8" w:rsidRPr="00ED6412">
        <w:rPr>
          <w:lang w:eastAsia="en-US"/>
        </w:rPr>
        <w:t xml:space="preserve"> or change</w:t>
      </w:r>
      <w:r w:rsidR="004F192A" w:rsidRPr="00ED6412">
        <w:rPr>
          <w:lang w:eastAsia="en-US"/>
        </w:rPr>
        <w:t>s</w:t>
      </w:r>
      <w:r w:rsidR="00CC02F8" w:rsidRPr="00ED6412">
        <w:rPr>
          <w:lang w:eastAsia="en-US"/>
        </w:rPr>
        <w:t xml:space="preserve"> dramatically</w:t>
      </w:r>
      <w:r w:rsidR="00B441FB" w:rsidRPr="00ED6412">
        <w:rPr>
          <w:lang w:eastAsia="en-US"/>
        </w:rPr>
        <w:t>,</w:t>
      </w:r>
      <w:r w:rsidR="00C24253" w:rsidRPr="00ED6412">
        <w:rPr>
          <w:lang w:eastAsia="en-US"/>
        </w:rPr>
        <w:t xml:space="preserve"> then</w:t>
      </w:r>
      <w:r w:rsidR="00420347" w:rsidRPr="00ED6412">
        <w:rPr>
          <w:lang w:eastAsia="en-US"/>
        </w:rPr>
        <w:t xml:space="preserve"> more generator</w:t>
      </w:r>
      <w:r w:rsidR="0027021C" w:rsidRPr="00ED6412">
        <w:rPr>
          <w:lang w:eastAsia="en-US"/>
        </w:rPr>
        <w:t>s</w:t>
      </w:r>
      <w:r w:rsidR="00420347" w:rsidRPr="00ED6412">
        <w:rPr>
          <w:lang w:eastAsia="en-US"/>
        </w:rPr>
        <w:t xml:space="preserve"> </w:t>
      </w:r>
      <w:r w:rsidR="001673B6" w:rsidRPr="00ED6412">
        <w:rPr>
          <w:lang w:eastAsia="en-US"/>
        </w:rPr>
        <w:t>and the rapid response resources</w:t>
      </w:r>
      <w:r w:rsidR="00964F35" w:rsidRPr="00ED6412">
        <w:rPr>
          <w:lang w:eastAsia="en-US"/>
        </w:rPr>
        <w:t xml:space="preserve"> will be used</w:t>
      </w:r>
      <w:r w:rsidR="001673B6" w:rsidRPr="00ED6412">
        <w:rPr>
          <w:lang w:eastAsia="en-US"/>
        </w:rPr>
        <w:t xml:space="preserve"> </w:t>
      </w:r>
      <w:r w:rsidR="00420347" w:rsidRPr="00ED6412">
        <w:rPr>
          <w:lang w:eastAsia="en-US"/>
        </w:rPr>
        <w:t>to supply the demand</w:t>
      </w:r>
      <w:r w:rsidR="001673B6" w:rsidRPr="00ED6412">
        <w:rPr>
          <w:lang w:eastAsia="en-US"/>
        </w:rPr>
        <w:t xml:space="preserve">. </w:t>
      </w:r>
      <w:r w:rsidR="00953268" w:rsidRPr="00ED6412">
        <w:rPr>
          <w:lang w:eastAsia="en-US"/>
        </w:rPr>
        <w:t>Of course, t</w:t>
      </w:r>
      <w:r w:rsidR="001673B6" w:rsidRPr="00ED6412">
        <w:rPr>
          <w:lang w:eastAsia="en-US"/>
        </w:rPr>
        <w:t>his increases the total cost</w:t>
      </w:r>
      <w:r w:rsidR="00420347" w:rsidRPr="00ED6412">
        <w:rPr>
          <w:lang w:eastAsia="en-US"/>
        </w:rPr>
        <w:t>.</w:t>
      </w:r>
      <w:r w:rsidR="00303703" w:rsidRPr="00ED6412">
        <w:rPr>
          <w:lang w:eastAsia="en-US"/>
        </w:rPr>
        <w:t xml:space="preserve"> </w:t>
      </w:r>
      <w:r w:rsidR="00C31BAC" w:rsidRPr="00ED6412">
        <w:rPr>
          <w:lang w:eastAsia="en-US"/>
        </w:rPr>
        <w:t>Furthermore</w:t>
      </w:r>
      <w:r w:rsidR="00071EE5" w:rsidRPr="00ED6412">
        <w:rPr>
          <w:lang w:eastAsia="en-US"/>
        </w:rPr>
        <w:t xml:space="preserve">, this model can work </w:t>
      </w:r>
      <w:r w:rsidR="00C24253" w:rsidRPr="00ED6412">
        <w:rPr>
          <w:lang w:eastAsia="en-US"/>
        </w:rPr>
        <w:t>effectively</w:t>
      </w:r>
      <w:r w:rsidR="00071EE5" w:rsidRPr="00ED6412">
        <w:rPr>
          <w:lang w:eastAsia="en-US"/>
        </w:rPr>
        <w:t xml:space="preserve"> and satisfy different time intervals</w:t>
      </w:r>
      <w:r w:rsidR="0041579F" w:rsidRPr="00ED6412">
        <w:rPr>
          <w:lang w:eastAsia="en-US"/>
        </w:rPr>
        <w:t xml:space="preserve"> in real-time dynamic dispatch</w:t>
      </w:r>
      <w:r w:rsidR="00071EE5" w:rsidRPr="00ED6412">
        <w:rPr>
          <w:lang w:eastAsia="en-US"/>
        </w:rPr>
        <w:t>.</w:t>
      </w:r>
    </w:p>
    <w:p w14:paraId="1F75DA4F" w14:textId="136FF076" w:rsidR="004932F9" w:rsidRPr="00ED6412" w:rsidRDefault="004932F9" w:rsidP="004932F9">
      <w:pPr>
        <w:rPr>
          <w:lang w:eastAsia="en-US"/>
        </w:rPr>
      </w:pPr>
      <w:r w:rsidRPr="00ED6412">
        <w:rPr>
          <w:lang w:eastAsia="en-US"/>
        </w:rPr>
        <w:t xml:space="preserve">To conclude, the benefit </w:t>
      </w:r>
      <w:r w:rsidR="00C24253" w:rsidRPr="00ED6412">
        <w:rPr>
          <w:lang w:eastAsia="en-US"/>
        </w:rPr>
        <w:t xml:space="preserve">to the system owner </w:t>
      </w:r>
      <w:r w:rsidRPr="00ED6412">
        <w:rPr>
          <w:lang w:eastAsia="en-US"/>
        </w:rPr>
        <w:t>of using renewable power may not</w:t>
      </w:r>
      <w:r w:rsidR="00C24253" w:rsidRPr="00ED6412">
        <w:rPr>
          <w:lang w:eastAsia="en-US"/>
        </w:rPr>
        <w:t xml:space="preserve"> be</w:t>
      </w:r>
      <w:r w:rsidRPr="00ED6412">
        <w:rPr>
          <w:lang w:eastAsia="en-US"/>
        </w:rPr>
        <w:t xml:space="preserve"> that significant</w:t>
      </w:r>
      <w:r w:rsidR="00953268" w:rsidRPr="00ED6412">
        <w:rPr>
          <w:lang w:eastAsia="en-US"/>
        </w:rPr>
        <w:t xml:space="preserve"> as</w:t>
      </w:r>
      <w:r w:rsidRPr="00ED6412">
        <w:rPr>
          <w:lang w:eastAsia="en-US"/>
        </w:rPr>
        <w:t xml:space="preserve"> in recent years. However, under the current UK policy, installation of every 10% renewable power penetration will result in an approximate 3% cost reduction for the given system. In a</w:t>
      </w:r>
      <w:r w:rsidR="00044C1C" w:rsidRPr="00ED6412">
        <w:rPr>
          <w:lang w:eastAsia="en-US"/>
        </w:rPr>
        <w:t xml:space="preserve"> mid to</w:t>
      </w:r>
      <w:r w:rsidRPr="00ED6412">
        <w:rPr>
          <w:lang w:eastAsia="en-US"/>
        </w:rPr>
        <w:t xml:space="preserve"> long-term strategy, renewable power will have its superiority in both </w:t>
      </w:r>
      <w:r w:rsidR="00C24253" w:rsidRPr="00ED6412">
        <w:rPr>
          <w:lang w:eastAsia="en-US"/>
        </w:rPr>
        <w:t xml:space="preserve">the </w:t>
      </w:r>
      <w:r w:rsidRPr="00ED6412">
        <w:rPr>
          <w:lang w:eastAsia="en-US"/>
        </w:rPr>
        <w:t>economic and emission</w:t>
      </w:r>
      <w:r w:rsidR="00953268" w:rsidRPr="00ED6412">
        <w:rPr>
          <w:lang w:eastAsia="en-US"/>
        </w:rPr>
        <w:t>s</w:t>
      </w:r>
      <w:r w:rsidRPr="00ED6412">
        <w:rPr>
          <w:lang w:eastAsia="en-US"/>
        </w:rPr>
        <w:t xml:space="preserve"> aspects.</w:t>
      </w:r>
      <w:r w:rsidR="00263564" w:rsidRPr="00ED6412">
        <w:rPr>
          <w:lang w:eastAsia="en-US"/>
        </w:rPr>
        <w:t xml:space="preserve"> </w:t>
      </w:r>
    </w:p>
    <w:p w14:paraId="4B42E24F" w14:textId="34188B93" w:rsidR="00667A82" w:rsidRPr="00ED6412" w:rsidRDefault="00667A82" w:rsidP="00414BD8">
      <w:pPr>
        <w:pStyle w:val="Heading2"/>
        <w:rPr>
          <w:color w:val="auto"/>
        </w:rPr>
      </w:pPr>
      <w:bookmarkStart w:id="270" w:name="_Toc523347803"/>
      <w:r w:rsidRPr="00ED6412">
        <w:rPr>
          <w:color w:val="auto"/>
        </w:rPr>
        <w:t>Conclusion</w:t>
      </w:r>
      <w:r w:rsidR="00981495" w:rsidRPr="00ED6412">
        <w:rPr>
          <w:color w:val="auto"/>
        </w:rPr>
        <w:t>s</w:t>
      </w:r>
      <w:bookmarkEnd w:id="270"/>
      <w:r w:rsidRPr="00ED6412">
        <w:rPr>
          <w:color w:val="auto"/>
        </w:rPr>
        <w:t xml:space="preserve"> </w:t>
      </w:r>
    </w:p>
    <w:p w14:paraId="420CA975" w14:textId="6BC326F2" w:rsidR="00D006BA" w:rsidRPr="00ED6412" w:rsidRDefault="00E815AF" w:rsidP="00330CC9">
      <w:r w:rsidRPr="00ED6412">
        <w:t>In t</w:t>
      </w:r>
      <w:r w:rsidR="00667A82" w:rsidRPr="00ED6412">
        <w:t xml:space="preserve">his </w:t>
      </w:r>
      <w:r w:rsidR="00381C3A" w:rsidRPr="00ED6412">
        <w:t>chapter</w:t>
      </w:r>
      <w:r w:rsidRPr="00ED6412">
        <w:t>,</w:t>
      </w:r>
      <w:r w:rsidR="00667A82" w:rsidRPr="00ED6412">
        <w:t xml:space="preserve"> a </w:t>
      </w:r>
      <w:r w:rsidR="00381C3A" w:rsidRPr="00ED6412">
        <w:t>DEED</w:t>
      </w:r>
      <w:r w:rsidR="00667A82" w:rsidRPr="00ED6412">
        <w:t xml:space="preserve"> model </w:t>
      </w:r>
      <w:r w:rsidRPr="00ED6412">
        <w:t xml:space="preserve">has been developed </w:t>
      </w:r>
      <w:r w:rsidR="00381C3A" w:rsidRPr="00ED6412">
        <w:t xml:space="preserve">under current UK </w:t>
      </w:r>
      <w:r w:rsidR="00FF778C" w:rsidRPr="00ED6412">
        <w:t xml:space="preserve">energy </w:t>
      </w:r>
      <w:r w:rsidR="00381C3A" w:rsidRPr="00ED6412">
        <w:t xml:space="preserve">policies, which </w:t>
      </w:r>
      <w:r w:rsidR="00667A82" w:rsidRPr="00ED6412">
        <w:t>consider</w:t>
      </w:r>
      <w:r w:rsidRPr="00ED6412">
        <w:t>s</w:t>
      </w:r>
      <w:r w:rsidR="00667A82" w:rsidRPr="00ED6412">
        <w:t xml:space="preserve"> coal-powered generators and wind-powered generators with emission allowances. This DEED model considers both </w:t>
      </w:r>
      <w:r w:rsidRPr="00ED6412">
        <w:t xml:space="preserve">the </w:t>
      </w:r>
      <w:r w:rsidR="00667A82" w:rsidRPr="00ED6412">
        <w:t xml:space="preserve">economic and environmental aspects in the dynamic electrical system. It minimizes the total fuel cost and the emission cost of the system while satisfying the demand and power system constraints over a dispatch period. It </w:t>
      </w:r>
      <w:r w:rsidR="00E55690" w:rsidRPr="00ED6412">
        <w:t xml:space="preserve">introduces EPS and CPF </w:t>
      </w:r>
      <w:r w:rsidR="00667A82" w:rsidRPr="00ED6412">
        <w:t xml:space="preserve">constraints </w:t>
      </w:r>
      <w:r w:rsidRPr="00ED6412">
        <w:t>and</w:t>
      </w:r>
      <w:r w:rsidR="00FF778C" w:rsidRPr="00ED6412">
        <w:t xml:space="preserve"> consider</w:t>
      </w:r>
      <w:r w:rsidRPr="00ED6412">
        <w:t>s</w:t>
      </w:r>
      <w:r w:rsidR="00FF778C" w:rsidRPr="00ED6412">
        <w:t xml:space="preserve"> the UK energy policies </w:t>
      </w:r>
      <w:r w:rsidR="00667A82" w:rsidRPr="00ED6412">
        <w:t xml:space="preserve">in the model. </w:t>
      </w:r>
      <w:r w:rsidR="00E1050C" w:rsidRPr="00ED6412">
        <w:t>Two</w:t>
      </w:r>
      <w:r w:rsidR="00667A82" w:rsidRPr="00ED6412">
        <w:t xml:space="preserve"> case stud</w:t>
      </w:r>
      <w:r w:rsidRPr="00ED6412">
        <w:t>ies in the</w:t>
      </w:r>
      <w:r w:rsidR="00667A82" w:rsidRPr="00ED6412">
        <w:t xml:space="preserve"> </w:t>
      </w:r>
      <w:r w:rsidR="00D006BA" w:rsidRPr="00ED6412">
        <w:t xml:space="preserve">Sheffield </w:t>
      </w:r>
      <w:r w:rsidRPr="00ED6412">
        <w:t>region</w:t>
      </w:r>
      <w:r w:rsidR="00D006BA" w:rsidRPr="00ED6412">
        <w:t xml:space="preserve"> </w:t>
      </w:r>
      <w:r w:rsidRPr="00ED6412">
        <w:t xml:space="preserve">are </w:t>
      </w:r>
      <w:r w:rsidR="00D006BA" w:rsidRPr="00ED6412">
        <w:t xml:space="preserve">supplied by </w:t>
      </w:r>
      <w:r w:rsidR="00667A82" w:rsidRPr="00ED6412">
        <w:t xml:space="preserve">an </w:t>
      </w:r>
      <w:r w:rsidR="00D006BA" w:rsidRPr="00ED6412">
        <w:t xml:space="preserve">IEEE </w:t>
      </w:r>
      <w:r w:rsidR="00B747F0" w:rsidRPr="00ED6412">
        <w:t>3</w:t>
      </w:r>
      <w:r w:rsidR="00496457" w:rsidRPr="00ED6412">
        <w:t>0-bus</w:t>
      </w:r>
      <w:r w:rsidR="00667A82" w:rsidRPr="00ED6412">
        <w:t xml:space="preserve"> system with six coal-powered generators and </w:t>
      </w:r>
      <w:r w:rsidR="00D006BA" w:rsidRPr="00ED6412">
        <w:t>a</w:t>
      </w:r>
      <w:r w:rsidR="00667A82" w:rsidRPr="00ED6412">
        <w:t xml:space="preserve"> wind-powered generator</w:t>
      </w:r>
      <w:r w:rsidR="00930784" w:rsidRPr="00ED6412">
        <w:t xml:space="preserve"> at different scenarios are</w:t>
      </w:r>
      <w:r w:rsidR="00667A82" w:rsidRPr="00ED6412">
        <w:t xml:space="preserve"> performed.  </w:t>
      </w:r>
    </w:p>
    <w:p w14:paraId="5FF0C97D" w14:textId="31785F3A" w:rsidR="00667A82" w:rsidRPr="00ED6412" w:rsidRDefault="00667A82" w:rsidP="001907CD">
      <w:r w:rsidRPr="00ED6412">
        <w:lastRenderedPageBreak/>
        <w:t xml:space="preserve">It observed from the results </w:t>
      </w:r>
      <w:r w:rsidR="00E815AF" w:rsidRPr="00ED6412">
        <w:t xml:space="preserve">obtained </w:t>
      </w:r>
      <w:r w:rsidRPr="00ED6412">
        <w:t xml:space="preserve">that the proposed DEED model has the ability to </w:t>
      </w:r>
      <w:r w:rsidR="00E815AF" w:rsidRPr="00ED6412">
        <w:t xml:space="preserve">effectively </w:t>
      </w:r>
      <w:r w:rsidRPr="00ED6412">
        <w:t>generate solutions</w:t>
      </w:r>
      <w:r w:rsidR="00496457" w:rsidRPr="00ED6412">
        <w:t xml:space="preserve"> for different time intervals in </w:t>
      </w:r>
      <w:r w:rsidR="003776EA" w:rsidRPr="00ED6412">
        <w:t xml:space="preserve">the </w:t>
      </w:r>
      <w:r w:rsidR="00496457" w:rsidRPr="00ED6412">
        <w:t>real-time dynamic dispatch</w:t>
      </w:r>
      <w:r w:rsidRPr="00ED6412">
        <w:t xml:space="preserve">. Moreover, this research uses current </w:t>
      </w:r>
      <w:r w:rsidR="00515A14" w:rsidRPr="00ED6412">
        <w:t>practical data</w:t>
      </w:r>
      <w:r w:rsidRPr="00ED6412">
        <w:t xml:space="preserve"> in the UK to obtain solutions. Furthermore, </w:t>
      </w:r>
      <w:r w:rsidR="001907CD" w:rsidRPr="00ED6412">
        <w:t>the results from the stud</w:t>
      </w:r>
      <w:r w:rsidR="00E815AF" w:rsidRPr="00ED6412">
        <w:t>ies</w:t>
      </w:r>
      <w:r w:rsidR="001907CD" w:rsidRPr="00ED6412">
        <w:t xml:space="preserve"> </w:t>
      </w:r>
      <w:r w:rsidR="00946211" w:rsidRPr="00ED6412">
        <w:t>indicate</w:t>
      </w:r>
      <w:r w:rsidR="00E815AF" w:rsidRPr="00ED6412">
        <w:t>s</w:t>
      </w:r>
      <w:r w:rsidR="00946211" w:rsidRPr="00ED6412">
        <w:t xml:space="preserve"> that the </w:t>
      </w:r>
      <w:r w:rsidR="001907CD" w:rsidRPr="00ED6412">
        <w:t xml:space="preserve">renewable power </w:t>
      </w:r>
      <w:r w:rsidR="00E815AF" w:rsidRPr="00ED6412">
        <w:t>has the</w:t>
      </w:r>
      <w:r w:rsidR="001907CD" w:rsidRPr="00ED6412">
        <w:t xml:space="preserve"> superiority in both </w:t>
      </w:r>
      <w:r w:rsidR="00E815AF" w:rsidRPr="00ED6412">
        <w:t xml:space="preserve">the </w:t>
      </w:r>
      <w:r w:rsidR="001907CD" w:rsidRPr="00ED6412">
        <w:t>economic</w:t>
      </w:r>
      <w:r w:rsidR="00EB07AA" w:rsidRPr="00ED6412">
        <w:t>s</w:t>
      </w:r>
      <w:r w:rsidR="001907CD" w:rsidRPr="00ED6412">
        <w:t xml:space="preserve"> and emission</w:t>
      </w:r>
      <w:r w:rsidR="00EB07AA" w:rsidRPr="00ED6412">
        <w:t>s</w:t>
      </w:r>
      <w:r w:rsidR="001907CD" w:rsidRPr="00ED6412">
        <w:t xml:space="preserve"> </w:t>
      </w:r>
      <w:r w:rsidR="00FB7C56" w:rsidRPr="00ED6412">
        <w:t>to</w:t>
      </w:r>
      <w:r w:rsidR="001907CD" w:rsidRPr="00ED6412">
        <w:t xml:space="preserve"> a mid to long-term </w:t>
      </w:r>
      <w:r w:rsidR="00B34018" w:rsidRPr="00ED6412">
        <w:t xml:space="preserve">energy </w:t>
      </w:r>
      <w:r w:rsidR="001907CD" w:rsidRPr="00ED6412">
        <w:t>strategy</w:t>
      </w:r>
      <w:r w:rsidR="00B34018" w:rsidRPr="00ED6412">
        <w:t xml:space="preserve"> to the UK</w:t>
      </w:r>
      <w:r w:rsidR="001907CD" w:rsidRPr="00ED6412">
        <w:t>.</w:t>
      </w:r>
    </w:p>
    <w:p w14:paraId="700226E6" w14:textId="77777777" w:rsidR="00F23CA8" w:rsidRPr="00ED6412" w:rsidRDefault="00F23CA8" w:rsidP="001907CD">
      <w:pPr>
        <w:sectPr w:rsidR="00F23CA8" w:rsidRPr="00ED6412" w:rsidSect="001C7A61">
          <w:headerReference w:type="even" r:id="rId52"/>
          <w:headerReference w:type="default" r:id="rId53"/>
          <w:footerReference w:type="default" r:id="rId54"/>
          <w:pgSz w:w="11906" w:h="16838"/>
          <w:pgMar w:top="2268" w:right="1418" w:bottom="1701" w:left="2552" w:header="1134" w:footer="567" w:gutter="0"/>
          <w:cols w:space="708"/>
          <w:titlePg/>
          <w:docGrid w:linePitch="360"/>
        </w:sectPr>
      </w:pPr>
    </w:p>
    <w:p w14:paraId="0D618F2D" w14:textId="50F07438" w:rsidR="00F23CA8" w:rsidRPr="00ED6412" w:rsidRDefault="00E572CE" w:rsidP="003C32A4">
      <w:pPr>
        <w:pStyle w:val="Heading1"/>
        <w:rPr>
          <w:color w:val="auto"/>
          <w:lang w:eastAsia="zh-CN"/>
        </w:rPr>
      </w:pPr>
      <w:bookmarkStart w:id="271" w:name="_Toc523347804"/>
      <w:r w:rsidRPr="00ED6412">
        <w:rPr>
          <w:color w:val="auto"/>
        </w:rPr>
        <w:lastRenderedPageBreak/>
        <w:t>DEED</w:t>
      </w:r>
      <w:r w:rsidR="00F23CA8" w:rsidRPr="00ED6412">
        <w:rPr>
          <w:color w:val="auto"/>
        </w:rPr>
        <w:t xml:space="preserve"> model of an electrical </w:t>
      </w:r>
      <w:r w:rsidR="00EA6629" w:rsidRPr="00ED6412">
        <w:rPr>
          <w:color w:val="auto"/>
        </w:rPr>
        <w:t>system</w:t>
      </w:r>
      <w:r w:rsidR="00F23CA8" w:rsidRPr="00ED6412">
        <w:rPr>
          <w:color w:val="auto"/>
        </w:rPr>
        <w:t xml:space="preserve"> with conventional</w:t>
      </w:r>
      <w:r w:rsidR="00096E95" w:rsidRPr="00ED6412">
        <w:rPr>
          <w:color w:val="auto"/>
          <w:lang w:eastAsia="zh-CN"/>
        </w:rPr>
        <w:t xml:space="preserve"> and</w:t>
      </w:r>
      <w:r w:rsidR="00DC2C42" w:rsidRPr="00ED6412">
        <w:rPr>
          <w:color w:val="auto"/>
        </w:rPr>
        <w:t xml:space="preserve"> wind-</w:t>
      </w:r>
      <w:r w:rsidR="00F23CA8" w:rsidRPr="00ED6412">
        <w:rPr>
          <w:rFonts w:hint="eastAsia"/>
          <w:color w:val="auto"/>
          <w:lang w:eastAsia="zh-CN"/>
        </w:rPr>
        <w:t>storage</w:t>
      </w:r>
      <w:r w:rsidR="00F23CA8" w:rsidRPr="00ED6412">
        <w:rPr>
          <w:color w:val="auto"/>
        </w:rPr>
        <w:t xml:space="preserve"> </w:t>
      </w:r>
      <w:r w:rsidR="00DC2C42" w:rsidRPr="00ED6412">
        <w:rPr>
          <w:color w:val="auto"/>
        </w:rPr>
        <w:t xml:space="preserve">combined </w:t>
      </w:r>
      <w:r w:rsidR="00F23CA8" w:rsidRPr="00ED6412">
        <w:rPr>
          <w:color w:val="auto"/>
        </w:rPr>
        <w:t>s</w:t>
      </w:r>
      <w:r w:rsidR="00F23CA8" w:rsidRPr="00ED6412">
        <w:rPr>
          <w:rFonts w:hint="eastAsia"/>
          <w:color w:val="auto"/>
          <w:lang w:eastAsia="zh-CN"/>
        </w:rPr>
        <w:t>ystem</w:t>
      </w:r>
      <w:r w:rsidR="003C32A4" w:rsidRPr="00ED6412">
        <w:rPr>
          <w:color w:val="auto"/>
          <w:lang w:eastAsia="zh-CN"/>
        </w:rPr>
        <w:t xml:space="preserve"> under UK energy policies</w:t>
      </w:r>
      <w:bookmarkEnd w:id="271"/>
    </w:p>
    <w:p w14:paraId="244AAF83" w14:textId="1E63332A" w:rsidR="00AA51A1" w:rsidRPr="00ED6412" w:rsidRDefault="00AA51A1" w:rsidP="00AA51A1">
      <w:pPr>
        <w:rPr>
          <w:b/>
        </w:rPr>
      </w:pPr>
      <w:r w:rsidRPr="00ED6412">
        <w:rPr>
          <w:b/>
        </w:rPr>
        <w:t>Summ</w:t>
      </w:r>
      <w:r w:rsidR="00262900" w:rsidRPr="00ED6412">
        <w:rPr>
          <w:b/>
        </w:rPr>
        <w:t>a</w:t>
      </w:r>
      <w:r w:rsidRPr="00ED6412">
        <w:rPr>
          <w:b/>
        </w:rPr>
        <w:t>ry</w:t>
      </w:r>
    </w:p>
    <w:p w14:paraId="3171182A" w14:textId="44E255B7" w:rsidR="008F6417" w:rsidRPr="00ED6412" w:rsidRDefault="00AA51A1" w:rsidP="001907CD">
      <w:r w:rsidRPr="00ED6412">
        <w:t xml:space="preserve">This chapter develops a novel DEED model for a dynamic </w:t>
      </w:r>
      <w:r w:rsidR="00B2086B" w:rsidRPr="00ED6412">
        <w:t xml:space="preserve">system considering </w:t>
      </w:r>
      <w:r w:rsidRPr="00ED6412">
        <w:t>conventional power</w:t>
      </w:r>
      <w:r w:rsidR="00DB1EF4" w:rsidRPr="00ED6412">
        <w:t xml:space="preserve"> and </w:t>
      </w:r>
      <w:r w:rsidR="00DC2C42" w:rsidRPr="00ED6412">
        <w:t>a wind-</w:t>
      </w:r>
      <w:r w:rsidR="00DC2C42" w:rsidRPr="00ED6412">
        <w:rPr>
          <w:rFonts w:hint="eastAsia"/>
        </w:rPr>
        <w:t>storage</w:t>
      </w:r>
      <w:r w:rsidR="00DC2C42" w:rsidRPr="00ED6412">
        <w:t xml:space="preserve"> combined s</w:t>
      </w:r>
      <w:r w:rsidR="00DC2C42" w:rsidRPr="00ED6412">
        <w:rPr>
          <w:rFonts w:hint="eastAsia"/>
        </w:rPr>
        <w:t>ystem</w:t>
      </w:r>
      <w:r w:rsidRPr="00ED6412">
        <w:t xml:space="preserve"> </w:t>
      </w:r>
      <w:r w:rsidR="00DC2C42" w:rsidRPr="00ED6412">
        <w:t xml:space="preserve">(WSCS) </w:t>
      </w:r>
      <w:r w:rsidRPr="00ED6412">
        <w:t xml:space="preserve">incorporating carbon price and emission allowances according to UK energy policies. </w:t>
      </w:r>
      <w:r w:rsidR="00A575FE" w:rsidRPr="00ED6412">
        <w:t>Similar to Chapter 3 and 4, t</w:t>
      </w:r>
      <w:r w:rsidRPr="00ED6412">
        <w:t xml:space="preserve">he proposed model </w:t>
      </w:r>
      <w:r w:rsidR="00A575FE" w:rsidRPr="00ED6412">
        <w:t xml:space="preserve">aims to </w:t>
      </w:r>
      <w:r w:rsidR="00B2086B" w:rsidRPr="00ED6412">
        <w:t>optimize the</w:t>
      </w:r>
      <w:r w:rsidRPr="00ED6412">
        <w:t xml:space="preserve"> operation strategy for the given system taking into account </w:t>
      </w:r>
      <w:r w:rsidR="0056208A" w:rsidRPr="00ED6412">
        <w:t>waste</w:t>
      </w:r>
      <w:r w:rsidRPr="00ED6412">
        <w:t xml:space="preserve"> and reserv</w:t>
      </w:r>
      <w:r w:rsidR="00285EEC" w:rsidRPr="00ED6412">
        <w:t>e</w:t>
      </w:r>
      <w:r w:rsidRPr="00ED6412">
        <w:t xml:space="preserve"> </w:t>
      </w:r>
      <w:r w:rsidR="00285EEC" w:rsidRPr="00ED6412">
        <w:t xml:space="preserve">of the wind power </w:t>
      </w:r>
      <w:r w:rsidRPr="00ED6412">
        <w:t>and</w:t>
      </w:r>
      <w:r w:rsidR="00B2086B" w:rsidRPr="00ED6412">
        <w:t xml:space="preserve"> the environmental aspect with considering </w:t>
      </w:r>
      <w:r w:rsidRPr="00ED6412">
        <w:t xml:space="preserve">the </w:t>
      </w:r>
      <w:r w:rsidR="00723CF9" w:rsidRPr="00ED6412">
        <w:t>CPF</w:t>
      </w:r>
      <w:r w:rsidRPr="00ED6412">
        <w:t xml:space="preserve"> of GHG and </w:t>
      </w:r>
      <w:r w:rsidR="00723CF9" w:rsidRPr="00ED6412">
        <w:t xml:space="preserve">emission limit of </w:t>
      </w:r>
      <w:r w:rsidRPr="00ED6412">
        <w:t xml:space="preserve">the </w:t>
      </w:r>
      <w:r w:rsidR="00723CF9" w:rsidRPr="00ED6412">
        <w:t>EPS</w:t>
      </w:r>
      <w:r w:rsidRPr="00ED6412">
        <w:t xml:space="preserve"> of different decarbonisation scenarios.</w:t>
      </w:r>
      <w:r w:rsidR="00B2086B" w:rsidRPr="00ED6412">
        <w:t xml:space="preserve"> </w:t>
      </w:r>
      <w:r w:rsidR="00285EEC" w:rsidRPr="00ED6412">
        <w:t>Innovatively, t</w:t>
      </w:r>
      <w:r w:rsidR="00B2086B" w:rsidRPr="00ED6412">
        <w:t>he ESS</w:t>
      </w:r>
      <w:r w:rsidRPr="00ED6412">
        <w:t xml:space="preserve"> </w:t>
      </w:r>
      <w:r w:rsidR="00B2086B" w:rsidRPr="00ED6412">
        <w:t xml:space="preserve">in the model aims to reduce the </w:t>
      </w:r>
      <w:r w:rsidR="0056208A" w:rsidRPr="00ED6412">
        <w:t>waste</w:t>
      </w:r>
      <w:r w:rsidR="00B2086B" w:rsidRPr="00ED6412">
        <w:t xml:space="preserve"> and reservation cost</w:t>
      </w:r>
      <w:r w:rsidR="002073B4" w:rsidRPr="00ED6412">
        <w:t>s</w:t>
      </w:r>
      <w:r w:rsidR="00B2086B" w:rsidRPr="00ED6412">
        <w:t xml:space="preserve"> and uncertainty of the wind power. </w:t>
      </w:r>
      <w:r w:rsidR="00DB1EF4" w:rsidRPr="00ED6412">
        <w:t>Two case studies</w:t>
      </w:r>
      <w:r w:rsidRPr="00ED6412">
        <w:t xml:space="preserve"> </w:t>
      </w:r>
      <w:r w:rsidR="00DB1EF4" w:rsidRPr="00ED6412">
        <w:t>are</w:t>
      </w:r>
      <w:r w:rsidRPr="00ED6412">
        <w:t xml:space="preserve"> presented.</w:t>
      </w:r>
      <w:r w:rsidR="008F6417" w:rsidRPr="00ED6412">
        <w:br w:type="page"/>
      </w:r>
    </w:p>
    <w:p w14:paraId="12106491" w14:textId="77777777" w:rsidR="00BF694F" w:rsidRPr="00ED6412" w:rsidRDefault="00BF694F" w:rsidP="0014420C">
      <w:pPr>
        <w:pStyle w:val="ListParagraph"/>
        <w:keepNext/>
        <w:keepLines/>
        <w:numPr>
          <w:ilvl w:val="0"/>
          <w:numId w:val="1"/>
        </w:numPr>
        <w:spacing w:before="960" w:after="240" w:line="480" w:lineRule="auto"/>
        <w:contextualSpacing w:val="0"/>
        <w:outlineLvl w:val="1"/>
        <w:rPr>
          <w:rFonts w:eastAsiaTheme="majorEastAsia"/>
          <w:b/>
          <w:bCs/>
          <w:vanish/>
          <w:sz w:val="32"/>
          <w:szCs w:val="26"/>
        </w:rPr>
      </w:pPr>
      <w:bookmarkStart w:id="272" w:name="_Toc310605632"/>
      <w:bookmarkStart w:id="273" w:name="_Toc310605927"/>
      <w:bookmarkEnd w:id="192"/>
      <w:bookmarkEnd w:id="193"/>
    </w:p>
    <w:p w14:paraId="19EEC048" w14:textId="308410A4" w:rsidR="00DF2E69" w:rsidRPr="00ED6412" w:rsidRDefault="00DF2E69" w:rsidP="004C1551">
      <w:pPr>
        <w:pStyle w:val="Heading2"/>
        <w:spacing w:line="480" w:lineRule="auto"/>
        <w:rPr>
          <w:rFonts w:ascii="Times New Roman" w:hAnsi="Times New Roman" w:cs="Times New Roman"/>
          <w:color w:val="auto"/>
        </w:rPr>
      </w:pPr>
      <w:bookmarkStart w:id="274" w:name="_Toc523347805"/>
      <w:r w:rsidRPr="00ED6412">
        <w:rPr>
          <w:rFonts w:ascii="Times New Roman" w:hAnsi="Times New Roman" w:cs="Times New Roman"/>
          <w:color w:val="auto"/>
        </w:rPr>
        <w:t>Introduction</w:t>
      </w:r>
      <w:bookmarkEnd w:id="272"/>
      <w:bookmarkEnd w:id="273"/>
      <w:bookmarkEnd w:id="274"/>
      <w:r w:rsidRPr="00ED6412">
        <w:rPr>
          <w:rFonts w:ascii="Times New Roman" w:hAnsi="Times New Roman" w:cs="Times New Roman"/>
          <w:color w:val="auto"/>
        </w:rPr>
        <w:tab/>
      </w:r>
    </w:p>
    <w:p w14:paraId="466407F6" w14:textId="62153EBA" w:rsidR="00C33B28" w:rsidRPr="00ED6412" w:rsidRDefault="00C33B28" w:rsidP="002073B4">
      <w:r w:rsidRPr="00ED6412">
        <w:t>This chapter investigate</w:t>
      </w:r>
      <w:r w:rsidR="009952D8" w:rsidRPr="00ED6412">
        <w:t>s</w:t>
      </w:r>
      <w:r w:rsidRPr="00ED6412">
        <w:t xml:space="preserve"> a novel DEED model </w:t>
      </w:r>
      <w:r w:rsidR="002073B4" w:rsidRPr="00ED6412">
        <w:t xml:space="preserve">incorporating ESS </w:t>
      </w:r>
      <w:r w:rsidRPr="00ED6412">
        <w:t xml:space="preserve">under UK energy policies, especially the emission aspect, and an analysis of the practical results based on the influence of the energy policies. Thus, this model considers CPF and EPS in the classical DEED problem incorporating </w:t>
      </w:r>
      <w:r w:rsidR="001D528D" w:rsidRPr="00ED6412">
        <w:t>a wind-</w:t>
      </w:r>
      <w:r w:rsidR="001D528D" w:rsidRPr="00ED6412">
        <w:rPr>
          <w:rFonts w:hint="eastAsia"/>
        </w:rPr>
        <w:t>storage</w:t>
      </w:r>
      <w:r w:rsidR="001D528D" w:rsidRPr="00ED6412">
        <w:t xml:space="preserve"> combined s</w:t>
      </w:r>
      <w:r w:rsidR="001D528D" w:rsidRPr="00ED6412">
        <w:rPr>
          <w:rFonts w:hint="eastAsia"/>
        </w:rPr>
        <w:t>ystem</w:t>
      </w:r>
      <w:r w:rsidR="001D528D" w:rsidRPr="00ED6412">
        <w:t xml:space="preserve">, which consists of </w:t>
      </w:r>
      <w:r w:rsidRPr="00ED6412">
        <w:t>wind power</w:t>
      </w:r>
      <w:r w:rsidR="002073B4" w:rsidRPr="00ED6412">
        <w:t xml:space="preserve"> and </w:t>
      </w:r>
      <w:r w:rsidR="001D528D" w:rsidRPr="00ED6412">
        <w:t>Energy Storage System (</w:t>
      </w:r>
      <w:r w:rsidR="002073B4" w:rsidRPr="00ED6412">
        <w:t>ESS</w:t>
      </w:r>
      <w:r w:rsidR="001D528D" w:rsidRPr="00ED6412">
        <w:t>)</w:t>
      </w:r>
      <w:r w:rsidRPr="00ED6412">
        <w:t xml:space="preserve">. The aim of the dispatch is to operate the system under the minimum fuel cost and pollution conditions within the emission allowances. </w:t>
      </w:r>
      <w:r w:rsidR="002073B4" w:rsidRPr="00ED6412">
        <w:t xml:space="preserve">The ESS in the model aims to </w:t>
      </w:r>
      <w:r w:rsidR="00F6372D" w:rsidRPr="00ED6412">
        <w:t xml:space="preserve">minimize the cost in the system and increase the reliability of the wind power. Therefore, the objective of the ESS is to </w:t>
      </w:r>
      <w:r w:rsidR="002073B4" w:rsidRPr="00ED6412">
        <w:t xml:space="preserve">reduce the </w:t>
      </w:r>
      <w:r w:rsidR="0056208A" w:rsidRPr="00ED6412">
        <w:t>waste penalty</w:t>
      </w:r>
      <w:r w:rsidR="002073B4" w:rsidRPr="00ED6412">
        <w:t xml:space="preserve"> and reserv</w:t>
      </w:r>
      <w:r w:rsidR="001D528D" w:rsidRPr="00ED6412">
        <w:t>e power</w:t>
      </w:r>
      <w:r w:rsidR="002073B4" w:rsidRPr="00ED6412">
        <w:t xml:space="preserve"> costs of the wind power</w:t>
      </w:r>
      <w:r w:rsidR="00F6372D" w:rsidRPr="00ED6412">
        <w:t>.</w:t>
      </w:r>
    </w:p>
    <w:p w14:paraId="3C35E745" w14:textId="70538CC3" w:rsidR="00A54A05" w:rsidRPr="00ED6412" w:rsidRDefault="00456110" w:rsidP="004C1551">
      <w:pPr>
        <w:spacing w:after="120"/>
      </w:pPr>
      <w:r w:rsidRPr="00ED6412">
        <w:t>In the</w:t>
      </w:r>
      <w:r w:rsidR="00F422CF" w:rsidRPr="00ED6412">
        <w:t xml:space="preserve"> previous D</w:t>
      </w:r>
      <w:r w:rsidRPr="00ED6412">
        <w:t>EED problems investigated that incorporate wind power</w:t>
      </w:r>
      <w:r w:rsidR="00F422CF" w:rsidRPr="00ED6412">
        <w:rPr>
          <w:rFonts w:hint="eastAsia"/>
        </w:rPr>
        <w:t xml:space="preserve"> with </w:t>
      </w:r>
      <w:r w:rsidR="00B2086B" w:rsidRPr="00ED6412">
        <w:t>ESS</w:t>
      </w:r>
      <w:r w:rsidR="00A909D9" w:rsidRPr="00ED6412">
        <w:t xml:space="preserve"> </w:t>
      </w:r>
      <w:r w:rsidR="00A909D9" w:rsidRPr="00ED6412">
        <w:fldChar w:fldCharType="begin">
          <w:fldData xml:space="preserve">PEVuZE5vdGU+PENpdGU+PEF1dGhvcj5IZXR6ZXI8L0F1dGhvcj48WWVhcj4yMDA4PC9ZZWFyPjxS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==
</w:fldData>
        </w:fldChar>
      </w:r>
      <w:r w:rsidR="000201C4">
        <w:instrText xml:space="preserve"> ADDIN EN.CITE </w:instrText>
      </w:r>
      <w:r w:rsidR="000201C4">
        <w:fldChar w:fldCharType="begin">
          <w:fldData xml:space="preserve">PEVuZE5vdGU+PENpdGU+PEF1dGhvcj5IZXR6ZXI8L0F1dGhvcj48WWVhcj4yMDA4PC9ZZWFyPjxS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==
</w:fldData>
        </w:fldChar>
      </w:r>
      <w:r w:rsidR="000201C4">
        <w:instrText xml:space="preserve"> ADDIN EN.CITE.DATA </w:instrText>
      </w:r>
      <w:r w:rsidR="000201C4">
        <w:fldChar w:fldCharType="end"/>
      </w:r>
      <w:r w:rsidR="00A909D9" w:rsidRPr="00ED6412">
        <w:fldChar w:fldCharType="separate"/>
      </w:r>
      <w:r w:rsidR="000201C4">
        <w:rPr>
          <w:noProof/>
        </w:rPr>
        <w:t>[</w:t>
      </w:r>
      <w:hyperlink w:anchor="_ENREF_40" w:tooltip="Yao, 2011 #303" w:history="1">
        <w:r w:rsidR="00213BF8">
          <w:rPr>
            <w:noProof/>
          </w:rPr>
          <w:t>40</w:t>
        </w:r>
      </w:hyperlink>
      <w:r w:rsidR="000201C4">
        <w:rPr>
          <w:noProof/>
        </w:rPr>
        <w:t xml:space="preserve">, </w:t>
      </w:r>
      <w:hyperlink w:anchor="_ENREF_41" w:tooltip="Jin, 2014 #270" w:history="1">
        <w:r w:rsidR="00213BF8">
          <w:rPr>
            <w:noProof/>
          </w:rPr>
          <w:t>41</w:t>
        </w:r>
      </w:hyperlink>
      <w:r w:rsidR="000201C4">
        <w:rPr>
          <w:noProof/>
        </w:rPr>
        <w:t xml:space="preserve">, </w:t>
      </w:r>
      <w:hyperlink w:anchor="_ENREF_46" w:tooltip="Hetzer, 2008 #256" w:history="1">
        <w:r w:rsidR="00213BF8">
          <w:rPr>
            <w:noProof/>
          </w:rPr>
          <w:t>46</w:t>
        </w:r>
      </w:hyperlink>
      <w:r w:rsidR="000201C4">
        <w:rPr>
          <w:noProof/>
        </w:rPr>
        <w:t xml:space="preserve">, </w:t>
      </w:r>
      <w:hyperlink w:anchor="_ENREF_75" w:tooltip="Alham, 2016 #312" w:history="1">
        <w:r w:rsidR="00213BF8">
          <w:rPr>
            <w:noProof/>
          </w:rPr>
          <w:t>75</w:t>
        </w:r>
      </w:hyperlink>
      <w:r w:rsidR="000201C4">
        <w:rPr>
          <w:noProof/>
        </w:rPr>
        <w:t xml:space="preserve">, </w:t>
      </w:r>
      <w:hyperlink w:anchor="_ENREF_98" w:tooltip="Peng, 2012 #272" w:history="1">
        <w:r w:rsidR="00213BF8">
          <w:rPr>
            <w:noProof/>
          </w:rPr>
          <w:t>98</w:t>
        </w:r>
      </w:hyperlink>
      <w:r w:rsidR="000201C4">
        <w:rPr>
          <w:noProof/>
        </w:rPr>
        <w:t xml:space="preserve">, </w:t>
      </w:r>
      <w:hyperlink w:anchor="_ENREF_99" w:tooltip="Dubey, 2015 #265" w:history="1">
        <w:r w:rsidR="00213BF8">
          <w:rPr>
            <w:noProof/>
          </w:rPr>
          <w:t>99</w:t>
        </w:r>
      </w:hyperlink>
      <w:r w:rsidR="000201C4">
        <w:rPr>
          <w:noProof/>
        </w:rPr>
        <w:t xml:space="preserve">, </w:t>
      </w:r>
      <w:hyperlink w:anchor="_ENREF_215" w:tooltip="Galvan, 2015 #295" w:history="1">
        <w:r w:rsidR="00213BF8">
          <w:rPr>
            <w:noProof/>
          </w:rPr>
          <w:t>215-218</w:t>
        </w:r>
      </w:hyperlink>
      <w:r w:rsidR="000201C4">
        <w:rPr>
          <w:noProof/>
        </w:rPr>
        <w:t>]</w:t>
      </w:r>
      <w:r w:rsidR="00A909D9" w:rsidRPr="00ED6412">
        <w:fldChar w:fldCharType="end"/>
      </w:r>
      <w:r w:rsidR="00F422CF" w:rsidRPr="00ED6412">
        <w:rPr>
          <w:rFonts w:hint="eastAsia"/>
        </w:rPr>
        <w:t xml:space="preserve">, </w:t>
      </w:r>
      <w:r w:rsidR="00C16F22" w:rsidRPr="00ED6412">
        <w:rPr>
          <w:rFonts w:hint="eastAsia"/>
        </w:rPr>
        <w:t xml:space="preserve">there </w:t>
      </w:r>
      <w:r w:rsidR="008A4F1B" w:rsidRPr="00ED6412">
        <w:t>appears to be</w:t>
      </w:r>
      <w:r w:rsidR="00C16F22" w:rsidRPr="00ED6412">
        <w:rPr>
          <w:rFonts w:hint="eastAsia"/>
        </w:rPr>
        <w:t xml:space="preserve"> no model </w:t>
      </w:r>
      <w:r w:rsidR="008A4F1B" w:rsidRPr="00ED6412">
        <w:t xml:space="preserve">that </w:t>
      </w:r>
      <w:r w:rsidR="008A4F1B" w:rsidRPr="00ED6412">
        <w:rPr>
          <w:rFonts w:hint="eastAsia"/>
        </w:rPr>
        <w:t>consider</w:t>
      </w:r>
      <w:r w:rsidR="008A4F1B" w:rsidRPr="00ED6412">
        <w:t>s</w:t>
      </w:r>
      <w:r w:rsidR="00C16F22" w:rsidRPr="00ED6412">
        <w:rPr>
          <w:rFonts w:hint="eastAsia"/>
        </w:rPr>
        <w:t xml:space="preserve"> </w:t>
      </w:r>
      <w:r w:rsidR="008A4F1B" w:rsidRPr="00ED6412">
        <w:t xml:space="preserve">the </w:t>
      </w:r>
      <w:r w:rsidR="00054CDE" w:rsidRPr="00ED6412">
        <w:t xml:space="preserve">waste and reserve </w:t>
      </w:r>
      <w:r w:rsidR="00AB7286" w:rsidRPr="00ED6412">
        <w:t xml:space="preserve">of the </w:t>
      </w:r>
      <w:r w:rsidR="00054CDE" w:rsidRPr="00ED6412">
        <w:t>wind power</w:t>
      </w:r>
      <w:r w:rsidR="00AB7286" w:rsidRPr="00ED6412">
        <w:t xml:space="preserve"> </w:t>
      </w:r>
      <w:r w:rsidR="00B722C0" w:rsidRPr="00ED6412">
        <w:t>and the UK energy policies of a system including</w:t>
      </w:r>
      <w:r w:rsidR="00AB7286" w:rsidRPr="00ED6412">
        <w:t xml:space="preserve"> a WSCS</w:t>
      </w:r>
      <w:r w:rsidR="00C16F22" w:rsidRPr="00ED6412">
        <w:rPr>
          <w:rFonts w:hint="eastAsia"/>
        </w:rPr>
        <w:t xml:space="preserve">. </w:t>
      </w:r>
    </w:p>
    <w:p w14:paraId="1F814722" w14:textId="3162BB65" w:rsidR="00544ED2" w:rsidRPr="00ED6412" w:rsidRDefault="00456110" w:rsidP="00A54A05">
      <w:pPr>
        <w:spacing w:after="120"/>
      </w:pPr>
      <w:r w:rsidRPr="00ED6412">
        <w:t xml:space="preserve">In order to </w:t>
      </w:r>
      <w:r w:rsidR="00D36220" w:rsidRPr="00ED6412">
        <w:t>increase wind power reliability</w:t>
      </w:r>
      <w:r w:rsidR="00F93CF4" w:rsidRPr="00ED6412">
        <w:t xml:space="preserve"> and reduce the fuel cost and emission</w:t>
      </w:r>
      <w:r w:rsidRPr="00ED6412">
        <w:t xml:space="preserve">, </w:t>
      </w:r>
      <w:r w:rsidR="00A2664F" w:rsidRPr="00ED6412">
        <w:rPr>
          <w:rFonts w:hint="eastAsia"/>
        </w:rPr>
        <w:t>a DEED model for a system with conventional power and wind power with an energy storage system</w:t>
      </w:r>
      <w:r w:rsidRPr="00ED6412">
        <w:t xml:space="preserve"> that can handle </w:t>
      </w:r>
      <w:r w:rsidR="00B2086B" w:rsidRPr="00ED6412">
        <w:t>CPF</w:t>
      </w:r>
      <w:r w:rsidRPr="00ED6412">
        <w:t xml:space="preserve">, </w:t>
      </w:r>
      <w:r w:rsidR="00B2086B" w:rsidRPr="00ED6412">
        <w:t>EPS</w:t>
      </w:r>
      <w:r w:rsidRPr="00ED6412">
        <w:t xml:space="preserve"> and wind penetration level </w:t>
      </w:r>
      <w:r w:rsidR="00A2664F" w:rsidRPr="00ED6412">
        <w:t>are investigated in this research</w:t>
      </w:r>
      <w:r w:rsidR="00A2664F" w:rsidRPr="00ED6412">
        <w:rPr>
          <w:rFonts w:hint="eastAsia"/>
        </w:rPr>
        <w:t>.</w:t>
      </w:r>
      <w:r w:rsidR="00A2664F" w:rsidRPr="00ED6412">
        <w:t xml:space="preserve"> </w:t>
      </w:r>
      <w:r w:rsidR="00286360" w:rsidRPr="00ED6412">
        <w:t>Moreover,</w:t>
      </w:r>
      <w:r w:rsidR="00A2664F" w:rsidRPr="00ED6412">
        <w:rPr>
          <w:rFonts w:hint="eastAsia"/>
        </w:rPr>
        <w:t xml:space="preserve"> a general type of the energy storage system is </w:t>
      </w:r>
      <w:r w:rsidR="00262847" w:rsidRPr="00ED6412">
        <w:t>modelled</w:t>
      </w:r>
      <w:r w:rsidR="00A2664F" w:rsidRPr="00ED6412">
        <w:t xml:space="preserve">. </w:t>
      </w:r>
      <w:r w:rsidR="00A54A05" w:rsidRPr="00ED6412">
        <w:t>Two</w:t>
      </w:r>
      <w:r w:rsidR="00A2664F" w:rsidRPr="00ED6412">
        <w:t xml:space="preserve"> case stud</w:t>
      </w:r>
      <w:r w:rsidR="00A54A05" w:rsidRPr="00ED6412">
        <w:t>ies</w:t>
      </w:r>
      <w:r w:rsidRPr="00ED6412">
        <w:t xml:space="preserve"> </w:t>
      </w:r>
      <w:r w:rsidR="00A54A05" w:rsidRPr="00ED6412">
        <w:t>are</w:t>
      </w:r>
      <w:r w:rsidR="0030032E" w:rsidRPr="00ED6412">
        <w:t xml:space="preserve"> performed</w:t>
      </w:r>
      <w:r w:rsidRPr="00ED6412">
        <w:t xml:space="preserve"> </w:t>
      </w:r>
      <w:r w:rsidR="00262847" w:rsidRPr="00ED6412">
        <w:t>that demonstrates</w:t>
      </w:r>
      <w:r w:rsidRPr="00ED6412">
        <w:t xml:space="preserve"> </w:t>
      </w:r>
      <w:r w:rsidR="0055322F" w:rsidRPr="00ED6412">
        <w:t xml:space="preserve">the dispatch with the ESS and </w:t>
      </w:r>
      <w:r w:rsidRPr="00ED6412">
        <w:t xml:space="preserve">the interactions between </w:t>
      </w:r>
      <w:r w:rsidR="00BA0646" w:rsidRPr="00ED6412">
        <w:t>CPF</w:t>
      </w:r>
      <w:r w:rsidRPr="00ED6412">
        <w:t xml:space="preserve">, </w:t>
      </w:r>
      <w:r w:rsidR="00B722C0" w:rsidRPr="00ED6412">
        <w:t xml:space="preserve">emission limit of </w:t>
      </w:r>
      <w:r w:rsidR="00BA0646" w:rsidRPr="00ED6412">
        <w:t>EPS</w:t>
      </w:r>
      <w:r w:rsidR="00A03947" w:rsidRPr="00ED6412">
        <w:t xml:space="preserve">, </w:t>
      </w:r>
      <w:r w:rsidR="00AE006D" w:rsidRPr="00ED6412">
        <w:t>wind p</w:t>
      </w:r>
      <w:r w:rsidR="00A03947" w:rsidRPr="00ED6412">
        <w:t>ower penetration</w:t>
      </w:r>
      <w:r w:rsidR="001952CF" w:rsidRPr="00ED6412">
        <w:t>, under/over estimation</w:t>
      </w:r>
      <w:r w:rsidR="00C16F22" w:rsidRPr="00ED6412">
        <w:rPr>
          <w:rFonts w:hint="eastAsia"/>
        </w:rPr>
        <w:t xml:space="preserve"> </w:t>
      </w:r>
      <w:r w:rsidR="001952CF" w:rsidRPr="00ED6412">
        <w:t xml:space="preserve">wind power cost coefficients </w:t>
      </w:r>
      <w:r w:rsidR="00C16F22" w:rsidRPr="00ED6412">
        <w:rPr>
          <w:rFonts w:hint="eastAsia"/>
        </w:rPr>
        <w:t xml:space="preserve">and </w:t>
      </w:r>
      <w:r w:rsidR="00A03947" w:rsidRPr="00ED6412">
        <w:t>energy change</w:t>
      </w:r>
      <w:r w:rsidR="00C16F22" w:rsidRPr="00ED6412">
        <w:rPr>
          <w:rFonts w:hint="eastAsia"/>
        </w:rPr>
        <w:t xml:space="preserve"> </w:t>
      </w:r>
      <w:r w:rsidR="00262847" w:rsidRPr="00ED6412">
        <w:lastRenderedPageBreak/>
        <w:t xml:space="preserve">in </w:t>
      </w:r>
      <w:r w:rsidR="004518F9" w:rsidRPr="00ED6412">
        <w:t xml:space="preserve">the </w:t>
      </w:r>
      <w:r w:rsidR="00312A36" w:rsidRPr="00ED6412">
        <w:t>ESS</w:t>
      </w:r>
      <w:r w:rsidRPr="00ED6412">
        <w:t>.</w:t>
      </w:r>
      <w:r w:rsidR="00A54A05" w:rsidRPr="00ED6412">
        <w:t xml:space="preserve"> One is an ED problem for the system from </w:t>
      </w:r>
      <w:r w:rsidR="00B76EF8"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00B76EF8" w:rsidRPr="00ED6412">
        <w:fldChar w:fldCharType="separate"/>
      </w:r>
      <w:r w:rsidR="000201C4">
        <w:rPr>
          <w:noProof/>
        </w:rPr>
        <w:t>[</w:t>
      </w:r>
      <w:hyperlink w:anchor="_ENREF_46" w:tooltip="Hetzer, 2008 #256" w:history="1">
        <w:r w:rsidR="00213BF8">
          <w:rPr>
            <w:noProof/>
          </w:rPr>
          <w:t>46</w:t>
        </w:r>
      </w:hyperlink>
      <w:r w:rsidR="000201C4">
        <w:rPr>
          <w:noProof/>
        </w:rPr>
        <w:t>]</w:t>
      </w:r>
      <w:r w:rsidR="00B76EF8" w:rsidRPr="00ED6412">
        <w:fldChar w:fldCharType="end"/>
      </w:r>
      <w:r w:rsidR="00A54A05" w:rsidRPr="00ED6412">
        <w:t>, another is</w:t>
      </w:r>
      <w:r w:rsidRPr="00ED6412">
        <w:t xml:space="preserve"> </w:t>
      </w:r>
      <w:r w:rsidR="00A54A05" w:rsidRPr="00ED6412">
        <w:t xml:space="preserve">a DEED model for </w:t>
      </w:r>
      <w:r w:rsidR="00915DF5" w:rsidRPr="00ED6412">
        <w:t>an</w:t>
      </w:r>
      <w:r w:rsidR="00A54A05" w:rsidRPr="00ED6412">
        <w:t xml:space="preserve"> electrical system with </w:t>
      </w:r>
      <w:r w:rsidR="00915DF5" w:rsidRPr="00ED6412">
        <w:t xml:space="preserve">the </w:t>
      </w:r>
      <w:r w:rsidR="00A54A05" w:rsidRPr="00ED6412">
        <w:t xml:space="preserve">demand in </w:t>
      </w:r>
      <w:r w:rsidR="00915DF5" w:rsidRPr="00ED6412">
        <w:t xml:space="preserve">the </w:t>
      </w:r>
      <w:r w:rsidR="00A54A05" w:rsidRPr="00ED6412">
        <w:t>Sheffield region.</w:t>
      </w:r>
    </w:p>
    <w:p w14:paraId="50DA713A" w14:textId="75D4A81B" w:rsidR="00C268B9" w:rsidRPr="00ED6412" w:rsidRDefault="00C268B9" w:rsidP="004C1551">
      <w:pPr>
        <w:pStyle w:val="Heading2"/>
        <w:spacing w:line="480" w:lineRule="auto"/>
        <w:rPr>
          <w:rFonts w:ascii="Times New Roman" w:hAnsi="Times New Roman" w:cs="Times New Roman"/>
          <w:color w:val="auto"/>
        </w:rPr>
      </w:pPr>
      <w:bookmarkStart w:id="275" w:name="_Toc523347806"/>
      <w:r w:rsidRPr="00ED6412">
        <w:rPr>
          <w:rFonts w:ascii="Times New Roman" w:hAnsi="Times New Roman" w:cs="Times New Roman"/>
          <w:color w:val="auto"/>
        </w:rPr>
        <w:t>Methodologies</w:t>
      </w:r>
      <w:bookmarkEnd w:id="275"/>
    </w:p>
    <w:p w14:paraId="6736A94A" w14:textId="7558B225" w:rsidR="00E20FB9" w:rsidRPr="00ED6412" w:rsidRDefault="00E20FB9" w:rsidP="004C1551">
      <w:pPr>
        <w:spacing w:after="120"/>
      </w:pPr>
      <w:r w:rsidRPr="00ED6412">
        <w:t xml:space="preserve">The objective of this </w:t>
      </w:r>
      <w:r w:rsidR="00061D00" w:rsidRPr="00ED6412">
        <w:t>research</w:t>
      </w:r>
      <w:r w:rsidR="00396F4D" w:rsidRPr="00ED6412">
        <w:t xml:space="preserve"> is to investigate a </w:t>
      </w:r>
      <w:r w:rsidR="000C4021" w:rsidRPr="00ED6412">
        <w:t xml:space="preserve">novel </w:t>
      </w:r>
      <w:r w:rsidR="00061D00" w:rsidRPr="00ED6412">
        <w:t>D</w:t>
      </w:r>
      <w:r w:rsidRPr="00ED6412">
        <w:t xml:space="preserve">EED model that considers the emission allowances and carbon prices in a classical </w:t>
      </w:r>
      <w:r w:rsidR="00061D00" w:rsidRPr="00ED6412">
        <w:t>D</w:t>
      </w:r>
      <w:r w:rsidRPr="00ED6412">
        <w:t>EED problem incorporating wind power</w:t>
      </w:r>
      <w:r w:rsidR="00061D00" w:rsidRPr="00ED6412">
        <w:t xml:space="preserve"> and </w:t>
      </w:r>
      <w:r w:rsidR="0053510B" w:rsidRPr="00ED6412">
        <w:t xml:space="preserve">ESS </w:t>
      </w:r>
      <w:r w:rsidR="00061D17" w:rsidRPr="00ED6412">
        <w:t>with consider</w:t>
      </w:r>
      <w:r w:rsidR="00E90C54" w:rsidRPr="00ED6412">
        <w:t>ation of</w:t>
      </w:r>
      <w:r w:rsidR="00061D17" w:rsidRPr="00ED6412">
        <w:t xml:space="preserve"> the uncertainty of the wind power</w:t>
      </w:r>
      <w:r w:rsidRPr="00ED6412">
        <w:t xml:space="preserve">. </w:t>
      </w:r>
      <w:r w:rsidR="006178D7" w:rsidRPr="00ED6412">
        <w:t xml:space="preserve">The </w:t>
      </w:r>
      <w:r w:rsidR="0053510B" w:rsidRPr="00ED6412">
        <w:t xml:space="preserve">ESS </w:t>
      </w:r>
      <w:r w:rsidR="006178D7" w:rsidRPr="00ED6412">
        <w:t>in this model charg</w:t>
      </w:r>
      <w:r w:rsidR="00667B1D" w:rsidRPr="00ED6412">
        <w:t>es</w:t>
      </w:r>
      <w:r w:rsidR="006178D7" w:rsidRPr="00ED6412">
        <w:t xml:space="preserve"> </w:t>
      </w:r>
      <w:r w:rsidR="00C05ACC" w:rsidRPr="00ED6412">
        <w:t xml:space="preserve">when the </w:t>
      </w:r>
      <w:r w:rsidR="003C4558" w:rsidRPr="00ED6412">
        <w:t>available</w:t>
      </w:r>
      <w:r w:rsidR="00C05ACC" w:rsidRPr="00ED6412">
        <w:t xml:space="preserve"> wind power is wasted and discharg</w:t>
      </w:r>
      <w:r w:rsidR="00667B1D" w:rsidRPr="00ED6412">
        <w:t>es</w:t>
      </w:r>
      <w:r w:rsidR="00C05ACC" w:rsidRPr="00ED6412">
        <w:t xml:space="preserve"> when there is</w:t>
      </w:r>
      <w:r w:rsidR="003C4558" w:rsidRPr="00ED6412">
        <w:t xml:space="preserve"> a</w:t>
      </w:r>
      <w:r w:rsidR="00C05ACC" w:rsidRPr="00ED6412">
        <w:t xml:space="preserve"> lack of wind power</w:t>
      </w:r>
      <w:r w:rsidR="003C4558" w:rsidRPr="00ED6412">
        <w:t>.</w:t>
      </w:r>
      <w:r w:rsidR="00C05ACC" w:rsidRPr="00ED6412">
        <w:t xml:space="preserve"> </w:t>
      </w:r>
      <w:r w:rsidRPr="00ED6412">
        <w:t xml:space="preserve">Also observing </w:t>
      </w:r>
      <w:r w:rsidR="00E90C54" w:rsidRPr="00ED6412">
        <w:t xml:space="preserve">the </w:t>
      </w:r>
      <w:r w:rsidR="00D65453" w:rsidRPr="00ED6412">
        <w:t>energy</w:t>
      </w:r>
      <w:r w:rsidR="00A25F69" w:rsidRPr="00ED6412">
        <w:t xml:space="preserve"> stored</w:t>
      </w:r>
      <w:r w:rsidR="00D65453" w:rsidRPr="00ED6412">
        <w:t xml:space="preserve"> in the </w:t>
      </w:r>
      <w:r w:rsidR="0053510B" w:rsidRPr="00ED6412">
        <w:t>ESS</w:t>
      </w:r>
      <w:r w:rsidR="00D65453" w:rsidRPr="00ED6412">
        <w:t xml:space="preserve">, </w:t>
      </w:r>
      <w:r w:rsidRPr="00ED6412">
        <w:t xml:space="preserve">the </w:t>
      </w:r>
      <w:r w:rsidR="00EB3944" w:rsidRPr="00ED6412">
        <w:t>CPF and EPS</w:t>
      </w:r>
      <w:r w:rsidRPr="00ED6412">
        <w:t>, it deals with the dispatch in a power system with conventional power plants</w:t>
      </w:r>
      <w:r w:rsidR="00DE33CB" w:rsidRPr="00ED6412">
        <w:t xml:space="preserve"> and WSCS that consists of</w:t>
      </w:r>
      <w:r w:rsidR="00061D00" w:rsidRPr="00ED6412">
        <w:t xml:space="preserve"> </w:t>
      </w:r>
      <w:r w:rsidR="00DE33CB" w:rsidRPr="00ED6412">
        <w:t>wind farm</w:t>
      </w:r>
      <w:r w:rsidR="00061D00" w:rsidRPr="00ED6412">
        <w:t xml:space="preserve"> and </w:t>
      </w:r>
      <w:r w:rsidR="0053510B" w:rsidRPr="00ED6412">
        <w:t>ESS</w:t>
      </w:r>
      <w:r w:rsidRPr="00ED6412">
        <w:t xml:space="preserve">. </w:t>
      </w:r>
    </w:p>
    <w:p w14:paraId="717CEF85" w14:textId="4F80D339" w:rsidR="00DF53B3" w:rsidRPr="00ED6412" w:rsidRDefault="00AB6DF5" w:rsidP="004C1551">
      <w:pPr>
        <w:spacing w:after="120"/>
      </w:pPr>
      <w:r w:rsidRPr="00ED6412">
        <w:t xml:space="preserve">The methodology </w:t>
      </w:r>
      <w:r w:rsidR="00D5792F" w:rsidRPr="00ED6412">
        <w:t xml:space="preserve">employed </w:t>
      </w:r>
      <w:r w:rsidRPr="00ED6412">
        <w:t>in</w:t>
      </w:r>
      <w:r w:rsidR="001F1C0C" w:rsidRPr="00ED6412">
        <w:t xml:space="preserve"> t</w:t>
      </w:r>
      <w:r w:rsidRPr="00ED6412">
        <w:t xml:space="preserve">his Chapter is </w:t>
      </w:r>
      <w:r w:rsidR="00D5792F" w:rsidRPr="00ED6412">
        <w:t>the same as that employed in</w:t>
      </w:r>
      <w:r w:rsidRPr="00ED6412">
        <w:t xml:space="preserve"> Chapter 4. </w:t>
      </w:r>
      <w:r w:rsidR="00D5792F" w:rsidRPr="00ED6412">
        <w:t>However, in</w:t>
      </w:r>
      <w:r w:rsidRPr="00ED6412">
        <w:t xml:space="preserve"> order to make the thesis more </w:t>
      </w:r>
      <w:r w:rsidR="001F1C0C" w:rsidRPr="00ED6412">
        <w:t>readable, the</w:t>
      </w:r>
      <w:r w:rsidR="00DF53B3" w:rsidRPr="00ED6412">
        <w:t xml:space="preserve"> equation</w:t>
      </w:r>
      <w:r w:rsidR="00F5493C" w:rsidRPr="00ED6412">
        <w:t>s</w:t>
      </w:r>
      <w:r w:rsidR="00DF53B3" w:rsidRPr="00ED6412">
        <w:t xml:space="preserve"> used in </w:t>
      </w:r>
      <w:r w:rsidR="008E16D1" w:rsidRPr="00ED6412">
        <w:t xml:space="preserve">both </w:t>
      </w:r>
      <w:r w:rsidR="00DF53B3" w:rsidRPr="00ED6412">
        <w:t>Chapte</w:t>
      </w:r>
      <w:r w:rsidR="00D5792F" w:rsidRPr="00ED6412">
        <w:t>rs</w:t>
      </w:r>
      <w:r w:rsidR="00DF53B3" w:rsidRPr="00ED6412">
        <w:t xml:space="preserve"> 4</w:t>
      </w:r>
      <w:r w:rsidR="008E16D1" w:rsidRPr="00ED6412">
        <w:t xml:space="preserve"> and 5</w:t>
      </w:r>
      <w:r w:rsidR="00DF53B3" w:rsidRPr="00ED6412">
        <w:t xml:space="preserve"> </w:t>
      </w:r>
      <w:r w:rsidR="008E16D1" w:rsidRPr="00ED6412">
        <w:t xml:space="preserve">are </w:t>
      </w:r>
      <w:r w:rsidR="00DF53B3" w:rsidRPr="00ED6412">
        <w:t xml:space="preserve">reproduced in </w:t>
      </w:r>
      <w:r w:rsidR="008E16D1" w:rsidRPr="00ED6412">
        <w:fldChar w:fldCharType="begin"/>
      </w:r>
      <w:r w:rsidR="008E16D1" w:rsidRPr="00ED6412">
        <w:instrText xml:space="preserve"> REF _Ref502960585 \h </w:instrText>
      </w:r>
      <w:r w:rsidR="00A63E2B" w:rsidRPr="00ED6412">
        <w:instrText xml:space="preserve"> \* MERGEFORMAT </w:instrText>
      </w:r>
      <w:r w:rsidR="008E16D1" w:rsidRPr="00ED6412">
        <w:fldChar w:fldCharType="separate"/>
      </w:r>
      <w:r w:rsidR="00C05E44" w:rsidRPr="00ED6412">
        <w:t xml:space="preserve">Table </w:t>
      </w:r>
      <w:r w:rsidR="00C05E44">
        <w:rPr>
          <w:noProof/>
        </w:rPr>
        <w:t>5</w:t>
      </w:r>
      <w:r w:rsidR="00C05E44" w:rsidRPr="00ED6412">
        <w:rPr>
          <w:noProof/>
        </w:rPr>
        <w:t>.</w:t>
      </w:r>
      <w:r w:rsidR="00C05E44">
        <w:rPr>
          <w:noProof/>
        </w:rPr>
        <w:t>1</w:t>
      </w:r>
      <w:r w:rsidR="008E16D1" w:rsidRPr="00ED6412">
        <w:fldChar w:fldCharType="end"/>
      </w:r>
      <w:r w:rsidR="00DF53B3" w:rsidRPr="00ED6412">
        <w:t>.</w:t>
      </w:r>
    </w:p>
    <w:p w14:paraId="78699988" w14:textId="2E30E484" w:rsidR="00441C83" w:rsidRPr="00ED6412" w:rsidRDefault="00441C83" w:rsidP="00441C83">
      <w:pPr>
        <w:pStyle w:val="Heading3"/>
      </w:pPr>
      <w:bookmarkStart w:id="276" w:name="_Toc523347807"/>
      <w:r w:rsidRPr="00ED6412">
        <w:t>Objective functions</w:t>
      </w:r>
      <w:bookmarkEnd w:id="276"/>
    </w:p>
    <w:p w14:paraId="4D928234" w14:textId="38F9B3C0" w:rsidR="00441C83" w:rsidRPr="00ED6412" w:rsidRDefault="00441C83" w:rsidP="004C1551">
      <w:pPr>
        <w:spacing w:after="120"/>
      </w:pPr>
      <w:r w:rsidRPr="00ED6412">
        <w:t xml:space="preserve">The aim of a DEED is to operate the system under the minimum fuel cost and pollution conditions within the emission allowances in a time period. Thus, similar to the model present in Chapter 4, fuel cost and emission cost objective functions should be considered. </w:t>
      </w:r>
    </w:p>
    <w:p w14:paraId="51D46A0E" w14:textId="63949117" w:rsidR="008E16D1" w:rsidRPr="00ED6412" w:rsidRDefault="008E16D1" w:rsidP="008E16D1">
      <w:pPr>
        <w:pStyle w:val="Caption"/>
        <w:keepNext/>
        <w:jc w:val="left"/>
      </w:pPr>
      <w:bookmarkStart w:id="277" w:name="_Ref502960585"/>
      <w:bookmarkStart w:id="278" w:name="_Toc523347938"/>
      <w:r w:rsidRPr="00ED6412">
        <w:lastRenderedPageBreak/>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5</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1</w:t>
      </w:r>
      <w:r w:rsidR="001041A1">
        <w:rPr>
          <w:noProof/>
        </w:rPr>
        <w:fldChar w:fldCharType="end"/>
      </w:r>
      <w:bookmarkEnd w:id="277"/>
      <w:r w:rsidRPr="00ED6412">
        <w:t xml:space="preserve"> Objectives and constraints equations </w:t>
      </w:r>
      <w:r w:rsidR="00CE6593" w:rsidRPr="00ED6412">
        <w:t>employed</w:t>
      </w:r>
      <w:r w:rsidRPr="00ED6412">
        <w:t xml:space="preserve"> Chapter 4.</w:t>
      </w:r>
      <w:bookmarkEnd w:id="278"/>
    </w:p>
    <w:tbl>
      <w:tblPr>
        <w:tblStyle w:val="PlainTable21"/>
        <w:tblW w:w="5000" w:type="pct"/>
        <w:tblLook w:val="0600" w:firstRow="0" w:lastRow="0" w:firstColumn="0" w:lastColumn="0" w:noHBand="1" w:noVBand="1"/>
      </w:tblPr>
      <w:tblGrid>
        <w:gridCol w:w="1560"/>
        <w:gridCol w:w="5579"/>
        <w:gridCol w:w="797"/>
      </w:tblGrid>
      <w:tr w:rsidR="00A53152" w:rsidRPr="00ED6412" w14:paraId="10BFCBAA" w14:textId="77777777" w:rsidTr="006B29A1">
        <w:tc>
          <w:tcPr>
            <w:tcW w:w="983" w:type="pct"/>
          </w:tcPr>
          <w:p w14:paraId="17FB4F82" w14:textId="34838840" w:rsidR="00790954" w:rsidRPr="00ED6412" w:rsidRDefault="00790954" w:rsidP="00C52C90">
            <w:pPr>
              <w:spacing w:line="360" w:lineRule="auto"/>
              <w:jc w:val="left"/>
            </w:pPr>
            <w:r w:rsidRPr="00ED6412">
              <w:t>Fuel costs objective</w:t>
            </w:r>
          </w:p>
        </w:tc>
        <w:tc>
          <w:tcPr>
            <w:tcW w:w="3515" w:type="pct"/>
            <w:vAlign w:val="center"/>
          </w:tcPr>
          <w:p w14:paraId="5E09A5FC" w14:textId="29D35A58" w:rsidR="00790954" w:rsidRPr="00ED6412" w:rsidRDefault="008568D1" w:rsidP="00D57216">
            <w:pPr>
              <w:spacing w:line="360" w:lineRule="auto"/>
              <w:jc w:val="right"/>
            </w:pPr>
            <m:oMathPara>
              <m:oMath>
                <m:func>
                  <m:funcPr>
                    <m:ctrlPr>
                      <w:rPr>
                        <w:rFonts w:ascii="Cambria Math" w:hAnsi="Cambria Math"/>
                        <w:i/>
                      </w:rPr>
                    </m:ctrlPr>
                  </m:funcPr>
                  <m:fName>
                    <m:r>
                      <m:rPr>
                        <m:sty m:val="p"/>
                      </m:rPr>
                      <w:rPr>
                        <w:rFonts w:ascii="Cambria Math" w:hAnsi="Cambria Math"/>
                      </w:rPr>
                      <m:t>min</m:t>
                    </m:r>
                  </m:fName>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C</m:t>
                                </m:r>
                              </m:e>
                              <m:sub>
                                <m:r>
                                  <m:rPr>
                                    <m:sty m:val="p"/>
                                  </m:rPr>
                                  <w:rPr>
                                    <w:rFonts w:ascii="Cambria Math" w:hAnsi="Cambria Math"/>
                                  </w:rPr>
                                  <m:t>P,i</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d>
                            <m:r>
                              <w:rPr>
                                <w:rFonts w:ascii="Cambria Math" w:hAnsi="Cambria Math"/>
                              </w:rPr>
                              <m:t>+</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Sup>
                              <m:sSubSupPr>
                                <m:ctrlPr>
                                  <w:rPr>
                                    <w:rFonts w:ascii="Cambria Math" w:hAnsi="Cambria Math"/>
                                  </w:rPr>
                                </m:ctrlPr>
                              </m:sSubSupPr>
                              <m:e>
                                <m:r>
                                  <w:rPr>
                                    <w:rFonts w:ascii="Cambria Math" w:hAnsi="Cambria Math"/>
                                  </w:rPr>
                                  <m:t>C</m:t>
                                </m:r>
                              </m:e>
                              <m:sub>
                                <m:r>
                                  <m:rPr>
                                    <m:sty m:val="p"/>
                                  </m:rPr>
                                  <w:rPr>
                                    <w:rFonts w:ascii="Cambria Math" w:hAnsi="Cambria Math"/>
                                  </w:rPr>
                                  <m:t>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e>
                            </m:d>
                          </m:e>
                        </m:nary>
                      </m:e>
                    </m:nary>
                  </m:e>
                </m:func>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Sup>
                      <m:sSubSupPr>
                        <m:ctrlPr>
                          <w:rPr>
                            <w:rFonts w:ascii="Cambria Math" w:hAnsi="Cambria Math"/>
                          </w:rPr>
                        </m:ctrlPr>
                      </m:sSubSupPr>
                      <m:e>
                        <m:r>
                          <w:rPr>
                            <w:rFonts w:ascii="Cambria Math" w:hAnsi="Cambria Math"/>
                          </w:rPr>
                          <m:t>C</m:t>
                        </m:r>
                      </m:e>
                      <m:sub>
                        <m:r>
                          <m:rPr>
                            <m:sty m:val="p"/>
                          </m:rPr>
                          <w:rPr>
                            <w:rFonts w:ascii="Cambria Math" w:hAnsi="Cambria Math"/>
                          </w:rPr>
                          <m:t>O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e>
                    </m:d>
                    <m:r>
                      <w:rPr>
                        <w:rFonts w:ascii="Cambria Math" w:hAnsi="Cambria Math"/>
                      </w:rPr>
                      <m:t>+</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Sup>
                      <m:sSubSupPr>
                        <m:ctrlPr>
                          <w:rPr>
                            <w:rFonts w:ascii="Cambria Math" w:hAnsi="Cambria Math"/>
                          </w:rPr>
                        </m:ctrlPr>
                      </m:sSubSupPr>
                      <m:e>
                        <m:r>
                          <w:rPr>
                            <w:rFonts w:ascii="Cambria Math" w:hAnsi="Cambria Math"/>
                          </w:rPr>
                          <m:t>C</m:t>
                        </m:r>
                      </m:e>
                      <m:sub>
                        <m:r>
                          <m:rPr>
                            <m:sty m:val="p"/>
                          </m:rPr>
                          <w:rPr>
                            <w:rFonts w:ascii="Cambria Math" w:hAnsi="Cambria Math"/>
                          </w:rPr>
                          <m:t>U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e>
                    </m:d>
                  </m:e>
                </m:nary>
                <m:r>
                  <w:rPr>
                    <w:rFonts w:ascii="Cambria Math" w:hAnsi="Cambria Math"/>
                  </w:rPr>
                  <m:t>]</m:t>
                </m:r>
              </m:oMath>
            </m:oMathPara>
          </w:p>
        </w:tc>
        <w:tc>
          <w:tcPr>
            <w:tcW w:w="502" w:type="pct"/>
            <w:vAlign w:val="center"/>
          </w:tcPr>
          <w:p w14:paraId="333198CD" w14:textId="3269709C" w:rsidR="00790954" w:rsidRPr="00ED6412" w:rsidRDefault="00790954" w:rsidP="00551B90">
            <w:pPr>
              <w:spacing w:line="360" w:lineRule="auto"/>
              <w:jc w:val="right"/>
            </w:pPr>
            <w:r w:rsidRPr="00ED6412">
              <w:fldChar w:fldCharType="begin"/>
            </w:r>
            <w:r w:rsidRPr="00ED6412">
              <w:instrText xml:space="preserve"> REF _Ref496023500 \h  \* MERGEFORMAT </w:instrText>
            </w:r>
            <w:r w:rsidRPr="00ED6412">
              <w:fldChar w:fldCharType="separate"/>
            </w:r>
            <w:r w:rsidR="00C05E44" w:rsidRPr="00ED6412">
              <w:t>(</w:t>
            </w:r>
            <w:r w:rsidR="00C05E44">
              <w:rPr>
                <w:noProof/>
              </w:rPr>
              <w:t>4</w:t>
            </w:r>
            <w:r w:rsidR="00C05E44" w:rsidRPr="00ED6412">
              <w:rPr>
                <w:noProof/>
              </w:rPr>
              <w:t>.</w:t>
            </w:r>
            <w:r w:rsidR="00C05E44">
              <w:rPr>
                <w:noProof/>
              </w:rPr>
              <w:t>1</w:t>
            </w:r>
            <w:r w:rsidR="00C05E44" w:rsidRPr="00ED6412">
              <w:t>)</w:t>
            </w:r>
            <w:r w:rsidRPr="00ED6412">
              <w:fldChar w:fldCharType="end"/>
            </w:r>
          </w:p>
        </w:tc>
      </w:tr>
      <w:tr w:rsidR="00A53152" w:rsidRPr="00ED6412" w14:paraId="75020BD6" w14:textId="77777777" w:rsidTr="006B29A1">
        <w:trPr>
          <w:trHeight w:val="782"/>
        </w:trPr>
        <w:tc>
          <w:tcPr>
            <w:tcW w:w="983" w:type="pct"/>
          </w:tcPr>
          <w:p w14:paraId="0C41FD34" w14:textId="415DCD97" w:rsidR="00790954" w:rsidRPr="00ED6412" w:rsidRDefault="00790954" w:rsidP="00C52C90">
            <w:pPr>
              <w:spacing w:line="360" w:lineRule="auto"/>
              <w:jc w:val="left"/>
            </w:pPr>
            <w:r w:rsidRPr="00ED6412">
              <w:t>Conventional costs</w:t>
            </w:r>
          </w:p>
        </w:tc>
        <w:tc>
          <w:tcPr>
            <w:tcW w:w="3515" w:type="pct"/>
            <w:vAlign w:val="center"/>
          </w:tcPr>
          <w:p w14:paraId="0C6A3F2A" w14:textId="1F25E800" w:rsidR="00790954" w:rsidRPr="00ED6412" w:rsidRDefault="008568D1" w:rsidP="00551B90">
            <w:pPr>
              <w:spacing w:line="360" w:lineRule="auto"/>
              <w:jc w:val="right"/>
            </w:pPr>
            <m:oMathPara>
              <m:oMath>
                <m:sSubSup>
                  <m:sSubSupPr>
                    <m:ctrlPr>
                      <w:rPr>
                        <w:rFonts w:ascii="Cambria Math" w:hAnsi="Cambria Math"/>
                      </w:rPr>
                    </m:ctrlPr>
                  </m:sSubSupPr>
                  <m:e>
                    <m:r>
                      <w:rPr>
                        <w:rFonts w:ascii="Cambria Math" w:hAnsi="Cambria Math"/>
                      </w:rPr>
                      <m:t>C</m:t>
                    </m:r>
                  </m:e>
                  <m:sub>
                    <m:r>
                      <m:rPr>
                        <m:sty m:val="p"/>
                      </m:rPr>
                      <w:rPr>
                        <w:rFonts w:ascii="Cambria Math" w:hAnsi="Cambria Math"/>
                      </w:rPr>
                      <m:t>P,i</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d>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i</m:t>
                    </m:r>
                  </m:sub>
                </m:sSub>
                <m:sSup>
                  <m:sSupPr>
                    <m:ctrlPr>
                      <w:rPr>
                        <w:rFonts w:ascii="Cambria Math" w:hAnsi="Cambria Math"/>
                      </w:rPr>
                    </m:ctrlPr>
                  </m:sSupPr>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sup>
                    <m:r>
                      <m:rPr>
                        <m:sty m:val="p"/>
                      </m:rPr>
                      <w:rPr>
                        <w:rFonts w:ascii="Cambria Math" w:hAnsi="Cambria Math"/>
                      </w:rPr>
                      <m:t>3</m:t>
                    </m:r>
                  </m:sup>
                </m:sSup>
                <m: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sSup>
                  <m:sSupPr>
                    <m:ctrlPr>
                      <w:rPr>
                        <w:rFonts w:ascii="Cambria Math" w:hAnsi="Cambria Math"/>
                      </w:rPr>
                    </m:ctrlPr>
                  </m:sSupPr>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sup>
                    <m:r>
                      <m:rPr>
                        <m:sty m:val="p"/>
                      </m:rP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i</m:t>
                    </m:r>
                  </m:sub>
                </m:sSub>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i</m:t>
                    </m:r>
                  </m:sub>
                </m:sSub>
              </m:oMath>
            </m:oMathPara>
          </w:p>
        </w:tc>
        <w:tc>
          <w:tcPr>
            <w:tcW w:w="502" w:type="pct"/>
            <w:vAlign w:val="center"/>
          </w:tcPr>
          <w:p w14:paraId="6305EA80" w14:textId="7FB6CAE2" w:rsidR="00790954" w:rsidRPr="00ED6412" w:rsidRDefault="00790954" w:rsidP="00551B90">
            <w:pPr>
              <w:spacing w:line="360" w:lineRule="auto"/>
              <w:jc w:val="right"/>
            </w:pPr>
            <w:r w:rsidRPr="00ED6412">
              <w:fldChar w:fldCharType="begin"/>
            </w:r>
            <w:r w:rsidRPr="00ED6412">
              <w:instrText xml:space="preserve"> REF _Ref496023594 \h  \* MERGEFORMAT </w:instrText>
            </w:r>
            <w:r w:rsidRPr="00ED6412">
              <w:fldChar w:fldCharType="separate"/>
            </w:r>
            <w:r w:rsidR="00C05E44" w:rsidRPr="00ED6412">
              <w:t>(</w:t>
            </w:r>
            <w:r w:rsidR="00C05E44">
              <w:rPr>
                <w:noProof/>
              </w:rPr>
              <w:t>4</w:t>
            </w:r>
            <w:r w:rsidR="00C05E44" w:rsidRPr="00ED6412">
              <w:rPr>
                <w:noProof/>
              </w:rPr>
              <w:t>.</w:t>
            </w:r>
            <w:r w:rsidR="00C05E44">
              <w:rPr>
                <w:noProof/>
              </w:rPr>
              <w:t>2</w:t>
            </w:r>
            <w:r w:rsidR="00C05E44" w:rsidRPr="00ED6412">
              <w:t>)</w:t>
            </w:r>
            <w:r w:rsidRPr="00ED6412">
              <w:fldChar w:fldCharType="end"/>
            </w:r>
          </w:p>
        </w:tc>
      </w:tr>
      <w:tr w:rsidR="00A53152" w:rsidRPr="00ED6412" w14:paraId="3A15549C" w14:textId="77777777" w:rsidTr="006B29A1">
        <w:trPr>
          <w:trHeight w:val="782"/>
        </w:trPr>
        <w:tc>
          <w:tcPr>
            <w:tcW w:w="983" w:type="pct"/>
          </w:tcPr>
          <w:p w14:paraId="16A59527" w14:textId="574B4E5E" w:rsidR="00790954" w:rsidRPr="00ED6412" w:rsidRDefault="00790954" w:rsidP="00C52C90">
            <w:pPr>
              <w:spacing w:line="360" w:lineRule="auto"/>
              <w:jc w:val="left"/>
            </w:pPr>
            <w:r w:rsidRPr="00ED6412">
              <w:t>Scheduled wind power costs</w:t>
            </w:r>
          </w:p>
        </w:tc>
        <w:tc>
          <w:tcPr>
            <w:tcW w:w="3515" w:type="pct"/>
            <w:vAlign w:val="center"/>
          </w:tcPr>
          <w:p w14:paraId="0F8FFF8B" w14:textId="5A9B6604" w:rsidR="00790954" w:rsidRPr="00ED6412" w:rsidRDefault="008568D1" w:rsidP="00551B90">
            <w:pPr>
              <w:spacing w:line="360" w:lineRule="auto"/>
              <w:jc w:val="right"/>
            </w:pPr>
            <m:oMathPara>
              <m:oMath>
                <m:sSubSup>
                  <m:sSubSupPr>
                    <m:ctrlPr>
                      <w:rPr>
                        <w:rFonts w:ascii="Cambria Math" w:hAnsi="Cambria Math"/>
                      </w:rPr>
                    </m:ctrlPr>
                  </m:sSubSupPr>
                  <m:e>
                    <m:r>
                      <w:rPr>
                        <w:rFonts w:ascii="Cambria Math" w:hAnsi="Cambria Math"/>
                      </w:rPr>
                      <m:t>C</m:t>
                    </m:r>
                  </m:e>
                  <m:sub>
                    <m:r>
                      <m:rPr>
                        <m:sty m:val="p"/>
                      </m:rPr>
                      <w:rPr>
                        <w:rFonts w:ascii="Cambria Math" w:hAnsi="Cambria Math"/>
                      </w:rPr>
                      <m:t>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e>
                </m:d>
                <m: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j</m:t>
                    </m:r>
                  </m:sub>
                </m:sSub>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oMath>
            </m:oMathPara>
          </w:p>
        </w:tc>
        <w:tc>
          <w:tcPr>
            <w:tcW w:w="502" w:type="pct"/>
            <w:vAlign w:val="center"/>
          </w:tcPr>
          <w:p w14:paraId="224B33F7" w14:textId="7AD19C91" w:rsidR="00790954" w:rsidRPr="00ED6412" w:rsidRDefault="00790954" w:rsidP="00551B90">
            <w:pPr>
              <w:spacing w:line="360" w:lineRule="auto"/>
              <w:jc w:val="right"/>
            </w:pPr>
            <w:r w:rsidRPr="00ED6412">
              <w:rPr>
                <w:noProof/>
              </w:rPr>
              <w:fldChar w:fldCharType="begin"/>
            </w:r>
            <w:r w:rsidRPr="00ED6412">
              <w:instrText xml:space="preserve"> REF _Ref496023599 \h </w:instrText>
            </w:r>
            <w:r w:rsidRPr="00ED6412">
              <w:rPr>
                <w:noProof/>
              </w:rPr>
              <w:instrText xml:space="preserve"> \* MERGEFORMAT </w:instrText>
            </w:r>
            <w:r w:rsidRPr="00ED6412">
              <w:rPr>
                <w:noProof/>
              </w:rPr>
            </w:r>
            <w:r w:rsidRPr="00ED6412">
              <w:rPr>
                <w:noProof/>
              </w:rPr>
              <w:fldChar w:fldCharType="separate"/>
            </w:r>
            <w:r w:rsidR="00C05E44" w:rsidRPr="00ED6412">
              <w:rPr>
                <w:noProof/>
              </w:rPr>
              <w:t>(</w:t>
            </w:r>
            <w:r w:rsidR="00C05E44">
              <w:rPr>
                <w:noProof/>
              </w:rPr>
              <w:t>4</w:t>
            </w:r>
            <w:r w:rsidR="00C05E44" w:rsidRPr="00ED6412">
              <w:rPr>
                <w:noProof/>
              </w:rPr>
              <w:t>.</w:t>
            </w:r>
            <w:r w:rsidR="00C05E44">
              <w:rPr>
                <w:noProof/>
              </w:rPr>
              <w:t>3</w:t>
            </w:r>
            <w:r w:rsidR="00C05E44" w:rsidRPr="00ED6412">
              <w:rPr>
                <w:noProof/>
              </w:rPr>
              <w:t>)</w:t>
            </w:r>
            <w:r w:rsidRPr="00ED6412">
              <w:rPr>
                <w:noProof/>
              </w:rPr>
              <w:fldChar w:fldCharType="end"/>
            </w:r>
          </w:p>
        </w:tc>
      </w:tr>
      <w:tr w:rsidR="00A53152" w:rsidRPr="00ED6412" w14:paraId="24BAC50F" w14:textId="77777777" w:rsidTr="006B29A1">
        <w:trPr>
          <w:trHeight w:val="1088"/>
        </w:trPr>
        <w:tc>
          <w:tcPr>
            <w:tcW w:w="983" w:type="pct"/>
          </w:tcPr>
          <w:p w14:paraId="63140CC9" w14:textId="5452502E" w:rsidR="00790954" w:rsidRPr="00ED6412" w:rsidRDefault="00790954" w:rsidP="00C52C90">
            <w:pPr>
              <w:spacing w:line="360" w:lineRule="auto"/>
              <w:jc w:val="left"/>
            </w:pPr>
            <w:r w:rsidRPr="00ED6412">
              <w:t>Emission objective</w:t>
            </w:r>
          </w:p>
        </w:tc>
        <w:tc>
          <w:tcPr>
            <w:tcW w:w="3515" w:type="pct"/>
            <w:vAlign w:val="center"/>
          </w:tcPr>
          <w:p w14:paraId="60549BE1" w14:textId="6957A9A5" w:rsidR="00790954" w:rsidRPr="00ED6412" w:rsidRDefault="008568D1" w:rsidP="00551B90">
            <w:pPr>
              <w:spacing w:line="360" w:lineRule="auto"/>
              <w:jc w:val="right"/>
            </w:pPr>
            <m:oMathPara>
              <m:oMath>
                <m:func>
                  <m:funcPr>
                    <m:ctrlPr>
                      <w:rPr>
                        <w:rFonts w:ascii="Cambria Math" w:hAnsi="Cambria Math"/>
                        <w:i/>
                      </w:rPr>
                    </m:ctrlPr>
                  </m:funcPr>
                  <m:fName>
                    <m:r>
                      <m:rPr>
                        <m:sty m:val="p"/>
                      </m:rPr>
                      <w:rPr>
                        <w:rFonts w:ascii="Cambria Math" w:hAnsi="Cambria Math"/>
                      </w:rPr>
                      <m:t>min</m:t>
                    </m:r>
                  </m:fName>
                  <m:e>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E</m:t>
                                </m:r>
                              </m:e>
                              <m:sub>
                                <m:r>
                                  <m:rPr>
                                    <m:sty m:val="p"/>
                                  </m:rPr>
                                  <w:rPr>
                                    <w:rFonts w:ascii="Cambria Math" w:hAnsi="Cambria Math"/>
                                  </w:rPr>
                                  <m:t>P,i</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d>
                          </m:e>
                        </m:nary>
                      </m:e>
                    </m:nary>
                  </m:e>
                </m:func>
              </m:oMath>
            </m:oMathPara>
          </w:p>
        </w:tc>
        <w:tc>
          <w:tcPr>
            <w:tcW w:w="502" w:type="pct"/>
            <w:vAlign w:val="center"/>
          </w:tcPr>
          <w:p w14:paraId="28ECEFDD" w14:textId="14F9ED7A" w:rsidR="00790954" w:rsidRPr="00ED6412" w:rsidRDefault="00790954" w:rsidP="00551B90">
            <w:pPr>
              <w:spacing w:line="360" w:lineRule="auto"/>
              <w:jc w:val="right"/>
              <w:rPr>
                <w:noProof/>
              </w:rPr>
            </w:pPr>
            <w:r w:rsidRPr="00ED6412">
              <w:rPr>
                <w:noProof/>
              </w:rPr>
              <w:fldChar w:fldCharType="begin"/>
            </w:r>
            <w:r w:rsidRPr="00ED6412">
              <w:rPr>
                <w:noProof/>
              </w:rPr>
              <w:instrText xml:space="preserve"> REF _Ref496040484 \h  \* MERGEFORMAT </w:instrText>
            </w:r>
            <w:r w:rsidRPr="00ED6412">
              <w:rPr>
                <w:noProof/>
              </w:rPr>
            </w:r>
            <w:r w:rsidRPr="00ED6412">
              <w:rPr>
                <w:noProof/>
              </w:rPr>
              <w:fldChar w:fldCharType="separate"/>
            </w:r>
            <w:r w:rsidR="00C05E44" w:rsidRPr="00ED6412">
              <w:rPr>
                <w:noProof/>
              </w:rPr>
              <w:t>(</w:t>
            </w:r>
            <w:r w:rsidR="00C05E44">
              <w:rPr>
                <w:noProof/>
              </w:rPr>
              <w:t>4</w:t>
            </w:r>
            <w:r w:rsidR="00C05E44" w:rsidRPr="00ED6412">
              <w:rPr>
                <w:noProof/>
              </w:rPr>
              <w:t>.</w:t>
            </w:r>
            <w:r w:rsidR="00C05E44">
              <w:rPr>
                <w:noProof/>
              </w:rPr>
              <w:t>6</w:t>
            </w:r>
            <w:r w:rsidR="00C05E44" w:rsidRPr="00ED6412">
              <w:rPr>
                <w:noProof/>
              </w:rPr>
              <w:t>)</w:t>
            </w:r>
            <w:r w:rsidRPr="00ED6412">
              <w:rPr>
                <w:noProof/>
              </w:rPr>
              <w:fldChar w:fldCharType="end"/>
            </w:r>
          </w:p>
        </w:tc>
      </w:tr>
      <w:tr w:rsidR="00A53152" w:rsidRPr="00ED6412" w14:paraId="422FFC2A" w14:textId="77777777" w:rsidTr="006B29A1">
        <w:trPr>
          <w:trHeight w:val="781"/>
        </w:trPr>
        <w:tc>
          <w:tcPr>
            <w:tcW w:w="983" w:type="pct"/>
          </w:tcPr>
          <w:p w14:paraId="67D6FAB6" w14:textId="23400B73" w:rsidR="00790954" w:rsidRPr="00ED6412" w:rsidRDefault="00790954" w:rsidP="00C52C90">
            <w:pPr>
              <w:spacing w:line="360" w:lineRule="auto"/>
              <w:jc w:val="left"/>
            </w:pPr>
            <w:r w:rsidRPr="00ED6412">
              <w:t>Conventional emissions</w:t>
            </w:r>
          </w:p>
        </w:tc>
        <w:tc>
          <w:tcPr>
            <w:tcW w:w="3515" w:type="pct"/>
            <w:vAlign w:val="center"/>
          </w:tcPr>
          <w:p w14:paraId="3E1A7F68" w14:textId="133B5FCD" w:rsidR="00790954" w:rsidRPr="00ED6412" w:rsidRDefault="008568D1" w:rsidP="00790954">
            <w:pPr>
              <w:spacing w:line="360" w:lineRule="auto"/>
              <w:jc w:val="right"/>
              <w:rPr>
                <w:noProof/>
              </w:rPr>
            </w:pPr>
            <m:oMathPara>
              <m:oMath>
                <m:sSubSup>
                  <m:sSubSupPr>
                    <m:ctrlPr>
                      <w:rPr>
                        <w:rFonts w:ascii="Cambria Math" w:hAnsi="Cambria Math"/>
                      </w:rPr>
                    </m:ctrlPr>
                  </m:sSubSupPr>
                  <m:e>
                    <m:r>
                      <w:rPr>
                        <w:rFonts w:ascii="Cambria Math" w:hAnsi="Cambria Math"/>
                      </w:rPr>
                      <m:t>E</m:t>
                    </m:r>
                  </m:e>
                  <m:sub>
                    <m:r>
                      <m:rPr>
                        <m:sty m:val="p"/>
                      </m:rPr>
                      <w:rPr>
                        <w:rFonts w:ascii="Cambria Math" w:hAnsi="Cambria Math"/>
                      </w:rPr>
                      <m:t>P,i</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d>
                <m:r>
                  <m:rPr>
                    <m:sty m:val="p"/>
                  </m:rPr>
                  <w:rPr>
                    <w:rFonts w:ascii="Cambria Math"/>
                    <w:noProof/>
                  </w:rPr>
                  <m:t>=</m:t>
                </m:r>
                <m:sSub>
                  <m:sSubPr>
                    <m:ctrlPr>
                      <w:rPr>
                        <w:rFonts w:ascii="Cambria Math" w:hAnsi="Cambria Math"/>
                        <w:noProof/>
                      </w:rPr>
                    </m:ctrlPr>
                  </m:sSubPr>
                  <m:e>
                    <m:r>
                      <w:rPr>
                        <w:rFonts w:ascii="Cambria Math"/>
                        <w:noProof/>
                      </w:rPr>
                      <m:t>d</m:t>
                    </m:r>
                  </m:e>
                  <m:sub>
                    <m:r>
                      <m:rPr>
                        <m:sty m:val="p"/>
                      </m:rPr>
                      <w:rPr>
                        <w:rFonts w:ascii="Cambria Math"/>
                        <w:noProof/>
                      </w:rPr>
                      <m:t>i</m:t>
                    </m:r>
                  </m:sub>
                </m:sSub>
                <m:sSup>
                  <m:sSupPr>
                    <m:ctrlPr>
                      <w:rPr>
                        <w:rFonts w:ascii="Cambria Math" w:hAnsi="Cambria Math"/>
                        <w:noProof/>
                      </w:rPr>
                    </m:ctrlPr>
                  </m:sSupPr>
                  <m:e>
                    <m:sSubSup>
                      <m:sSubSupPr>
                        <m:ctrlPr>
                          <w:rPr>
                            <w:rFonts w:ascii="Cambria Math" w:hAnsi="Cambria Math"/>
                            <w:noProof/>
                          </w:rPr>
                        </m:ctrlPr>
                      </m:sSubSupPr>
                      <m:e>
                        <m:r>
                          <w:rPr>
                            <w:rFonts w:ascii="Cambria Math" w:hAnsi="Cambria Math"/>
                            <w:noProof/>
                          </w:rPr>
                          <m:t>P</m:t>
                        </m:r>
                      </m:e>
                      <m:sub>
                        <m:r>
                          <m:rPr>
                            <m:sty m:val="p"/>
                          </m:rPr>
                          <w:rPr>
                            <w:rFonts w:ascii="Cambria Math" w:hAnsi="Cambria Math"/>
                            <w:noProof/>
                          </w:rPr>
                          <m:t>i</m:t>
                        </m:r>
                      </m:sub>
                      <m:sup>
                        <m:r>
                          <m:rPr>
                            <m:sty m:val="p"/>
                          </m:rPr>
                          <w:rPr>
                            <w:rFonts w:ascii="Cambria Math" w:hAnsi="Cambria Math"/>
                            <w:noProof/>
                          </w:rPr>
                          <m:t>t</m:t>
                        </m:r>
                      </m:sup>
                    </m:sSubSup>
                  </m:e>
                  <m:sup>
                    <m:r>
                      <m:rPr>
                        <m:sty m:val="p"/>
                      </m:rPr>
                      <w:rPr>
                        <w:rFonts w:ascii="Cambria Math"/>
                        <w:noProof/>
                      </w:rPr>
                      <m:t>3</m:t>
                    </m:r>
                  </m:sup>
                </m:sSup>
                <m:r>
                  <m:rPr>
                    <m:sty m:val="p"/>
                  </m:rPr>
                  <w:rPr>
                    <w:rFonts w:ascii="Cambria Math"/>
                    <w:noProof/>
                  </w:rPr>
                  <m:t>+</m:t>
                </m:r>
                <m:sSub>
                  <m:sSubPr>
                    <m:ctrlPr>
                      <w:rPr>
                        <w:rFonts w:ascii="Cambria Math" w:hAnsi="Cambria Math"/>
                        <w:noProof/>
                      </w:rPr>
                    </m:ctrlPr>
                  </m:sSubPr>
                  <m:e>
                    <m:r>
                      <w:rPr>
                        <w:rFonts w:ascii="Cambria Math"/>
                        <w:noProof/>
                      </w:rPr>
                      <m:t>e</m:t>
                    </m:r>
                  </m:e>
                  <m:sub>
                    <m:r>
                      <m:rPr>
                        <m:sty m:val="p"/>
                      </m:rPr>
                      <w:rPr>
                        <w:rFonts w:ascii="Cambria Math"/>
                        <w:noProof/>
                      </w:rPr>
                      <m:t>i</m:t>
                    </m:r>
                  </m:sub>
                </m:sSub>
                <m:sSup>
                  <m:sSupPr>
                    <m:ctrlPr>
                      <w:rPr>
                        <w:rFonts w:ascii="Cambria Math" w:hAnsi="Cambria Math"/>
                        <w:noProof/>
                      </w:rPr>
                    </m:ctrlPr>
                  </m:sSupPr>
                  <m:e>
                    <m:sSubSup>
                      <m:sSubSupPr>
                        <m:ctrlPr>
                          <w:rPr>
                            <w:rFonts w:ascii="Cambria Math" w:hAnsi="Cambria Math"/>
                            <w:noProof/>
                          </w:rPr>
                        </m:ctrlPr>
                      </m:sSubSupPr>
                      <m:e>
                        <m:r>
                          <w:rPr>
                            <w:rFonts w:ascii="Cambria Math" w:hAnsi="Cambria Math"/>
                            <w:noProof/>
                          </w:rPr>
                          <m:t>P</m:t>
                        </m:r>
                      </m:e>
                      <m:sub>
                        <m:r>
                          <m:rPr>
                            <m:sty m:val="p"/>
                          </m:rPr>
                          <w:rPr>
                            <w:rFonts w:ascii="Cambria Math" w:hAnsi="Cambria Math"/>
                            <w:noProof/>
                          </w:rPr>
                          <m:t>i</m:t>
                        </m:r>
                      </m:sub>
                      <m:sup>
                        <m:r>
                          <m:rPr>
                            <m:sty m:val="p"/>
                          </m:rPr>
                          <w:rPr>
                            <w:rFonts w:ascii="Cambria Math" w:hAnsi="Cambria Math"/>
                            <w:noProof/>
                          </w:rPr>
                          <m:t>t</m:t>
                        </m:r>
                      </m:sup>
                    </m:sSubSup>
                  </m:e>
                  <m:sup>
                    <m:r>
                      <m:rPr>
                        <m:sty m:val="p"/>
                      </m:rPr>
                      <w:rPr>
                        <w:rFonts w:ascii="Cambria Math"/>
                        <w:noProof/>
                      </w:rPr>
                      <m:t>2</m:t>
                    </m:r>
                  </m:sup>
                </m:sSup>
                <m:r>
                  <m:rPr>
                    <m:sty m:val="p"/>
                  </m:rPr>
                  <w:rPr>
                    <w:rFonts w:ascii="Cambria Math"/>
                    <w:noProof/>
                  </w:rPr>
                  <m:t>+</m:t>
                </m:r>
                <m:sSub>
                  <m:sSubPr>
                    <m:ctrlPr>
                      <w:rPr>
                        <w:rFonts w:ascii="Cambria Math" w:hAnsi="Cambria Math"/>
                        <w:noProof/>
                      </w:rPr>
                    </m:ctrlPr>
                  </m:sSubPr>
                  <m:e>
                    <m:r>
                      <w:rPr>
                        <w:rFonts w:ascii="Cambria Math"/>
                        <w:noProof/>
                      </w:rPr>
                      <m:t>f</m:t>
                    </m:r>
                  </m:e>
                  <m:sub>
                    <m:r>
                      <m:rPr>
                        <m:sty m:val="p"/>
                      </m:rPr>
                      <w:rPr>
                        <w:rFonts w:ascii="Cambria Math"/>
                        <w:noProof/>
                      </w:rPr>
                      <m:t>i</m:t>
                    </m:r>
                  </m:sub>
                </m:sSub>
                <m:sSubSup>
                  <m:sSubSupPr>
                    <m:ctrlPr>
                      <w:rPr>
                        <w:rFonts w:ascii="Cambria Math" w:hAnsi="Cambria Math"/>
                        <w:noProof/>
                      </w:rPr>
                    </m:ctrlPr>
                  </m:sSubSupPr>
                  <m:e>
                    <m:r>
                      <w:rPr>
                        <w:rFonts w:ascii="Cambria Math" w:hAnsi="Cambria Math"/>
                        <w:noProof/>
                      </w:rPr>
                      <m:t>P</m:t>
                    </m:r>
                  </m:e>
                  <m:sub>
                    <m:r>
                      <m:rPr>
                        <m:sty m:val="p"/>
                      </m:rPr>
                      <w:rPr>
                        <w:rFonts w:ascii="Cambria Math" w:hAnsi="Cambria Math"/>
                        <w:noProof/>
                      </w:rPr>
                      <m:t>i</m:t>
                    </m:r>
                  </m:sub>
                  <m:sup>
                    <m:r>
                      <m:rPr>
                        <m:sty m:val="p"/>
                      </m:rPr>
                      <w:rPr>
                        <w:rFonts w:ascii="Cambria Math" w:hAnsi="Cambria Math"/>
                        <w:noProof/>
                      </w:rPr>
                      <m:t>t</m:t>
                    </m:r>
                  </m:sup>
                </m:sSub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i</m:t>
                    </m:r>
                  </m:sub>
                </m:sSub>
                <m:r>
                  <m:rPr>
                    <m:sty m:val="p"/>
                  </m:rPr>
                  <w:rPr>
                    <w:rFonts w:ascii="Cambria Math"/>
                    <w:noProof/>
                  </w:rPr>
                  <m:t xml:space="preserve"> </m:t>
                </m:r>
              </m:oMath>
            </m:oMathPara>
          </w:p>
        </w:tc>
        <w:tc>
          <w:tcPr>
            <w:tcW w:w="502" w:type="pct"/>
            <w:vAlign w:val="center"/>
          </w:tcPr>
          <w:p w14:paraId="19969DCA" w14:textId="2C1B6CE9" w:rsidR="00790954" w:rsidRPr="00ED6412" w:rsidRDefault="00790954" w:rsidP="00790954">
            <w:pPr>
              <w:keepNext/>
              <w:spacing w:line="360" w:lineRule="auto"/>
              <w:jc w:val="right"/>
              <w:rPr>
                <w:noProof/>
              </w:rPr>
            </w:pPr>
            <w:r w:rsidRPr="00ED6412">
              <w:rPr>
                <w:noProof/>
              </w:rPr>
              <w:fldChar w:fldCharType="begin"/>
            </w:r>
            <w:r w:rsidRPr="00ED6412">
              <w:rPr>
                <w:noProof/>
              </w:rPr>
              <w:instrText xml:space="preserve"> REF _Ref496040486 \h  \* MERGEFORMAT </w:instrText>
            </w:r>
            <w:r w:rsidRPr="00ED6412">
              <w:rPr>
                <w:noProof/>
              </w:rPr>
            </w:r>
            <w:r w:rsidRPr="00ED6412">
              <w:rPr>
                <w:noProof/>
              </w:rPr>
              <w:fldChar w:fldCharType="separate"/>
            </w:r>
            <w:r w:rsidR="00C05E44" w:rsidRPr="00ED6412">
              <w:rPr>
                <w:noProof/>
              </w:rPr>
              <w:t>(</w:t>
            </w:r>
            <w:r w:rsidR="00C05E44">
              <w:rPr>
                <w:noProof/>
              </w:rPr>
              <w:t>4</w:t>
            </w:r>
            <w:r w:rsidR="00C05E44" w:rsidRPr="00ED6412">
              <w:rPr>
                <w:noProof/>
              </w:rPr>
              <w:t>.</w:t>
            </w:r>
            <w:r w:rsidR="00C05E44">
              <w:rPr>
                <w:noProof/>
              </w:rPr>
              <w:t>7</w:t>
            </w:r>
            <w:r w:rsidR="00C05E44" w:rsidRPr="00ED6412">
              <w:rPr>
                <w:noProof/>
              </w:rPr>
              <w:t>)</w:t>
            </w:r>
            <w:r w:rsidRPr="00ED6412">
              <w:rPr>
                <w:noProof/>
              </w:rPr>
              <w:fldChar w:fldCharType="end"/>
            </w:r>
          </w:p>
        </w:tc>
      </w:tr>
      <w:tr w:rsidR="00A53152" w:rsidRPr="00ED6412" w14:paraId="726B3A61" w14:textId="77777777" w:rsidTr="006B29A1">
        <w:trPr>
          <w:trHeight w:val="781"/>
        </w:trPr>
        <w:tc>
          <w:tcPr>
            <w:tcW w:w="983" w:type="pct"/>
          </w:tcPr>
          <w:p w14:paraId="337B8181" w14:textId="42C57C4C" w:rsidR="00790954" w:rsidRPr="00ED6412" w:rsidRDefault="00790954" w:rsidP="00C52C90">
            <w:pPr>
              <w:spacing w:line="360" w:lineRule="auto"/>
              <w:jc w:val="left"/>
            </w:pPr>
            <w:r w:rsidRPr="00ED6412">
              <w:t>Emission constrained costs</w:t>
            </w:r>
          </w:p>
        </w:tc>
        <w:tc>
          <w:tcPr>
            <w:tcW w:w="3515" w:type="pct"/>
            <w:vAlign w:val="center"/>
          </w:tcPr>
          <w:p w14:paraId="4E0AF72A" w14:textId="3D5CFDA5" w:rsidR="00790954" w:rsidRPr="00ED6412" w:rsidRDefault="008568D1" w:rsidP="00790954">
            <w:pPr>
              <w:spacing w:line="360" w:lineRule="auto"/>
              <w:jc w:val="right"/>
            </w:pPr>
            <m:oMathPara>
              <m:oMath>
                <m:func>
                  <m:funcPr>
                    <m:ctrlPr>
                      <w:rPr>
                        <w:rFonts w:ascii="Cambria Math" w:hAnsi="Cambria Math"/>
                      </w:rPr>
                    </m:ctrlPr>
                  </m:funcPr>
                  <m:fName>
                    <m:r>
                      <m:rPr>
                        <m:sty m:val="p"/>
                      </m:rPr>
                      <w:rPr>
                        <w:rFonts w:ascii="Cambria Math" w:hAnsi="Cambria Math"/>
                      </w:rPr>
                      <m:t>min</m:t>
                    </m:r>
                  </m:fName>
                  <m:e>
                    <m:r>
                      <w:rPr>
                        <w:rFonts w:ascii="Cambria Math" w:hAnsi="Cambria Math"/>
                      </w:rPr>
                      <m:t>F</m:t>
                    </m:r>
                    <m:d>
                      <m:dPr>
                        <m:ctrlPr>
                          <w:rPr>
                            <w:rFonts w:ascii="Cambria Math" w:hAnsi="Cambria Math"/>
                            <w:i/>
                            <w:iCs/>
                          </w:rPr>
                        </m:ctrlPr>
                      </m:dPr>
                      <m:e>
                        <m:r>
                          <w:rPr>
                            <w:rFonts w:ascii="Cambria Math" w:hAnsi="Cambria Math"/>
                          </w:rPr>
                          <m:t>t</m:t>
                        </m:r>
                      </m:e>
                    </m:d>
                  </m:e>
                </m:func>
                <m:r>
                  <w:rPr>
                    <w:rFonts w:ascii="Cambria Math" w:hAnsi="Cambria Math"/>
                  </w:rPr>
                  <m:t>= C</m:t>
                </m:r>
                <m:d>
                  <m:dPr>
                    <m:ctrlPr>
                      <w:rPr>
                        <w:rFonts w:ascii="Cambria Math" w:hAnsi="Cambria Math"/>
                        <w:i/>
                      </w:rPr>
                    </m:ctrlPr>
                  </m:dPr>
                  <m:e>
                    <m:r>
                      <w:rPr>
                        <w:rFonts w:ascii="Cambria Math" w:hAnsi="Cambria Math"/>
                      </w:rPr>
                      <m:t>t</m:t>
                    </m:r>
                  </m:e>
                </m:d>
                <m:r>
                  <w:rPr>
                    <w:rFonts w:ascii="Cambria Math" w:hAnsi="Cambria Math"/>
                  </w:rPr>
                  <m:t>+r×E</m:t>
                </m:r>
                <m:d>
                  <m:dPr>
                    <m:ctrlPr>
                      <w:rPr>
                        <w:rFonts w:ascii="Cambria Math" w:hAnsi="Cambria Math"/>
                        <w:i/>
                      </w:rPr>
                    </m:ctrlPr>
                  </m:dPr>
                  <m:e>
                    <m:r>
                      <w:rPr>
                        <w:rFonts w:ascii="Cambria Math" w:hAnsi="Cambria Math"/>
                      </w:rPr>
                      <m:t>t</m:t>
                    </m:r>
                  </m:e>
                </m:d>
              </m:oMath>
            </m:oMathPara>
          </w:p>
        </w:tc>
        <w:tc>
          <w:tcPr>
            <w:tcW w:w="502" w:type="pct"/>
            <w:vAlign w:val="center"/>
          </w:tcPr>
          <w:p w14:paraId="15B8ED10" w14:textId="53772C65" w:rsidR="00790954" w:rsidRPr="00ED6412" w:rsidRDefault="00790954" w:rsidP="00790954">
            <w:pPr>
              <w:spacing w:line="360" w:lineRule="auto"/>
              <w:jc w:val="right"/>
              <w:rPr>
                <w:i/>
                <w:iCs/>
                <w:szCs w:val="18"/>
              </w:rPr>
            </w:pPr>
            <w:r w:rsidRPr="00ED6412">
              <w:rPr>
                <w:noProof/>
              </w:rPr>
              <w:fldChar w:fldCharType="begin"/>
            </w:r>
            <w:r w:rsidRPr="00ED6412">
              <w:rPr>
                <w:i/>
                <w:iCs/>
                <w:szCs w:val="18"/>
              </w:rPr>
              <w:instrText xml:space="preserve"> REF _Ref496040638 \h </w:instrText>
            </w:r>
            <w:r w:rsidRPr="00ED6412">
              <w:rPr>
                <w:noProof/>
              </w:rPr>
              <w:instrText xml:space="preserve"> \* MERGEFORMAT </w:instrText>
            </w:r>
            <w:r w:rsidRPr="00ED6412">
              <w:rPr>
                <w:noProof/>
              </w:rPr>
            </w:r>
            <w:r w:rsidRPr="00ED6412">
              <w:rPr>
                <w:noProof/>
              </w:rPr>
              <w:fldChar w:fldCharType="separate"/>
            </w:r>
            <w:r w:rsidR="00C05E44" w:rsidRPr="00ED6412">
              <w:rPr>
                <w:noProof/>
              </w:rPr>
              <w:t>(</w:t>
            </w:r>
            <w:r w:rsidR="00C05E44">
              <w:rPr>
                <w:noProof/>
              </w:rPr>
              <w:t>4</w:t>
            </w:r>
            <w:r w:rsidR="00C05E44" w:rsidRPr="00ED6412">
              <w:rPr>
                <w:noProof/>
              </w:rPr>
              <w:t>.</w:t>
            </w:r>
            <w:r w:rsidR="00C05E44">
              <w:rPr>
                <w:noProof/>
              </w:rPr>
              <w:t>8</w:t>
            </w:r>
            <w:r w:rsidR="00C05E44" w:rsidRPr="00ED6412">
              <w:rPr>
                <w:noProof/>
              </w:rPr>
              <w:t>)</w:t>
            </w:r>
            <w:r w:rsidRPr="00ED6412">
              <w:rPr>
                <w:noProof/>
              </w:rPr>
              <w:fldChar w:fldCharType="end"/>
            </w:r>
          </w:p>
        </w:tc>
      </w:tr>
      <w:tr w:rsidR="00A53152" w:rsidRPr="00ED6412" w14:paraId="3216939E" w14:textId="77777777" w:rsidTr="006B29A1">
        <w:trPr>
          <w:trHeight w:val="781"/>
        </w:trPr>
        <w:tc>
          <w:tcPr>
            <w:tcW w:w="983" w:type="pct"/>
            <w:vMerge w:val="restart"/>
          </w:tcPr>
          <w:p w14:paraId="11753D05" w14:textId="7E58CD04" w:rsidR="00790954" w:rsidRPr="00ED6412" w:rsidRDefault="00790954" w:rsidP="00C52C90">
            <w:pPr>
              <w:spacing w:line="360" w:lineRule="auto"/>
              <w:jc w:val="left"/>
              <w:rPr>
                <w:noProof/>
              </w:rPr>
            </w:pPr>
            <w:r w:rsidRPr="00ED6412">
              <w:rPr>
                <w:noProof/>
              </w:rPr>
              <w:t>Power output limit</w:t>
            </w:r>
          </w:p>
        </w:tc>
        <w:tc>
          <w:tcPr>
            <w:tcW w:w="3515" w:type="pct"/>
            <w:vAlign w:val="center"/>
          </w:tcPr>
          <w:p w14:paraId="687EDC2D" w14:textId="2423EE2F" w:rsidR="00790954" w:rsidRPr="00ED6412" w:rsidRDefault="008568D1" w:rsidP="00790954">
            <w:pPr>
              <w:spacing w:line="360" w:lineRule="auto"/>
              <w:jc w:val="right"/>
              <w:rPr>
                <w:noProof/>
              </w:rPr>
            </w:pPr>
            <m:oMathPara>
              <m:oMath>
                <m:sSub>
                  <m:sSubPr>
                    <m:ctrlPr>
                      <w:rPr>
                        <w:rFonts w:ascii="Cambria Math" w:hAnsi="Cambria Math"/>
                        <w:noProof/>
                      </w:rPr>
                    </m:ctrlPr>
                  </m:sSubPr>
                  <m:e>
                    <m:r>
                      <w:rPr>
                        <w:rFonts w:ascii="Cambria Math" w:hAnsi="Cambria Math"/>
                        <w:noProof/>
                      </w:rPr>
                      <m:t>P</m:t>
                    </m:r>
                  </m:e>
                  <m:sub>
                    <m:r>
                      <m:rPr>
                        <m:sty m:val="p"/>
                      </m:rPr>
                      <w:rPr>
                        <w:rFonts w:ascii="Cambria Math" w:hAnsi="Cambria Math"/>
                        <w:noProof/>
                      </w:rPr>
                      <m:t>i,min</m:t>
                    </m:r>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P</m:t>
                    </m:r>
                  </m:e>
                  <m:sub>
                    <m:r>
                      <m:rPr>
                        <m:sty m:val="p"/>
                      </m:rPr>
                      <w:rPr>
                        <w:rFonts w:ascii="Cambria Math" w:hAnsi="Cambria Math"/>
                        <w:noProof/>
                      </w:rPr>
                      <m:t>i</m:t>
                    </m:r>
                  </m:sub>
                  <m:sup>
                    <m:r>
                      <m:rPr>
                        <m:sty m:val="p"/>
                      </m:rPr>
                      <w:rPr>
                        <w:rFonts w:ascii="Cambria Math" w:hAnsi="Cambria Math"/>
                        <w:noProof/>
                      </w:rPr>
                      <m:t>t</m:t>
                    </m:r>
                  </m:sup>
                </m:sSubSup>
                <m:r>
                  <m:rPr>
                    <m:sty m:val="p"/>
                  </m:rPr>
                  <w:rPr>
                    <w:rFonts w:ascii="Cambria Math" w:hAnsi="Cambria Math"/>
                    <w:noProof/>
                  </w:rPr>
                  <m:t>≤</m:t>
                </m:r>
                <m:sSub>
                  <m:sSubPr>
                    <m:ctrlPr>
                      <w:rPr>
                        <w:rFonts w:ascii="Cambria Math" w:hAnsi="Cambria Math"/>
                        <w:noProof/>
                      </w:rPr>
                    </m:ctrlPr>
                  </m:sSubPr>
                  <m:e>
                    <m:r>
                      <w:rPr>
                        <w:rFonts w:ascii="Cambria Math" w:hAnsi="Cambria Math"/>
                        <w:noProof/>
                      </w:rPr>
                      <m:t>P</m:t>
                    </m:r>
                  </m:e>
                  <m:sub>
                    <m:r>
                      <m:rPr>
                        <m:sty m:val="p"/>
                      </m:rPr>
                      <w:rPr>
                        <w:rFonts w:ascii="Cambria Math" w:hAnsi="Cambria Math"/>
                        <w:noProof/>
                      </w:rPr>
                      <m:t>i,max</m:t>
                    </m:r>
                  </m:sub>
                </m:sSub>
              </m:oMath>
            </m:oMathPara>
          </w:p>
        </w:tc>
        <w:tc>
          <w:tcPr>
            <w:tcW w:w="502" w:type="pct"/>
            <w:vAlign w:val="center"/>
          </w:tcPr>
          <w:p w14:paraId="65D18635" w14:textId="6B9F112A" w:rsidR="00790954" w:rsidRPr="00ED6412" w:rsidRDefault="00790954" w:rsidP="00790954">
            <w:pPr>
              <w:keepNext/>
              <w:spacing w:line="360" w:lineRule="auto"/>
              <w:jc w:val="right"/>
              <w:rPr>
                <w:noProof/>
              </w:rPr>
            </w:pPr>
            <w:r w:rsidRPr="00ED6412">
              <w:rPr>
                <w:noProof/>
              </w:rPr>
              <w:fldChar w:fldCharType="begin"/>
            </w:r>
            <w:r w:rsidRPr="00ED6412">
              <w:rPr>
                <w:noProof/>
              </w:rPr>
              <w:instrText xml:space="preserve"> REF _Ref496045769 \h  \* MERGEFORMAT </w:instrText>
            </w:r>
            <w:r w:rsidRPr="00ED6412">
              <w:rPr>
                <w:noProof/>
              </w:rPr>
            </w:r>
            <w:r w:rsidRPr="00ED6412">
              <w:rPr>
                <w:noProof/>
              </w:rPr>
              <w:fldChar w:fldCharType="separate"/>
            </w:r>
            <w:r w:rsidR="00C05E44" w:rsidRPr="00ED6412">
              <w:rPr>
                <w:noProof/>
              </w:rPr>
              <w:t>(</w:t>
            </w:r>
            <w:r w:rsidR="00C05E44">
              <w:rPr>
                <w:noProof/>
              </w:rPr>
              <w:t>4</w:t>
            </w:r>
            <w:r w:rsidR="00C05E44" w:rsidRPr="00ED6412">
              <w:rPr>
                <w:noProof/>
              </w:rPr>
              <w:t>.</w:t>
            </w:r>
            <w:r w:rsidR="00C05E44">
              <w:rPr>
                <w:noProof/>
              </w:rPr>
              <w:t>10</w:t>
            </w:r>
            <w:r w:rsidR="00C05E44" w:rsidRPr="00ED6412">
              <w:rPr>
                <w:noProof/>
              </w:rPr>
              <w:t>)</w:t>
            </w:r>
            <w:r w:rsidRPr="00ED6412">
              <w:rPr>
                <w:noProof/>
              </w:rPr>
              <w:fldChar w:fldCharType="end"/>
            </w:r>
          </w:p>
        </w:tc>
      </w:tr>
      <w:tr w:rsidR="00A53152" w:rsidRPr="00ED6412" w14:paraId="5D8740D9" w14:textId="77777777" w:rsidTr="006B29A1">
        <w:trPr>
          <w:trHeight w:val="781"/>
        </w:trPr>
        <w:tc>
          <w:tcPr>
            <w:tcW w:w="983" w:type="pct"/>
            <w:vMerge/>
          </w:tcPr>
          <w:p w14:paraId="35EEA63A" w14:textId="77777777" w:rsidR="00790954" w:rsidRPr="00ED6412" w:rsidRDefault="00790954" w:rsidP="00C52C90">
            <w:pPr>
              <w:spacing w:line="360" w:lineRule="auto"/>
              <w:jc w:val="left"/>
              <w:rPr>
                <w:noProof/>
              </w:rPr>
            </w:pPr>
          </w:p>
        </w:tc>
        <w:tc>
          <w:tcPr>
            <w:tcW w:w="3515" w:type="pct"/>
            <w:vAlign w:val="center"/>
          </w:tcPr>
          <w:p w14:paraId="2729F19C" w14:textId="59B2A848" w:rsidR="00790954" w:rsidRPr="00ED6412" w:rsidRDefault="00790954" w:rsidP="00790954">
            <w:pPr>
              <w:spacing w:line="360" w:lineRule="auto"/>
              <w:jc w:val="right"/>
              <w:rPr>
                <w:noProof/>
              </w:rPr>
            </w:pPr>
            <m:oMathPara>
              <m:oMath>
                <m:r>
                  <m:rPr>
                    <m:sty m:val="p"/>
                  </m:rPr>
                  <w:rPr>
                    <w:rFonts w:ascii="Cambria Math" w:hAnsi="Cambria Math"/>
                    <w:noProof/>
                  </w:rPr>
                  <m:t>0≤</m:t>
                </m:r>
                <m:sSubSup>
                  <m:sSubSupPr>
                    <m:ctrlPr>
                      <w:rPr>
                        <w:rFonts w:ascii="Cambria Math" w:hAnsi="Cambria Math"/>
                        <w:noProof/>
                      </w:rPr>
                    </m:ctrlPr>
                  </m:sSubSupPr>
                  <m:e>
                    <m:r>
                      <w:rPr>
                        <w:rFonts w:ascii="Cambria Math" w:hAnsi="Cambria Math"/>
                        <w:noProof/>
                      </w:rPr>
                      <m:t>W</m:t>
                    </m:r>
                  </m:e>
                  <m:sub>
                    <m:r>
                      <m:rPr>
                        <m:sty m:val="p"/>
                      </m:rPr>
                      <w:rPr>
                        <w:rFonts w:ascii="Cambria Math" w:hAnsi="Cambria Math"/>
                        <w:noProof/>
                      </w:rPr>
                      <m:t>j</m:t>
                    </m:r>
                  </m:sub>
                  <m:sup>
                    <m:r>
                      <m:rPr>
                        <m:sty m:val="p"/>
                      </m:rPr>
                      <w:rPr>
                        <w:rFonts w:ascii="Cambria Math" w:hAnsi="Cambria Math"/>
                        <w:noProof/>
                      </w:rPr>
                      <m:t>t</m:t>
                    </m:r>
                  </m:sup>
                </m:sSubSup>
                <m:r>
                  <m:rPr>
                    <m:sty m:val="p"/>
                  </m:rPr>
                  <w:rPr>
                    <w:rFonts w:ascii="Cambria Math" w:hAnsi="Cambria Math"/>
                    <w:noProof/>
                  </w:rPr>
                  <m:t>≤</m:t>
                </m:r>
                <m:sSub>
                  <m:sSubPr>
                    <m:ctrlPr>
                      <w:rPr>
                        <w:rFonts w:ascii="Cambria Math" w:hAnsi="Cambria Math"/>
                        <w:noProof/>
                      </w:rPr>
                    </m:ctrlPr>
                  </m:sSubPr>
                  <m:e>
                    <m:r>
                      <w:rPr>
                        <w:rFonts w:ascii="Cambria Math" w:hAnsi="Cambria Math"/>
                        <w:noProof/>
                      </w:rPr>
                      <m:t>W</m:t>
                    </m:r>
                  </m:e>
                  <m:sub>
                    <m:r>
                      <m:rPr>
                        <m:sty m:val="p"/>
                      </m:rPr>
                      <w:rPr>
                        <w:rFonts w:ascii="Cambria Math" w:hAnsi="Cambria Math"/>
                        <w:noProof/>
                      </w:rPr>
                      <m:t>r,j</m:t>
                    </m:r>
                  </m:sub>
                </m:sSub>
              </m:oMath>
            </m:oMathPara>
          </w:p>
        </w:tc>
        <w:tc>
          <w:tcPr>
            <w:tcW w:w="502" w:type="pct"/>
            <w:vAlign w:val="center"/>
          </w:tcPr>
          <w:p w14:paraId="0F26C604" w14:textId="453B93CA" w:rsidR="00790954" w:rsidRPr="00ED6412" w:rsidRDefault="00790954" w:rsidP="00790954">
            <w:pPr>
              <w:spacing w:line="360" w:lineRule="auto"/>
              <w:jc w:val="right"/>
              <w:rPr>
                <w:noProof/>
              </w:rPr>
            </w:pPr>
            <w:r w:rsidRPr="00ED6412">
              <w:rPr>
                <w:noProof/>
              </w:rPr>
              <w:fldChar w:fldCharType="begin"/>
            </w:r>
            <w:r w:rsidRPr="00ED6412">
              <w:rPr>
                <w:noProof/>
              </w:rPr>
              <w:instrText xml:space="preserve"> REF _Ref496045772 \h  \* MERGEFORMAT </w:instrText>
            </w:r>
            <w:r w:rsidRPr="00ED6412">
              <w:rPr>
                <w:noProof/>
              </w:rPr>
            </w:r>
            <w:r w:rsidRPr="00ED6412">
              <w:rPr>
                <w:noProof/>
              </w:rPr>
              <w:fldChar w:fldCharType="separate"/>
            </w:r>
            <w:r w:rsidR="00C05E44" w:rsidRPr="00ED6412">
              <w:rPr>
                <w:noProof/>
              </w:rPr>
              <w:t>(</w:t>
            </w:r>
            <w:r w:rsidR="00C05E44">
              <w:rPr>
                <w:noProof/>
              </w:rPr>
              <w:t>4</w:t>
            </w:r>
            <w:r w:rsidR="00C05E44" w:rsidRPr="00ED6412">
              <w:rPr>
                <w:noProof/>
              </w:rPr>
              <w:t>.</w:t>
            </w:r>
            <w:r w:rsidR="00C05E44">
              <w:rPr>
                <w:noProof/>
              </w:rPr>
              <w:t>11</w:t>
            </w:r>
            <w:r w:rsidR="00C05E44" w:rsidRPr="00ED6412">
              <w:rPr>
                <w:noProof/>
              </w:rPr>
              <w:t>)</w:t>
            </w:r>
            <w:r w:rsidRPr="00ED6412">
              <w:rPr>
                <w:noProof/>
              </w:rPr>
              <w:fldChar w:fldCharType="end"/>
            </w:r>
          </w:p>
        </w:tc>
      </w:tr>
      <w:tr w:rsidR="00A53152" w:rsidRPr="00ED6412" w14:paraId="4398CF02" w14:textId="77777777" w:rsidTr="006B29A1">
        <w:trPr>
          <w:trHeight w:val="781"/>
        </w:trPr>
        <w:tc>
          <w:tcPr>
            <w:tcW w:w="983" w:type="pct"/>
          </w:tcPr>
          <w:p w14:paraId="06480183" w14:textId="785DCDBF" w:rsidR="00790954" w:rsidRPr="00ED6412" w:rsidRDefault="00790954" w:rsidP="00C52C90">
            <w:pPr>
              <w:spacing w:line="360" w:lineRule="auto"/>
              <w:jc w:val="left"/>
            </w:pPr>
            <w:r w:rsidRPr="00ED6412">
              <w:t>Ramp rate</w:t>
            </w:r>
          </w:p>
        </w:tc>
        <w:tc>
          <w:tcPr>
            <w:tcW w:w="3515" w:type="pct"/>
            <w:vAlign w:val="center"/>
          </w:tcPr>
          <w:p w14:paraId="45E68FA2" w14:textId="61D95544" w:rsidR="00790954" w:rsidRPr="00ED6412" w:rsidRDefault="00790954" w:rsidP="00C52C90">
            <w:pPr>
              <w:spacing w:line="360" w:lineRule="auto"/>
              <w:jc w:val="right"/>
            </w:pPr>
            <m:oMathPara>
              <m:oMath>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T</m:t>
                        </m:r>
                      </m:e>
                      <m:sub>
                        <m:r>
                          <m:rPr>
                            <m:sty m:val="p"/>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t-1</m:t>
                        </m:r>
                      </m:sub>
                    </m:sSub>
                  </m:e>
                </m:d>
                <m:r>
                  <w:rPr>
                    <w:rFonts w:ascii="Cambria Math" w:hAnsi="Cambria Math" w:hint="eastAsia"/>
                  </w:rPr>
                  <m:t>×</m:t>
                </m:r>
                <m:sSub>
                  <m:sSubPr>
                    <m:ctrlPr>
                      <w:rPr>
                        <w:rFonts w:ascii="Cambria Math" w:hAnsi="Cambria Math"/>
                        <w:i/>
                        <w:iCs/>
                      </w:rPr>
                    </m:ctrlPr>
                  </m:sSubPr>
                  <m:e>
                    <m:r>
                      <w:rPr>
                        <w:rFonts w:ascii="Cambria Math" w:hAnsi="Cambria Math"/>
                      </w:rPr>
                      <m:t>RRD</m:t>
                    </m:r>
                  </m:e>
                  <m:sub>
                    <m:r>
                      <m:rPr>
                        <m:sty m:val="p"/>
                      </m:rPr>
                      <w:rPr>
                        <w:rFonts w:ascii="Cambria Math" w:hAnsi="Cambria Math"/>
                      </w:rPr>
                      <m:t>i</m:t>
                    </m:r>
                  </m:sub>
                </m:sSub>
                <m:r>
                  <w:rPr>
                    <w:rFonts w:ascii="Cambria Math" w:hAnsi="Cambria Math"/>
                  </w:rPr>
                  <m:t>≤</m:t>
                </m:r>
                <m:sSubSup>
                  <m:sSubSupPr>
                    <m:ctrlPr>
                      <w:rPr>
                        <w:rFonts w:ascii="Cambria Math" w:hAnsi="Cambria Math"/>
                        <w:iCs/>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r>
                  <w:rPr>
                    <w:rFonts w:ascii="Cambria Math" w:hAnsi="Cambria Math"/>
                  </w:rPr>
                  <m:t>-</m:t>
                </m:r>
                <m:sSubSup>
                  <m:sSubSupPr>
                    <m:ctrlPr>
                      <w:rPr>
                        <w:rFonts w:ascii="Cambria Math" w:hAnsi="Cambria Math"/>
                        <w:iCs/>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1</m:t>
                    </m:r>
                  </m:sup>
                </m:sSub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T</m:t>
                        </m:r>
                      </m:e>
                      <m:sub>
                        <m:r>
                          <m:rPr>
                            <m:sty m:val="p"/>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t-1</m:t>
                        </m:r>
                      </m:sub>
                    </m:sSub>
                  </m:e>
                </m:d>
                <m:r>
                  <w:rPr>
                    <w:rFonts w:ascii="Cambria Math" w:hAnsi="Cambria Math" w:hint="eastAsia"/>
                  </w:rPr>
                  <m:t>×</m:t>
                </m:r>
                <m:sSub>
                  <m:sSubPr>
                    <m:ctrlPr>
                      <w:rPr>
                        <w:rFonts w:ascii="Cambria Math" w:hAnsi="Cambria Math"/>
                        <w:i/>
                        <w:iCs/>
                      </w:rPr>
                    </m:ctrlPr>
                  </m:sSubPr>
                  <m:e>
                    <m:r>
                      <w:rPr>
                        <w:rFonts w:ascii="Cambria Math" w:hAnsi="Cambria Math"/>
                      </w:rPr>
                      <m:t>RRU</m:t>
                    </m:r>
                  </m:e>
                  <m:sub>
                    <m:r>
                      <m:rPr>
                        <m:sty m:val="p"/>
                      </m:rPr>
                      <w:rPr>
                        <w:rFonts w:ascii="Cambria Math" w:hAnsi="Cambria Math"/>
                      </w:rPr>
                      <m:t>i</m:t>
                    </m:r>
                  </m:sub>
                </m:sSub>
              </m:oMath>
            </m:oMathPara>
          </w:p>
        </w:tc>
        <w:tc>
          <w:tcPr>
            <w:tcW w:w="502" w:type="pct"/>
            <w:vAlign w:val="center"/>
          </w:tcPr>
          <w:p w14:paraId="39210A66" w14:textId="2A975098" w:rsidR="00790954" w:rsidRPr="00ED6412" w:rsidRDefault="00790954" w:rsidP="00790954">
            <w:pPr>
              <w:spacing w:line="360" w:lineRule="auto"/>
              <w:jc w:val="right"/>
              <w:rPr>
                <w:noProof/>
              </w:rPr>
            </w:pPr>
            <w:r w:rsidRPr="00ED6412">
              <w:rPr>
                <w:noProof/>
              </w:rPr>
              <w:fldChar w:fldCharType="begin"/>
            </w:r>
            <w:r w:rsidRPr="00ED6412">
              <w:rPr>
                <w:noProof/>
              </w:rPr>
              <w:instrText xml:space="preserve"> REF _Ref423897883 \h  \* MERGEFORMAT </w:instrText>
            </w:r>
            <w:r w:rsidRPr="00ED6412">
              <w:rPr>
                <w:noProof/>
              </w:rPr>
            </w:r>
            <w:r w:rsidRPr="00ED6412">
              <w:rPr>
                <w:noProof/>
              </w:rPr>
              <w:fldChar w:fldCharType="separate"/>
            </w:r>
            <w:r w:rsidR="00C05E44" w:rsidRPr="00ED6412">
              <w:rPr>
                <w:noProof/>
              </w:rPr>
              <w:t>(</w:t>
            </w:r>
            <w:r w:rsidR="00C05E44">
              <w:rPr>
                <w:noProof/>
              </w:rPr>
              <w:t>4</w:t>
            </w:r>
            <w:r w:rsidR="00C05E44" w:rsidRPr="00ED6412">
              <w:rPr>
                <w:noProof/>
              </w:rPr>
              <w:t>.</w:t>
            </w:r>
            <w:r w:rsidR="00C05E44">
              <w:rPr>
                <w:noProof/>
              </w:rPr>
              <w:t>12</w:t>
            </w:r>
            <w:r w:rsidR="00C05E44" w:rsidRPr="00ED6412">
              <w:rPr>
                <w:noProof/>
              </w:rPr>
              <w:t>)</w:t>
            </w:r>
            <w:r w:rsidRPr="00ED6412">
              <w:rPr>
                <w:noProof/>
              </w:rPr>
              <w:fldChar w:fldCharType="end"/>
            </w:r>
          </w:p>
        </w:tc>
      </w:tr>
      <w:tr w:rsidR="00A53152" w:rsidRPr="00ED6412" w14:paraId="454AD280" w14:textId="77777777" w:rsidTr="006B29A1">
        <w:trPr>
          <w:trHeight w:val="781"/>
        </w:trPr>
        <w:tc>
          <w:tcPr>
            <w:tcW w:w="983" w:type="pct"/>
          </w:tcPr>
          <w:p w14:paraId="18618B79" w14:textId="5551331F" w:rsidR="00790954" w:rsidRPr="00ED6412" w:rsidRDefault="00790954" w:rsidP="00C52C90">
            <w:pPr>
              <w:spacing w:line="360" w:lineRule="auto"/>
              <w:jc w:val="left"/>
            </w:pPr>
            <w:r w:rsidRPr="00ED6412">
              <w:t>Emission limit</w:t>
            </w:r>
          </w:p>
        </w:tc>
        <w:tc>
          <w:tcPr>
            <w:tcW w:w="3515" w:type="pct"/>
            <w:vAlign w:val="center"/>
          </w:tcPr>
          <w:p w14:paraId="7047FAB6" w14:textId="136EAFF8" w:rsidR="00790954" w:rsidRPr="00ED6412" w:rsidRDefault="00790954" w:rsidP="00790954">
            <w:pPr>
              <w:spacing w:line="360" w:lineRule="auto"/>
              <w:jc w:val="right"/>
            </w:pPr>
            <m:oMathPara>
              <m:oMath>
                <m:r>
                  <m:rPr>
                    <m:sty m:val="p"/>
                  </m:rPr>
                  <w:rPr>
                    <w:rFonts w:ascii="Cambria Math" w:hAnsi="Cambria Math"/>
                  </w:rPr>
                  <m:t>0≤</m:t>
                </m:r>
                <m:sSubSup>
                  <m:sSubSupPr>
                    <m:ctrlPr>
                      <w:rPr>
                        <w:rFonts w:ascii="Cambria Math" w:hAnsi="Cambria Math"/>
                      </w:rPr>
                    </m:ctrlPr>
                  </m:sSubSupPr>
                  <m:e>
                    <m:r>
                      <w:rPr>
                        <w:rFonts w:ascii="Cambria Math" w:hAnsi="Cambria Math"/>
                      </w:rPr>
                      <m:t>E</m:t>
                    </m:r>
                  </m:e>
                  <m:sub>
                    <m:r>
                      <m:rPr>
                        <m:sty m:val="p"/>
                      </m:rPr>
                      <w:rPr>
                        <w:rFonts w:ascii="Cambria Math" w:hAnsi="Cambria Math"/>
                      </w:rPr>
                      <m:t>P,i</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d>
                <m:r>
                  <m:rPr>
                    <m:sty m:val="p"/>
                  </m:rPr>
                  <w:rPr>
                    <w:rFonts w:ascii="Cambria Math" w:hAnsi="Cambria Math"/>
                  </w:rPr>
                  <m:t>≤</m:t>
                </m:r>
                <m:sSub>
                  <m:sSubPr>
                    <m:ctrlPr>
                      <w:rPr>
                        <w:rFonts w:ascii="Cambria Math" w:hAnsi="Cambria Math"/>
                      </w:rPr>
                    </m:ctrlPr>
                  </m:sSubPr>
                  <m:e>
                    <m:r>
                      <w:rPr>
                        <w:rFonts w:ascii="Cambria Math" w:hAnsi="Cambria Math"/>
                      </w:rPr>
                      <m:t>EE</m:t>
                    </m:r>
                  </m:e>
                  <m:sub>
                    <m:r>
                      <m:rPr>
                        <m:sty m:val="p"/>
                      </m:rPr>
                      <w:rPr>
                        <w:rFonts w:ascii="Cambria Math" w:hAnsi="Cambria Math"/>
                      </w:rPr>
                      <m:t>limit</m:t>
                    </m:r>
                  </m:sub>
                </m:sSub>
              </m:oMath>
            </m:oMathPara>
          </w:p>
        </w:tc>
        <w:tc>
          <w:tcPr>
            <w:tcW w:w="502" w:type="pct"/>
            <w:vAlign w:val="center"/>
          </w:tcPr>
          <w:p w14:paraId="146A18EC" w14:textId="46947DDD" w:rsidR="00790954" w:rsidRPr="00ED6412" w:rsidRDefault="00790954" w:rsidP="00790954">
            <w:pPr>
              <w:keepNext/>
              <w:spacing w:line="360" w:lineRule="auto"/>
              <w:jc w:val="right"/>
            </w:pPr>
            <w:r w:rsidRPr="00ED6412">
              <w:fldChar w:fldCharType="begin"/>
            </w:r>
            <w:r w:rsidRPr="00ED6412">
              <w:instrText xml:space="preserve"> REF _Ref496045961 \h  \* MERGEFORMAT </w:instrText>
            </w:r>
            <w:r w:rsidRPr="00ED6412">
              <w:fldChar w:fldCharType="separate"/>
            </w:r>
            <w:r w:rsidR="00C05E44" w:rsidRPr="00ED6412">
              <w:rPr>
                <w:noProof/>
              </w:rPr>
              <w:t>(</w:t>
            </w:r>
            <w:r w:rsidR="00C05E44">
              <w:rPr>
                <w:noProof/>
              </w:rPr>
              <w:t>4</w:t>
            </w:r>
            <w:r w:rsidR="00C05E44" w:rsidRPr="00ED6412">
              <w:rPr>
                <w:noProof/>
              </w:rPr>
              <w:t>.</w:t>
            </w:r>
            <w:r w:rsidR="00C05E44">
              <w:rPr>
                <w:noProof/>
              </w:rPr>
              <w:t>13</w:t>
            </w:r>
            <w:r w:rsidR="00C05E44" w:rsidRPr="00ED6412">
              <w:rPr>
                <w:noProof/>
              </w:rPr>
              <w:t>)</w:t>
            </w:r>
            <w:r w:rsidRPr="00ED6412">
              <w:fldChar w:fldCharType="end"/>
            </w:r>
          </w:p>
        </w:tc>
      </w:tr>
      <w:tr w:rsidR="00A53152" w:rsidRPr="00ED6412" w14:paraId="63D599F7" w14:textId="77777777" w:rsidTr="006B29A1">
        <w:trPr>
          <w:trHeight w:val="781"/>
        </w:trPr>
        <w:tc>
          <w:tcPr>
            <w:tcW w:w="983" w:type="pct"/>
          </w:tcPr>
          <w:p w14:paraId="661E3841" w14:textId="66EDFDD2" w:rsidR="00790954" w:rsidRPr="00ED6412" w:rsidRDefault="00790954" w:rsidP="00C52C90">
            <w:pPr>
              <w:spacing w:line="360" w:lineRule="auto"/>
              <w:jc w:val="left"/>
            </w:pPr>
            <w:r w:rsidRPr="00ED6412">
              <w:t>Spinning reserve</w:t>
            </w:r>
          </w:p>
        </w:tc>
        <w:tc>
          <w:tcPr>
            <w:tcW w:w="3515" w:type="pct"/>
            <w:vAlign w:val="center"/>
          </w:tcPr>
          <w:p w14:paraId="559DEBF1" w14:textId="71305448" w:rsidR="00790954" w:rsidRPr="00ED6412" w:rsidRDefault="008568D1" w:rsidP="00790954">
            <w:pPr>
              <w:spacing w:line="360" w:lineRule="auto"/>
              <w:jc w:val="right"/>
            </w:pPr>
            <m:oMathPara>
              <m:oMath>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m:t>
                    </m:r>
                    <m:sSub>
                      <m:sSubPr>
                        <m:ctrlPr>
                          <w:rPr>
                            <w:rFonts w:ascii="Cambria Math" w:hAnsi="Cambria Math"/>
                            <w:i/>
                            <w:noProof/>
                          </w:rPr>
                        </m:ctrlPr>
                      </m:sSubPr>
                      <m:e>
                        <m:r>
                          <w:rPr>
                            <w:rFonts w:ascii="Cambria Math" w:hAnsi="Cambria Math"/>
                            <w:noProof/>
                          </w:rPr>
                          <m:t>P</m:t>
                        </m:r>
                      </m:e>
                      <m:sub>
                        <m:r>
                          <m:rPr>
                            <m:sty m:val="p"/>
                          </m:rPr>
                          <w:rPr>
                            <w:rFonts w:ascii="Cambria Math" w:hAnsi="Cambria Math"/>
                            <w:noProof/>
                          </w:rPr>
                          <m:t>i,max</m:t>
                        </m:r>
                      </m:sub>
                    </m:sSub>
                    <m:r>
                      <w:rPr>
                        <w:rFonts w:ascii="Cambria Math" w:hAnsi="Cambria Math"/>
                      </w:rPr>
                      <m:t>-</m:t>
                    </m:r>
                  </m:e>
                </m:nary>
                <m:sSubSup>
                  <m:sSubSupPr>
                    <m:ctrlPr>
                      <w:rPr>
                        <w:rFonts w:ascii="Cambria Math" w:hAnsi="Cambria Math"/>
                        <w:iCs/>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r>
                  <w:rPr>
                    <w:rFonts w:ascii="Cambria Math" w:hAnsi="Cambria Math"/>
                  </w:rPr>
                  <m:t>)≥</m:t>
                </m:r>
                <m:sSup>
                  <m:sSupPr>
                    <m:ctrlPr>
                      <w:rPr>
                        <w:rFonts w:ascii="Cambria Math" w:hAnsi="Cambria Math"/>
                      </w:rPr>
                    </m:ctrlPr>
                  </m:sSupPr>
                  <m:e>
                    <m:r>
                      <w:rPr>
                        <w:rFonts w:ascii="Cambria Math" w:hAnsi="Cambria Math"/>
                      </w:rPr>
                      <m:t>SR</m:t>
                    </m:r>
                  </m:e>
                  <m:sup>
                    <m:r>
                      <m:rPr>
                        <m:sty m:val="p"/>
                      </m:rPr>
                      <w:rPr>
                        <w:rFonts w:ascii="Cambria Math" w:hAnsi="Cambria Math"/>
                      </w:rPr>
                      <m:t>t</m:t>
                    </m:r>
                  </m:sup>
                </m:sSup>
              </m:oMath>
            </m:oMathPara>
          </w:p>
        </w:tc>
        <w:tc>
          <w:tcPr>
            <w:tcW w:w="502" w:type="pct"/>
            <w:vAlign w:val="center"/>
          </w:tcPr>
          <w:p w14:paraId="26714E4D" w14:textId="5946A957" w:rsidR="00790954" w:rsidRPr="00ED6412" w:rsidRDefault="00790954" w:rsidP="00790954">
            <w:pPr>
              <w:spacing w:line="360" w:lineRule="auto"/>
              <w:jc w:val="right"/>
              <w:rPr>
                <w:noProof/>
              </w:rPr>
            </w:pPr>
            <w:r w:rsidRPr="00ED6412">
              <w:rPr>
                <w:noProof/>
              </w:rPr>
              <w:fldChar w:fldCharType="begin"/>
            </w:r>
            <w:r w:rsidRPr="00ED6412">
              <w:rPr>
                <w:noProof/>
              </w:rPr>
              <w:instrText xml:space="preserve"> REF _Ref488940531 \h  \* MERGEFORMAT </w:instrText>
            </w:r>
            <w:r w:rsidRPr="00ED6412">
              <w:rPr>
                <w:noProof/>
              </w:rPr>
            </w:r>
            <w:r w:rsidRPr="00ED6412">
              <w:rPr>
                <w:noProof/>
              </w:rPr>
              <w:fldChar w:fldCharType="separate"/>
            </w:r>
            <w:r w:rsidR="00C05E44" w:rsidRPr="00ED6412">
              <w:rPr>
                <w:noProof/>
              </w:rPr>
              <w:t>(</w:t>
            </w:r>
            <w:r w:rsidR="00C05E44">
              <w:rPr>
                <w:noProof/>
              </w:rPr>
              <w:t>4</w:t>
            </w:r>
            <w:r w:rsidR="00C05E44" w:rsidRPr="00ED6412">
              <w:rPr>
                <w:noProof/>
              </w:rPr>
              <w:t>.</w:t>
            </w:r>
            <w:r w:rsidR="00C05E44">
              <w:rPr>
                <w:noProof/>
              </w:rPr>
              <w:t>14</w:t>
            </w:r>
            <w:r w:rsidR="00C05E44" w:rsidRPr="00ED6412">
              <w:rPr>
                <w:noProof/>
              </w:rPr>
              <w:t>)</w:t>
            </w:r>
            <w:r w:rsidRPr="00ED6412">
              <w:rPr>
                <w:noProof/>
              </w:rPr>
              <w:fldChar w:fldCharType="end"/>
            </w:r>
          </w:p>
        </w:tc>
      </w:tr>
    </w:tbl>
    <w:p w14:paraId="27FC9970" w14:textId="77777777" w:rsidR="00DF53B3" w:rsidRPr="00ED6412" w:rsidRDefault="00DF53B3" w:rsidP="004C1551">
      <w:pPr>
        <w:spacing w:after="120"/>
      </w:pPr>
    </w:p>
    <w:p w14:paraId="1F1FEA32" w14:textId="54642F75" w:rsidR="00E20FB9" w:rsidRPr="00ED6412" w:rsidRDefault="00E20FB9" w:rsidP="00A326F0">
      <w:pPr>
        <w:pStyle w:val="Heading4"/>
      </w:pPr>
      <w:bookmarkStart w:id="279" w:name="_Toc523347808"/>
      <w:r w:rsidRPr="00ED6412">
        <w:lastRenderedPageBreak/>
        <w:t>Cost functions</w:t>
      </w:r>
      <w:bookmarkEnd w:id="279"/>
    </w:p>
    <w:p w14:paraId="02FF1C3B" w14:textId="281207B7" w:rsidR="00E20FB9" w:rsidRPr="00ED6412" w:rsidRDefault="00E20FB9" w:rsidP="009F5511">
      <w:pPr>
        <w:spacing w:after="0"/>
      </w:pPr>
      <w:r w:rsidRPr="00ED6412">
        <w:t xml:space="preserve">The cost function </w:t>
      </w:r>
      <w:r w:rsidR="000C568C" w:rsidRPr="00ED6412">
        <w:rPr>
          <w:i/>
        </w:rPr>
        <w:t>C</w:t>
      </w:r>
      <w:r w:rsidR="00BF0E41" w:rsidRPr="00ED6412">
        <w:rPr>
          <w:i/>
        </w:rPr>
        <w:t>(t)</w:t>
      </w:r>
      <w:r w:rsidR="000C568C" w:rsidRPr="00ED6412">
        <w:t xml:space="preserve"> </w:t>
      </w:r>
      <w:r w:rsidRPr="00ED6412">
        <w:t>aims to minimize the running cost of the generators in the electrical power system</w:t>
      </w:r>
      <w:r w:rsidR="00650081" w:rsidRPr="00ED6412">
        <w:t xml:space="preserve"> during a period of time</w:t>
      </w:r>
      <w:r w:rsidR="00647424" w:rsidRPr="00ED6412">
        <w:t xml:space="preserve">, </w:t>
      </w:r>
      <w:r w:rsidR="009952D8" w:rsidRPr="00ED6412">
        <w:t>and this</w:t>
      </w:r>
      <w:r w:rsidR="00647424" w:rsidRPr="00ED6412">
        <w:t xml:space="preserve"> is given in </w:t>
      </w:r>
      <w:r w:rsidR="002C5BB2" w:rsidRPr="00ED6412">
        <w:t>E</w:t>
      </w:r>
      <w:r w:rsidR="00056279" w:rsidRPr="00ED6412">
        <w:t xml:space="preserve">quation </w:t>
      </w:r>
      <w:r w:rsidR="00C335BB" w:rsidRPr="00ED6412">
        <w:fldChar w:fldCharType="begin"/>
      </w:r>
      <w:r w:rsidR="00C335BB" w:rsidRPr="00ED6412">
        <w:instrText xml:space="preserve"> REF _Ref496023500 \h </w:instrText>
      </w:r>
      <w:r w:rsidR="00A63E2B" w:rsidRPr="00ED6412">
        <w:instrText xml:space="preserve"> \* MERGEFORMAT </w:instrText>
      </w:r>
      <w:r w:rsidR="00C335BB" w:rsidRPr="00ED6412">
        <w:fldChar w:fldCharType="separate"/>
      </w:r>
      <w:r w:rsidR="00C05E44" w:rsidRPr="00ED6412">
        <w:t>(</w:t>
      </w:r>
      <w:r w:rsidR="00C05E44">
        <w:rPr>
          <w:noProof/>
        </w:rPr>
        <w:t>4</w:t>
      </w:r>
      <w:r w:rsidR="00C05E44" w:rsidRPr="00ED6412">
        <w:rPr>
          <w:noProof/>
        </w:rPr>
        <w:t>.</w:t>
      </w:r>
      <w:r w:rsidR="00C05E44">
        <w:rPr>
          <w:noProof/>
        </w:rPr>
        <w:t>1</w:t>
      </w:r>
      <w:r w:rsidR="00C05E44" w:rsidRPr="00ED6412">
        <w:t>)</w:t>
      </w:r>
      <w:r w:rsidR="00C335BB" w:rsidRPr="00ED6412">
        <w:fldChar w:fldCharType="end"/>
      </w:r>
      <w:r w:rsidRPr="00ED6412">
        <w:t xml:space="preserve">. </w:t>
      </w:r>
      <w:r w:rsidR="009F5511" w:rsidRPr="00ED6412">
        <w:t xml:space="preserve">The conventional power cost and direct wind power cost are </w:t>
      </w:r>
      <w:r w:rsidR="00F04D89" w:rsidRPr="00ED6412">
        <w:t>as</w:t>
      </w:r>
      <w:r w:rsidR="00E90C54" w:rsidRPr="00ED6412">
        <w:t xml:space="preserve"> given in</w:t>
      </w:r>
      <w:r w:rsidR="009F5511" w:rsidRPr="00ED6412">
        <w:t xml:space="preserve"> </w:t>
      </w:r>
      <w:r w:rsidR="002C5BB2" w:rsidRPr="00ED6412">
        <w:t>E</w:t>
      </w:r>
      <w:r w:rsidR="009F5511" w:rsidRPr="00ED6412">
        <w:t>quation</w:t>
      </w:r>
      <w:r w:rsidR="00220462" w:rsidRPr="00ED6412">
        <w:t>s</w:t>
      </w:r>
      <w:r w:rsidR="009F5511" w:rsidRPr="00ED6412">
        <w:t xml:space="preserve"> </w:t>
      </w:r>
      <w:r w:rsidR="009F5511" w:rsidRPr="00ED6412">
        <w:fldChar w:fldCharType="begin"/>
      </w:r>
      <w:r w:rsidR="009F5511" w:rsidRPr="00ED6412">
        <w:instrText xml:space="preserve"> REF _Ref496023594 \h </w:instrText>
      </w:r>
      <w:r w:rsidR="00A63E2B" w:rsidRPr="00ED6412">
        <w:instrText xml:space="preserve"> \* MERGEFORMAT </w:instrText>
      </w:r>
      <w:r w:rsidR="009F5511" w:rsidRPr="00ED6412">
        <w:fldChar w:fldCharType="separate"/>
      </w:r>
      <w:r w:rsidR="00C05E44" w:rsidRPr="00ED6412">
        <w:t>(</w:t>
      </w:r>
      <w:r w:rsidR="00C05E44">
        <w:rPr>
          <w:noProof/>
        </w:rPr>
        <w:t>4</w:t>
      </w:r>
      <w:r w:rsidR="00C05E44" w:rsidRPr="00ED6412">
        <w:rPr>
          <w:noProof/>
        </w:rPr>
        <w:t>.</w:t>
      </w:r>
      <w:r w:rsidR="00C05E44">
        <w:rPr>
          <w:noProof/>
        </w:rPr>
        <w:t>2</w:t>
      </w:r>
      <w:r w:rsidR="00C05E44" w:rsidRPr="00ED6412">
        <w:t>)</w:t>
      </w:r>
      <w:r w:rsidR="009F5511" w:rsidRPr="00ED6412">
        <w:fldChar w:fldCharType="end"/>
      </w:r>
      <w:r w:rsidR="009F5511" w:rsidRPr="00ED6412">
        <w:t xml:space="preserve"> and </w:t>
      </w:r>
      <w:r w:rsidR="009F5511" w:rsidRPr="00ED6412">
        <w:fldChar w:fldCharType="begin"/>
      </w:r>
      <w:r w:rsidR="009F5511" w:rsidRPr="00ED6412">
        <w:instrText xml:space="preserve"> REF _Ref496023599 \h </w:instrText>
      </w:r>
      <w:r w:rsidR="00A63E2B" w:rsidRPr="00ED6412">
        <w:instrText xml:space="preserve"> \* MERGEFORMAT </w:instrText>
      </w:r>
      <w:r w:rsidR="009F5511" w:rsidRPr="00ED6412">
        <w:fldChar w:fldCharType="separate"/>
      </w:r>
      <w:r w:rsidR="00C05E44" w:rsidRPr="00ED6412">
        <w:rPr>
          <w:noProof/>
        </w:rPr>
        <w:t>(</w:t>
      </w:r>
      <w:r w:rsidR="00C05E44">
        <w:rPr>
          <w:noProof/>
        </w:rPr>
        <w:t>4</w:t>
      </w:r>
      <w:r w:rsidR="00C05E44" w:rsidRPr="00ED6412">
        <w:rPr>
          <w:noProof/>
        </w:rPr>
        <w:t>.</w:t>
      </w:r>
      <w:r w:rsidR="00C05E44">
        <w:rPr>
          <w:noProof/>
        </w:rPr>
        <w:t>3</w:t>
      </w:r>
      <w:r w:rsidR="00C05E44" w:rsidRPr="00ED6412">
        <w:rPr>
          <w:noProof/>
        </w:rPr>
        <w:t>)</w:t>
      </w:r>
      <w:r w:rsidR="009F5511" w:rsidRPr="00ED6412">
        <w:fldChar w:fldCharType="end"/>
      </w:r>
      <w:r w:rsidR="009F5511" w:rsidRPr="00ED6412">
        <w:t>, respectively.</w:t>
      </w:r>
    </w:p>
    <w:p w14:paraId="6216B1A3" w14:textId="02C8AEDD" w:rsidR="00630CFE" w:rsidRPr="00ED6412" w:rsidRDefault="00134409" w:rsidP="004C1551">
      <w:r w:rsidRPr="00ED6412">
        <w:t>The overestimation cost function of the wind-powered generator is due to the available wind power being less than the scheduled wind power</w:t>
      </w:r>
      <w:r w:rsidR="00B31095" w:rsidRPr="00ED6412">
        <w:t xml:space="preserve">, where the reserved power is required to </w:t>
      </w:r>
      <w:r w:rsidR="00236799" w:rsidRPr="00ED6412">
        <w:t xml:space="preserve">meet the deficiency in the </w:t>
      </w:r>
      <w:r w:rsidR="00B31095" w:rsidRPr="00ED6412">
        <w:t xml:space="preserve">scheduled wind power </w:t>
      </w:r>
      <w:r w:rsidR="00E90C54" w:rsidRPr="00ED6412">
        <w:t>for the</w:t>
      </w:r>
      <w:r w:rsidR="00B31095" w:rsidRPr="00ED6412">
        <w:t xml:space="preserve"> demand</w:t>
      </w:r>
      <w:r w:rsidRPr="00ED6412">
        <w:t>. The available wind power is the wind power available from the wind farm without any manipulations, such as a throttle</w:t>
      </w:r>
      <w:r w:rsidR="009952D8" w:rsidRPr="00ED6412">
        <w:t>,</w:t>
      </w:r>
      <w:r w:rsidRPr="00ED6412">
        <w:t xml:space="preserve"> or</w:t>
      </w:r>
      <w:r w:rsidR="009952D8" w:rsidRPr="00ED6412">
        <w:t xml:space="preserve"> being</w:t>
      </w:r>
      <w:r w:rsidRPr="00ED6412">
        <w:t xml:space="preserve"> curtailed due to the grid load. This cost is for the reserve requirement related to the difference between the available wind power and the scheduled wind power. </w:t>
      </w:r>
    </w:p>
    <w:p w14:paraId="0FEAB018" w14:textId="050400B6" w:rsidR="00E20FB9" w:rsidRPr="00ED6412" w:rsidRDefault="002241D5" w:rsidP="004C1551">
      <w:r w:rsidRPr="00ED6412">
        <w:t>Moreover, i</w:t>
      </w:r>
      <w:r w:rsidR="00B31095" w:rsidRPr="00ED6412">
        <w:t xml:space="preserve">n this </w:t>
      </w:r>
      <w:r w:rsidR="00E34258" w:rsidRPr="00ED6412">
        <w:t xml:space="preserve">WSCS </w:t>
      </w:r>
      <w:r w:rsidR="00B31095" w:rsidRPr="00ED6412">
        <w:t xml:space="preserve">model, the </w:t>
      </w:r>
      <w:r w:rsidR="00E34258" w:rsidRPr="00ED6412">
        <w:t>ESS</w:t>
      </w:r>
      <w:r w:rsidR="00B31095" w:rsidRPr="00ED6412">
        <w:t xml:space="preserve"> can discharge stored energy to replenish the scheduled wind power to reduce the overestimate cost compare</w:t>
      </w:r>
      <w:r w:rsidR="00E90C54" w:rsidRPr="00ED6412">
        <w:t>d</w:t>
      </w:r>
      <w:r w:rsidR="00B31095" w:rsidRPr="00ED6412">
        <w:t xml:space="preserve"> to the model without </w:t>
      </w:r>
      <w:r w:rsidR="00D309A1" w:rsidRPr="00ED6412">
        <w:t>ESS</w:t>
      </w:r>
      <w:r w:rsidR="00134409" w:rsidRPr="00ED6412">
        <w:t>, nam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0A05CC00" w14:textId="77777777" w:rsidTr="00200340">
        <w:tc>
          <w:tcPr>
            <w:tcW w:w="7888" w:type="dxa"/>
            <w:vAlign w:val="center"/>
          </w:tcPr>
          <w:p w14:paraId="39724617" w14:textId="75C3FFD9" w:rsidR="00E20FB9" w:rsidRPr="00ED6412" w:rsidRDefault="008568D1" w:rsidP="00DE191A">
            <w:pPr>
              <w:jc w:val="center"/>
            </w:pPr>
            <m:oMathPara>
              <m:oMath>
                <m:sSubSup>
                  <m:sSubSupPr>
                    <m:ctrlPr>
                      <w:rPr>
                        <w:rFonts w:ascii="Cambria Math" w:hAnsi="Cambria Math"/>
                      </w:rPr>
                    </m:ctrlPr>
                  </m:sSubSupPr>
                  <m:e>
                    <m:r>
                      <w:rPr>
                        <w:rFonts w:ascii="Cambria Math" w:hAnsi="Cambria Math"/>
                      </w:rPr>
                      <m:t>C</m:t>
                    </m:r>
                  </m:e>
                  <m:sub>
                    <m:r>
                      <m:rPr>
                        <m:sty m:val="p"/>
                      </m:rPr>
                      <w:rPr>
                        <w:rFonts w:ascii="Cambria Math" w:hAnsi="Cambria Math"/>
                      </w:rPr>
                      <m:t>O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e>
                </m:d>
                <m:r>
                  <w:rPr>
                    <w:rFonts w:ascii="Cambria Math" w:hAnsi="Cambria Math"/>
                  </w:rPr>
                  <m:t xml:space="preserve">= </m:t>
                </m:r>
                <m:sSub>
                  <m:sSubPr>
                    <m:ctrlPr>
                      <w:rPr>
                        <w:rFonts w:ascii="Cambria Math" w:hAnsi="Cambria Math"/>
                      </w:rPr>
                    </m:ctrlPr>
                  </m:sSubPr>
                  <m:e>
                    <m:r>
                      <w:rPr>
                        <w:rFonts w:ascii="Cambria Math" w:hAnsi="Cambria Math"/>
                      </w:rPr>
                      <m:t>k</m:t>
                    </m:r>
                  </m:e>
                  <m:sub>
                    <m:r>
                      <m:rPr>
                        <m:sty m:val="p"/>
                      </m:rPr>
                      <w:rPr>
                        <w:rFonts w:ascii="Cambria Math" w:hAnsi="Cambria Math"/>
                      </w:rPr>
                      <m:t>O,j</m:t>
                    </m:r>
                  </m:sub>
                </m:sSub>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P</m:t>
                    </m:r>
                  </m:e>
                  <m:sub>
                    <m:r>
                      <m:rPr>
                        <m:sty m:val="p"/>
                      </m:rPr>
                      <w:rPr>
                        <w:rFonts w:ascii="Cambria Math" w:hAnsi="Cambria Math"/>
                      </w:rPr>
                      <m:t>dcg</m:t>
                    </m:r>
                  </m:sub>
                  <m:sup>
                    <m:r>
                      <m:rPr>
                        <m:sty m:val="p"/>
                      </m:rPr>
                      <w:rPr>
                        <w:rFonts w:ascii="Cambria Math" w:hAnsi="Cambria Math"/>
                      </w:rPr>
                      <m:t>t</m:t>
                    </m:r>
                  </m:sup>
                </m:sSubSup>
                <m:r>
                  <w:rPr>
                    <w:rFonts w:ascii="Cambria Math" w:hAnsi="Cambria Math"/>
                  </w:rPr>
                  <m:t>)</m:t>
                </m:r>
              </m:oMath>
            </m:oMathPara>
          </w:p>
        </w:tc>
        <w:tc>
          <w:tcPr>
            <w:tcW w:w="616" w:type="dxa"/>
            <w:vAlign w:val="center"/>
          </w:tcPr>
          <w:p w14:paraId="6FF7A1C4" w14:textId="7BBB99EF" w:rsidR="00E20FB9" w:rsidRPr="00ED6412" w:rsidRDefault="00E20FB9" w:rsidP="004C1551">
            <w:pPr>
              <w:jc w:val="center"/>
              <w:rPr>
                <w:noProof/>
              </w:rPr>
            </w:pPr>
            <w:bookmarkStart w:id="280" w:name="_Ref423883746"/>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5</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1</w:t>
            </w:r>
            <w:r w:rsidR="006B1469" w:rsidRPr="00ED6412">
              <w:rPr>
                <w:noProof/>
              </w:rPr>
              <w:fldChar w:fldCharType="end"/>
            </w:r>
            <w:r w:rsidRPr="00ED6412">
              <w:rPr>
                <w:noProof/>
              </w:rPr>
              <w:t>)</w:t>
            </w:r>
            <w:bookmarkEnd w:id="280"/>
          </w:p>
        </w:tc>
      </w:tr>
      <w:tr w:rsidR="00A53152" w:rsidRPr="00ED6412" w14:paraId="53EB2D3A" w14:textId="77777777" w:rsidTr="00200340">
        <w:tc>
          <w:tcPr>
            <w:tcW w:w="7888" w:type="dxa"/>
            <w:vAlign w:val="center"/>
          </w:tcPr>
          <w:p w14:paraId="1B6FCFC7" w14:textId="193A90B0" w:rsidR="00F3110E" w:rsidRPr="00ED6412" w:rsidRDefault="008568D1" w:rsidP="00E32CFB">
            <w:pPr>
              <w:jc w:val="center"/>
              <w:rPr>
                <w:i/>
              </w:rPr>
            </w:pPr>
            <m:oMathPara>
              <m:oMath>
                <m:sSubSup>
                  <m:sSubSupPr>
                    <m:ctrlPr>
                      <w:rPr>
                        <w:rFonts w:ascii="Cambria Math" w:hAnsi="Cambria Math"/>
                      </w:rPr>
                    </m:ctrlPr>
                  </m:sSubSupPr>
                  <m:e>
                    <m:r>
                      <w:rPr>
                        <w:rFonts w:ascii="Cambria Math" w:hAnsi="Cambria Math"/>
                      </w:rPr>
                      <m:t>C</m:t>
                    </m:r>
                  </m:e>
                  <m:sub>
                    <m:r>
                      <m:rPr>
                        <m:sty m:val="p"/>
                      </m:rPr>
                      <w:rPr>
                        <w:rFonts w:ascii="Cambria Math" w:hAnsi="Cambria Math"/>
                      </w:rPr>
                      <m:t>O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e>
                </m:d>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O,j</m:t>
                    </m:r>
                  </m:sub>
                </m:sSub>
                <m:r>
                  <w:rPr>
                    <w:rFonts w:ascii="Cambria Math" w:hAnsi="Cambria Math"/>
                  </w:rPr>
                  <m:t>×</m:t>
                </m:r>
                <m:d>
                  <m:dPr>
                    <m:ctrlPr>
                      <w:rPr>
                        <w:rFonts w:ascii="Cambria Math" w:hAnsi="Cambria Math"/>
                        <w:i/>
                      </w:rPr>
                    </m:ctrlPr>
                  </m:dPr>
                  <m:e>
                    <m:eqArr>
                      <m:eqArrPr>
                        <m:ctrlPr>
                          <w:rPr>
                            <w:rFonts w:ascii="Cambria Math" w:hAnsi="Cambria Math"/>
                            <w:i/>
                          </w:rPr>
                        </m:ctrlPr>
                      </m:eqArrPr>
                      <m:e>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w</m:t>
                                </m:r>
                              </m:e>
                              <m:sub>
                                <m:r>
                                  <m:rPr>
                                    <m:sty m:val="p"/>
                                  </m:rPr>
                                  <w:rPr>
                                    <w:rFonts w:ascii="Cambria Math" w:hAnsi="Cambria Math"/>
                                  </w:rPr>
                                  <m:t>j</m:t>
                                </m:r>
                              </m:sub>
                            </m:sSub>
                          </m:sup>
                          <m:e>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r>
                                  <w:rPr>
                                    <w:rFonts w:ascii="Cambria Math" w:hAnsi="Cambria Math"/>
                                  </w:rPr>
                                  <m:t>-</m:t>
                                </m:r>
                                <m:sSup>
                                  <m:sSupPr>
                                    <m:ctrlPr>
                                      <w:rPr>
                                        <w:rFonts w:ascii="Cambria Math" w:hAnsi="Cambria Math"/>
                                      </w:rPr>
                                    </m:ctrlPr>
                                  </m:sSupPr>
                                  <m:e>
                                    <m:r>
                                      <w:rPr>
                                        <w:rFonts w:ascii="Cambria Math" w:hAnsi="Cambria Math"/>
                                      </w:rPr>
                                      <m:t>w</m:t>
                                    </m:r>
                                  </m:e>
                                  <m:sup>
                                    <m:r>
                                      <m:rPr>
                                        <m:sty m:val="p"/>
                                      </m:rPr>
                                      <w:rPr>
                                        <w:rFonts w:ascii="Cambria Math" w:hAnsi="Cambria Math"/>
                                      </w:rPr>
                                      <m:t>t</m:t>
                                    </m:r>
                                  </m:sup>
                                </m:sSup>
                              </m:e>
                            </m:d>
                            <m:sSub>
                              <m:sSubPr>
                                <m:ctrlPr>
                                  <w:rPr>
                                    <w:rFonts w:ascii="Cambria Math" w:hAnsi="Cambria Math"/>
                                    <w:i/>
                                  </w:rPr>
                                </m:ctrlPr>
                              </m:sSubPr>
                              <m:e>
                                <m:r>
                                  <w:rPr>
                                    <w:rFonts w:ascii="Cambria Math" w:hAnsi="Cambria Math"/>
                                  </w:rPr>
                                  <m:t>f</m:t>
                                </m:r>
                              </m:e>
                              <m:sub>
                                <m:r>
                                  <w:rPr>
                                    <w:rFonts w:ascii="Cambria Math" w:hAnsi="Cambria Math"/>
                                  </w:rPr>
                                  <m:t>W</m:t>
                                </m:r>
                              </m:sub>
                            </m:sSub>
                            <m:d>
                              <m:dPr>
                                <m:ctrlPr>
                                  <w:rPr>
                                    <w:rFonts w:ascii="Cambria Math" w:hAnsi="Cambria Math"/>
                                    <w:i/>
                                  </w:rPr>
                                </m:ctrlPr>
                              </m:dPr>
                              <m:e>
                                <m:sSup>
                                  <m:sSupPr>
                                    <m:ctrlPr>
                                      <w:rPr>
                                        <w:rFonts w:ascii="Cambria Math" w:hAnsi="Cambria Math"/>
                                      </w:rPr>
                                    </m:ctrlPr>
                                  </m:sSupPr>
                                  <m:e>
                                    <m:r>
                                      <w:rPr>
                                        <w:rFonts w:ascii="Cambria Math" w:hAnsi="Cambria Math"/>
                                      </w:rPr>
                                      <m:t>w</m:t>
                                    </m:r>
                                  </m:e>
                                  <m:sup>
                                    <m:r>
                                      <m:rPr>
                                        <m:sty m:val="p"/>
                                      </m:rPr>
                                      <w:rPr>
                                        <w:rFonts w:ascii="Cambria Math" w:hAnsi="Cambria Math"/>
                                      </w:rPr>
                                      <m:t>t</m:t>
                                    </m:r>
                                  </m:sup>
                                </m:sSup>
                              </m:e>
                            </m:d>
                            <m:r>
                              <w:rPr>
                                <w:rFonts w:ascii="Cambria Math" w:hAnsi="Cambria Math"/>
                              </w:rPr>
                              <m:t>d</m:t>
                            </m:r>
                            <m:sSup>
                              <m:sSupPr>
                                <m:ctrlPr>
                                  <w:rPr>
                                    <w:rFonts w:ascii="Cambria Math" w:hAnsi="Cambria Math"/>
                                  </w:rPr>
                                </m:ctrlPr>
                              </m:sSupPr>
                              <m:e>
                                <m:r>
                                  <w:rPr>
                                    <w:rFonts w:ascii="Cambria Math" w:hAnsi="Cambria Math"/>
                                  </w:rPr>
                                  <m:t>w</m:t>
                                </m:r>
                              </m:e>
                              <m:sup>
                                <m:r>
                                  <m:rPr>
                                    <m:sty m:val="p"/>
                                  </m:rPr>
                                  <w:rPr>
                                    <w:rFonts w:ascii="Cambria Math" w:hAnsi="Cambria Math"/>
                                  </w:rPr>
                                  <m:t>t</m:t>
                                </m:r>
                              </m:sup>
                            </m:sSup>
                          </m:e>
                        </m:nary>
                      </m:e>
                      <m:e>
                        <m:r>
                          <w:rPr>
                            <w:rFonts w:ascii="Cambria Math" w:hAnsi="Cambria Math"/>
                          </w:rPr>
                          <m:t>+Pr</m:t>
                        </m:r>
                        <m:d>
                          <m:dPr>
                            <m:begChr m:val="{"/>
                            <m:endChr m:val="}"/>
                            <m:ctrlPr>
                              <w:rPr>
                                <w:rFonts w:ascii="Cambria Math" w:hAnsi="Cambria Math"/>
                                <w:i/>
                              </w:rPr>
                            </m:ctrlPr>
                          </m:dPr>
                          <m:e>
                            <m:sSup>
                              <m:sSupPr>
                                <m:ctrlPr>
                                  <w:rPr>
                                    <w:rFonts w:ascii="Cambria Math" w:hAnsi="Cambria Math"/>
                                  </w:rPr>
                                </m:ctrlPr>
                              </m:sSupPr>
                              <m:e>
                                <m:r>
                                  <w:rPr>
                                    <w:rFonts w:ascii="Cambria Math" w:hAnsi="Cambria Math"/>
                                  </w:rPr>
                                  <m:t>w</m:t>
                                </m:r>
                              </m:e>
                              <m:sup>
                                <m:r>
                                  <m:rPr>
                                    <m:sty m:val="p"/>
                                  </m:rPr>
                                  <w:rPr>
                                    <w:rFonts w:ascii="Cambria Math" w:hAnsi="Cambria Math"/>
                                  </w:rPr>
                                  <m:t>t</m:t>
                                </m:r>
                              </m:sup>
                            </m:sSup>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P</m:t>
                            </m:r>
                          </m:e>
                          <m:sub>
                            <m:r>
                              <m:rPr>
                                <m:sty m:val="p"/>
                              </m:rPr>
                              <w:rPr>
                                <w:rFonts w:ascii="Cambria Math" w:hAnsi="Cambria Math"/>
                              </w:rPr>
                              <m:t>dcg</m:t>
                            </m:r>
                          </m:sub>
                          <m:sup>
                            <m:r>
                              <m:rPr>
                                <m:sty m:val="p"/>
                              </m:rPr>
                              <w:rPr>
                                <w:rFonts w:ascii="Cambria Math" w:hAnsi="Cambria Math"/>
                              </w:rPr>
                              <m:t>t</m:t>
                            </m:r>
                          </m:sup>
                        </m:sSubSup>
                        <m:ctrlPr>
                          <w:rPr>
                            <w:rFonts w:ascii="Cambria Math" w:hAnsi="Cambria Math"/>
                            <w:i/>
                            <w:noProof/>
                          </w:rPr>
                        </m:ctrlPr>
                      </m:e>
                    </m:eqArr>
                  </m:e>
                </m:d>
              </m:oMath>
            </m:oMathPara>
          </w:p>
        </w:tc>
        <w:tc>
          <w:tcPr>
            <w:tcW w:w="616" w:type="dxa"/>
            <w:vAlign w:val="center"/>
          </w:tcPr>
          <w:p w14:paraId="2B82CC7A" w14:textId="6DA027CF" w:rsidR="00F3110E" w:rsidRPr="00ED6412" w:rsidRDefault="00046C11" w:rsidP="00046C11">
            <w:pPr>
              <w:jc w:val="center"/>
              <w:rPr>
                <w:noProof/>
              </w:rPr>
            </w:pPr>
            <w:r w:rsidRPr="00ED6412">
              <w:rPr>
                <w:noProof/>
              </w:rPr>
              <w:t xml:space="preserve"> </w:t>
            </w:r>
          </w:p>
        </w:tc>
      </w:tr>
    </w:tbl>
    <w:p w14:paraId="091CB204" w14:textId="12C9F09C" w:rsidR="00557857" w:rsidRPr="00ED6412" w:rsidRDefault="00E20FB9" w:rsidP="00557857">
      <w:pPr>
        <w:spacing w:after="0"/>
      </w:pPr>
      <w:r w:rsidRPr="00ED6412">
        <w:t xml:space="preserve">where </w:t>
      </w:r>
      <w:r w:rsidRPr="00ED6412">
        <w:rPr>
          <w:i/>
        </w:rPr>
        <w:t>Pr</w:t>
      </w:r>
      <w:r w:rsidRPr="00ED6412">
        <w:t>{</w:t>
      </w:r>
      <m:oMath>
        <m:sSup>
          <m:sSupPr>
            <m:ctrlPr>
              <w:rPr>
                <w:rFonts w:ascii="Cambria Math" w:hAnsi="Cambria Math"/>
                <w:i/>
                <w:lang w:eastAsia="en-US"/>
              </w:rPr>
            </m:ctrlPr>
          </m:sSupPr>
          <m:e>
            <m:r>
              <w:rPr>
                <w:rFonts w:ascii="Cambria Math" w:hAnsi="Cambria Math"/>
              </w:rPr>
              <m:t>w</m:t>
            </m:r>
          </m:e>
          <m:sup>
            <m:r>
              <w:rPr>
                <w:rFonts w:ascii="Cambria Math" w:hAnsi="Cambria Math"/>
              </w:rPr>
              <m:t>t</m:t>
            </m:r>
          </m:sup>
        </m:sSup>
      </m:oMath>
      <w:r w:rsidRPr="00ED6412">
        <w:t xml:space="preserve"> = 0} is the probability of </w:t>
      </w:r>
      <w:r w:rsidR="00E90C54" w:rsidRPr="00ED6412">
        <w:t xml:space="preserve">the </w:t>
      </w:r>
      <w:r w:rsidRPr="00ED6412">
        <w:t>wind power being</w:t>
      </w:r>
      <w:r w:rsidR="00761D10" w:rsidRPr="00ED6412">
        <w:t xml:space="preserve"> zero</w:t>
      </w:r>
      <w:r w:rsidR="00051973" w:rsidRPr="00ED6412">
        <w:t>,</w:t>
      </w:r>
      <w:r w:rsidR="00761D10" w:rsidRPr="00ED6412">
        <w:t xml:space="preserve"> </w:t>
      </w:r>
      <m:oMath>
        <m:sSubSup>
          <m:sSubSupPr>
            <m:ctrlPr>
              <w:rPr>
                <w:rFonts w:ascii="Cambria Math" w:hAnsi="Cambria Math"/>
              </w:rPr>
            </m:ctrlPr>
          </m:sSubSupPr>
          <m:e>
            <m:r>
              <w:rPr>
                <w:rFonts w:ascii="Cambria Math" w:hAnsi="Cambria Math"/>
              </w:rPr>
              <m:t>C</m:t>
            </m:r>
          </m:e>
          <m:sub>
            <m:r>
              <m:rPr>
                <m:sty m:val="p"/>
              </m:rPr>
              <w:rPr>
                <w:rFonts w:ascii="Cambria Math" w:hAnsi="Cambria Math"/>
              </w:rPr>
              <m:t>OW,j</m:t>
            </m:r>
          </m:sub>
          <m:sup>
            <m:r>
              <m:rPr>
                <m:sty m:val="p"/>
              </m:rPr>
              <w:rPr>
                <w:rFonts w:ascii="Cambria Math" w:hAnsi="Cambria Math"/>
              </w:rPr>
              <m:t>t</m:t>
            </m:r>
          </m:sup>
        </m:sSubSup>
      </m:oMath>
      <w:r w:rsidR="00557857" w:rsidRPr="00ED6412">
        <w:t xml:space="preserve"> is the overestimation cost of the </w:t>
      </w:r>
      <w:r w:rsidR="00557857" w:rsidRPr="00ED6412">
        <w:rPr>
          <w:i/>
        </w:rPr>
        <w:t>j</w:t>
      </w:r>
      <w:r w:rsidR="00557857" w:rsidRPr="00ED6412">
        <w:t>t</w:t>
      </w:r>
      <w:r w:rsidR="00E32CFB" w:rsidRPr="00ED6412">
        <w:rPr>
          <w:vertAlign w:val="superscript"/>
        </w:rPr>
        <w:t>th</w:t>
      </w:r>
      <w:r w:rsidR="00557857" w:rsidRPr="00ED6412">
        <w:t xml:space="preserve"> wind turbine at time step </w:t>
      </w:r>
      <w:r w:rsidR="00557857" w:rsidRPr="00ED6412">
        <w:rPr>
          <w:i/>
        </w:rPr>
        <w:t>t</w:t>
      </w:r>
      <w:r w:rsidR="00557857" w:rsidRPr="00ED6412">
        <w:t xml:space="preserve">, </w:t>
      </w:r>
      <w:r w:rsidR="00557857" w:rsidRPr="00ED6412">
        <w:rPr>
          <w:i/>
        </w:rPr>
        <w:t>W</w:t>
      </w:r>
      <w:r w:rsidR="00557857" w:rsidRPr="00ED6412">
        <w:rPr>
          <w:vertAlign w:val="subscript"/>
        </w:rPr>
        <w:t>j</w:t>
      </w:r>
      <w:r w:rsidR="00557857" w:rsidRPr="00ED6412">
        <w:rPr>
          <w:vertAlign w:val="superscript"/>
        </w:rPr>
        <w:t>t</w:t>
      </w:r>
      <w:r w:rsidR="00557857" w:rsidRPr="00ED6412">
        <w:t xml:space="preserve"> is the </w:t>
      </w:r>
      <w:r w:rsidR="003B3593" w:rsidRPr="00ED6412">
        <w:t xml:space="preserve">required </w:t>
      </w:r>
      <w:r w:rsidR="00557857" w:rsidRPr="00ED6412">
        <w:t xml:space="preserve">power output of the </w:t>
      </w:r>
      <w:r w:rsidR="00557857" w:rsidRPr="00ED6412">
        <w:rPr>
          <w:i/>
        </w:rPr>
        <w:t>j</w:t>
      </w:r>
      <w:r w:rsidR="00E32CFB" w:rsidRPr="00ED6412">
        <w:rPr>
          <w:vertAlign w:val="superscript"/>
        </w:rPr>
        <w:t>th</w:t>
      </w:r>
      <w:r w:rsidR="00557857" w:rsidRPr="00ED6412">
        <w:t xml:space="preserve"> wind turbine at time step </w:t>
      </w:r>
      <w:r w:rsidR="00557857" w:rsidRPr="00ED6412">
        <w:rPr>
          <w:i/>
        </w:rPr>
        <w:t>t</w:t>
      </w:r>
      <w:r w:rsidR="00C465B4" w:rsidRPr="00ED6412">
        <w:rPr>
          <w:i/>
        </w:rPr>
        <w:t>,</w:t>
      </w:r>
      <w:r w:rsidR="00557857" w:rsidRPr="00ED6412">
        <w:t xml:space="preserve"> </w:t>
      </w:r>
      <m:oMath>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oMath>
      <w:r w:rsidR="003B3593" w:rsidRPr="00ED6412">
        <w:t xml:space="preserve"> </w:t>
      </w:r>
      <w:r w:rsidR="00557857" w:rsidRPr="00ED6412">
        <w:t xml:space="preserve">is the </w:t>
      </w:r>
      <w:r w:rsidR="003B3593" w:rsidRPr="00ED6412">
        <w:t xml:space="preserve">available </w:t>
      </w:r>
      <w:r w:rsidR="00557857" w:rsidRPr="00ED6412">
        <w:t xml:space="preserve">power output of the </w:t>
      </w:r>
      <w:r w:rsidR="00557857" w:rsidRPr="00ED6412">
        <w:rPr>
          <w:i/>
        </w:rPr>
        <w:lastRenderedPageBreak/>
        <w:t>j</w:t>
      </w:r>
      <w:r w:rsidR="00E32CFB" w:rsidRPr="00ED6412">
        <w:rPr>
          <w:vertAlign w:val="superscript"/>
        </w:rPr>
        <w:t>th</w:t>
      </w:r>
      <w:r w:rsidR="00557857" w:rsidRPr="00ED6412">
        <w:t xml:space="preserve"> wind turbine</w:t>
      </w:r>
      <w:r w:rsidR="00C465B4" w:rsidRPr="00ED6412">
        <w:t xml:space="preserve"> and </w:t>
      </w:r>
      <w:r w:rsidR="00626A4C" w:rsidRPr="00ED6412">
        <w:rPr>
          <w:i/>
        </w:rPr>
        <w:t>k</w:t>
      </w:r>
      <w:r w:rsidR="00E32CFB" w:rsidRPr="00ED6412">
        <w:rPr>
          <w:vertAlign w:val="subscript"/>
        </w:rPr>
        <w:t>O</w:t>
      </w:r>
      <w:r w:rsidR="00C465B4" w:rsidRPr="00ED6412">
        <w:rPr>
          <w:vertAlign w:val="subscript"/>
        </w:rPr>
        <w:t>,j</w:t>
      </w:r>
      <w:r w:rsidR="00AC14C5" w:rsidRPr="00ED6412">
        <w:t xml:space="preserve"> is the overestimation cost coefficient, which is the overestimation price</w:t>
      </w:r>
      <w:r w:rsidR="00557857" w:rsidRPr="00ED6412">
        <w:t xml:space="preserve">. </w:t>
      </w:r>
    </w:p>
    <w:p w14:paraId="4B34CAB5" w14:textId="669D3BC1" w:rsidR="00742118" w:rsidRPr="00ED6412" w:rsidRDefault="00E20FB9" w:rsidP="004C1551">
      <w:pPr>
        <w:spacing w:after="0"/>
      </w:pPr>
      <w:r w:rsidRPr="00ED6412">
        <w:t>Similar to the overestimation cost</w:t>
      </w:r>
      <w:r w:rsidR="00E90C54" w:rsidRPr="00ED6412">
        <w:t>, see</w:t>
      </w:r>
      <w:r w:rsidRPr="00ED6412">
        <w:t xml:space="preserve"> </w:t>
      </w:r>
      <w:r w:rsidR="008C1926" w:rsidRPr="00ED6412">
        <w:t xml:space="preserve">Equation </w:t>
      </w:r>
      <w:r w:rsidR="008C1926" w:rsidRPr="00ED6412">
        <w:fldChar w:fldCharType="begin"/>
      </w:r>
      <w:r w:rsidR="008C1926" w:rsidRPr="00ED6412">
        <w:instrText xml:space="preserve"> REF _Ref423883746 \h </w:instrText>
      </w:r>
      <w:r w:rsidR="00A63E2B" w:rsidRPr="00ED6412">
        <w:instrText xml:space="preserve"> \* MERGEFORMAT </w:instrText>
      </w:r>
      <w:r w:rsidR="008C1926" w:rsidRPr="00ED6412">
        <w:fldChar w:fldCharType="separate"/>
      </w:r>
      <w:r w:rsidR="00C05E44" w:rsidRPr="00ED6412">
        <w:rPr>
          <w:noProof/>
        </w:rPr>
        <w:t>(</w:t>
      </w:r>
      <w:r w:rsidR="00C05E44">
        <w:rPr>
          <w:noProof/>
        </w:rPr>
        <w:t>5</w:t>
      </w:r>
      <w:r w:rsidR="00C05E44" w:rsidRPr="00ED6412">
        <w:rPr>
          <w:noProof/>
        </w:rPr>
        <w:t>.</w:t>
      </w:r>
      <w:r w:rsidR="00C05E44">
        <w:rPr>
          <w:noProof/>
        </w:rPr>
        <w:t>1</w:t>
      </w:r>
      <w:r w:rsidR="00C05E44" w:rsidRPr="00ED6412">
        <w:rPr>
          <w:noProof/>
        </w:rPr>
        <w:t>)</w:t>
      </w:r>
      <w:r w:rsidR="008C1926" w:rsidRPr="00ED6412">
        <w:fldChar w:fldCharType="end"/>
      </w:r>
      <w:r w:rsidR="008C1926" w:rsidRPr="00ED6412">
        <w:rPr>
          <w:rFonts w:eastAsiaTheme="minorEastAsia" w:hint="eastAsia"/>
        </w:rPr>
        <w:t>,</w:t>
      </w:r>
      <w:r w:rsidRPr="00ED6412">
        <w:t xml:space="preserve"> the underestimation cost function of the wind powered generator is due to the penalty cost for not using all the available wind power</w:t>
      </w:r>
      <w:r w:rsidR="00EB0058" w:rsidRPr="00ED6412">
        <w:t xml:space="preserve"> </w:t>
      </w:r>
      <w:r w:rsidR="00906EB4" w:rsidRPr="00ED6412">
        <w:fldChar w:fldCharType="begin">
          <w:fldData xml:space="preserve">PEVuZE5vdGU+PENpdGU+PEF1dGhvcj5KaW48L0F1dGhvcj48WWVhcj4yMDE0PC9ZZWFyPjxSZWNO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</w:fldData>
        </w:fldChar>
      </w:r>
      <w:r w:rsidR="000201C4">
        <w:instrText xml:space="preserve"> ADDIN EN.CITE </w:instrText>
      </w:r>
      <w:r w:rsidR="000201C4">
        <w:fldChar w:fldCharType="begin">
          <w:fldData xml:space="preserve">PEVuZE5vdGU+PENpdGU+PEF1dGhvcj5KaW48L0F1dGhvcj48WWVhcj4yMDE0PC9ZZWFyPjxSZWNO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</w:fldData>
        </w:fldChar>
      </w:r>
      <w:r w:rsidR="000201C4">
        <w:instrText xml:space="preserve"> ADDIN EN.CITE.DATA </w:instrText>
      </w:r>
      <w:r w:rsidR="000201C4">
        <w:fldChar w:fldCharType="end"/>
      </w:r>
      <w:r w:rsidR="00906EB4" w:rsidRPr="00ED6412">
        <w:fldChar w:fldCharType="separate"/>
      </w:r>
      <w:r w:rsidR="000201C4">
        <w:rPr>
          <w:noProof/>
        </w:rPr>
        <w:t>[</w:t>
      </w:r>
      <w:hyperlink w:anchor="_ENREF_41" w:tooltip="Jin, 2014 #270" w:history="1">
        <w:r w:rsidR="00213BF8">
          <w:rPr>
            <w:noProof/>
          </w:rPr>
          <w:t>41</w:t>
        </w:r>
      </w:hyperlink>
      <w:r w:rsidR="000201C4">
        <w:rPr>
          <w:noProof/>
        </w:rPr>
        <w:t xml:space="preserve">, </w:t>
      </w:r>
      <w:hyperlink w:anchor="_ENREF_46" w:tooltip="Hetzer, 2008 #256" w:history="1">
        <w:r w:rsidR="00213BF8">
          <w:rPr>
            <w:noProof/>
          </w:rPr>
          <w:t>46</w:t>
        </w:r>
      </w:hyperlink>
      <w:r w:rsidR="000201C4">
        <w:rPr>
          <w:noProof/>
        </w:rPr>
        <w:t>]</w:t>
      </w:r>
      <w:r w:rsidR="00906EB4" w:rsidRPr="00ED6412">
        <w:fldChar w:fldCharType="end"/>
      </w:r>
      <w:r w:rsidR="00EB0058" w:rsidRPr="00ED6412">
        <w:t>.</w:t>
      </w:r>
      <w:r w:rsidRPr="00ED6412">
        <w:t xml:space="preserve"> </w:t>
      </w:r>
    </w:p>
    <w:p w14:paraId="39DA24C7" w14:textId="11E0CA06" w:rsidR="00E20FB9" w:rsidRPr="00ED6412" w:rsidRDefault="002241D5" w:rsidP="004C1551">
      <w:pPr>
        <w:spacing w:after="0"/>
      </w:pPr>
      <w:r w:rsidRPr="00ED6412">
        <w:t xml:space="preserve">Furthermore, </w:t>
      </w:r>
      <w:r w:rsidR="00580699" w:rsidRPr="00ED6412">
        <w:t xml:space="preserve">the </w:t>
      </w:r>
      <w:r w:rsidR="00D309A1" w:rsidRPr="00ED6412">
        <w:t>ESS</w:t>
      </w:r>
      <w:r w:rsidR="00580699" w:rsidRPr="00ED6412">
        <w:t xml:space="preserve"> can be charged by the </w:t>
      </w:r>
      <w:r w:rsidR="009952D8" w:rsidRPr="00ED6412">
        <w:t>excess</w:t>
      </w:r>
      <w:r w:rsidR="00580699" w:rsidRPr="00ED6412">
        <w:t xml:space="preserve"> available wind power to reduce the underestimate cost compare</w:t>
      </w:r>
      <w:r w:rsidR="009952D8" w:rsidRPr="00ED6412">
        <w:t>d</w:t>
      </w:r>
      <w:r w:rsidR="00580699" w:rsidRPr="00ED6412">
        <w:t xml:space="preserve"> to the model without energy storage</w:t>
      </w:r>
      <w:r w:rsidR="008E76CF" w:rsidRPr="00ED6412">
        <w:t xml:space="preserve"> in this model</w:t>
      </w:r>
      <w:r w:rsidR="00580699" w:rsidRPr="00ED6412">
        <w:t xml:space="preserve">. </w:t>
      </w:r>
      <w:r w:rsidR="00742118" w:rsidRPr="00ED6412">
        <w:t xml:space="preserve">The underestimation cost is </w:t>
      </w:r>
      <w:r w:rsidR="000251D8" w:rsidRPr="00ED6412">
        <w:t xml:space="preserve">expressed </w:t>
      </w:r>
      <w:r w:rsidR="00742118" w:rsidRPr="00ED6412">
        <w:t>as follow</w:t>
      </w:r>
      <w:r w:rsidR="000251D8" w:rsidRPr="00ED6412">
        <w:t>s</w:t>
      </w:r>
      <w:r w:rsidR="00742118" w:rsidRPr="00ED6412">
        <w:t>:</w:t>
      </w:r>
      <w:r w:rsidR="00E20FB9" w:rsidRPr="00ED641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10897348" w14:textId="77777777" w:rsidTr="009E25A1">
        <w:tc>
          <w:tcPr>
            <w:tcW w:w="7917" w:type="dxa"/>
            <w:vAlign w:val="center"/>
          </w:tcPr>
          <w:p w14:paraId="00C1AC95" w14:textId="0A417578" w:rsidR="00E20FB9" w:rsidRPr="00ED6412" w:rsidRDefault="008568D1" w:rsidP="00DE191A">
            <w:pPr>
              <w:jc w:val="center"/>
              <w:rPr>
                <w:i/>
              </w:rPr>
            </w:pPr>
            <m:oMathPara>
              <m:oMath>
                <m:sSubSup>
                  <m:sSubSupPr>
                    <m:ctrlPr>
                      <w:rPr>
                        <w:rFonts w:ascii="Cambria Math" w:hAnsi="Cambria Math"/>
                      </w:rPr>
                    </m:ctrlPr>
                  </m:sSubSupPr>
                  <m:e>
                    <m:r>
                      <w:rPr>
                        <w:rFonts w:ascii="Cambria Math" w:hAnsi="Cambria Math"/>
                      </w:rPr>
                      <m:t>C</m:t>
                    </m:r>
                  </m:e>
                  <m:sub>
                    <m:r>
                      <m:rPr>
                        <m:sty m:val="p"/>
                      </m:rPr>
                      <w:rPr>
                        <w:rFonts w:ascii="Cambria Math" w:hAnsi="Cambria Math"/>
                      </w:rPr>
                      <m:t>U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e>
                </m:d>
                <m:r>
                  <w:rPr>
                    <w:rFonts w:ascii="Cambria Math" w:hAnsi="Cambria Math"/>
                  </w:rPr>
                  <m:t xml:space="preserve">= </m:t>
                </m:r>
                <m:sSub>
                  <m:sSubPr>
                    <m:ctrlPr>
                      <w:rPr>
                        <w:rFonts w:ascii="Cambria Math" w:hAnsi="Cambria Math"/>
                      </w:rPr>
                    </m:ctrlPr>
                  </m:sSubPr>
                  <m:e>
                    <m:r>
                      <w:rPr>
                        <w:rFonts w:ascii="Cambria Math" w:hAnsi="Cambria Math"/>
                      </w:rPr>
                      <m:t>k</m:t>
                    </m:r>
                  </m:e>
                  <m:sub>
                    <m:r>
                      <m:rPr>
                        <m:sty m:val="p"/>
                      </m:rPr>
                      <w:rPr>
                        <w:rFonts w:ascii="Cambria Math" w:hAnsi="Cambria Math"/>
                      </w:rPr>
                      <m:t>U,j</m:t>
                    </m:r>
                  </m:sub>
                </m:sSub>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P</m:t>
                    </m:r>
                  </m:e>
                  <m:sub>
                    <m:r>
                      <m:rPr>
                        <m:sty m:val="p"/>
                      </m:rPr>
                      <w:rPr>
                        <w:rFonts w:ascii="Cambria Math" w:hAnsi="Cambria Math"/>
                      </w:rPr>
                      <m:t>cg</m:t>
                    </m:r>
                  </m:sub>
                  <m:sup>
                    <m:r>
                      <m:rPr>
                        <m:sty m:val="p"/>
                      </m:rPr>
                      <w:rPr>
                        <w:rFonts w:ascii="Cambria Math" w:hAnsi="Cambria Math"/>
                      </w:rPr>
                      <m:t>t</m:t>
                    </m:r>
                  </m:sup>
                </m:sSubSup>
                <m:r>
                  <w:rPr>
                    <w:rFonts w:ascii="Cambria Math" w:hAnsi="Cambria Math"/>
                  </w:rPr>
                  <m:t>)</m:t>
                </m:r>
              </m:oMath>
            </m:oMathPara>
          </w:p>
        </w:tc>
        <w:tc>
          <w:tcPr>
            <w:tcW w:w="587" w:type="dxa"/>
            <w:vAlign w:val="center"/>
          </w:tcPr>
          <w:p w14:paraId="21067A2A" w14:textId="4D18B951" w:rsidR="00E20FB9" w:rsidRPr="00ED6412" w:rsidRDefault="00E20FB9" w:rsidP="004C1551">
            <w:pPr>
              <w:jc w:val="center"/>
              <w:rPr>
                <w:noProof/>
              </w:rPr>
            </w:pPr>
            <w:bookmarkStart w:id="281" w:name="_Ref423883756"/>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5</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2</w:t>
            </w:r>
            <w:r w:rsidR="006B1469" w:rsidRPr="00ED6412">
              <w:rPr>
                <w:noProof/>
              </w:rPr>
              <w:fldChar w:fldCharType="end"/>
            </w:r>
            <w:r w:rsidRPr="00ED6412">
              <w:rPr>
                <w:noProof/>
              </w:rPr>
              <w:t>)</w:t>
            </w:r>
            <w:bookmarkEnd w:id="281"/>
          </w:p>
        </w:tc>
      </w:tr>
      <w:tr w:rsidR="00A53152" w:rsidRPr="00ED6412" w14:paraId="5A879AF6" w14:textId="77777777" w:rsidTr="009E25A1">
        <w:tc>
          <w:tcPr>
            <w:tcW w:w="7917" w:type="dxa"/>
            <w:vAlign w:val="center"/>
          </w:tcPr>
          <w:p w14:paraId="04183DDB" w14:textId="02BDE356" w:rsidR="00DE7046" w:rsidRPr="00ED6412" w:rsidRDefault="008568D1" w:rsidP="00DD7B4A">
            <w:pPr>
              <w:jc w:val="center"/>
              <w:rPr>
                <w:i/>
              </w:rPr>
            </w:pPr>
            <m:oMathPara>
              <m:oMath>
                <m:sSubSup>
                  <m:sSubSupPr>
                    <m:ctrlPr>
                      <w:rPr>
                        <w:rFonts w:ascii="Cambria Math" w:hAnsi="Cambria Math"/>
                      </w:rPr>
                    </m:ctrlPr>
                  </m:sSubSupPr>
                  <m:e>
                    <m:r>
                      <w:rPr>
                        <w:rFonts w:ascii="Cambria Math" w:hAnsi="Cambria Math"/>
                      </w:rPr>
                      <m:t>C</m:t>
                    </m:r>
                  </m:e>
                  <m:sub>
                    <m:r>
                      <m:rPr>
                        <m:sty m:val="p"/>
                      </m:rPr>
                      <w:rPr>
                        <w:rFonts w:ascii="Cambria Math" w:hAnsi="Cambria Math"/>
                      </w:rPr>
                      <m:t>U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e>
                </m:d>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U,j</m:t>
                    </m:r>
                  </m:sub>
                </m:sSub>
                <m:r>
                  <w:rPr>
                    <w:rFonts w:ascii="Cambria Math" w:hAnsi="Cambria Math"/>
                  </w:rPr>
                  <m:t>×</m:t>
                </m:r>
                <m:d>
                  <m:dPr>
                    <m:ctrlPr>
                      <w:rPr>
                        <w:rFonts w:ascii="Cambria Math" w:hAnsi="Cambria Math"/>
                        <w:i/>
                      </w:rPr>
                    </m:ctrlPr>
                  </m:dPr>
                  <m:e>
                    <m:eqArr>
                      <m:eqArrPr>
                        <m:ctrlPr>
                          <w:rPr>
                            <w:rFonts w:ascii="Cambria Math" w:hAnsi="Cambria Math"/>
                            <w:i/>
                          </w:rPr>
                        </m:ctrlPr>
                      </m:eqArrPr>
                      <m:e>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w</m:t>
                                </m:r>
                              </m:e>
                              <m:sub>
                                <m:r>
                                  <m:rPr>
                                    <m:sty m:val="p"/>
                                  </m:rPr>
                                  <w:rPr>
                                    <w:rFonts w:ascii="Cambria Math" w:hAnsi="Cambria Math"/>
                                  </w:rPr>
                                  <m:t>j</m:t>
                                </m:r>
                              </m:sub>
                            </m:sSub>
                          </m:sub>
                          <m:sup>
                            <m:sSub>
                              <m:sSubPr>
                                <m:ctrlPr>
                                  <w:rPr>
                                    <w:rFonts w:ascii="Cambria Math" w:hAnsi="Cambria Math"/>
                                    <w:i/>
                                  </w:rPr>
                                </m:ctrlPr>
                              </m:sSubPr>
                              <m:e>
                                <m:r>
                                  <w:rPr>
                                    <w:rFonts w:ascii="Cambria Math" w:hAnsi="Cambria Math"/>
                                  </w:rPr>
                                  <m:t>W</m:t>
                                </m:r>
                              </m:e>
                              <m:sub>
                                <m:r>
                                  <m:rPr>
                                    <m:sty m:val="p"/>
                                  </m:rPr>
                                  <w:rPr>
                                    <w:rFonts w:ascii="Cambria Math" w:hAnsi="Cambria Math"/>
                                  </w:rPr>
                                  <m:t>r,j</m:t>
                                </m:r>
                              </m:sub>
                            </m:sSub>
                          </m:sup>
                          <m:e>
                            <m:d>
                              <m:dPr>
                                <m:ctrlPr>
                                  <w:rPr>
                                    <w:rFonts w:ascii="Cambria Math" w:hAnsi="Cambria Math"/>
                                    <w:i/>
                                  </w:rPr>
                                </m:ctrlPr>
                              </m:dPr>
                              <m:e>
                                <m:sSup>
                                  <m:sSupPr>
                                    <m:ctrlPr>
                                      <w:rPr>
                                        <w:rFonts w:ascii="Cambria Math" w:hAnsi="Cambria Math"/>
                                        <w:i/>
                                      </w:rPr>
                                    </m:ctrlPr>
                                  </m:sSupPr>
                                  <m:e>
                                    <m:r>
                                      <w:rPr>
                                        <w:rFonts w:ascii="Cambria Math" w:hAnsi="Cambria Math"/>
                                      </w:rPr>
                                      <m:t>w</m:t>
                                    </m:r>
                                  </m:e>
                                  <m:sup>
                                    <m:r>
                                      <m:rPr>
                                        <m:sty m:val="p"/>
                                      </m:rPr>
                                      <w:rPr>
                                        <w:rFonts w:ascii="Cambria Math" w:hAnsi="Cambria Math"/>
                                      </w:rPr>
                                      <m:t>t</m:t>
                                    </m:r>
                                  </m:sup>
                                </m:sSup>
                                <m:r>
                                  <w:rPr>
                                    <w:rFonts w:ascii="Cambria Math" w:hAnsi="Cambria Math"/>
                                  </w:rPr>
                                  <m:t>-</m:t>
                                </m:r>
                                <m:sSubSup>
                                  <m:sSubSupPr>
                                    <m:ctrlPr>
                                      <w:rPr>
                                        <w:rFonts w:ascii="Cambria Math" w:hAnsi="Cambria Math"/>
                                        <w:i/>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e>
                            </m:d>
                            <m:sSub>
                              <m:sSubPr>
                                <m:ctrlPr>
                                  <w:rPr>
                                    <w:rFonts w:ascii="Cambria Math" w:hAnsi="Cambria Math"/>
                                    <w:i/>
                                  </w:rPr>
                                </m:ctrlPr>
                              </m:sSubPr>
                              <m:e>
                                <m:r>
                                  <w:rPr>
                                    <w:rFonts w:ascii="Cambria Math" w:hAnsi="Cambria Math"/>
                                  </w:rPr>
                                  <m:t>f</m:t>
                                </m:r>
                              </m:e>
                              <m:sub>
                                <m:r>
                                  <w:rPr>
                                    <w:rFonts w:ascii="Cambria Math" w:hAnsi="Cambria Math"/>
                                  </w:rPr>
                                  <m:t>W</m:t>
                                </m:r>
                              </m:sub>
                            </m:sSub>
                            <m:d>
                              <m:dPr>
                                <m:ctrlPr>
                                  <w:rPr>
                                    <w:rFonts w:ascii="Cambria Math" w:hAnsi="Cambria Math"/>
                                    <w:i/>
                                  </w:rPr>
                                </m:ctrlPr>
                              </m:dPr>
                              <m:e>
                                <m:sSup>
                                  <m:sSupPr>
                                    <m:ctrlPr>
                                      <w:rPr>
                                        <w:rFonts w:ascii="Cambria Math" w:hAnsi="Cambria Math"/>
                                        <w:i/>
                                      </w:rPr>
                                    </m:ctrlPr>
                                  </m:sSupPr>
                                  <m:e>
                                    <m:r>
                                      <w:rPr>
                                        <w:rFonts w:ascii="Cambria Math" w:hAnsi="Cambria Math"/>
                                      </w:rPr>
                                      <m:t>w</m:t>
                                    </m:r>
                                  </m:e>
                                  <m:sup>
                                    <m:r>
                                      <m:rPr>
                                        <m:sty m:val="p"/>
                                      </m:rPr>
                                      <w:rPr>
                                        <w:rFonts w:ascii="Cambria Math" w:hAnsi="Cambria Math"/>
                                      </w:rPr>
                                      <m:t>t</m:t>
                                    </m:r>
                                  </m:sup>
                                </m:sSup>
                              </m:e>
                            </m:d>
                            <m:r>
                              <w:rPr>
                                <w:rFonts w:ascii="Cambria Math" w:hAnsi="Cambria Math"/>
                              </w:rPr>
                              <m:t>d</m:t>
                            </m:r>
                            <m:sSup>
                              <m:sSupPr>
                                <m:ctrlPr>
                                  <w:rPr>
                                    <w:rFonts w:ascii="Cambria Math" w:hAnsi="Cambria Math"/>
                                  </w:rPr>
                                </m:ctrlPr>
                              </m:sSupPr>
                              <m:e>
                                <m:r>
                                  <w:rPr>
                                    <w:rFonts w:ascii="Cambria Math" w:hAnsi="Cambria Math"/>
                                  </w:rPr>
                                  <m:t>w</m:t>
                                </m:r>
                              </m:e>
                              <m:sup>
                                <m:r>
                                  <m:rPr>
                                    <m:sty m:val="p"/>
                                  </m:rPr>
                                  <w:rPr>
                                    <w:rFonts w:ascii="Cambria Math" w:hAnsi="Cambria Math"/>
                                  </w:rPr>
                                  <m:t>t</m:t>
                                </m:r>
                              </m:sup>
                            </m:sSup>
                          </m:e>
                        </m:nary>
                      </m:e>
                      <m:e>
                        <m:r>
                          <w:rPr>
                            <w:rFonts w:ascii="Cambria Math" w:hAnsi="Cambria Math"/>
                          </w:rPr>
                          <m:t>+Pr</m:t>
                        </m:r>
                        <m:d>
                          <m:dPr>
                            <m:begChr m:val="{"/>
                            <m:endChr m:val="}"/>
                            <m:ctrlPr>
                              <w:rPr>
                                <w:rFonts w:ascii="Cambria Math" w:hAnsi="Cambria Math"/>
                                <w:i/>
                              </w:rPr>
                            </m:ctrlPr>
                          </m:dPr>
                          <m:e>
                            <m:sSup>
                              <m:sSupPr>
                                <m:ctrlPr>
                                  <w:rPr>
                                    <w:rFonts w:ascii="Cambria Math" w:hAnsi="Cambria Math"/>
                                  </w:rPr>
                                </m:ctrlPr>
                              </m:sSupPr>
                              <m:e>
                                <m:r>
                                  <w:rPr>
                                    <w:rFonts w:ascii="Cambria Math" w:hAnsi="Cambria Math"/>
                                  </w:rPr>
                                  <m:t>w</m:t>
                                </m:r>
                              </m:e>
                              <m:sup>
                                <m:r>
                                  <m:rPr>
                                    <m:sty m:val="p"/>
                                  </m:rP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r,j</m:t>
                                </m:r>
                              </m:sub>
                            </m:sSub>
                          </m:e>
                        </m:d>
                        <m:r>
                          <w:rPr>
                            <w:rFonts w:ascii="Cambria Math" w:hAnsi="Cambria Math"/>
                          </w:rPr>
                          <m:t>-</m:t>
                        </m:r>
                        <m:sSubSup>
                          <m:sSubSupPr>
                            <m:ctrlPr>
                              <w:rPr>
                                <w:rFonts w:ascii="Cambria Math" w:hAnsi="Cambria Math"/>
                              </w:rPr>
                            </m:ctrlPr>
                          </m:sSubSupPr>
                          <m:e>
                            <m:r>
                              <w:rPr>
                                <w:rFonts w:ascii="Cambria Math" w:hAnsi="Cambria Math"/>
                              </w:rPr>
                              <m:t>P</m:t>
                            </m:r>
                          </m:e>
                          <m:sub>
                            <m:r>
                              <m:rPr>
                                <m:sty m:val="p"/>
                              </m:rPr>
                              <w:rPr>
                                <w:rFonts w:ascii="Cambria Math" w:hAnsi="Cambria Math"/>
                              </w:rPr>
                              <m:t>cg</m:t>
                            </m:r>
                          </m:sub>
                          <m:sup>
                            <m:r>
                              <m:rPr>
                                <m:sty m:val="p"/>
                              </m:rPr>
                              <w:rPr>
                                <w:rFonts w:ascii="Cambria Math" w:hAnsi="Cambria Math"/>
                              </w:rPr>
                              <m:t>t</m:t>
                            </m:r>
                          </m:sup>
                        </m:sSubSup>
                        <m:ctrlPr>
                          <w:rPr>
                            <w:rFonts w:ascii="Cambria Math" w:hAnsi="Cambria Math"/>
                            <w:i/>
                            <w:noProof/>
                          </w:rPr>
                        </m:ctrlPr>
                      </m:e>
                    </m:eqArr>
                  </m:e>
                </m:d>
              </m:oMath>
            </m:oMathPara>
          </w:p>
        </w:tc>
        <w:tc>
          <w:tcPr>
            <w:tcW w:w="587" w:type="dxa"/>
            <w:vAlign w:val="center"/>
          </w:tcPr>
          <w:p w14:paraId="3109A83B" w14:textId="03D4AC4F" w:rsidR="00DE7046" w:rsidRPr="00ED6412" w:rsidRDefault="00DE7046" w:rsidP="004C1551">
            <w:pPr>
              <w:jc w:val="center"/>
              <w:rPr>
                <w:noProof/>
              </w:rPr>
            </w:pPr>
          </w:p>
        </w:tc>
      </w:tr>
    </w:tbl>
    <w:p w14:paraId="6D8E4E86" w14:textId="22F54FDF" w:rsidR="005032E6" w:rsidRPr="00ED6412" w:rsidRDefault="00E20FB9" w:rsidP="005032E6">
      <w:pPr>
        <w:spacing w:after="0"/>
      </w:pPr>
      <w:r w:rsidRPr="00ED6412">
        <w:t xml:space="preserve">where </w:t>
      </w:r>
      <w:r w:rsidRPr="00ED6412">
        <w:rPr>
          <w:i/>
        </w:rPr>
        <w:t>Pr</w:t>
      </w:r>
      <w:r w:rsidRPr="00ED6412">
        <w:t>{</w:t>
      </w:r>
      <w:r w:rsidR="00477E8C" w:rsidRPr="00ED6412">
        <w:t xml:space="preserve"> </w:t>
      </w:r>
      <w:r w:rsidR="00477E8C" w:rsidRPr="00ED6412">
        <w:rPr>
          <w:i/>
        </w:rPr>
        <w:t>w</w:t>
      </w:r>
      <w:r w:rsidR="00477E8C" w:rsidRPr="00ED6412">
        <w:rPr>
          <w:vertAlign w:val="superscript"/>
        </w:rPr>
        <w:t>t</w:t>
      </w:r>
      <w:r w:rsidR="00477E8C" w:rsidRPr="00ED6412">
        <w:t xml:space="preserve"> </w:t>
      </w:r>
      <w:r w:rsidRPr="00ED6412">
        <w:t xml:space="preserve">= </w:t>
      </w:r>
      <w:r w:rsidRPr="00ED6412">
        <w:rPr>
          <w:i/>
        </w:rPr>
        <w:t>W</w:t>
      </w:r>
      <w:r w:rsidR="00B12965" w:rsidRPr="00ED6412">
        <w:rPr>
          <w:vertAlign w:val="subscript"/>
        </w:rPr>
        <w:t>r,j</w:t>
      </w:r>
      <w:r w:rsidRPr="00ED6412">
        <w:t>} is the probability that the wind power is rated</w:t>
      </w:r>
      <w:r w:rsidR="005032E6" w:rsidRPr="00ED6412">
        <w:t xml:space="preserve">, </w:t>
      </w:r>
      <m:oMath>
        <m:sSubSup>
          <m:sSubSupPr>
            <m:ctrlPr>
              <w:rPr>
                <w:rFonts w:ascii="Cambria Math" w:hAnsi="Cambria Math"/>
              </w:rPr>
            </m:ctrlPr>
          </m:sSubSupPr>
          <m:e>
            <m:r>
              <w:rPr>
                <w:rFonts w:ascii="Cambria Math" w:hAnsi="Cambria Math"/>
              </w:rPr>
              <m:t>C</m:t>
            </m:r>
          </m:e>
          <m:sub>
            <m:r>
              <m:rPr>
                <m:sty m:val="p"/>
              </m:rPr>
              <w:rPr>
                <w:rFonts w:ascii="Cambria Math" w:hAnsi="Cambria Math"/>
              </w:rPr>
              <m:t>UW,j</m:t>
            </m:r>
          </m:sub>
          <m:sup>
            <m:r>
              <m:rPr>
                <m:sty m:val="p"/>
              </m:rPr>
              <w:rPr>
                <w:rFonts w:ascii="Cambria Math" w:hAnsi="Cambria Math"/>
              </w:rPr>
              <m:t>t</m:t>
            </m:r>
          </m:sup>
        </m:sSubSup>
      </m:oMath>
      <w:r w:rsidR="005032E6" w:rsidRPr="00ED6412">
        <w:t xml:space="preserve"> is the underestimation cost of the </w:t>
      </w:r>
      <w:r w:rsidR="005032E6" w:rsidRPr="00ED6412">
        <w:rPr>
          <w:i/>
        </w:rPr>
        <w:t>j</w:t>
      </w:r>
      <w:r w:rsidR="005032E6" w:rsidRPr="00ED6412">
        <w:rPr>
          <w:vertAlign w:val="superscript"/>
        </w:rPr>
        <w:t>th</w:t>
      </w:r>
      <w:r w:rsidR="005032E6" w:rsidRPr="00ED6412">
        <w:t xml:space="preserve"> wind turbine at time step </w:t>
      </w:r>
      <w:r w:rsidR="005032E6" w:rsidRPr="00ED6412">
        <w:rPr>
          <w:i/>
        </w:rPr>
        <w:t>t</w:t>
      </w:r>
      <w:r w:rsidR="005032E6" w:rsidRPr="00ED6412">
        <w:t xml:space="preserve"> and </w:t>
      </w:r>
      <w:r w:rsidR="005032E6" w:rsidRPr="00ED6412">
        <w:rPr>
          <w:i/>
        </w:rPr>
        <w:t>k</w:t>
      </w:r>
      <w:r w:rsidR="00B12965" w:rsidRPr="00ED6412">
        <w:rPr>
          <w:vertAlign w:val="subscript"/>
        </w:rPr>
        <w:t>U</w:t>
      </w:r>
      <w:r w:rsidR="005032E6" w:rsidRPr="00ED6412">
        <w:rPr>
          <w:vertAlign w:val="subscript"/>
        </w:rPr>
        <w:t>,j</w:t>
      </w:r>
      <w:r w:rsidR="005032E6" w:rsidRPr="00ED6412">
        <w:t xml:space="preserve"> is the overestimation cost coefficient, which is the overestimation price. </w:t>
      </w:r>
    </w:p>
    <w:p w14:paraId="79256205" w14:textId="1AA9951E" w:rsidR="00E20FB9" w:rsidRPr="00ED6412" w:rsidRDefault="00E20FB9" w:rsidP="00A326F0">
      <w:pPr>
        <w:pStyle w:val="Heading4"/>
      </w:pPr>
      <w:bookmarkStart w:id="282" w:name="_Toc523347809"/>
      <w:r w:rsidRPr="00ED6412">
        <w:t>Emission functions</w:t>
      </w:r>
      <w:bookmarkEnd w:id="282"/>
    </w:p>
    <w:p w14:paraId="7012BD3E" w14:textId="2CCC0ADB" w:rsidR="00E20FB9" w:rsidRPr="00ED6412" w:rsidRDefault="00E20FB9" w:rsidP="003F4C93">
      <w:pPr>
        <w:spacing w:after="0"/>
      </w:pPr>
      <w:r w:rsidRPr="00ED6412">
        <w:t xml:space="preserve">The purpose </w:t>
      </w:r>
      <w:r w:rsidR="00915D4A" w:rsidRPr="00ED6412">
        <w:t xml:space="preserve">of the emission function </w:t>
      </w:r>
      <w:r w:rsidRPr="00ED6412">
        <w:t xml:space="preserve">is to minimize the pollution from </w:t>
      </w:r>
      <w:r w:rsidR="00915D4A" w:rsidRPr="00ED6412">
        <w:t xml:space="preserve">the </w:t>
      </w:r>
      <w:r w:rsidRPr="00ED6412">
        <w:t>conventional powered generation</w:t>
      </w:r>
      <w:r w:rsidR="00B64767" w:rsidRPr="00ED6412">
        <w:t xml:space="preserve">. </w:t>
      </w:r>
      <w:r w:rsidR="00CE6593" w:rsidRPr="00ED6412">
        <w:t>Therefore,</w:t>
      </w:r>
      <w:r w:rsidR="003F4C93" w:rsidRPr="00ED6412">
        <w:t xml:space="preserve"> </w:t>
      </w:r>
      <w:r w:rsidR="00680FAC" w:rsidRPr="00ED6412">
        <w:t>the emission functions</w:t>
      </w:r>
      <w:r w:rsidR="00E9255C" w:rsidRPr="00ED6412">
        <w:t xml:space="preserve"> are</w:t>
      </w:r>
      <w:r w:rsidR="003F4C93" w:rsidRPr="00ED6412">
        <w:t xml:space="preserve"> </w:t>
      </w:r>
      <w:r w:rsidR="009952D8" w:rsidRPr="00ED6412">
        <w:t xml:space="preserve">the </w:t>
      </w:r>
      <w:r w:rsidR="003F4C93" w:rsidRPr="00ED6412">
        <w:t xml:space="preserve">same as </w:t>
      </w:r>
      <w:r w:rsidR="00915D4A" w:rsidRPr="00ED6412">
        <w:t>th</w:t>
      </w:r>
      <w:r w:rsidR="009952D8" w:rsidRPr="00ED6412">
        <w:t>o</w:t>
      </w:r>
      <w:r w:rsidR="00915D4A" w:rsidRPr="00ED6412">
        <w:t xml:space="preserve">se given in </w:t>
      </w:r>
      <w:r w:rsidR="003F4C93" w:rsidRPr="00ED6412">
        <w:t>Equation</w:t>
      </w:r>
      <w:r w:rsidR="001D042C" w:rsidRPr="00ED6412">
        <w:t>s</w:t>
      </w:r>
      <w:r w:rsidR="003F4C93" w:rsidRPr="00ED6412">
        <w:t xml:space="preserve"> </w:t>
      </w:r>
      <w:r w:rsidR="0039447B" w:rsidRPr="00ED6412">
        <w:fldChar w:fldCharType="begin"/>
      </w:r>
      <w:r w:rsidR="0039447B" w:rsidRPr="00ED6412">
        <w:instrText xml:space="preserve"> REF _Ref496040484 \h </w:instrText>
      </w:r>
      <w:r w:rsidR="00A63E2B" w:rsidRPr="00ED6412">
        <w:instrText xml:space="preserve"> \* MERGEFORMAT </w:instrText>
      </w:r>
      <w:r w:rsidR="0039447B" w:rsidRPr="00ED6412">
        <w:fldChar w:fldCharType="separate"/>
      </w:r>
      <w:r w:rsidR="00C05E44" w:rsidRPr="00ED6412">
        <w:rPr>
          <w:noProof/>
        </w:rPr>
        <w:t>(</w:t>
      </w:r>
      <w:r w:rsidR="00C05E44">
        <w:rPr>
          <w:noProof/>
        </w:rPr>
        <w:t>4</w:t>
      </w:r>
      <w:r w:rsidR="00C05E44" w:rsidRPr="00ED6412">
        <w:rPr>
          <w:noProof/>
        </w:rPr>
        <w:t>.</w:t>
      </w:r>
      <w:r w:rsidR="00C05E44">
        <w:rPr>
          <w:noProof/>
        </w:rPr>
        <w:t>6</w:t>
      </w:r>
      <w:r w:rsidR="00C05E44" w:rsidRPr="00ED6412">
        <w:rPr>
          <w:noProof/>
        </w:rPr>
        <w:t>)</w:t>
      </w:r>
      <w:r w:rsidR="0039447B" w:rsidRPr="00ED6412">
        <w:fldChar w:fldCharType="end"/>
      </w:r>
      <w:r w:rsidR="0039447B" w:rsidRPr="00ED6412">
        <w:t xml:space="preserve"> and </w:t>
      </w:r>
      <w:r w:rsidR="0039447B" w:rsidRPr="00ED6412">
        <w:fldChar w:fldCharType="begin"/>
      </w:r>
      <w:r w:rsidR="0039447B" w:rsidRPr="00ED6412">
        <w:instrText xml:space="preserve"> REF _Ref496040486 \h </w:instrText>
      </w:r>
      <w:r w:rsidR="00A63E2B" w:rsidRPr="00ED6412">
        <w:instrText xml:space="preserve"> \* MERGEFORMAT </w:instrText>
      </w:r>
      <w:r w:rsidR="0039447B" w:rsidRPr="00ED6412">
        <w:fldChar w:fldCharType="separate"/>
      </w:r>
      <w:r w:rsidR="00C05E44" w:rsidRPr="00ED6412">
        <w:rPr>
          <w:noProof/>
        </w:rPr>
        <w:t>(</w:t>
      </w:r>
      <w:r w:rsidR="00C05E44">
        <w:rPr>
          <w:noProof/>
        </w:rPr>
        <w:t>4</w:t>
      </w:r>
      <w:r w:rsidR="00C05E44" w:rsidRPr="00ED6412">
        <w:rPr>
          <w:noProof/>
        </w:rPr>
        <w:t>.</w:t>
      </w:r>
      <w:r w:rsidR="00C05E44">
        <w:rPr>
          <w:noProof/>
        </w:rPr>
        <w:t>7</w:t>
      </w:r>
      <w:r w:rsidR="00C05E44" w:rsidRPr="00ED6412">
        <w:rPr>
          <w:noProof/>
        </w:rPr>
        <w:t>)</w:t>
      </w:r>
      <w:r w:rsidR="0039447B" w:rsidRPr="00ED6412">
        <w:fldChar w:fldCharType="end"/>
      </w:r>
      <w:r w:rsidR="0039447B" w:rsidRPr="00ED6412">
        <w:t>.</w:t>
      </w:r>
    </w:p>
    <w:p w14:paraId="19F2EC89" w14:textId="708D1E1F" w:rsidR="00E20FB9" w:rsidRPr="00ED6412" w:rsidRDefault="00E20FB9" w:rsidP="00A326F0">
      <w:pPr>
        <w:pStyle w:val="Heading4"/>
      </w:pPr>
      <w:bookmarkStart w:id="283" w:name="_Toc523347810"/>
      <w:r w:rsidRPr="00ED6412">
        <w:t>Emission constrained costs</w:t>
      </w:r>
      <w:bookmarkEnd w:id="283"/>
      <w:r w:rsidRPr="00ED6412">
        <w:t xml:space="preserve"> </w:t>
      </w:r>
    </w:p>
    <w:p w14:paraId="12D4297E" w14:textId="714A029A" w:rsidR="00E20FB9" w:rsidRPr="00ED6412" w:rsidRDefault="00E20FB9" w:rsidP="005E2ECA">
      <w:pPr>
        <w:spacing w:after="120"/>
      </w:pPr>
      <w:r w:rsidRPr="00ED6412">
        <w:t xml:space="preserve">To solve this multi-objective </w:t>
      </w:r>
      <w:r w:rsidR="005E2ECA" w:rsidRPr="00ED6412">
        <w:t xml:space="preserve">DEED </w:t>
      </w:r>
      <w:r w:rsidRPr="00ED6412">
        <w:t>problem</w:t>
      </w:r>
      <w:r w:rsidR="00AF3363" w:rsidRPr="00ED6412">
        <w:t>,</w:t>
      </w:r>
      <w:r w:rsidRPr="00ED6412">
        <w:t xml:space="preserve"> </w:t>
      </w:r>
      <w:r w:rsidR="005E2ECA" w:rsidRPr="00ED6412">
        <w:t xml:space="preserve">the cost equation is constrained by the emission equation as </w:t>
      </w:r>
      <w:r w:rsidR="00915D4A" w:rsidRPr="00ED6412">
        <w:t xml:space="preserve">given by </w:t>
      </w:r>
      <w:r w:rsidR="005E2ECA" w:rsidRPr="00ED6412">
        <w:t xml:space="preserve">Equation </w:t>
      </w:r>
      <w:r w:rsidR="005E2ECA" w:rsidRPr="00ED6412">
        <w:fldChar w:fldCharType="begin"/>
      </w:r>
      <w:r w:rsidR="005E2ECA" w:rsidRPr="00ED6412">
        <w:instrText xml:space="preserve"> REF _Ref496040638 \h </w:instrText>
      </w:r>
      <w:r w:rsidR="00A63E2B" w:rsidRPr="00ED6412">
        <w:instrText xml:space="preserve"> \* MERGEFORMAT </w:instrText>
      </w:r>
      <w:r w:rsidR="005E2ECA" w:rsidRPr="00ED6412">
        <w:fldChar w:fldCharType="separate"/>
      </w:r>
      <w:r w:rsidR="00C05E44" w:rsidRPr="00ED6412">
        <w:rPr>
          <w:noProof/>
        </w:rPr>
        <w:t>(</w:t>
      </w:r>
      <w:r w:rsidR="00C05E44">
        <w:rPr>
          <w:noProof/>
        </w:rPr>
        <w:t>4</w:t>
      </w:r>
      <w:r w:rsidR="00C05E44" w:rsidRPr="00ED6412">
        <w:rPr>
          <w:noProof/>
        </w:rPr>
        <w:t>.</w:t>
      </w:r>
      <w:r w:rsidR="00C05E44">
        <w:rPr>
          <w:noProof/>
        </w:rPr>
        <w:t>8</w:t>
      </w:r>
      <w:r w:rsidR="00C05E44" w:rsidRPr="00ED6412">
        <w:rPr>
          <w:noProof/>
        </w:rPr>
        <w:t>)</w:t>
      </w:r>
      <w:r w:rsidR="005E2ECA" w:rsidRPr="00ED6412">
        <w:fldChar w:fldCharType="end"/>
      </w:r>
      <w:r w:rsidRPr="00ED6412">
        <w:t xml:space="preserve">. </w:t>
      </w:r>
    </w:p>
    <w:p w14:paraId="0F9CD0EC" w14:textId="3CE85178" w:rsidR="00DB1D55" w:rsidRPr="00ED6412" w:rsidRDefault="00085857" w:rsidP="00A326F0">
      <w:pPr>
        <w:pStyle w:val="Heading4"/>
      </w:pPr>
      <w:bookmarkStart w:id="284" w:name="_Toc523347811"/>
      <w:r w:rsidRPr="00ED6412">
        <w:lastRenderedPageBreak/>
        <w:t xml:space="preserve">ESS control </w:t>
      </w:r>
      <w:r w:rsidR="00F74D48" w:rsidRPr="00ED6412">
        <w:t>strategy</w:t>
      </w:r>
      <w:bookmarkEnd w:id="284"/>
      <w:r w:rsidR="00DB1D55" w:rsidRPr="00ED6412">
        <w:t xml:space="preserve"> </w:t>
      </w:r>
    </w:p>
    <w:p w14:paraId="7A397031" w14:textId="12473CB9" w:rsidR="00206EF5" w:rsidRPr="00ED6412" w:rsidRDefault="00A263D5" w:rsidP="00CF3FE5">
      <w:pPr>
        <w:rPr>
          <w:lang w:val="en-US" w:eastAsia="en-US"/>
        </w:rPr>
      </w:pPr>
      <w:r w:rsidRPr="00ED6412">
        <w:rPr>
          <w:lang w:eastAsia="en-US"/>
        </w:rPr>
        <w:t xml:space="preserve">The ESS in </w:t>
      </w:r>
      <w:r w:rsidR="007D0FCF" w:rsidRPr="00ED6412">
        <w:rPr>
          <w:lang w:eastAsia="en-US"/>
        </w:rPr>
        <w:t xml:space="preserve">the WSCS of </w:t>
      </w:r>
      <w:r w:rsidRPr="00ED6412">
        <w:rPr>
          <w:lang w:eastAsia="en-US"/>
        </w:rPr>
        <w:t xml:space="preserve">this proposed </w:t>
      </w:r>
      <w:r w:rsidR="007D0FCF" w:rsidRPr="00ED6412">
        <w:rPr>
          <w:lang w:eastAsia="en-US"/>
        </w:rPr>
        <w:t xml:space="preserve">dispatch </w:t>
      </w:r>
      <w:r w:rsidRPr="00ED6412">
        <w:rPr>
          <w:lang w:eastAsia="en-US"/>
        </w:rPr>
        <w:t xml:space="preserve">model aims to </w:t>
      </w:r>
      <w:r w:rsidR="001E6436" w:rsidRPr="00ED6412">
        <w:rPr>
          <w:lang w:val="en-US" w:eastAsia="en-US"/>
        </w:rPr>
        <w:t>increas</w:t>
      </w:r>
      <w:r w:rsidR="00071C80" w:rsidRPr="00ED6412">
        <w:rPr>
          <w:lang w:val="en-US" w:eastAsia="en-US"/>
        </w:rPr>
        <w:t>e the</w:t>
      </w:r>
      <w:r w:rsidR="001E6436" w:rsidRPr="00ED6412">
        <w:rPr>
          <w:lang w:val="en-US" w:eastAsia="en-US"/>
        </w:rPr>
        <w:t xml:space="preserve"> wind power reliability</w:t>
      </w:r>
      <w:r w:rsidR="007D0FCF" w:rsidRPr="00ED6412">
        <w:rPr>
          <w:lang w:val="en-US" w:eastAsia="en-US"/>
        </w:rPr>
        <w:t xml:space="preserve"> and </w:t>
      </w:r>
      <w:r w:rsidR="006E4CEE" w:rsidRPr="00ED6412">
        <w:rPr>
          <w:lang w:val="en-US" w:eastAsia="en-US"/>
        </w:rPr>
        <w:t>reduce the wind power cost</w:t>
      </w:r>
      <w:r w:rsidR="001E6436" w:rsidRPr="00ED6412">
        <w:rPr>
          <w:lang w:val="en-US" w:eastAsia="en-US"/>
        </w:rPr>
        <w:t xml:space="preserve">. Therefore </w:t>
      </w:r>
      <w:r w:rsidR="00CF3FE5" w:rsidRPr="00ED6412">
        <w:rPr>
          <w:lang w:val="en-US" w:eastAsia="en-US"/>
        </w:rPr>
        <w:t xml:space="preserve">this chapter develops a DEED model that is able to solve the </w:t>
      </w:r>
      <w:r w:rsidR="000F3402" w:rsidRPr="00ED6412">
        <w:rPr>
          <w:lang w:val="en-US" w:eastAsia="en-US"/>
        </w:rPr>
        <w:t>ESS</w:t>
      </w:r>
      <w:r w:rsidR="00CF3FE5" w:rsidRPr="00ED6412">
        <w:rPr>
          <w:lang w:val="en-US" w:eastAsia="en-US"/>
        </w:rPr>
        <w:t xml:space="preserve"> charge/discharge solution for a system with</w:t>
      </w:r>
      <w:r w:rsidR="00071C80" w:rsidRPr="00ED6412">
        <w:rPr>
          <w:lang w:val="en-US" w:eastAsia="en-US"/>
        </w:rPr>
        <w:t xml:space="preserve"> an</w:t>
      </w:r>
      <w:r w:rsidR="00CF3FE5" w:rsidRPr="00ED6412">
        <w:rPr>
          <w:lang w:val="en-US" w:eastAsia="en-US"/>
        </w:rPr>
        <w:t xml:space="preserve"> unpredicted renewable resource</w:t>
      </w:r>
      <w:r w:rsidR="00D01ADD" w:rsidRPr="00ED6412">
        <w:rPr>
          <w:lang w:val="en-US" w:eastAsia="en-US"/>
        </w:rPr>
        <w:t>.</w:t>
      </w:r>
      <w:r w:rsidR="00D823C7" w:rsidRPr="00ED6412">
        <w:rPr>
          <w:lang w:val="en-US" w:eastAsia="en-US"/>
        </w:rPr>
        <w:t xml:space="preserve"> </w:t>
      </w:r>
      <w:r w:rsidR="00206EF5" w:rsidRPr="00ED6412">
        <w:rPr>
          <w:lang w:val="en-US" w:eastAsia="en-US"/>
        </w:rPr>
        <w:t xml:space="preserve">In this model, the ESS system is assumed </w:t>
      </w:r>
      <w:r w:rsidR="00071C80" w:rsidRPr="00ED6412">
        <w:rPr>
          <w:lang w:val="en-US" w:eastAsia="en-US"/>
        </w:rPr>
        <w:t>to be</w:t>
      </w:r>
      <w:r w:rsidR="00207169" w:rsidRPr="00ED6412">
        <w:rPr>
          <w:lang w:val="en-US" w:eastAsia="en-US"/>
        </w:rPr>
        <w:t xml:space="preserve"> in</w:t>
      </w:r>
      <w:r w:rsidR="00206EF5" w:rsidRPr="00ED6412">
        <w:rPr>
          <w:lang w:val="en-US" w:eastAsia="en-US"/>
        </w:rPr>
        <w:t xml:space="preserve"> an ideal situation, which is able to be fully charged and </w:t>
      </w:r>
      <w:r w:rsidR="003A7396" w:rsidRPr="00ED6412">
        <w:rPr>
          <w:lang w:val="en-US" w:eastAsia="en-US"/>
        </w:rPr>
        <w:t>discharged</w:t>
      </w:r>
      <w:r w:rsidR="00206EF5" w:rsidRPr="00ED6412">
        <w:rPr>
          <w:lang w:val="en-US" w:eastAsia="en-US"/>
        </w:rPr>
        <w:t>.</w:t>
      </w:r>
    </w:p>
    <w:p w14:paraId="51D0FE5A" w14:textId="0D0003FC" w:rsidR="00FC7147" w:rsidRPr="00ED6412" w:rsidRDefault="00082F43" w:rsidP="00FC7147">
      <w:pPr>
        <w:rPr>
          <w:lang w:eastAsia="en-US"/>
        </w:rPr>
      </w:pPr>
      <w:r w:rsidRPr="00ED6412">
        <w:rPr>
          <w:lang w:val="en-US" w:eastAsia="en-US"/>
        </w:rPr>
        <w:fldChar w:fldCharType="begin"/>
      </w:r>
      <w:r w:rsidRPr="00ED6412">
        <w:rPr>
          <w:lang w:val="en-US" w:eastAsia="en-US"/>
        </w:rPr>
        <w:instrText xml:space="preserve"> REF _Ref496541904 \h </w:instrText>
      </w:r>
      <w:r w:rsidR="00A63E2B" w:rsidRPr="00ED6412">
        <w:rPr>
          <w:lang w:val="en-US" w:eastAsia="en-US"/>
        </w:rPr>
        <w:instrText xml:space="preserve"> \* MERGEFORMAT </w:instrText>
      </w:r>
      <w:r w:rsidRPr="00ED6412">
        <w:rPr>
          <w:lang w:val="en-US" w:eastAsia="en-US"/>
        </w:rPr>
      </w:r>
      <w:r w:rsidRPr="00ED6412">
        <w:rPr>
          <w:lang w:val="en-US" w:eastAsia="en-US"/>
        </w:rPr>
        <w:fldChar w:fldCharType="separate"/>
      </w:r>
      <w:r w:rsidR="00C05E44" w:rsidRPr="00ED6412">
        <w:t xml:space="preserve">Figure </w:t>
      </w:r>
      <w:r w:rsidR="00C05E44">
        <w:rPr>
          <w:noProof/>
        </w:rPr>
        <w:t>5</w:t>
      </w:r>
      <w:r w:rsidR="00C05E44" w:rsidRPr="00ED6412">
        <w:rPr>
          <w:noProof/>
        </w:rPr>
        <w:t>.</w:t>
      </w:r>
      <w:r w:rsidR="00C05E44">
        <w:rPr>
          <w:noProof/>
        </w:rPr>
        <w:t>1</w:t>
      </w:r>
      <w:r w:rsidRPr="00ED6412">
        <w:rPr>
          <w:lang w:val="en-US" w:eastAsia="en-US"/>
        </w:rPr>
        <w:fldChar w:fldCharType="end"/>
      </w:r>
      <w:r w:rsidRPr="00ED6412">
        <w:rPr>
          <w:lang w:val="en-US" w:eastAsia="en-US"/>
        </w:rPr>
        <w:t xml:space="preserve"> indicates a </w:t>
      </w:r>
      <w:r w:rsidRPr="00ED6412">
        <w:t>flowchart of the proposed DEED control scheme to dispatch ESS</w:t>
      </w:r>
      <w:r w:rsidR="00FC7147" w:rsidRPr="00ED6412">
        <w:t xml:space="preserve">, </w:t>
      </w:r>
      <w:r w:rsidR="00FC7147" w:rsidRPr="00ED6412">
        <w:rPr>
          <w:lang w:eastAsia="en-US"/>
        </w:rPr>
        <w:t xml:space="preserve">where </w:t>
      </w:r>
      <w:r w:rsidR="00FC7147" w:rsidRPr="00ED6412">
        <w:rPr>
          <w:i/>
          <w:lang w:eastAsia="en-US"/>
        </w:rPr>
        <w:t>C</w:t>
      </w:r>
      <w:r w:rsidR="00F35BC4" w:rsidRPr="00ED6412">
        <w:rPr>
          <w:vertAlign w:val="subscript"/>
          <w:lang w:eastAsia="en-US"/>
        </w:rPr>
        <w:t>U</w:t>
      </w:r>
      <w:r w:rsidR="00C12D36" w:rsidRPr="00ED6412">
        <w:rPr>
          <w:vertAlign w:val="subscript"/>
          <w:lang w:eastAsia="en-US"/>
        </w:rPr>
        <w:t>W</w:t>
      </w:r>
      <w:r w:rsidR="00FC7147" w:rsidRPr="00ED6412">
        <w:rPr>
          <w:lang w:eastAsia="en-US"/>
        </w:rPr>
        <w:t xml:space="preserve"> and </w:t>
      </w:r>
      <w:r w:rsidR="00FC7147" w:rsidRPr="00ED6412">
        <w:rPr>
          <w:i/>
          <w:lang w:eastAsia="en-US"/>
        </w:rPr>
        <w:t>C</w:t>
      </w:r>
      <w:r w:rsidR="00F35BC4" w:rsidRPr="00ED6412">
        <w:rPr>
          <w:vertAlign w:val="subscript"/>
          <w:lang w:eastAsia="en-US"/>
        </w:rPr>
        <w:t>O</w:t>
      </w:r>
      <w:r w:rsidR="00C12D36" w:rsidRPr="00ED6412">
        <w:rPr>
          <w:vertAlign w:val="subscript"/>
          <w:lang w:eastAsia="en-US"/>
        </w:rPr>
        <w:t>W</w:t>
      </w:r>
      <w:r w:rsidR="00FC7147" w:rsidRPr="00ED6412">
        <w:rPr>
          <w:lang w:eastAsia="en-US"/>
        </w:rPr>
        <w:t xml:space="preserve"> are </w:t>
      </w:r>
      <w:r w:rsidR="00071C80" w:rsidRPr="00ED6412">
        <w:rPr>
          <w:lang w:eastAsia="en-US"/>
        </w:rPr>
        <w:t xml:space="preserve">the </w:t>
      </w:r>
      <w:r w:rsidR="00FC7147" w:rsidRPr="00ED6412">
        <w:rPr>
          <w:lang w:eastAsia="en-US"/>
        </w:rPr>
        <w:t xml:space="preserve">under/over estimated wind power cost, </w:t>
      </w:r>
      <w:r w:rsidR="00FC7147" w:rsidRPr="00ED6412">
        <w:rPr>
          <w:i/>
          <w:lang w:eastAsia="en-US"/>
        </w:rPr>
        <w:t>t</w:t>
      </w:r>
      <w:r w:rsidR="00FC7147" w:rsidRPr="00ED6412">
        <w:rPr>
          <w:lang w:eastAsia="en-US"/>
        </w:rPr>
        <w:t xml:space="preserve"> is </w:t>
      </w:r>
      <w:r w:rsidR="00071C80" w:rsidRPr="00ED6412">
        <w:rPr>
          <w:lang w:eastAsia="en-US"/>
        </w:rPr>
        <w:t xml:space="preserve">the </w:t>
      </w:r>
      <w:r w:rsidR="00FC7147" w:rsidRPr="00ED6412">
        <w:rPr>
          <w:lang w:eastAsia="en-US"/>
        </w:rPr>
        <w:t xml:space="preserve">current time step and </w:t>
      </w:r>
      <w:r w:rsidR="00FC7147" w:rsidRPr="00ED6412">
        <w:rPr>
          <w:i/>
          <w:lang w:eastAsia="en-US"/>
        </w:rPr>
        <w:t>T</w:t>
      </w:r>
      <w:r w:rsidR="00FC7147" w:rsidRPr="00ED6412">
        <w:rPr>
          <w:lang w:eastAsia="en-US"/>
        </w:rPr>
        <w:t xml:space="preserve"> is </w:t>
      </w:r>
      <w:r w:rsidR="00071C80" w:rsidRPr="00ED6412">
        <w:rPr>
          <w:lang w:eastAsia="en-US"/>
        </w:rPr>
        <w:t xml:space="preserve">the </w:t>
      </w:r>
      <w:r w:rsidR="00FC7147" w:rsidRPr="00ED6412">
        <w:rPr>
          <w:lang w:eastAsia="en-US"/>
        </w:rPr>
        <w:t>total number of time steps.</w:t>
      </w:r>
    </w:p>
    <w:p w14:paraId="6ACD499D" w14:textId="77777777" w:rsidR="00441C83" w:rsidRPr="00ED6412" w:rsidRDefault="00441C83" w:rsidP="00441C83">
      <w:r w:rsidRPr="00ED6412">
        <w:t>The proposed DEED control strategy to dispatch ESS is as follows:</w:t>
      </w:r>
    </w:p>
    <w:p w14:paraId="608E0C89" w14:textId="77777777" w:rsidR="00441C83" w:rsidRPr="00ED6412" w:rsidRDefault="00441C83" w:rsidP="00441C83">
      <w:pPr>
        <w:pStyle w:val="ListParagraph"/>
        <w:numPr>
          <w:ilvl w:val="0"/>
          <w:numId w:val="8"/>
        </w:numPr>
        <w:spacing w:line="480" w:lineRule="auto"/>
        <w:contextualSpacing w:val="0"/>
      </w:pPr>
      <w:r w:rsidRPr="00ED6412">
        <w:rPr>
          <w:rFonts w:eastAsiaTheme="minorEastAsia" w:hint="eastAsia"/>
        </w:rPr>
        <w:t>The model</w:t>
      </w:r>
      <w:r w:rsidRPr="00ED6412">
        <w:rPr>
          <w:rFonts w:eastAsiaTheme="minorEastAsia"/>
        </w:rPr>
        <w:t xml:space="preserve"> starts from the first time step t=1.</w:t>
      </w:r>
    </w:p>
    <w:p w14:paraId="4483D164" w14:textId="77777777" w:rsidR="00441C83" w:rsidRPr="00ED6412" w:rsidRDefault="00441C83" w:rsidP="00441C83">
      <w:pPr>
        <w:pStyle w:val="ListParagraph"/>
        <w:numPr>
          <w:ilvl w:val="0"/>
          <w:numId w:val="8"/>
        </w:numPr>
        <w:spacing w:line="480" w:lineRule="auto"/>
        <w:contextualSpacing w:val="0"/>
      </w:pPr>
      <w:r w:rsidRPr="00ED6412">
        <w:rPr>
          <w:rFonts w:eastAsiaTheme="minorEastAsia"/>
        </w:rPr>
        <w:t>Input all the constraints and demand at time step t; the status of ESS and the generators outputs from the previous time step t-1.</w:t>
      </w:r>
    </w:p>
    <w:p w14:paraId="1004B934" w14:textId="53A7B31D" w:rsidR="00441C83" w:rsidRPr="00BD0AFB" w:rsidRDefault="00441C83" w:rsidP="00441C83">
      <w:pPr>
        <w:pStyle w:val="ListParagraph"/>
        <w:numPr>
          <w:ilvl w:val="0"/>
          <w:numId w:val="8"/>
        </w:numPr>
        <w:spacing w:line="480" w:lineRule="auto"/>
        <w:contextualSpacing w:val="0"/>
      </w:pPr>
      <w:r w:rsidRPr="00ED6412">
        <w:rPr>
          <w:rFonts w:eastAsiaTheme="minorEastAsia"/>
        </w:rPr>
        <w:t xml:space="preserve">If </w:t>
      </w:r>
      <w:r w:rsidRPr="00BD0AFB">
        <w:rPr>
          <w:i/>
        </w:rPr>
        <w:t>C</w:t>
      </w:r>
      <w:r w:rsidRPr="00BD0AFB">
        <w:rPr>
          <w:vertAlign w:val="subscript"/>
        </w:rPr>
        <w:t>UW</w:t>
      </w:r>
      <w:r w:rsidRPr="00BD0AFB">
        <w:t xml:space="preserve"> </w:t>
      </w:r>
      <w:r w:rsidR="007521CA" w:rsidRPr="00BD0AFB">
        <w:t>&gt;</w:t>
      </w:r>
      <w:r w:rsidRPr="00BD0AFB">
        <w:t xml:space="preserve"> </w:t>
      </w:r>
      <w:r w:rsidRPr="00BD0AFB">
        <w:rPr>
          <w:i/>
        </w:rPr>
        <w:t>C</w:t>
      </w:r>
      <w:r w:rsidRPr="00BD0AFB">
        <w:rPr>
          <w:vertAlign w:val="subscript"/>
        </w:rPr>
        <w:t>OW</w:t>
      </w:r>
      <w:r w:rsidRPr="00BD0AFB">
        <w:t xml:space="preserve"> and ESS is not full, the </w:t>
      </w:r>
      <w:r w:rsidRPr="00BD0AFB">
        <w:rPr>
          <w:rFonts w:eastAsiaTheme="minorEastAsia"/>
        </w:rPr>
        <w:t>ESS</w:t>
      </w:r>
      <w:r w:rsidRPr="00BD0AFB">
        <w:t xml:space="preserve"> is charged. This is because in this scenario, the </w:t>
      </w:r>
      <w:r w:rsidRPr="00BD0AFB">
        <w:rPr>
          <w:i/>
        </w:rPr>
        <w:t>C</w:t>
      </w:r>
      <w:r w:rsidR="007521CA" w:rsidRPr="00BD0AFB">
        <w:rPr>
          <w:vertAlign w:val="subscript"/>
        </w:rPr>
        <w:t>U</w:t>
      </w:r>
      <w:r w:rsidRPr="00BD0AFB">
        <w:rPr>
          <w:vertAlign w:val="subscript"/>
        </w:rPr>
        <w:t>W</w:t>
      </w:r>
      <w:r w:rsidRPr="00BD0AFB">
        <w:t xml:space="preserve"> is more probable to be costed by a relevant high waste penalty. Therefore charging wasted power into the </w:t>
      </w:r>
      <w:r w:rsidRPr="00BD0AFB">
        <w:rPr>
          <w:rFonts w:eastAsiaTheme="minorEastAsia"/>
        </w:rPr>
        <w:t>ESS</w:t>
      </w:r>
      <w:r w:rsidRPr="00BD0AFB">
        <w:t xml:space="preserve"> is the best choice to minimize the total cost; </w:t>
      </w:r>
    </w:p>
    <w:p w14:paraId="51D58A84" w14:textId="0B6D48F6" w:rsidR="00441C83" w:rsidRPr="00ED6412" w:rsidRDefault="00441C83" w:rsidP="00FC7147">
      <w:pPr>
        <w:pStyle w:val="ListParagraph"/>
        <w:numPr>
          <w:ilvl w:val="0"/>
          <w:numId w:val="8"/>
        </w:numPr>
        <w:spacing w:line="480" w:lineRule="auto"/>
        <w:contextualSpacing w:val="0"/>
      </w:pPr>
      <w:r w:rsidRPr="00BD0AFB">
        <w:t xml:space="preserve">If </w:t>
      </w:r>
      <w:r w:rsidRPr="00BD0AFB">
        <w:rPr>
          <w:i/>
        </w:rPr>
        <w:t>C</w:t>
      </w:r>
      <w:r w:rsidRPr="00BD0AFB">
        <w:rPr>
          <w:vertAlign w:val="subscript"/>
        </w:rPr>
        <w:t>UW</w:t>
      </w:r>
      <w:r w:rsidRPr="00BD0AFB">
        <w:t xml:space="preserve"> </w:t>
      </w:r>
      <w:r w:rsidR="007521CA" w:rsidRPr="00BD0AFB">
        <w:t>&lt;</w:t>
      </w:r>
      <w:r w:rsidRPr="00BD0AFB">
        <w:t xml:space="preserve"> </w:t>
      </w:r>
      <w:r w:rsidRPr="00BD0AFB">
        <w:rPr>
          <w:i/>
        </w:rPr>
        <w:t>C</w:t>
      </w:r>
      <w:r w:rsidRPr="00BD0AFB">
        <w:rPr>
          <w:vertAlign w:val="subscript"/>
        </w:rPr>
        <w:t>OW</w:t>
      </w:r>
      <w:r w:rsidRPr="00BD0AFB">
        <w:t xml:space="preserve"> </w:t>
      </w:r>
      <w:r w:rsidRPr="00ED6412">
        <w:t xml:space="preserve">and ESS is not empty, the </w:t>
      </w:r>
      <w:r w:rsidRPr="00ED6412">
        <w:rPr>
          <w:rFonts w:eastAsiaTheme="minorEastAsia"/>
        </w:rPr>
        <w:t>ESS</w:t>
      </w:r>
      <w:r w:rsidRPr="00ED6412">
        <w:t xml:space="preserve"> is discharged. Similar to the reason to charge the </w:t>
      </w:r>
      <w:r w:rsidRPr="00ED6412">
        <w:rPr>
          <w:rFonts w:eastAsiaTheme="minorEastAsia"/>
        </w:rPr>
        <w:t>ESS</w:t>
      </w:r>
      <w:r w:rsidRPr="00ED6412">
        <w:t xml:space="preserve">, the </w:t>
      </w:r>
      <w:r w:rsidRPr="00ED6412">
        <w:rPr>
          <w:i/>
        </w:rPr>
        <w:t>C</w:t>
      </w:r>
      <w:r w:rsidR="007521CA">
        <w:rPr>
          <w:vertAlign w:val="subscript"/>
        </w:rPr>
        <w:t>O</w:t>
      </w:r>
      <w:r w:rsidRPr="00ED6412">
        <w:rPr>
          <w:vertAlign w:val="subscript"/>
        </w:rPr>
        <w:t>W</w:t>
      </w:r>
      <w:r w:rsidRPr="00ED6412">
        <w:t xml:space="preserve"> is more probable to be costed in a high reserve power cost. Therefore discharging reserve power from the </w:t>
      </w:r>
      <w:r w:rsidRPr="00ED6412">
        <w:rPr>
          <w:rFonts w:eastAsiaTheme="minorEastAsia"/>
        </w:rPr>
        <w:t>ESS</w:t>
      </w:r>
      <w:r w:rsidRPr="00ED6412">
        <w:t xml:space="preserve"> is the best choice to minimize the total cost; </w:t>
      </w:r>
    </w:p>
    <w:p w14:paraId="59A5AB97" w14:textId="7D3F322A" w:rsidR="00251039" w:rsidRPr="00ED6412" w:rsidRDefault="00AA5AFF" w:rsidP="00251039">
      <w:pPr>
        <w:keepNext/>
        <w:spacing w:after="120"/>
      </w:pPr>
      <w:r>
        <w:rPr>
          <w:noProof/>
          <w:lang w:eastAsia="en-GB"/>
        </w:rPr>
        <w:lastRenderedPageBreak/>
        <w:drawing>
          <wp:inline distT="0" distB="0" distL="0" distR="0" wp14:anchorId="1FBB09EC" wp14:editId="2BAAAACE">
            <wp:extent cx="5039360" cy="5020415"/>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360" cy="5020415"/>
                    </a:xfrm>
                    <a:prstGeom prst="rect">
                      <a:avLst/>
                    </a:prstGeom>
                    <a:noFill/>
                    <a:ln>
                      <a:noFill/>
                    </a:ln>
                  </pic:spPr>
                </pic:pic>
              </a:graphicData>
            </a:graphic>
          </wp:inline>
        </w:drawing>
      </w:r>
    </w:p>
    <w:p w14:paraId="6B1145DC" w14:textId="7FA83296" w:rsidR="00DB1D55" w:rsidRPr="00ED6412" w:rsidRDefault="00251039" w:rsidP="00251039">
      <w:pPr>
        <w:pStyle w:val="Caption"/>
        <w:jc w:val="both"/>
      </w:pPr>
      <w:bookmarkStart w:id="285" w:name="_Ref496541904"/>
      <w:bookmarkStart w:id="286" w:name="_Toc523347895"/>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5</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1</w:t>
      </w:r>
      <w:r w:rsidR="00C47357">
        <w:rPr>
          <w:noProof/>
        </w:rPr>
        <w:fldChar w:fldCharType="end"/>
      </w:r>
      <w:bookmarkEnd w:id="285"/>
      <w:r w:rsidRPr="00ED6412">
        <w:t xml:space="preserve"> Flowchart of the proposed DEED control scheme to dispatch ESS.</w:t>
      </w:r>
      <w:bookmarkEnd w:id="286"/>
    </w:p>
    <w:p w14:paraId="7E5840DB" w14:textId="237FD28E" w:rsidR="008C0A39" w:rsidRPr="00ED6412" w:rsidRDefault="00F504CC" w:rsidP="00CC266D">
      <w:pPr>
        <w:pStyle w:val="ListParagraph"/>
        <w:numPr>
          <w:ilvl w:val="0"/>
          <w:numId w:val="8"/>
        </w:numPr>
        <w:spacing w:line="480" w:lineRule="auto"/>
        <w:ind w:left="714" w:hanging="357"/>
        <w:contextualSpacing w:val="0"/>
      </w:pPr>
      <w:r w:rsidRPr="00ED6412">
        <w:t>Otherwise</w:t>
      </w:r>
      <w:r w:rsidR="00361ABB" w:rsidRPr="00ED6412">
        <w:t xml:space="preserve">, </w:t>
      </w:r>
      <w:r w:rsidR="00D53FA0" w:rsidRPr="00ED6412">
        <w:t xml:space="preserve">the </w:t>
      </w:r>
      <w:r w:rsidR="00F62CA4" w:rsidRPr="00ED6412">
        <w:rPr>
          <w:rFonts w:eastAsiaTheme="minorEastAsia"/>
        </w:rPr>
        <w:t>E</w:t>
      </w:r>
      <w:r w:rsidR="00D53FA0" w:rsidRPr="00ED6412">
        <w:rPr>
          <w:rFonts w:eastAsiaTheme="minorEastAsia"/>
        </w:rPr>
        <w:t>S</w:t>
      </w:r>
      <w:r w:rsidR="00F62CA4" w:rsidRPr="00ED6412">
        <w:rPr>
          <w:rFonts w:eastAsiaTheme="minorEastAsia"/>
        </w:rPr>
        <w:t>S</w:t>
      </w:r>
      <w:r w:rsidR="00361ABB" w:rsidRPr="00ED6412">
        <w:t xml:space="preserve"> </w:t>
      </w:r>
      <w:r w:rsidR="0058304E" w:rsidRPr="00ED6412">
        <w:t xml:space="preserve">is </w:t>
      </w:r>
      <w:r w:rsidR="008C0A39" w:rsidRPr="00ED6412">
        <w:t>idle.</w:t>
      </w:r>
      <w:r w:rsidR="009D56FE" w:rsidRPr="00ED6412">
        <w:t xml:space="preserve"> </w:t>
      </w:r>
      <w:r w:rsidRPr="00ED6412">
        <w:t>Then</w:t>
      </w:r>
      <w:r w:rsidR="00D66CC7" w:rsidRPr="00ED6412">
        <w:t xml:space="preserve"> </w:t>
      </w:r>
      <w:r w:rsidR="009D56FE" w:rsidRPr="00ED6412">
        <w:t>the probability of charge in the waste penalty and reserve power cost is the same amount</w:t>
      </w:r>
      <w:r w:rsidR="00D66CC7" w:rsidRPr="00ED6412">
        <w:t xml:space="preserve">. </w:t>
      </w:r>
      <w:r w:rsidR="00DE3707" w:rsidRPr="00ED6412">
        <w:t>Thus,</w:t>
      </w:r>
      <w:r w:rsidRPr="00ED6412">
        <w:t xml:space="preserve"> leaving</w:t>
      </w:r>
      <w:r w:rsidR="00C2002A" w:rsidRPr="00ED6412">
        <w:t xml:space="preserve"> the </w:t>
      </w:r>
      <w:r w:rsidR="00F62CA4" w:rsidRPr="00ED6412">
        <w:rPr>
          <w:rFonts w:eastAsiaTheme="minorEastAsia"/>
        </w:rPr>
        <w:t>E</w:t>
      </w:r>
      <w:r w:rsidR="00532C81" w:rsidRPr="00ED6412">
        <w:rPr>
          <w:rFonts w:eastAsiaTheme="minorEastAsia"/>
        </w:rPr>
        <w:t>S</w:t>
      </w:r>
      <w:r w:rsidR="00F62CA4" w:rsidRPr="00ED6412">
        <w:rPr>
          <w:rFonts w:eastAsiaTheme="minorEastAsia"/>
        </w:rPr>
        <w:t>S</w:t>
      </w:r>
      <w:r w:rsidR="00C2002A" w:rsidRPr="00ED6412">
        <w:t xml:space="preserve"> idle </w:t>
      </w:r>
      <w:r w:rsidR="00FD7DF0" w:rsidRPr="00ED6412">
        <w:t>reduce</w:t>
      </w:r>
      <w:r w:rsidRPr="00ED6412">
        <w:t>s</w:t>
      </w:r>
      <w:r w:rsidR="00FD7DF0" w:rsidRPr="00ED6412">
        <w:t xml:space="preserve"> the charge cycles and </w:t>
      </w:r>
      <w:r w:rsidR="00C2002A" w:rsidRPr="00ED6412">
        <w:t>save</w:t>
      </w:r>
      <w:r w:rsidRPr="00ED6412">
        <w:t>s</w:t>
      </w:r>
      <w:r w:rsidR="00C2002A" w:rsidRPr="00ED6412">
        <w:t xml:space="preserve"> the </w:t>
      </w:r>
      <w:r w:rsidR="00F62CA4" w:rsidRPr="00ED6412">
        <w:rPr>
          <w:rFonts w:eastAsiaTheme="minorEastAsia"/>
        </w:rPr>
        <w:t>E</w:t>
      </w:r>
      <w:r w:rsidR="00532C81" w:rsidRPr="00ED6412">
        <w:rPr>
          <w:rFonts w:eastAsiaTheme="minorEastAsia"/>
        </w:rPr>
        <w:t>S</w:t>
      </w:r>
      <w:r w:rsidR="00F62CA4" w:rsidRPr="00ED6412">
        <w:rPr>
          <w:rFonts w:eastAsiaTheme="minorEastAsia"/>
        </w:rPr>
        <w:t>S</w:t>
      </w:r>
      <w:r w:rsidR="00C2002A" w:rsidRPr="00ED6412">
        <w:t xml:space="preserve"> lifetime.</w:t>
      </w:r>
      <w:r w:rsidR="00FD7DF0" w:rsidRPr="00ED6412">
        <w:t xml:space="preserve"> </w:t>
      </w:r>
      <w:r w:rsidR="00DE3707" w:rsidRPr="00ED6412">
        <w:t>In addition,</w:t>
      </w:r>
      <w:r w:rsidR="00FD7DF0" w:rsidRPr="00ED6412">
        <w:t xml:space="preserve"> if the </w:t>
      </w:r>
      <w:r w:rsidR="00F62CA4" w:rsidRPr="00ED6412">
        <w:rPr>
          <w:rFonts w:eastAsiaTheme="minorEastAsia"/>
        </w:rPr>
        <w:t>E</w:t>
      </w:r>
      <w:r w:rsidR="00532C81" w:rsidRPr="00ED6412">
        <w:rPr>
          <w:rFonts w:eastAsiaTheme="minorEastAsia"/>
        </w:rPr>
        <w:t>S</w:t>
      </w:r>
      <w:r w:rsidR="00F62CA4" w:rsidRPr="00ED6412">
        <w:rPr>
          <w:rFonts w:eastAsiaTheme="minorEastAsia"/>
        </w:rPr>
        <w:t>S</w:t>
      </w:r>
      <w:r w:rsidR="00FD7DF0" w:rsidRPr="00ED6412">
        <w:t xml:space="preserve"> is fully charged or discharged, </w:t>
      </w:r>
      <w:r w:rsidRPr="00ED6412">
        <w:t xml:space="preserve">then </w:t>
      </w:r>
      <w:r w:rsidR="00FD7DF0" w:rsidRPr="00ED6412">
        <w:t>idle is the best cho</w:t>
      </w:r>
      <w:r w:rsidRPr="00ED6412">
        <w:t>ice so as</w:t>
      </w:r>
      <w:r w:rsidR="00746880" w:rsidRPr="00ED6412">
        <w:t xml:space="preserve"> not</w:t>
      </w:r>
      <w:r w:rsidRPr="00ED6412">
        <w:t xml:space="preserve"> to</w:t>
      </w:r>
      <w:r w:rsidR="00746880" w:rsidRPr="00ED6412">
        <w:t xml:space="preserve"> increase the cost.</w:t>
      </w:r>
    </w:p>
    <w:p w14:paraId="2D222B30" w14:textId="7D0BF66E" w:rsidR="00B33C88" w:rsidRPr="00ED6412" w:rsidRDefault="00BF5F41" w:rsidP="00CC266D">
      <w:pPr>
        <w:pStyle w:val="ListParagraph"/>
        <w:numPr>
          <w:ilvl w:val="0"/>
          <w:numId w:val="8"/>
        </w:numPr>
        <w:spacing w:line="480" w:lineRule="auto"/>
        <w:ind w:left="714" w:hanging="357"/>
        <w:contextualSpacing w:val="0"/>
      </w:pPr>
      <w:r w:rsidRPr="00ED6412">
        <w:lastRenderedPageBreak/>
        <w:t>The</w:t>
      </w:r>
      <w:r w:rsidR="00D446D6" w:rsidRPr="00ED6412">
        <w:t>n</w:t>
      </w:r>
      <w:r w:rsidRPr="00ED6412">
        <w:t xml:space="preserve"> </w:t>
      </w:r>
      <w:r w:rsidR="00F504CC" w:rsidRPr="00ED6412">
        <w:t xml:space="preserve">the </w:t>
      </w:r>
      <w:r w:rsidR="006770FA" w:rsidRPr="00ED6412">
        <w:t xml:space="preserve">power output </w:t>
      </w:r>
      <w:r w:rsidR="00BD2B6C" w:rsidRPr="00ED6412">
        <w:t xml:space="preserve">is </w:t>
      </w:r>
      <w:r w:rsidR="00D446D6" w:rsidRPr="00ED6412">
        <w:t xml:space="preserve">optimized and the </w:t>
      </w:r>
      <w:r w:rsidR="00532C81" w:rsidRPr="00ED6412">
        <w:rPr>
          <w:rFonts w:eastAsiaTheme="minorEastAsia"/>
        </w:rPr>
        <w:t>ESS</w:t>
      </w:r>
      <w:r w:rsidR="00D446D6" w:rsidRPr="00ED6412">
        <w:t xml:space="preserve"> </w:t>
      </w:r>
      <w:r w:rsidR="00C53CFF" w:rsidRPr="00ED6412">
        <w:t xml:space="preserve">is on </w:t>
      </w:r>
      <w:r w:rsidR="00D446D6" w:rsidRPr="00ED6412">
        <w:t>stand-by</w:t>
      </w:r>
      <w:r w:rsidR="00361ABB" w:rsidRPr="00ED6412">
        <w:t xml:space="preserve"> </w:t>
      </w:r>
      <w:r w:rsidR="00D446D6" w:rsidRPr="00ED6412">
        <w:t>for the next time step</w:t>
      </w:r>
      <w:r w:rsidR="00C06D87" w:rsidRPr="00ED6412">
        <w:t>.</w:t>
      </w:r>
    </w:p>
    <w:p w14:paraId="69F9EB6F" w14:textId="3DCE250D" w:rsidR="00EB64FC" w:rsidRPr="00ED6412" w:rsidRDefault="00C53CFF" w:rsidP="00CC266D">
      <w:pPr>
        <w:pStyle w:val="ListParagraph"/>
        <w:numPr>
          <w:ilvl w:val="0"/>
          <w:numId w:val="8"/>
        </w:numPr>
        <w:spacing w:line="480" w:lineRule="auto"/>
        <w:ind w:left="714" w:hanging="357"/>
        <w:contextualSpacing w:val="0"/>
      </w:pPr>
      <w:r w:rsidRPr="00ED6412">
        <w:t>T</w:t>
      </w:r>
      <w:r w:rsidR="00262D9E" w:rsidRPr="00ED6412">
        <w:t xml:space="preserve">he procedure for t=t+1 </w:t>
      </w:r>
      <w:r w:rsidRPr="00ED6412">
        <w:t xml:space="preserve">is repeated </w:t>
      </w:r>
      <w:r w:rsidR="0058304E" w:rsidRPr="00ED6412">
        <w:t>until</w:t>
      </w:r>
      <w:r w:rsidR="00262D9E" w:rsidRPr="00ED6412">
        <w:t xml:space="preserve"> the duration T </w:t>
      </w:r>
      <w:r w:rsidRPr="00ED6412">
        <w:t xml:space="preserve">is achieved </w:t>
      </w:r>
      <w:r w:rsidR="0058304E" w:rsidRPr="00ED6412">
        <w:t xml:space="preserve">and </w:t>
      </w:r>
      <w:r w:rsidRPr="00ED6412">
        <w:t xml:space="preserve">then </w:t>
      </w:r>
      <w:r w:rsidR="0058304E" w:rsidRPr="00ED6412">
        <w:t xml:space="preserve">the process </w:t>
      </w:r>
      <w:r w:rsidRPr="00ED6412">
        <w:t>is complete</w:t>
      </w:r>
      <w:r w:rsidR="00262D9E" w:rsidRPr="00ED6412">
        <w:t>.</w:t>
      </w:r>
    </w:p>
    <w:p w14:paraId="70487933" w14:textId="4241105D" w:rsidR="00E20FB9" w:rsidRPr="00ED6412" w:rsidRDefault="00E20FB9" w:rsidP="001E3750">
      <w:pPr>
        <w:pStyle w:val="Heading3"/>
      </w:pPr>
      <w:bookmarkStart w:id="287" w:name="_Toc523347812"/>
      <w:r w:rsidRPr="00ED6412">
        <w:t>Constraints</w:t>
      </w:r>
      <w:bookmarkEnd w:id="287"/>
    </w:p>
    <w:p w14:paraId="275E7CBC" w14:textId="030B20CF" w:rsidR="00E20FB9" w:rsidRPr="00ED6412" w:rsidRDefault="00E20FB9" w:rsidP="004C1551">
      <w:pPr>
        <w:spacing w:after="120"/>
      </w:pPr>
      <w:r w:rsidRPr="00ED6412">
        <w:t xml:space="preserve">Constraints in this model are considered in several aspects due to the operational security of the power network and the system components. </w:t>
      </w:r>
    </w:p>
    <w:p w14:paraId="5CF644D1" w14:textId="3900D44A" w:rsidR="001838FE" w:rsidRPr="00ED6412" w:rsidRDefault="002E55CE" w:rsidP="00A326F0">
      <w:pPr>
        <w:pStyle w:val="Heading4"/>
      </w:pPr>
      <w:bookmarkStart w:id="288" w:name="_Toc523347813"/>
      <w:r w:rsidRPr="00ED6412">
        <w:t>Real power balance</w:t>
      </w:r>
      <w:bookmarkEnd w:id="288"/>
    </w:p>
    <w:p w14:paraId="6EE3FEA7" w14:textId="05C08B6B" w:rsidR="00E20FB9" w:rsidRPr="00ED6412" w:rsidRDefault="00E20FB9" w:rsidP="004C1551">
      <w:pPr>
        <w:spacing w:after="0"/>
      </w:pPr>
      <w:r w:rsidRPr="00ED6412">
        <w:t>The first constraint is the real power balance, which is relevant to the system security and the minimization of the cost. In a power network, the load and supply must be equal</w:t>
      </w:r>
      <w:r w:rsidR="000251D8" w:rsidRPr="00ED6412">
        <w:t>.</w:t>
      </w:r>
      <w:r w:rsidR="00BB41D6" w:rsidRPr="00ED6412">
        <w:t xml:space="preserve"> In addition,</w:t>
      </w:r>
      <w:r w:rsidR="000251D8" w:rsidRPr="00ED6412">
        <w:t xml:space="preserve"> the </w:t>
      </w:r>
      <w:r w:rsidR="00DB5363" w:rsidRPr="00ED6412">
        <w:t>ESS</w:t>
      </w:r>
      <w:r w:rsidR="00E45F12" w:rsidRPr="00ED6412">
        <w:t xml:space="preserve"> is charging from the wasted wind power</w:t>
      </w:r>
      <w:r w:rsidR="00BB41D6" w:rsidRPr="00ED6412">
        <w:t xml:space="preserve"> in this model, </w:t>
      </w:r>
      <w:r w:rsidR="00E45F12" w:rsidRPr="00ED6412">
        <w:t xml:space="preserve">which is not </w:t>
      </w:r>
      <w:r w:rsidR="00937849" w:rsidRPr="00ED6412">
        <w:t xml:space="preserve">inclusive </w:t>
      </w:r>
      <w:r w:rsidR="008C3E5B" w:rsidRPr="00ED6412">
        <w:t>in</w:t>
      </w:r>
      <w:r w:rsidR="00937849" w:rsidRPr="00ED6412">
        <w:t xml:space="preserve"> the </w:t>
      </w:r>
      <w:r w:rsidR="008C3E5B" w:rsidRPr="00ED6412">
        <w:t xml:space="preserve">power </w:t>
      </w:r>
      <w:r w:rsidR="00937849" w:rsidRPr="00ED6412">
        <w:t>supply.</w:t>
      </w:r>
      <w:r w:rsidRPr="00ED6412">
        <w:t xml:space="preserve"> </w:t>
      </w:r>
      <w:r w:rsidR="00937849" w:rsidRPr="00ED6412">
        <w:t>T</w:t>
      </w:r>
      <w:r w:rsidRPr="00ED6412">
        <w:t>h</w:t>
      </w:r>
      <w:r w:rsidR="00937849" w:rsidRPr="00ED6412">
        <w:t>e</w:t>
      </w:r>
      <w:r w:rsidRPr="00ED6412">
        <w:t xml:space="preserve"> power </w:t>
      </w:r>
      <w:r w:rsidR="00293D52" w:rsidRPr="00ED6412">
        <w:t xml:space="preserve">flow </w:t>
      </w:r>
      <w:r w:rsidRPr="00ED6412">
        <w:t xml:space="preserve">balance equation </w:t>
      </w:r>
      <w:r w:rsidR="00293D52" w:rsidRPr="00ED6412">
        <w:t xml:space="preserve">in the system </w:t>
      </w:r>
      <w:r w:rsidRPr="00ED6412">
        <w:t>may be expressed as follows</w:t>
      </w:r>
      <w:r w:rsidR="00033B75" w:rsidRPr="00ED6412">
        <w:t xml:space="preserve"> </w:t>
      </w:r>
      <w:r w:rsidR="00906EB4"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00906EB4" w:rsidRPr="00ED6412">
        <w:fldChar w:fldCharType="separate"/>
      </w:r>
      <w:r w:rsidR="000201C4">
        <w:rPr>
          <w:noProof/>
        </w:rPr>
        <w:t>[</w:t>
      </w:r>
      <w:hyperlink w:anchor="_ENREF_46" w:tooltip="Hetzer, 2008 #256" w:history="1">
        <w:r w:rsidR="00213BF8">
          <w:rPr>
            <w:noProof/>
          </w:rPr>
          <w:t>46</w:t>
        </w:r>
      </w:hyperlink>
      <w:r w:rsidR="000201C4">
        <w:rPr>
          <w:noProof/>
        </w:rPr>
        <w:t>]</w:t>
      </w:r>
      <w:r w:rsidR="00906EB4" w:rsidRPr="00ED6412">
        <w:fldChar w:fldCharType="end"/>
      </w:r>
      <w:r w:rsidR="00033B75" w:rsidRPr="00ED641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0"/>
        <w:gridCol w:w="796"/>
      </w:tblGrid>
      <w:tr w:rsidR="00A53152" w:rsidRPr="00ED6412" w14:paraId="6C2A394E" w14:textId="77777777" w:rsidTr="00A52D25">
        <w:trPr>
          <w:trHeight w:val="496"/>
        </w:trPr>
        <w:tc>
          <w:tcPr>
            <w:tcW w:w="7140" w:type="dxa"/>
            <w:vAlign w:val="center"/>
          </w:tcPr>
          <w:p w14:paraId="3BAD3C03" w14:textId="3ED23F0A" w:rsidR="00E20FB9" w:rsidRPr="00ED6412" w:rsidRDefault="008568D1" w:rsidP="00601CEF">
            <w:pPr>
              <w:jc w:val="center"/>
              <w:rPr>
                <w:i/>
                <w:noProof/>
              </w:rPr>
            </w:pPr>
            <m:oMathPara>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P</m:t>
                    </m:r>
                  </m:e>
                  <m:sub>
                    <m:r>
                      <m:rPr>
                        <m:sty m:val="p"/>
                      </m:rPr>
                      <w:rPr>
                        <w:rFonts w:ascii="Cambria Math" w:hAnsi="Cambria Math"/>
                      </w:rPr>
                      <m:t>dcg</m:t>
                    </m:r>
                  </m:sub>
                  <m:sup>
                    <m:r>
                      <m:rPr>
                        <m:sty m:val="p"/>
                      </m:rPr>
                      <w:rPr>
                        <w:rFonts w:ascii="Cambria Math" w:hAnsi="Cambria Math"/>
                      </w:rPr>
                      <m:t>t</m:t>
                    </m:r>
                  </m:sup>
                </m:sSubSup>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t</m:t>
                    </m:r>
                  </m:sub>
                </m:sSub>
              </m:oMath>
            </m:oMathPara>
          </w:p>
        </w:tc>
        <w:tc>
          <w:tcPr>
            <w:tcW w:w="796" w:type="dxa"/>
            <w:vAlign w:val="center"/>
          </w:tcPr>
          <w:p w14:paraId="7FE415EE" w14:textId="356B5EE9" w:rsidR="00E20FB9" w:rsidRPr="00ED6412" w:rsidRDefault="00E20FB9" w:rsidP="004C1551">
            <w:pPr>
              <w:keepNext/>
              <w:jc w:val="center"/>
              <w:rPr>
                <w:noProof/>
              </w:rPr>
            </w:pPr>
            <w:bookmarkStart w:id="289" w:name="_Ref423896971"/>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5</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3</w:t>
            </w:r>
            <w:r w:rsidR="006B1469" w:rsidRPr="00ED6412">
              <w:rPr>
                <w:noProof/>
              </w:rPr>
              <w:fldChar w:fldCharType="end"/>
            </w:r>
            <w:r w:rsidRPr="00ED6412">
              <w:rPr>
                <w:noProof/>
              </w:rPr>
              <w:t>)</w:t>
            </w:r>
            <w:bookmarkEnd w:id="289"/>
          </w:p>
        </w:tc>
      </w:tr>
    </w:tbl>
    <w:p w14:paraId="075F5A29" w14:textId="70E9F20D" w:rsidR="00390FB0" w:rsidRPr="00ED6412" w:rsidRDefault="00390FB0" w:rsidP="00390FB0">
      <w:r w:rsidRPr="00ED6412">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dcg</m:t>
            </m:r>
          </m:sub>
          <m:sup>
            <m:r>
              <w:rPr>
                <w:rFonts w:ascii="Cambria Math" w:hAnsi="Cambria Math"/>
              </w:rPr>
              <m:t>t</m:t>
            </m:r>
          </m:sup>
        </m:sSubSup>
      </m:oMath>
      <w:r w:rsidRPr="00ED6412">
        <w:t xml:space="preserve"> is the power discharge from the </w:t>
      </w:r>
      <w:r w:rsidR="009F4E3C" w:rsidRPr="00ED6412">
        <w:t>ESS</w:t>
      </w:r>
      <w:r w:rsidRPr="00ED6412">
        <w:t xml:space="preserve"> into the power system.</w:t>
      </w:r>
    </w:p>
    <w:p w14:paraId="09F78DF0" w14:textId="11E6C8AA" w:rsidR="00803F92" w:rsidRPr="00ED6412" w:rsidRDefault="00A52D25" w:rsidP="00A326F0">
      <w:pPr>
        <w:pStyle w:val="Heading4"/>
      </w:pPr>
      <w:bookmarkStart w:id="290" w:name="_Toc523347814"/>
      <w:r w:rsidRPr="00ED6412">
        <w:t>Power output limit</w:t>
      </w:r>
      <w:bookmarkEnd w:id="290"/>
    </w:p>
    <w:p w14:paraId="0B8E914B" w14:textId="47370F81" w:rsidR="001348ED" w:rsidRPr="00ED6412" w:rsidRDefault="009B7CDB" w:rsidP="001348ED">
      <w:r w:rsidRPr="00ED6412">
        <w:t xml:space="preserve">The second constraint is the generator limit. The output limit for the conventional generator and the limit of the wind turbine may be expressed </w:t>
      </w:r>
      <w:r w:rsidR="001348ED" w:rsidRPr="00ED6412">
        <w:t xml:space="preserve">by </w:t>
      </w:r>
      <w:r w:rsidR="0058304E" w:rsidRPr="00ED6412">
        <w:t xml:space="preserve">the </w:t>
      </w:r>
      <w:r w:rsidR="001348ED" w:rsidRPr="00ED6412">
        <w:t>Equation</w:t>
      </w:r>
      <w:r w:rsidR="0058304E" w:rsidRPr="00ED6412">
        <w:t>s</w:t>
      </w:r>
      <w:r w:rsidR="001348ED" w:rsidRPr="00ED6412">
        <w:t xml:space="preserve"> </w:t>
      </w:r>
      <w:r w:rsidR="00D9167F" w:rsidRPr="00ED6412">
        <w:fldChar w:fldCharType="begin"/>
      </w:r>
      <w:r w:rsidR="00D9167F" w:rsidRPr="00ED6412">
        <w:instrText xml:space="preserve"> REF _Ref496045769 \h </w:instrText>
      </w:r>
      <w:r w:rsidR="00A63E2B" w:rsidRPr="00ED6412">
        <w:instrText xml:space="preserve"> \* MERGEFORMAT </w:instrText>
      </w:r>
      <w:r w:rsidR="00D9167F" w:rsidRPr="00ED6412">
        <w:fldChar w:fldCharType="separate"/>
      </w:r>
      <w:r w:rsidR="00C05E44" w:rsidRPr="00ED6412">
        <w:rPr>
          <w:noProof/>
        </w:rPr>
        <w:t>(</w:t>
      </w:r>
      <w:r w:rsidR="00C05E44">
        <w:rPr>
          <w:noProof/>
        </w:rPr>
        <w:t>4</w:t>
      </w:r>
      <w:r w:rsidR="00C05E44" w:rsidRPr="00ED6412">
        <w:rPr>
          <w:noProof/>
        </w:rPr>
        <w:t>.</w:t>
      </w:r>
      <w:r w:rsidR="00C05E44">
        <w:rPr>
          <w:noProof/>
        </w:rPr>
        <w:t>10</w:t>
      </w:r>
      <w:r w:rsidR="00C05E44" w:rsidRPr="00ED6412">
        <w:rPr>
          <w:noProof/>
        </w:rPr>
        <w:t>)</w:t>
      </w:r>
      <w:r w:rsidR="00D9167F" w:rsidRPr="00ED6412">
        <w:fldChar w:fldCharType="end"/>
      </w:r>
      <w:r w:rsidR="00D9167F" w:rsidRPr="00ED6412">
        <w:t xml:space="preserve"> and </w:t>
      </w:r>
      <w:r w:rsidR="00D9167F" w:rsidRPr="00ED6412">
        <w:fldChar w:fldCharType="begin"/>
      </w:r>
      <w:r w:rsidR="00D9167F" w:rsidRPr="00ED6412">
        <w:instrText xml:space="preserve"> REF _Ref496045772 \h </w:instrText>
      </w:r>
      <w:r w:rsidR="00A63E2B" w:rsidRPr="00ED6412">
        <w:instrText xml:space="preserve"> \* MERGEFORMAT </w:instrText>
      </w:r>
      <w:r w:rsidR="00D9167F" w:rsidRPr="00ED6412">
        <w:fldChar w:fldCharType="separate"/>
      </w:r>
      <w:r w:rsidR="00C05E44" w:rsidRPr="00ED6412">
        <w:rPr>
          <w:noProof/>
        </w:rPr>
        <w:t>(</w:t>
      </w:r>
      <w:r w:rsidR="00C05E44">
        <w:rPr>
          <w:noProof/>
        </w:rPr>
        <w:t>4</w:t>
      </w:r>
      <w:r w:rsidR="00C05E44" w:rsidRPr="00ED6412">
        <w:rPr>
          <w:noProof/>
        </w:rPr>
        <w:t>.</w:t>
      </w:r>
      <w:r w:rsidR="00C05E44">
        <w:rPr>
          <w:noProof/>
        </w:rPr>
        <w:t>11</w:t>
      </w:r>
      <w:r w:rsidR="00C05E44" w:rsidRPr="00ED6412">
        <w:rPr>
          <w:noProof/>
        </w:rPr>
        <w:t>)</w:t>
      </w:r>
      <w:r w:rsidR="00D9167F" w:rsidRPr="00ED6412">
        <w:fldChar w:fldCharType="end"/>
      </w:r>
      <w:r w:rsidR="00D474A6">
        <w:t xml:space="preserve"> </w:t>
      </w:r>
      <w:r w:rsidR="00D474A6" w:rsidRPr="00ED6412">
        <w:t xml:space="preserve">in </w:t>
      </w:r>
      <w:r w:rsidR="00D474A6" w:rsidRPr="00ED6412">
        <w:fldChar w:fldCharType="begin"/>
      </w:r>
      <w:r w:rsidR="00D474A6" w:rsidRPr="00ED6412">
        <w:instrText xml:space="preserve"> REF _Ref502960585 \h  \* MERGEFORMAT </w:instrText>
      </w:r>
      <w:r w:rsidR="00D474A6" w:rsidRPr="00ED6412">
        <w:fldChar w:fldCharType="separate"/>
      </w:r>
      <w:r w:rsidR="00C05E44" w:rsidRPr="00ED6412">
        <w:t xml:space="preserve">Table </w:t>
      </w:r>
      <w:r w:rsidR="00C05E44">
        <w:rPr>
          <w:noProof/>
        </w:rPr>
        <w:t>5</w:t>
      </w:r>
      <w:r w:rsidR="00C05E44" w:rsidRPr="00ED6412">
        <w:rPr>
          <w:noProof/>
        </w:rPr>
        <w:t>.</w:t>
      </w:r>
      <w:r w:rsidR="00C05E44">
        <w:rPr>
          <w:noProof/>
        </w:rPr>
        <w:t>1</w:t>
      </w:r>
      <w:r w:rsidR="00D474A6" w:rsidRPr="00ED6412">
        <w:fldChar w:fldCharType="end"/>
      </w:r>
      <w:r w:rsidR="00D474A6" w:rsidRPr="00ED6412">
        <w:t>.</w:t>
      </w:r>
    </w:p>
    <w:p w14:paraId="3769BE7C" w14:textId="26BDB58D" w:rsidR="004560C1" w:rsidRPr="00ED6412" w:rsidRDefault="004560C1" w:rsidP="00A326F0">
      <w:pPr>
        <w:pStyle w:val="Heading4"/>
      </w:pPr>
      <w:bookmarkStart w:id="291" w:name="_Toc523347815"/>
      <w:r w:rsidRPr="00ED6412">
        <w:lastRenderedPageBreak/>
        <w:t>Ramp rate</w:t>
      </w:r>
      <w:bookmarkEnd w:id="291"/>
    </w:p>
    <w:p w14:paraId="6FB57674" w14:textId="3E4D46CD" w:rsidR="00776BB8" w:rsidRPr="00ED6412" w:rsidRDefault="009B7CDB" w:rsidP="00776BB8">
      <w:r w:rsidRPr="00ED6412">
        <w:t xml:space="preserve">The third constraint is the </w:t>
      </w:r>
      <w:r w:rsidR="00776BB8" w:rsidRPr="00ED6412">
        <w:t>ramp rate for the conventional generation units</w:t>
      </w:r>
      <w:r w:rsidRPr="00ED6412">
        <w:t xml:space="preserve">, which </w:t>
      </w:r>
      <w:r w:rsidR="00776BB8" w:rsidRPr="00ED6412">
        <w:t xml:space="preserve">is given by Equation </w:t>
      </w:r>
      <w:r w:rsidR="00776BB8" w:rsidRPr="00ED6412">
        <w:fldChar w:fldCharType="begin"/>
      </w:r>
      <w:r w:rsidR="00776BB8" w:rsidRPr="00ED6412">
        <w:instrText xml:space="preserve"> REF _Ref423897883 \h </w:instrText>
      </w:r>
      <w:r w:rsidR="00A63E2B" w:rsidRPr="00ED6412">
        <w:instrText xml:space="preserve"> \* MERGEFORMAT </w:instrText>
      </w:r>
      <w:r w:rsidR="00776BB8" w:rsidRPr="00ED6412">
        <w:fldChar w:fldCharType="separate"/>
      </w:r>
      <w:r w:rsidR="00C05E44" w:rsidRPr="00ED6412">
        <w:rPr>
          <w:noProof/>
        </w:rPr>
        <w:t>(</w:t>
      </w:r>
      <w:r w:rsidR="00C05E44">
        <w:rPr>
          <w:noProof/>
        </w:rPr>
        <w:t>4</w:t>
      </w:r>
      <w:r w:rsidR="00C05E44" w:rsidRPr="00ED6412">
        <w:rPr>
          <w:noProof/>
        </w:rPr>
        <w:t>.</w:t>
      </w:r>
      <w:r w:rsidR="00C05E44">
        <w:rPr>
          <w:noProof/>
        </w:rPr>
        <w:t>12</w:t>
      </w:r>
      <w:r w:rsidR="00C05E44" w:rsidRPr="00ED6412">
        <w:rPr>
          <w:noProof/>
        </w:rPr>
        <w:t>)</w:t>
      </w:r>
      <w:r w:rsidR="00776BB8" w:rsidRPr="00ED6412">
        <w:fldChar w:fldCharType="end"/>
      </w:r>
      <w:r w:rsidR="00D474A6" w:rsidRPr="00D474A6">
        <w:t xml:space="preserve"> </w:t>
      </w:r>
      <w:r w:rsidR="00D474A6" w:rsidRPr="00ED6412">
        <w:t xml:space="preserve">in </w:t>
      </w:r>
      <w:r w:rsidR="00D474A6" w:rsidRPr="00ED6412">
        <w:fldChar w:fldCharType="begin"/>
      </w:r>
      <w:r w:rsidR="00D474A6" w:rsidRPr="00ED6412">
        <w:instrText xml:space="preserve"> REF _Ref502960585 \h  \* MERGEFORMAT </w:instrText>
      </w:r>
      <w:r w:rsidR="00D474A6" w:rsidRPr="00ED6412">
        <w:fldChar w:fldCharType="separate"/>
      </w:r>
      <w:r w:rsidR="00C05E44" w:rsidRPr="00ED6412">
        <w:t xml:space="preserve">Table </w:t>
      </w:r>
      <w:r w:rsidR="00C05E44">
        <w:rPr>
          <w:noProof/>
        </w:rPr>
        <w:t>5</w:t>
      </w:r>
      <w:r w:rsidR="00C05E44" w:rsidRPr="00ED6412">
        <w:rPr>
          <w:noProof/>
        </w:rPr>
        <w:t>.</w:t>
      </w:r>
      <w:r w:rsidR="00C05E44">
        <w:rPr>
          <w:noProof/>
        </w:rPr>
        <w:t>1</w:t>
      </w:r>
      <w:r w:rsidR="00D474A6" w:rsidRPr="00ED6412">
        <w:fldChar w:fldCharType="end"/>
      </w:r>
      <w:r w:rsidR="00D474A6" w:rsidRPr="00ED6412">
        <w:t>.</w:t>
      </w:r>
    </w:p>
    <w:p w14:paraId="7FDEB8D9" w14:textId="029D6B6B" w:rsidR="00780D58" w:rsidRPr="00ED6412" w:rsidRDefault="00780D58" w:rsidP="00A326F0">
      <w:pPr>
        <w:pStyle w:val="Heading4"/>
      </w:pPr>
      <w:bookmarkStart w:id="292" w:name="_Toc523347816"/>
      <w:r w:rsidRPr="00ED6412">
        <w:t>Emission limit</w:t>
      </w:r>
      <w:bookmarkEnd w:id="292"/>
    </w:p>
    <w:p w14:paraId="5D561AB9" w14:textId="6836E1B8" w:rsidR="00E20FB9" w:rsidRPr="00ED6412" w:rsidRDefault="00813306" w:rsidP="00776BB8">
      <w:r w:rsidRPr="00ED6412">
        <w:t xml:space="preserve">The forth constraint is </w:t>
      </w:r>
      <w:r w:rsidR="0065498E" w:rsidRPr="00ED6412">
        <w:t xml:space="preserve">the </w:t>
      </w:r>
      <w:r w:rsidR="00780D58" w:rsidRPr="00ED6412">
        <w:t>emission limit, which is the</w:t>
      </w:r>
      <w:r w:rsidR="007215D1" w:rsidRPr="00ED6412">
        <w:t xml:space="preserve"> emission limit of</w:t>
      </w:r>
      <w:r w:rsidR="00780D58" w:rsidRPr="00ED6412">
        <w:t xml:space="preserve"> EPS</w:t>
      </w:r>
      <w:r w:rsidR="008C3E5B" w:rsidRPr="00ED6412">
        <w:t xml:space="preserve"> and</w:t>
      </w:r>
      <w:r w:rsidR="0065498E" w:rsidRPr="00ED6412">
        <w:t xml:space="preserve"> i</w:t>
      </w:r>
      <w:r w:rsidR="00B81628" w:rsidRPr="00ED6412">
        <w:t xml:space="preserve">t is </w:t>
      </w:r>
      <w:r w:rsidR="008C3E5B" w:rsidRPr="00ED6412">
        <w:t>given</w:t>
      </w:r>
      <w:r w:rsidR="00B81628" w:rsidRPr="00ED6412">
        <w:t xml:space="preserve"> by</w:t>
      </w:r>
      <w:r w:rsidR="000C5416" w:rsidRPr="00ED6412">
        <w:t xml:space="preserve"> Equation</w:t>
      </w:r>
      <w:r w:rsidR="00B81628" w:rsidRPr="00ED6412">
        <w:t xml:space="preserve"> </w:t>
      </w:r>
      <w:r w:rsidR="00B40C32" w:rsidRPr="00ED6412">
        <w:fldChar w:fldCharType="begin"/>
      </w:r>
      <w:r w:rsidR="00B40C32" w:rsidRPr="00ED6412">
        <w:instrText xml:space="preserve"> REF _Ref496045961 \h </w:instrText>
      </w:r>
      <w:r w:rsidR="00A63E2B" w:rsidRPr="00ED6412">
        <w:instrText xml:space="preserve"> \* MERGEFORMAT </w:instrText>
      </w:r>
      <w:r w:rsidR="00B40C32" w:rsidRPr="00ED6412">
        <w:fldChar w:fldCharType="separate"/>
      </w:r>
      <w:r w:rsidR="00C05E44" w:rsidRPr="00ED6412">
        <w:rPr>
          <w:noProof/>
        </w:rPr>
        <w:t>(</w:t>
      </w:r>
      <w:r w:rsidR="00C05E44">
        <w:rPr>
          <w:noProof/>
        </w:rPr>
        <w:t>4</w:t>
      </w:r>
      <w:r w:rsidR="00C05E44" w:rsidRPr="00ED6412">
        <w:rPr>
          <w:noProof/>
        </w:rPr>
        <w:t>.</w:t>
      </w:r>
      <w:r w:rsidR="00C05E44">
        <w:rPr>
          <w:noProof/>
        </w:rPr>
        <w:t>13</w:t>
      </w:r>
      <w:r w:rsidR="00C05E44" w:rsidRPr="00ED6412">
        <w:rPr>
          <w:noProof/>
        </w:rPr>
        <w:t>)</w:t>
      </w:r>
      <w:r w:rsidR="00B40C32" w:rsidRPr="00ED6412">
        <w:fldChar w:fldCharType="end"/>
      </w:r>
      <w:r w:rsidR="00D474A6" w:rsidRPr="00D474A6">
        <w:t xml:space="preserve"> </w:t>
      </w:r>
      <w:r w:rsidR="00D474A6" w:rsidRPr="00ED6412">
        <w:t xml:space="preserve">in </w:t>
      </w:r>
      <w:r w:rsidR="00D474A6" w:rsidRPr="00ED6412">
        <w:fldChar w:fldCharType="begin"/>
      </w:r>
      <w:r w:rsidR="00D474A6" w:rsidRPr="00ED6412">
        <w:instrText xml:space="preserve"> REF _Ref502960585 \h  \* MERGEFORMAT </w:instrText>
      </w:r>
      <w:r w:rsidR="00D474A6" w:rsidRPr="00ED6412">
        <w:fldChar w:fldCharType="separate"/>
      </w:r>
      <w:r w:rsidR="00C05E44" w:rsidRPr="00ED6412">
        <w:t xml:space="preserve">Table </w:t>
      </w:r>
      <w:r w:rsidR="00C05E44">
        <w:rPr>
          <w:noProof/>
        </w:rPr>
        <w:t>5</w:t>
      </w:r>
      <w:r w:rsidR="00C05E44" w:rsidRPr="00ED6412">
        <w:rPr>
          <w:noProof/>
        </w:rPr>
        <w:t>.</w:t>
      </w:r>
      <w:r w:rsidR="00C05E44">
        <w:rPr>
          <w:noProof/>
        </w:rPr>
        <w:t>1</w:t>
      </w:r>
      <w:r w:rsidR="00D474A6" w:rsidRPr="00ED6412">
        <w:fldChar w:fldCharType="end"/>
      </w:r>
      <w:r w:rsidR="00D474A6" w:rsidRPr="00ED6412">
        <w:t>.</w:t>
      </w:r>
    </w:p>
    <w:p w14:paraId="24AF2F8B" w14:textId="269DBDAD" w:rsidR="000C5416" w:rsidRPr="00ED6412" w:rsidRDefault="000C5416" w:rsidP="00A326F0">
      <w:pPr>
        <w:pStyle w:val="Heading4"/>
      </w:pPr>
      <w:bookmarkStart w:id="293" w:name="_Toc523347817"/>
      <w:r w:rsidRPr="00ED6412">
        <w:t>Spinning reserve</w:t>
      </w:r>
      <w:bookmarkEnd w:id="293"/>
    </w:p>
    <w:p w14:paraId="22A6D85B" w14:textId="25D56E89" w:rsidR="00FF5BE6" w:rsidRPr="00ED6412" w:rsidRDefault="009B7CDB" w:rsidP="000C5416">
      <w:r w:rsidRPr="00ED6412">
        <w:t xml:space="preserve">The last constraint is the </w:t>
      </w:r>
      <w:r w:rsidR="000C5416" w:rsidRPr="00ED6412">
        <w:t>spinning reserve,</w:t>
      </w:r>
      <w:r w:rsidR="00A82349" w:rsidRPr="00ED6412">
        <w:t xml:space="preserve"> which is given by Equation </w:t>
      </w:r>
      <w:r w:rsidR="00A82349" w:rsidRPr="00ED6412">
        <w:fldChar w:fldCharType="begin"/>
      </w:r>
      <w:r w:rsidR="00A82349" w:rsidRPr="00ED6412">
        <w:instrText xml:space="preserve"> REF _Ref488940531 \h </w:instrText>
      </w:r>
      <w:r w:rsidR="00A63E2B" w:rsidRPr="00ED6412">
        <w:instrText xml:space="preserve"> \* MERGEFORMAT </w:instrText>
      </w:r>
      <w:r w:rsidR="00A82349" w:rsidRPr="00ED6412">
        <w:fldChar w:fldCharType="separate"/>
      </w:r>
      <w:r w:rsidR="00C05E44" w:rsidRPr="00ED6412">
        <w:rPr>
          <w:noProof/>
        </w:rPr>
        <w:t>(</w:t>
      </w:r>
      <w:r w:rsidR="00C05E44">
        <w:rPr>
          <w:noProof/>
        </w:rPr>
        <w:t>4</w:t>
      </w:r>
      <w:r w:rsidR="00C05E44" w:rsidRPr="00ED6412">
        <w:rPr>
          <w:noProof/>
        </w:rPr>
        <w:t>.</w:t>
      </w:r>
      <w:r w:rsidR="00C05E44">
        <w:rPr>
          <w:noProof/>
        </w:rPr>
        <w:t>14</w:t>
      </w:r>
      <w:r w:rsidR="00C05E44" w:rsidRPr="00ED6412">
        <w:rPr>
          <w:noProof/>
        </w:rPr>
        <w:t>)</w:t>
      </w:r>
      <w:r w:rsidR="00A82349" w:rsidRPr="00ED6412">
        <w:fldChar w:fldCharType="end"/>
      </w:r>
      <w:r w:rsidR="00D474A6" w:rsidRPr="00D474A6">
        <w:t xml:space="preserve"> </w:t>
      </w:r>
      <w:r w:rsidR="00D474A6" w:rsidRPr="00ED6412">
        <w:t xml:space="preserve">in </w:t>
      </w:r>
      <w:r w:rsidR="00D474A6" w:rsidRPr="00ED6412">
        <w:fldChar w:fldCharType="begin"/>
      </w:r>
      <w:r w:rsidR="00D474A6" w:rsidRPr="00ED6412">
        <w:instrText xml:space="preserve"> REF _Ref502960585 \h  \* MERGEFORMAT </w:instrText>
      </w:r>
      <w:r w:rsidR="00D474A6" w:rsidRPr="00ED6412">
        <w:fldChar w:fldCharType="separate"/>
      </w:r>
      <w:r w:rsidR="00C05E44" w:rsidRPr="00ED6412">
        <w:t xml:space="preserve">Table </w:t>
      </w:r>
      <w:r w:rsidR="00C05E44">
        <w:rPr>
          <w:noProof/>
        </w:rPr>
        <w:t>5</w:t>
      </w:r>
      <w:r w:rsidR="00C05E44" w:rsidRPr="00ED6412">
        <w:rPr>
          <w:noProof/>
        </w:rPr>
        <w:t>.</w:t>
      </w:r>
      <w:r w:rsidR="00C05E44">
        <w:rPr>
          <w:noProof/>
        </w:rPr>
        <w:t>1</w:t>
      </w:r>
      <w:r w:rsidR="00D474A6" w:rsidRPr="00ED6412">
        <w:fldChar w:fldCharType="end"/>
      </w:r>
      <w:r w:rsidR="00D474A6" w:rsidRPr="00ED6412">
        <w:t>.</w:t>
      </w:r>
    </w:p>
    <w:p w14:paraId="39001C11" w14:textId="4E2747F9" w:rsidR="00B216D7" w:rsidRPr="00ED6412" w:rsidRDefault="00B216D7" w:rsidP="001E3750">
      <w:pPr>
        <w:pStyle w:val="Heading3"/>
      </w:pPr>
      <w:bookmarkStart w:id="294" w:name="_Toc523347818"/>
      <w:r w:rsidRPr="00ED6412">
        <w:t>Energy conservation</w:t>
      </w:r>
      <w:bookmarkEnd w:id="294"/>
    </w:p>
    <w:p w14:paraId="5441935D" w14:textId="464A6B28" w:rsidR="00A90587" w:rsidRPr="00ED6412" w:rsidRDefault="00634DA1" w:rsidP="004C1551">
      <w:pPr>
        <w:spacing w:after="0"/>
      </w:pPr>
      <w:r w:rsidRPr="00ED6412">
        <w:t xml:space="preserve">In the ESS, the energy stored at the current time step is defined by the current power flow into it, and the ESS state at the previous time step, as given in Equation </w:t>
      </w:r>
      <w:r w:rsidR="0087171E" w:rsidRPr="00ED6412">
        <w:fldChar w:fldCharType="begin"/>
      </w:r>
      <w:r w:rsidR="0087171E" w:rsidRPr="00ED6412">
        <w:instrText xml:space="preserve"> REF _Ref500259626 \h </w:instrText>
      </w:r>
      <w:r w:rsidR="00A63E2B" w:rsidRPr="00ED6412">
        <w:instrText xml:space="preserve"> \* MERGEFORMAT </w:instrText>
      </w:r>
      <w:r w:rsidR="0087171E" w:rsidRPr="00ED6412">
        <w:fldChar w:fldCharType="separate"/>
      </w:r>
      <w:r w:rsidR="00C05E44" w:rsidRPr="00ED6412">
        <w:rPr>
          <w:noProof/>
        </w:rPr>
        <w:t>(</w:t>
      </w:r>
      <w:r w:rsidR="00C05E44">
        <w:rPr>
          <w:noProof/>
        </w:rPr>
        <w:t>5</w:t>
      </w:r>
      <w:r w:rsidR="00C05E44" w:rsidRPr="00ED6412">
        <w:rPr>
          <w:noProof/>
        </w:rPr>
        <w:t>.</w:t>
      </w:r>
      <w:r w:rsidR="00C05E44">
        <w:rPr>
          <w:noProof/>
        </w:rPr>
        <w:t>4</w:t>
      </w:r>
      <w:r w:rsidR="00C05E44" w:rsidRPr="00ED6412">
        <w:rPr>
          <w:noProof/>
        </w:rPr>
        <w:t>)</w:t>
      </w:r>
      <w:r w:rsidR="0087171E" w:rsidRPr="00ED6412">
        <w:fldChar w:fldCharType="end"/>
      </w:r>
      <w:r w:rsidRPr="00ED6412">
        <w:t xml:space="preserve"> </w:t>
      </w:r>
      <w:r w:rsidR="00906EB4" w:rsidRPr="00ED6412">
        <w:fldChar w:fldCharType="begin">
          <w:fldData xml:space="preserve">PEVuZE5vdGU+PENpdGU+PEF1dGhvcj5BYmR1bGxhaDwvQXV0aG9yPjxZZWFyPjIwMTU8L1llYXI+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</w:fldData>
        </w:fldChar>
      </w:r>
      <w:r w:rsidR="000201C4">
        <w:instrText xml:space="preserve"> ADDIN EN.CITE </w:instrText>
      </w:r>
      <w:r w:rsidR="000201C4">
        <w:fldChar w:fldCharType="begin">
          <w:fldData xml:space="preserve">PEVuZE5vdGU+PENpdGU+PEF1dGhvcj5BYmR1bGxhaDwvQXV0aG9yPjxZZWFyPjIwMTU8L1llYXI+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</w:fldData>
        </w:fldChar>
      </w:r>
      <w:r w:rsidR="000201C4">
        <w:instrText xml:space="preserve"> ADDIN EN.CITE.DATA </w:instrText>
      </w:r>
      <w:r w:rsidR="000201C4">
        <w:fldChar w:fldCharType="end"/>
      </w:r>
      <w:r w:rsidR="00906EB4" w:rsidRPr="00ED6412">
        <w:fldChar w:fldCharType="separate"/>
      </w:r>
      <w:r w:rsidR="000201C4">
        <w:rPr>
          <w:noProof/>
        </w:rPr>
        <w:t>[</w:t>
      </w:r>
      <w:hyperlink w:anchor="_ENREF_75" w:tooltip="Alham, 2016 #312" w:history="1">
        <w:r w:rsidR="00213BF8">
          <w:rPr>
            <w:noProof/>
          </w:rPr>
          <w:t>75</w:t>
        </w:r>
      </w:hyperlink>
      <w:r w:rsidR="000201C4">
        <w:rPr>
          <w:noProof/>
        </w:rPr>
        <w:t xml:space="preserve">, </w:t>
      </w:r>
      <w:hyperlink w:anchor="_ENREF_215" w:tooltip="Galvan, 2015 #295" w:history="1">
        <w:r w:rsidR="00213BF8">
          <w:rPr>
            <w:noProof/>
          </w:rPr>
          <w:t>215</w:t>
        </w:r>
      </w:hyperlink>
      <w:r w:rsidR="000201C4">
        <w:rPr>
          <w:noProof/>
        </w:rPr>
        <w:t xml:space="preserve">, </w:t>
      </w:r>
      <w:hyperlink w:anchor="_ENREF_216" w:tooltip="Abdullah, 2015 #306" w:history="1">
        <w:r w:rsidR="00213BF8">
          <w:rPr>
            <w:noProof/>
          </w:rPr>
          <w:t>216</w:t>
        </w:r>
      </w:hyperlink>
      <w:r w:rsidR="000201C4">
        <w:rPr>
          <w:noProof/>
        </w:rPr>
        <w:t>]</w:t>
      </w:r>
      <w:r w:rsidR="00906EB4" w:rsidRPr="00ED6412">
        <w:fldChar w:fldCharType="end"/>
      </w:r>
      <w:r w:rsidR="00A90587" w:rsidRPr="00ED641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7A31D966" w14:textId="77777777" w:rsidTr="0086572D">
        <w:trPr>
          <w:trHeight w:val="737"/>
        </w:trPr>
        <w:tc>
          <w:tcPr>
            <w:tcW w:w="7888" w:type="dxa"/>
            <w:vAlign w:val="center"/>
          </w:tcPr>
          <w:p w14:paraId="72BF32CB" w14:textId="779008E9" w:rsidR="00A90587" w:rsidRPr="00ED6412" w:rsidRDefault="008568D1" w:rsidP="004C1551">
            <w:pPr>
              <w:jc w:val="center"/>
              <w:rPr>
                <w:i/>
              </w:rPr>
            </w:pPr>
            <m:oMathPara>
              <m:oMath>
                <m:sSubSup>
                  <m:sSubSupPr>
                    <m:ctrlPr>
                      <w:rPr>
                        <w:rFonts w:ascii="Cambria Math" w:hAnsi="Cambria Math"/>
                      </w:rPr>
                    </m:ctrlPr>
                  </m:sSubSupPr>
                  <m:e>
                    <m:r>
                      <w:rPr>
                        <w:rFonts w:ascii="Cambria Math" w:hAnsi="Cambria Math"/>
                      </w:rPr>
                      <m:t>E</m:t>
                    </m:r>
                  </m:e>
                  <m:sub>
                    <m:r>
                      <m:rPr>
                        <m:sty m:val="p"/>
                      </m:rPr>
                      <w:rPr>
                        <w:rFonts w:ascii="Cambria Math" w:hAnsi="Cambria Math"/>
                      </w:rPr>
                      <m:t>B</m:t>
                    </m:r>
                  </m:sub>
                  <m:sup>
                    <m:r>
                      <m:rPr>
                        <m:sty m:val="p"/>
                      </m:rP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E</m:t>
                    </m:r>
                  </m:e>
                  <m:sub>
                    <m:r>
                      <m:rPr>
                        <m:sty m:val="p"/>
                      </m:rPr>
                      <w:rPr>
                        <w:rFonts w:ascii="Cambria Math" w:hAnsi="Cambria Math"/>
                      </w:rPr>
                      <m:t>B</m:t>
                    </m:r>
                  </m:sub>
                  <m:sup>
                    <m:r>
                      <m:rPr>
                        <m:sty m:val="p"/>
                      </m:rPr>
                      <w:rPr>
                        <w:rFonts w:ascii="Cambria Math" w:hAnsi="Cambria Math"/>
                      </w:rPr>
                      <m:t>t-1</m:t>
                    </m:r>
                  </m:sup>
                </m:sSubSup>
                <m:r>
                  <m:rPr>
                    <m:sty m:val="p"/>
                  </m:rPr>
                  <w:rPr>
                    <w:rFonts w:ascii="Cambria Math" w:hAnsi="Cambria Math"/>
                  </w:rPr>
                  <m:t>+</m:t>
                </m:r>
                <m:r>
                  <w:rPr>
                    <w:rFonts w:ascii="Cambria Math" w:hAnsi="Cambria Math"/>
                  </w:rPr>
                  <m:t>B</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t-1</m:t>
                        </m:r>
                      </m:sub>
                    </m:sSub>
                  </m:e>
                </m:d>
              </m:oMath>
            </m:oMathPara>
          </w:p>
        </w:tc>
        <w:tc>
          <w:tcPr>
            <w:tcW w:w="616" w:type="dxa"/>
            <w:vAlign w:val="center"/>
          </w:tcPr>
          <w:p w14:paraId="2C0C980C" w14:textId="7F6C094A" w:rsidR="00A90587" w:rsidRPr="00ED6412" w:rsidRDefault="00A90587" w:rsidP="004C1551">
            <w:pPr>
              <w:jc w:val="center"/>
              <w:rPr>
                <w:noProof/>
              </w:rPr>
            </w:pPr>
            <w:bookmarkStart w:id="295" w:name="_Ref500259626"/>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5</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4</w:t>
            </w:r>
            <w:r w:rsidR="006B1469" w:rsidRPr="00ED6412">
              <w:rPr>
                <w:noProof/>
              </w:rPr>
              <w:fldChar w:fldCharType="end"/>
            </w:r>
            <w:r w:rsidRPr="00ED6412">
              <w:rPr>
                <w:noProof/>
              </w:rPr>
              <w:t>)</w:t>
            </w:r>
            <w:bookmarkEnd w:id="295"/>
          </w:p>
        </w:tc>
      </w:tr>
    </w:tbl>
    <w:p w14:paraId="6B288B2D" w14:textId="16671349" w:rsidR="00884ED5" w:rsidRPr="00ED6412" w:rsidRDefault="00884ED5" w:rsidP="004C1551">
      <w:pPr>
        <w:spacing w:after="0"/>
      </w:pPr>
      <w:r w:rsidRPr="00ED6412">
        <w:t xml:space="preserve">where </w:t>
      </w:r>
      <m:oMath>
        <m:sSubSup>
          <m:sSubSupPr>
            <m:ctrlPr>
              <w:rPr>
                <w:rFonts w:ascii="Cambria Math" w:hAnsi="Cambria Math"/>
              </w:rPr>
            </m:ctrlPr>
          </m:sSubSupPr>
          <m:e>
            <m:r>
              <w:rPr>
                <w:rFonts w:ascii="Cambria Math" w:hAnsi="Cambria Math"/>
              </w:rPr>
              <m:t>E</m:t>
            </m:r>
          </m:e>
          <m:sub>
            <m:r>
              <m:rPr>
                <m:sty m:val="p"/>
              </m:rPr>
              <w:rPr>
                <w:rFonts w:ascii="Cambria Math" w:hAnsi="Cambria Math"/>
              </w:rPr>
              <m:t>B</m:t>
            </m:r>
          </m:sub>
          <m:sup>
            <m:r>
              <m:rPr>
                <m:sty m:val="p"/>
              </m:rPr>
              <w:rPr>
                <w:rFonts w:ascii="Cambria Math" w:hAnsi="Cambria Math"/>
              </w:rPr>
              <m:t>t</m:t>
            </m:r>
          </m:sup>
        </m:sSubSup>
      </m:oMath>
      <w:r w:rsidRPr="00ED6412">
        <w:t xml:space="preserve">  </w:t>
      </w:r>
      <w:r w:rsidR="00934709" w:rsidRPr="00ED6412">
        <w:t>and</w:t>
      </w:r>
      <w:r w:rsidR="00966B67" w:rsidRPr="00ED6412">
        <w:t xml:space="preserve"> </w:t>
      </w:r>
      <m:oMath>
        <m:sSubSup>
          <m:sSubSupPr>
            <m:ctrlPr>
              <w:rPr>
                <w:rFonts w:ascii="Cambria Math" w:hAnsi="Cambria Math"/>
              </w:rPr>
            </m:ctrlPr>
          </m:sSubSupPr>
          <m:e>
            <m:r>
              <w:rPr>
                <w:rFonts w:ascii="Cambria Math" w:hAnsi="Cambria Math"/>
              </w:rPr>
              <m:t>E</m:t>
            </m:r>
          </m:e>
          <m:sub>
            <m:r>
              <m:rPr>
                <m:sty m:val="p"/>
              </m:rPr>
              <w:rPr>
                <w:rFonts w:ascii="Cambria Math" w:hAnsi="Cambria Math"/>
              </w:rPr>
              <m:t>B</m:t>
            </m:r>
          </m:sub>
          <m:sup>
            <m:r>
              <m:rPr>
                <m:sty m:val="p"/>
              </m:rPr>
              <w:rPr>
                <w:rFonts w:ascii="Cambria Math" w:hAnsi="Cambria Math"/>
              </w:rPr>
              <m:t>t-1</m:t>
            </m:r>
          </m:sup>
        </m:sSubSup>
      </m:oMath>
      <w:r w:rsidR="00966B67" w:rsidRPr="00ED6412">
        <w:t xml:space="preserve">  </w:t>
      </w:r>
      <w:r w:rsidR="00934709" w:rsidRPr="00ED6412">
        <w:t>are</w:t>
      </w:r>
      <w:r w:rsidR="00966B67" w:rsidRPr="00ED6412">
        <w:t xml:space="preserve"> the energy stored in the </w:t>
      </w:r>
      <w:r w:rsidR="00DB5363" w:rsidRPr="00ED6412">
        <w:t>EES</w:t>
      </w:r>
      <w:r w:rsidR="00966B67" w:rsidRPr="00ED6412">
        <w:t xml:space="preserve"> at time step</w:t>
      </w:r>
      <w:r w:rsidR="00934709" w:rsidRPr="00ED6412">
        <w:t xml:space="preserve"> t and</w:t>
      </w:r>
      <w:r w:rsidR="00966B67" w:rsidRPr="00ED6412">
        <w:t xml:space="preserve"> t-1</w:t>
      </w:r>
      <w:r w:rsidR="00934709" w:rsidRPr="00ED6412">
        <w:t>, respectively</w:t>
      </w:r>
      <w:r w:rsidR="00966B67" w:rsidRPr="00ED6412">
        <w:t xml:space="preserve">, </w:t>
      </w:r>
      <w:r w:rsidR="00966B67" w:rsidRPr="00ED6412">
        <w:rPr>
          <w:i/>
        </w:rPr>
        <w:t>B</w:t>
      </w:r>
      <w:r w:rsidR="00966B67" w:rsidRPr="00ED6412">
        <w:t xml:space="preserve"> is the </w:t>
      </w:r>
      <w:r w:rsidR="00745E43" w:rsidRPr="00ED6412">
        <w:t>power flow</w:t>
      </w:r>
      <w:r w:rsidR="00966B67" w:rsidRPr="00ED6412">
        <w:t xml:space="preserve"> into the </w:t>
      </w:r>
      <w:r w:rsidR="009F4E3C" w:rsidRPr="00ED6412">
        <w:t>ESS</w:t>
      </w:r>
      <w:r w:rsidR="008136BF" w:rsidRPr="00ED6412">
        <w:t xml:space="preserve"> and </w:t>
      </w:r>
      <w:r w:rsidR="008136BF" w:rsidRPr="00ED6412">
        <w:rPr>
          <w:i/>
        </w:rPr>
        <w:t>T</w:t>
      </w:r>
      <w:r w:rsidR="008136BF" w:rsidRPr="00ED6412">
        <w:rPr>
          <w:vertAlign w:val="subscript"/>
        </w:rPr>
        <w:t>t</w:t>
      </w:r>
      <w:r w:rsidR="008136BF" w:rsidRPr="00ED6412">
        <w:t xml:space="preserve"> </w:t>
      </w:r>
      <w:r w:rsidR="00934709" w:rsidRPr="00ED6412">
        <w:t xml:space="preserve">and </w:t>
      </w:r>
      <w:r w:rsidR="00934709" w:rsidRPr="00ED6412">
        <w:rPr>
          <w:i/>
        </w:rPr>
        <w:t>T</w:t>
      </w:r>
      <w:r w:rsidR="00934709" w:rsidRPr="00ED6412">
        <w:rPr>
          <w:vertAlign w:val="subscript"/>
        </w:rPr>
        <w:t>t-1</w:t>
      </w:r>
      <w:r w:rsidR="00934709" w:rsidRPr="00ED6412">
        <w:t xml:space="preserve"> are the time of time step t and t-1, respectively</w:t>
      </w:r>
      <w:r w:rsidR="00966B67" w:rsidRPr="00ED6412">
        <w:t>.</w:t>
      </w:r>
    </w:p>
    <w:p w14:paraId="07A460DF" w14:textId="11600FCA" w:rsidR="00AB1CE6" w:rsidRPr="00ED6412" w:rsidRDefault="000B38C8" w:rsidP="00A326F0">
      <w:pPr>
        <w:pStyle w:val="Heading4"/>
      </w:pPr>
      <w:bookmarkStart w:id="296" w:name="_Toc523347819"/>
      <w:r w:rsidRPr="00ED6412">
        <w:lastRenderedPageBreak/>
        <w:t>Power flow</w:t>
      </w:r>
      <w:bookmarkEnd w:id="296"/>
    </w:p>
    <w:p w14:paraId="656E2479" w14:textId="5961A9DB" w:rsidR="00194F60" w:rsidRPr="00ED6412" w:rsidRDefault="00194F60" w:rsidP="004C1551">
      <w:pPr>
        <w:spacing w:after="0"/>
      </w:pPr>
      <w:r w:rsidRPr="00ED6412">
        <w:t xml:space="preserve">The </w:t>
      </w:r>
      <w:r w:rsidR="00E721F0" w:rsidRPr="00ED6412">
        <w:t xml:space="preserve">relationship between the </w:t>
      </w:r>
      <w:r w:rsidRPr="00ED6412">
        <w:t xml:space="preserve">power flow </w:t>
      </w:r>
      <w:r w:rsidR="00E721F0" w:rsidRPr="00ED6412">
        <w:t xml:space="preserve">in the </w:t>
      </w:r>
      <w:r w:rsidR="00DB5363" w:rsidRPr="00ED6412">
        <w:t>EES</w:t>
      </w:r>
      <w:r w:rsidR="00E721F0" w:rsidRPr="00ED6412">
        <w:t xml:space="preserve"> and the power flow in the gird</w:t>
      </w:r>
      <w:r w:rsidR="0065498E" w:rsidRPr="00ED6412">
        <w:t>,</w:t>
      </w:r>
      <w:r w:rsidR="00E721F0" w:rsidRPr="00ED6412">
        <w:t xml:space="preserve"> which </w:t>
      </w:r>
      <w:r w:rsidR="0065498E" w:rsidRPr="00ED6412">
        <w:t xml:space="preserve">is </w:t>
      </w:r>
      <w:r w:rsidRPr="00ED6412">
        <w:t xml:space="preserve">charging into or discharging from the </w:t>
      </w:r>
      <w:r w:rsidR="009F4E3C" w:rsidRPr="00ED6412">
        <w:t>ESS</w:t>
      </w:r>
      <w:r w:rsidR="0065498E" w:rsidRPr="00ED6412">
        <w:t>,</w:t>
      </w:r>
      <w:r w:rsidRPr="00ED6412">
        <w:t xml:space="preserve"> can be expressed as follow</w:t>
      </w:r>
      <w:r w:rsidR="0065498E" w:rsidRPr="00ED6412">
        <w:t>s</w:t>
      </w:r>
      <w:r w:rsidR="000C6B06" w:rsidRPr="00ED6412">
        <w:t xml:space="preserve"> </w:t>
      </w:r>
      <w:r w:rsidR="00906EB4" w:rsidRPr="00ED6412">
        <w:fldChar w:fldCharType="begin">
          <w:fldData xml:space="preserve">PEVuZE5vdGU+PENpdGU+PEF1dGhvcj5BYmR1bGxhaDwvQXV0aG9yPjxZZWFyPjIwMTU8L1llYXI+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</w:fldData>
        </w:fldChar>
      </w:r>
      <w:r w:rsidR="000201C4">
        <w:instrText xml:space="preserve"> ADDIN EN.CITE </w:instrText>
      </w:r>
      <w:r w:rsidR="000201C4">
        <w:fldChar w:fldCharType="begin">
          <w:fldData xml:space="preserve">PEVuZE5vdGU+PENpdGU+PEF1dGhvcj5BYmR1bGxhaDwvQXV0aG9yPjxZZWFyPjIwMTU8L1llYXI+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</w:fldData>
        </w:fldChar>
      </w:r>
      <w:r w:rsidR="000201C4">
        <w:instrText xml:space="preserve"> ADDIN EN.CITE.DATA </w:instrText>
      </w:r>
      <w:r w:rsidR="000201C4">
        <w:fldChar w:fldCharType="end"/>
      </w:r>
      <w:r w:rsidR="00906EB4" w:rsidRPr="00ED6412">
        <w:fldChar w:fldCharType="separate"/>
      </w:r>
      <w:r w:rsidR="000201C4">
        <w:rPr>
          <w:noProof/>
        </w:rPr>
        <w:t>[</w:t>
      </w:r>
      <w:hyperlink w:anchor="_ENREF_75" w:tooltip="Alham, 2016 #312" w:history="1">
        <w:r w:rsidR="00213BF8">
          <w:rPr>
            <w:noProof/>
          </w:rPr>
          <w:t>75</w:t>
        </w:r>
      </w:hyperlink>
      <w:r w:rsidR="000201C4">
        <w:rPr>
          <w:noProof/>
        </w:rPr>
        <w:t xml:space="preserve">, </w:t>
      </w:r>
      <w:hyperlink w:anchor="_ENREF_215" w:tooltip="Galvan, 2015 #295" w:history="1">
        <w:r w:rsidR="00213BF8">
          <w:rPr>
            <w:noProof/>
          </w:rPr>
          <w:t>215</w:t>
        </w:r>
      </w:hyperlink>
      <w:r w:rsidR="000201C4">
        <w:rPr>
          <w:noProof/>
        </w:rPr>
        <w:t xml:space="preserve">, </w:t>
      </w:r>
      <w:hyperlink w:anchor="_ENREF_216" w:tooltip="Abdullah, 2015 #306" w:history="1">
        <w:r w:rsidR="00213BF8">
          <w:rPr>
            <w:noProof/>
          </w:rPr>
          <w:t>216</w:t>
        </w:r>
      </w:hyperlink>
      <w:r w:rsidR="000201C4">
        <w:rPr>
          <w:noProof/>
        </w:rPr>
        <w:t>]</w:t>
      </w:r>
      <w:r w:rsidR="00906EB4" w:rsidRPr="00ED6412">
        <w:fldChar w:fldCharType="end"/>
      </w:r>
      <w:r w:rsidR="000C6B06" w:rsidRPr="00ED641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4FA83780" w14:textId="77777777" w:rsidTr="0086572D">
        <w:trPr>
          <w:trHeight w:val="737"/>
        </w:trPr>
        <w:tc>
          <w:tcPr>
            <w:tcW w:w="7888" w:type="dxa"/>
            <w:vAlign w:val="center"/>
          </w:tcPr>
          <w:p w14:paraId="4D7A3110" w14:textId="38FFA8B6" w:rsidR="00194F60" w:rsidRPr="00ED6412" w:rsidRDefault="00870D01" w:rsidP="004C1551">
            <w:pPr>
              <w:jc w:val="center"/>
              <w:rPr>
                <w:rFonts w:eastAsia="SimSun"/>
              </w:rPr>
            </w:pPr>
            <m:oMathPara>
              <m:oMath>
                <m:r>
                  <w:rPr>
                    <w:rFonts w:ascii="Cambria Math" w:hAnsi="Cambria Math"/>
                  </w:rPr>
                  <m:t>B=</m:t>
                </m:r>
                <m:sSub>
                  <m:sSubPr>
                    <m:ctrlPr>
                      <w:rPr>
                        <w:rFonts w:ascii="Cambria Math" w:hAnsi="Cambria Math"/>
                      </w:rPr>
                    </m:ctrlPr>
                  </m:sSubPr>
                  <m:e>
                    <m:r>
                      <w:rPr>
                        <w:rFonts w:ascii="Cambria Math" w:hAnsi="Cambria Math"/>
                      </w:rPr>
                      <m:t>η</m:t>
                    </m:r>
                  </m:e>
                  <m:sub>
                    <m:r>
                      <m:rPr>
                        <m:sty m:val="p"/>
                      </m:rPr>
                      <w:rPr>
                        <w:rFonts w:ascii="Cambria Math" w:hAnsi="Cambria Math"/>
                      </w:rPr>
                      <m:t>cg</m:t>
                    </m:r>
                  </m:sub>
                </m:sSub>
                <m:sSubSup>
                  <m:sSubSupPr>
                    <m:ctrlPr>
                      <w:rPr>
                        <w:rFonts w:ascii="Cambria Math" w:hAnsi="Cambria Math"/>
                      </w:rPr>
                    </m:ctrlPr>
                  </m:sSubSupPr>
                  <m:e>
                    <m:r>
                      <w:rPr>
                        <w:rFonts w:ascii="Cambria Math" w:hAnsi="Cambria Math"/>
                      </w:rPr>
                      <m:t>P</m:t>
                    </m:r>
                  </m:e>
                  <m:sub>
                    <m:r>
                      <m:rPr>
                        <m:sty m:val="p"/>
                      </m:rPr>
                      <w:rPr>
                        <w:rFonts w:ascii="Cambria Math" w:hAnsi="Cambria Math"/>
                      </w:rPr>
                      <m:t>cg</m:t>
                    </m:r>
                  </m:sub>
                  <m:sup>
                    <m:r>
                      <m:rPr>
                        <m:sty m:val="p"/>
                      </m:rPr>
                      <w:rPr>
                        <w:rFonts w:ascii="Cambria Math" w:hAnsi="Cambria Math"/>
                      </w:rPr>
                      <m:t>t</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P</m:t>
                        </m:r>
                      </m:e>
                      <m:sub>
                        <m:r>
                          <m:rPr>
                            <m:sty m:val="p"/>
                          </m:rPr>
                          <w:rPr>
                            <w:rFonts w:ascii="Cambria Math" w:hAnsi="Cambria Math"/>
                          </w:rPr>
                          <m:t>dcg</m:t>
                        </m:r>
                      </m:sub>
                      <m:sup>
                        <m:r>
                          <m:rPr>
                            <m:sty m:val="p"/>
                          </m:rPr>
                          <w:rPr>
                            <w:rFonts w:ascii="Cambria Math" w:hAnsi="Cambria Math"/>
                          </w:rPr>
                          <m:t>t</m:t>
                        </m:r>
                      </m:sup>
                    </m:sSubSup>
                  </m:num>
                  <m:den>
                    <m:sSub>
                      <m:sSubPr>
                        <m:ctrlPr>
                          <w:rPr>
                            <w:rFonts w:ascii="Cambria Math" w:hAnsi="Cambria Math"/>
                          </w:rPr>
                        </m:ctrlPr>
                      </m:sSubPr>
                      <m:e>
                        <m:r>
                          <w:rPr>
                            <w:rFonts w:ascii="Cambria Math" w:hAnsi="Cambria Math"/>
                          </w:rPr>
                          <m:t>η</m:t>
                        </m:r>
                      </m:e>
                      <m:sub>
                        <m:r>
                          <m:rPr>
                            <m:sty m:val="p"/>
                          </m:rPr>
                          <w:rPr>
                            <w:rFonts w:ascii="Cambria Math" w:hAnsi="Cambria Math"/>
                          </w:rPr>
                          <m:t>dcg</m:t>
                        </m:r>
                      </m:sub>
                    </m:sSub>
                  </m:den>
                </m:f>
              </m:oMath>
            </m:oMathPara>
          </w:p>
        </w:tc>
        <w:tc>
          <w:tcPr>
            <w:tcW w:w="616" w:type="dxa"/>
            <w:vAlign w:val="center"/>
          </w:tcPr>
          <w:p w14:paraId="63B91D5C" w14:textId="4991A6B1" w:rsidR="00194F60" w:rsidRPr="00ED6412" w:rsidRDefault="00194F60" w:rsidP="004C1551">
            <w:pPr>
              <w:jc w:val="center"/>
              <w:rPr>
                <w:noProof/>
              </w:rPr>
            </w:pPr>
            <w:bookmarkStart w:id="297" w:name="_Ref502961671"/>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5</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5</w:t>
            </w:r>
            <w:r w:rsidR="006B1469" w:rsidRPr="00ED6412">
              <w:rPr>
                <w:noProof/>
              </w:rPr>
              <w:fldChar w:fldCharType="end"/>
            </w:r>
            <w:r w:rsidRPr="00ED6412">
              <w:rPr>
                <w:noProof/>
              </w:rPr>
              <w:t>)</w:t>
            </w:r>
            <w:bookmarkEnd w:id="297"/>
          </w:p>
        </w:tc>
      </w:tr>
    </w:tbl>
    <w:p w14:paraId="0366049E" w14:textId="776F730E" w:rsidR="00194F60" w:rsidRPr="00ED6412" w:rsidRDefault="00CC6A79" w:rsidP="004C1551">
      <w:pPr>
        <w:spacing w:after="0"/>
      </w:pPr>
      <w:r w:rsidRPr="00ED6412">
        <w:t xml:space="preserve">where </w:t>
      </w:r>
      <m:oMath>
        <m:sSubSup>
          <m:sSubSupPr>
            <m:ctrlPr>
              <w:rPr>
                <w:rFonts w:ascii="Cambria Math" w:hAnsi="Cambria Math"/>
              </w:rPr>
            </m:ctrlPr>
          </m:sSubSupPr>
          <m:e>
            <m:r>
              <w:rPr>
                <w:rFonts w:ascii="Cambria Math" w:hAnsi="Cambria Math"/>
              </w:rPr>
              <m:t>P</m:t>
            </m:r>
          </m:e>
          <m:sub>
            <m:r>
              <m:rPr>
                <m:sty m:val="p"/>
              </m:rPr>
              <w:rPr>
                <w:rFonts w:ascii="Cambria Math" w:hAnsi="Cambria Math"/>
              </w:rPr>
              <m:t>cg</m:t>
            </m:r>
          </m:sub>
          <m:sup>
            <m:r>
              <m:rPr>
                <m:sty m:val="p"/>
              </m:rPr>
              <w:rPr>
                <w:rFonts w:ascii="Cambria Math" w:hAnsi="Cambria Math"/>
              </w:rPr>
              <m:t>t</m:t>
            </m:r>
          </m:sup>
        </m:sSubSup>
      </m:oMath>
      <w:r w:rsidR="001F334C" w:rsidRPr="00ED6412">
        <w:t xml:space="preserve"> is the </w:t>
      </w:r>
      <w:r w:rsidR="009D49F5" w:rsidRPr="00ED6412">
        <w:t xml:space="preserve">power flow charging into the </w:t>
      </w:r>
      <w:r w:rsidR="00DB5363" w:rsidRPr="00ED6412">
        <w:t>EES</w:t>
      </w:r>
      <w:r w:rsidR="009D49F5" w:rsidRPr="00ED6412">
        <w:t xml:space="preserve"> from the power system, </w:t>
      </w:r>
      <w:r w:rsidR="000B38C8" w:rsidRPr="00ED6412">
        <w:rPr>
          <w:i/>
        </w:rPr>
        <w:t>η</w:t>
      </w:r>
      <w:r w:rsidR="000B38C8" w:rsidRPr="00ED6412">
        <w:rPr>
          <w:vertAlign w:val="subscript"/>
        </w:rPr>
        <w:t>cg</w:t>
      </w:r>
      <w:r w:rsidR="000B38C8" w:rsidRPr="00ED6412">
        <w:t xml:space="preserve"> and </w:t>
      </w:r>
      <w:r w:rsidR="000B38C8" w:rsidRPr="00ED6412">
        <w:rPr>
          <w:i/>
        </w:rPr>
        <w:t>η</w:t>
      </w:r>
      <w:r w:rsidR="000B38C8" w:rsidRPr="00ED6412">
        <w:rPr>
          <w:vertAlign w:val="subscript"/>
        </w:rPr>
        <w:t>dcg</w:t>
      </w:r>
      <w:r w:rsidR="000B38C8" w:rsidRPr="00ED6412">
        <w:t xml:space="preserve"> are the </w:t>
      </w:r>
      <w:r w:rsidR="00DB5363" w:rsidRPr="00ED6412">
        <w:t>EES</w:t>
      </w:r>
      <w:r w:rsidR="000B38C8" w:rsidRPr="00ED6412">
        <w:t xml:space="preserve"> charging and discharging </w:t>
      </w:r>
      <w:r w:rsidR="007F0850" w:rsidRPr="00ED6412">
        <w:t xml:space="preserve">conversion </w:t>
      </w:r>
      <w:r w:rsidR="000B38C8" w:rsidRPr="00ED6412">
        <w:t>efficiency, respectively.</w:t>
      </w:r>
    </w:p>
    <w:p w14:paraId="5B4008DA" w14:textId="0DF2ED18" w:rsidR="00FE14FF" w:rsidRPr="00ED6412" w:rsidRDefault="00FE14FF" w:rsidP="00A326F0">
      <w:pPr>
        <w:pStyle w:val="Heading4"/>
      </w:pPr>
      <w:bookmarkStart w:id="298" w:name="_Toc523347820"/>
      <w:r w:rsidRPr="00ED6412">
        <w:t>Power capacity</w:t>
      </w:r>
      <w:bookmarkEnd w:id="298"/>
    </w:p>
    <w:p w14:paraId="7BCBD013" w14:textId="1E773AD7" w:rsidR="00A50783" w:rsidRPr="00ED6412" w:rsidRDefault="00BC4E18" w:rsidP="004C1551">
      <w:pPr>
        <w:spacing w:after="0"/>
      </w:pPr>
      <w:r w:rsidRPr="00ED6412">
        <w:t>The</w:t>
      </w:r>
      <w:r w:rsidR="00A36EEE" w:rsidRPr="00ED6412">
        <w:t>re are three</w:t>
      </w:r>
      <w:r w:rsidR="0030399D" w:rsidRPr="00ED6412">
        <w:t xml:space="preserve"> constraints </w:t>
      </w:r>
      <w:r w:rsidRPr="00ED6412">
        <w:t>of the energy storage</w:t>
      </w:r>
      <w:r w:rsidR="00A36EEE" w:rsidRPr="00ED6412">
        <w:t>.</w:t>
      </w:r>
      <w:r w:rsidRPr="00ED6412">
        <w:t xml:space="preserve"> </w:t>
      </w:r>
      <w:r w:rsidR="00A50783" w:rsidRPr="00ED6412">
        <w:t>Firstly,</w:t>
      </w:r>
      <w:r w:rsidR="0030399D" w:rsidRPr="00ED6412">
        <w:t xml:space="preserve"> the charging </w:t>
      </w:r>
      <w:r w:rsidR="0017737E" w:rsidRPr="00ED6412">
        <w:t xml:space="preserve">and discharging </w:t>
      </w:r>
      <w:r w:rsidR="0030399D" w:rsidRPr="00ED6412">
        <w:t xml:space="preserve">power can't exceed the maximum charging </w:t>
      </w:r>
      <w:r w:rsidR="00D42353" w:rsidRPr="00ED6412">
        <w:t xml:space="preserve">and discharging </w:t>
      </w:r>
      <w:r w:rsidR="00FC4260" w:rsidRPr="00ED6412">
        <w:t xml:space="preserve">power </w:t>
      </w:r>
      <w:r w:rsidR="005A189B" w:rsidRPr="00ED6412">
        <w:t xml:space="preserve">capacity </w:t>
      </w:r>
      <w:r w:rsidR="00A50783" w:rsidRPr="00ED6412">
        <w:t xml:space="preserve">as </w:t>
      </w:r>
      <w:r w:rsidR="0065498E" w:rsidRPr="00ED6412">
        <w:t>given by</w:t>
      </w:r>
      <w:r w:rsidR="0030399D" w:rsidRPr="00ED6412">
        <w:t xml:space="preserve"> </w:t>
      </w:r>
      <w:r w:rsidR="00906EB4" w:rsidRPr="00ED6412">
        <w:fldChar w:fldCharType="begin">
          <w:fldData xml:space="preserve">PEVuZE5vdGU+PENpdGU+PEF1dGhvcj5BYmR1bGxhaDwvQXV0aG9yPjxZZWFyPjIwMTU8L1llYXI+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</w:fldData>
        </w:fldChar>
      </w:r>
      <w:r w:rsidR="000201C4">
        <w:instrText xml:space="preserve"> ADDIN EN.CITE </w:instrText>
      </w:r>
      <w:r w:rsidR="000201C4">
        <w:fldChar w:fldCharType="begin">
          <w:fldData xml:space="preserve">PEVuZE5vdGU+PENpdGU+PEF1dGhvcj5BYmR1bGxhaDwvQXV0aG9yPjxZZWFyPjIwMTU8L1llYXI+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</w:fldData>
        </w:fldChar>
      </w:r>
      <w:r w:rsidR="000201C4">
        <w:instrText xml:space="preserve"> ADDIN EN.CITE.DATA </w:instrText>
      </w:r>
      <w:r w:rsidR="000201C4">
        <w:fldChar w:fldCharType="end"/>
      </w:r>
      <w:r w:rsidR="00906EB4" w:rsidRPr="00ED6412">
        <w:fldChar w:fldCharType="separate"/>
      </w:r>
      <w:r w:rsidR="000201C4">
        <w:rPr>
          <w:noProof/>
        </w:rPr>
        <w:t>[</w:t>
      </w:r>
      <w:hyperlink w:anchor="_ENREF_215" w:tooltip="Galvan, 2015 #295" w:history="1">
        <w:r w:rsidR="00213BF8">
          <w:rPr>
            <w:noProof/>
          </w:rPr>
          <w:t>215</w:t>
        </w:r>
      </w:hyperlink>
      <w:r w:rsidR="000201C4">
        <w:rPr>
          <w:noProof/>
        </w:rPr>
        <w:t xml:space="preserve">, </w:t>
      </w:r>
      <w:hyperlink w:anchor="_ENREF_216" w:tooltip="Abdullah, 2015 #306" w:history="1">
        <w:r w:rsidR="00213BF8">
          <w:rPr>
            <w:noProof/>
          </w:rPr>
          <w:t>216</w:t>
        </w:r>
      </w:hyperlink>
      <w:r w:rsidR="000201C4">
        <w:rPr>
          <w:noProof/>
        </w:rPr>
        <w:t>]</w:t>
      </w:r>
      <w:r w:rsidR="00906EB4" w:rsidRPr="00ED6412">
        <w:fldChar w:fldCharType="end"/>
      </w:r>
      <w:r w:rsidR="009472C4" w:rsidRPr="00ED641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210916BE" w14:textId="77777777" w:rsidTr="0086572D">
        <w:trPr>
          <w:trHeight w:val="737"/>
        </w:trPr>
        <w:tc>
          <w:tcPr>
            <w:tcW w:w="7888" w:type="dxa"/>
            <w:vAlign w:val="center"/>
          </w:tcPr>
          <w:p w14:paraId="54FA6F53" w14:textId="1C87E022" w:rsidR="00A50783" w:rsidRPr="00ED6412" w:rsidRDefault="00870D01" w:rsidP="004C1551">
            <w:pPr>
              <w:jc w:val="center"/>
              <w:rPr>
                <w:i/>
              </w:rPr>
            </w:pPr>
            <m:oMathPara>
              <m:oMath>
                <m:r>
                  <w:rPr>
                    <w:rFonts w:ascii="Cambria Math" w:hAnsi="Cambria Math"/>
                  </w:rPr>
                  <m:t>0≤</m:t>
                </m:r>
                <m:sSubSup>
                  <m:sSubSupPr>
                    <m:ctrlPr>
                      <w:rPr>
                        <w:rFonts w:ascii="Cambria Math" w:hAnsi="Cambria Math"/>
                      </w:rPr>
                    </m:ctrlPr>
                  </m:sSubSupPr>
                  <m:e>
                    <m:r>
                      <w:rPr>
                        <w:rFonts w:ascii="Cambria Math" w:hAnsi="Cambria Math"/>
                      </w:rPr>
                      <m:t>P</m:t>
                    </m:r>
                  </m:e>
                  <m:sub>
                    <m:r>
                      <m:rPr>
                        <m:sty m:val="p"/>
                      </m:rPr>
                      <w:rPr>
                        <w:rFonts w:ascii="Cambria Math" w:hAnsi="Cambria Math"/>
                      </w:rPr>
                      <m:t>cg</m:t>
                    </m:r>
                  </m:sub>
                  <m:sup>
                    <m:r>
                      <m:rPr>
                        <m:sty m:val="p"/>
                      </m:rP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m:rPr>
                        <m:sty m:val="p"/>
                      </m:rPr>
                      <w:rPr>
                        <w:rFonts w:ascii="Cambria Math" w:hAnsi="Cambria Math"/>
                      </w:rPr>
                      <m:t>cg</m:t>
                    </m:r>
                  </m:sub>
                  <m:sup>
                    <m:r>
                      <m:rPr>
                        <m:sty m:val="p"/>
                      </m:rPr>
                      <w:rPr>
                        <w:rFonts w:ascii="Cambria Math" w:hAnsi="Cambria Math"/>
                      </w:rPr>
                      <m:t>cap</m:t>
                    </m:r>
                  </m:sup>
                </m:sSubSup>
              </m:oMath>
            </m:oMathPara>
          </w:p>
        </w:tc>
        <w:tc>
          <w:tcPr>
            <w:tcW w:w="616" w:type="dxa"/>
            <w:vAlign w:val="center"/>
          </w:tcPr>
          <w:p w14:paraId="268D97E6" w14:textId="73DDC901" w:rsidR="00A50783" w:rsidRPr="00ED6412" w:rsidRDefault="00A50783" w:rsidP="004C1551">
            <w:pPr>
              <w:jc w:val="center"/>
              <w:rPr>
                <w:noProof/>
              </w:rPr>
            </w:pPr>
            <w:bookmarkStart w:id="299" w:name="_Ref502961676"/>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5</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6</w:t>
            </w:r>
            <w:r w:rsidR="006B1469" w:rsidRPr="00ED6412">
              <w:rPr>
                <w:noProof/>
              </w:rPr>
              <w:fldChar w:fldCharType="end"/>
            </w:r>
            <w:r w:rsidRPr="00ED6412">
              <w:rPr>
                <w:noProof/>
              </w:rPr>
              <w:t>)</w:t>
            </w:r>
            <w:bookmarkEnd w:id="299"/>
          </w:p>
        </w:tc>
      </w:tr>
      <w:tr w:rsidR="00A53152" w:rsidRPr="00ED6412" w14:paraId="402276F9" w14:textId="77777777" w:rsidTr="0086572D">
        <w:trPr>
          <w:trHeight w:val="737"/>
        </w:trPr>
        <w:tc>
          <w:tcPr>
            <w:tcW w:w="7888" w:type="dxa"/>
            <w:vAlign w:val="center"/>
          </w:tcPr>
          <w:p w14:paraId="74BA35BC" w14:textId="3B674DAE" w:rsidR="00A50783" w:rsidRPr="00ED6412" w:rsidRDefault="00870D01" w:rsidP="004C1551">
            <w:pPr>
              <w:jc w:val="center"/>
              <w:rPr>
                <w:i/>
              </w:rPr>
            </w:pPr>
            <m:oMathPara>
              <m:oMath>
                <m:r>
                  <w:rPr>
                    <w:rFonts w:ascii="Cambria Math" w:hAnsi="Cambria Math"/>
                  </w:rPr>
                  <m:t>0≤</m:t>
                </m:r>
                <m:sSubSup>
                  <m:sSubSupPr>
                    <m:ctrlPr>
                      <w:rPr>
                        <w:rFonts w:ascii="Cambria Math" w:hAnsi="Cambria Math"/>
                      </w:rPr>
                    </m:ctrlPr>
                  </m:sSubSupPr>
                  <m:e>
                    <m:r>
                      <w:rPr>
                        <w:rFonts w:ascii="Cambria Math" w:hAnsi="Cambria Math"/>
                      </w:rPr>
                      <m:t>P</m:t>
                    </m:r>
                  </m:e>
                  <m:sub>
                    <m:r>
                      <m:rPr>
                        <m:sty m:val="p"/>
                      </m:rPr>
                      <w:rPr>
                        <w:rFonts w:ascii="Cambria Math" w:hAnsi="Cambria Math"/>
                      </w:rPr>
                      <m:t>dcg</m:t>
                    </m:r>
                  </m:sub>
                  <m:sup>
                    <m:r>
                      <m:rPr>
                        <m:sty m:val="p"/>
                      </m:rP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m:rPr>
                        <m:sty m:val="p"/>
                      </m:rPr>
                      <w:rPr>
                        <w:rFonts w:ascii="Cambria Math" w:hAnsi="Cambria Math"/>
                      </w:rPr>
                      <m:t>dcg</m:t>
                    </m:r>
                  </m:sub>
                  <m:sup>
                    <m:r>
                      <m:rPr>
                        <m:sty m:val="p"/>
                      </m:rPr>
                      <w:rPr>
                        <w:rFonts w:ascii="Cambria Math" w:hAnsi="Cambria Math"/>
                      </w:rPr>
                      <m:t>cap</m:t>
                    </m:r>
                  </m:sup>
                </m:sSubSup>
              </m:oMath>
            </m:oMathPara>
          </w:p>
        </w:tc>
        <w:tc>
          <w:tcPr>
            <w:tcW w:w="616" w:type="dxa"/>
            <w:vAlign w:val="center"/>
          </w:tcPr>
          <w:p w14:paraId="26AC6EC6" w14:textId="64B9EBCC" w:rsidR="00A50783" w:rsidRPr="00ED6412" w:rsidRDefault="00A50783" w:rsidP="004C1551">
            <w:pPr>
              <w:jc w:val="center"/>
              <w:rPr>
                <w:noProof/>
              </w:rPr>
            </w:pPr>
            <w:bookmarkStart w:id="300" w:name="_Ref502961680"/>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5</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7</w:t>
            </w:r>
            <w:r w:rsidR="006B1469" w:rsidRPr="00ED6412">
              <w:rPr>
                <w:noProof/>
              </w:rPr>
              <w:fldChar w:fldCharType="end"/>
            </w:r>
            <w:r w:rsidRPr="00ED6412">
              <w:rPr>
                <w:noProof/>
              </w:rPr>
              <w:t>)</w:t>
            </w:r>
            <w:bookmarkEnd w:id="300"/>
          </w:p>
        </w:tc>
      </w:tr>
    </w:tbl>
    <w:p w14:paraId="2C0887DF" w14:textId="48F2869F" w:rsidR="004A5998" w:rsidRPr="00ED6412" w:rsidRDefault="004A5998" w:rsidP="004A5998">
      <w:r w:rsidRPr="00ED6412">
        <w:t xml:space="preserve">where </w:t>
      </w:r>
      <m:oMath>
        <m:sSubSup>
          <m:sSubSupPr>
            <m:ctrlPr>
              <w:rPr>
                <w:rFonts w:ascii="Cambria Math" w:hAnsi="Cambria Math"/>
              </w:rPr>
            </m:ctrlPr>
          </m:sSubSupPr>
          <m:e>
            <m:r>
              <w:rPr>
                <w:rFonts w:ascii="Cambria Math" w:hAnsi="Cambria Math"/>
              </w:rPr>
              <m:t>P</m:t>
            </m:r>
          </m:e>
          <m:sub>
            <m:r>
              <m:rPr>
                <m:sty m:val="p"/>
              </m:rPr>
              <w:rPr>
                <w:rFonts w:ascii="Cambria Math" w:hAnsi="Cambria Math"/>
              </w:rPr>
              <m:t>cg</m:t>
            </m:r>
          </m:sub>
          <m:sup>
            <m:r>
              <m:rPr>
                <m:sty m:val="p"/>
              </m:rPr>
              <w:rPr>
                <w:rFonts w:ascii="Cambria Math" w:hAnsi="Cambria Math"/>
              </w:rPr>
              <m:t>cap</m:t>
            </m:r>
          </m:sup>
        </m:sSubSup>
      </m:oMath>
      <w:r w:rsidRPr="00ED6412">
        <w:t xml:space="preserve">and </w:t>
      </w:r>
      <m:oMath>
        <m:sSubSup>
          <m:sSubSupPr>
            <m:ctrlPr>
              <w:rPr>
                <w:rFonts w:ascii="Cambria Math" w:hAnsi="Cambria Math"/>
              </w:rPr>
            </m:ctrlPr>
          </m:sSubSupPr>
          <m:e>
            <m:r>
              <w:rPr>
                <w:rFonts w:ascii="Cambria Math" w:hAnsi="Cambria Math"/>
              </w:rPr>
              <m:t>P</m:t>
            </m:r>
          </m:e>
          <m:sub>
            <m:r>
              <m:rPr>
                <m:sty m:val="p"/>
              </m:rPr>
              <w:rPr>
                <w:rFonts w:ascii="Cambria Math" w:hAnsi="Cambria Math"/>
              </w:rPr>
              <m:t>dcg</m:t>
            </m:r>
          </m:sub>
          <m:sup>
            <m:r>
              <m:rPr>
                <m:sty m:val="p"/>
              </m:rPr>
              <w:rPr>
                <w:rFonts w:ascii="Cambria Math" w:hAnsi="Cambria Math"/>
              </w:rPr>
              <m:t>cap</m:t>
            </m:r>
          </m:sup>
        </m:sSubSup>
      </m:oMath>
      <w:r w:rsidRPr="00ED6412">
        <w:t xml:space="preserve"> are the </w:t>
      </w:r>
      <w:r w:rsidR="009F4E3C" w:rsidRPr="00ED6412">
        <w:t>ESS</w:t>
      </w:r>
      <w:r w:rsidR="00FC4260" w:rsidRPr="00ED6412">
        <w:t xml:space="preserve"> charging and discharging power capacity, respectively.</w:t>
      </w:r>
    </w:p>
    <w:p w14:paraId="5D33B91E" w14:textId="0F13E425" w:rsidR="00FE14FF" w:rsidRPr="00ED6412" w:rsidRDefault="00FE14FF" w:rsidP="00A326F0">
      <w:pPr>
        <w:pStyle w:val="Heading4"/>
      </w:pPr>
      <w:bookmarkStart w:id="301" w:name="_Toc523347821"/>
      <w:r w:rsidRPr="00ED6412">
        <w:t>Energy capacity</w:t>
      </w:r>
      <w:bookmarkEnd w:id="301"/>
    </w:p>
    <w:p w14:paraId="45A8B28C" w14:textId="1D007A27" w:rsidR="00B216D7" w:rsidRPr="00ED6412" w:rsidRDefault="00FC6EB2" w:rsidP="004C1551">
      <w:pPr>
        <w:spacing w:after="0"/>
      </w:pPr>
      <w:r w:rsidRPr="00ED6412">
        <w:t xml:space="preserve">Secondly, </w:t>
      </w:r>
      <w:r w:rsidR="00E700BC" w:rsidRPr="00ED6412">
        <w:t>the energy stored in the storage cannot exceed the maximum capacity of the energy storage</w:t>
      </w:r>
      <w:r w:rsidR="008C3E5B" w:rsidRPr="00ED6412">
        <w:t xml:space="preserve"> and this</w:t>
      </w:r>
      <w:r w:rsidR="00B44266" w:rsidRPr="00ED6412">
        <w:t xml:space="preserve"> is</w:t>
      </w:r>
      <w:r w:rsidR="00E700BC" w:rsidRPr="00ED6412">
        <w:t xml:space="preserve"> expressed as follow</w:t>
      </w:r>
      <w:r w:rsidR="0065498E" w:rsidRPr="00ED6412">
        <w:t>s</w:t>
      </w:r>
      <w:r w:rsidR="009A7840" w:rsidRPr="00ED6412">
        <w:t xml:space="preserve"> </w:t>
      </w:r>
      <w:r w:rsidR="00906EB4" w:rsidRPr="00ED6412">
        <w:fldChar w:fldCharType="begin">
          <w:fldData xml:space="preserve">PEVuZE5vdGU+PENpdGU+PEF1dGhvcj5BYmR1bGxhaDwvQXV0aG9yPjxZZWFyPjIwMTU8L1llYXI+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</w:fldData>
        </w:fldChar>
      </w:r>
      <w:r w:rsidR="000201C4">
        <w:instrText xml:space="preserve"> ADDIN EN.CITE </w:instrText>
      </w:r>
      <w:r w:rsidR="000201C4">
        <w:fldChar w:fldCharType="begin">
          <w:fldData xml:space="preserve">PEVuZE5vdGU+PENpdGU+PEF1dGhvcj5BYmR1bGxhaDwvQXV0aG9yPjxZZWFyPjIwMTU8L1llYXI+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</w:fldData>
        </w:fldChar>
      </w:r>
      <w:r w:rsidR="000201C4">
        <w:instrText xml:space="preserve"> ADDIN EN.CITE.DATA </w:instrText>
      </w:r>
      <w:r w:rsidR="000201C4">
        <w:fldChar w:fldCharType="end"/>
      </w:r>
      <w:r w:rsidR="00906EB4" w:rsidRPr="00ED6412">
        <w:fldChar w:fldCharType="separate"/>
      </w:r>
      <w:r w:rsidR="000201C4">
        <w:rPr>
          <w:noProof/>
        </w:rPr>
        <w:t>[</w:t>
      </w:r>
      <w:hyperlink w:anchor="_ENREF_75" w:tooltip="Alham, 2016 #312" w:history="1">
        <w:r w:rsidR="00213BF8">
          <w:rPr>
            <w:noProof/>
          </w:rPr>
          <w:t>75</w:t>
        </w:r>
      </w:hyperlink>
      <w:r w:rsidR="000201C4">
        <w:rPr>
          <w:noProof/>
        </w:rPr>
        <w:t xml:space="preserve">, </w:t>
      </w:r>
      <w:hyperlink w:anchor="_ENREF_215" w:tooltip="Galvan, 2015 #295" w:history="1">
        <w:r w:rsidR="00213BF8">
          <w:rPr>
            <w:noProof/>
          </w:rPr>
          <w:t>215</w:t>
        </w:r>
      </w:hyperlink>
      <w:r w:rsidR="000201C4">
        <w:rPr>
          <w:noProof/>
        </w:rPr>
        <w:t xml:space="preserve">, </w:t>
      </w:r>
      <w:hyperlink w:anchor="_ENREF_216" w:tooltip="Abdullah, 2015 #306" w:history="1">
        <w:r w:rsidR="00213BF8">
          <w:rPr>
            <w:noProof/>
          </w:rPr>
          <w:t>216</w:t>
        </w:r>
      </w:hyperlink>
      <w:r w:rsidR="000201C4">
        <w:rPr>
          <w:noProof/>
        </w:rPr>
        <w:t>]</w:t>
      </w:r>
      <w:r w:rsidR="00906EB4" w:rsidRPr="00ED6412">
        <w:fldChar w:fldCharType="end"/>
      </w:r>
      <w:r w:rsidR="009A7840" w:rsidRPr="00ED641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0"/>
        <w:gridCol w:w="796"/>
      </w:tblGrid>
      <w:tr w:rsidR="00A53152" w:rsidRPr="00ED6412" w14:paraId="1B827C73" w14:textId="77777777" w:rsidTr="00FC4260">
        <w:trPr>
          <w:trHeight w:val="737"/>
        </w:trPr>
        <w:tc>
          <w:tcPr>
            <w:tcW w:w="7140" w:type="dxa"/>
            <w:vAlign w:val="center"/>
          </w:tcPr>
          <w:p w14:paraId="73D68178" w14:textId="5473E54F" w:rsidR="00F3110E" w:rsidRPr="00ED6412" w:rsidRDefault="00870D01" w:rsidP="00DC06D4">
            <w:pPr>
              <w:jc w:val="center"/>
              <w:rPr>
                <w:i/>
              </w:rPr>
            </w:pPr>
            <m:oMathPara>
              <m:oMath>
                <m:r>
                  <w:rPr>
                    <w:rFonts w:ascii="Cambria Math" w:hAnsi="Cambria Math"/>
                  </w:rPr>
                  <m:t>0≤</m:t>
                </m:r>
                <m:sSubSup>
                  <m:sSubSupPr>
                    <m:ctrlPr>
                      <w:rPr>
                        <w:rFonts w:ascii="Cambria Math" w:hAnsi="Cambria Math"/>
                      </w:rPr>
                    </m:ctrlPr>
                  </m:sSubSupPr>
                  <m:e>
                    <m:r>
                      <w:rPr>
                        <w:rFonts w:ascii="Cambria Math" w:hAnsi="Cambria Math"/>
                      </w:rPr>
                      <m:t>E</m:t>
                    </m:r>
                  </m:e>
                  <m:sub>
                    <m:r>
                      <m:rPr>
                        <m:sty m:val="p"/>
                      </m:rPr>
                      <w:rPr>
                        <w:rFonts w:ascii="Cambria Math" w:hAnsi="Cambria Math"/>
                      </w:rPr>
                      <m:t>B</m:t>
                    </m:r>
                  </m:sub>
                  <m:sup>
                    <m:r>
                      <m:rPr>
                        <m:sty m:val="p"/>
                      </m:rP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E</m:t>
                    </m:r>
                  </m:e>
                  <m:sub>
                    <m:r>
                      <m:rPr>
                        <m:sty m:val="p"/>
                      </m:rPr>
                      <w:rPr>
                        <w:rFonts w:ascii="Cambria Math" w:hAnsi="Cambria Math"/>
                      </w:rPr>
                      <m:t>B</m:t>
                    </m:r>
                  </m:sub>
                  <m:sup>
                    <m:r>
                      <m:rPr>
                        <m:sty m:val="p"/>
                      </m:rPr>
                      <w:rPr>
                        <w:rFonts w:ascii="Cambria Math" w:hAnsi="Cambria Math"/>
                      </w:rPr>
                      <m:t>cap</m:t>
                    </m:r>
                  </m:sup>
                </m:sSubSup>
              </m:oMath>
            </m:oMathPara>
          </w:p>
        </w:tc>
        <w:tc>
          <w:tcPr>
            <w:tcW w:w="796" w:type="dxa"/>
            <w:vAlign w:val="center"/>
          </w:tcPr>
          <w:p w14:paraId="0731C5EB" w14:textId="50BC750B" w:rsidR="00F3110E" w:rsidRPr="00ED6412" w:rsidRDefault="00F3110E" w:rsidP="004C1551">
            <w:pPr>
              <w:jc w:val="center"/>
              <w:rPr>
                <w:noProof/>
              </w:rPr>
            </w:pPr>
            <w:bookmarkStart w:id="302" w:name="_Ref502961685"/>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5</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8</w:t>
            </w:r>
            <w:r w:rsidR="006B1469" w:rsidRPr="00ED6412">
              <w:rPr>
                <w:noProof/>
              </w:rPr>
              <w:fldChar w:fldCharType="end"/>
            </w:r>
            <w:r w:rsidRPr="00ED6412">
              <w:rPr>
                <w:noProof/>
              </w:rPr>
              <w:t>)</w:t>
            </w:r>
            <w:bookmarkEnd w:id="302"/>
          </w:p>
        </w:tc>
      </w:tr>
    </w:tbl>
    <w:p w14:paraId="4E2306C5" w14:textId="0879E3AF" w:rsidR="00FC4260" w:rsidRPr="00ED6412" w:rsidRDefault="00FC4260" w:rsidP="00FC4260">
      <w:r w:rsidRPr="00ED6412">
        <w:t xml:space="preserve">where </w:t>
      </w:r>
      <m:oMath>
        <m:sSubSup>
          <m:sSubSupPr>
            <m:ctrlPr>
              <w:rPr>
                <w:rFonts w:ascii="Cambria Math" w:hAnsi="Cambria Math"/>
              </w:rPr>
            </m:ctrlPr>
          </m:sSubSupPr>
          <m:e>
            <m:r>
              <w:rPr>
                <w:rFonts w:ascii="Cambria Math" w:hAnsi="Cambria Math"/>
              </w:rPr>
              <m:t>E</m:t>
            </m:r>
          </m:e>
          <m:sub>
            <m:r>
              <m:rPr>
                <m:sty m:val="p"/>
              </m:rPr>
              <w:rPr>
                <w:rFonts w:ascii="Cambria Math" w:hAnsi="Cambria Math"/>
              </w:rPr>
              <m:t>B</m:t>
            </m:r>
          </m:sub>
          <m:sup>
            <m:r>
              <m:rPr>
                <m:sty m:val="p"/>
              </m:rPr>
              <w:rPr>
                <w:rFonts w:ascii="Cambria Math" w:hAnsi="Cambria Math"/>
              </w:rPr>
              <m:t>cap</m:t>
            </m:r>
          </m:sup>
        </m:sSubSup>
      </m:oMath>
      <w:r w:rsidRPr="00ED6412">
        <w:t xml:space="preserve"> is the </w:t>
      </w:r>
      <w:r w:rsidR="009F4E3C" w:rsidRPr="00ED6412">
        <w:t>ESS</w:t>
      </w:r>
      <w:r w:rsidRPr="00ED6412">
        <w:t xml:space="preserve"> charging and discharging power capacity</w:t>
      </w:r>
    </w:p>
    <w:p w14:paraId="1CAFC810" w14:textId="0C294E93" w:rsidR="00FE14FF" w:rsidRPr="00ED6412" w:rsidRDefault="00FE14FF" w:rsidP="00A326F0">
      <w:pPr>
        <w:pStyle w:val="Heading4"/>
      </w:pPr>
      <w:bookmarkStart w:id="303" w:name="_Toc523347822"/>
      <w:r w:rsidRPr="00ED6412">
        <w:lastRenderedPageBreak/>
        <w:t>Charging status</w:t>
      </w:r>
      <w:bookmarkEnd w:id="303"/>
    </w:p>
    <w:p w14:paraId="77ED0477" w14:textId="4910DA89" w:rsidR="00B527C8" w:rsidRPr="00ED6412" w:rsidRDefault="000C0DE2" w:rsidP="009A7840">
      <w:pPr>
        <w:spacing w:after="0"/>
      </w:pPr>
      <w:r w:rsidRPr="00ED6412">
        <w:rPr>
          <w:lang w:eastAsia="en-US"/>
        </w:rPr>
        <w:t xml:space="preserve">Finally, </w:t>
      </w:r>
      <w:r w:rsidR="00E700BC" w:rsidRPr="00ED6412">
        <w:t xml:space="preserve">in an </w:t>
      </w:r>
      <w:r w:rsidR="009F4E3C" w:rsidRPr="00ED6412">
        <w:t>ESS</w:t>
      </w:r>
      <w:r w:rsidR="00E700BC" w:rsidRPr="00ED6412">
        <w:t xml:space="preserve">, </w:t>
      </w:r>
      <w:r w:rsidR="0065498E" w:rsidRPr="00ED6412">
        <w:t xml:space="preserve">the </w:t>
      </w:r>
      <w:r w:rsidR="00E700BC" w:rsidRPr="00ED6412">
        <w:t>charge and discharge cannot take place at the same time as shown in the follow</w:t>
      </w:r>
      <w:r w:rsidR="0065498E" w:rsidRPr="00ED6412">
        <w:t>ing</w:t>
      </w:r>
      <w:r w:rsidR="008C3E5B" w:rsidRPr="00ED6412">
        <w:t xml:space="preserve"> expression</w:t>
      </w:r>
      <w:r w:rsidR="009A7840" w:rsidRPr="00ED6412">
        <w:t xml:space="preserve"> </w:t>
      </w:r>
      <w:r w:rsidR="00906EB4" w:rsidRPr="00ED6412">
        <w:fldChar w:fldCharType="begin">
          <w:fldData xml:space="preserve">PEVuZE5vdGU+PENpdGU+PEF1dGhvcj5BYmR1bGxhaDwvQXV0aG9yPjxZZWFyPjIwMTU8L1llYXI+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</w:fldData>
        </w:fldChar>
      </w:r>
      <w:r w:rsidR="000201C4">
        <w:instrText xml:space="preserve"> ADDIN EN.CITE </w:instrText>
      </w:r>
      <w:r w:rsidR="000201C4">
        <w:fldChar w:fldCharType="begin">
          <w:fldData xml:space="preserve">PEVuZE5vdGU+PENpdGU+PEF1dGhvcj5BYmR1bGxhaDwvQXV0aG9yPjxZZWFyPjIwMTU8L1llYXI+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</w:fldData>
        </w:fldChar>
      </w:r>
      <w:r w:rsidR="000201C4">
        <w:instrText xml:space="preserve"> ADDIN EN.CITE.DATA </w:instrText>
      </w:r>
      <w:r w:rsidR="000201C4">
        <w:fldChar w:fldCharType="end"/>
      </w:r>
      <w:r w:rsidR="00906EB4" w:rsidRPr="00ED6412">
        <w:fldChar w:fldCharType="separate"/>
      </w:r>
      <w:r w:rsidR="000201C4">
        <w:rPr>
          <w:noProof/>
        </w:rPr>
        <w:t>[</w:t>
      </w:r>
      <w:hyperlink w:anchor="_ENREF_75" w:tooltip="Alham, 2016 #312" w:history="1">
        <w:r w:rsidR="00213BF8">
          <w:rPr>
            <w:noProof/>
          </w:rPr>
          <w:t>75</w:t>
        </w:r>
      </w:hyperlink>
      <w:r w:rsidR="000201C4">
        <w:rPr>
          <w:noProof/>
        </w:rPr>
        <w:t xml:space="preserve">, </w:t>
      </w:r>
      <w:hyperlink w:anchor="_ENREF_215" w:tooltip="Galvan, 2015 #295" w:history="1">
        <w:r w:rsidR="00213BF8">
          <w:rPr>
            <w:noProof/>
          </w:rPr>
          <w:t>215</w:t>
        </w:r>
      </w:hyperlink>
      <w:r w:rsidR="000201C4">
        <w:rPr>
          <w:noProof/>
        </w:rPr>
        <w:t xml:space="preserve">, </w:t>
      </w:r>
      <w:hyperlink w:anchor="_ENREF_216" w:tooltip="Abdullah, 2015 #306" w:history="1">
        <w:r w:rsidR="00213BF8">
          <w:rPr>
            <w:noProof/>
          </w:rPr>
          <w:t>216</w:t>
        </w:r>
      </w:hyperlink>
      <w:r w:rsidR="000201C4">
        <w:rPr>
          <w:noProof/>
        </w:rPr>
        <w:t>]</w:t>
      </w:r>
      <w:r w:rsidR="00906EB4" w:rsidRPr="00ED6412">
        <w:fldChar w:fldCharType="end"/>
      </w:r>
      <w:r w:rsidR="009A7840" w:rsidRPr="00ED641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0A5954AF" w14:textId="77777777" w:rsidTr="0086572D">
        <w:trPr>
          <w:trHeight w:val="737"/>
        </w:trPr>
        <w:tc>
          <w:tcPr>
            <w:tcW w:w="7888" w:type="dxa"/>
            <w:vAlign w:val="center"/>
          </w:tcPr>
          <w:p w14:paraId="5AD14E60" w14:textId="53706971" w:rsidR="000C0DE2" w:rsidRPr="00ED6412" w:rsidRDefault="008568D1" w:rsidP="004C1551">
            <w:pPr>
              <w:jc w:val="center"/>
              <w:rPr>
                <w:i/>
              </w:rPr>
            </w:pPr>
            <m:oMathPara>
              <m:oMath>
                <m:sSubSup>
                  <m:sSubSupPr>
                    <m:ctrlPr>
                      <w:rPr>
                        <w:rFonts w:ascii="Cambria Math" w:hAnsi="Cambria Math"/>
                      </w:rPr>
                    </m:ctrlPr>
                  </m:sSubSupPr>
                  <m:e>
                    <m:r>
                      <w:rPr>
                        <w:rFonts w:ascii="Cambria Math" w:hAnsi="Cambria Math"/>
                      </w:rPr>
                      <m:t>P</m:t>
                    </m:r>
                  </m:e>
                  <m:sub>
                    <m:r>
                      <m:rPr>
                        <m:sty m:val="p"/>
                      </m:rPr>
                      <w:rPr>
                        <w:rFonts w:ascii="Cambria Math" w:hAnsi="Cambria Math"/>
                      </w:rPr>
                      <m:t>cg</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P</m:t>
                    </m:r>
                  </m:e>
                  <m:sub>
                    <m:r>
                      <m:rPr>
                        <m:sty m:val="p"/>
                      </m:rPr>
                      <w:rPr>
                        <w:rFonts w:ascii="Cambria Math" w:hAnsi="Cambria Math"/>
                      </w:rPr>
                      <m:t>dcg</m:t>
                    </m:r>
                  </m:sub>
                  <m:sup>
                    <m:r>
                      <m:rPr>
                        <m:sty m:val="p"/>
                      </m:rPr>
                      <w:rPr>
                        <w:rFonts w:ascii="Cambria Math" w:hAnsi="Cambria Math"/>
                      </w:rPr>
                      <m:t>t</m:t>
                    </m:r>
                  </m:sup>
                </m:sSubSup>
                <m:r>
                  <w:rPr>
                    <w:rFonts w:ascii="Cambria Math" w:hAnsi="Cambria Math"/>
                  </w:rPr>
                  <m:t>=0</m:t>
                </m:r>
              </m:oMath>
            </m:oMathPara>
          </w:p>
        </w:tc>
        <w:tc>
          <w:tcPr>
            <w:tcW w:w="616" w:type="dxa"/>
            <w:vAlign w:val="center"/>
          </w:tcPr>
          <w:p w14:paraId="2AB8B089" w14:textId="1EF3E91A" w:rsidR="000C0DE2" w:rsidRPr="00ED6412" w:rsidRDefault="000C0DE2" w:rsidP="004C1551">
            <w:pPr>
              <w:jc w:val="center"/>
              <w:rPr>
                <w:noProof/>
              </w:rPr>
            </w:pPr>
            <w:bookmarkStart w:id="304" w:name="_Ref500259630"/>
            <w:r w:rsidRPr="00ED6412">
              <w:rPr>
                <w:noProof/>
              </w:rPr>
              <w:t>(</w:t>
            </w:r>
            <w:r w:rsidR="006B1469" w:rsidRPr="00ED6412">
              <w:rPr>
                <w:noProof/>
              </w:rPr>
              <w:fldChar w:fldCharType="begin"/>
            </w:r>
            <w:r w:rsidR="006B1469" w:rsidRPr="00ED6412">
              <w:rPr>
                <w:noProof/>
              </w:rPr>
              <w:instrText xml:space="preserve"> STYLEREF 1 \s </w:instrText>
            </w:r>
            <w:r w:rsidR="006B1469" w:rsidRPr="00ED6412">
              <w:rPr>
                <w:noProof/>
              </w:rPr>
              <w:fldChar w:fldCharType="separate"/>
            </w:r>
            <w:r w:rsidR="00C05E44">
              <w:rPr>
                <w:noProof/>
              </w:rPr>
              <w:t>5</w:t>
            </w:r>
            <w:r w:rsidR="006B1469" w:rsidRPr="00ED6412">
              <w:rPr>
                <w:noProof/>
              </w:rPr>
              <w:fldChar w:fldCharType="end"/>
            </w:r>
            <w:r w:rsidR="006B1469" w:rsidRPr="00ED6412">
              <w:rPr>
                <w:noProof/>
              </w:rPr>
              <w:t>.</w:t>
            </w:r>
            <w:r w:rsidR="006B1469" w:rsidRPr="00ED6412">
              <w:rPr>
                <w:noProof/>
              </w:rPr>
              <w:fldChar w:fldCharType="begin"/>
            </w:r>
            <w:r w:rsidR="006B1469" w:rsidRPr="00ED6412">
              <w:rPr>
                <w:noProof/>
              </w:rPr>
              <w:instrText xml:space="preserve"> SEQ Equation \* ARABIC \s 1 </w:instrText>
            </w:r>
            <w:r w:rsidR="006B1469" w:rsidRPr="00ED6412">
              <w:rPr>
                <w:noProof/>
              </w:rPr>
              <w:fldChar w:fldCharType="separate"/>
            </w:r>
            <w:r w:rsidR="00C05E44">
              <w:rPr>
                <w:noProof/>
              </w:rPr>
              <w:t>9</w:t>
            </w:r>
            <w:r w:rsidR="006B1469" w:rsidRPr="00ED6412">
              <w:rPr>
                <w:noProof/>
              </w:rPr>
              <w:fldChar w:fldCharType="end"/>
            </w:r>
            <w:r w:rsidRPr="00ED6412">
              <w:rPr>
                <w:noProof/>
              </w:rPr>
              <w:t>)</w:t>
            </w:r>
            <w:bookmarkEnd w:id="304"/>
          </w:p>
        </w:tc>
      </w:tr>
    </w:tbl>
    <w:p w14:paraId="20127A0B" w14:textId="18D68365" w:rsidR="000C0DE2" w:rsidRPr="00ED6412" w:rsidRDefault="00E8255C" w:rsidP="00E8255C">
      <w:pPr>
        <w:pStyle w:val="Heading2"/>
        <w:rPr>
          <w:color w:val="auto"/>
        </w:rPr>
      </w:pPr>
      <w:bookmarkStart w:id="305" w:name="_Ref497053542"/>
      <w:bookmarkStart w:id="306" w:name="_Toc523347823"/>
      <w:r w:rsidRPr="00ED6412">
        <w:rPr>
          <w:color w:val="auto"/>
        </w:rPr>
        <w:t>Validation</w:t>
      </w:r>
      <w:bookmarkEnd w:id="305"/>
      <w:bookmarkEnd w:id="306"/>
    </w:p>
    <w:p w14:paraId="13FEAF2F" w14:textId="684234AE" w:rsidR="00B30F7E" w:rsidRPr="00ED6412" w:rsidRDefault="00B30F7E" w:rsidP="00D806A7">
      <w:pPr>
        <w:spacing w:after="120"/>
      </w:pPr>
      <w:r w:rsidRPr="00ED6412">
        <w:t>In Chapter</w:t>
      </w:r>
      <w:r w:rsidR="0065498E" w:rsidRPr="00ED6412">
        <w:t>s</w:t>
      </w:r>
      <w:r w:rsidRPr="00ED6412">
        <w:t xml:space="preserve"> 3 and 4, the effect </w:t>
      </w:r>
      <w:r w:rsidR="00A568DE" w:rsidRPr="00ED6412">
        <w:t>of</w:t>
      </w:r>
      <w:r w:rsidRPr="00ED6412">
        <w:t xml:space="preserve"> the EPS, CPF and the wind energy penetration in the model ha</w:t>
      </w:r>
      <w:r w:rsidR="0067376C" w:rsidRPr="00ED6412">
        <w:t>ve</w:t>
      </w:r>
      <w:r w:rsidRPr="00ED6412">
        <w:t xml:space="preserve"> been</w:t>
      </w:r>
      <w:r w:rsidR="009E24E5" w:rsidRPr="00ED6412">
        <w:t xml:space="preserve"> investigated and</w:t>
      </w:r>
      <w:r w:rsidRPr="00ED6412">
        <w:t xml:space="preserve"> </w:t>
      </w:r>
      <w:r w:rsidR="00831706" w:rsidRPr="00ED6412">
        <w:t>validated</w:t>
      </w:r>
      <w:r w:rsidRPr="00ED6412">
        <w:t xml:space="preserve">. </w:t>
      </w:r>
      <w:r w:rsidR="009E24E5" w:rsidRPr="00ED6412">
        <w:t>Thus,</w:t>
      </w:r>
      <w:r w:rsidRPr="00ED6412">
        <w:t xml:space="preserve"> the</w:t>
      </w:r>
      <w:r w:rsidR="00831706" w:rsidRPr="00ED6412">
        <w:t xml:space="preserve"> validation and</w:t>
      </w:r>
      <w:r w:rsidRPr="00ED6412">
        <w:t xml:space="preserve"> research in this Chapter focus</w:t>
      </w:r>
      <w:r w:rsidR="0067376C" w:rsidRPr="00ED6412">
        <w:t>ses</w:t>
      </w:r>
      <w:r w:rsidRPr="00ED6412">
        <w:t xml:space="preserve"> on the effect of the </w:t>
      </w:r>
      <w:r w:rsidR="00081D1E" w:rsidRPr="00ED6412">
        <w:t>ESS</w:t>
      </w:r>
      <w:r w:rsidRPr="00ED6412">
        <w:rPr>
          <w:rFonts w:hint="eastAsia"/>
        </w:rPr>
        <w:t xml:space="preserve"> in the electrical system</w:t>
      </w:r>
      <w:r w:rsidRPr="00ED6412">
        <w:t>.</w:t>
      </w:r>
    </w:p>
    <w:p w14:paraId="49D0BA8D" w14:textId="4AB90479" w:rsidR="00D806A7" w:rsidRPr="00ED6412" w:rsidRDefault="00880B60" w:rsidP="00D806A7">
      <w:pPr>
        <w:spacing w:after="120"/>
      </w:pPr>
      <w:r w:rsidRPr="00ED6412">
        <w:t>In order to</w:t>
      </w:r>
      <w:r w:rsidR="00E00D2F" w:rsidRPr="00ED6412">
        <w:t xml:space="preserve"> </w:t>
      </w:r>
      <w:r w:rsidRPr="00ED6412">
        <w:t xml:space="preserve">validate </w:t>
      </w:r>
      <w:r w:rsidR="00E00D2F" w:rsidRPr="00ED6412">
        <w:t>the proposed model,</w:t>
      </w:r>
      <w:r w:rsidRPr="00ED6412">
        <w:t xml:space="preserve"> the </w:t>
      </w:r>
      <w:r w:rsidR="00C55C5D" w:rsidRPr="00ED6412">
        <w:t>relation between demand,</w:t>
      </w:r>
      <w:r w:rsidR="00671E7C" w:rsidRPr="00ED6412">
        <w:t xml:space="preserve"> and especially wind</w:t>
      </w:r>
      <w:r w:rsidR="00E00D2F" w:rsidRPr="00ED6412">
        <w:t xml:space="preserve"> power and </w:t>
      </w:r>
      <w:r w:rsidR="002646AE" w:rsidRPr="00ED6412">
        <w:rPr>
          <w:rFonts w:eastAsiaTheme="minorEastAsia"/>
        </w:rPr>
        <w:t>ESS</w:t>
      </w:r>
      <w:r w:rsidR="00E00D2F" w:rsidRPr="00ED6412">
        <w:t xml:space="preserve"> charging</w:t>
      </w:r>
      <w:r w:rsidR="00C55C5D" w:rsidRPr="00ED6412">
        <w:t xml:space="preserve"> </w:t>
      </w:r>
      <w:r w:rsidR="00975C9F" w:rsidRPr="00ED6412">
        <w:t xml:space="preserve">is </w:t>
      </w:r>
      <w:r w:rsidR="009E24E5" w:rsidRPr="00ED6412">
        <w:t>investigated</w:t>
      </w:r>
      <w:r w:rsidR="00975C9F" w:rsidRPr="00ED6412">
        <w:t xml:space="preserve">. </w:t>
      </w:r>
      <w:r w:rsidR="00E57D8A" w:rsidRPr="00ED6412">
        <w:t>This is because the ESS in this model aims to increas</w:t>
      </w:r>
      <w:r w:rsidR="009E24E5" w:rsidRPr="00ED6412">
        <w:t>e the</w:t>
      </w:r>
      <w:r w:rsidR="00E57D8A" w:rsidRPr="00ED6412">
        <w:t xml:space="preserve"> wind power reliability and it is used to reduce the waste wind power and </w:t>
      </w:r>
      <w:r w:rsidR="009E24E5" w:rsidRPr="00ED6412">
        <w:t xml:space="preserve">the </w:t>
      </w:r>
      <w:r w:rsidR="00E57D8A" w:rsidRPr="00ED6412">
        <w:t>reserved power requirement.</w:t>
      </w:r>
    </w:p>
    <w:p w14:paraId="1196AE75" w14:textId="7C86F524" w:rsidR="00DC359F" w:rsidRPr="00ED6412" w:rsidRDefault="00E8255C" w:rsidP="00CC266D">
      <w:r w:rsidRPr="00ED6412">
        <w:t xml:space="preserve">The validation of the model is applied to an electrical network of </w:t>
      </w:r>
      <w:r w:rsidR="009E24E5" w:rsidRPr="00ED6412">
        <w:t xml:space="preserve">an </w:t>
      </w:r>
      <w:r w:rsidRPr="00ED6412">
        <w:t>IEEE 30 bus system</w:t>
      </w:r>
      <w:r w:rsidR="009E24E5" w:rsidRPr="00ED6412">
        <w:t xml:space="preserve"> as shown</w:t>
      </w:r>
      <w:r w:rsidRPr="00ED6412">
        <w:t xml:space="preserve"> in </w:t>
      </w:r>
      <w:r w:rsidRPr="00ED6412">
        <w:fldChar w:fldCharType="begin"/>
      </w:r>
      <w:r w:rsidRPr="00ED6412">
        <w:instrText xml:space="preserve"> REF _Ref474765512 \h  \* MERGEFORMAT </w:instrText>
      </w:r>
      <w:r w:rsidRPr="00ED6412">
        <w:fldChar w:fldCharType="separate"/>
      </w:r>
      <w:r w:rsidR="00C05E44" w:rsidRPr="00ED6412">
        <w:t xml:space="preserve">Figure </w:t>
      </w:r>
      <w:r w:rsidR="00C05E44">
        <w:t>5</w:t>
      </w:r>
      <w:r w:rsidR="00C05E44" w:rsidRPr="00ED6412">
        <w:t>.</w:t>
      </w:r>
      <w:r w:rsidR="00C05E44">
        <w:t>2</w:t>
      </w:r>
      <w:r w:rsidRPr="00ED6412">
        <w:fldChar w:fldCharType="end"/>
      </w:r>
      <w:r w:rsidR="000624EF" w:rsidRPr="00ED6412">
        <w:t>, which is modified f</w:t>
      </w:r>
      <w:r w:rsidR="0067376C" w:rsidRPr="00ED6412">
        <w:t>ro</w:t>
      </w:r>
      <w:r w:rsidR="000624EF" w:rsidRPr="00ED6412">
        <w:t xml:space="preserve">m </w:t>
      </w:r>
      <w:r w:rsidR="00906EB4" w:rsidRPr="00ED6412">
        <w:fldChar w:fldCharType="begin"/>
      </w:r>
      <w:r w:rsidR="000201C4">
        <w:instrText xml:space="preserve"> ADDIN EN.CITE &lt;EndNote&gt;&lt;Cite&gt;&lt;Author&gt;Phonrattanasak&lt;/Author&gt;&lt;Year&gt;2011&lt;/Year&gt;&lt;RecNum&gt;370&lt;/RecNum&gt;&lt;DisplayText&gt;[219]&lt;/DisplayText&gt;&lt;record&gt;&lt;rec-number&gt;370&lt;/rec-number&gt;&lt;foreign-keys&gt;&lt;key app="EN" db-id="wat2z5xv39zx9lefev2vrzeifd9dzfzsx50x" timestamp="0"&gt;370&lt;/key&gt;&lt;/foreign-keys&gt;&lt;ref-type name="Conference Proceedings"&gt;10&lt;/ref-type&gt;&lt;contributors&gt;&lt;authors&gt;&lt;author&gt;Phonrattanasak, Prakornchai&lt;/author&gt;&lt;/authors&gt;&lt;/contributors&gt;&lt;titles&gt;&lt;title&gt;Optimal placement of wind farm on the power system using multiobjective bees algorithm&lt;/title&gt;&lt;secondary-title&gt;Proceedings of the World Congress on Engineering&lt;/secondary-title&gt;&lt;/titles&gt;&lt;pages&gt;1414-1418&lt;/pages&gt;&lt;volume&gt;2&lt;/volume&gt;&lt;dates&gt;&lt;year&gt;2011&lt;/year&gt;&lt;/dates&gt;&lt;urls&gt;&lt;/urls&gt;&lt;/record&gt;&lt;/Cite&gt;&lt;/EndNote&gt;</w:instrText>
      </w:r>
      <w:r w:rsidR="00906EB4" w:rsidRPr="00ED6412">
        <w:fldChar w:fldCharType="separate"/>
      </w:r>
      <w:r w:rsidR="000201C4">
        <w:rPr>
          <w:noProof/>
        </w:rPr>
        <w:t>[</w:t>
      </w:r>
      <w:hyperlink w:anchor="_ENREF_219" w:tooltip="Phonrattanasak, 2011 #370" w:history="1">
        <w:r w:rsidR="00213BF8">
          <w:rPr>
            <w:noProof/>
          </w:rPr>
          <w:t>219</w:t>
        </w:r>
      </w:hyperlink>
      <w:r w:rsidR="000201C4">
        <w:rPr>
          <w:noProof/>
        </w:rPr>
        <w:t>]</w:t>
      </w:r>
      <w:r w:rsidR="00906EB4" w:rsidRPr="00ED6412">
        <w:fldChar w:fldCharType="end"/>
      </w:r>
      <w:r w:rsidRPr="00ED6412">
        <w:t xml:space="preserve">. In an IEEE 30 bus system, </w:t>
      </w:r>
      <w:r w:rsidR="009E24E5" w:rsidRPr="00ED6412">
        <w:t xml:space="preserve">the </w:t>
      </w:r>
      <w:r w:rsidRPr="00ED6412">
        <w:t xml:space="preserve">coefficients in the cost and emission functions and </w:t>
      </w:r>
      <w:r w:rsidR="009E24E5" w:rsidRPr="00ED6412">
        <w:t xml:space="preserve">the </w:t>
      </w:r>
      <w:r w:rsidRPr="00ED6412">
        <w:t xml:space="preserve">constraints </w:t>
      </w:r>
      <w:r w:rsidR="009E24E5" w:rsidRPr="00ED6412">
        <w:t>in the</w:t>
      </w:r>
      <w:r w:rsidRPr="00ED6412">
        <w:t xml:space="preserve"> power outputs with 6 thermal generators are </w:t>
      </w:r>
      <w:r w:rsidR="009E24E5" w:rsidRPr="00ED6412">
        <w:t xml:space="preserve">taken </w:t>
      </w:r>
      <w:r w:rsidRPr="00ED6412">
        <w:rPr>
          <w:rFonts w:hint="eastAsia"/>
        </w:rPr>
        <w:t xml:space="preserve">from </w:t>
      </w:r>
      <w:r w:rsidR="00276285" w:rsidRPr="00ED6412">
        <w:t xml:space="preserve">Tables </w:t>
      </w:r>
      <w:r w:rsidR="00AB7A7B" w:rsidRPr="00ED6412">
        <w:fldChar w:fldCharType="begin"/>
      </w:r>
      <w:r w:rsidR="00AB7A7B" w:rsidRPr="00ED6412">
        <w:instrText xml:space="preserve"> QUOTE </w:instrText>
      </w:r>
      <w:r w:rsidR="007A7772" w:rsidRPr="00ED6412">
        <w:fldChar w:fldCharType="begin"/>
      </w:r>
      <w:r w:rsidR="007A7772" w:rsidRPr="00ED6412">
        <w:instrText xml:space="preserve"> </w:instrText>
      </w:r>
      <w:r w:rsidR="007A7772" w:rsidRPr="00ED6412">
        <w:rPr>
          <w:rFonts w:hint="eastAsia"/>
        </w:rPr>
        <w:instrText>REF _Ref488853412 \h</w:instrText>
      </w:r>
      <w:r w:rsidR="007A7772" w:rsidRPr="00ED6412">
        <w:instrText xml:space="preserve"> </w:instrText>
      </w:r>
      <w:r w:rsidR="00A63E2B" w:rsidRPr="00ED6412">
        <w:instrText xml:space="preserve"> \* MERGEFORMAT </w:instrText>
      </w:r>
      <w:r w:rsidR="007A7772" w:rsidRPr="00ED6412">
        <w:fldChar w:fldCharType="separate"/>
      </w:r>
      <w:r w:rsidR="00C05E44" w:rsidRPr="00ED6412">
        <w:instrText xml:space="preserve">Table </w:instrText>
      </w:r>
      <w:r w:rsidR="00C05E44">
        <w:rPr>
          <w:noProof/>
        </w:rPr>
        <w:instrText>4</w:instrText>
      </w:r>
      <w:r w:rsidR="00C05E44" w:rsidRPr="00ED6412">
        <w:rPr>
          <w:noProof/>
        </w:rPr>
        <w:instrText>.</w:instrText>
      </w:r>
      <w:r w:rsidR="00C05E44">
        <w:rPr>
          <w:noProof/>
        </w:rPr>
        <w:instrText>1</w:instrText>
      </w:r>
      <w:r w:rsidR="007A7772" w:rsidRPr="00ED6412">
        <w:fldChar w:fldCharType="end"/>
      </w:r>
      <w:r w:rsidR="00AB7A7B" w:rsidRPr="00ED6412">
        <w:instrText xml:space="preserve"> \# 0.</w:instrText>
      </w:r>
      <w:r w:rsidR="00820ECD" w:rsidRPr="00ED6412">
        <w:instrText>0</w:instrText>
      </w:r>
      <w:r w:rsidR="00AB7A7B" w:rsidRPr="00ED6412">
        <w:instrText xml:space="preserve"> </w:instrText>
      </w:r>
      <w:r w:rsidR="00AB7A7B" w:rsidRPr="00ED6412">
        <w:fldChar w:fldCharType="separate"/>
      </w:r>
      <w:r w:rsidR="00C05E44">
        <w:t>4.1</w:t>
      </w:r>
      <w:r w:rsidR="00AB7A7B" w:rsidRPr="00ED6412">
        <w:fldChar w:fldCharType="end"/>
      </w:r>
      <w:r w:rsidR="007A7772" w:rsidRPr="00ED6412">
        <w:t xml:space="preserve"> </w:t>
      </w:r>
      <w:r w:rsidR="00230437" w:rsidRPr="00ED6412">
        <w:t xml:space="preserve">and </w:t>
      </w:r>
      <w:r w:rsidR="00066400" w:rsidRPr="00ED6412">
        <w:fldChar w:fldCharType="begin"/>
      </w:r>
      <w:r w:rsidR="00066400" w:rsidRPr="00ED6412">
        <w:instrText xml:space="preserve"> QUOTE </w:instrText>
      </w:r>
      <w:r w:rsidR="00066400" w:rsidRPr="00ED6412">
        <w:fldChar w:fldCharType="begin"/>
      </w:r>
      <w:r w:rsidR="00066400" w:rsidRPr="00ED6412">
        <w:instrText xml:space="preserve"> REF _Ref505005282 \h </w:instrText>
      </w:r>
      <w:r w:rsidR="00A63E2B" w:rsidRPr="00ED6412">
        <w:instrText xml:space="preserve"> \* MERGEFORMAT </w:instrText>
      </w:r>
      <w:r w:rsidR="00066400" w:rsidRPr="00ED6412">
        <w:fldChar w:fldCharType="separate"/>
      </w:r>
      <w:r w:rsidR="00C05E44" w:rsidRPr="00ED6412">
        <w:instrText xml:space="preserve">Table </w:instrText>
      </w:r>
      <w:r w:rsidR="00C05E44">
        <w:rPr>
          <w:noProof/>
        </w:rPr>
        <w:instrText>4</w:instrText>
      </w:r>
      <w:r w:rsidR="00C05E44" w:rsidRPr="00ED6412">
        <w:rPr>
          <w:noProof/>
        </w:rPr>
        <w:instrText>.</w:instrText>
      </w:r>
      <w:r w:rsidR="00C05E44">
        <w:rPr>
          <w:noProof/>
        </w:rPr>
        <w:instrText>2</w:instrText>
      </w:r>
      <w:r w:rsidR="00066400" w:rsidRPr="00ED6412">
        <w:fldChar w:fldCharType="end"/>
      </w:r>
      <w:r w:rsidR="00066400" w:rsidRPr="00ED6412">
        <w:instrText xml:space="preserve"> </w:instrText>
      </w:r>
      <w:r w:rsidR="00EB4BA5" w:rsidRPr="00ED6412">
        <w:instrText xml:space="preserve">\# 0.0 </w:instrText>
      </w:r>
      <w:r w:rsidR="00066400" w:rsidRPr="00ED6412">
        <w:fldChar w:fldCharType="separate"/>
      </w:r>
      <w:r w:rsidR="00C05E44">
        <w:t>4.2</w:t>
      </w:r>
      <w:r w:rsidR="00066400" w:rsidRPr="00ED6412">
        <w:fldChar w:fldCharType="end"/>
      </w:r>
      <w:r w:rsidR="00066400" w:rsidRPr="00ED6412">
        <w:t xml:space="preserve"> </w:t>
      </w:r>
      <w:r w:rsidR="0067376C" w:rsidRPr="00ED6412">
        <w:t>of</w:t>
      </w:r>
      <w:r w:rsidRPr="00ED6412">
        <w:rPr>
          <w:rFonts w:hint="eastAsia"/>
        </w:rPr>
        <w:t xml:space="preserve"> </w:t>
      </w:r>
      <w:r w:rsidR="009F27B0" w:rsidRPr="00ED6412">
        <w:t xml:space="preserve">Case 1 of </w:t>
      </w:r>
      <w:r w:rsidRPr="00ED6412">
        <w:rPr>
          <w:rFonts w:hint="eastAsia"/>
        </w:rPr>
        <w:t xml:space="preserve">Chapter </w:t>
      </w:r>
      <w:r w:rsidR="006F299E" w:rsidRPr="00ED6412">
        <w:t>4</w:t>
      </w:r>
      <w:r w:rsidR="00230437" w:rsidRPr="00ED6412">
        <w:t xml:space="preserve">. </w:t>
      </w:r>
      <w:r w:rsidR="00201D32" w:rsidRPr="00ED6412">
        <w:t>Moreover, t</w:t>
      </w:r>
      <w:r w:rsidR="00230437" w:rsidRPr="00ED6412">
        <w:t>he ramp rate of the conventional power are</w:t>
      </w:r>
      <w:r w:rsidR="009E24E5" w:rsidRPr="00ED6412">
        <w:t xml:space="preserve"> taken</w:t>
      </w:r>
      <w:r w:rsidR="00230437" w:rsidRPr="00ED6412">
        <w:t xml:space="preserve"> from</w:t>
      </w:r>
      <w:r w:rsidRPr="00ED6412">
        <w:t xml:space="preserve"> </w:t>
      </w:r>
      <w:r w:rsidR="00230437" w:rsidRPr="00ED6412">
        <w:fldChar w:fldCharType="begin"/>
      </w:r>
      <w:r w:rsidR="00230437" w:rsidRPr="00ED6412">
        <w:instrText xml:space="preserve"> REF _Ref488853416 \h </w:instrText>
      </w:r>
      <w:r w:rsidR="00A63E2B" w:rsidRPr="00ED6412">
        <w:instrText xml:space="preserve"> \* MERGEFORMAT </w:instrText>
      </w:r>
      <w:r w:rsidR="00230437" w:rsidRPr="00ED6412">
        <w:fldChar w:fldCharType="separate"/>
      </w:r>
      <w:r w:rsidR="00C05E44" w:rsidRPr="00ED6412">
        <w:t xml:space="preserve">Table </w:t>
      </w:r>
      <w:r w:rsidR="00C05E44">
        <w:rPr>
          <w:noProof/>
        </w:rPr>
        <w:t>4</w:t>
      </w:r>
      <w:r w:rsidR="00C05E44" w:rsidRPr="00ED6412">
        <w:rPr>
          <w:noProof/>
        </w:rPr>
        <w:t>.</w:t>
      </w:r>
      <w:r w:rsidR="00C05E44">
        <w:rPr>
          <w:noProof/>
        </w:rPr>
        <w:t>3</w:t>
      </w:r>
      <w:r w:rsidR="00230437" w:rsidRPr="00ED6412">
        <w:fldChar w:fldCharType="end"/>
      </w:r>
      <w:r w:rsidR="0067376C" w:rsidRPr="00ED6412">
        <w:t>,</w:t>
      </w:r>
      <w:r w:rsidR="009E24E5" w:rsidRPr="00ED6412">
        <w:t xml:space="preserve"> and</w:t>
      </w:r>
      <w:r w:rsidR="00230437" w:rsidRPr="00ED6412">
        <w:t xml:space="preserve"> </w:t>
      </w:r>
      <w:r w:rsidR="009E24E5" w:rsidRPr="00ED6412">
        <w:t>i</w:t>
      </w:r>
      <w:r w:rsidR="00863E6C" w:rsidRPr="00ED6412">
        <w:t xml:space="preserve">n </w:t>
      </w:r>
      <w:r w:rsidR="00CE6593" w:rsidRPr="00ED6412">
        <w:t>addition,</w:t>
      </w:r>
      <w:r w:rsidR="001445B3" w:rsidRPr="00ED6412">
        <w:t xml:space="preserve"> the wind turbine</w:t>
      </w:r>
      <w:r w:rsidR="003D2544" w:rsidRPr="00ED6412">
        <w:t>s are</w:t>
      </w:r>
      <w:r w:rsidR="001445B3" w:rsidRPr="00ED6412">
        <w:t xml:space="preserve"> </w:t>
      </w:r>
      <w:r w:rsidR="009E24E5" w:rsidRPr="00ED6412">
        <w:t xml:space="preserve">the </w:t>
      </w:r>
      <w:r w:rsidR="001445B3" w:rsidRPr="00ED6412">
        <w:t xml:space="preserve">same as the </w:t>
      </w:r>
      <w:r w:rsidR="0007694F" w:rsidRPr="00ED6412">
        <w:t>type</w:t>
      </w:r>
      <w:r w:rsidR="00FF59A5" w:rsidRPr="00ED6412">
        <w:t>s employed</w:t>
      </w:r>
      <w:r w:rsidR="0007694F" w:rsidRPr="00ED6412">
        <w:t xml:space="preserve"> in Case 1 of </w:t>
      </w:r>
      <w:r w:rsidR="0007694F" w:rsidRPr="00ED6412">
        <w:rPr>
          <w:rFonts w:hint="eastAsia"/>
        </w:rPr>
        <w:t xml:space="preserve">Chapter </w:t>
      </w:r>
      <w:r w:rsidR="0007694F" w:rsidRPr="00ED6412">
        <w:t>4</w:t>
      </w:r>
      <w:r w:rsidR="00DC359F" w:rsidRPr="00ED6412">
        <w:t>.</w:t>
      </w:r>
      <w:r w:rsidR="004B14F3" w:rsidRPr="00ED6412">
        <w:t xml:space="preserve"> </w:t>
      </w:r>
      <w:r w:rsidR="00C848D1" w:rsidRPr="00ED6412">
        <w:t>The time interval is 0.5 h.</w:t>
      </w:r>
    </w:p>
    <w:p w14:paraId="406535B4" w14:textId="7195D061" w:rsidR="006E7165" w:rsidRPr="00ED6412" w:rsidRDefault="006E7165" w:rsidP="00DC359F">
      <w:pPr>
        <w:spacing w:after="120"/>
      </w:pPr>
      <w:r w:rsidRPr="00ED6412">
        <w:lastRenderedPageBreak/>
        <w:t>In the validation, the wind power capacities is 30% of the peak demand of a typical day in the Sheffield region</w:t>
      </w:r>
      <w:r w:rsidR="006C30C4" w:rsidRPr="00ED6412">
        <w:t>, i.e.</w:t>
      </w:r>
      <w:r w:rsidR="00ED2867" w:rsidRPr="00ED6412">
        <w:t xml:space="preserve"> </w:t>
      </w:r>
      <w:r w:rsidR="00837C02" w:rsidRPr="00ED6412">
        <w:t xml:space="preserve">64 </w:t>
      </w:r>
      <w:r w:rsidR="00ED2867" w:rsidRPr="00ED6412">
        <w:t>MW</w:t>
      </w:r>
      <w:r w:rsidR="006C30C4" w:rsidRPr="00ED6412">
        <w:t xml:space="preserve"> </w:t>
      </w:r>
      <w:r w:rsidRPr="00ED6412">
        <w:t xml:space="preserve">, which is a reasonable renewable power penetration in the UK power system </w:t>
      </w:r>
      <w:r w:rsidRPr="00ED6412">
        <w:fldChar w:fldCharType="begin"/>
      </w:r>
      <w:r w:rsidR="000201C4">
        <w:instrText xml:space="preserve"> ADDIN EN.CITE &lt;EndNote&gt;&lt;Cite&gt;&lt;Author&gt;DECC&lt;/Author&gt;&lt;Year&gt;2015&lt;/Year&gt;&lt;RecNum&gt;383&lt;/RecNum&gt;&lt;DisplayText&gt;[13, 24]&lt;/DisplayText&gt;&lt;record&gt;&lt;rec-number&gt;383&lt;/rec-number&gt;&lt;foreign-keys&gt;&lt;key app="EN" db-id="wat2z5xv39zx9lefev2vrzeifd9dzfzsx50x" timestamp="0"&gt;383&lt;/key&gt;&lt;/foreign-keys&gt;&lt;ref-type name="Journal Article"&gt;17&lt;/ref-type&gt;&lt;contributors&gt;&lt;authors&gt;&lt;author&gt;DECC&lt;/author&gt;&lt;/authors&gt;&lt;/contributors&gt;&lt;titles&gt;&lt;title&gt;Digest of UK Energy Statistics (DUKES) 2015 Chapter 6: renewable sources of energy&lt;/title&gt;&lt;/titles&gt;&lt;dates&gt;&lt;year&gt;2015&lt;/year&gt;&lt;/dates&gt;&lt;urls&gt;&lt;/urls&gt;&lt;/record&gt;&lt;/Cite&gt;&lt;Cite&gt;&lt;Author&gt;CCC&lt;/Author&gt;&lt;Year&gt;2010&lt;/Year&gt;&lt;RecNum&gt;285&lt;/RecNum&gt;&lt;record&gt;&lt;rec-number&gt;285&lt;/rec-number&gt;&lt;foreign-keys&gt;&lt;key app="EN" db-id="wat2z5xv39zx9lefev2vrzeifd9dzfzsx50x" timestamp="0"&gt;285&lt;/key&gt;&lt;/foreign-keys&gt;&lt;ref-type name="Journal Article"&gt;17&lt;/ref-type&gt;&lt;contributors&gt;&lt;authors&gt;&lt;author&gt;CCC&lt;/author&gt;&lt;/authors&gt;&lt;/contributors&gt;&lt;titles&gt;&lt;title&gt;The Fourth Carbon Budget Reducing emissions through the 2020s &lt;/title&gt;&lt;/titles&gt;&lt;dates&gt;&lt;year&gt;2010&lt;/year&gt;&lt;/dates&gt;&lt;urls&gt;&lt;related-urls&gt;&lt;url&gt;https://www.theccc.org.uk/archive/aws2/4th%20Budget/CCC-4th-Budget-Book_interactive_singles.pdf&lt;/url&gt;&lt;/related-urls&gt;&lt;/urls&gt;&lt;/record&gt;&lt;/Cite&gt;&lt;/EndNote&gt;</w:instrText>
      </w:r>
      <w:r w:rsidRPr="00ED6412">
        <w:fldChar w:fldCharType="separate"/>
      </w:r>
      <w:r w:rsidR="000201C4">
        <w:rPr>
          <w:noProof/>
        </w:rPr>
        <w:t>[</w:t>
      </w:r>
      <w:hyperlink w:anchor="_ENREF_13" w:tooltip="DECC, 2015 #383" w:history="1">
        <w:r w:rsidR="00213BF8">
          <w:rPr>
            <w:noProof/>
          </w:rPr>
          <w:t>13</w:t>
        </w:r>
      </w:hyperlink>
      <w:r w:rsidR="000201C4">
        <w:rPr>
          <w:noProof/>
        </w:rPr>
        <w:t xml:space="preserve">, </w:t>
      </w:r>
      <w:hyperlink w:anchor="_ENREF_24" w:tooltip="CCC, 2010 #285" w:history="1">
        <w:r w:rsidR="00213BF8">
          <w:rPr>
            <w:noProof/>
          </w:rPr>
          <w:t>24</w:t>
        </w:r>
      </w:hyperlink>
      <w:r w:rsidR="000201C4">
        <w:rPr>
          <w:noProof/>
        </w:rPr>
        <w:t>]</w:t>
      </w:r>
      <w:r w:rsidRPr="00ED6412">
        <w:fldChar w:fldCharType="end"/>
      </w:r>
      <w:r w:rsidRPr="00ED6412">
        <w:t xml:space="preserve">, as shown in </w:t>
      </w:r>
      <w:r w:rsidRPr="00ED6412">
        <w:fldChar w:fldCharType="begin"/>
      </w:r>
      <w:r w:rsidRPr="00ED6412">
        <w:instrText xml:space="preserve"> REF _Ref489264695 \h </w:instrText>
      </w:r>
      <w:r w:rsidR="00A63E2B" w:rsidRPr="00ED6412">
        <w:instrText xml:space="preserve"> \* MERGEFORMAT </w:instrText>
      </w:r>
      <w:r w:rsidRPr="00ED6412">
        <w:fldChar w:fldCharType="separate"/>
      </w:r>
      <w:r w:rsidR="00C05E44" w:rsidRPr="00ED6412">
        <w:t xml:space="preserve">Figure </w:t>
      </w:r>
      <w:r w:rsidR="00C05E44">
        <w:rPr>
          <w:noProof/>
        </w:rPr>
        <w:t>4</w:t>
      </w:r>
      <w:r w:rsidR="00C05E44" w:rsidRPr="00ED6412">
        <w:rPr>
          <w:noProof/>
        </w:rPr>
        <w:t>.</w:t>
      </w:r>
      <w:r w:rsidR="00C05E44">
        <w:rPr>
          <w:noProof/>
        </w:rPr>
        <w:t>1</w:t>
      </w:r>
      <w:r w:rsidRPr="00ED6412">
        <w:fldChar w:fldCharType="end"/>
      </w:r>
      <w:r w:rsidRPr="00ED6412">
        <w:t xml:space="preserve">. The emission limit of EPS is 230 t/h and the CPF is 0. In addition, the wind power capacities with a 10% </w:t>
      </w:r>
      <w:r w:rsidR="00CE6593" w:rsidRPr="00ED6412">
        <w:t xml:space="preserve">in </w:t>
      </w:r>
      <w:r w:rsidRPr="00ED6412">
        <w:t xml:space="preserve">the peak demand of a typical day in the Sheffield region is considered in order to compare with the 30% penetration. </w:t>
      </w:r>
    </w:p>
    <w:p w14:paraId="2542B97A" w14:textId="6B9A66CA" w:rsidR="00E8255C" w:rsidRPr="00ED6412" w:rsidRDefault="009542F6" w:rsidP="00E8255C">
      <w:pPr>
        <w:jc w:val="center"/>
      </w:pPr>
      <w:r w:rsidRPr="00ED6412">
        <w:rPr>
          <w:noProof/>
          <w:lang w:eastAsia="en-GB"/>
        </w:rPr>
        <w:drawing>
          <wp:inline distT="0" distB="0" distL="0" distR="0" wp14:anchorId="2CBCD822" wp14:editId="298AA4D8">
            <wp:extent cx="3600000" cy="4627650"/>
            <wp:effectExtent l="0" t="0" r="635" b="1905"/>
            <wp:docPr id="5" name="Picture 5" descr="http://tu.sioe.cn/gj/ruihua_pinghua/pic/38083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u.sioe.cn/gj/ruihua_pinghua/pic/38083309.png"/>
                    <pic:cNvPicPr>
                      <a:picLocks noChangeAspect="1" noChangeArrowheads="1"/>
                    </pic:cNvPicPr>
                  </pic:nvPicPr>
                  <pic:blipFill rotWithShape="1">
                    <a:blip r:embed="rId56">
                      <a:extLst>
                        <a:ext uri="{28A0092B-C50C-407E-A947-70E740481C1C}">
                          <a14:useLocalDpi xmlns:a14="http://schemas.microsoft.com/office/drawing/2010/main" val="0"/>
                        </a:ext>
                      </a:extLst>
                    </a:blip>
                    <a:srcRect r="30254"/>
                    <a:stretch/>
                  </pic:blipFill>
                  <pic:spPr bwMode="auto">
                    <a:xfrm>
                      <a:off x="0" y="0"/>
                      <a:ext cx="3600000" cy="4627650"/>
                    </a:xfrm>
                    <a:prstGeom prst="rect">
                      <a:avLst/>
                    </a:prstGeom>
                    <a:noFill/>
                    <a:ln>
                      <a:noFill/>
                    </a:ln>
                    <a:extLst>
                      <a:ext uri="{53640926-AAD7-44D8-BBD7-CCE9431645EC}">
                        <a14:shadowObscured xmlns:a14="http://schemas.microsoft.com/office/drawing/2010/main"/>
                      </a:ext>
                    </a:extLst>
                  </pic:spPr>
                </pic:pic>
              </a:graphicData>
            </a:graphic>
          </wp:inline>
        </w:drawing>
      </w:r>
    </w:p>
    <w:p w14:paraId="0BD24435" w14:textId="42B81F6E" w:rsidR="00E8255C" w:rsidRPr="00ED6412" w:rsidRDefault="00E8255C" w:rsidP="00041A82">
      <w:pPr>
        <w:pStyle w:val="Caption"/>
        <w:jc w:val="both"/>
        <w:rPr>
          <w:rFonts w:cs="Times New Roman"/>
          <w:szCs w:val="24"/>
        </w:rPr>
      </w:pPr>
      <w:bookmarkStart w:id="307" w:name="_Ref474765512"/>
      <w:bookmarkStart w:id="308" w:name="_Toc523347896"/>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5</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2</w:t>
      </w:r>
      <w:r w:rsidR="00C47357">
        <w:rPr>
          <w:noProof/>
        </w:rPr>
        <w:fldChar w:fldCharType="end"/>
      </w:r>
      <w:bookmarkEnd w:id="307"/>
      <w:r w:rsidR="00D1034B" w:rsidRPr="00ED6412">
        <w:rPr>
          <w:noProof/>
        </w:rPr>
        <w:t xml:space="preserve"> An IEEE 30 bus system with 6 conventional generators, a wind farm and a</w:t>
      </w:r>
      <w:r w:rsidR="002646AE" w:rsidRPr="00ED6412">
        <w:rPr>
          <w:noProof/>
        </w:rPr>
        <w:t>n</w:t>
      </w:r>
      <w:r w:rsidR="00D1034B" w:rsidRPr="00ED6412">
        <w:rPr>
          <w:noProof/>
        </w:rPr>
        <w:t xml:space="preserve"> </w:t>
      </w:r>
      <w:r w:rsidR="002646AE" w:rsidRPr="00ED6412">
        <w:rPr>
          <w:noProof/>
        </w:rPr>
        <w:t>ESS</w:t>
      </w:r>
      <w:r w:rsidR="00A3610D" w:rsidRPr="00ED6412">
        <w:rPr>
          <w:noProof/>
        </w:rPr>
        <w:t xml:space="preserve"> </w:t>
      </w:r>
      <w:r w:rsidR="00A3610D" w:rsidRPr="00ED6412">
        <w:fldChar w:fldCharType="begin"/>
      </w:r>
      <w:r w:rsidR="000201C4">
        <w:instrText xml:space="preserve"> ADDIN EN.CITE &lt;EndNote&gt;&lt;Cite&gt;&lt;Author&gt;Phonrattanasak&lt;/Author&gt;&lt;Year&gt;2011&lt;/Year&gt;&lt;RecNum&gt;370&lt;/RecNum&gt;&lt;DisplayText&gt;[219]&lt;/DisplayText&gt;&lt;record&gt;&lt;rec-number&gt;370&lt;/rec-number&gt;&lt;foreign-keys&gt;&lt;key app="EN" db-id="wat2z5xv39zx9lefev2vrzeifd9dzfzsx50x" timestamp="0"&gt;370&lt;/key&gt;&lt;/foreign-keys&gt;&lt;ref-type name="Conference Proceedings"&gt;10&lt;/ref-type&gt;&lt;contributors&gt;&lt;authors&gt;&lt;author&gt;Phonrattanasak, Prakornchai&lt;/author&gt;&lt;/authors&gt;&lt;/contributors&gt;&lt;titles&gt;&lt;title&gt;Optimal placement of wind farm on the power system using multiobjective bees algorithm&lt;/title&gt;&lt;secondary-title&gt;Proceedings of the World Congress on Engineering&lt;/secondary-title&gt;&lt;/titles&gt;&lt;pages&gt;1414-1418&lt;/pages&gt;&lt;volume&gt;2&lt;/volume&gt;&lt;dates&gt;&lt;year&gt;2011&lt;/year&gt;&lt;/dates&gt;&lt;urls&gt;&lt;/urls&gt;&lt;/record&gt;&lt;/Cite&gt;&lt;/EndNote&gt;</w:instrText>
      </w:r>
      <w:r w:rsidR="00A3610D" w:rsidRPr="00ED6412">
        <w:fldChar w:fldCharType="separate"/>
      </w:r>
      <w:r w:rsidR="000201C4">
        <w:rPr>
          <w:noProof/>
        </w:rPr>
        <w:t>[</w:t>
      </w:r>
      <w:hyperlink w:anchor="_ENREF_219" w:tooltip="Phonrattanasak, 2011 #370" w:history="1">
        <w:r w:rsidR="00213BF8">
          <w:rPr>
            <w:noProof/>
          </w:rPr>
          <w:t>219</w:t>
        </w:r>
      </w:hyperlink>
      <w:r w:rsidR="000201C4">
        <w:rPr>
          <w:noProof/>
        </w:rPr>
        <w:t>]</w:t>
      </w:r>
      <w:r w:rsidR="00A3610D" w:rsidRPr="00ED6412">
        <w:fldChar w:fldCharType="end"/>
      </w:r>
      <w:r w:rsidR="00D1034B" w:rsidRPr="00ED6412">
        <w:rPr>
          <w:noProof/>
        </w:rPr>
        <w:t>.</w:t>
      </w:r>
      <w:bookmarkEnd w:id="308"/>
      <w:r w:rsidR="00D1034B" w:rsidRPr="00ED6412">
        <w:rPr>
          <w:noProof/>
        </w:rPr>
        <w:t xml:space="preserve"> </w:t>
      </w:r>
    </w:p>
    <w:p w14:paraId="2A6E724E" w14:textId="24BCE996" w:rsidR="00174D90" w:rsidRPr="00ED6412" w:rsidRDefault="00174D90" w:rsidP="00174D90">
      <w:pPr>
        <w:spacing w:after="120"/>
      </w:pPr>
      <w:r w:rsidRPr="00ED6412">
        <w:lastRenderedPageBreak/>
        <w:t>The E</w:t>
      </w:r>
      <w:r w:rsidR="003C728F" w:rsidRPr="00ED6412">
        <w:t>S</w:t>
      </w:r>
      <w:r w:rsidRPr="00ED6412">
        <w:t>S</w:t>
      </w:r>
      <w:r w:rsidR="00A93718" w:rsidRPr="00ED6412">
        <w:t xml:space="preserve"> is assume</w:t>
      </w:r>
      <w:r w:rsidR="00D23509" w:rsidRPr="00ED6412">
        <w:t>d</w:t>
      </w:r>
      <w:r w:rsidR="00A93718" w:rsidRPr="00ED6412">
        <w:t xml:space="preserve"> </w:t>
      </w:r>
      <w:r w:rsidR="00D23509" w:rsidRPr="00ED6412">
        <w:t>to be</w:t>
      </w:r>
      <w:r w:rsidR="00A93718" w:rsidRPr="00ED6412">
        <w:t xml:space="preserve"> a Li-ion </w:t>
      </w:r>
      <w:r w:rsidR="003506D1" w:rsidRPr="00ED6412">
        <w:t xml:space="preserve">Battery Energy Storage System (BESS) </w:t>
      </w:r>
      <w:r w:rsidR="00A93718" w:rsidRPr="00ED6412">
        <w:t>in this model. The</w:t>
      </w:r>
      <w:r w:rsidRPr="00ED6412">
        <w:t xml:space="preserve"> applied</w:t>
      </w:r>
      <w:r w:rsidR="009D56E5" w:rsidRPr="00ED6412">
        <w:t xml:space="preserve"> </w:t>
      </w:r>
      <w:r w:rsidR="008D7331" w:rsidRPr="00ED6412">
        <w:t>BESS</w:t>
      </w:r>
      <w:r w:rsidR="009D56E5" w:rsidRPr="00ED6412">
        <w:t xml:space="preserve"> capacity</w:t>
      </w:r>
      <w:r w:rsidRPr="00ED6412">
        <w:t xml:space="preserve"> in the validation model is </w:t>
      </w:r>
      <w:r w:rsidR="00FE742B" w:rsidRPr="00ED6412">
        <w:t>128 MWh with a 6</w:t>
      </w:r>
      <w:r w:rsidR="00FE742B" w:rsidRPr="00ED6412">
        <w:rPr>
          <w:rFonts w:ascii="SimSun" w:eastAsia="SimSun" w:hAnsi="SimSun"/>
          <w:lang w:val="en-US"/>
        </w:rPr>
        <w:t>4</w:t>
      </w:r>
      <w:r w:rsidR="008526DA" w:rsidRPr="00ED6412">
        <w:rPr>
          <w:rFonts w:ascii="SimSun" w:eastAsia="SimSun" w:hAnsi="SimSun"/>
          <w:lang w:val="en-US"/>
        </w:rPr>
        <w:t> </w:t>
      </w:r>
      <w:r w:rsidR="00FE742B" w:rsidRPr="00ED6412">
        <w:t>MW power output</w:t>
      </w:r>
      <w:r w:rsidRPr="00ED6412">
        <w:t>, which is</w:t>
      </w:r>
      <w:r w:rsidR="009D56E5" w:rsidRPr="00ED6412">
        <w:t xml:space="preserve"> the</w:t>
      </w:r>
      <w:r w:rsidRPr="00ED6412">
        <w:t xml:space="preserve"> same as the large wind power penetration and large enough to charge any amount of waste/reserved wind power in one time step.</w:t>
      </w:r>
      <w:r w:rsidR="00D24BC3" w:rsidRPr="00ED6412">
        <w:t xml:space="preserve"> The charging and discharging </w:t>
      </w:r>
      <w:r w:rsidR="00A93718" w:rsidRPr="00ED6412">
        <w:t xml:space="preserve">conversion </w:t>
      </w:r>
      <w:r w:rsidR="009D56E5" w:rsidRPr="00ED6412">
        <w:t xml:space="preserve">efficiency are </w:t>
      </w:r>
      <w:r w:rsidR="00244C5F" w:rsidRPr="00ED6412">
        <w:t xml:space="preserve">assumed to be </w:t>
      </w:r>
      <w:r w:rsidR="009D56E5" w:rsidRPr="00ED6412">
        <w:t>90%</w:t>
      </w:r>
      <w:r w:rsidR="00D24BC3" w:rsidRPr="00ED6412">
        <w:t xml:space="preserve"> </w:t>
      </w:r>
      <w:r w:rsidR="003456C8" w:rsidRPr="00ED6412">
        <w:fldChar w:fldCharType="begin">
          <w:fldData xml:space="preserve">PEVuZE5vdGU+PENpdGU+PEF1dGhvcj5BbGhhbTwvQXV0aG9yPjxZZWFyPjIwMTY8L1llYXI+PFJl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</w:fldData>
        </w:fldChar>
      </w:r>
      <w:r w:rsidR="000201C4">
        <w:instrText xml:space="preserve"> ADDIN EN.CITE </w:instrText>
      </w:r>
      <w:r w:rsidR="000201C4">
        <w:fldChar w:fldCharType="begin">
          <w:fldData xml:space="preserve">PEVuZE5vdGU+PENpdGU+PEF1dGhvcj5BbGhhbTwvQXV0aG9yPjxZZWFyPjIwMTY8L1llYXI+PFJl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</w:fldData>
        </w:fldChar>
      </w:r>
      <w:r w:rsidR="000201C4">
        <w:instrText xml:space="preserve"> ADDIN EN.CITE.DATA </w:instrText>
      </w:r>
      <w:r w:rsidR="000201C4">
        <w:fldChar w:fldCharType="end"/>
      </w:r>
      <w:r w:rsidR="003456C8" w:rsidRPr="00ED6412">
        <w:fldChar w:fldCharType="separate"/>
      </w:r>
      <w:r w:rsidR="000201C4">
        <w:rPr>
          <w:noProof/>
        </w:rPr>
        <w:t>[</w:t>
      </w:r>
      <w:hyperlink w:anchor="_ENREF_18" w:tooltip="Association, 2015 #368" w:history="1">
        <w:r w:rsidR="00213BF8">
          <w:rPr>
            <w:noProof/>
          </w:rPr>
          <w:t>18</w:t>
        </w:r>
      </w:hyperlink>
      <w:r w:rsidR="000201C4">
        <w:rPr>
          <w:noProof/>
        </w:rPr>
        <w:t xml:space="preserve">, </w:t>
      </w:r>
      <w:hyperlink w:anchor="_ENREF_75" w:tooltip="Alham, 2016 #312" w:history="1">
        <w:r w:rsidR="00213BF8">
          <w:rPr>
            <w:noProof/>
          </w:rPr>
          <w:t>75</w:t>
        </w:r>
      </w:hyperlink>
      <w:r w:rsidR="000201C4">
        <w:rPr>
          <w:noProof/>
        </w:rPr>
        <w:t xml:space="preserve">, </w:t>
      </w:r>
      <w:hyperlink w:anchor="_ENREF_220" w:tooltip="Radovic, 1992 #366" w:history="1">
        <w:r w:rsidR="00213BF8">
          <w:rPr>
            <w:noProof/>
          </w:rPr>
          <w:t>220</w:t>
        </w:r>
      </w:hyperlink>
      <w:r w:rsidR="000201C4">
        <w:rPr>
          <w:noProof/>
        </w:rPr>
        <w:t xml:space="preserve">, </w:t>
      </w:r>
      <w:hyperlink w:anchor="_ENREF_221" w:tooltip="Idota, 1997 #367" w:history="1">
        <w:r w:rsidR="00213BF8">
          <w:rPr>
            <w:noProof/>
          </w:rPr>
          <w:t>221</w:t>
        </w:r>
      </w:hyperlink>
      <w:r w:rsidR="000201C4">
        <w:rPr>
          <w:noProof/>
        </w:rPr>
        <w:t>]</w:t>
      </w:r>
      <w:r w:rsidR="003456C8" w:rsidRPr="00ED6412">
        <w:fldChar w:fldCharType="end"/>
      </w:r>
      <w:r w:rsidR="009D56E5" w:rsidRPr="00ED6412">
        <w:t>.</w:t>
      </w:r>
      <w:r w:rsidR="00DC30EE" w:rsidRPr="00ED6412">
        <w:t xml:space="preserve"> </w:t>
      </w:r>
      <w:r w:rsidR="00D24BC3" w:rsidRPr="00ED6412">
        <w:t xml:space="preserve">Furthermore, the system presumes no </w:t>
      </w:r>
      <w:r w:rsidR="006D3D34" w:rsidRPr="00ED6412">
        <w:t>transmission power</w:t>
      </w:r>
      <w:r w:rsidR="00D24BC3" w:rsidRPr="00ED6412">
        <w:t xml:space="preserve"> loss. </w:t>
      </w:r>
      <w:r w:rsidR="00B30F7E" w:rsidRPr="00ED6412">
        <w:t xml:space="preserve">At the initial </w:t>
      </w:r>
      <w:r w:rsidR="002E51F3" w:rsidRPr="00ED6412">
        <w:t>time step</w:t>
      </w:r>
      <w:r w:rsidR="00B30F7E" w:rsidRPr="00ED6412">
        <w:t xml:space="preserve">, the </w:t>
      </w:r>
      <w:r w:rsidR="006A69CF" w:rsidRPr="00ED6412">
        <w:t>BESS</w:t>
      </w:r>
      <w:r w:rsidR="001A05AC" w:rsidRPr="00ED6412">
        <w:t xml:space="preserve"> is</w:t>
      </w:r>
      <w:r w:rsidRPr="00ED6412">
        <w:t xml:space="preserve"> half charged</w:t>
      </w:r>
      <w:r w:rsidR="001A05AC" w:rsidRPr="00ED6412">
        <w:t>, which is</w:t>
      </w:r>
      <w:r w:rsidRPr="00ED6412">
        <w:t xml:space="preserve"> 64 MWh</w:t>
      </w:r>
      <w:r w:rsidR="00306FAE" w:rsidRPr="00ED6412">
        <w:t>, in order to observe both charging and discharging in the BESS</w:t>
      </w:r>
      <w:r w:rsidR="001A05AC" w:rsidRPr="00ED6412">
        <w:t>.</w:t>
      </w:r>
      <w:r w:rsidR="00DC30EE" w:rsidRPr="00ED6412">
        <w:t xml:space="preserve"> </w:t>
      </w:r>
    </w:p>
    <w:p w14:paraId="41549ABA" w14:textId="374765A4" w:rsidR="00E8255C" w:rsidRPr="00ED6412" w:rsidRDefault="002537CB" w:rsidP="00E8255C">
      <w:pPr>
        <w:spacing w:after="120"/>
      </w:pPr>
      <w:r w:rsidRPr="00ED6412">
        <w:t>C</w:t>
      </w:r>
      <w:r w:rsidR="00E8255C" w:rsidRPr="00ED6412">
        <w:t xml:space="preserve">onstant demands lasting for </w:t>
      </w:r>
      <w:r w:rsidR="00595C5E" w:rsidRPr="00ED6412">
        <w:t>8</w:t>
      </w:r>
      <w:r w:rsidR="00E8255C" w:rsidRPr="00ED6412">
        <w:t xml:space="preserve"> hours</w:t>
      </w:r>
      <w:r w:rsidR="00EB3FFC" w:rsidRPr="00ED6412">
        <w:t xml:space="preserve"> with half an hour time</w:t>
      </w:r>
      <w:r w:rsidR="00F17CC2" w:rsidRPr="00ED6412">
        <w:t xml:space="preserve"> interval</w:t>
      </w:r>
      <w:r w:rsidR="00273368" w:rsidRPr="00ED6412">
        <w:t>s</w:t>
      </w:r>
      <w:r w:rsidR="00F17CC2" w:rsidRPr="00ED6412">
        <w:t xml:space="preserve"> </w:t>
      </w:r>
      <w:r w:rsidR="00E8255C" w:rsidRPr="00ED6412">
        <w:t xml:space="preserve">are assumed </w:t>
      </w:r>
      <w:r w:rsidRPr="00ED6412">
        <w:t xml:space="preserve">from </w:t>
      </w:r>
      <w:r w:rsidRPr="00ED6412">
        <w:rPr>
          <w:lang w:val="en-US"/>
        </w:rPr>
        <w:t xml:space="preserve">210 MW to </w:t>
      </w:r>
      <w:r w:rsidR="00595C5E" w:rsidRPr="00ED6412">
        <w:rPr>
          <w:lang w:val="en-US"/>
        </w:rPr>
        <w:t>30</w:t>
      </w:r>
      <w:r w:rsidRPr="00ED6412">
        <w:rPr>
          <w:lang w:val="en-US"/>
        </w:rPr>
        <w:t xml:space="preserve">0 MW, where the </w:t>
      </w:r>
      <w:r w:rsidR="009E7D0B" w:rsidRPr="00ED6412">
        <w:rPr>
          <w:lang w:val="en-US"/>
        </w:rPr>
        <w:t xml:space="preserve">optimized </w:t>
      </w:r>
      <w:r w:rsidRPr="00ED6412">
        <w:rPr>
          <w:lang w:val="en-US"/>
        </w:rPr>
        <w:t xml:space="preserve">scheduled wind power is from </w:t>
      </w:r>
      <w:r w:rsidR="00244C5F" w:rsidRPr="00ED6412">
        <w:rPr>
          <w:lang w:val="en-US"/>
        </w:rPr>
        <w:t>zero</w:t>
      </w:r>
      <w:r w:rsidRPr="00ED6412">
        <w:rPr>
          <w:lang w:val="en-US"/>
        </w:rPr>
        <w:t xml:space="preserve"> to all used</w:t>
      </w:r>
      <w:r w:rsidR="00E8255C" w:rsidRPr="00ED6412">
        <w:t xml:space="preserve">. </w:t>
      </w:r>
      <w:r w:rsidR="00464EAA" w:rsidRPr="00ED6412">
        <w:t>In this validation model</w:t>
      </w:r>
      <w:r w:rsidR="00E8255C" w:rsidRPr="00ED6412">
        <w:t>, the dispatch and energy storage at different demand</w:t>
      </w:r>
      <w:r w:rsidR="00D44BEF" w:rsidRPr="00ED6412">
        <w:t xml:space="preserve"> </w:t>
      </w:r>
      <w:r w:rsidR="00E8255C" w:rsidRPr="00ED6412">
        <w:t xml:space="preserve">levels </w:t>
      </w:r>
      <w:r w:rsidR="00D44BEF" w:rsidRPr="00ED6412">
        <w:t xml:space="preserve">and scheduled wind powers </w:t>
      </w:r>
      <w:r w:rsidR="00E8255C" w:rsidRPr="00ED6412">
        <w:t xml:space="preserve">of an energy system with conventional power, renewable power and energy storage </w:t>
      </w:r>
      <w:r w:rsidR="00244C5F" w:rsidRPr="00ED6412">
        <w:t>is</w:t>
      </w:r>
      <w:r w:rsidR="00E8255C" w:rsidRPr="00ED6412">
        <w:t xml:space="preserve"> studied.</w:t>
      </w:r>
    </w:p>
    <w:p w14:paraId="2A8451D0" w14:textId="1CA2C92B" w:rsidR="00613F17" w:rsidRPr="00ED6412" w:rsidRDefault="003506D1" w:rsidP="001E3750">
      <w:pPr>
        <w:pStyle w:val="Heading3"/>
      </w:pPr>
      <w:bookmarkStart w:id="309" w:name="_Toc523347824"/>
      <w:r w:rsidRPr="00ED6412">
        <w:t xml:space="preserve">BESS </w:t>
      </w:r>
      <w:r w:rsidR="00613F17" w:rsidRPr="00ED6412">
        <w:t xml:space="preserve">status as a function of </w:t>
      </w:r>
      <w:r w:rsidR="00BD07C8" w:rsidRPr="00ED6412">
        <w:t>time step</w:t>
      </w:r>
      <w:bookmarkEnd w:id="309"/>
    </w:p>
    <w:p w14:paraId="6E4D53B1" w14:textId="3FC38B87" w:rsidR="00D46497" w:rsidRPr="00ED6412" w:rsidRDefault="00554CE7" w:rsidP="00E8255C">
      <w:pPr>
        <w:spacing w:after="120"/>
      </w:pPr>
      <w:r w:rsidRPr="00ED6412">
        <w:fldChar w:fldCharType="begin"/>
      </w:r>
      <w:r w:rsidRPr="00ED6412">
        <w:instrText xml:space="preserve"> REF _Ref496452995 \h </w:instrText>
      </w:r>
      <w:r w:rsidR="00A63E2B" w:rsidRPr="00ED6412">
        <w:instrText xml:space="preserve"> \* MERGEFORMAT </w:instrText>
      </w:r>
      <w:r w:rsidRPr="00ED6412">
        <w:fldChar w:fldCharType="separate"/>
      </w:r>
      <w:r w:rsidR="00C05E44" w:rsidRPr="00ED6412">
        <w:t xml:space="preserve">Figure </w:t>
      </w:r>
      <w:r w:rsidR="00C05E44">
        <w:rPr>
          <w:noProof/>
        </w:rPr>
        <w:t>5</w:t>
      </w:r>
      <w:r w:rsidR="00C05E44" w:rsidRPr="00ED6412">
        <w:rPr>
          <w:noProof/>
        </w:rPr>
        <w:t>.</w:t>
      </w:r>
      <w:r w:rsidR="00C05E44">
        <w:rPr>
          <w:noProof/>
        </w:rPr>
        <w:t>3</w:t>
      </w:r>
      <w:r w:rsidRPr="00ED6412">
        <w:fldChar w:fldCharType="end"/>
      </w:r>
      <w:r w:rsidRPr="00ED6412">
        <w:t xml:space="preserve"> </w:t>
      </w:r>
      <w:r w:rsidR="00BF1056" w:rsidRPr="00ED6412">
        <w:t>shows</w:t>
      </w:r>
      <w:r w:rsidR="00DD0F0B" w:rsidRPr="00ED6412">
        <w:t xml:space="preserve"> the </w:t>
      </w:r>
      <w:r w:rsidR="00E37207" w:rsidRPr="00ED6412">
        <w:t>e</w:t>
      </w:r>
      <w:r w:rsidR="00805EF2" w:rsidRPr="00ED6412">
        <w:t xml:space="preserve">nergy stored in </w:t>
      </w:r>
      <w:r w:rsidR="00BF1056" w:rsidRPr="00ED6412">
        <w:t xml:space="preserve">the </w:t>
      </w:r>
      <w:r w:rsidR="00D02CFE" w:rsidRPr="00ED6412">
        <w:t>BESS</w:t>
      </w:r>
      <w:r w:rsidR="00805EF2" w:rsidRPr="00ED6412">
        <w:t xml:space="preserve"> </w:t>
      </w:r>
      <w:r w:rsidR="004A7C11" w:rsidRPr="00ED6412">
        <w:t>as a function of</w:t>
      </w:r>
      <w:r w:rsidR="00805EF2" w:rsidRPr="00ED6412">
        <w:t xml:space="preserve"> the demand </w:t>
      </w:r>
      <w:r w:rsidR="00DE7CBD" w:rsidRPr="00ED6412">
        <w:t xml:space="preserve">from </w:t>
      </w:r>
      <w:r w:rsidR="00805EF2" w:rsidRPr="00ED6412">
        <w:t xml:space="preserve">210 to </w:t>
      </w:r>
      <w:r w:rsidR="00855494" w:rsidRPr="00ED6412">
        <w:t>30</w:t>
      </w:r>
      <w:r w:rsidR="00805EF2" w:rsidRPr="00ED6412">
        <w:t>0 MW at 30% wind power penetration of the peak demand.</w:t>
      </w:r>
      <w:r w:rsidR="00604E5E" w:rsidRPr="00ED6412">
        <w:t xml:space="preserve"> </w:t>
      </w:r>
      <w:r w:rsidR="00BE2401" w:rsidRPr="00ED6412">
        <w:t xml:space="preserve">It can be observed that the </w:t>
      </w:r>
      <w:r w:rsidR="00BF1056" w:rsidRPr="00ED6412">
        <w:t xml:space="preserve">results show linear behaviours of the energy stored in the </w:t>
      </w:r>
      <w:r w:rsidR="00D02CFE" w:rsidRPr="00ED6412">
        <w:t>BESS</w:t>
      </w:r>
      <w:r w:rsidR="00BF1056" w:rsidRPr="00ED6412">
        <w:t xml:space="preserve"> as a function of the time for</w:t>
      </w:r>
      <w:r w:rsidR="00BE2401" w:rsidRPr="00ED6412">
        <w:t xml:space="preserve"> </w:t>
      </w:r>
      <w:r w:rsidR="00FE0F77" w:rsidRPr="00ED6412">
        <w:t>each</w:t>
      </w:r>
      <w:r w:rsidR="00BE2401" w:rsidRPr="00ED6412">
        <w:t xml:space="preserve"> scenario </w:t>
      </w:r>
      <w:r w:rsidR="00FE0F77" w:rsidRPr="00ED6412">
        <w:t xml:space="preserve">before the </w:t>
      </w:r>
      <w:r w:rsidR="00D02CFE" w:rsidRPr="00ED6412">
        <w:t>BESS</w:t>
      </w:r>
      <w:r w:rsidR="00FE0F77" w:rsidRPr="00ED6412">
        <w:t xml:space="preserve"> </w:t>
      </w:r>
      <w:r w:rsidR="00BF1056" w:rsidRPr="00ED6412">
        <w:t>becomes</w:t>
      </w:r>
      <w:r w:rsidR="00FE0F77" w:rsidRPr="00ED6412">
        <w:t xml:space="preserve"> fully charged/discharged, which means that the model approach</w:t>
      </w:r>
      <w:r w:rsidR="00BF1056" w:rsidRPr="00ED6412">
        <w:t>es</w:t>
      </w:r>
      <w:r w:rsidR="00FE0F77" w:rsidRPr="00ED6412">
        <w:t xml:space="preserve"> the same </w:t>
      </w:r>
      <w:r w:rsidR="00003855" w:rsidRPr="00ED6412">
        <w:t xml:space="preserve">set of </w:t>
      </w:r>
      <w:r w:rsidR="00FE0F77" w:rsidRPr="00ED6412">
        <w:t>optimization result</w:t>
      </w:r>
      <w:r w:rsidR="00BF1056" w:rsidRPr="00ED6412">
        <w:t>s</w:t>
      </w:r>
      <w:r w:rsidR="00FE0F77" w:rsidRPr="00ED6412">
        <w:t xml:space="preserve"> at </w:t>
      </w:r>
      <w:r w:rsidR="00003855" w:rsidRPr="00ED6412">
        <w:t>each time step</w:t>
      </w:r>
      <w:r w:rsidR="00FE0F77" w:rsidRPr="00ED6412">
        <w:t xml:space="preserve">. </w:t>
      </w:r>
      <w:r w:rsidR="009949DF" w:rsidRPr="00ED6412">
        <w:t xml:space="preserve">In addition, the </w:t>
      </w:r>
      <w:r w:rsidR="00D02CFE" w:rsidRPr="00ED6412">
        <w:t>BESS</w:t>
      </w:r>
      <w:r w:rsidR="009949DF" w:rsidRPr="00ED6412">
        <w:t xml:space="preserve"> charges when the demand </w:t>
      </w:r>
      <w:r w:rsidR="00BF1056" w:rsidRPr="00ED6412">
        <w:t xml:space="preserve">is </w:t>
      </w:r>
      <w:r w:rsidR="009949DF" w:rsidRPr="00ED6412">
        <w:t xml:space="preserve">less than 240 MW and discharges when the demand </w:t>
      </w:r>
      <w:r w:rsidR="00BF1056" w:rsidRPr="00ED6412">
        <w:t xml:space="preserve">is </w:t>
      </w:r>
      <w:r w:rsidR="009949DF" w:rsidRPr="00ED6412">
        <w:t>higher than 250</w:t>
      </w:r>
      <w:r w:rsidR="008526DA" w:rsidRPr="00ED6412">
        <w:t> </w:t>
      </w:r>
      <w:r w:rsidR="009949DF" w:rsidRPr="00ED6412">
        <w:t xml:space="preserve">MW. </w:t>
      </w:r>
      <w:r w:rsidR="001733EE" w:rsidRPr="00ED6412">
        <w:t>This is because</w:t>
      </w:r>
      <w:r w:rsidR="00BF1056" w:rsidRPr="00ED6412">
        <w:t>,</w:t>
      </w:r>
      <w:r w:rsidR="001733EE" w:rsidRPr="00ED6412">
        <w:t xml:space="preserve"> with </w:t>
      </w:r>
      <w:r w:rsidR="00BF1056" w:rsidRPr="00ED6412">
        <w:t>an</w:t>
      </w:r>
      <w:r w:rsidR="001733EE" w:rsidRPr="00ED6412">
        <w:t xml:space="preserve"> increase in the demand, the scheduled wind </w:t>
      </w:r>
      <w:r w:rsidR="001733EE" w:rsidRPr="00ED6412">
        <w:lastRenderedPageBreak/>
        <w:t>power increase</w:t>
      </w:r>
      <w:r w:rsidR="00BB2CDB" w:rsidRPr="00ED6412">
        <w:t>s</w:t>
      </w:r>
      <w:r w:rsidR="001733EE" w:rsidRPr="00ED6412">
        <w:t xml:space="preserve">. </w:t>
      </w:r>
      <w:r w:rsidR="00BD244E" w:rsidRPr="00ED6412">
        <w:t>T</w:t>
      </w:r>
      <w:r w:rsidR="00BB2CDB" w:rsidRPr="00ED6412">
        <w:t xml:space="preserve">herefore, the possibility of wind power </w:t>
      </w:r>
      <w:r w:rsidR="002F1FA3" w:rsidRPr="00ED6412">
        <w:t xml:space="preserve">waste </w:t>
      </w:r>
      <w:r w:rsidR="00BB2CDB" w:rsidRPr="00ED6412">
        <w:t xml:space="preserve">reduces </w:t>
      </w:r>
      <w:r w:rsidR="001C0103" w:rsidRPr="00ED6412">
        <w:t xml:space="preserve">and the </w:t>
      </w:r>
      <w:r w:rsidR="00D02CFE" w:rsidRPr="00ED6412">
        <w:t>BESS</w:t>
      </w:r>
      <w:r w:rsidR="001C0103" w:rsidRPr="00ED6412">
        <w:t xml:space="preserve"> charging reduces. Vice versa,</w:t>
      </w:r>
      <w:r w:rsidR="00BB2CDB" w:rsidRPr="00ED6412">
        <w:t xml:space="preserve"> the possibility of </w:t>
      </w:r>
      <w:r w:rsidR="00BF1056" w:rsidRPr="00ED6412">
        <w:t xml:space="preserve">the </w:t>
      </w:r>
      <w:r w:rsidR="00BB2CDB" w:rsidRPr="00ED6412">
        <w:t>reserve power</w:t>
      </w:r>
      <w:r w:rsidR="00CB7A24" w:rsidRPr="00ED6412">
        <w:t xml:space="preserve"> requirement </w:t>
      </w:r>
      <w:r w:rsidR="00BB2CDB" w:rsidRPr="00ED6412">
        <w:t>increases</w:t>
      </w:r>
      <w:r w:rsidR="001C0103" w:rsidRPr="00ED6412">
        <w:t xml:space="preserve"> </w:t>
      </w:r>
      <w:r w:rsidR="00273368" w:rsidRPr="00ED6412">
        <w:t>then</w:t>
      </w:r>
      <w:r w:rsidR="001C0103" w:rsidRPr="00ED6412">
        <w:t xml:space="preserve"> the </w:t>
      </w:r>
      <w:r w:rsidR="00D02CFE" w:rsidRPr="00ED6412">
        <w:t>BESS</w:t>
      </w:r>
      <w:r w:rsidR="001C0103" w:rsidRPr="00ED6412">
        <w:t xml:space="preserve"> discharging increases</w:t>
      </w:r>
      <w:r w:rsidR="00BB2CDB" w:rsidRPr="00ED6412">
        <w:t xml:space="preserve">. </w:t>
      </w:r>
      <w:r w:rsidR="00003855" w:rsidRPr="00ED6412">
        <w:t xml:space="preserve">Moreover, when the </w:t>
      </w:r>
      <w:r w:rsidR="00D02CFE" w:rsidRPr="00ED6412">
        <w:t>BESS</w:t>
      </w:r>
      <w:r w:rsidR="00BE2401" w:rsidRPr="00ED6412">
        <w:t xml:space="preserve"> </w:t>
      </w:r>
      <w:r w:rsidR="00003855" w:rsidRPr="00ED6412">
        <w:t xml:space="preserve">is full or empty, it </w:t>
      </w:r>
      <w:r w:rsidR="00BE2401" w:rsidRPr="00ED6412">
        <w:t>stop</w:t>
      </w:r>
      <w:r w:rsidR="00003855" w:rsidRPr="00ED6412">
        <w:t>s</w:t>
      </w:r>
      <w:r w:rsidR="00BE2401" w:rsidRPr="00ED6412">
        <w:t xml:space="preserve"> charging/discharging</w:t>
      </w:r>
      <w:r w:rsidR="00003855" w:rsidRPr="00ED6412">
        <w:t>.</w:t>
      </w:r>
      <w:r w:rsidR="00BE2401" w:rsidRPr="00ED6412">
        <w:t xml:space="preserve"> </w:t>
      </w:r>
    </w:p>
    <w:p w14:paraId="349F5A2D" w14:textId="5F691F92" w:rsidR="00CC46E5" w:rsidRPr="00ED6412" w:rsidRDefault="008572FE" w:rsidP="00CC46E5">
      <w:pPr>
        <w:keepNext/>
      </w:pPr>
      <w:r w:rsidRPr="00ED6412">
        <w:rPr>
          <w:noProof/>
          <w:lang w:eastAsia="en-GB"/>
        </w:rPr>
        <w:drawing>
          <wp:inline distT="0" distB="0" distL="0" distR="0" wp14:anchorId="0684C83E" wp14:editId="726A0C88">
            <wp:extent cx="5039360" cy="3858260"/>
            <wp:effectExtent l="0" t="0" r="8890" b="8890"/>
            <wp:docPr id="23" name="Picture 23" descr="C:\Users\admin\Desktop\thesis\thesis plot\chap5\storage_vali\5.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thesis\thesis plot\chap5\storage_vali\5.3.tif"/>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360" cy="3858260"/>
                    </a:xfrm>
                    <a:prstGeom prst="rect">
                      <a:avLst/>
                    </a:prstGeom>
                    <a:noFill/>
                    <a:ln>
                      <a:noFill/>
                    </a:ln>
                  </pic:spPr>
                </pic:pic>
              </a:graphicData>
            </a:graphic>
          </wp:inline>
        </w:drawing>
      </w:r>
    </w:p>
    <w:p w14:paraId="5C80475E" w14:textId="2B5645B2" w:rsidR="00986B5A" w:rsidRPr="00ED6412" w:rsidRDefault="00CC46E5" w:rsidP="00CC46E5">
      <w:pPr>
        <w:pStyle w:val="Caption"/>
        <w:jc w:val="both"/>
      </w:pPr>
      <w:bookmarkStart w:id="310" w:name="_Ref496452995"/>
      <w:bookmarkStart w:id="311" w:name="_Toc523347897"/>
      <w:r w:rsidRPr="00BD0AFB">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5</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3</w:t>
      </w:r>
      <w:r w:rsidR="00C47357">
        <w:rPr>
          <w:noProof/>
        </w:rPr>
        <w:fldChar w:fldCharType="end"/>
      </w:r>
      <w:bookmarkEnd w:id="310"/>
      <w:r w:rsidR="00CC48AD" w:rsidRPr="00BD0AFB">
        <w:t xml:space="preserve"> </w:t>
      </w:r>
      <w:r w:rsidR="007400FB" w:rsidRPr="00BD0AFB">
        <w:t>E</w:t>
      </w:r>
      <w:r w:rsidR="00F17CC2" w:rsidRPr="00BD0AFB">
        <w:t xml:space="preserve">nergy stored in </w:t>
      </w:r>
      <w:r w:rsidR="003C2002" w:rsidRPr="00BD0AFB">
        <w:t xml:space="preserve">the </w:t>
      </w:r>
      <w:r w:rsidR="00D02CFE" w:rsidRPr="00BD0AFB">
        <w:t>BESS</w:t>
      </w:r>
      <w:r w:rsidR="00F17CC2" w:rsidRPr="00BD0AFB">
        <w:t xml:space="preserve"> </w:t>
      </w:r>
      <w:r w:rsidR="000050D5" w:rsidRPr="00BD0AFB">
        <w:t>as a function of</w:t>
      </w:r>
      <w:r w:rsidR="00805EF2" w:rsidRPr="00BD0AFB">
        <w:t xml:space="preserve"> the </w:t>
      </w:r>
      <w:r w:rsidR="008526DA" w:rsidRPr="00BD0AFB">
        <w:t xml:space="preserve">constant </w:t>
      </w:r>
      <w:r w:rsidR="00805EF2" w:rsidRPr="00BD0AFB">
        <w:t xml:space="preserve">demand </w:t>
      </w:r>
      <w:r w:rsidR="00DE7CBD" w:rsidRPr="00BD0AFB">
        <w:t xml:space="preserve">from </w:t>
      </w:r>
      <w:r w:rsidR="007400FB" w:rsidRPr="00BD0AFB">
        <w:t xml:space="preserve">210 to </w:t>
      </w:r>
      <w:r w:rsidR="009307D0" w:rsidRPr="00BD0AFB">
        <w:t>300</w:t>
      </w:r>
      <w:r w:rsidR="007400FB" w:rsidRPr="00BD0AFB">
        <w:t xml:space="preserve"> MW</w:t>
      </w:r>
      <w:r w:rsidR="00AD7F38" w:rsidRPr="00BD0AFB">
        <w:t xml:space="preserve"> </w:t>
      </w:r>
      <w:r w:rsidR="00D32A98" w:rsidRPr="00ED6412">
        <w:t>at</w:t>
      </w:r>
      <w:r w:rsidR="00AD7F38" w:rsidRPr="00ED6412">
        <w:t xml:space="preserve"> 30% wind power penetration of the peak demand</w:t>
      </w:r>
      <w:r w:rsidR="007400FB" w:rsidRPr="00ED6412">
        <w:t>.</w:t>
      </w:r>
      <w:bookmarkEnd w:id="311"/>
    </w:p>
    <w:p w14:paraId="4104FCB0" w14:textId="26F5633D" w:rsidR="00BD07C8" w:rsidRPr="00ED6412" w:rsidRDefault="00BD07C8" w:rsidP="001E3750">
      <w:pPr>
        <w:pStyle w:val="Heading3"/>
      </w:pPr>
      <w:bookmarkStart w:id="312" w:name="_Toc523347825"/>
      <w:r w:rsidRPr="00ED6412">
        <w:t>BESS status as a function of demand</w:t>
      </w:r>
      <w:bookmarkEnd w:id="312"/>
    </w:p>
    <w:p w14:paraId="78ABA8A3" w14:textId="5E12AADC" w:rsidR="00A91B06" w:rsidRPr="00ED6412" w:rsidRDefault="000672C6" w:rsidP="000672C6">
      <w:r w:rsidRPr="00ED6412">
        <w:rPr>
          <w:lang w:eastAsia="en-US"/>
        </w:rPr>
        <w:fldChar w:fldCharType="begin"/>
      </w:r>
      <w:r w:rsidRPr="00ED6412">
        <w:rPr>
          <w:lang w:eastAsia="en-US"/>
        </w:rPr>
        <w:instrText xml:space="preserve"> REF _Ref496454367 \h  \* MERGEFORMAT </w:instrText>
      </w:r>
      <w:r w:rsidRPr="00ED6412">
        <w:rPr>
          <w:lang w:eastAsia="en-US"/>
        </w:rPr>
      </w:r>
      <w:r w:rsidRPr="00ED6412">
        <w:rPr>
          <w:lang w:eastAsia="en-US"/>
        </w:rPr>
        <w:fldChar w:fldCharType="separate"/>
      </w:r>
      <w:r w:rsidR="00C05E44" w:rsidRPr="00ED6412">
        <w:t xml:space="preserve">Figure </w:t>
      </w:r>
      <w:r w:rsidR="00C05E44">
        <w:rPr>
          <w:noProof/>
        </w:rPr>
        <w:t>5</w:t>
      </w:r>
      <w:r w:rsidR="00C05E44" w:rsidRPr="00ED6412">
        <w:rPr>
          <w:noProof/>
        </w:rPr>
        <w:t>.</w:t>
      </w:r>
      <w:r w:rsidR="00C05E44">
        <w:rPr>
          <w:noProof/>
        </w:rPr>
        <w:t>4</w:t>
      </w:r>
      <w:r w:rsidRPr="00ED6412">
        <w:rPr>
          <w:lang w:eastAsia="en-US"/>
        </w:rPr>
        <w:fldChar w:fldCharType="end"/>
      </w:r>
      <w:r w:rsidRPr="00ED6412">
        <w:rPr>
          <w:lang w:eastAsia="en-US"/>
        </w:rPr>
        <w:t xml:space="preserve"> shows the </w:t>
      </w:r>
      <w:r w:rsidR="00DC3862" w:rsidRPr="00ED6412">
        <w:t>BESS</w:t>
      </w:r>
      <w:r w:rsidRPr="00ED6412">
        <w:t xml:space="preserve"> charging gradient </w:t>
      </w:r>
      <w:r w:rsidR="00165125" w:rsidRPr="00ED6412">
        <w:t xml:space="preserve">of the </w:t>
      </w:r>
      <w:r w:rsidR="00235BA5" w:rsidRPr="00ED6412">
        <w:t>BESS</w:t>
      </w:r>
      <w:r w:rsidR="00165125" w:rsidRPr="00ED6412">
        <w:t xml:space="preserve"> charging</w:t>
      </w:r>
      <w:r w:rsidR="003B7A50" w:rsidRPr="00ED6412">
        <w:t xml:space="preserve"> as a function of the demand</w:t>
      </w:r>
      <w:r w:rsidR="00042B1E" w:rsidRPr="00ED6412">
        <w:t xml:space="preserve"> before it is fully charged/discharged</w:t>
      </w:r>
      <w:r w:rsidR="00165125" w:rsidRPr="00ED6412">
        <w:t xml:space="preserve"> in </w:t>
      </w:r>
      <w:r w:rsidR="00165125" w:rsidRPr="00ED6412">
        <w:fldChar w:fldCharType="begin"/>
      </w:r>
      <w:r w:rsidR="00165125" w:rsidRPr="00ED6412">
        <w:instrText xml:space="preserve"> REF _Ref496452995 \h </w:instrText>
      </w:r>
      <w:r w:rsidR="00A63E2B" w:rsidRPr="00ED6412">
        <w:instrText xml:space="preserve"> \* MERGEFORMAT </w:instrText>
      </w:r>
      <w:r w:rsidR="00165125" w:rsidRPr="00ED6412">
        <w:fldChar w:fldCharType="separate"/>
      </w:r>
      <w:r w:rsidR="00C05E44" w:rsidRPr="00ED6412">
        <w:t xml:space="preserve">Figure </w:t>
      </w:r>
      <w:r w:rsidR="00C05E44">
        <w:rPr>
          <w:noProof/>
        </w:rPr>
        <w:t>5</w:t>
      </w:r>
      <w:r w:rsidR="00C05E44" w:rsidRPr="00ED6412">
        <w:rPr>
          <w:noProof/>
        </w:rPr>
        <w:t>.</w:t>
      </w:r>
      <w:r w:rsidR="00C05E44">
        <w:rPr>
          <w:noProof/>
        </w:rPr>
        <w:t>3</w:t>
      </w:r>
      <w:r w:rsidR="00165125" w:rsidRPr="00ED6412">
        <w:fldChar w:fldCharType="end"/>
      </w:r>
      <w:r w:rsidR="00165125" w:rsidRPr="00ED6412">
        <w:t xml:space="preserve"> </w:t>
      </w:r>
      <w:r w:rsidRPr="00ED6412">
        <w:t>along with the system demand at 30% wind power penetration of the</w:t>
      </w:r>
      <w:r w:rsidR="00165125" w:rsidRPr="00ED6412">
        <w:t xml:space="preserve"> peak demand</w:t>
      </w:r>
      <w:r w:rsidR="00827872" w:rsidRPr="00ED6412">
        <w:t>,</w:t>
      </w:r>
      <w:r w:rsidR="00827872" w:rsidRPr="00ED6412">
        <w:rPr>
          <w:lang w:eastAsia="en-US"/>
        </w:rPr>
        <w:t xml:space="preserve"> where</w:t>
      </w:r>
      <w:r w:rsidR="00273368" w:rsidRPr="00ED6412">
        <w:rPr>
          <w:lang w:eastAsia="en-US"/>
        </w:rPr>
        <w:t xml:space="preserve"> in</w:t>
      </w:r>
      <w:r w:rsidR="00827872" w:rsidRPr="00ED6412">
        <w:rPr>
          <w:lang w:eastAsia="en-US"/>
        </w:rPr>
        <w:t xml:space="preserve"> the positive</w:t>
      </w:r>
      <w:r w:rsidR="00997316" w:rsidRPr="00ED6412">
        <w:rPr>
          <w:lang w:eastAsia="en-US"/>
        </w:rPr>
        <w:t xml:space="preserve"> domain</w:t>
      </w:r>
      <w:r w:rsidR="00827872" w:rsidRPr="00ED6412">
        <w:rPr>
          <w:lang w:eastAsia="en-US"/>
        </w:rPr>
        <w:t xml:space="preserve"> is charging and </w:t>
      </w:r>
      <w:r w:rsidR="00273368" w:rsidRPr="00ED6412">
        <w:rPr>
          <w:lang w:eastAsia="en-US"/>
        </w:rPr>
        <w:t xml:space="preserve">in the </w:t>
      </w:r>
      <w:r w:rsidR="00827872" w:rsidRPr="00ED6412">
        <w:rPr>
          <w:lang w:eastAsia="en-US"/>
        </w:rPr>
        <w:t xml:space="preserve">negative </w:t>
      </w:r>
      <w:r w:rsidR="00997316" w:rsidRPr="00ED6412">
        <w:rPr>
          <w:lang w:eastAsia="en-US"/>
        </w:rPr>
        <w:t xml:space="preserve">domain </w:t>
      </w:r>
      <w:r w:rsidR="00273368" w:rsidRPr="00ED6412">
        <w:rPr>
          <w:lang w:eastAsia="en-US"/>
        </w:rPr>
        <w:t xml:space="preserve">it </w:t>
      </w:r>
      <w:r w:rsidR="00827872" w:rsidRPr="00ED6412">
        <w:rPr>
          <w:lang w:eastAsia="en-US"/>
        </w:rPr>
        <w:t>is discharging</w:t>
      </w:r>
      <w:r w:rsidRPr="00ED6412">
        <w:t>.</w:t>
      </w:r>
      <w:r w:rsidR="002A73A0" w:rsidRPr="00ED6412">
        <w:t xml:space="preserve"> </w:t>
      </w:r>
    </w:p>
    <w:p w14:paraId="254F7EAE" w14:textId="2ECC7F47" w:rsidR="00CC46E5" w:rsidRPr="00ED6412" w:rsidRDefault="008572FE" w:rsidP="00CC46E5">
      <w:pPr>
        <w:keepNext/>
      </w:pPr>
      <w:r w:rsidRPr="00ED6412">
        <w:rPr>
          <w:noProof/>
          <w:lang w:eastAsia="en-GB"/>
        </w:rPr>
        <w:lastRenderedPageBreak/>
        <w:drawing>
          <wp:inline distT="0" distB="0" distL="0" distR="0" wp14:anchorId="047D9FF0" wp14:editId="37E9CF64">
            <wp:extent cx="5039360" cy="3858260"/>
            <wp:effectExtent l="0" t="0" r="8890" b="8890"/>
            <wp:docPr id="29" name="Picture 29" descr="C:\Users\admin\Desktop\thesis\thesis plot\chap5\storage_vali\5.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thesis\thesis plot\chap5\storage_vali\5.4.tif"/>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360" cy="3858260"/>
                    </a:xfrm>
                    <a:prstGeom prst="rect">
                      <a:avLst/>
                    </a:prstGeom>
                    <a:noFill/>
                    <a:ln>
                      <a:noFill/>
                    </a:ln>
                  </pic:spPr>
                </pic:pic>
              </a:graphicData>
            </a:graphic>
          </wp:inline>
        </w:drawing>
      </w:r>
    </w:p>
    <w:p w14:paraId="1194F4E6" w14:textId="40EC7EFA" w:rsidR="00CC46E5" w:rsidRPr="00ED6412" w:rsidRDefault="00CC46E5" w:rsidP="00CC46E5">
      <w:pPr>
        <w:pStyle w:val="Caption"/>
        <w:jc w:val="both"/>
      </w:pPr>
      <w:bookmarkStart w:id="313" w:name="_Ref496454367"/>
      <w:bookmarkStart w:id="314" w:name="_Toc523347898"/>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5</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4</w:t>
      </w:r>
      <w:r w:rsidR="00C47357">
        <w:rPr>
          <w:noProof/>
        </w:rPr>
        <w:fldChar w:fldCharType="end"/>
      </w:r>
      <w:bookmarkEnd w:id="313"/>
      <w:r w:rsidR="00032DB3" w:rsidRPr="00ED6412">
        <w:t xml:space="preserve"> </w:t>
      </w:r>
      <w:r w:rsidR="00235BA5" w:rsidRPr="00ED6412">
        <w:t>BESS</w:t>
      </w:r>
      <w:r w:rsidR="00032DB3" w:rsidRPr="00ED6412">
        <w:t xml:space="preserve"> charging gradient </w:t>
      </w:r>
      <w:r w:rsidR="00E50205" w:rsidRPr="00ED6412">
        <w:t>as a function of the</w:t>
      </w:r>
      <w:r w:rsidR="00032DB3" w:rsidRPr="00ED6412">
        <w:t xml:space="preserve"> demand</w:t>
      </w:r>
      <w:r w:rsidR="00D32A98" w:rsidRPr="00ED6412">
        <w:t xml:space="preserve"> at 30% wind power penetration of the peak demand</w:t>
      </w:r>
      <w:r w:rsidR="00032DB3" w:rsidRPr="00ED6412">
        <w:t>.</w:t>
      </w:r>
      <w:bookmarkEnd w:id="314"/>
    </w:p>
    <w:p w14:paraId="6BA9380B" w14:textId="05BDD0AE" w:rsidR="00A91B06" w:rsidRPr="00ED6412" w:rsidRDefault="00A91B06" w:rsidP="00A91B06">
      <w:pPr>
        <w:rPr>
          <w:lang w:eastAsia="en-US"/>
        </w:rPr>
      </w:pPr>
      <w:r w:rsidRPr="00ED6412">
        <w:t xml:space="preserve">From </w:t>
      </w:r>
      <w:r w:rsidRPr="00ED6412">
        <w:rPr>
          <w:lang w:eastAsia="en-US"/>
        </w:rPr>
        <w:fldChar w:fldCharType="begin"/>
      </w:r>
      <w:r w:rsidRPr="00ED6412">
        <w:rPr>
          <w:lang w:eastAsia="en-US"/>
        </w:rPr>
        <w:instrText xml:space="preserve"> REF _Ref496454367 \h  \* MERGEFORMAT </w:instrText>
      </w:r>
      <w:r w:rsidRPr="00ED6412">
        <w:rPr>
          <w:lang w:eastAsia="en-US"/>
        </w:rPr>
      </w:r>
      <w:r w:rsidRPr="00ED6412">
        <w:rPr>
          <w:lang w:eastAsia="en-US"/>
        </w:rPr>
        <w:fldChar w:fldCharType="separate"/>
      </w:r>
      <w:r w:rsidR="00C05E44" w:rsidRPr="00ED6412">
        <w:t xml:space="preserve">Figure </w:t>
      </w:r>
      <w:r w:rsidR="00C05E44">
        <w:rPr>
          <w:noProof/>
        </w:rPr>
        <w:t>5</w:t>
      </w:r>
      <w:r w:rsidR="00C05E44" w:rsidRPr="00ED6412">
        <w:rPr>
          <w:noProof/>
        </w:rPr>
        <w:t>.</w:t>
      </w:r>
      <w:r w:rsidR="00C05E44">
        <w:rPr>
          <w:noProof/>
        </w:rPr>
        <w:t>4</w:t>
      </w:r>
      <w:r w:rsidRPr="00ED6412">
        <w:rPr>
          <w:lang w:eastAsia="en-US"/>
        </w:rPr>
        <w:fldChar w:fldCharType="end"/>
      </w:r>
      <w:r w:rsidRPr="00ED6412">
        <w:rPr>
          <w:lang w:eastAsia="en-US"/>
        </w:rPr>
        <w:t xml:space="preserve">, it can be seen that the gradient before 210 MW is a constant, which is about </w:t>
      </w:r>
      <w:r w:rsidR="008572FE" w:rsidRPr="00ED6412">
        <w:rPr>
          <w:lang w:eastAsia="en-US"/>
        </w:rPr>
        <w:t>33</w:t>
      </w:r>
      <w:r w:rsidRPr="00ED6412">
        <w:rPr>
          <w:lang w:eastAsia="en-US"/>
        </w:rPr>
        <w:t xml:space="preserve"> MW, because the scheduled wind power is 0. This value is due to the overestimation </w:t>
      </w:r>
      <w:r w:rsidR="00BB3094" w:rsidRPr="00ED6412">
        <w:rPr>
          <w:lang w:eastAsia="en-US"/>
        </w:rPr>
        <w:t>in the cost</w:t>
      </w:r>
      <w:r w:rsidR="006A62D7" w:rsidRPr="00ED6412">
        <w:rPr>
          <w:lang w:eastAsia="en-US"/>
        </w:rPr>
        <w:t xml:space="preserve">, </w:t>
      </w:r>
      <w:r w:rsidR="00BB3094" w:rsidRPr="00ED6412">
        <w:rPr>
          <w:lang w:eastAsia="en-US"/>
        </w:rPr>
        <w:t>see</w:t>
      </w:r>
      <w:r w:rsidR="006A62D7" w:rsidRPr="00ED6412">
        <w:rPr>
          <w:lang w:eastAsia="en-US"/>
        </w:rPr>
        <w:t xml:space="preserve"> </w:t>
      </w:r>
      <w:r w:rsidR="006A62D7" w:rsidRPr="00ED6412">
        <w:rPr>
          <w:lang w:eastAsia="en-US"/>
        </w:rPr>
        <w:fldChar w:fldCharType="begin"/>
      </w:r>
      <w:r w:rsidR="006A62D7" w:rsidRPr="00ED6412">
        <w:rPr>
          <w:lang w:eastAsia="en-US"/>
        </w:rPr>
        <w:instrText xml:space="preserve"> REF _Ref496460217 \h  \* MERGEFORMAT </w:instrText>
      </w:r>
      <w:r w:rsidR="006A62D7" w:rsidRPr="00ED6412">
        <w:rPr>
          <w:lang w:eastAsia="en-US"/>
        </w:rPr>
      </w:r>
      <w:r w:rsidR="006A62D7" w:rsidRPr="00ED6412">
        <w:rPr>
          <w:lang w:eastAsia="en-US"/>
        </w:rPr>
        <w:fldChar w:fldCharType="separate"/>
      </w:r>
      <w:r w:rsidR="00C05E44" w:rsidRPr="00ED6412">
        <w:t xml:space="preserve">Figure </w:t>
      </w:r>
      <w:r w:rsidR="00C05E44">
        <w:rPr>
          <w:noProof/>
        </w:rPr>
        <w:t>5</w:t>
      </w:r>
      <w:r w:rsidR="00C05E44" w:rsidRPr="00ED6412">
        <w:rPr>
          <w:noProof/>
        </w:rPr>
        <w:t>.</w:t>
      </w:r>
      <w:r w:rsidR="00C05E44">
        <w:rPr>
          <w:noProof/>
        </w:rPr>
        <w:t>5</w:t>
      </w:r>
      <w:r w:rsidR="006A62D7" w:rsidRPr="00ED6412">
        <w:rPr>
          <w:lang w:eastAsia="en-US"/>
        </w:rPr>
        <w:fldChar w:fldCharType="end"/>
      </w:r>
      <w:r w:rsidRPr="00ED6412">
        <w:rPr>
          <w:lang w:eastAsia="en-US"/>
        </w:rPr>
        <w:t xml:space="preserve">. Then the gradient reduces very rapidly until the demand is about 245 MW. The gradient reduces rapidly as the underestimated wind power (waste wind power) is reduced following the wind distribution. </w:t>
      </w:r>
    </w:p>
    <w:p w14:paraId="760FF64E" w14:textId="52EF747D" w:rsidR="004464D6" w:rsidRPr="00ED6412" w:rsidRDefault="004464D6" w:rsidP="004464D6">
      <w:pPr>
        <w:rPr>
          <w:lang w:eastAsia="en-US"/>
        </w:rPr>
      </w:pPr>
      <w:r w:rsidRPr="00ED6412">
        <w:rPr>
          <w:lang w:eastAsia="en-US"/>
        </w:rPr>
        <w:t xml:space="preserve">Further, the gradient drops from about </w:t>
      </w:r>
      <w:r w:rsidR="008572FE" w:rsidRPr="00ED6412">
        <w:rPr>
          <w:lang w:eastAsia="en-US"/>
        </w:rPr>
        <w:t>13</w:t>
      </w:r>
      <w:r w:rsidRPr="00ED6412">
        <w:rPr>
          <w:lang w:eastAsia="en-US"/>
        </w:rPr>
        <w:t xml:space="preserve"> MW to -</w:t>
      </w:r>
      <w:r w:rsidR="008572FE" w:rsidRPr="00ED6412">
        <w:rPr>
          <w:lang w:eastAsia="en-US"/>
        </w:rPr>
        <w:t>9</w:t>
      </w:r>
      <w:r w:rsidRPr="00ED6412">
        <w:rPr>
          <w:lang w:eastAsia="en-US"/>
        </w:rPr>
        <w:t xml:space="preserve"> MW very quickly at around 24</w:t>
      </w:r>
      <w:r w:rsidR="00855494" w:rsidRPr="00ED6412">
        <w:rPr>
          <w:lang w:eastAsia="en-US"/>
        </w:rPr>
        <w:t>5</w:t>
      </w:r>
      <w:r w:rsidRPr="00ED6412">
        <w:rPr>
          <w:lang w:eastAsia="en-US"/>
        </w:rPr>
        <w:t xml:space="preserve"> MW demand. This is because the cost of under- and over-estimation </w:t>
      </w:r>
      <w:r w:rsidR="00273368" w:rsidRPr="00ED6412">
        <w:rPr>
          <w:lang w:eastAsia="en-US"/>
        </w:rPr>
        <w:t xml:space="preserve">of the </w:t>
      </w:r>
      <w:r w:rsidRPr="00ED6412">
        <w:rPr>
          <w:lang w:eastAsia="en-US"/>
        </w:rPr>
        <w:t>wind power are the same at 24</w:t>
      </w:r>
      <w:r w:rsidR="00855494" w:rsidRPr="00ED6412">
        <w:rPr>
          <w:lang w:eastAsia="en-US"/>
        </w:rPr>
        <w:t>5</w:t>
      </w:r>
      <w:r w:rsidRPr="00ED6412">
        <w:rPr>
          <w:lang w:eastAsia="en-US"/>
        </w:rPr>
        <w:t xml:space="preserve"> MW, </w:t>
      </w:r>
      <w:r w:rsidR="00273368" w:rsidRPr="00ED6412">
        <w:rPr>
          <w:lang w:eastAsia="en-US"/>
        </w:rPr>
        <w:t xml:space="preserve">and </w:t>
      </w:r>
      <w:r w:rsidRPr="00ED6412">
        <w:rPr>
          <w:lang w:eastAsia="en-US"/>
        </w:rPr>
        <w:t>therefor</w:t>
      </w:r>
      <w:r w:rsidR="00273368" w:rsidRPr="00ED6412">
        <w:rPr>
          <w:lang w:eastAsia="en-US"/>
        </w:rPr>
        <w:t>e</w:t>
      </w:r>
      <w:r w:rsidRPr="00ED6412">
        <w:rPr>
          <w:lang w:eastAsia="en-US"/>
        </w:rPr>
        <w:t xml:space="preserve"> there is no charge and discharge </w:t>
      </w:r>
      <w:r w:rsidRPr="00ED6412">
        <w:rPr>
          <w:lang w:eastAsia="en-US"/>
        </w:rPr>
        <w:lastRenderedPageBreak/>
        <w:t xml:space="preserve">at this demand. In addition, the energy stored in the </w:t>
      </w:r>
      <w:r w:rsidR="0081667A" w:rsidRPr="00ED6412">
        <w:t>BESS</w:t>
      </w:r>
      <w:r w:rsidR="00161F19" w:rsidRPr="00ED6412">
        <w:rPr>
          <w:lang w:eastAsia="en-US"/>
        </w:rPr>
        <w:t xml:space="preserve"> depends on</w:t>
      </w:r>
      <w:r w:rsidRPr="00ED6412">
        <w:rPr>
          <w:lang w:eastAsia="en-US"/>
        </w:rPr>
        <w:t xml:space="preserve"> the maximum possible probability</w:t>
      </w:r>
      <w:r w:rsidR="00273368" w:rsidRPr="00ED6412">
        <w:rPr>
          <w:lang w:eastAsia="en-US"/>
        </w:rPr>
        <w:t xml:space="preserve"> of</w:t>
      </w:r>
      <w:r w:rsidRPr="00ED6412">
        <w:rPr>
          <w:lang w:eastAsia="en-US"/>
        </w:rPr>
        <w:t xml:space="preserve"> </w:t>
      </w:r>
      <w:r w:rsidR="00BB3094" w:rsidRPr="00ED6412">
        <w:rPr>
          <w:lang w:eastAsia="en-US"/>
        </w:rPr>
        <w:t xml:space="preserve">the </w:t>
      </w:r>
      <w:r w:rsidRPr="00ED6412">
        <w:rPr>
          <w:lang w:eastAsia="en-US"/>
        </w:rPr>
        <w:t xml:space="preserve">charge/discharge into the </w:t>
      </w:r>
      <w:r w:rsidR="0081667A" w:rsidRPr="00ED6412">
        <w:t>BESS</w:t>
      </w:r>
      <w:r w:rsidRPr="00ED6412">
        <w:rPr>
          <w:lang w:eastAsia="en-US"/>
        </w:rPr>
        <w:t xml:space="preserve">, which comes from the wind power uncertainty. </w:t>
      </w:r>
      <w:r w:rsidR="00273368" w:rsidRPr="00ED6412">
        <w:rPr>
          <w:lang w:eastAsia="en-US"/>
        </w:rPr>
        <w:t>However,</w:t>
      </w:r>
      <w:r w:rsidRPr="00ED6412">
        <w:rPr>
          <w:lang w:eastAsia="en-US"/>
        </w:rPr>
        <w:t xml:space="preserve"> the change in </w:t>
      </w:r>
      <w:r w:rsidR="0081667A" w:rsidRPr="00ED6412">
        <w:t>BESS</w:t>
      </w:r>
      <w:r w:rsidRPr="00ED6412">
        <w:rPr>
          <w:lang w:eastAsia="en-US"/>
        </w:rPr>
        <w:t xml:space="preserve"> charging may be not that dramatic in practical systems. </w:t>
      </w:r>
      <w:r w:rsidR="00CE6593" w:rsidRPr="00ED6412">
        <w:rPr>
          <w:lang w:eastAsia="en-US"/>
        </w:rPr>
        <w:t>M</w:t>
      </w:r>
      <w:r w:rsidRPr="00ED6412">
        <w:rPr>
          <w:lang w:eastAsia="en-US"/>
        </w:rPr>
        <w:t>oreover, the values of the gradient at 24</w:t>
      </w:r>
      <w:r w:rsidR="00936EAF" w:rsidRPr="00ED6412">
        <w:rPr>
          <w:lang w:eastAsia="en-US"/>
        </w:rPr>
        <w:t>5</w:t>
      </w:r>
      <w:r w:rsidRPr="00ED6412">
        <w:rPr>
          <w:lang w:eastAsia="en-US"/>
        </w:rPr>
        <w:t xml:space="preserve"> MW are different </w:t>
      </w:r>
      <w:r w:rsidR="005F5795" w:rsidRPr="00ED6412">
        <w:rPr>
          <w:lang w:eastAsia="en-US"/>
        </w:rPr>
        <w:t>because</w:t>
      </w:r>
      <w:r w:rsidRPr="00ED6412">
        <w:rPr>
          <w:lang w:eastAsia="en-US"/>
        </w:rPr>
        <w:t xml:space="preserve"> the under- and over-estimation prices (cost coefficient) are different</w:t>
      </w:r>
      <w:r w:rsidR="005F5795" w:rsidRPr="00ED6412">
        <w:rPr>
          <w:lang w:eastAsia="en-US"/>
        </w:rPr>
        <w:t>,</w:t>
      </w:r>
      <w:r w:rsidR="005F5795" w:rsidRPr="00ED6412">
        <w:t xml:space="preserve"> </w:t>
      </w:r>
      <w:r w:rsidR="00BB3094" w:rsidRPr="00ED6412">
        <w:rPr>
          <w:lang w:eastAsia="en-US"/>
        </w:rPr>
        <w:t>see</w:t>
      </w:r>
      <w:r w:rsidR="005F5795" w:rsidRPr="00ED6412">
        <w:rPr>
          <w:lang w:eastAsia="en-US"/>
        </w:rPr>
        <w:t xml:space="preserve"> Figure 5.5.</w:t>
      </w:r>
      <w:r w:rsidRPr="00ED6412">
        <w:rPr>
          <w:lang w:eastAsia="en-US"/>
        </w:rPr>
        <w:t xml:space="preserve"> </w:t>
      </w:r>
    </w:p>
    <w:p w14:paraId="7605E220" w14:textId="10A7FFF8" w:rsidR="004464D6" w:rsidRPr="00ED6412" w:rsidRDefault="004464D6" w:rsidP="004464D6">
      <w:r w:rsidRPr="00ED6412">
        <w:rPr>
          <w:lang w:eastAsia="en-US"/>
        </w:rPr>
        <w:t xml:space="preserve">Furthermore, the gradient reduces </w:t>
      </w:r>
      <w:r w:rsidR="00273368" w:rsidRPr="00ED6412">
        <w:rPr>
          <w:lang w:eastAsia="en-US"/>
        </w:rPr>
        <w:t>very rapid</w:t>
      </w:r>
      <w:r w:rsidRPr="00ED6412">
        <w:rPr>
          <w:lang w:eastAsia="en-US"/>
        </w:rPr>
        <w:t>ly as the overestimated wind power (reserved power) is reduced following the wind power pdf</w:t>
      </w:r>
      <w:r w:rsidR="0087687C" w:rsidRPr="00ED6412">
        <w:rPr>
          <w:lang w:eastAsia="en-US"/>
        </w:rPr>
        <w:t xml:space="preserve">, see equation </w:t>
      </w:r>
      <w:r w:rsidR="007D23D8" w:rsidRPr="00ED6412">
        <w:rPr>
          <w:lang w:eastAsia="en-US"/>
        </w:rPr>
        <w:fldChar w:fldCharType="begin"/>
      </w:r>
      <w:r w:rsidR="007D23D8" w:rsidRPr="00ED6412">
        <w:rPr>
          <w:lang w:eastAsia="en-US"/>
        </w:rPr>
        <w:instrText xml:space="preserve"> REF _Ref484963344 \h  \* MERGEFORMAT </w:instrText>
      </w:r>
      <w:r w:rsidR="007D23D8" w:rsidRPr="00ED6412">
        <w:rPr>
          <w:lang w:eastAsia="en-US"/>
        </w:rPr>
      </w:r>
      <w:r w:rsidR="007D23D8" w:rsidRPr="00ED6412">
        <w:rPr>
          <w:lang w:eastAsia="en-US"/>
        </w:rPr>
        <w:fldChar w:fldCharType="separate"/>
      </w:r>
      <w:r w:rsidR="00C05E44" w:rsidRPr="00ED6412">
        <w:rPr>
          <w:noProof/>
        </w:rPr>
        <w:t>(</w:t>
      </w:r>
      <w:r w:rsidR="00C05E44">
        <w:rPr>
          <w:noProof/>
        </w:rPr>
        <w:t>3</w:t>
      </w:r>
      <w:r w:rsidR="00C05E44" w:rsidRPr="00ED6412">
        <w:rPr>
          <w:noProof/>
        </w:rPr>
        <w:t>.</w:t>
      </w:r>
      <w:r w:rsidR="00C05E44">
        <w:rPr>
          <w:noProof/>
        </w:rPr>
        <w:t>4</w:t>
      </w:r>
      <w:r w:rsidR="00C05E44" w:rsidRPr="00ED6412">
        <w:rPr>
          <w:noProof/>
        </w:rPr>
        <w:t>)</w:t>
      </w:r>
      <w:r w:rsidR="007D23D8" w:rsidRPr="00ED6412">
        <w:rPr>
          <w:lang w:eastAsia="en-US"/>
        </w:rPr>
        <w:fldChar w:fldCharType="end"/>
      </w:r>
      <w:r w:rsidR="007D23D8" w:rsidRPr="00ED6412">
        <w:rPr>
          <w:lang w:eastAsia="en-US"/>
        </w:rPr>
        <w:t xml:space="preserve"> </w:t>
      </w:r>
      <w:r w:rsidR="00285137" w:rsidRPr="00ED6412">
        <w:rPr>
          <w:lang w:eastAsia="en-US"/>
        </w:rPr>
        <w:t>and Figure 5.5</w:t>
      </w:r>
      <w:r w:rsidRPr="00ED6412">
        <w:rPr>
          <w:lang w:eastAsia="en-US"/>
        </w:rPr>
        <w:t>.</w:t>
      </w:r>
      <w:r w:rsidRPr="00ED6412">
        <w:t xml:space="preserve"> Finally, the gradient </w:t>
      </w:r>
      <w:r w:rsidR="00755CE9" w:rsidRPr="00ED6412">
        <w:t>remain</w:t>
      </w:r>
      <w:r w:rsidRPr="00ED6412">
        <w:t xml:space="preserve">s almost constant at </w:t>
      </w:r>
      <w:r w:rsidR="00755CE9" w:rsidRPr="00ED6412">
        <w:t>approximately</w:t>
      </w:r>
      <w:r w:rsidRPr="00ED6412">
        <w:t xml:space="preserve"> -</w:t>
      </w:r>
      <w:r w:rsidR="008572FE" w:rsidRPr="00ED6412">
        <w:t>30</w:t>
      </w:r>
      <w:r w:rsidRPr="00ED6412">
        <w:t xml:space="preserve"> MW when the demand is higher than </w:t>
      </w:r>
      <w:r w:rsidR="00936EAF" w:rsidRPr="00ED6412">
        <w:t>30</w:t>
      </w:r>
      <w:r w:rsidRPr="00ED6412">
        <w:t>0 MW</w:t>
      </w:r>
      <w:r w:rsidR="007D23D8" w:rsidRPr="00ED6412">
        <w:t xml:space="preserve"> in </w:t>
      </w:r>
      <w:r w:rsidR="007D23D8" w:rsidRPr="00ED6412">
        <w:rPr>
          <w:lang w:eastAsia="en-US"/>
        </w:rPr>
        <w:fldChar w:fldCharType="begin"/>
      </w:r>
      <w:r w:rsidR="007D23D8" w:rsidRPr="00ED6412">
        <w:rPr>
          <w:lang w:eastAsia="en-US"/>
        </w:rPr>
        <w:instrText xml:space="preserve"> REF _Ref496454367 \h  \* MERGEFORMAT </w:instrText>
      </w:r>
      <w:r w:rsidR="007D23D8" w:rsidRPr="00ED6412">
        <w:rPr>
          <w:lang w:eastAsia="en-US"/>
        </w:rPr>
      </w:r>
      <w:r w:rsidR="007D23D8" w:rsidRPr="00ED6412">
        <w:rPr>
          <w:lang w:eastAsia="en-US"/>
        </w:rPr>
        <w:fldChar w:fldCharType="separate"/>
      </w:r>
      <w:r w:rsidR="00C05E44" w:rsidRPr="00ED6412">
        <w:t xml:space="preserve">Figure </w:t>
      </w:r>
      <w:r w:rsidR="00C05E44">
        <w:rPr>
          <w:noProof/>
        </w:rPr>
        <w:t>5</w:t>
      </w:r>
      <w:r w:rsidR="00C05E44" w:rsidRPr="00ED6412">
        <w:rPr>
          <w:noProof/>
        </w:rPr>
        <w:t>.</w:t>
      </w:r>
      <w:r w:rsidR="00C05E44">
        <w:rPr>
          <w:noProof/>
        </w:rPr>
        <w:t>4</w:t>
      </w:r>
      <w:r w:rsidR="007D23D8" w:rsidRPr="00ED6412">
        <w:rPr>
          <w:lang w:eastAsia="en-US"/>
        </w:rPr>
        <w:fldChar w:fldCharType="end"/>
      </w:r>
      <w:r w:rsidRPr="00ED6412">
        <w:t>.</w:t>
      </w:r>
    </w:p>
    <w:p w14:paraId="6D07D3BA" w14:textId="344A161B" w:rsidR="00613F17" w:rsidRPr="00ED6412" w:rsidRDefault="003506D1" w:rsidP="001E3750">
      <w:pPr>
        <w:pStyle w:val="Heading3"/>
      </w:pPr>
      <w:bookmarkStart w:id="315" w:name="_Toc523347826"/>
      <w:r w:rsidRPr="00ED6412">
        <w:t>BESS</w:t>
      </w:r>
      <w:r w:rsidR="00613F17" w:rsidRPr="00ED6412">
        <w:t xml:space="preserve"> status as a function of scheduled wind power</w:t>
      </w:r>
      <w:bookmarkEnd w:id="315"/>
    </w:p>
    <w:p w14:paraId="77225761" w14:textId="25A4C6D8" w:rsidR="005B48AC" w:rsidRPr="00ED6412" w:rsidRDefault="00E37207" w:rsidP="005B48AC">
      <w:r w:rsidRPr="00ED6412">
        <w:rPr>
          <w:lang w:eastAsia="en-US"/>
        </w:rPr>
        <w:t xml:space="preserve">From the results </w:t>
      </w:r>
      <w:r w:rsidR="001B7403" w:rsidRPr="00ED6412">
        <w:rPr>
          <w:lang w:eastAsia="en-US"/>
        </w:rPr>
        <w:t>presented in</w:t>
      </w:r>
      <w:r w:rsidRPr="00ED6412">
        <w:rPr>
          <w:lang w:eastAsia="en-US"/>
        </w:rPr>
        <w:t xml:space="preserve"> </w:t>
      </w:r>
      <w:r w:rsidRPr="00ED6412">
        <w:rPr>
          <w:lang w:eastAsia="en-US"/>
        </w:rPr>
        <w:fldChar w:fldCharType="begin"/>
      </w:r>
      <w:r w:rsidRPr="00ED6412">
        <w:rPr>
          <w:lang w:eastAsia="en-US"/>
        </w:rPr>
        <w:instrText xml:space="preserve"> REF _Ref496454367 \h  \* MERGEFORMAT </w:instrText>
      </w:r>
      <w:r w:rsidRPr="00ED6412">
        <w:rPr>
          <w:lang w:eastAsia="en-US"/>
        </w:rPr>
      </w:r>
      <w:r w:rsidRPr="00ED6412">
        <w:rPr>
          <w:lang w:eastAsia="en-US"/>
        </w:rPr>
        <w:fldChar w:fldCharType="separate"/>
      </w:r>
      <w:r w:rsidR="00C05E44" w:rsidRPr="00ED6412">
        <w:t xml:space="preserve">Figure </w:t>
      </w:r>
      <w:r w:rsidR="00C05E44">
        <w:rPr>
          <w:noProof/>
        </w:rPr>
        <w:t>5</w:t>
      </w:r>
      <w:r w:rsidR="00C05E44" w:rsidRPr="00ED6412">
        <w:rPr>
          <w:noProof/>
        </w:rPr>
        <w:t>.</w:t>
      </w:r>
      <w:r w:rsidR="00C05E44">
        <w:rPr>
          <w:noProof/>
        </w:rPr>
        <w:t>4</w:t>
      </w:r>
      <w:r w:rsidRPr="00ED6412">
        <w:rPr>
          <w:lang w:eastAsia="en-US"/>
        </w:rPr>
        <w:fldChar w:fldCharType="end"/>
      </w:r>
      <w:r w:rsidRPr="00ED6412">
        <w:rPr>
          <w:lang w:eastAsia="en-US"/>
        </w:rPr>
        <w:t xml:space="preserve">, it can be </w:t>
      </w:r>
      <w:r w:rsidR="001B7403" w:rsidRPr="00ED6412">
        <w:rPr>
          <w:lang w:eastAsia="en-US"/>
        </w:rPr>
        <w:t>seen</w:t>
      </w:r>
      <w:r w:rsidRPr="00ED6412">
        <w:rPr>
          <w:lang w:eastAsia="en-US"/>
        </w:rPr>
        <w:t xml:space="preserve"> that the </w:t>
      </w:r>
      <w:r w:rsidR="00DC3862" w:rsidRPr="00ED6412">
        <w:t>BESS</w:t>
      </w:r>
      <w:r w:rsidRPr="00ED6412">
        <w:rPr>
          <w:lang w:eastAsia="en-US"/>
        </w:rPr>
        <w:t xml:space="preserve"> charging </w:t>
      </w:r>
      <w:r w:rsidR="006C4320" w:rsidRPr="00ED6412">
        <w:rPr>
          <w:lang w:eastAsia="en-US"/>
        </w:rPr>
        <w:t>status</w:t>
      </w:r>
      <w:r w:rsidRPr="00ED6412">
        <w:rPr>
          <w:lang w:eastAsia="en-US"/>
        </w:rPr>
        <w:t xml:space="preserve"> and </w:t>
      </w:r>
      <w:r w:rsidR="001B7403" w:rsidRPr="00ED6412">
        <w:rPr>
          <w:lang w:eastAsia="en-US"/>
        </w:rPr>
        <w:t xml:space="preserve">the </w:t>
      </w:r>
      <w:r w:rsidRPr="00ED6412">
        <w:rPr>
          <w:lang w:eastAsia="en-US"/>
        </w:rPr>
        <w:t xml:space="preserve">values are </w:t>
      </w:r>
      <w:r w:rsidR="008E65D6" w:rsidRPr="00ED6412">
        <w:rPr>
          <w:lang w:eastAsia="en-US"/>
        </w:rPr>
        <w:t>impact</w:t>
      </w:r>
      <w:r w:rsidR="001B7403" w:rsidRPr="00ED6412">
        <w:rPr>
          <w:lang w:eastAsia="en-US"/>
        </w:rPr>
        <w:t>ed</w:t>
      </w:r>
      <w:r w:rsidR="008E65D6" w:rsidRPr="00ED6412">
        <w:rPr>
          <w:lang w:eastAsia="en-US"/>
        </w:rPr>
        <w:t xml:space="preserve"> by</w:t>
      </w:r>
      <w:r w:rsidRPr="00ED6412">
        <w:rPr>
          <w:lang w:eastAsia="en-US"/>
        </w:rPr>
        <w:t xml:space="preserve"> the scheduled wind power and</w:t>
      </w:r>
      <w:r w:rsidR="006806E7" w:rsidRPr="00ED6412">
        <w:rPr>
          <w:lang w:eastAsia="en-US"/>
        </w:rPr>
        <w:t xml:space="preserve"> </w:t>
      </w:r>
      <w:r w:rsidR="001B7403" w:rsidRPr="00ED6412">
        <w:rPr>
          <w:lang w:eastAsia="en-US"/>
        </w:rPr>
        <w:t>the under- and over-</w:t>
      </w:r>
      <w:r w:rsidR="006806E7" w:rsidRPr="00ED6412">
        <w:rPr>
          <w:lang w:eastAsia="en-US"/>
        </w:rPr>
        <w:t>estimated wind power</w:t>
      </w:r>
      <w:r w:rsidRPr="00ED6412">
        <w:rPr>
          <w:lang w:eastAsia="en-US"/>
        </w:rPr>
        <w:t xml:space="preserve">. </w:t>
      </w:r>
      <w:r w:rsidR="00755CE9" w:rsidRPr="00ED6412">
        <w:rPr>
          <w:lang w:eastAsia="en-US"/>
        </w:rPr>
        <w:t xml:space="preserve">By comparing the model study at 10% and 30% wind power penetration, the impact of the scheduled wind power can be demonstrated, and is illustrated in </w:t>
      </w:r>
      <w:r w:rsidR="007A2EDF" w:rsidRPr="00ED6412">
        <w:rPr>
          <w:lang w:eastAsia="en-US"/>
        </w:rPr>
        <w:fldChar w:fldCharType="begin"/>
      </w:r>
      <w:r w:rsidR="007A2EDF" w:rsidRPr="00ED6412">
        <w:rPr>
          <w:lang w:eastAsia="en-US"/>
        </w:rPr>
        <w:instrText xml:space="preserve"> REF _Ref496460217 \h </w:instrText>
      </w:r>
      <w:r w:rsidR="00A63E2B" w:rsidRPr="00ED6412">
        <w:rPr>
          <w:lang w:eastAsia="en-US"/>
        </w:rPr>
        <w:instrText xml:space="preserve"> \* MERGEFORMAT </w:instrText>
      </w:r>
      <w:r w:rsidR="007A2EDF" w:rsidRPr="00ED6412">
        <w:rPr>
          <w:lang w:eastAsia="en-US"/>
        </w:rPr>
      </w:r>
      <w:r w:rsidR="007A2EDF" w:rsidRPr="00ED6412">
        <w:rPr>
          <w:lang w:eastAsia="en-US"/>
        </w:rPr>
        <w:fldChar w:fldCharType="separate"/>
      </w:r>
      <w:r w:rsidR="00C05E44" w:rsidRPr="00ED6412">
        <w:t xml:space="preserve">Figure </w:t>
      </w:r>
      <w:r w:rsidR="00C05E44">
        <w:rPr>
          <w:noProof/>
        </w:rPr>
        <w:t>5</w:t>
      </w:r>
      <w:r w:rsidR="00C05E44" w:rsidRPr="00ED6412">
        <w:rPr>
          <w:noProof/>
        </w:rPr>
        <w:t>.</w:t>
      </w:r>
      <w:r w:rsidR="00C05E44">
        <w:rPr>
          <w:noProof/>
        </w:rPr>
        <w:t>5</w:t>
      </w:r>
      <w:r w:rsidR="007A2EDF" w:rsidRPr="00ED6412">
        <w:rPr>
          <w:lang w:eastAsia="en-US"/>
        </w:rPr>
        <w:fldChar w:fldCharType="end"/>
      </w:r>
      <w:r w:rsidR="007A2EDF" w:rsidRPr="00ED6412">
        <w:rPr>
          <w:lang w:eastAsia="en-US"/>
        </w:rPr>
        <w:t xml:space="preserve"> </w:t>
      </w:r>
      <w:r w:rsidR="00755CE9" w:rsidRPr="00ED6412">
        <w:rPr>
          <w:lang w:eastAsia="en-US"/>
        </w:rPr>
        <w:t xml:space="preserve">which shows </w:t>
      </w:r>
      <w:r w:rsidR="009B46BD" w:rsidRPr="00ED6412">
        <w:rPr>
          <w:lang w:eastAsia="en-US"/>
        </w:rPr>
        <w:t xml:space="preserve">the </w:t>
      </w:r>
      <w:r w:rsidR="00DC3862" w:rsidRPr="00ED6412">
        <w:t>BESS</w:t>
      </w:r>
      <w:r w:rsidR="005B48AC" w:rsidRPr="00ED6412">
        <w:t xml:space="preserve"> charging power and the under- and over-estimation wind power as a function of the scheduled wind power at 10% and 30%.</w:t>
      </w:r>
    </w:p>
    <w:p w14:paraId="2F855740" w14:textId="165C7997" w:rsidR="00903C86" w:rsidRPr="00ED6412" w:rsidRDefault="00903C86" w:rsidP="005B48AC">
      <w:pPr>
        <w:rPr>
          <w:lang w:eastAsia="en-US"/>
        </w:rPr>
      </w:pPr>
      <w:r w:rsidRPr="00ED6412">
        <w:rPr>
          <w:lang w:eastAsia="en-US"/>
        </w:rPr>
        <w:t xml:space="preserve">The solid lines in </w:t>
      </w:r>
      <w:r w:rsidRPr="00ED6412">
        <w:rPr>
          <w:lang w:eastAsia="en-US"/>
        </w:rPr>
        <w:fldChar w:fldCharType="begin"/>
      </w:r>
      <w:r w:rsidRPr="00ED6412">
        <w:rPr>
          <w:lang w:eastAsia="en-US"/>
        </w:rPr>
        <w:instrText xml:space="preserve"> REF _Ref496460217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Figure </w:t>
      </w:r>
      <w:r w:rsidR="00C05E44">
        <w:rPr>
          <w:noProof/>
        </w:rPr>
        <w:t>5</w:t>
      </w:r>
      <w:r w:rsidR="00C05E44" w:rsidRPr="00ED6412">
        <w:rPr>
          <w:noProof/>
        </w:rPr>
        <w:t>.</w:t>
      </w:r>
      <w:r w:rsidR="00C05E44">
        <w:rPr>
          <w:noProof/>
        </w:rPr>
        <w:t>5</w:t>
      </w:r>
      <w:r w:rsidRPr="00ED6412">
        <w:rPr>
          <w:lang w:eastAsia="en-US"/>
        </w:rPr>
        <w:fldChar w:fldCharType="end"/>
      </w:r>
      <w:r w:rsidRPr="00ED6412">
        <w:rPr>
          <w:lang w:eastAsia="en-US"/>
        </w:rPr>
        <w:t xml:space="preserve"> are the </w:t>
      </w:r>
      <w:r w:rsidRPr="00ED6412">
        <w:t>BESS</w:t>
      </w:r>
      <w:r w:rsidRPr="00ED6412">
        <w:rPr>
          <w:lang w:eastAsia="en-US"/>
        </w:rPr>
        <w:t xml:space="preserve"> charging power, which in the positive domain are charging and in the negative domain are discharging. In addition, the dashed lines </w:t>
      </w:r>
      <w:r w:rsidRPr="00ED6412">
        <w:t xml:space="preserve">in the positive domain </w:t>
      </w:r>
      <w:r w:rsidRPr="00ED6412">
        <w:rPr>
          <w:lang w:eastAsia="en-US"/>
        </w:rPr>
        <w:t xml:space="preserve">are </w:t>
      </w:r>
      <w:r w:rsidRPr="00ED6412">
        <w:t xml:space="preserve">underestimations of the wind power and in </w:t>
      </w:r>
      <w:r w:rsidRPr="00ED6412">
        <w:lastRenderedPageBreak/>
        <w:t>the negative domain are the negative overestimations of the wind power</w:t>
      </w:r>
      <w:r w:rsidR="00797524" w:rsidRPr="00ED6412">
        <w:t xml:space="preserve">, </w:t>
      </w:r>
      <w:r w:rsidR="00BB3094" w:rsidRPr="00ED6412">
        <w:t xml:space="preserve">and </w:t>
      </w:r>
      <w:r w:rsidR="00797524" w:rsidRPr="00ED6412">
        <w:t xml:space="preserve">they are from </w:t>
      </w:r>
      <w:r w:rsidR="003A7A0E" w:rsidRPr="00ED6412">
        <w:t xml:space="preserve">the wind power part of the </w:t>
      </w:r>
      <w:r w:rsidR="00797524" w:rsidRPr="00ED6412">
        <w:t xml:space="preserve">equations </w:t>
      </w:r>
      <w:r w:rsidR="003A7A0E" w:rsidRPr="00ED6412">
        <w:fldChar w:fldCharType="begin"/>
      </w:r>
      <w:r w:rsidR="003A7A0E" w:rsidRPr="00ED6412">
        <w:instrText xml:space="preserve"> REF _Ref484963344 \h  \* MERGEFORMAT </w:instrText>
      </w:r>
      <w:r w:rsidR="003A7A0E" w:rsidRPr="00ED6412">
        <w:fldChar w:fldCharType="separate"/>
      </w:r>
      <w:r w:rsidR="00C05E44" w:rsidRPr="00ED6412">
        <w:rPr>
          <w:noProof/>
        </w:rPr>
        <w:t>(</w:t>
      </w:r>
      <w:r w:rsidR="00C05E44">
        <w:rPr>
          <w:noProof/>
        </w:rPr>
        <w:t>3</w:t>
      </w:r>
      <w:r w:rsidR="00C05E44" w:rsidRPr="00ED6412">
        <w:rPr>
          <w:noProof/>
        </w:rPr>
        <w:t>.</w:t>
      </w:r>
      <w:r w:rsidR="00C05E44">
        <w:rPr>
          <w:noProof/>
        </w:rPr>
        <w:t>4</w:t>
      </w:r>
      <w:r w:rsidR="00C05E44" w:rsidRPr="00ED6412">
        <w:rPr>
          <w:noProof/>
        </w:rPr>
        <w:t>)</w:t>
      </w:r>
      <w:r w:rsidR="003A7A0E" w:rsidRPr="00ED6412">
        <w:fldChar w:fldCharType="end"/>
      </w:r>
      <w:r w:rsidR="003A7A0E" w:rsidRPr="00ED6412">
        <w:t xml:space="preserve"> and </w:t>
      </w:r>
      <w:r w:rsidR="003A7A0E" w:rsidRPr="00ED6412">
        <w:fldChar w:fldCharType="begin"/>
      </w:r>
      <w:r w:rsidR="003A7A0E" w:rsidRPr="00ED6412">
        <w:instrText xml:space="preserve"> REF _Ref484093460 \h  \* MERGEFORMAT </w:instrText>
      </w:r>
      <w:r w:rsidR="003A7A0E" w:rsidRPr="00ED6412">
        <w:fldChar w:fldCharType="separate"/>
      </w:r>
      <w:r w:rsidR="00C05E44" w:rsidRPr="00ED6412">
        <w:rPr>
          <w:noProof/>
        </w:rPr>
        <w:t>(</w:t>
      </w:r>
      <w:r w:rsidR="00C05E44">
        <w:rPr>
          <w:noProof/>
        </w:rPr>
        <w:t>3</w:t>
      </w:r>
      <w:r w:rsidR="00C05E44" w:rsidRPr="00ED6412">
        <w:rPr>
          <w:noProof/>
        </w:rPr>
        <w:t>.</w:t>
      </w:r>
      <w:r w:rsidR="00C05E44">
        <w:rPr>
          <w:noProof/>
        </w:rPr>
        <w:t>5</w:t>
      </w:r>
      <w:r w:rsidR="00C05E44" w:rsidRPr="00ED6412">
        <w:rPr>
          <w:noProof/>
        </w:rPr>
        <w:t>)</w:t>
      </w:r>
      <w:r w:rsidR="003A7A0E" w:rsidRPr="00ED6412">
        <w:fldChar w:fldCharType="end"/>
      </w:r>
      <w:r w:rsidRPr="00ED6412">
        <w:rPr>
          <w:lang w:eastAsia="en-US"/>
        </w:rPr>
        <w:t xml:space="preserve">. </w:t>
      </w:r>
    </w:p>
    <w:p w14:paraId="247379BD" w14:textId="4C502CBF" w:rsidR="00CC46E5" w:rsidRPr="00ED6412" w:rsidRDefault="00B16248" w:rsidP="005B48AC">
      <w:r w:rsidRPr="00ED6412">
        <w:rPr>
          <w:noProof/>
          <w:lang w:eastAsia="en-GB"/>
        </w:rPr>
        <w:drawing>
          <wp:inline distT="0" distB="0" distL="0" distR="0" wp14:anchorId="0F95A3E2" wp14:editId="56FCBFB0">
            <wp:extent cx="5039360" cy="3858260"/>
            <wp:effectExtent l="0" t="0" r="8890" b="8890"/>
            <wp:docPr id="34" name="Picture 34" descr="C:\Users\admin\Desktop\thesis\thesis plot\chap5\storage_vali\5.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Desktop\thesis\thesis plot\chap5\storage_vali\5.5.tif"/>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360" cy="3858260"/>
                    </a:xfrm>
                    <a:prstGeom prst="rect">
                      <a:avLst/>
                    </a:prstGeom>
                    <a:noFill/>
                    <a:ln>
                      <a:noFill/>
                    </a:ln>
                  </pic:spPr>
                </pic:pic>
              </a:graphicData>
            </a:graphic>
          </wp:inline>
        </w:drawing>
      </w:r>
    </w:p>
    <w:p w14:paraId="1000461F" w14:textId="7E9430D0" w:rsidR="00CC46E5" w:rsidRPr="00ED6412" w:rsidRDefault="00CC46E5" w:rsidP="00CC46E5">
      <w:pPr>
        <w:pStyle w:val="Caption"/>
        <w:jc w:val="both"/>
      </w:pPr>
      <w:bookmarkStart w:id="316" w:name="_Ref496460217"/>
      <w:bookmarkStart w:id="317" w:name="_Ref496704667"/>
      <w:bookmarkStart w:id="318" w:name="_Toc523347899"/>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5</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5</w:t>
      </w:r>
      <w:r w:rsidR="00C47357">
        <w:rPr>
          <w:noProof/>
        </w:rPr>
        <w:fldChar w:fldCharType="end"/>
      </w:r>
      <w:bookmarkEnd w:id="316"/>
      <w:r w:rsidR="00D46497" w:rsidRPr="00ED6412">
        <w:t xml:space="preserve"> The </w:t>
      </w:r>
      <w:r w:rsidR="00DC3862" w:rsidRPr="00ED6412">
        <w:t>BESS</w:t>
      </w:r>
      <w:r w:rsidR="00D46497" w:rsidRPr="00ED6412">
        <w:t xml:space="preserve"> charging </w:t>
      </w:r>
      <w:r w:rsidR="00190C5D" w:rsidRPr="00ED6412">
        <w:t xml:space="preserve">power </w:t>
      </w:r>
      <w:r w:rsidR="00531090" w:rsidRPr="00ED6412">
        <w:t>and the under</w:t>
      </w:r>
      <w:r w:rsidR="001B7403" w:rsidRPr="00ED6412">
        <w:t>-</w:t>
      </w:r>
      <w:r w:rsidR="00531090" w:rsidRPr="00ED6412">
        <w:t xml:space="preserve"> and over</w:t>
      </w:r>
      <w:r w:rsidR="001B7403" w:rsidRPr="00ED6412">
        <w:t>-</w:t>
      </w:r>
      <w:r w:rsidR="00531090" w:rsidRPr="00ED6412">
        <w:t xml:space="preserve">estimation wind power </w:t>
      </w:r>
      <w:r w:rsidR="001B7403" w:rsidRPr="00ED6412">
        <w:t>as a function of the</w:t>
      </w:r>
      <w:r w:rsidR="00D46497" w:rsidRPr="00ED6412">
        <w:t xml:space="preserve"> </w:t>
      </w:r>
      <w:r w:rsidR="00190C5D" w:rsidRPr="00ED6412">
        <w:t xml:space="preserve">scheduled </w:t>
      </w:r>
      <w:r w:rsidR="00D46497" w:rsidRPr="00ED6412">
        <w:t>wind power at 10% and 30</w:t>
      </w:r>
      <w:r w:rsidR="006C4320" w:rsidRPr="00ED6412">
        <w:t>% of the daily peak demand in the Sheffield region</w:t>
      </w:r>
      <w:r w:rsidR="00D46497" w:rsidRPr="00ED6412">
        <w:t>.</w:t>
      </w:r>
      <w:bookmarkEnd w:id="317"/>
      <w:bookmarkEnd w:id="318"/>
    </w:p>
    <w:p w14:paraId="55FA4C93" w14:textId="43F78BED" w:rsidR="00B16248" w:rsidRPr="00ED6412" w:rsidRDefault="00B83453" w:rsidP="00DE1F29">
      <w:r w:rsidRPr="00ED6412">
        <w:rPr>
          <w:lang w:eastAsia="en-US"/>
        </w:rPr>
        <w:t>It can be seen</w:t>
      </w:r>
      <w:r w:rsidR="00C17C16" w:rsidRPr="00ED6412">
        <w:rPr>
          <w:lang w:eastAsia="en-US"/>
        </w:rPr>
        <w:t xml:space="preserve"> from </w:t>
      </w:r>
      <w:r w:rsidR="00C17C16" w:rsidRPr="00ED6412">
        <w:rPr>
          <w:lang w:eastAsia="en-US"/>
        </w:rPr>
        <w:fldChar w:fldCharType="begin"/>
      </w:r>
      <w:r w:rsidR="00C17C16" w:rsidRPr="00ED6412">
        <w:rPr>
          <w:lang w:eastAsia="en-US"/>
        </w:rPr>
        <w:instrText xml:space="preserve"> REF _Ref496460217 \h  \* MERGEFORMAT </w:instrText>
      </w:r>
      <w:r w:rsidR="00C17C16" w:rsidRPr="00ED6412">
        <w:rPr>
          <w:lang w:eastAsia="en-US"/>
        </w:rPr>
      </w:r>
      <w:r w:rsidR="00C17C16" w:rsidRPr="00ED6412">
        <w:rPr>
          <w:lang w:eastAsia="en-US"/>
        </w:rPr>
        <w:fldChar w:fldCharType="separate"/>
      </w:r>
      <w:r w:rsidR="00C05E44" w:rsidRPr="00ED6412">
        <w:t xml:space="preserve">Figure </w:t>
      </w:r>
      <w:r w:rsidR="00C05E44">
        <w:rPr>
          <w:noProof/>
        </w:rPr>
        <w:t>5</w:t>
      </w:r>
      <w:r w:rsidR="00C05E44" w:rsidRPr="00ED6412">
        <w:rPr>
          <w:noProof/>
        </w:rPr>
        <w:t>.</w:t>
      </w:r>
      <w:r w:rsidR="00C05E44">
        <w:rPr>
          <w:noProof/>
        </w:rPr>
        <w:t>5</w:t>
      </w:r>
      <w:r w:rsidR="00C17C16" w:rsidRPr="00ED6412">
        <w:rPr>
          <w:lang w:eastAsia="en-US"/>
        </w:rPr>
        <w:fldChar w:fldCharType="end"/>
      </w:r>
      <w:r w:rsidR="00C17C16" w:rsidRPr="00ED6412">
        <w:rPr>
          <w:lang w:eastAsia="en-US"/>
        </w:rPr>
        <w:t xml:space="preserve"> that</w:t>
      </w:r>
      <w:r w:rsidRPr="00ED6412">
        <w:rPr>
          <w:lang w:eastAsia="en-US"/>
        </w:rPr>
        <w:t xml:space="preserve"> in both </w:t>
      </w:r>
      <w:r w:rsidR="00FB7157" w:rsidRPr="00ED6412">
        <w:rPr>
          <w:lang w:eastAsia="en-US"/>
        </w:rPr>
        <w:t xml:space="preserve">the </w:t>
      </w:r>
      <w:r w:rsidRPr="00ED6412">
        <w:rPr>
          <w:lang w:eastAsia="en-US"/>
        </w:rPr>
        <w:t>10% and 30% wind power penetration</w:t>
      </w:r>
      <w:r w:rsidR="00511E0E" w:rsidRPr="00ED6412">
        <w:rPr>
          <w:lang w:eastAsia="en-US"/>
        </w:rPr>
        <w:t xml:space="preserve"> case</w:t>
      </w:r>
      <w:r w:rsidR="00FB7157" w:rsidRPr="00ED6412">
        <w:rPr>
          <w:lang w:eastAsia="en-US"/>
        </w:rPr>
        <w:t>s</w:t>
      </w:r>
      <w:r w:rsidRPr="00ED6412">
        <w:rPr>
          <w:lang w:eastAsia="en-US"/>
        </w:rPr>
        <w:t xml:space="preserve">, </w:t>
      </w:r>
      <w:r w:rsidR="00511E0E" w:rsidRPr="00ED6412">
        <w:rPr>
          <w:lang w:eastAsia="en-US"/>
        </w:rPr>
        <w:t xml:space="preserve">that </w:t>
      </w:r>
      <w:r w:rsidRPr="00ED6412">
        <w:rPr>
          <w:lang w:eastAsia="en-US"/>
        </w:rPr>
        <w:t xml:space="preserve">the power charging overlaps the </w:t>
      </w:r>
      <w:r w:rsidRPr="00ED6412">
        <w:t xml:space="preserve">underestimation </w:t>
      </w:r>
      <w:r w:rsidR="00FB7157" w:rsidRPr="00ED6412">
        <w:t xml:space="preserve">in the </w:t>
      </w:r>
      <w:r w:rsidRPr="00ED6412">
        <w:t xml:space="preserve">wind power when </w:t>
      </w:r>
      <w:r w:rsidR="00FB7157" w:rsidRPr="00ED6412">
        <w:t xml:space="preserve">the </w:t>
      </w:r>
      <w:r w:rsidR="005D3D19" w:rsidRPr="00ED6412">
        <w:t>BESS</w:t>
      </w:r>
      <w:r w:rsidRPr="00ED6412">
        <w:t xml:space="preserve"> </w:t>
      </w:r>
      <w:r w:rsidR="00FB7157" w:rsidRPr="00ED6412">
        <w:t xml:space="preserve">is </w:t>
      </w:r>
      <w:r w:rsidRPr="00ED6412">
        <w:t xml:space="preserve">charging and </w:t>
      </w:r>
      <w:r w:rsidRPr="00ED6412">
        <w:rPr>
          <w:lang w:eastAsia="en-US"/>
        </w:rPr>
        <w:t xml:space="preserve">overlaps the </w:t>
      </w:r>
      <w:r w:rsidR="00162DD8" w:rsidRPr="00ED6412">
        <w:rPr>
          <w:lang w:eastAsia="en-US"/>
        </w:rPr>
        <w:t xml:space="preserve">negative </w:t>
      </w:r>
      <w:r w:rsidRPr="00ED6412">
        <w:t xml:space="preserve">overestimation </w:t>
      </w:r>
      <w:r w:rsidR="00FB7157" w:rsidRPr="00ED6412">
        <w:t xml:space="preserve">of the </w:t>
      </w:r>
      <w:r w:rsidRPr="00ED6412">
        <w:t xml:space="preserve">wind power when </w:t>
      </w:r>
      <w:r w:rsidR="00FB7157" w:rsidRPr="00ED6412">
        <w:t xml:space="preserve">the </w:t>
      </w:r>
      <w:r w:rsidR="005D3D19" w:rsidRPr="00ED6412">
        <w:t>BESS</w:t>
      </w:r>
      <w:r w:rsidRPr="00ED6412">
        <w:t xml:space="preserve"> </w:t>
      </w:r>
      <w:r w:rsidR="00FB7157" w:rsidRPr="00ED6412">
        <w:t xml:space="preserve">is </w:t>
      </w:r>
      <w:r w:rsidRPr="00ED6412">
        <w:t>discharging</w:t>
      </w:r>
      <w:r w:rsidR="007E0E12" w:rsidRPr="00ED6412">
        <w:t>.</w:t>
      </w:r>
      <w:r w:rsidR="00F154E8" w:rsidRPr="00ED6412">
        <w:t xml:space="preserve"> This is because </w:t>
      </w:r>
      <w:r w:rsidR="006D70B2" w:rsidRPr="00ED6412">
        <w:t xml:space="preserve">the </w:t>
      </w:r>
      <w:r w:rsidR="005D3D19" w:rsidRPr="00ED6412">
        <w:t>BESS</w:t>
      </w:r>
      <w:r w:rsidR="006D70B2" w:rsidRPr="00ED6412">
        <w:t xml:space="preserve"> power capacity is large enough for the wind farm in this system, </w:t>
      </w:r>
      <w:r w:rsidR="00BC2067" w:rsidRPr="00ED6412">
        <w:t xml:space="preserve">and </w:t>
      </w:r>
      <w:r w:rsidR="00F154E8" w:rsidRPr="00ED6412">
        <w:t xml:space="preserve">in order to minimize the </w:t>
      </w:r>
      <w:r w:rsidR="0021443C" w:rsidRPr="00ED6412">
        <w:t>under</w:t>
      </w:r>
      <w:r w:rsidR="00FB7157" w:rsidRPr="00ED6412">
        <w:t xml:space="preserve">- and </w:t>
      </w:r>
      <w:r w:rsidR="0021443C" w:rsidRPr="00ED6412">
        <w:t>over</w:t>
      </w:r>
      <w:r w:rsidR="00FB7157" w:rsidRPr="00ED6412">
        <w:t>-</w:t>
      </w:r>
      <w:r w:rsidR="0021443C" w:rsidRPr="00ED6412">
        <w:t>estimation wind power cost</w:t>
      </w:r>
      <w:r w:rsidR="006D70B2" w:rsidRPr="00ED6412">
        <w:t xml:space="preserve">, the </w:t>
      </w:r>
      <w:r w:rsidR="005D3D19" w:rsidRPr="00ED6412">
        <w:t>BESS</w:t>
      </w:r>
      <w:r w:rsidR="006D70B2" w:rsidRPr="00ED6412">
        <w:t xml:space="preserve"> tends to </w:t>
      </w:r>
      <w:r w:rsidR="00CB25B1" w:rsidRPr="00ED6412">
        <w:t xml:space="preserve">charge all the waste wind </w:t>
      </w:r>
      <w:r w:rsidR="00CB25B1" w:rsidRPr="00ED6412">
        <w:lastRenderedPageBreak/>
        <w:t>power or discharge all the requir</w:t>
      </w:r>
      <w:r w:rsidR="000E694A" w:rsidRPr="00ED6412">
        <w:t>ed reserved power to the system</w:t>
      </w:r>
      <w:r w:rsidR="001D38C9" w:rsidRPr="00ED6412">
        <w:t xml:space="preserve"> according to </w:t>
      </w:r>
      <w:r w:rsidR="00FB7157" w:rsidRPr="00ED6412">
        <w:t>E</w:t>
      </w:r>
      <w:r w:rsidR="001D38C9" w:rsidRPr="00ED6412">
        <w:t xml:space="preserve">quations </w:t>
      </w:r>
      <w:r w:rsidR="00DB304D" w:rsidRPr="00ED6412">
        <w:fldChar w:fldCharType="begin"/>
      </w:r>
      <w:r w:rsidR="00DB304D" w:rsidRPr="00ED6412">
        <w:instrText xml:space="preserve"> REF _Ref496023500 \h </w:instrText>
      </w:r>
      <w:r w:rsidR="00A63E2B" w:rsidRPr="00ED6412">
        <w:instrText xml:space="preserve"> \* MERGEFORMAT </w:instrText>
      </w:r>
      <w:r w:rsidR="00DB304D" w:rsidRPr="00ED6412">
        <w:fldChar w:fldCharType="separate"/>
      </w:r>
      <w:r w:rsidR="00C05E44" w:rsidRPr="00ED6412">
        <w:t>(</w:t>
      </w:r>
      <w:r w:rsidR="00C05E44">
        <w:rPr>
          <w:noProof/>
        </w:rPr>
        <w:t>4</w:t>
      </w:r>
      <w:r w:rsidR="00C05E44" w:rsidRPr="00ED6412">
        <w:rPr>
          <w:noProof/>
        </w:rPr>
        <w:t>.</w:t>
      </w:r>
      <w:r w:rsidR="00C05E44">
        <w:rPr>
          <w:noProof/>
        </w:rPr>
        <w:t>1</w:t>
      </w:r>
      <w:r w:rsidR="00C05E44" w:rsidRPr="00ED6412">
        <w:t>)</w:t>
      </w:r>
      <w:r w:rsidR="00DB304D" w:rsidRPr="00ED6412">
        <w:fldChar w:fldCharType="end"/>
      </w:r>
      <w:r w:rsidR="00DB304D" w:rsidRPr="00ED6412">
        <w:t xml:space="preserve"> and </w:t>
      </w:r>
      <w:r w:rsidR="00DB304D" w:rsidRPr="00ED6412">
        <w:fldChar w:fldCharType="begin"/>
      </w:r>
      <w:r w:rsidR="00DB304D" w:rsidRPr="00ED6412">
        <w:instrText xml:space="preserve"> REF _Ref496023594 \h </w:instrText>
      </w:r>
      <w:r w:rsidR="00A63E2B" w:rsidRPr="00ED6412">
        <w:instrText xml:space="preserve"> \* MERGEFORMAT </w:instrText>
      </w:r>
      <w:r w:rsidR="00DB304D" w:rsidRPr="00ED6412">
        <w:fldChar w:fldCharType="separate"/>
      </w:r>
      <w:r w:rsidR="00C05E44" w:rsidRPr="00ED6412">
        <w:t>(</w:t>
      </w:r>
      <w:r w:rsidR="00C05E44">
        <w:rPr>
          <w:noProof/>
        </w:rPr>
        <w:t>4</w:t>
      </w:r>
      <w:r w:rsidR="00C05E44" w:rsidRPr="00ED6412">
        <w:rPr>
          <w:noProof/>
        </w:rPr>
        <w:t>.</w:t>
      </w:r>
      <w:r w:rsidR="00C05E44">
        <w:rPr>
          <w:noProof/>
        </w:rPr>
        <w:t>2</w:t>
      </w:r>
      <w:r w:rsidR="00C05E44" w:rsidRPr="00ED6412">
        <w:t>)</w:t>
      </w:r>
      <w:r w:rsidR="00DB304D" w:rsidRPr="00ED6412">
        <w:fldChar w:fldCharType="end"/>
      </w:r>
      <w:r w:rsidR="0021443C" w:rsidRPr="00ED6412">
        <w:t>.</w:t>
      </w:r>
      <w:r w:rsidR="00DE1F29" w:rsidRPr="00ED6412">
        <w:t xml:space="preserve"> </w:t>
      </w:r>
    </w:p>
    <w:p w14:paraId="600A4BDA" w14:textId="038E7485" w:rsidR="00644696" w:rsidRPr="00ED6412" w:rsidRDefault="00DE1F29" w:rsidP="00DE1F29">
      <w:r w:rsidRPr="00ED6412">
        <w:t xml:space="preserve">Moreover, </w:t>
      </w:r>
      <w:r w:rsidRPr="00ED6412">
        <w:fldChar w:fldCharType="begin"/>
      </w:r>
      <w:r w:rsidRPr="00ED6412">
        <w:instrText xml:space="preserve"> REF _Ref496460217 \h  \* MERGEFORMAT </w:instrText>
      </w:r>
      <w:r w:rsidRPr="00ED6412">
        <w:fldChar w:fldCharType="separate"/>
      </w:r>
      <w:r w:rsidR="00C05E44" w:rsidRPr="00ED6412">
        <w:t xml:space="preserve">Figure </w:t>
      </w:r>
      <w:r w:rsidR="00C05E44">
        <w:rPr>
          <w:noProof/>
        </w:rPr>
        <w:t>5</w:t>
      </w:r>
      <w:r w:rsidR="00C05E44" w:rsidRPr="00ED6412">
        <w:rPr>
          <w:noProof/>
        </w:rPr>
        <w:t>.</w:t>
      </w:r>
      <w:r w:rsidR="00C05E44">
        <w:rPr>
          <w:noProof/>
        </w:rPr>
        <w:t>5</w:t>
      </w:r>
      <w:r w:rsidRPr="00ED6412">
        <w:fldChar w:fldCharType="end"/>
      </w:r>
      <w:r w:rsidRPr="00ED6412">
        <w:t xml:space="preserve"> is slightly different with </w:t>
      </w:r>
      <w:r w:rsidRPr="00ED6412">
        <w:fldChar w:fldCharType="begin"/>
      </w:r>
      <w:r w:rsidRPr="00ED6412">
        <w:instrText xml:space="preserve"> REF _Ref496454367 \h  \* MERGEFORMAT </w:instrText>
      </w:r>
      <w:r w:rsidRPr="00ED6412">
        <w:fldChar w:fldCharType="separate"/>
      </w:r>
      <w:r w:rsidR="00C05E44" w:rsidRPr="00ED6412">
        <w:t xml:space="preserve">Figure </w:t>
      </w:r>
      <w:r w:rsidR="00C05E44">
        <w:rPr>
          <w:noProof/>
        </w:rPr>
        <w:t>5</w:t>
      </w:r>
      <w:r w:rsidR="00C05E44" w:rsidRPr="00ED6412">
        <w:rPr>
          <w:noProof/>
        </w:rPr>
        <w:t>.</w:t>
      </w:r>
      <w:r w:rsidR="00C05E44">
        <w:rPr>
          <w:noProof/>
        </w:rPr>
        <w:t>4</w:t>
      </w:r>
      <w:r w:rsidRPr="00ED6412">
        <w:fldChar w:fldCharType="end"/>
      </w:r>
      <w:r w:rsidRPr="00ED6412">
        <w:t xml:space="preserve"> at the same </w:t>
      </w:r>
      <w:r w:rsidR="00FB22A3" w:rsidRPr="00ED6412">
        <w:t xml:space="preserve">scheduled </w:t>
      </w:r>
      <w:r w:rsidRPr="00ED6412">
        <w:t>wind power</w:t>
      </w:r>
      <w:r w:rsidR="006001FD" w:rsidRPr="00ED6412">
        <w:t xml:space="preserve"> (for instance at 0 MW, 64 MW and about 30 MW)</w:t>
      </w:r>
      <w:r w:rsidRPr="00ED6412">
        <w:t xml:space="preserve">; this is because the </w:t>
      </w:r>
      <w:r w:rsidRPr="00ED6412">
        <w:fldChar w:fldCharType="begin"/>
      </w:r>
      <w:r w:rsidRPr="00ED6412">
        <w:instrText xml:space="preserve"> REF _Ref496460217 \h  \* MERGEFORMAT </w:instrText>
      </w:r>
      <w:r w:rsidRPr="00ED6412">
        <w:fldChar w:fldCharType="separate"/>
      </w:r>
      <w:r w:rsidR="00C05E44" w:rsidRPr="00ED6412">
        <w:t xml:space="preserve">Figure </w:t>
      </w:r>
      <w:r w:rsidR="00C05E44">
        <w:rPr>
          <w:noProof/>
        </w:rPr>
        <w:t>5</w:t>
      </w:r>
      <w:r w:rsidR="00C05E44" w:rsidRPr="00ED6412">
        <w:rPr>
          <w:noProof/>
        </w:rPr>
        <w:t>.</w:t>
      </w:r>
      <w:r w:rsidR="00C05E44">
        <w:rPr>
          <w:noProof/>
        </w:rPr>
        <w:t>5</w:t>
      </w:r>
      <w:r w:rsidRPr="00ED6412">
        <w:fldChar w:fldCharType="end"/>
      </w:r>
      <w:r w:rsidRPr="00ED6412">
        <w:t xml:space="preserve"> </w:t>
      </w:r>
      <w:r w:rsidR="002F56BD" w:rsidRPr="00ED6412">
        <w:t>shows</w:t>
      </w:r>
      <w:r w:rsidRPr="00ED6412">
        <w:t xml:space="preserve"> the </w:t>
      </w:r>
      <w:r w:rsidR="009A0188" w:rsidRPr="00ED6412">
        <w:t>cha</w:t>
      </w:r>
      <w:r w:rsidR="00BB3094" w:rsidRPr="00ED6412">
        <w:t>r</w:t>
      </w:r>
      <w:r w:rsidR="009A0188" w:rsidRPr="00ED6412">
        <w:t xml:space="preserve">ge and discharge </w:t>
      </w:r>
      <w:r w:rsidRPr="00ED6412">
        <w:t xml:space="preserve">power while </w:t>
      </w:r>
      <w:r w:rsidRPr="00ED6412">
        <w:fldChar w:fldCharType="begin"/>
      </w:r>
      <w:r w:rsidRPr="00ED6412">
        <w:instrText xml:space="preserve"> REF _Ref496454367 \h  \* MERGEFORMAT </w:instrText>
      </w:r>
      <w:r w:rsidRPr="00ED6412">
        <w:fldChar w:fldCharType="separate"/>
      </w:r>
      <w:r w:rsidR="00C05E44" w:rsidRPr="00ED6412">
        <w:t xml:space="preserve">Figure </w:t>
      </w:r>
      <w:r w:rsidR="00C05E44">
        <w:rPr>
          <w:noProof/>
        </w:rPr>
        <w:t>5</w:t>
      </w:r>
      <w:r w:rsidR="00C05E44" w:rsidRPr="00ED6412">
        <w:rPr>
          <w:noProof/>
        </w:rPr>
        <w:t>.</w:t>
      </w:r>
      <w:r w:rsidR="00C05E44">
        <w:rPr>
          <w:noProof/>
        </w:rPr>
        <w:t>4</w:t>
      </w:r>
      <w:r w:rsidRPr="00ED6412">
        <w:fldChar w:fldCharType="end"/>
      </w:r>
      <w:r w:rsidRPr="00ED6412">
        <w:t xml:space="preserve"> </w:t>
      </w:r>
      <w:r w:rsidR="002F56BD" w:rsidRPr="00ED6412">
        <w:t>show</w:t>
      </w:r>
      <w:r w:rsidRPr="00ED6412">
        <w:t xml:space="preserve">s the change in energy. </w:t>
      </w:r>
      <w:r w:rsidR="00101E11" w:rsidRPr="00ED6412">
        <w:t>It can be seen from Equation</w:t>
      </w:r>
      <w:r w:rsidR="003918B1" w:rsidRPr="00ED6412">
        <w:t xml:space="preserve">s </w:t>
      </w:r>
      <w:r w:rsidR="00337E73" w:rsidRPr="00ED6412">
        <w:fldChar w:fldCharType="begin"/>
      </w:r>
      <w:r w:rsidR="00337E73" w:rsidRPr="00ED6412">
        <w:instrText xml:space="preserve"> REF _Ref500259626 \h </w:instrText>
      </w:r>
      <w:r w:rsidR="007231D7" w:rsidRPr="00ED6412">
        <w:instrText xml:space="preserve"> \* MERGEFORMAT </w:instrText>
      </w:r>
      <w:r w:rsidR="00337E73" w:rsidRPr="00ED6412">
        <w:fldChar w:fldCharType="separate"/>
      </w:r>
      <w:r w:rsidR="00C05E44" w:rsidRPr="00ED6412">
        <w:rPr>
          <w:noProof/>
        </w:rPr>
        <w:t>(</w:t>
      </w:r>
      <w:r w:rsidR="00C05E44">
        <w:rPr>
          <w:noProof/>
        </w:rPr>
        <w:t>5</w:t>
      </w:r>
      <w:r w:rsidR="00C05E44" w:rsidRPr="00ED6412">
        <w:rPr>
          <w:noProof/>
        </w:rPr>
        <w:t>.</w:t>
      </w:r>
      <w:r w:rsidR="00C05E44">
        <w:rPr>
          <w:noProof/>
        </w:rPr>
        <w:t>4</w:t>
      </w:r>
      <w:r w:rsidR="00C05E44" w:rsidRPr="00ED6412">
        <w:rPr>
          <w:noProof/>
        </w:rPr>
        <w:t>)</w:t>
      </w:r>
      <w:r w:rsidR="00337E73" w:rsidRPr="00ED6412">
        <w:fldChar w:fldCharType="end"/>
      </w:r>
      <w:r w:rsidR="00337E73" w:rsidRPr="00ED6412">
        <w:t xml:space="preserve"> and </w:t>
      </w:r>
      <w:r w:rsidR="00337E73" w:rsidRPr="00ED6412">
        <w:fldChar w:fldCharType="begin"/>
      </w:r>
      <w:r w:rsidR="00337E73" w:rsidRPr="00ED6412">
        <w:instrText xml:space="preserve"> REF _Ref502961671 \h </w:instrText>
      </w:r>
      <w:r w:rsidR="007231D7" w:rsidRPr="00ED6412">
        <w:instrText xml:space="preserve"> \* MERGEFORMAT </w:instrText>
      </w:r>
      <w:r w:rsidR="00337E73" w:rsidRPr="00ED6412">
        <w:fldChar w:fldCharType="separate"/>
      </w:r>
      <w:r w:rsidR="00C05E44" w:rsidRPr="00ED6412">
        <w:rPr>
          <w:noProof/>
        </w:rPr>
        <w:t>(</w:t>
      </w:r>
      <w:r w:rsidR="00C05E44">
        <w:rPr>
          <w:noProof/>
        </w:rPr>
        <w:t>5</w:t>
      </w:r>
      <w:r w:rsidR="00C05E44" w:rsidRPr="00ED6412">
        <w:rPr>
          <w:noProof/>
        </w:rPr>
        <w:t>.</w:t>
      </w:r>
      <w:r w:rsidR="00C05E44">
        <w:rPr>
          <w:noProof/>
        </w:rPr>
        <w:t>5</w:t>
      </w:r>
      <w:r w:rsidR="00C05E44" w:rsidRPr="00ED6412">
        <w:rPr>
          <w:noProof/>
        </w:rPr>
        <w:t>)</w:t>
      </w:r>
      <w:r w:rsidR="00337E73" w:rsidRPr="00ED6412">
        <w:fldChar w:fldCharType="end"/>
      </w:r>
      <w:r w:rsidR="00101E11" w:rsidRPr="00ED6412">
        <w:t xml:space="preserve"> that </w:t>
      </w:r>
      <w:r w:rsidR="00337E73" w:rsidRPr="00ED6412">
        <w:t xml:space="preserve">there is </w:t>
      </w:r>
      <w:r w:rsidR="007231D7" w:rsidRPr="00ED6412">
        <w:t>conversion efficiency during changing and discharging</w:t>
      </w:r>
      <w:r w:rsidR="00034CBE" w:rsidRPr="00ED6412">
        <w:t xml:space="preserve"> from or into the BESS</w:t>
      </w:r>
      <w:r w:rsidR="007231D7" w:rsidRPr="00ED6412">
        <w:t>.</w:t>
      </w:r>
    </w:p>
    <w:p w14:paraId="18F70E3E" w14:textId="19365400" w:rsidR="00CC46E5" w:rsidRPr="00ED6412" w:rsidRDefault="00DB304D" w:rsidP="00CC46E5">
      <w:pPr>
        <w:rPr>
          <w:lang w:eastAsia="en-US"/>
        </w:rPr>
      </w:pPr>
      <w:r w:rsidRPr="00ED6412">
        <w:rPr>
          <w:lang w:eastAsia="en-US"/>
        </w:rPr>
        <w:t xml:space="preserve">To conclude, the </w:t>
      </w:r>
      <w:r w:rsidR="0098285C" w:rsidRPr="00ED6412">
        <w:rPr>
          <w:lang w:eastAsia="en-US"/>
        </w:rPr>
        <w:t xml:space="preserve">proposed DEED </w:t>
      </w:r>
      <w:r w:rsidR="00C902A4" w:rsidRPr="00ED6412">
        <w:rPr>
          <w:lang w:eastAsia="en-US"/>
        </w:rPr>
        <w:t xml:space="preserve">model </w:t>
      </w:r>
      <w:r w:rsidR="00B9410A" w:rsidRPr="00ED6412">
        <w:rPr>
          <w:lang w:eastAsia="en-US"/>
        </w:rPr>
        <w:t xml:space="preserve">with ESS is able to find the optimized </w:t>
      </w:r>
      <w:r w:rsidR="00C75F21" w:rsidRPr="00ED6412">
        <w:t>BESS</w:t>
      </w:r>
      <w:r w:rsidR="00B9410A" w:rsidRPr="00ED6412">
        <w:rPr>
          <w:lang w:eastAsia="en-US"/>
        </w:rPr>
        <w:t xml:space="preserve"> status to minimize the wind </w:t>
      </w:r>
      <w:r w:rsidR="00BB3094" w:rsidRPr="00ED6412">
        <w:rPr>
          <w:lang w:eastAsia="en-US"/>
        </w:rPr>
        <w:t>power, also the total cost,</w:t>
      </w:r>
      <w:r w:rsidR="00FB7157" w:rsidRPr="00ED6412">
        <w:rPr>
          <w:lang w:eastAsia="en-US"/>
        </w:rPr>
        <w:t xml:space="preserve"> and the process</w:t>
      </w:r>
      <w:r w:rsidR="00B9410A" w:rsidRPr="00ED6412">
        <w:rPr>
          <w:lang w:eastAsia="en-US"/>
        </w:rPr>
        <w:t xml:space="preserve"> </w:t>
      </w:r>
      <w:r w:rsidR="00833260" w:rsidRPr="00ED6412">
        <w:rPr>
          <w:lang w:eastAsia="en-US"/>
        </w:rPr>
        <w:t xml:space="preserve">works </w:t>
      </w:r>
      <w:r w:rsidR="00FB7157" w:rsidRPr="00ED6412">
        <w:rPr>
          <w:lang w:eastAsia="en-US"/>
        </w:rPr>
        <w:t xml:space="preserve">very </w:t>
      </w:r>
      <w:r w:rsidR="0098285C" w:rsidRPr="00ED6412">
        <w:rPr>
          <w:lang w:eastAsia="en-US"/>
        </w:rPr>
        <w:t>well and effectively.</w:t>
      </w:r>
      <w:r w:rsidR="00833260" w:rsidRPr="00ED6412">
        <w:rPr>
          <w:lang w:eastAsia="en-US"/>
        </w:rPr>
        <w:t xml:space="preserve"> </w:t>
      </w:r>
    </w:p>
    <w:p w14:paraId="7FE0C1DF" w14:textId="4174C7D1" w:rsidR="00DF43E0" w:rsidRPr="00ED6412" w:rsidRDefault="00705592" w:rsidP="004C1551">
      <w:pPr>
        <w:pStyle w:val="Heading2"/>
        <w:spacing w:line="480" w:lineRule="auto"/>
        <w:rPr>
          <w:rFonts w:ascii="Times New Roman" w:hAnsi="Times New Roman" w:cs="Times New Roman"/>
          <w:color w:val="auto"/>
          <w:lang w:eastAsia="zh-CN"/>
        </w:rPr>
      </w:pPr>
      <w:bookmarkStart w:id="319" w:name="_Toc523347827"/>
      <w:r w:rsidRPr="00ED6412">
        <w:rPr>
          <w:rFonts w:ascii="Times New Roman" w:hAnsi="Times New Roman" w:cs="Times New Roman"/>
          <w:color w:val="auto"/>
        </w:rPr>
        <w:t>Case stud</w:t>
      </w:r>
      <w:r w:rsidR="00FB7157" w:rsidRPr="00ED6412">
        <w:rPr>
          <w:rFonts w:ascii="Times New Roman" w:hAnsi="Times New Roman" w:cs="Times New Roman"/>
          <w:color w:val="auto"/>
        </w:rPr>
        <w:t>ies</w:t>
      </w:r>
      <w:bookmarkEnd w:id="319"/>
    </w:p>
    <w:p w14:paraId="48BE0B0A" w14:textId="2C13BC6E" w:rsidR="00D1433B" w:rsidRPr="00ED6412" w:rsidRDefault="00B65589" w:rsidP="004C1551">
      <w:pPr>
        <w:spacing w:after="120"/>
      </w:pPr>
      <w:r w:rsidRPr="00ED6412">
        <w:t>The</w:t>
      </w:r>
      <w:r w:rsidR="00E223F9" w:rsidRPr="00ED6412">
        <w:t xml:space="preserve"> propos</w:t>
      </w:r>
      <w:r w:rsidRPr="00ED6412">
        <w:t xml:space="preserve">ed </w:t>
      </w:r>
      <w:r w:rsidR="00E457DA" w:rsidRPr="00ED6412">
        <w:t>D</w:t>
      </w:r>
      <w:r w:rsidR="00E223F9" w:rsidRPr="00ED6412">
        <w:t xml:space="preserve">EED model that deals with wind powered generators </w:t>
      </w:r>
      <w:r w:rsidR="00574BED" w:rsidRPr="00ED6412">
        <w:t xml:space="preserve">and </w:t>
      </w:r>
      <w:r w:rsidR="00D1433B" w:rsidRPr="00ED6412">
        <w:t>ESS</w:t>
      </w:r>
      <w:r w:rsidRPr="00ED6412">
        <w:t xml:space="preserve"> in</w:t>
      </w:r>
      <w:r w:rsidR="00E223F9" w:rsidRPr="00ED6412">
        <w:t xml:space="preserve"> this research </w:t>
      </w:r>
      <w:r w:rsidRPr="00ED6412">
        <w:t>is also used</w:t>
      </w:r>
      <w:r w:rsidR="00E223F9" w:rsidRPr="00ED6412">
        <w:t xml:space="preserve"> to observe </w:t>
      </w:r>
      <w:r w:rsidR="00BC2067" w:rsidRPr="00ED6412">
        <w:t xml:space="preserve">the </w:t>
      </w:r>
      <w:r w:rsidRPr="00ED6412">
        <w:t xml:space="preserve">energy in the </w:t>
      </w:r>
      <w:r w:rsidR="00D1433B" w:rsidRPr="00ED6412">
        <w:t>ESS</w:t>
      </w:r>
      <w:r w:rsidRPr="00ED6412">
        <w:t xml:space="preserve"> and </w:t>
      </w:r>
      <w:r w:rsidR="00E223F9" w:rsidRPr="00ED6412">
        <w:t xml:space="preserve">the effect of </w:t>
      </w:r>
      <w:r w:rsidR="00BC2067" w:rsidRPr="00ED6412">
        <w:t xml:space="preserve">the </w:t>
      </w:r>
      <w:r w:rsidR="008D3252" w:rsidRPr="00ED6412">
        <w:t xml:space="preserve">scheduled wind power, </w:t>
      </w:r>
      <w:r w:rsidR="00BC2067" w:rsidRPr="00ED6412">
        <w:t xml:space="preserve">and the </w:t>
      </w:r>
      <w:r w:rsidR="008D3252" w:rsidRPr="00ED6412">
        <w:t xml:space="preserve">under- and over-estimation coefficients, </w:t>
      </w:r>
      <w:r w:rsidR="000C2C83" w:rsidRPr="00ED6412">
        <w:t>CPF</w:t>
      </w:r>
      <w:r w:rsidR="00E223F9" w:rsidRPr="00ED6412">
        <w:t xml:space="preserve"> and </w:t>
      </w:r>
      <w:r w:rsidR="000C2C83" w:rsidRPr="00ED6412">
        <w:t>ESP</w:t>
      </w:r>
      <w:r w:rsidR="00E223F9" w:rsidRPr="00ED6412">
        <w:t xml:space="preserve"> </w:t>
      </w:r>
      <w:r w:rsidRPr="00ED6412">
        <w:t>of the electrical system</w:t>
      </w:r>
      <w:r w:rsidR="00E223F9" w:rsidRPr="00ED6412">
        <w:t xml:space="preserve">, which are specified at different levels </w:t>
      </w:r>
      <w:r w:rsidR="00DE25A8" w:rsidRPr="00ED6412">
        <w:t xml:space="preserve">in order </w:t>
      </w:r>
      <w:r w:rsidR="00E223F9" w:rsidRPr="00ED6412">
        <w:t xml:space="preserve">to satisfy emission in the UK. </w:t>
      </w:r>
    </w:p>
    <w:p w14:paraId="59B37A71" w14:textId="4A02299A" w:rsidR="001B1CF5" w:rsidRPr="00ED6412" w:rsidRDefault="001B1CF5" w:rsidP="00E57BFF">
      <w:pPr>
        <w:spacing w:after="120"/>
      </w:pPr>
      <w:r w:rsidRPr="00ED6412">
        <w:t>Two</w:t>
      </w:r>
      <w:r w:rsidR="00710E29" w:rsidRPr="00ED6412">
        <w:t xml:space="preserve"> cases </w:t>
      </w:r>
      <w:r w:rsidR="00AE4AB1" w:rsidRPr="00ED6412">
        <w:t>are</w:t>
      </w:r>
      <w:r w:rsidRPr="00ED6412">
        <w:t xml:space="preserve"> applied to this research.</w:t>
      </w:r>
      <w:r w:rsidR="00710E29" w:rsidRPr="00ED6412">
        <w:t xml:space="preserve"> </w:t>
      </w:r>
      <w:r w:rsidR="00D1433B" w:rsidRPr="00ED6412">
        <w:t xml:space="preserve">Case 1 is similar </w:t>
      </w:r>
      <w:r w:rsidR="00BC2067" w:rsidRPr="00ED6412">
        <w:t xml:space="preserve">to the </w:t>
      </w:r>
      <w:r w:rsidR="00D1433B" w:rsidRPr="00ED6412">
        <w:t xml:space="preserve">electrical system </w:t>
      </w:r>
      <w:r w:rsidR="00BC2067" w:rsidRPr="00ED6412">
        <w:t>used by</w:t>
      </w:r>
      <w:r w:rsidR="00D1433B" w:rsidRPr="00ED6412">
        <w:t xml:space="preserve"> Hetzer </w:t>
      </w:r>
      <w:r w:rsidR="00D1433B"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00D1433B" w:rsidRPr="00ED6412">
        <w:fldChar w:fldCharType="separate"/>
      </w:r>
      <w:r w:rsidR="000201C4">
        <w:rPr>
          <w:noProof/>
        </w:rPr>
        <w:t>[</w:t>
      </w:r>
      <w:hyperlink w:anchor="_ENREF_46" w:tooltip="Hetzer, 2008 #256" w:history="1">
        <w:r w:rsidR="00213BF8">
          <w:rPr>
            <w:noProof/>
          </w:rPr>
          <w:t>46</w:t>
        </w:r>
      </w:hyperlink>
      <w:r w:rsidR="000201C4">
        <w:rPr>
          <w:noProof/>
        </w:rPr>
        <w:t>]</w:t>
      </w:r>
      <w:r w:rsidR="00D1433B" w:rsidRPr="00ED6412">
        <w:fldChar w:fldCharType="end"/>
      </w:r>
      <w:r w:rsidR="00D1433B" w:rsidRPr="00ED6412">
        <w:t xml:space="preserve"> </w:t>
      </w:r>
      <w:r w:rsidR="00BC2067" w:rsidRPr="00ED6412">
        <w:t xml:space="preserve">and it </w:t>
      </w:r>
      <w:r w:rsidR="006B5440" w:rsidRPr="00ED6412">
        <w:t>incorporat</w:t>
      </w:r>
      <w:r w:rsidR="00BC2067" w:rsidRPr="00ED6412">
        <w:t>es</w:t>
      </w:r>
      <w:r w:rsidR="00D1433B" w:rsidRPr="00ED6412">
        <w:t xml:space="preserve"> a </w:t>
      </w:r>
      <w:r w:rsidR="006B5440" w:rsidRPr="00ED6412">
        <w:t>BESS</w:t>
      </w:r>
      <w:r w:rsidR="00A078C1" w:rsidRPr="00ED6412">
        <w:t xml:space="preserve"> to solve a</w:t>
      </w:r>
      <w:r w:rsidR="0073674F" w:rsidRPr="00ED6412">
        <w:t>n</w:t>
      </w:r>
      <w:r w:rsidR="00A078C1" w:rsidRPr="00ED6412">
        <w:t xml:space="preserve"> ED problem</w:t>
      </w:r>
      <w:r w:rsidR="006B5440" w:rsidRPr="00ED6412">
        <w:t>.</w:t>
      </w:r>
      <w:r w:rsidR="00D1433B" w:rsidRPr="00ED6412">
        <w:t xml:space="preserve"> </w:t>
      </w:r>
      <w:r w:rsidR="00E57BFF" w:rsidRPr="00ED6412">
        <w:t>This case</w:t>
      </w:r>
      <w:r w:rsidR="00EA5114" w:rsidRPr="00ED6412">
        <w:t xml:space="preserve"> is </w:t>
      </w:r>
      <w:r w:rsidR="0073674F" w:rsidRPr="00ED6412">
        <w:t>investigated</w:t>
      </w:r>
      <w:r w:rsidR="00E57BFF" w:rsidRPr="00ED6412">
        <w:t xml:space="preserve"> </w:t>
      </w:r>
      <w:r w:rsidR="00BC2067" w:rsidRPr="00ED6412">
        <w:t>in order to determine</w:t>
      </w:r>
      <w:r w:rsidR="00E57BFF" w:rsidRPr="00ED6412">
        <w:t xml:space="preserve"> the effect of </w:t>
      </w:r>
      <w:r w:rsidR="0043690F" w:rsidRPr="00ED6412">
        <w:t xml:space="preserve">scheduled wind power, </w:t>
      </w:r>
      <w:r w:rsidR="00BC2067" w:rsidRPr="00ED6412">
        <w:t xml:space="preserve">and the </w:t>
      </w:r>
      <w:r w:rsidR="00E57BFF" w:rsidRPr="00ED6412">
        <w:t>under- and over-estimation coefficients.</w:t>
      </w:r>
    </w:p>
    <w:p w14:paraId="0F1FFAD4" w14:textId="412EC3A7" w:rsidR="00E91B86" w:rsidRPr="00ED6412" w:rsidRDefault="0060484D" w:rsidP="004C1551">
      <w:pPr>
        <w:spacing w:after="120"/>
      </w:pPr>
      <w:r w:rsidRPr="00ED6412">
        <w:lastRenderedPageBreak/>
        <w:t xml:space="preserve">Case 2, which is </w:t>
      </w:r>
      <w:r w:rsidR="00E223F9" w:rsidRPr="00ED6412">
        <w:t xml:space="preserve">an </w:t>
      </w:r>
      <w:r w:rsidR="00D65CE0" w:rsidRPr="00ED6412">
        <w:t>electrical</w:t>
      </w:r>
      <w:r w:rsidR="00E223F9" w:rsidRPr="00ED6412">
        <w:t xml:space="preserve"> system with </w:t>
      </w:r>
      <w:r w:rsidR="00DE25A8" w:rsidRPr="00ED6412">
        <w:t xml:space="preserve">a </w:t>
      </w:r>
      <w:r w:rsidR="00D65CE0" w:rsidRPr="00ED6412">
        <w:t>various number of</w:t>
      </w:r>
      <w:r w:rsidR="00E223F9" w:rsidRPr="00ED6412">
        <w:t xml:space="preserve"> thermal generators</w:t>
      </w:r>
      <w:r w:rsidR="00D65CE0" w:rsidRPr="00ED6412">
        <w:t>,</w:t>
      </w:r>
      <w:r w:rsidR="00E223F9" w:rsidRPr="00ED6412">
        <w:t xml:space="preserve"> </w:t>
      </w:r>
      <w:r w:rsidR="00BC2067" w:rsidRPr="00ED6412">
        <w:t xml:space="preserve">and </w:t>
      </w:r>
      <w:r w:rsidR="00ED1A08" w:rsidRPr="00ED6412">
        <w:t>various number</w:t>
      </w:r>
      <w:r w:rsidR="00BC2067" w:rsidRPr="00ED6412">
        <w:t>s</w:t>
      </w:r>
      <w:r w:rsidR="00ED1A08" w:rsidRPr="00ED6412">
        <w:t xml:space="preserve"> of </w:t>
      </w:r>
      <w:r w:rsidR="00AD09FC" w:rsidRPr="00ED6412">
        <w:t xml:space="preserve">wind powered </w:t>
      </w:r>
      <w:r w:rsidR="00ED1A08" w:rsidRPr="00ED6412">
        <w:t>generators</w:t>
      </w:r>
      <w:r w:rsidR="00E223F9" w:rsidRPr="00ED6412">
        <w:t xml:space="preserve"> </w:t>
      </w:r>
      <w:r w:rsidR="00D65CE0" w:rsidRPr="00ED6412">
        <w:t xml:space="preserve">and one </w:t>
      </w:r>
      <w:r w:rsidR="000336F1" w:rsidRPr="00ED6412">
        <w:t>E</w:t>
      </w:r>
      <w:r w:rsidR="00A078C1" w:rsidRPr="00ED6412">
        <w:t>S</w:t>
      </w:r>
      <w:r w:rsidR="000336F1" w:rsidRPr="00ED6412">
        <w:t>S</w:t>
      </w:r>
      <w:r w:rsidRPr="00ED6412">
        <w:t>,</w:t>
      </w:r>
      <w:r w:rsidR="00E223F9" w:rsidRPr="00ED6412">
        <w:t xml:space="preserve"> </w:t>
      </w:r>
      <w:r w:rsidR="00BC2067" w:rsidRPr="00ED6412">
        <w:t>is</w:t>
      </w:r>
      <w:r w:rsidR="00E223F9" w:rsidRPr="00ED6412">
        <w:t xml:space="preserve"> installed in the grid i</w:t>
      </w:r>
      <w:r w:rsidR="00BC2067" w:rsidRPr="00ED6412">
        <w:t>n order to</w:t>
      </w:r>
      <w:r w:rsidR="00E223F9" w:rsidRPr="00ED6412">
        <w:t xml:space="preserve"> investigated for the</w:t>
      </w:r>
      <w:r w:rsidR="00D65CE0" w:rsidRPr="00ED6412">
        <w:t xml:space="preserve"> </w:t>
      </w:r>
      <w:r w:rsidR="00E554EF" w:rsidRPr="00ED6412">
        <w:t>proposed DEED</w:t>
      </w:r>
      <w:r w:rsidR="00E223F9" w:rsidRPr="00ED6412">
        <w:t xml:space="preserve"> model. It is </w:t>
      </w:r>
      <w:r w:rsidR="00EA5114" w:rsidRPr="00ED6412">
        <w:t>investigated</w:t>
      </w:r>
      <w:r w:rsidR="00E223F9" w:rsidRPr="00ED6412">
        <w:t xml:space="preserve"> to study how the </w:t>
      </w:r>
      <w:r w:rsidR="008302B4" w:rsidRPr="00ED6412">
        <w:t xml:space="preserve">CPF </w:t>
      </w:r>
      <w:r w:rsidR="00EA5114" w:rsidRPr="00ED6412">
        <w:t xml:space="preserve">and </w:t>
      </w:r>
      <w:r w:rsidR="008302B4" w:rsidRPr="00ED6412">
        <w:t>E</w:t>
      </w:r>
      <w:r w:rsidR="00E36F41" w:rsidRPr="00ED6412">
        <w:t>PS</w:t>
      </w:r>
      <w:r w:rsidR="00742792" w:rsidRPr="00ED6412">
        <w:t xml:space="preserve"> </w:t>
      </w:r>
      <w:r w:rsidR="0073674F" w:rsidRPr="00ED6412">
        <w:t>a</w:t>
      </w:r>
      <w:r w:rsidR="00E223F9" w:rsidRPr="00ED6412">
        <w:t xml:space="preserve">ffect the optimal solutions and how the future energy </w:t>
      </w:r>
      <w:r w:rsidR="007E57E6" w:rsidRPr="00ED6412">
        <w:t xml:space="preserve">system </w:t>
      </w:r>
      <w:r w:rsidR="00E223F9" w:rsidRPr="00ED6412">
        <w:t>behave</w:t>
      </w:r>
      <w:r w:rsidR="00DE25A8" w:rsidRPr="00ED6412">
        <w:t>s</w:t>
      </w:r>
      <w:r w:rsidR="00E223F9" w:rsidRPr="00ED6412">
        <w:t xml:space="preserve"> in different scenarios. </w:t>
      </w:r>
    </w:p>
    <w:p w14:paraId="3B7C7BD5" w14:textId="21581D76" w:rsidR="00E223F9" w:rsidRPr="00ED6412" w:rsidRDefault="00E223F9" w:rsidP="003F7D91">
      <w:pPr>
        <w:rPr>
          <w:lang w:eastAsia="en-US"/>
        </w:rPr>
      </w:pPr>
      <w:r w:rsidRPr="00ED6412">
        <w:t>There are many possible optimization methods</w:t>
      </w:r>
      <w:r w:rsidR="00DE25A8" w:rsidRPr="00ED6412">
        <w:t xml:space="preserve"> and therefore in this research</w:t>
      </w:r>
      <w:r w:rsidRPr="00ED6412">
        <w:t xml:space="preserve"> </w:t>
      </w:r>
      <w:r w:rsidR="0073674F" w:rsidRPr="00ED6412">
        <w:t>the focus is not</w:t>
      </w:r>
      <w:r w:rsidR="00DE25A8" w:rsidRPr="00ED6412">
        <w:t xml:space="preserve"> on </w:t>
      </w:r>
      <w:r w:rsidRPr="00ED6412">
        <w:t xml:space="preserve">novel optimization methods. </w:t>
      </w:r>
      <w:r w:rsidR="00DE25A8" w:rsidRPr="00ED6412">
        <w:t>Therefore,</w:t>
      </w:r>
      <w:r w:rsidRPr="00ED6412">
        <w:t xml:space="preserve"> a MATLAB program that is based on the </w:t>
      </w:r>
      <w:r w:rsidR="00DA27DF" w:rsidRPr="00ED6412">
        <w:t>D</w:t>
      </w:r>
      <w:r w:rsidRPr="00ED6412">
        <w:t>EED model</w:t>
      </w:r>
      <w:r w:rsidR="007C64E3" w:rsidRPr="00ED6412">
        <w:t>,</w:t>
      </w:r>
      <w:r w:rsidRPr="00ED6412">
        <w:t xml:space="preserve"> is developed for various scenarios using a </w:t>
      </w:r>
      <w:r w:rsidR="00462C96" w:rsidRPr="00ED6412">
        <w:t>hybrid GA-SQP algorithm</w:t>
      </w:r>
      <w:r w:rsidRPr="00ED6412">
        <w:t xml:space="preserve">. </w:t>
      </w:r>
      <w:r w:rsidR="003F7D91" w:rsidRPr="00ED6412">
        <w:rPr>
          <w:lang w:eastAsia="en-US"/>
        </w:rPr>
        <w:t>It should be noted that the starting time step of the model is that obtained from the optimal steady state prediction of the 1</w:t>
      </w:r>
      <w:r w:rsidR="003F7D91" w:rsidRPr="00ED6412">
        <w:rPr>
          <w:vertAlign w:val="superscript"/>
          <w:lang w:eastAsia="en-US"/>
        </w:rPr>
        <w:t>st</w:t>
      </w:r>
      <w:r w:rsidR="003F7D91" w:rsidRPr="00ED6412">
        <w:rPr>
          <w:lang w:eastAsia="en-US"/>
        </w:rPr>
        <w:t xml:space="preserve"> time step.</w:t>
      </w:r>
    </w:p>
    <w:p w14:paraId="77AB4F00" w14:textId="560FF4D5" w:rsidR="009B1411" w:rsidRPr="00ED6412" w:rsidRDefault="00D52974" w:rsidP="001E3750">
      <w:pPr>
        <w:pStyle w:val="Heading3"/>
      </w:pPr>
      <w:bookmarkStart w:id="320" w:name="_Toc523347828"/>
      <w:r w:rsidRPr="00ED6412">
        <w:t>Case 1</w:t>
      </w:r>
      <w:bookmarkEnd w:id="320"/>
    </w:p>
    <w:p w14:paraId="198968A4" w14:textId="08B9E62F" w:rsidR="004B1221" w:rsidRPr="00ED6412" w:rsidRDefault="00E2596E" w:rsidP="008B0D91">
      <w:r w:rsidRPr="00ED6412">
        <w:t xml:space="preserve">In this case, </w:t>
      </w:r>
      <w:r w:rsidR="00E94B22" w:rsidRPr="00ED6412">
        <w:t>the system consists of 2 conventional</w:t>
      </w:r>
      <w:r w:rsidR="007A0B49" w:rsidRPr="00ED6412">
        <w:t xml:space="preserve"> generators</w:t>
      </w:r>
      <w:r w:rsidR="00E94B22" w:rsidRPr="00ED6412">
        <w:t>, 2 wind powered generators and an ESS. The</w:t>
      </w:r>
      <w:r w:rsidRPr="00ED6412">
        <w:t xml:space="preserve"> </w:t>
      </w:r>
      <w:r w:rsidR="00E94B22" w:rsidRPr="00ED6412">
        <w:t xml:space="preserve">model of conventional and wind powered generators are </w:t>
      </w:r>
      <w:r w:rsidR="00DE25A8" w:rsidRPr="00ED6412">
        <w:t xml:space="preserve">taken </w:t>
      </w:r>
      <w:r w:rsidR="00E94B22" w:rsidRPr="00ED6412">
        <w:t xml:space="preserve">from the </w:t>
      </w:r>
      <w:r w:rsidR="008535FE" w:rsidRPr="00ED6412">
        <w:t xml:space="preserve">research of Hetzer </w:t>
      </w:r>
      <w:r w:rsidR="0064543C"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0064543C" w:rsidRPr="00ED6412">
        <w:fldChar w:fldCharType="separate"/>
      </w:r>
      <w:r w:rsidR="000201C4">
        <w:rPr>
          <w:noProof/>
        </w:rPr>
        <w:t>[</w:t>
      </w:r>
      <w:hyperlink w:anchor="_ENREF_46" w:tooltip="Hetzer, 2008 #256" w:history="1">
        <w:r w:rsidR="00213BF8">
          <w:rPr>
            <w:noProof/>
          </w:rPr>
          <w:t>46</w:t>
        </w:r>
      </w:hyperlink>
      <w:r w:rsidR="000201C4">
        <w:rPr>
          <w:noProof/>
        </w:rPr>
        <w:t>]</w:t>
      </w:r>
      <w:r w:rsidR="0064543C" w:rsidRPr="00ED6412">
        <w:fldChar w:fldCharType="end"/>
      </w:r>
      <w:r w:rsidR="00B56261" w:rsidRPr="00ED6412">
        <w:t xml:space="preserve">, which is the same </w:t>
      </w:r>
      <w:r w:rsidR="00DE25A8" w:rsidRPr="00ED6412">
        <w:t xml:space="preserve">reference </w:t>
      </w:r>
      <w:r w:rsidR="00B56261" w:rsidRPr="00ED6412">
        <w:t>as the</w:t>
      </w:r>
      <w:r w:rsidR="00EA1904" w:rsidRPr="00ED6412">
        <w:t xml:space="preserve"> validation </w:t>
      </w:r>
      <w:r w:rsidR="00DE25A8" w:rsidRPr="00ED6412">
        <w:t xml:space="preserve">performed </w:t>
      </w:r>
      <w:r w:rsidR="00EA1904" w:rsidRPr="00ED6412">
        <w:t xml:space="preserve">in </w:t>
      </w:r>
      <w:r w:rsidR="00DE25A8" w:rsidRPr="00ED6412">
        <w:t>Section</w:t>
      </w:r>
      <w:r w:rsidR="00EA1904" w:rsidRPr="00ED6412">
        <w:rPr>
          <w:lang w:val="en-US"/>
        </w:rPr>
        <w:t> </w:t>
      </w:r>
      <w:r w:rsidR="00EA1904" w:rsidRPr="00ED6412">
        <w:fldChar w:fldCharType="begin"/>
      </w:r>
      <w:r w:rsidR="00EA1904" w:rsidRPr="00ED6412">
        <w:instrText xml:space="preserve"> REF _Ref496536558 \r \h </w:instrText>
      </w:r>
      <w:r w:rsidR="00A63E2B" w:rsidRPr="00ED6412">
        <w:instrText xml:space="preserve"> \* MERGEFORMAT </w:instrText>
      </w:r>
      <w:r w:rsidR="00EA1904" w:rsidRPr="00ED6412">
        <w:fldChar w:fldCharType="separate"/>
      </w:r>
      <w:r w:rsidR="00C05E44">
        <w:t>3.3.2</w:t>
      </w:r>
      <w:r w:rsidR="00EA1904" w:rsidRPr="00ED6412">
        <w:fldChar w:fldCharType="end"/>
      </w:r>
      <w:r w:rsidR="00D84C6E" w:rsidRPr="00ED6412">
        <w:t xml:space="preserve"> and the </w:t>
      </w:r>
      <w:r w:rsidR="007C64E3" w:rsidRPr="00ED6412">
        <w:t>parameter</w:t>
      </w:r>
      <w:r w:rsidR="00D84C6E" w:rsidRPr="00ED6412">
        <w:t xml:space="preserve">s </w:t>
      </w:r>
      <w:r w:rsidR="002D2C2A" w:rsidRPr="00ED6412">
        <w:t xml:space="preserve">employed in this model are the same as those used </w:t>
      </w:r>
      <w:r w:rsidR="00D84C6E" w:rsidRPr="00ED6412">
        <w:t xml:space="preserve">in </w:t>
      </w:r>
      <w:r w:rsidR="00D84C6E" w:rsidRPr="00ED6412">
        <w:fldChar w:fldCharType="begin"/>
      </w:r>
      <w:r w:rsidR="00D84C6E" w:rsidRPr="00ED6412">
        <w:instrText xml:space="preserve"> REF _Ref484092771 \h </w:instrText>
      </w:r>
      <w:r w:rsidR="00A63E2B" w:rsidRPr="00ED6412">
        <w:instrText xml:space="preserve"> \* MERGEFORMAT </w:instrText>
      </w:r>
      <w:r w:rsidR="00D84C6E" w:rsidRPr="00ED6412">
        <w:fldChar w:fldCharType="separate"/>
      </w:r>
      <w:r w:rsidR="00C05E44" w:rsidRPr="00ED6412">
        <w:t xml:space="preserve">Table </w:t>
      </w:r>
      <w:r w:rsidR="00C05E44">
        <w:rPr>
          <w:noProof/>
        </w:rPr>
        <w:t>3</w:t>
      </w:r>
      <w:r w:rsidR="00C05E44" w:rsidRPr="00ED6412">
        <w:rPr>
          <w:noProof/>
        </w:rPr>
        <w:t>.</w:t>
      </w:r>
      <w:r w:rsidR="00C05E44">
        <w:rPr>
          <w:noProof/>
        </w:rPr>
        <w:t>6</w:t>
      </w:r>
      <w:r w:rsidR="00D84C6E" w:rsidRPr="00ED6412">
        <w:fldChar w:fldCharType="end"/>
      </w:r>
      <w:r w:rsidR="00EA1904" w:rsidRPr="00ED6412">
        <w:t xml:space="preserve">. </w:t>
      </w:r>
      <w:r w:rsidR="00C107DD" w:rsidRPr="00ED6412">
        <w:t xml:space="preserve">The demand is </w:t>
      </w:r>
      <w:r w:rsidR="00DE25A8" w:rsidRPr="00ED6412">
        <w:t>retained to be</w:t>
      </w:r>
      <w:r w:rsidR="00C107DD" w:rsidRPr="00ED6412">
        <w:t xml:space="preserve"> 1</w:t>
      </w:r>
      <w:r w:rsidR="00125565" w:rsidRPr="00ED6412">
        <w:rPr>
          <w:rFonts w:ascii="MS Mincho" w:eastAsia="MS Mincho" w:hAnsi="MS Mincho"/>
          <w:lang w:val="en-US"/>
        </w:rPr>
        <w:t> </w:t>
      </w:r>
      <w:r w:rsidR="00C107DD" w:rsidRPr="00ED6412">
        <w:t>MW</w:t>
      </w:r>
      <w:r w:rsidR="00DE25A8" w:rsidRPr="00ED6412">
        <w:t xml:space="preserve"> and t</w:t>
      </w:r>
      <w:r w:rsidR="002F4085" w:rsidRPr="00ED6412">
        <w:t xml:space="preserve">he model is in </w:t>
      </w:r>
      <w:r w:rsidR="003074F0" w:rsidRPr="00ED6412">
        <w:rPr>
          <w:rFonts w:eastAsiaTheme="minorEastAsia" w:hint="eastAsia"/>
        </w:rPr>
        <w:t xml:space="preserve">a </w:t>
      </w:r>
      <w:r w:rsidR="00DE25A8" w:rsidRPr="00ED6412">
        <w:t>steady state</w:t>
      </w:r>
      <w:r w:rsidR="002F4085" w:rsidRPr="00ED6412">
        <w:t xml:space="preserve"> in this case.</w:t>
      </w:r>
      <w:r w:rsidR="0063530A" w:rsidRPr="00ED6412">
        <w:t xml:space="preserve"> </w:t>
      </w:r>
    </w:p>
    <w:p w14:paraId="6A7C4C76" w14:textId="21C47FCA" w:rsidR="009B1411" w:rsidRPr="00ED6412" w:rsidRDefault="00DE25A8" w:rsidP="00176B95">
      <w:pPr>
        <w:spacing w:after="120"/>
      </w:pPr>
      <w:r w:rsidRPr="00ED6412">
        <w:t>The ESS in this model ha</w:t>
      </w:r>
      <w:r w:rsidR="004B1221" w:rsidRPr="00ED6412">
        <w:t xml:space="preserve">s </w:t>
      </w:r>
      <w:r w:rsidR="00DB1C46" w:rsidRPr="00ED6412">
        <w:t xml:space="preserve">0.1 MW power capacity and </w:t>
      </w:r>
      <w:r w:rsidR="009244DA" w:rsidRPr="00ED6412">
        <w:t>1</w:t>
      </w:r>
      <w:r w:rsidR="00DB1C46" w:rsidRPr="00ED6412">
        <w:t xml:space="preserve"> MWh energy capacity.</w:t>
      </w:r>
      <w:r w:rsidR="00816310" w:rsidRPr="00ED6412">
        <w:t xml:space="preserve"> </w:t>
      </w:r>
      <w:r w:rsidR="002D2C2A" w:rsidRPr="00ED6412">
        <w:t xml:space="preserve">This size of the battery </w:t>
      </w:r>
      <w:r w:rsidR="00826BD0" w:rsidRPr="00ED6412">
        <w:t>is</w:t>
      </w:r>
      <w:r w:rsidR="002D2C2A" w:rsidRPr="00ED6412">
        <w:t xml:space="preserve"> not</w:t>
      </w:r>
      <w:r w:rsidR="00826BD0" w:rsidRPr="00ED6412">
        <w:t xml:space="preserve"> too </w:t>
      </w:r>
      <w:r w:rsidR="00632B96" w:rsidRPr="00ED6412">
        <w:t>large; even it is</w:t>
      </w:r>
      <w:r w:rsidR="00826BD0" w:rsidRPr="00ED6412">
        <w:t xml:space="preserve"> fully charge</w:t>
      </w:r>
      <w:r w:rsidR="00632B96" w:rsidRPr="00ED6412">
        <w:t>d</w:t>
      </w:r>
      <w:r w:rsidR="00826BD0" w:rsidRPr="00ED6412">
        <w:t xml:space="preserve"> or discharge</w:t>
      </w:r>
      <w:r w:rsidR="00632B96" w:rsidRPr="00ED6412">
        <w:t>d,</w:t>
      </w:r>
      <w:r w:rsidR="00826BD0" w:rsidRPr="00ED6412">
        <w:t xml:space="preserve"> the feature and changes in the generator</w:t>
      </w:r>
      <w:r w:rsidR="00A909D9" w:rsidRPr="00ED6412">
        <w:t>s</w:t>
      </w:r>
      <w:r w:rsidR="00826BD0" w:rsidRPr="00ED6412">
        <w:t xml:space="preserve"> </w:t>
      </w:r>
      <w:r w:rsidR="00A909D9" w:rsidRPr="00ED6412">
        <w:t>are</w:t>
      </w:r>
      <w:r w:rsidR="00826BD0" w:rsidRPr="00ED6412">
        <w:t xml:space="preserve"> still able to observe. </w:t>
      </w:r>
      <w:r w:rsidR="00816310" w:rsidRPr="00ED6412">
        <w:t xml:space="preserve">The </w:t>
      </w:r>
      <w:r w:rsidR="00816310" w:rsidRPr="00ED6412">
        <w:lastRenderedPageBreak/>
        <w:t xml:space="preserve">charging/discharging </w:t>
      </w:r>
      <w:r w:rsidR="009D31A4" w:rsidRPr="00ED6412">
        <w:t xml:space="preserve">conversion </w:t>
      </w:r>
      <w:r w:rsidR="00816310" w:rsidRPr="00ED6412">
        <w:t xml:space="preserve">efficiency is </w:t>
      </w:r>
      <w:r w:rsidR="009D31A4" w:rsidRPr="00ED6412">
        <w:t>90%</w:t>
      </w:r>
      <w:r w:rsidR="00C70D4D" w:rsidRPr="00ED6412">
        <w:t xml:space="preserve"> and the </w:t>
      </w:r>
      <w:r w:rsidR="00680995" w:rsidRPr="00ED6412">
        <w:t>time interval is 1 hour.</w:t>
      </w:r>
      <w:r w:rsidR="00DB1C46" w:rsidRPr="00ED6412">
        <w:t xml:space="preserve"> At the initial time step, the </w:t>
      </w:r>
      <w:r w:rsidR="004F7DF6" w:rsidRPr="00ED6412">
        <w:t>ESS</w:t>
      </w:r>
      <w:r w:rsidR="00DB1C46" w:rsidRPr="00ED6412">
        <w:t xml:space="preserve"> is half charged, which is 0.5 MWh. </w:t>
      </w:r>
    </w:p>
    <w:p w14:paraId="5CA28D8D" w14:textId="2554A1BE" w:rsidR="009266A8" w:rsidRPr="00ED6412" w:rsidRDefault="00E57C09" w:rsidP="00A326F0">
      <w:pPr>
        <w:pStyle w:val="Heading4"/>
      </w:pPr>
      <w:bookmarkStart w:id="321" w:name="_Toc523347829"/>
      <w:r w:rsidRPr="00ED6412">
        <w:t xml:space="preserve">Power outputs as a function of </w:t>
      </w:r>
      <w:r w:rsidRPr="00ED6412">
        <w:rPr>
          <w:i/>
        </w:rPr>
        <w:t>k</w:t>
      </w:r>
      <w:r w:rsidR="0055125D" w:rsidRPr="00ED6412">
        <w:rPr>
          <w:vertAlign w:val="subscript"/>
        </w:rPr>
        <w:t>O</w:t>
      </w:r>
      <w:bookmarkEnd w:id="321"/>
    </w:p>
    <w:p w14:paraId="254F6A47" w14:textId="10C07619" w:rsidR="00FE53A4" w:rsidRPr="00ED6412" w:rsidRDefault="00FE53A4" w:rsidP="00594CF5">
      <w:pPr>
        <w:spacing w:after="120"/>
      </w:pPr>
      <w:r w:rsidRPr="00ED6412">
        <w:fldChar w:fldCharType="begin"/>
      </w:r>
      <w:r w:rsidRPr="00ED6412">
        <w:instrText xml:space="preserve"> REF _Ref497075467 \h </w:instrText>
      </w:r>
      <w:r w:rsidR="00A63E2B" w:rsidRPr="00ED6412">
        <w:instrText xml:space="preserve"> \* MERGEFORMAT </w:instrText>
      </w:r>
      <w:r w:rsidRPr="00ED6412">
        <w:fldChar w:fldCharType="separate"/>
      </w:r>
      <w:r w:rsidR="00C05E44" w:rsidRPr="00ED6412">
        <w:t xml:space="preserve">Figure </w:t>
      </w:r>
      <w:r w:rsidR="00C05E44">
        <w:rPr>
          <w:noProof/>
        </w:rPr>
        <w:t>5</w:t>
      </w:r>
      <w:r w:rsidR="00C05E44" w:rsidRPr="00ED6412">
        <w:rPr>
          <w:noProof/>
        </w:rPr>
        <w:t>.</w:t>
      </w:r>
      <w:r w:rsidR="00C05E44">
        <w:rPr>
          <w:noProof/>
        </w:rPr>
        <w:t>6</w:t>
      </w:r>
      <w:r w:rsidRPr="00ED6412">
        <w:fldChar w:fldCharType="end"/>
      </w:r>
      <w:r w:rsidRPr="00ED6412">
        <w:t xml:space="preserve"> </w:t>
      </w:r>
      <w:r w:rsidR="0077488B" w:rsidRPr="00ED6412">
        <w:t>compares</w:t>
      </w:r>
      <w:r w:rsidRPr="00ED6412">
        <w:t xml:space="preserve"> the </w:t>
      </w:r>
      <w:r w:rsidR="002C796A" w:rsidRPr="00ED6412">
        <w:t xml:space="preserve">optimized </w:t>
      </w:r>
      <w:r w:rsidRPr="00ED6412">
        <w:t>power output</w:t>
      </w:r>
      <w:r w:rsidR="0077488B" w:rsidRPr="00ED6412">
        <w:t>s</w:t>
      </w:r>
      <w:r w:rsidRPr="00ED6412">
        <w:t xml:space="preserve"> of the </w:t>
      </w:r>
      <w:r w:rsidR="008504CC" w:rsidRPr="00ED6412">
        <w:t xml:space="preserve">model </w:t>
      </w:r>
      <w:r w:rsidR="007A0B49" w:rsidRPr="00ED6412">
        <w:t xml:space="preserve">with and without an ESS </w:t>
      </w:r>
      <w:r w:rsidR="00DE25A8" w:rsidRPr="00ED6412">
        <w:t>when</w:t>
      </w:r>
      <w:r w:rsidR="008504CC" w:rsidRPr="00ED6412">
        <w:t xml:space="preserve"> considering </w:t>
      </w:r>
      <w:r w:rsidR="00250142" w:rsidRPr="00ED6412">
        <w:t xml:space="preserve">only </w:t>
      </w:r>
      <w:r w:rsidR="00DE25A8" w:rsidRPr="00ED6412">
        <w:t xml:space="preserve">the </w:t>
      </w:r>
      <w:r w:rsidR="008504CC" w:rsidRPr="00ED6412">
        <w:t xml:space="preserve">conventional power cost, </w:t>
      </w:r>
      <w:r w:rsidR="00250142" w:rsidRPr="00ED6412">
        <w:t xml:space="preserve">along with </w:t>
      </w:r>
      <w:r w:rsidR="00DE25A8" w:rsidRPr="00ED6412">
        <w:t xml:space="preserve">the </w:t>
      </w:r>
      <w:r w:rsidR="00594CF5" w:rsidRPr="00ED6412">
        <w:t>scheduled</w:t>
      </w:r>
      <w:r w:rsidR="008504CC" w:rsidRPr="00ED6412">
        <w:t xml:space="preserve"> and </w:t>
      </w:r>
      <w:r w:rsidR="00DE25A8" w:rsidRPr="00ED6412">
        <w:t xml:space="preserve">the </w:t>
      </w:r>
      <w:r w:rsidR="008504CC" w:rsidRPr="00ED6412">
        <w:t xml:space="preserve">overestimation wind power cost </w:t>
      </w:r>
      <w:r w:rsidR="00250142" w:rsidRPr="00ED6412">
        <w:t xml:space="preserve">and excluding </w:t>
      </w:r>
      <w:r w:rsidR="00DE25A8" w:rsidRPr="00ED6412">
        <w:t xml:space="preserve">any </w:t>
      </w:r>
      <w:r w:rsidR="00594CF5" w:rsidRPr="00ED6412">
        <w:t>emission</w:t>
      </w:r>
      <w:r w:rsidR="00DE25A8" w:rsidRPr="00ED6412">
        <w:t>s</w:t>
      </w:r>
      <w:r w:rsidR="00594CF5" w:rsidRPr="00ED6412">
        <w:t xml:space="preserve"> and </w:t>
      </w:r>
      <w:r w:rsidR="00DE25A8" w:rsidRPr="00ED6412">
        <w:t xml:space="preserve">the </w:t>
      </w:r>
      <w:r w:rsidR="00594CF5" w:rsidRPr="00ED6412">
        <w:t>underestimation wind power cost</w:t>
      </w:r>
      <w:r w:rsidR="00DE25A8" w:rsidRPr="00ED6412">
        <w:t>. H</w:t>
      </w:r>
      <w:r w:rsidR="00123CD6" w:rsidRPr="00ED6412">
        <w:t xml:space="preserve">ere P1 and P2 are conventional powered generators, W1 and W2 are wind power powered generators and CG and DCG are charge and discharge power, respectively. </w:t>
      </w:r>
    </w:p>
    <w:p w14:paraId="0245ACB3" w14:textId="7436CD68" w:rsidR="00DE097B" w:rsidRPr="00ED6412" w:rsidRDefault="0035490C" w:rsidP="00DE097B">
      <w:pPr>
        <w:keepNext/>
        <w:spacing w:after="120"/>
      </w:pPr>
      <w:r w:rsidRPr="00ED6412">
        <w:rPr>
          <w:noProof/>
          <w:lang w:eastAsia="en-GB"/>
        </w:rPr>
        <w:drawing>
          <wp:inline distT="0" distB="0" distL="0" distR="0" wp14:anchorId="2B60EF54" wp14:editId="523A24DA">
            <wp:extent cx="5039360" cy="3499993"/>
            <wp:effectExtent l="0" t="0" r="0" b="5715"/>
            <wp:docPr id="35" name="Picture 35" descr="C:\Users\admin\Desktop\thesis\thesis plot\chap5\storage_hetzer\5.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Desktop\thesis\thesis plot\chap5\storage_hetzer\5.6.tif"/>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39360" cy="3499993"/>
                    </a:xfrm>
                    <a:prstGeom prst="rect">
                      <a:avLst/>
                    </a:prstGeom>
                    <a:noFill/>
                    <a:ln>
                      <a:noFill/>
                    </a:ln>
                  </pic:spPr>
                </pic:pic>
              </a:graphicData>
            </a:graphic>
          </wp:inline>
        </w:drawing>
      </w:r>
    </w:p>
    <w:p w14:paraId="5A6FDA5B" w14:textId="4B4BAAA0" w:rsidR="000125E1" w:rsidRPr="00ED6412" w:rsidRDefault="00DE097B" w:rsidP="00594CF5">
      <w:pPr>
        <w:pStyle w:val="Caption"/>
        <w:jc w:val="both"/>
      </w:pPr>
      <w:bookmarkStart w:id="322" w:name="_Ref497075467"/>
      <w:bookmarkStart w:id="323" w:name="_Toc523347900"/>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5</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6</w:t>
      </w:r>
      <w:r w:rsidR="00C47357">
        <w:rPr>
          <w:noProof/>
        </w:rPr>
        <w:fldChar w:fldCharType="end"/>
      </w:r>
      <w:bookmarkEnd w:id="322"/>
      <w:r w:rsidR="000125E1" w:rsidRPr="00ED6412">
        <w:t xml:space="preserve"> O</w:t>
      </w:r>
      <w:r w:rsidR="002C796A" w:rsidRPr="00ED6412">
        <w:t>ptimized power</w:t>
      </w:r>
      <w:r w:rsidR="000125E1" w:rsidRPr="00ED6412">
        <w:t xml:space="preserve"> outputs as a function of</w:t>
      </w:r>
      <w:r w:rsidR="00DE25A8" w:rsidRPr="00ED6412">
        <w:t xml:space="preserve"> </w:t>
      </w:r>
      <w:r w:rsidR="001A3B1A" w:rsidRPr="00ED6412">
        <w:t xml:space="preserve">the </w:t>
      </w:r>
      <w:r w:rsidR="000125E1" w:rsidRPr="00ED6412">
        <w:t xml:space="preserve">overestimation </w:t>
      </w:r>
      <w:r w:rsidR="009266A8" w:rsidRPr="00ED6412">
        <w:t>coefficient.</w:t>
      </w:r>
      <w:bookmarkEnd w:id="323"/>
    </w:p>
    <w:p w14:paraId="7AAAF6CC" w14:textId="4BE32E53" w:rsidR="002B59E0" w:rsidRPr="00ED6412" w:rsidRDefault="00123CD6" w:rsidP="002B59E0">
      <w:pPr>
        <w:rPr>
          <w:lang w:eastAsia="en-US"/>
        </w:rPr>
      </w:pPr>
      <w:r w:rsidRPr="00ED6412">
        <w:lastRenderedPageBreak/>
        <w:t xml:space="preserve">It can be seen from </w:t>
      </w:r>
      <w:r w:rsidRPr="00ED6412">
        <w:fldChar w:fldCharType="begin"/>
      </w:r>
      <w:r w:rsidRPr="00ED6412">
        <w:instrText xml:space="preserve"> REF _Ref497075467 \h </w:instrText>
      </w:r>
      <w:r w:rsidR="00A63E2B" w:rsidRPr="00ED6412">
        <w:instrText xml:space="preserve"> \* MERGEFORMAT </w:instrText>
      </w:r>
      <w:r w:rsidRPr="00ED6412">
        <w:fldChar w:fldCharType="separate"/>
      </w:r>
      <w:r w:rsidR="00C05E44" w:rsidRPr="00ED6412">
        <w:t xml:space="preserve">Figure </w:t>
      </w:r>
      <w:r w:rsidR="00C05E44">
        <w:rPr>
          <w:noProof/>
        </w:rPr>
        <w:t>5</w:t>
      </w:r>
      <w:r w:rsidR="00C05E44" w:rsidRPr="00ED6412">
        <w:rPr>
          <w:noProof/>
        </w:rPr>
        <w:t>.</w:t>
      </w:r>
      <w:r w:rsidR="00C05E44">
        <w:rPr>
          <w:noProof/>
        </w:rPr>
        <w:t>6</w:t>
      </w:r>
      <w:r w:rsidRPr="00ED6412">
        <w:fldChar w:fldCharType="end"/>
      </w:r>
      <w:r w:rsidRPr="00ED6412">
        <w:t xml:space="preserve"> that the system </w:t>
      </w:r>
      <w:r w:rsidR="007741CB" w:rsidRPr="00ED6412">
        <w:t xml:space="preserve">with ESS </w:t>
      </w:r>
      <w:r w:rsidRPr="00ED6412">
        <w:t>converge</w:t>
      </w:r>
      <w:r w:rsidR="00582896" w:rsidRPr="00ED6412">
        <w:t>s</w:t>
      </w:r>
      <w:r w:rsidRPr="00ED6412">
        <w:t xml:space="preserve"> to </w:t>
      </w:r>
      <w:r w:rsidR="00646799" w:rsidRPr="00ED6412">
        <w:t>a</w:t>
      </w:r>
      <w:r w:rsidR="007A5666" w:rsidRPr="00ED6412">
        <w:t xml:space="preserve"> stable state from a </w:t>
      </w:r>
      <w:r w:rsidRPr="00ED6412">
        <w:t>lower overestimation coefficient, which is 0.3 $/MWh</w:t>
      </w:r>
      <w:r w:rsidR="00B033D8" w:rsidRPr="00ED6412">
        <w:t>, compare</w:t>
      </w:r>
      <w:r w:rsidR="007A5666" w:rsidRPr="00ED6412">
        <w:t>d</w:t>
      </w:r>
      <w:r w:rsidR="00B033D8" w:rsidRPr="00ED6412">
        <w:t xml:space="preserve"> to the system without ESS</w:t>
      </w:r>
      <w:r w:rsidRPr="00ED6412">
        <w:t xml:space="preserve">. Both the conventional powered generators </w:t>
      </w:r>
      <w:r w:rsidR="009154EB" w:rsidRPr="00ED6412">
        <w:t xml:space="preserve">P1 and P2 </w:t>
      </w:r>
      <w:r w:rsidR="001A3B1A" w:rsidRPr="00ED6412">
        <w:t>remain</w:t>
      </w:r>
      <w:r w:rsidRPr="00ED6412">
        <w:t xml:space="preserve"> </w:t>
      </w:r>
      <w:r w:rsidR="007A5666" w:rsidRPr="00ED6412">
        <w:t>at</w:t>
      </w:r>
      <w:r w:rsidRPr="00ED6412">
        <w:t xml:space="preserve"> 0.2 MW</w:t>
      </w:r>
      <w:r w:rsidR="00AC472D" w:rsidRPr="00ED6412">
        <w:t>, which is the same as the low coefficient scenarios of the system without ESS</w:t>
      </w:r>
      <w:r w:rsidRPr="00ED6412">
        <w:t xml:space="preserve">. </w:t>
      </w:r>
      <w:r w:rsidR="00957BDA" w:rsidRPr="00ED6412">
        <w:t>The wind powered generators W1 and W2 start from 0.6 MW and 0 MW, respectively</w:t>
      </w:r>
      <w:r w:rsidR="007A5666" w:rsidRPr="00ED6412">
        <w:t xml:space="preserve"> and</w:t>
      </w:r>
      <w:r w:rsidR="00957BDA" w:rsidRPr="00ED6412">
        <w:t xml:space="preserve"> </w:t>
      </w:r>
      <w:r w:rsidR="001A3B1A" w:rsidRPr="00ED6412">
        <w:t>remain</w:t>
      </w:r>
      <w:r w:rsidR="00957BDA" w:rsidRPr="00ED6412">
        <w:t xml:space="preserve"> </w:t>
      </w:r>
      <w:r w:rsidR="007A5666" w:rsidRPr="00ED6412">
        <w:t>at</w:t>
      </w:r>
      <w:r w:rsidR="00957BDA" w:rsidRPr="00ED6412">
        <w:t xml:space="preserve"> approximate</w:t>
      </w:r>
      <w:r w:rsidR="001A3B1A" w:rsidRPr="00ED6412">
        <w:t>ly</w:t>
      </w:r>
      <w:r w:rsidR="00957BDA" w:rsidRPr="00ED6412">
        <w:t xml:space="preserve"> </w:t>
      </w:r>
      <w:r w:rsidR="007A5666" w:rsidRPr="00ED6412">
        <w:t xml:space="preserve">by </w:t>
      </w:r>
      <w:r w:rsidR="00957BDA" w:rsidRPr="00ED6412">
        <w:t>0.45 MW and 0.05 MW, respectively</w:t>
      </w:r>
      <w:r w:rsidR="00AC472D" w:rsidRPr="00ED6412">
        <w:t>, which is the same as the low coefficient scenarios of the system without</w:t>
      </w:r>
      <w:r w:rsidR="001A3B1A" w:rsidRPr="00ED6412">
        <w:t xml:space="preserve"> BESS</w:t>
      </w:r>
      <w:r w:rsidR="00957BDA" w:rsidRPr="00ED6412">
        <w:t>.</w:t>
      </w:r>
      <w:r w:rsidR="00215CE7" w:rsidRPr="00ED6412">
        <w:t xml:space="preserve"> There is no ESS charging CG in this scenario because </w:t>
      </w:r>
      <w:r w:rsidR="00E927EA" w:rsidRPr="00ED6412">
        <w:t>there is</w:t>
      </w:r>
      <w:r w:rsidR="00215CE7" w:rsidRPr="00ED6412">
        <w:t xml:space="preserve"> no underestimation cost. </w:t>
      </w:r>
      <w:r w:rsidR="002B59E0" w:rsidRPr="00ED6412">
        <w:t>The ESS discharge DCG is zero at an overestimation coefficient value of zero, and then it increases to 0.1 MW at higher overestimation coefficient values, which is the ESS power capacity, and this is because at a coefficient value of zero, under- and over-estimation costs are both equal to zero.</w:t>
      </w:r>
    </w:p>
    <w:p w14:paraId="45FF05BA" w14:textId="556C716C" w:rsidR="00DE097B" w:rsidRPr="00ED6412" w:rsidRDefault="00AC472D" w:rsidP="002327E8">
      <w:r w:rsidRPr="00ED6412">
        <w:t xml:space="preserve">As a result, the system with ESS </w:t>
      </w:r>
      <w:r w:rsidR="002327E8" w:rsidRPr="00ED6412">
        <w:t>shows the same</w:t>
      </w:r>
      <w:r w:rsidR="00FD2337" w:rsidRPr="00ED6412">
        <w:t xml:space="preserve"> general</w:t>
      </w:r>
      <w:r w:rsidR="002327E8" w:rsidRPr="00ED6412">
        <w:t xml:space="preserve"> feature</w:t>
      </w:r>
      <w:r w:rsidR="00FD2337" w:rsidRPr="00ED6412">
        <w:t>s</w:t>
      </w:r>
      <w:r w:rsidR="002327E8" w:rsidRPr="00ED6412">
        <w:t xml:space="preserve"> </w:t>
      </w:r>
      <w:r w:rsidR="00FD2337" w:rsidRPr="00ED6412">
        <w:t>as</w:t>
      </w:r>
      <w:r w:rsidR="002327E8" w:rsidRPr="00ED6412">
        <w:t xml:space="preserve"> the system without ESS at low overestimation</w:t>
      </w:r>
      <w:r w:rsidR="00A6357D" w:rsidRPr="00ED6412">
        <w:t xml:space="preserve"> cost</w:t>
      </w:r>
      <w:r w:rsidR="002327E8" w:rsidRPr="00ED6412">
        <w:t xml:space="preserve"> </w:t>
      </w:r>
      <w:r w:rsidR="002938F2" w:rsidRPr="00ED6412">
        <w:t>coefficients;</w:t>
      </w:r>
      <w:r w:rsidR="002327E8" w:rsidRPr="00ED6412">
        <w:t xml:space="preserve"> however, with </w:t>
      </w:r>
      <w:r w:rsidR="001E41C9" w:rsidRPr="00ED6412">
        <w:t>an</w:t>
      </w:r>
      <w:r w:rsidR="002327E8" w:rsidRPr="00ED6412">
        <w:t xml:space="preserve"> increase in the coefficients, the system with </w:t>
      </w:r>
      <w:r w:rsidR="001E41C9" w:rsidRPr="00ED6412">
        <w:t xml:space="preserve">the </w:t>
      </w:r>
      <w:r w:rsidR="002327E8" w:rsidRPr="00ED6412">
        <w:t>ESS still converges as</w:t>
      </w:r>
      <w:r w:rsidR="00E927EA" w:rsidRPr="00ED6412">
        <w:t xml:space="preserve"> it does</w:t>
      </w:r>
      <w:r w:rsidR="002327E8" w:rsidRPr="00ED6412">
        <w:t xml:space="preserve"> </w:t>
      </w:r>
      <w:r w:rsidR="001E41C9" w:rsidRPr="00ED6412">
        <w:t xml:space="preserve">at </w:t>
      </w:r>
      <w:r w:rsidR="002327E8" w:rsidRPr="00ED6412">
        <w:t>the low coefficients of the system without ESS.</w:t>
      </w:r>
      <w:r w:rsidR="00A6357D" w:rsidRPr="00ED6412">
        <w:t xml:space="preserve"> Therefore, the ESS reduces the impact of the </w:t>
      </w:r>
      <w:r w:rsidR="0060160D" w:rsidRPr="00ED6412">
        <w:t xml:space="preserve">overestimation cost coefficient and the uncertainty </w:t>
      </w:r>
      <w:r w:rsidR="00E927EA" w:rsidRPr="00ED6412">
        <w:t>in</w:t>
      </w:r>
      <w:r w:rsidR="0060160D" w:rsidRPr="00ED6412">
        <w:t xml:space="preserve"> the scheduled wind power.</w:t>
      </w:r>
    </w:p>
    <w:p w14:paraId="15D162ED" w14:textId="3C0381EE" w:rsidR="00E57C09" w:rsidRPr="00ED6412" w:rsidRDefault="00E57C09" w:rsidP="00A326F0">
      <w:pPr>
        <w:pStyle w:val="Heading4"/>
      </w:pPr>
      <w:bookmarkStart w:id="324" w:name="_Toc523347830"/>
      <w:r w:rsidRPr="00ED6412">
        <w:t xml:space="preserve">Power outputs as a function of </w:t>
      </w:r>
      <w:r w:rsidRPr="00ED6412">
        <w:rPr>
          <w:i/>
        </w:rPr>
        <w:t>k</w:t>
      </w:r>
      <w:r w:rsidR="0055125D" w:rsidRPr="00ED6412">
        <w:rPr>
          <w:vertAlign w:val="subscript"/>
        </w:rPr>
        <w:t>U</w:t>
      </w:r>
      <w:bookmarkEnd w:id="324"/>
    </w:p>
    <w:p w14:paraId="79BA53E7" w14:textId="5109F4DA" w:rsidR="002B59E0" w:rsidRPr="00ED6412" w:rsidRDefault="00952430" w:rsidP="002B59E0">
      <w:r w:rsidRPr="00ED6412">
        <w:fldChar w:fldCharType="begin"/>
      </w:r>
      <w:r w:rsidRPr="00ED6412">
        <w:instrText xml:space="preserve"> REF _Ref497133039 \h </w:instrText>
      </w:r>
      <w:r w:rsidR="00A63E2B" w:rsidRPr="00ED6412">
        <w:instrText xml:space="preserve"> \* MERGEFORMAT </w:instrText>
      </w:r>
      <w:r w:rsidRPr="00ED6412">
        <w:fldChar w:fldCharType="separate"/>
      </w:r>
      <w:r w:rsidR="00C05E44" w:rsidRPr="00ED6412">
        <w:t xml:space="preserve">Figure </w:t>
      </w:r>
      <w:r w:rsidR="00C05E44">
        <w:rPr>
          <w:noProof/>
        </w:rPr>
        <w:t>5</w:t>
      </w:r>
      <w:r w:rsidR="00C05E44" w:rsidRPr="00ED6412">
        <w:rPr>
          <w:noProof/>
        </w:rPr>
        <w:t>.</w:t>
      </w:r>
      <w:r w:rsidR="00C05E44">
        <w:rPr>
          <w:noProof/>
        </w:rPr>
        <w:t>7</w:t>
      </w:r>
      <w:r w:rsidRPr="00ED6412">
        <w:fldChar w:fldCharType="end"/>
      </w:r>
      <w:r w:rsidRPr="00ED6412">
        <w:t xml:space="preserve"> compares the optimized power outputs of the model </w:t>
      </w:r>
      <w:r w:rsidR="002B59E0" w:rsidRPr="00ED6412">
        <w:t>with and without an ESS, when considering the conventional power cost, scheduled and the underestimation wind power cost only, and excluding the emissions and the overestimation wind power cost.</w:t>
      </w:r>
    </w:p>
    <w:p w14:paraId="6077AD74" w14:textId="28623400" w:rsidR="00A80BB6" w:rsidRPr="00ED6412" w:rsidRDefault="00A80BB6" w:rsidP="002B59E0">
      <w:pPr>
        <w:rPr>
          <w:lang w:eastAsia="en-US"/>
        </w:rPr>
      </w:pPr>
      <w:r w:rsidRPr="00ED6412">
        <w:lastRenderedPageBreak/>
        <w:t xml:space="preserve">It can be clearly observed from </w:t>
      </w:r>
      <w:r w:rsidRPr="00ED6412">
        <w:fldChar w:fldCharType="begin"/>
      </w:r>
      <w:r w:rsidRPr="00ED6412">
        <w:instrText xml:space="preserve"> REF _Ref497133039 \h  \* MERGEFORMAT </w:instrText>
      </w:r>
      <w:r w:rsidRPr="00ED6412">
        <w:fldChar w:fldCharType="separate"/>
      </w:r>
      <w:r w:rsidR="00C05E44" w:rsidRPr="00ED6412">
        <w:t xml:space="preserve">Figure </w:t>
      </w:r>
      <w:r w:rsidR="00C05E44">
        <w:rPr>
          <w:noProof/>
        </w:rPr>
        <w:t>5</w:t>
      </w:r>
      <w:r w:rsidR="00C05E44" w:rsidRPr="00ED6412">
        <w:rPr>
          <w:noProof/>
        </w:rPr>
        <w:t>.</w:t>
      </w:r>
      <w:r w:rsidR="00C05E44">
        <w:rPr>
          <w:noProof/>
        </w:rPr>
        <w:t>7</w:t>
      </w:r>
      <w:r w:rsidRPr="00ED6412">
        <w:fldChar w:fldCharType="end"/>
      </w:r>
      <w:r w:rsidRPr="00ED6412">
        <w:t xml:space="preserve"> that the P1, P1, W1 and W2 of the system with ESS are overlapped with these power outputs of the system without ESS. The CG is zero at an underestimation cost coefficient of zero, and then increases immediately to 0.1 MW. There is no DCG in this scenario due to there being no overestimation cost. </w:t>
      </w:r>
    </w:p>
    <w:p w14:paraId="5B5C27C5" w14:textId="51CBC77C" w:rsidR="00DE097B" w:rsidRPr="00ED6412" w:rsidRDefault="00877DB8" w:rsidP="002B59E0">
      <w:r w:rsidRPr="00ED6412">
        <w:rPr>
          <w:noProof/>
          <w:lang w:eastAsia="en-GB"/>
        </w:rPr>
        <w:drawing>
          <wp:inline distT="0" distB="0" distL="0" distR="0" wp14:anchorId="32364588" wp14:editId="1952FD21">
            <wp:extent cx="5039360" cy="3499993"/>
            <wp:effectExtent l="0" t="0" r="0" b="5715"/>
            <wp:docPr id="38" name="Picture 38" descr="C:\Users\admin\Desktop\thesis\thesis plot\chap5\storage_hetzer\5.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min\Desktop\thesis\thesis plot\chap5\storage_hetzer\5.7.tif"/>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360" cy="3499993"/>
                    </a:xfrm>
                    <a:prstGeom prst="rect">
                      <a:avLst/>
                    </a:prstGeom>
                    <a:noFill/>
                    <a:ln>
                      <a:noFill/>
                    </a:ln>
                  </pic:spPr>
                </pic:pic>
              </a:graphicData>
            </a:graphic>
          </wp:inline>
        </w:drawing>
      </w:r>
    </w:p>
    <w:p w14:paraId="37A066F8" w14:textId="3E1C7F10" w:rsidR="00441ACE" w:rsidRPr="00ED6412" w:rsidRDefault="00DE097B" w:rsidP="00594CF5">
      <w:pPr>
        <w:pStyle w:val="Caption"/>
        <w:jc w:val="both"/>
      </w:pPr>
      <w:bookmarkStart w:id="325" w:name="_Ref497133039"/>
      <w:bookmarkStart w:id="326" w:name="_Toc523347901"/>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5</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7</w:t>
      </w:r>
      <w:r w:rsidR="00C47357">
        <w:rPr>
          <w:noProof/>
        </w:rPr>
        <w:fldChar w:fldCharType="end"/>
      </w:r>
      <w:bookmarkEnd w:id="325"/>
      <w:r w:rsidR="00441ACE" w:rsidRPr="00ED6412">
        <w:t xml:space="preserve"> </w:t>
      </w:r>
      <w:r w:rsidR="002C796A" w:rsidRPr="00ED6412">
        <w:t xml:space="preserve">Optimized power outputs </w:t>
      </w:r>
      <w:r w:rsidR="00441ACE" w:rsidRPr="00ED6412">
        <w:t xml:space="preserve">as a function </w:t>
      </w:r>
      <w:r w:rsidR="00D53968" w:rsidRPr="00ED6412">
        <w:t xml:space="preserve">of the </w:t>
      </w:r>
      <w:r w:rsidR="00441ACE" w:rsidRPr="00ED6412">
        <w:t xml:space="preserve">underestimation </w:t>
      </w:r>
      <w:r w:rsidR="009266A8" w:rsidRPr="00ED6412">
        <w:t>coefficient</w:t>
      </w:r>
      <w:r w:rsidR="00441ACE" w:rsidRPr="00ED6412">
        <w:t>.</w:t>
      </w:r>
      <w:bookmarkEnd w:id="326"/>
    </w:p>
    <w:p w14:paraId="0782D0BB" w14:textId="5350E4DB" w:rsidR="00176B95" w:rsidRPr="00ED6412" w:rsidRDefault="00E30DAF" w:rsidP="00E40EA5">
      <w:r w:rsidRPr="00ED6412">
        <w:t>Th</w:t>
      </w:r>
      <w:r w:rsidR="0055420A" w:rsidRPr="00ED6412">
        <w:t>e performance of the system with ESS is very similar to the system wi</w:t>
      </w:r>
      <w:r w:rsidR="00F3325C" w:rsidRPr="00ED6412">
        <w:t>thout ESS</w:t>
      </w:r>
      <w:r w:rsidRPr="00ED6412">
        <w:t xml:space="preserve"> </w:t>
      </w:r>
      <w:r w:rsidR="007A014D" w:rsidRPr="00ED6412">
        <w:t xml:space="preserve">and this is </w:t>
      </w:r>
      <w:r w:rsidRPr="00ED6412">
        <w:t xml:space="preserve">because </w:t>
      </w:r>
      <w:r w:rsidR="00505CB5" w:rsidRPr="00ED6412">
        <w:t xml:space="preserve">the </w:t>
      </w:r>
      <w:r w:rsidR="0016043D" w:rsidRPr="00ED6412">
        <w:t>ESS charges</w:t>
      </w:r>
      <w:r w:rsidR="00600F75" w:rsidRPr="00ED6412">
        <w:t xml:space="preserve"> from the wasted wind power</w:t>
      </w:r>
      <w:r w:rsidR="00E40EA5" w:rsidRPr="00ED6412">
        <w:t xml:space="preserve"> and </w:t>
      </w:r>
      <w:r w:rsidR="00D53968" w:rsidRPr="00ED6412">
        <w:t xml:space="preserve">it </w:t>
      </w:r>
      <w:r w:rsidR="00E40EA5" w:rsidRPr="00ED6412">
        <w:t>is</w:t>
      </w:r>
      <w:r w:rsidR="00600F75" w:rsidRPr="00ED6412">
        <w:t xml:space="preserve"> not considered in the system demand.</w:t>
      </w:r>
      <w:r w:rsidR="00E40EA5" w:rsidRPr="00ED6412">
        <w:t xml:space="preserve"> Therefore the demand still comes from the P1, P1, W1 and W2, which is the same as </w:t>
      </w:r>
      <w:r w:rsidR="007A014D" w:rsidRPr="00ED6412">
        <w:t xml:space="preserve">in </w:t>
      </w:r>
      <w:r w:rsidR="00E40EA5" w:rsidRPr="00ED6412">
        <w:t xml:space="preserve">the system without ESS. In addition, the </w:t>
      </w:r>
      <w:r w:rsidR="00E40EA5" w:rsidRPr="00ED6412">
        <w:lastRenderedPageBreak/>
        <w:t xml:space="preserve">difference in </w:t>
      </w:r>
      <w:r w:rsidR="007A014D" w:rsidRPr="00ED6412">
        <w:t xml:space="preserve">the </w:t>
      </w:r>
      <w:r w:rsidR="00E40EA5" w:rsidRPr="00ED6412">
        <w:t xml:space="preserve">total cost is </w:t>
      </w:r>
      <w:r w:rsidR="007A014D" w:rsidRPr="00ED6412">
        <w:t>due to the reduction</w:t>
      </w:r>
      <w:r w:rsidR="00E40EA5" w:rsidRPr="00ED6412">
        <w:t xml:space="preserve"> in</w:t>
      </w:r>
      <w:r w:rsidR="007A014D" w:rsidRPr="00ED6412">
        <w:t xml:space="preserve"> the</w:t>
      </w:r>
      <w:r w:rsidR="00E40EA5" w:rsidRPr="00ED6412">
        <w:t xml:space="preserve"> underestimation </w:t>
      </w:r>
      <w:r w:rsidR="002B59E0" w:rsidRPr="00ED6412">
        <w:t>in the</w:t>
      </w:r>
      <w:r w:rsidR="00D53968" w:rsidRPr="00ED6412">
        <w:t xml:space="preserve"> </w:t>
      </w:r>
      <w:r w:rsidR="00E40EA5" w:rsidRPr="00ED6412">
        <w:t>wind power cost.</w:t>
      </w:r>
    </w:p>
    <w:p w14:paraId="4C6873EC" w14:textId="34C63370" w:rsidR="00216F85" w:rsidRPr="00ED6412" w:rsidRDefault="00216F85" w:rsidP="00A326F0">
      <w:pPr>
        <w:pStyle w:val="Heading4"/>
      </w:pPr>
      <w:bookmarkStart w:id="327" w:name="_Toc523347831"/>
      <w:r w:rsidRPr="00ED6412">
        <w:t>The total cost</w:t>
      </w:r>
      <w:bookmarkEnd w:id="327"/>
      <w:r w:rsidRPr="00ED6412">
        <w:t xml:space="preserve"> </w:t>
      </w:r>
    </w:p>
    <w:p w14:paraId="61454631" w14:textId="4C77FBEB" w:rsidR="00E40EA5" w:rsidRPr="00ED6412" w:rsidRDefault="00EE552A" w:rsidP="00EE552A">
      <w:r w:rsidRPr="00ED6412">
        <w:fldChar w:fldCharType="begin"/>
      </w:r>
      <w:r w:rsidRPr="00ED6412">
        <w:instrText xml:space="preserve"> REF _Ref497136054 \h </w:instrText>
      </w:r>
      <w:r w:rsidR="00A63E2B" w:rsidRPr="00ED6412">
        <w:instrText xml:space="preserve"> \* MERGEFORMAT </w:instrText>
      </w:r>
      <w:r w:rsidRPr="00ED6412">
        <w:fldChar w:fldCharType="separate"/>
      </w:r>
      <w:r w:rsidR="00C05E44" w:rsidRPr="00ED6412">
        <w:t xml:space="preserve">Figure </w:t>
      </w:r>
      <w:r w:rsidR="00C05E44">
        <w:rPr>
          <w:noProof/>
        </w:rPr>
        <w:t>5</w:t>
      </w:r>
      <w:r w:rsidR="00C05E44" w:rsidRPr="00ED6412">
        <w:rPr>
          <w:noProof/>
        </w:rPr>
        <w:t>.</w:t>
      </w:r>
      <w:r w:rsidR="00C05E44">
        <w:rPr>
          <w:noProof/>
        </w:rPr>
        <w:t>8</w:t>
      </w:r>
      <w:r w:rsidRPr="00ED6412">
        <w:fldChar w:fldCharType="end"/>
      </w:r>
      <w:r w:rsidRPr="00ED6412">
        <w:t xml:space="preserve"> </w:t>
      </w:r>
      <w:r w:rsidR="00287851" w:rsidRPr="00ED6412">
        <w:t>show</w:t>
      </w:r>
      <w:r w:rsidRPr="00ED6412">
        <w:t xml:space="preserve">s the total cost of the system </w:t>
      </w:r>
      <w:r w:rsidR="006F5FAE" w:rsidRPr="00ED6412">
        <w:t>for</w:t>
      </w:r>
      <w:r w:rsidRPr="00ED6412">
        <w:t xml:space="preserve"> both under</w:t>
      </w:r>
      <w:r w:rsidR="006F5FAE" w:rsidRPr="00ED6412">
        <w:t>-</w:t>
      </w:r>
      <w:r w:rsidRPr="00ED6412">
        <w:t xml:space="preserve"> </w:t>
      </w:r>
      <w:r w:rsidR="006F5FAE" w:rsidRPr="00ED6412">
        <w:t>and over-</w:t>
      </w:r>
      <w:r w:rsidRPr="00ED6412">
        <w:t xml:space="preserve">estimation wind power cost and shows the surface of the cost with </w:t>
      </w:r>
      <w:r w:rsidR="002B59E0" w:rsidRPr="00ED6412">
        <w:rPr>
          <w:i/>
        </w:rPr>
        <w:t>k</w:t>
      </w:r>
      <w:r w:rsidR="00073A80" w:rsidRPr="00ED6412">
        <w:rPr>
          <w:vertAlign w:val="subscript"/>
        </w:rPr>
        <w:t>U</w:t>
      </w:r>
      <w:r w:rsidR="002B59E0" w:rsidRPr="00ED6412">
        <w:t xml:space="preserve"> and </w:t>
      </w:r>
      <w:r w:rsidR="002B59E0" w:rsidRPr="00ED6412">
        <w:rPr>
          <w:i/>
        </w:rPr>
        <w:t>k</w:t>
      </w:r>
      <w:r w:rsidR="00073A80" w:rsidRPr="00ED6412">
        <w:rPr>
          <w:vertAlign w:val="subscript"/>
        </w:rPr>
        <w:t>O</w:t>
      </w:r>
      <w:r w:rsidR="002B59E0" w:rsidRPr="00ED6412">
        <w:t xml:space="preserve"> </w:t>
      </w:r>
      <w:r w:rsidRPr="00ED6412">
        <w:t>vary</w:t>
      </w:r>
      <w:r w:rsidR="007659CE" w:rsidRPr="00ED6412">
        <w:t>ing</w:t>
      </w:r>
      <w:r w:rsidRPr="00ED6412">
        <w:t xml:space="preserve"> from 0 to 10 $/MWh.</w:t>
      </w:r>
    </w:p>
    <w:p w14:paraId="3E68A304" w14:textId="38632B9A" w:rsidR="00DE097B" w:rsidRPr="00ED6412" w:rsidRDefault="00D037BC" w:rsidP="00DE097B">
      <w:pPr>
        <w:keepNext/>
        <w:spacing w:after="120"/>
      </w:pPr>
      <w:r w:rsidRPr="00ED6412">
        <w:rPr>
          <w:noProof/>
          <w:lang w:eastAsia="en-GB"/>
        </w:rPr>
        <w:drawing>
          <wp:inline distT="0" distB="0" distL="0" distR="0" wp14:anchorId="6FB541BF" wp14:editId="0DE1EE35">
            <wp:extent cx="5040000" cy="4288941"/>
            <wp:effectExtent l="0" t="0" r="8255" b="0"/>
            <wp:docPr id="15" name="Picture 15" descr="C:\Users\admin\Desktop\thesis\thesis plot\chap5\storage_hetzer\5.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esktop\thesis\thesis plot\chap5\storage_hetzer\5.8.tif"/>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5671" r="4359"/>
                    <a:stretch/>
                  </pic:blipFill>
                  <pic:spPr bwMode="auto">
                    <a:xfrm>
                      <a:off x="0" y="0"/>
                      <a:ext cx="5040000" cy="4288941"/>
                    </a:xfrm>
                    <a:prstGeom prst="rect">
                      <a:avLst/>
                    </a:prstGeom>
                    <a:noFill/>
                    <a:ln>
                      <a:noFill/>
                    </a:ln>
                    <a:extLst>
                      <a:ext uri="{53640926-AAD7-44D8-BBD7-CCE9431645EC}">
                        <a14:shadowObscured xmlns:a14="http://schemas.microsoft.com/office/drawing/2010/main"/>
                      </a:ext>
                    </a:extLst>
                  </pic:spPr>
                </pic:pic>
              </a:graphicData>
            </a:graphic>
          </wp:inline>
        </w:drawing>
      </w:r>
    </w:p>
    <w:p w14:paraId="47DED75C" w14:textId="39E32DA7" w:rsidR="00176B95" w:rsidRPr="00ED6412" w:rsidRDefault="00DE097B" w:rsidP="00DE097B">
      <w:pPr>
        <w:pStyle w:val="Caption"/>
        <w:jc w:val="both"/>
      </w:pPr>
      <w:bookmarkStart w:id="328" w:name="_Ref497136054"/>
      <w:bookmarkStart w:id="329" w:name="_Toc523347902"/>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5</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8</w:t>
      </w:r>
      <w:r w:rsidR="00C47357">
        <w:rPr>
          <w:noProof/>
        </w:rPr>
        <w:fldChar w:fldCharType="end"/>
      </w:r>
      <w:bookmarkEnd w:id="328"/>
      <w:r w:rsidR="00441ACE" w:rsidRPr="00ED6412">
        <w:t xml:space="preserve"> The total cost with different under</w:t>
      </w:r>
      <w:r w:rsidR="00E953A5" w:rsidRPr="00ED6412">
        <w:t>- and over-</w:t>
      </w:r>
      <w:r w:rsidR="00441ACE" w:rsidRPr="00ED6412">
        <w:t xml:space="preserve">estimation </w:t>
      </w:r>
      <w:r w:rsidR="00582277" w:rsidRPr="00ED6412">
        <w:t xml:space="preserve">coefficients </w:t>
      </w:r>
      <w:r w:rsidR="00441ACE" w:rsidRPr="00ED6412">
        <w:t>that vary from 0 to 10 $/MWh.</w:t>
      </w:r>
      <w:bookmarkEnd w:id="329"/>
    </w:p>
    <w:p w14:paraId="6B337105" w14:textId="4991E988" w:rsidR="001B03E5" w:rsidRPr="00ED6412" w:rsidRDefault="00A449D9" w:rsidP="00A449D9">
      <w:r w:rsidRPr="00ED6412">
        <w:rPr>
          <w:lang w:eastAsia="en-US"/>
        </w:rPr>
        <w:lastRenderedPageBreak/>
        <w:t xml:space="preserve"> </w:t>
      </w:r>
      <w:r w:rsidR="002B59E0" w:rsidRPr="00ED6412">
        <w:t xml:space="preserve">The behaviour illustrated in </w:t>
      </w:r>
      <w:r w:rsidR="00E2480E" w:rsidRPr="00ED6412">
        <w:fldChar w:fldCharType="begin"/>
      </w:r>
      <w:r w:rsidR="00E2480E" w:rsidRPr="00ED6412">
        <w:instrText xml:space="preserve"> REF _Ref497136054 \h </w:instrText>
      </w:r>
      <w:r w:rsidR="00A63E2B" w:rsidRPr="00ED6412">
        <w:instrText xml:space="preserve"> \* MERGEFORMAT </w:instrText>
      </w:r>
      <w:r w:rsidR="00E2480E" w:rsidRPr="00ED6412">
        <w:fldChar w:fldCharType="separate"/>
      </w:r>
      <w:r w:rsidR="00C05E44" w:rsidRPr="00ED6412">
        <w:t xml:space="preserve">Figure </w:t>
      </w:r>
      <w:r w:rsidR="00C05E44">
        <w:rPr>
          <w:noProof/>
        </w:rPr>
        <w:t>5</w:t>
      </w:r>
      <w:r w:rsidR="00C05E44" w:rsidRPr="00ED6412">
        <w:rPr>
          <w:noProof/>
        </w:rPr>
        <w:t>.</w:t>
      </w:r>
      <w:r w:rsidR="00C05E44">
        <w:rPr>
          <w:noProof/>
        </w:rPr>
        <w:t>8</w:t>
      </w:r>
      <w:r w:rsidR="00E2480E" w:rsidRPr="00ED6412">
        <w:fldChar w:fldCharType="end"/>
      </w:r>
      <w:r w:rsidR="00E2480E" w:rsidRPr="00ED6412">
        <w:t xml:space="preserve"> </w:t>
      </w:r>
      <w:r w:rsidR="002B59E0" w:rsidRPr="00ED6412">
        <w:t xml:space="preserve">is dominated by the value of the underestimation coefficient, with an approximate linear dependence of the total cost on this coefficient. The influence of increasing the overestimation coefficient is more subtle, having no effect at an underestimation coefficient of zero, and having a slight negative dependence of cost at low values of the underestimation coefficient. It then switches to a positive dependence of cost at higher underestimation </w:t>
      </w:r>
      <w:r w:rsidR="00804428" w:rsidRPr="00ED6412">
        <w:t>coefficients that</w:t>
      </w:r>
      <w:r w:rsidR="002B59E0" w:rsidRPr="00ED6412">
        <w:t xml:space="preserve"> becomes more pronounced the higher is the underestimation coefficient.</w:t>
      </w:r>
    </w:p>
    <w:p w14:paraId="57A07A75" w14:textId="47130A20" w:rsidR="00A06BF3" w:rsidRPr="00ED6412" w:rsidRDefault="00A06BF3" w:rsidP="00A326F0">
      <w:pPr>
        <w:pStyle w:val="Heading4"/>
      </w:pPr>
      <w:bookmarkStart w:id="330" w:name="_Toc523347832"/>
      <w:r w:rsidRPr="00ED6412">
        <w:t>ESS charging status</w:t>
      </w:r>
      <w:bookmarkEnd w:id="330"/>
    </w:p>
    <w:p w14:paraId="0905D33A" w14:textId="063F22CB" w:rsidR="009562F7" w:rsidRPr="00ED6412" w:rsidRDefault="009562F7" w:rsidP="009562F7">
      <w:pPr>
        <w:rPr>
          <w:lang w:eastAsia="en-US"/>
        </w:rPr>
      </w:pPr>
      <w:r w:rsidRPr="00ED6412">
        <w:rPr>
          <w:lang w:eastAsia="en-US"/>
        </w:rPr>
        <w:t xml:space="preserve">In addition, </w:t>
      </w:r>
      <w:r w:rsidRPr="00ED6412">
        <w:rPr>
          <w:lang w:eastAsia="en-US"/>
        </w:rPr>
        <w:fldChar w:fldCharType="begin"/>
      </w:r>
      <w:r w:rsidRPr="00ED6412">
        <w:rPr>
          <w:lang w:eastAsia="en-US"/>
        </w:rPr>
        <w:instrText xml:space="preserve"> REF _Ref497138224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Figure </w:t>
      </w:r>
      <w:r w:rsidR="00C05E44">
        <w:rPr>
          <w:noProof/>
        </w:rPr>
        <w:t>5</w:t>
      </w:r>
      <w:r w:rsidR="00C05E44" w:rsidRPr="00ED6412">
        <w:rPr>
          <w:noProof/>
        </w:rPr>
        <w:t>.</w:t>
      </w:r>
      <w:r w:rsidR="00C05E44">
        <w:rPr>
          <w:noProof/>
        </w:rPr>
        <w:t>9</w:t>
      </w:r>
      <w:r w:rsidRPr="00ED6412">
        <w:rPr>
          <w:lang w:eastAsia="en-US"/>
        </w:rPr>
        <w:fldChar w:fldCharType="end"/>
      </w:r>
      <w:r w:rsidRPr="00ED6412">
        <w:rPr>
          <w:lang w:eastAsia="en-US"/>
        </w:rPr>
        <w:t xml:space="preserve"> shows the ESS charging status when varying the under- and over-estimation coefficients from 0 to 10 $/MWh. The negative in the charging status is a discharge.</w:t>
      </w:r>
    </w:p>
    <w:p w14:paraId="47E7BFCE" w14:textId="1D011B03" w:rsidR="00452B13" w:rsidRPr="00ED6412" w:rsidRDefault="00252BDF" w:rsidP="00252BDF">
      <w:r w:rsidRPr="00ED6412">
        <w:t>From</w:t>
      </w:r>
      <w:r w:rsidRPr="00ED6412">
        <w:rPr>
          <w:lang w:eastAsia="en-US"/>
        </w:rPr>
        <w:t xml:space="preserve"> </w:t>
      </w:r>
      <w:r w:rsidR="005D16E9" w:rsidRPr="00ED6412">
        <w:rPr>
          <w:lang w:eastAsia="en-US"/>
        </w:rPr>
        <w:fldChar w:fldCharType="begin"/>
      </w:r>
      <w:r w:rsidR="005D16E9" w:rsidRPr="00ED6412">
        <w:rPr>
          <w:lang w:eastAsia="en-US"/>
        </w:rPr>
        <w:instrText xml:space="preserve"> REF _Ref497138224 \h </w:instrText>
      </w:r>
      <w:r w:rsidRPr="00ED6412">
        <w:rPr>
          <w:lang w:eastAsia="en-US"/>
        </w:rPr>
        <w:instrText xml:space="preserve"> \* MERGEFORMAT </w:instrText>
      </w:r>
      <w:r w:rsidR="005D16E9" w:rsidRPr="00ED6412">
        <w:rPr>
          <w:lang w:eastAsia="en-US"/>
        </w:rPr>
      </w:r>
      <w:r w:rsidR="005D16E9" w:rsidRPr="00ED6412">
        <w:rPr>
          <w:lang w:eastAsia="en-US"/>
        </w:rPr>
        <w:fldChar w:fldCharType="separate"/>
      </w:r>
      <w:r w:rsidR="00C05E44" w:rsidRPr="00ED6412">
        <w:t xml:space="preserve">Figure </w:t>
      </w:r>
      <w:r w:rsidR="00C05E44">
        <w:rPr>
          <w:noProof/>
        </w:rPr>
        <w:t>5</w:t>
      </w:r>
      <w:r w:rsidR="00C05E44" w:rsidRPr="00ED6412">
        <w:rPr>
          <w:noProof/>
        </w:rPr>
        <w:t>.</w:t>
      </w:r>
      <w:r w:rsidR="00C05E44">
        <w:rPr>
          <w:noProof/>
        </w:rPr>
        <w:t>9</w:t>
      </w:r>
      <w:r w:rsidR="005D16E9" w:rsidRPr="00ED6412">
        <w:rPr>
          <w:lang w:eastAsia="en-US"/>
        </w:rPr>
        <w:fldChar w:fldCharType="end"/>
      </w:r>
      <w:r w:rsidRPr="00ED6412">
        <w:t>, it can be seen that for the vast majority of the combinations of under-estimation and over-estimation coefficients, that the ESS charges at a constant rate of 0.1 MW. There is a single point with both coefficient values of zero, where the ESS is idle, and a narrow range at or close to an under-estimation coefficient of zero, where if the over-estimation coefficient is non-zero, the ESS discharges at a constant rate of 0.1 MW. Thus the actual values of the under and overestimation coefficients determine the behaviour, but only between 3 distinct states of uniform charge, idle, and uniform discharge</w:t>
      </w:r>
      <w:r w:rsidR="00CE2A60" w:rsidRPr="00ED6412">
        <w:t>.</w:t>
      </w:r>
    </w:p>
    <w:p w14:paraId="586FD0C6" w14:textId="77777777" w:rsidR="009562F7" w:rsidRPr="00ED6412" w:rsidRDefault="009562F7" w:rsidP="009562F7">
      <w:pPr>
        <w:keepNext/>
      </w:pPr>
      <w:r w:rsidRPr="00ED6412">
        <w:rPr>
          <w:noProof/>
          <w:lang w:eastAsia="en-GB"/>
        </w:rPr>
        <w:lastRenderedPageBreak/>
        <w:drawing>
          <wp:inline distT="0" distB="0" distL="0" distR="0" wp14:anchorId="78FC5279" wp14:editId="02F4DDA1">
            <wp:extent cx="5040000" cy="4979356"/>
            <wp:effectExtent l="0" t="0" r="8255" b="0"/>
            <wp:docPr id="6" name="Picture 6" descr="C:\Users\admin\Desktop\thesis\thesis plot\chap5\storage_hetzer\5.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thesis\thesis plot\chap5\storage_hetzer\5.9.tif"/>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10396" r="12110"/>
                    <a:stretch/>
                  </pic:blipFill>
                  <pic:spPr bwMode="auto">
                    <a:xfrm>
                      <a:off x="0" y="0"/>
                      <a:ext cx="5040000" cy="4979356"/>
                    </a:xfrm>
                    <a:prstGeom prst="rect">
                      <a:avLst/>
                    </a:prstGeom>
                    <a:noFill/>
                    <a:ln>
                      <a:noFill/>
                    </a:ln>
                    <a:extLst>
                      <a:ext uri="{53640926-AAD7-44D8-BBD7-CCE9431645EC}">
                        <a14:shadowObscured xmlns:a14="http://schemas.microsoft.com/office/drawing/2010/main"/>
                      </a:ext>
                    </a:extLst>
                  </pic:spPr>
                </pic:pic>
              </a:graphicData>
            </a:graphic>
          </wp:inline>
        </w:drawing>
      </w:r>
    </w:p>
    <w:p w14:paraId="2C33C379" w14:textId="2781AE59" w:rsidR="009562F7" w:rsidRPr="00ED6412" w:rsidRDefault="009562F7" w:rsidP="009562F7">
      <w:pPr>
        <w:pStyle w:val="Caption"/>
        <w:jc w:val="both"/>
      </w:pPr>
      <w:bookmarkStart w:id="331" w:name="_Ref497138224"/>
      <w:bookmarkStart w:id="332" w:name="_Toc523347903"/>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5</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9</w:t>
      </w:r>
      <w:r w:rsidR="00C47357">
        <w:rPr>
          <w:noProof/>
        </w:rPr>
        <w:fldChar w:fldCharType="end"/>
      </w:r>
      <w:bookmarkEnd w:id="331"/>
      <w:r w:rsidRPr="00ED6412">
        <w:t xml:space="preserve"> ESS charging status with different under- and over-estimation coefficients that vary from 0 to 10 $/MWh.</w:t>
      </w:r>
      <w:bookmarkEnd w:id="332"/>
    </w:p>
    <w:p w14:paraId="01EE3C18" w14:textId="547EBC09" w:rsidR="00A06BF3" w:rsidRPr="00ED6412" w:rsidRDefault="00A06BF3" w:rsidP="00A326F0">
      <w:pPr>
        <w:pStyle w:val="Heading4"/>
      </w:pPr>
      <w:bookmarkStart w:id="333" w:name="_Toc523347833"/>
      <w:r w:rsidRPr="00ED6412">
        <w:t>Scheduled wind power</w:t>
      </w:r>
      <w:bookmarkEnd w:id="333"/>
      <w:r w:rsidRPr="00ED6412">
        <w:t xml:space="preserve"> </w:t>
      </w:r>
    </w:p>
    <w:p w14:paraId="5B7B7E09" w14:textId="3C4707D6" w:rsidR="00A25E52" w:rsidRPr="00ED6412" w:rsidRDefault="00317C78" w:rsidP="00300EAB">
      <w:pPr>
        <w:rPr>
          <w:lang w:eastAsia="en-US"/>
        </w:rPr>
      </w:pPr>
      <w:r w:rsidRPr="00ED6412">
        <w:rPr>
          <w:lang w:eastAsia="en-US"/>
        </w:rPr>
        <w:t xml:space="preserve">Figures </w:t>
      </w:r>
      <w:r w:rsidR="006172BF" w:rsidRPr="00ED6412">
        <w:rPr>
          <w:lang w:eastAsia="en-US"/>
        </w:rPr>
        <w:fldChar w:fldCharType="begin"/>
      </w:r>
      <w:r w:rsidR="006172BF" w:rsidRPr="00ED6412">
        <w:rPr>
          <w:lang w:eastAsia="en-US"/>
        </w:rPr>
        <w:instrText xml:space="preserve"> QUOTE </w:instrText>
      </w:r>
      <w:r w:rsidR="003B252D" w:rsidRPr="00ED6412">
        <w:rPr>
          <w:lang w:eastAsia="en-US"/>
        </w:rPr>
        <w:fldChar w:fldCharType="begin"/>
      </w:r>
      <w:r w:rsidR="003B252D" w:rsidRPr="00ED6412">
        <w:rPr>
          <w:lang w:eastAsia="en-US"/>
        </w:rPr>
        <w:instrText xml:space="preserve"> REF _Ref497148070 \h </w:instrText>
      </w:r>
      <w:r w:rsidR="00A63E2B" w:rsidRPr="00ED6412">
        <w:rPr>
          <w:lang w:eastAsia="en-US"/>
        </w:rPr>
        <w:instrText xml:space="preserve"> \* MERGEFORMAT </w:instrText>
      </w:r>
      <w:r w:rsidR="003B252D" w:rsidRPr="00ED6412">
        <w:rPr>
          <w:lang w:eastAsia="en-US"/>
        </w:rPr>
      </w:r>
      <w:r w:rsidR="003B252D" w:rsidRPr="00ED6412">
        <w:rPr>
          <w:lang w:eastAsia="en-US"/>
        </w:rPr>
        <w:fldChar w:fldCharType="separate"/>
      </w:r>
      <w:r w:rsidR="00C05E44" w:rsidRPr="00ED6412">
        <w:instrText xml:space="preserve">Figure </w:instrText>
      </w:r>
      <w:r w:rsidR="00C05E44">
        <w:rPr>
          <w:noProof/>
        </w:rPr>
        <w:instrText>5</w:instrText>
      </w:r>
      <w:r w:rsidR="00C05E44" w:rsidRPr="00ED6412">
        <w:rPr>
          <w:noProof/>
        </w:rPr>
        <w:instrText>.</w:instrText>
      </w:r>
      <w:r w:rsidR="00C05E44">
        <w:rPr>
          <w:noProof/>
        </w:rPr>
        <w:instrText>10</w:instrText>
      </w:r>
      <w:r w:rsidR="003B252D" w:rsidRPr="00ED6412">
        <w:rPr>
          <w:lang w:eastAsia="en-US"/>
        </w:rPr>
        <w:fldChar w:fldCharType="end"/>
      </w:r>
      <w:r w:rsidR="006172BF" w:rsidRPr="00ED6412">
        <w:rPr>
          <w:lang w:eastAsia="en-US"/>
        </w:rPr>
        <w:instrText xml:space="preserve"> \# 0.00 </w:instrText>
      </w:r>
      <w:r w:rsidR="006172BF" w:rsidRPr="00ED6412">
        <w:rPr>
          <w:lang w:eastAsia="en-US"/>
        </w:rPr>
        <w:fldChar w:fldCharType="separate"/>
      </w:r>
      <w:r w:rsidR="00C05E44">
        <w:rPr>
          <w:lang w:eastAsia="en-US"/>
        </w:rPr>
        <w:t>5.10</w:t>
      </w:r>
      <w:r w:rsidR="006172BF" w:rsidRPr="00ED6412">
        <w:rPr>
          <w:lang w:eastAsia="en-US"/>
        </w:rPr>
        <w:fldChar w:fldCharType="end"/>
      </w:r>
      <w:r w:rsidR="003B252D" w:rsidRPr="00ED6412">
        <w:rPr>
          <w:lang w:eastAsia="en-US"/>
        </w:rPr>
        <w:t xml:space="preserve"> and </w:t>
      </w:r>
      <w:r w:rsidRPr="00ED6412">
        <w:rPr>
          <w:lang w:eastAsia="en-US"/>
        </w:rPr>
        <w:fldChar w:fldCharType="begin"/>
      </w:r>
      <w:r w:rsidRPr="00ED6412">
        <w:rPr>
          <w:lang w:eastAsia="en-US"/>
        </w:rPr>
        <w:instrText xml:space="preserve"> QUOTE </w:instrText>
      </w:r>
      <w:r w:rsidR="001F42B6" w:rsidRPr="00ED6412">
        <w:rPr>
          <w:lang w:eastAsia="en-US"/>
        </w:rPr>
        <w:fldChar w:fldCharType="begin"/>
      </w:r>
      <w:r w:rsidR="001F42B6" w:rsidRPr="00ED6412">
        <w:rPr>
          <w:lang w:eastAsia="en-US"/>
        </w:rPr>
        <w:instrText xml:space="preserve"> REF _Ref497148106 \h </w:instrText>
      </w:r>
      <w:r w:rsidR="00A63E2B" w:rsidRPr="00ED6412">
        <w:rPr>
          <w:lang w:eastAsia="en-US"/>
        </w:rPr>
        <w:instrText xml:space="preserve"> \* MERGEFORMAT </w:instrText>
      </w:r>
      <w:r w:rsidR="001F42B6" w:rsidRPr="00ED6412">
        <w:rPr>
          <w:lang w:eastAsia="en-US"/>
        </w:rPr>
      </w:r>
      <w:r w:rsidR="001F42B6" w:rsidRPr="00ED6412">
        <w:rPr>
          <w:lang w:eastAsia="en-US"/>
        </w:rPr>
        <w:fldChar w:fldCharType="separate"/>
      </w:r>
      <w:r w:rsidR="00C05E44" w:rsidRPr="00ED6412">
        <w:instrText xml:space="preserve">Figure </w:instrText>
      </w:r>
      <w:r w:rsidR="00C05E44">
        <w:rPr>
          <w:noProof/>
        </w:rPr>
        <w:instrText>5</w:instrText>
      </w:r>
      <w:r w:rsidR="00C05E44" w:rsidRPr="00ED6412">
        <w:rPr>
          <w:noProof/>
        </w:rPr>
        <w:instrText>.</w:instrText>
      </w:r>
      <w:r w:rsidR="00C05E44">
        <w:rPr>
          <w:noProof/>
        </w:rPr>
        <w:instrText>12</w:instrText>
      </w:r>
      <w:r w:rsidR="001F42B6" w:rsidRPr="00ED6412">
        <w:rPr>
          <w:lang w:eastAsia="en-US"/>
        </w:rPr>
        <w:fldChar w:fldCharType="end"/>
      </w:r>
      <w:r w:rsidRPr="00ED6412">
        <w:rPr>
          <w:lang w:eastAsia="en-US"/>
        </w:rPr>
        <w:instrText xml:space="preserve"> \# 0.00 </w:instrText>
      </w:r>
      <w:r w:rsidRPr="00ED6412">
        <w:rPr>
          <w:lang w:eastAsia="en-US"/>
        </w:rPr>
        <w:fldChar w:fldCharType="separate"/>
      </w:r>
      <w:r w:rsidR="00C05E44">
        <w:rPr>
          <w:lang w:eastAsia="en-US"/>
        </w:rPr>
        <w:t>5.12</w:t>
      </w:r>
      <w:r w:rsidRPr="00ED6412">
        <w:rPr>
          <w:lang w:eastAsia="en-US"/>
        </w:rPr>
        <w:fldChar w:fldCharType="end"/>
      </w:r>
      <w:r w:rsidR="001F42B6" w:rsidRPr="00ED6412">
        <w:rPr>
          <w:lang w:eastAsia="en-US"/>
        </w:rPr>
        <w:t xml:space="preserve"> </w:t>
      </w:r>
      <w:r w:rsidR="00FD65A2" w:rsidRPr="00ED6412">
        <w:rPr>
          <w:lang w:eastAsia="en-US"/>
        </w:rPr>
        <w:t>show</w:t>
      </w:r>
      <w:r w:rsidR="001F42B6" w:rsidRPr="00ED6412">
        <w:rPr>
          <w:lang w:eastAsia="en-US"/>
        </w:rPr>
        <w:t xml:space="preserve"> the </w:t>
      </w:r>
      <w:r w:rsidR="000C3EDA" w:rsidRPr="00ED6412">
        <w:rPr>
          <w:lang w:eastAsia="en-US"/>
        </w:rPr>
        <w:t xml:space="preserve">surface of </w:t>
      </w:r>
      <w:r w:rsidR="00FD65A2" w:rsidRPr="00ED6412">
        <w:rPr>
          <w:lang w:eastAsia="en-US"/>
        </w:rPr>
        <w:t xml:space="preserve">the </w:t>
      </w:r>
      <w:r w:rsidR="000C3EDA" w:rsidRPr="00ED6412">
        <w:rPr>
          <w:lang w:eastAsia="en-US"/>
        </w:rPr>
        <w:t xml:space="preserve">scheduled </w:t>
      </w:r>
      <w:r w:rsidR="001F42B6" w:rsidRPr="00ED6412">
        <w:rPr>
          <w:lang w:eastAsia="en-US"/>
        </w:rPr>
        <w:t>power outputs of W1 and W2</w:t>
      </w:r>
      <w:r w:rsidR="00FD65A2" w:rsidRPr="00ED6412">
        <w:rPr>
          <w:lang w:eastAsia="en-US"/>
        </w:rPr>
        <w:t>, respectively,</w:t>
      </w:r>
      <w:r w:rsidR="001F42B6" w:rsidRPr="00ED6412">
        <w:rPr>
          <w:lang w:eastAsia="en-US"/>
        </w:rPr>
        <w:t xml:space="preserve"> </w:t>
      </w:r>
      <w:r w:rsidR="000C3EDA" w:rsidRPr="00ED6412">
        <w:rPr>
          <w:lang w:eastAsia="en-US"/>
        </w:rPr>
        <w:t>as a function of</w:t>
      </w:r>
      <w:r w:rsidR="001F42B6" w:rsidRPr="00ED6412">
        <w:rPr>
          <w:lang w:eastAsia="en-US"/>
        </w:rPr>
        <w:t xml:space="preserve"> varying </w:t>
      </w:r>
      <w:r w:rsidR="00FD65A2" w:rsidRPr="00ED6412">
        <w:rPr>
          <w:lang w:eastAsia="en-US"/>
        </w:rPr>
        <w:t xml:space="preserve">the </w:t>
      </w:r>
      <w:r w:rsidR="001F42B6" w:rsidRPr="00ED6412">
        <w:rPr>
          <w:lang w:eastAsia="en-US"/>
        </w:rPr>
        <w:t>under</w:t>
      </w:r>
      <w:r w:rsidR="00FD65A2" w:rsidRPr="00ED6412">
        <w:rPr>
          <w:lang w:eastAsia="en-US"/>
        </w:rPr>
        <w:t>- and over-estimation</w:t>
      </w:r>
      <w:r w:rsidR="001F42B6" w:rsidRPr="00ED6412">
        <w:rPr>
          <w:lang w:eastAsia="en-US"/>
        </w:rPr>
        <w:t xml:space="preserve"> wind power coefficients.</w:t>
      </w:r>
    </w:p>
    <w:p w14:paraId="4A96A7E9" w14:textId="7475B2CE" w:rsidR="005239B8" w:rsidRPr="00ED6412" w:rsidRDefault="005239B8" w:rsidP="005239B8">
      <w:pPr>
        <w:rPr>
          <w:lang w:eastAsia="en-US"/>
        </w:rPr>
      </w:pPr>
      <w:r w:rsidRPr="00ED6412">
        <w:rPr>
          <w:lang w:eastAsia="en-US"/>
        </w:rPr>
        <w:t xml:space="preserve">According to the conclusion drawn from Figures </w:t>
      </w:r>
      <w:r w:rsidRPr="00ED6412">
        <w:rPr>
          <w:lang w:eastAsia="en-US"/>
        </w:rPr>
        <w:fldChar w:fldCharType="begin"/>
      </w:r>
      <w:r w:rsidRPr="00ED6412">
        <w:rPr>
          <w:lang w:eastAsia="en-US"/>
        </w:rPr>
        <w:instrText xml:space="preserve"> QUOTE </w:instrText>
      </w:r>
      <w:r w:rsidRPr="00ED6412">
        <w:rPr>
          <w:lang w:eastAsia="en-US"/>
        </w:rPr>
        <w:fldChar w:fldCharType="begin"/>
      </w:r>
      <w:r w:rsidRPr="00ED6412">
        <w:rPr>
          <w:lang w:eastAsia="en-US"/>
        </w:rPr>
        <w:instrText xml:space="preserve"> REF _Ref497075467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instrText xml:space="preserve">Figure </w:instrText>
      </w:r>
      <w:r w:rsidR="00C05E44">
        <w:rPr>
          <w:noProof/>
        </w:rPr>
        <w:instrText>5</w:instrText>
      </w:r>
      <w:r w:rsidR="00C05E44" w:rsidRPr="00ED6412">
        <w:rPr>
          <w:noProof/>
        </w:rPr>
        <w:instrText>.</w:instrText>
      </w:r>
      <w:r w:rsidR="00C05E44">
        <w:rPr>
          <w:noProof/>
        </w:rPr>
        <w:instrText>6</w:instrText>
      </w:r>
      <w:r w:rsidRPr="00ED6412">
        <w:rPr>
          <w:lang w:eastAsia="en-US"/>
        </w:rPr>
        <w:fldChar w:fldCharType="end"/>
      </w:r>
      <w:r w:rsidRPr="00ED6412">
        <w:rPr>
          <w:lang w:eastAsia="en-US"/>
        </w:rPr>
        <w:instrText xml:space="preserve"> \# 0.0 </w:instrText>
      </w:r>
      <w:r w:rsidRPr="00ED6412">
        <w:rPr>
          <w:lang w:eastAsia="en-US"/>
        </w:rPr>
        <w:fldChar w:fldCharType="separate"/>
      </w:r>
      <w:r w:rsidR="00C05E44">
        <w:rPr>
          <w:lang w:eastAsia="en-US"/>
        </w:rPr>
        <w:t>5.6</w:t>
      </w:r>
      <w:r w:rsidRPr="00ED6412">
        <w:rPr>
          <w:lang w:eastAsia="en-US"/>
        </w:rPr>
        <w:fldChar w:fldCharType="end"/>
      </w:r>
      <w:r w:rsidRPr="00ED6412">
        <w:rPr>
          <w:lang w:eastAsia="en-US"/>
        </w:rPr>
        <w:t xml:space="preserve"> and </w:t>
      </w:r>
      <w:r w:rsidRPr="00ED6412">
        <w:rPr>
          <w:lang w:eastAsia="en-US"/>
        </w:rPr>
        <w:fldChar w:fldCharType="begin"/>
      </w:r>
      <w:r w:rsidRPr="00ED6412">
        <w:rPr>
          <w:lang w:eastAsia="en-US"/>
        </w:rPr>
        <w:instrText xml:space="preserve"> QUOTE </w:instrText>
      </w:r>
      <w:r w:rsidRPr="00ED6412">
        <w:rPr>
          <w:lang w:eastAsia="en-US"/>
        </w:rPr>
        <w:fldChar w:fldCharType="begin"/>
      </w:r>
      <w:r w:rsidRPr="00ED6412">
        <w:rPr>
          <w:lang w:eastAsia="en-US"/>
        </w:rPr>
        <w:instrText xml:space="preserve"> REF _Ref497133039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instrText xml:space="preserve">Figure </w:instrText>
      </w:r>
      <w:r w:rsidR="00C05E44">
        <w:rPr>
          <w:noProof/>
        </w:rPr>
        <w:instrText>5</w:instrText>
      </w:r>
      <w:r w:rsidR="00C05E44" w:rsidRPr="00ED6412">
        <w:rPr>
          <w:noProof/>
        </w:rPr>
        <w:instrText>.</w:instrText>
      </w:r>
      <w:r w:rsidR="00C05E44">
        <w:rPr>
          <w:noProof/>
        </w:rPr>
        <w:instrText>7</w:instrText>
      </w:r>
      <w:r w:rsidRPr="00ED6412">
        <w:rPr>
          <w:lang w:eastAsia="en-US"/>
        </w:rPr>
        <w:fldChar w:fldCharType="end"/>
      </w:r>
      <w:r w:rsidRPr="00ED6412">
        <w:rPr>
          <w:lang w:eastAsia="en-US"/>
        </w:rPr>
        <w:instrText xml:space="preserve"> \#0.0 </w:instrText>
      </w:r>
      <w:r w:rsidRPr="00ED6412">
        <w:rPr>
          <w:lang w:eastAsia="en-US"/>
        </w:rPr>
        <w:fldChar w:fldCharType="separate"/>
      </w:r>
      <w:r w:rsidR="00C05E44">
        <w:rPr>
          <w:lang w:eastAsia="en-US"/>
        </w:rPr>
        <w:t>5.7</w:t>
      </w:r>
      <w:r w:rsidRPr="00ED6412">
        <w:rPr>
          <w:lang w:eastAsia="en-US"/>
        </w:rPr>
        <w:fldChar w:fldCharType="end"/>
      </w:r>
      <w:r w:rsidRPr="00ED6412">
        <w:rPr>
          <w:lang w:eastAsia="en-US"/>
        </w:rPr>
        <w:t xml:space="preserve">, the power outputs of the system with ESS are only different to the system without ESS when the ESS is </w:t>
      </w:r>
      <w:r w:rsidRPr="00ED6412">
        <w:rPr>
          <w:lang w:eastAsia="en-US"/>
        </w:rPr>
        <w:lastRenderedPageBreak/>
        <w:t xml:space="preserve">discharging. Moreover, from </w:t>
      </w:r>
      <w:r w:rsidRPr="00ED6412">
        <w:rPr>
          <w:lang w:eastAsia="en-US"/>
        </w:rPr>
        <w:fldChar w:fldCharType="begin"/>
      </w:r>
      <w:r w:rsidRPr="00ED6412">
        <w:rPr>
          <w:lang w:eastAsia="en-US"/>
        </w:rPr>
        <w:instrText xml:space="preserve"> REF _Ref497138224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Figure </w:t>
      </w:r>
      <w:r w:rsidR="00C05E44">
        <w:rPr>
          <w:noProof/>
        </w:rPr>
        <w:t>5</w:t>
      </w:r>
      <w:r w:rsidR="00C05E44" w:rsidRPr="00ED6412">
        <w:rPr>
          <w:noProof/>
        </w:rPr>
        <w:t>.</w:t>
      </w:r>
      <w:r w:rsidR="00C05E44">
        <w:rPr>
          <w:noProof/>
        </w:rPr>
        <w:t>9</w:t>
      </w:r>
      <w:r w:rsidRPr="00ED6412">
        <w:rPr>
          <w:lang w:eastAsia="en-US"/>
        </w:rPr>
        <w:fldChar w:fldCharType="end"/>
      </w:r>
      <w:r w:rsidRPr="00ED6412">
        <w:rPr>
          <w:lang w:eastAsia="en-US"/>
        </w:rPr>
        <w:t xml:space="preserve">, it can be seen that the ESS only discharges when the underestimation coefficient is less than about 0.3 $/MWh. </w:t>
      </w:r>
    </w:p>
    <w:p w14:paraId="2EA61115" w14:textId="57326460" w:rsidR="00DE097B" w:rsidRPr="00ED6412" w:rsidRDefault="006D343A" w:rsidP="00DE097B">
      <w:pPr>
        <w:keepNext/>
        <w:spacing w:after="120"/>
      </w:pPr>
      <w:r w:rsidRPr="00ED6412">
        <w:rPr>
          <w:noProof/>
          <w:lang w:eastAsia="en-GB"/>
        </w:rPr>
        <w:drawing>
          <wp:inline distT="0" distB="0" distL="0" distR="0" wp14:anchorId="5970626E" wp14:editId="146F1D04">
            <wp:extent cx="5040000" cy="4297971"/>
            <wp:effectExtent l="0" t="0" r="8255" b="7620"/>
            <wp:docPr id="26" name="Picture 26" descr="C:\Users\admin\Desktop\thesis\thesis plot\chap5\storage_hetzer\5.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esktop\thesis\thesis plot\chap5\storage_hetzer\5.10.tif"/>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7183" r="3037"/>
                    <a:stretch/>
                  </pic:blipFill>
                  <pic:spPr bwMode="auto">
                    <a:xfrm>
                      <a:off x="0" y="0"/>
                      <a:ext cx="5040000" cy="4297971"/>
                    </a:xfrm>
                    <a:prstGeom prst="rect">
                      <a:avLst/>
                    </a:prstGeom>
                    <a:noFill/>
                    <a:ln>
                      <a:noFill/>
                    </a:ln>
                    <a:extLst>
                      <a:ext uri="{53640926-AAD7-44D8-BBD7-CCE9431645EC}">
                        <a14:shadowObscured xmlns:a14="http://schemas.microsoft.com/office/drawing/2010/main"/>
                      </a:ext>
                    </a:extLst>
                  </pic:spPr>
                </pic:pic>
              </a:graphicData>
            </a:graphic>
          </wp:inline>
        </w:drawing>
      </w:r>
    </w:p>
    <w:p w14:paraId="33EA19E3" w14:textId="1A2980F7" w:rsidR="00DE097B" w:rsidRPr="00ED6412" w:rsidRDefault="00DE097B" w:rsidP="00DE097B">
      <w:pPr>
        <w:pStyle w:val="Caption"/>
        <w:jc w:val="both"/>
      </w:pPr>
      <w:bookmarkStart w:id="334" w:name="_Ref497148070"/>
      <w:bookmarkStart w:id="335" w:name="_Toc523347904"/>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5</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10</w:t>
      </w:r>
      <w:r w:rsidR="00C47357">
        <w:rPr>
          <w:noProof/>
        </w:rPr>
        <w:fldChar w:fldCharType="end"/>
      </w:r>
      <w:bookmarkEnd w:id="334"/>
      <w:r w:rsidR="00441ACE" w:rsidRPr="00ED6412">
        <w:t xml:space="preserve"> </w:t>
      </w:r>
      <w:r w:rsidR="001C163D" w:rsidRPr="00ED6412">
        <w:t xml:space="preserve">Scheduled power </w:t>
      </w:r>
      <w:r w:rsidR="00441ACE" w:rsidRPr="00ED6412">
        <w:t xml:space="preserve">output of W1 </w:t>
      </w:r>
      <w:r w:rsidR="00891BDF" w:rsidRPr="00ED6412">
        <w:t xml:space="preserve">as a function of </w:t>
      </w:r>
      <w:r w:rsidR="006B000B" w:rsidRPr="00ED6412">
        <w:t>the under- and over-</w:t>
      </w:r>
      <w:r w:rsidR="00441ACE" w:rsidRPr="00ED6412">
        <w:t xml:space="preserve">estimation </w:t>
      </w:r>
      <w:r w:rsidR="00582277" w:rsidRPr="00ED6412">
        <w:t>coefficients</w:t>
      </w:r>
      <w:r w:rsidR="00441ACE" w:rsidRPr="00ED6412">
        <w:t>.</w:t>
      </w:r>
      <w:bookmarkEnd w:id="335"/>
    </w:p>
    <w:p w14:paraId="39B5FC7E" w14:textId="47F38F7A" w:rsidR="00C07943" w:rsidRPr="00ED6412" w:rsidRDefault="00C07943" w:rsidP="00C07943">
      <w:pPr>
        <w:rPr>
          <w:rFonts w:eastAsiaTheme="minorEastAsia"/>
        </w:rPr>
      </w:pPr>
      <w:r w:rsidRPr="00ED6412">
        <w:rPr>
          <w:lang w:eastAsia="en-US"/>
        </w:rPr>
        <w:t xml:space="preserve">Thus, on  comparing </w:t>
      </w:r>
      <w:r w:rsidRPr="00ED6412">
        <w:rPr>
          <w:lang w:eastAsia="en-US"/>
        </w:rPr>
        <w:fldChar w:fldCharType="begin"/>
      </w:r>
      <w:r w:rsidRPr="00ED6412">
        <w:rPr>
          <w:lang w:eastAsia="en-US"/>
        </w:rPr>
        <w:instrText xml:space="preserve"> REF _Ref497148070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Figure </w:t>
      </w:r>
      <w:r w:rsidR="00C05E44">
        <w:rPr>
          <w:noProof/>
        </w:rPr>
        <w:t>5</w:t>
      </w:r>
      <w:r w:rsidR="00C05E44" w:rsidRPr="00ED6412">
        <w:rPr>
          <w:noProof/>
        </w:rPr>
        <w:t>.</w:t>
      </w:r>
      <w:r w:rsidR="00C05E44">
        <w:rPr>
          <w:noProof/>
        </w:rPr>
        <w:t>10</w:t>
      </w:r>
      <w:r w:rsidRPr="00ED6412">
        <w:rPr>
          <w:lang w:eastAsia="en-US"/>
        </w:rPr>
        <w:fldChar w:fldCharType="end"/>
      </w:r>
      <w:r w:rsidRPr="00ED6412">
        <w:rPr>
          <w:lang w:eastAsia="en-US"/>
        </w:rPr>
        <w:t xml:space="preserve"> with the</w:t>
      </w:r>
      <w:r w:rsidRPr="00ED6412">
        <w:t xml:space="preserve"> scheduled power</w:t>
      </w:r>
      <w:r w:rsidRPr="00ED6412">
        <w:rPr>
          <w:lang w:eastAsia="en-US"/>
        </w:rPr>
        <w:t xml:space="preserve"> of W1 in the model without ESS in </w:t>
      </w:r>
      <w:r w:rsidRPr="00ED6412">
        <w:rPr>
          <w:lang w:eastAsia="en-US"/>
        </w:rPr>
        <w:fldChar w:fldCharType="begin"/>
      </w:r>
      <w:r w:rsidR="000201C4">
        <w:rPr>
          <w:lang w:eastAsia="en-US"/>
        </w:rPr>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Pr="00ED6412">
        <w:rPr>
          <w:lang w:eastAsia="en-US"/>
        </w:rPr>
        <w:fldChar w:fldCharType="separate"/>
      </w:r>
      <w:r w:rsidR="000201C4">
        <w:rPr>
          <w:noProof/>
          <w:lang w:eastAsia="en-US"/>
        </w:rPr>
        <w:t>[</w:t>
      </w:r>
      <w:hyperlink w:anchor="_ENREF_46" w:tooltip="Hetzer, 2008 #256" w:history="1">
        <w:r w:rsidR="00213BF8">
          <w:rPr>
            <w:noProof/>
            <w:lang w:eastAsia="en-US"/>
          </w:rPr>
          <w:t>46</w:t>
        </w:r>
      </w:hyperlink>
      <w:r w:rsidR="000201C4">
        <w:rPr>
          <w:noProof/>
          <w:lang w:eastAsia="en-US"/>
        </w:rPr>
        <w:t>]</w:t>
      </w:r>
      <w:r w:rsidRPr="00ED6412">
        <w:rPr>
          <w:lang w:eastAsia="en-US"/>
        </w:rPr>
        <w:fldChar w:fldCharType="end"/>
      </w:r>
      <w:r w:rsidR="00CA7C71" w:rsidRPr="00ED6412">
        <w:rPr>
          <w:lang w:eastAsia="en-US"/>
        </w:rPr>
        <w:t xml:space="preserve"> (see</w:t>
      </w:r>
      <w:r w:rsidR="009359CC" w:rsidRPr="00ED6412">
        <w:rPr>
          <w:lang w:eastAsia="en-US"/>
        </w:rPr>
        <w:t xml:space="preserve"> </w:t>
      </w:r>
      <w:r w:rsidR="009359CC" w:rsidRPr="00ED6412">
        <w:rPr>
          <w:lang w:eastAsia="en-US"/>
        </w:rPr>
        <w:fldChar w:fldCharType="begin"/>
      </w:r>
      <w:r w:rsidR="009359CC" w:rsidRPr="00ED6412">
        <w:rPr>
          <w:lang w:eastAsia="en-US"/>
        </w:rPr>
        <w:instrText xml:space="preserve"> REF _Ref506286990 \h </w:instrText>
      </w:r>
      <w:r w:rsidR="009359CC" w:rsidRPr="00ED6412">
        <w:rPr>
          <w:lang w:eastAsia="en-US"/>
        </w:rPr>
      </w:r>
      <w:r w:rsidR="009359CC" w:rsidRPr="00ED6412">
        <w:rPr>
          <w:lang w:eastAsia="en-US"/>
        </w:rPr>
        <w:fldChar w:fldCharType="separate"/>
      </w:r>
      <w:r w:rsidR="00C05E44" w:rsidRPr="00ED6412">
        <w:t xml:space="preserve">Figure </w:t>
      </w:r>
      <w:r w:rsidR="00C05E44">
        <w:rPr>
          <w:noProof/>
        </w:rPr>
        <w:t>5</w:t>
      </w:r>
      <w:r w:rsidR="00C05E44" w:rsidRPr="00ED6412">
        <w:t>.</w:t>
      </w:r>
      <w:r w:rsidR="00C05E44">
        <w:rPr>
          <w:noProof/>
        </w:rPr>
        <w:t>11</w:t>
      </w:r>
      <w:r w:rsidR="009359CC" w:rsidRPr="00ED6412">
        <w:rPr>
          <w:lang w:eastAsia="en-US"/>
        </w:rPr>
        <w:fldChar w:fldCharType="end"/>
      </w:r>
      <w:r w:rsidR="00CA7C71" w:rsidRPr="00ED6412">
        <w:rPr>
          <w:lang w:eastAsia="en-US"/>
        </w:rPr>
        <w:t>),</w:t>
      </w:r>
      <w:r w:rsidRPr="00ED6412">
        <w:rPr>
          <w:lang w:eastAsia="en-US"/>
        </w:rPr>
        <w:t xml:space="preserve"> it can be seen that the power output is the </w:t>
      </w:r>
      <w:r w:rsidRPr="00BD0AFB">
        <w:rPr>
          <w:lang w:eastAsia="en-US"/>
        </w:rPr>
        <w:t>same</w:t>
      </w:r>
      <w:r w:rsidR="0008231B" w:rsidRPr="00BD0AFB">
        <w:rPr>
          <w:lang w:eastAsia="en-US"/>
        </w:rPr>
        <w:t xml:space="preserve">, </w:t>
      </w:r>
      <w:r w:rsidR="00282A48" w:rsidRPr="00BD0AFB">
        <w:rPr>
          <w:lang w:eastAsia="en-US"/>
        </w:rPr>
        <w:t xml:space="preserve">which </w:t>
      </w:r>
      <w:r w:rsidRPr="00BD0AFB">
        <w:rPr>
          <w:lang w:eastAsia="en-US"/>
        </w:rPr>
        <w:t>is 0.</w:t>
      </w:r>
      <w:r w:rsidRPr="0060489A">
        <w:rPr>
          <w:lang w:eastAsia="en-US"/>
        </w:rPr>
        <w:t xml:space="preserve">6 MW, at </w:t>
      </w:r>
      <w:r w:rsidRPr="00ED6412">
        <w:rPr>
          <w:lang w:eastAsia="en-US"/>
        </w:rPr>
        <w:t>the zero under- and over-estimation coefficient</w:t>
      </w:r>
      <w:r w:rsidRPr="004D0C1D">
        <w:rPr>
          <w:color w:val="FF0000"/>
          <w:lang w:eastAsia="en-US"/>
        </w:rPr>
        <w:t xml:space="preserve"> </w:t>
      </w:r>
      <w:r w:rsidRPr="00ED6412">
        <w:rPr>
          <w:lang w:eastAsia="en-US"/>
        </w:rPr>
        <w:t xml:space="preserve">and it is stable at about 0.3 MW when </w:t>
      </w:r>
      <w:r w:rsidR="00225CCB" w:rsidRPr="00ED6412">
        <w:rPr>
          <w:lang w:eastAsia="en-US"/>
        </w:rPr>
        <w:t xml:space="preserve">the </w:t>
      </w:r>
      <w:r w:rsidR="00225CCB" w:rsidRPr="00ED6412">
        <w:rPr>
          <w:rFonts w:eastAsiaTheme="minorEastAsia"/>
        </w:rPr>
        <w:t>underestimation</w:t>
      </w:r>
      <w:r w:rsidRPr="00ED6412">
        <w:rPr>
          <w:rFonts w:eastAsiaTheme="minorEastAsia"/>
        </w:rPr>
        <w:t xml:space="preserve"> coefficient is 2</w:t>
      </w:r>
      <w:r w:rsidR="00537D7A">
        <w:rPr>
          <w:rFonts w:eastAsiaTheme="minorEastAsia"/>
        </w:rPr>
        <w:t> </w:t>
      </w:r>
      <w:r w:rsidRPr="00ED6412">
        <w:rPr>
          <w:rFonts w:eastAsiaTheme="minorEastAsia"/>
        </w:rPr>
        <w:t>$/MWh or greater</w:t>
      </w:r>
      <w:r w:rsidRPr="00ED6412">
        <w:rPr>
          <w:lang w:eastAsia="en-US"/>
        </w:rPr>
        <w:t xml:space="preserve">. In addition, the power is down to zero at high overestimation but low </w:t>
      </w:r>
      <w:r w:rsidRPr="00ED6412">
        <w:rPr>
          <w:lang w:eastAsia="en-US"/>
        </w:rPr>
        <w:lastRenderedPageBreak/>
        <w:t>underestimation coefficient values. The difference between the system without ESS is that the scheduled power at zero underestimation coefficient remains constant after the</w:t>
      </w:r>
      <w:r w:rsidRPr="00ED6412">
        <w:rPr>
          <w:rFonts w:eastAsiaTheme="minorEastAsia"/>
        </w:rPr>
        <w:t xml:space="preserve"> overestimation coefficient reaches 0.3 $/MWh, as shown in </w:t>
      </w:r>
      <w:r w:rsidRPr="00ED6412">
        <w:rPr>
          <w:rFonts w:eastAsiaTheme="minorEastAsia"/>
        </w:rPr>
        <w:fldChar w:fldCharType="begin"/>
      </w:r>
      <w:r w:rsidRPr="00ED6412">
        <w:rPr>
          <w:rFonts w:eastAsiaTheme="minorEastAsia"/>
        </w:rPr>
        <w:instrText xml:space="preserve"> REF _Ref497075467 \h </w:instrText>
      </w:r>
      <w:r w:rsidR="00A63E2B" w:rsidRPr="00ED6412">
        <w:rPr>
          <w:rFonts w:eastAsiaTheme="minorEastAsia"/>
        </w:rPr>
        <w:instrText xml:space="preserve"> \* MERGEFORMAT </w:instrText>
      </w:r>
      <w:r w:rsidRPr="00ED6412">
        <w:rPr>
          <w:rFonts w:eastAsiaTheme="minorEastAsia"/>
        </w:rPr>
      </w:r>
      <w:r w:rsidRPr="00ED6412">
        <w:rPr>
          <w:rFonts w:eastAsiaTheme="minorEastAsia"/>
        </w:rPr>
        <w:fldChar w:fldCharType="separate"/>
      </w:r>
      <w:r w:rsidR="00C05E44" w:rsidRPr="00ED6412">
        <w:t xml:space="preserve">Figure </w:t>
      </w:r>
      <w:r w:rsidR="00C05E44">
        <w:rPr>
          <w:noProof/>
        </w:rPr>
        <w:t>5</w:t>
      </w:r>
      <w:r w:rsidR="00C05E44" w:rsidRPr="00ED6412">
        <w:rPr>
          <w:noProof/>
        </w:rPr>
        <w:t>.</w:t>
      </w:r>
      <w:r w:rsidR="00C05E44">
        <w:rPr>
          <w:noProof/>
        </w:rPr>
        <w:t>6</w:t>
      </w:r>
      <w:r w:rsidRPr="00ED6412">
        <w:rPr>
          <w:rFonts w:eastAsiaTheme="minorEastAsia"/>
        </w:rPr>
        <w:fldChar w:fldCharType="end"/>
      </w:r>
      <w:r w:rsidRPr="00ED6412">
        <w:rPr>
          <w:rFonts w:eastAsiaTheme="minorEastAsia"/>
        </w:rPr>
        <w:t>.</w:t>
      </w:r>
    </w:p>
    <w:p w14:paraId="273E0899" w14:textId="77777777" w:rsidR="009359CC" w:rsidRPr="00ED6412" w:rsidRDefault="009359CC" w:rsidP="009359CC">
      <w:pPr>
        <w:keepNext/>
      </w:pPr>
      <w:r w:rsidRPr="00ED6412">
        <w:rPr>
          <w:noProof/>
          <w:lang w:eastAsia="en-GB"/>
        </w:rPr>
        <w:drawing>
          <wp:inline distT="0" distB="0" distL="0" distR="0" wp14:anchorId="4859A3CB" wp14:editId="31ED8953">
            <wp:extent cx="5040000" cy="3028232"/>
            <wp:effectExtent l="0" t="0" r="8255" b="1270"/>
            <wp:docPr id="20" name="Picture 20" descr="C:\Users\admin\Desktop\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w1.png"/>
                    <pic:cNvPicPr>
                      <a:picLocks noChangeAspect="1" noChangeArrowheads="1"/>
                    </pic:cNvPicPr>
                  </pic:nvPicPr>
                  <pic:blipFill rotWithShape="1">
                    <a:blip r:embed="rId65">
                      <a:extLst>
                        <a:ext uri="{28A0092B-C50C-407E-A947-70E740481C1C}">
                          <a14:useLocalDpi xmlns:a14="http://schemas.microsoft.com/office/drawing/2010/main" val="0"/>
                        </a:ext>
                      </a:extLst>
                    </a:blip>
                    <a:srcRect r="10019" b="14627"/>
                    <a:stretch/>
                  </pic:blipFill>
                  <pic:spPr bwMode="auto">
                    <a:xfrm>
                      <a:off x="0" y="0"/>
                      <a:ext cx="5040000" cy="3028232"/>
                    </a:xfrm>
                    <a:prstGeom prst="rect">
                      <a:avLst/>
                    </a:prstGeom>
                    <a:noFill/>
                    <a:ln>
                      <a:noFill/>
                    </a:ln>
                    <a:extLst>
                      <a:ext uri="{53640926-AAD7-44D8-BBD7-CCE9431645EC}">
                        <a14:shadowObscured xmlns:a14="http://schemas.microsoft.com/office/drawing/2010/main"/>
                      </a:ext>
                    </a:extLst>
                  </pic:spPr>
                </pic:pic>
              </a:graphicData>
            </a:graphic>
          </wp:inline>
        </w:drawing>
      </w:r>
    </w:p>
    <w:p w14:paraId="1A4E11E9" w14:textId="3DB46B3F" w:rsidR="009359CC" w:rsidRPr="00ED6412" w:rsidRDefault="009359CC" w:rsidP="009359CC">
      <w:pPr>
        <w:pStyle w:val="Caption"/>
        <w:jc w:val="both"/>
      </w:pPr>
      <w:bookmarkStart w:id="336" w:name="_Ref506286990"/>
      <w:bookmarkStart w:id="337" w:name="_Toc523347905"/>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5</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11</w:t>
      </w:r>
      <w:r w:rsidR="00C47357">
        <w:rPr>
          <w:noProof/>
        </w:rPr>
        <w:fldChar w:fldCharType="end"/>
      </w:r>
      <w:bookmarkStart w:id="338" w:name="_Ref505888740"/>
      <w:bookmarkEnd w:id="336"/>
      <w:r w:rsidRPr="00ED6412">
        <w:t xml:space="preserve"> Scheduled power output of W1 as a function of the under- and over-estimation coefficients without ESS given in </w:t>
      </w:r>
      <w:r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Pr="00ED6412">
        <w:fldChar w:fldCharType="separate"/>
      </w:r>
      <w:r w:rsidR="000201C4">
        <w:rPr>
          <w:noProof/>
        </w:rPr>
        <w:t>[</w:t>
      </w:r>
      <w:hyperlink w:anchor="_ENREF_46" w:tooltip="Hetzer, 2008 #256" w:history="1">
        <w:r w:rsidR="00213BF8">
          <w:rPr>
            <w:noProof/>
          </w:rPr>
          <w:t>46</w:t>
        </w:r>
      </w:hyperlink>
      <w:r w:rsidR="000201C4">
        <w:rPr>
          <w:noProof/>
        </w:rPr>
        <w:t>]</w:t>
      </w:r>
      <w:r w:rsidRPr="00ED6412">
        <w:fldChar w:fldCharType="end"/>
      </w:r>
      <w:r w:rsidRPr="00ED6412">
        <w:t>.</w:t>
      </w:r>
      <w:bookmarkEnd w:id="337"/>
      <w:bookmarkEnd w:id="338"/>
    </w:p>
    <w:p w14:paraId="222014D6" w14:textId="25B74AD1" w:rsidR="005239B8" w:rsidRPr="00ED6412" w:rsidRDefault="005239B8" w:rsidP="005239B8">
      <w:pPr>
        <w:rPr>
          <w:lang w:eastAsia="en-US"/>
        </w:rPr>
      </w:pPr>
      <w:r w:rsidRPr="00ED6412">
        <w:rPr>
          <w:lang w:eastAsia="en-US"/>
        </w:rPr>
        <w:t xml:space="preserve">Furthermore, on comparing </w:t>
      </w:r>
      <w:r w:rsidRPr="00ED6412">
        <w:rPr>
          <w:lang w:eastAsia="en-US"/>
        </w:rPr>
        <w:fldChar w:fldCharType="begin"/>
      </w:r>
      <w:r w:rsidRPr="00ED6412">
        <w:rPr>
          <w:lang w:eastAsia="en-US"/>
        </w:rPr>
        <w:instrText xml:space="preserve"> REF _Ref497148106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Figure </w:t>
      </w:r>
      <w:r w:rsidR="00C05E44">
        <w:rPr>
          <w:noProof/>
        </w:rPr>
        <w:t>5</w:t>
      </w:r>
      <w:r w:rsidR="00C05E44" w:rsidRPr="00ED6412">
        <w:rPr>
          <w:noProof/>
        </w:rPr>
        <w:t>.</w:t>
      </w:r>
      <w:r w:rsidR="00C05E44">
        <w:rPr>
          <w:noProof/>
        </w:rPr>
        <w:t>12</w:t>
      </w:r>
      <w:r w:rsidRPr="00ED6412">
        <w:rPr>
          <w:lang w:eastAsia="en-US"/>
        </w:rPr>
        <w:fldChar w:fldCharType="end"/>
      </w:r>
      <w:r w:rsidRPr="00ED6412">
        <w:rPr>
          <w:lang w:eastAsia="en-US"/>
        </w:rPr>
        <w:t xml:space="preserve"> with </w:t>
      </w:r>
      <w:r w:rsidR="00C14B57" w:rsidRPr="00ED6412">
        <w:rPr>
          <w:lang w:eastAsia="en-US"/>
        </w:rPr>
        <w:t>the</w:t>
      </w:r>
      <w:r w:rsidR="00C14B57" w:rsidRPr="00ED6412">
        <w:t xml:space="preserve"> scheduled power</w:t>
      </w:r>
      <w:r w:rsidR="00C14B57" w:rsidRPr="00ED6412">
        <w:rPr>
          <w:lang w:eastAsia="en-US"/>
        </w:rPr>
        <w:t xml:space="preserve"> of W2 in the model without ESS in </w:t>
      </w:r>
      <w:r w:rsidR="00C14B57" w:rsidRPr="00ED6412">
        <w:rPr>
          <w:lang w:eastAsia="en-US"/>
        </w:rPr>
        <w:fldChar w:fldCharType="begin"/>
      </w:r>
      <w:r w:rsidR="000201C4">
        <w:rPr>
          <w:lang w:eastAsia="en-US"/>
        </w:rPr>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00C14B57" w:rsidRPr="00ED6412">
        <w:rPr>
          <w:lang w:eastAsia="en-US"/>
        </w:rPr>
        <w:fldChar w:fldCharType="separate"/>
      </w:r>
      <w:r w:rsidR="000201C4">
        <w:rPr>
          <w:noProof/>
          <w:lang w:eastAsia="en-US"/>
        </w:rPr>
        <w:t>[</w:t>
      </w:r>
      <w:hyperlink w:anchor="_ENREF_46" w:tooltip="Hetzer, 2008 #256" w:history="1">
        <w:r w:rsidR="00213BF8">
          <w:rPr>
            <w:noProof/>
            <w:lang w:eastAsia="en-US"/>
          </w:rPr>
          <w:t>46</w:t>
        </w:r>
      </w:hyperlink>
      <w:r w:rsidR="000201C4">
        <w:rPr>
          <w:noProof/>
          <w:lang w:eastAsia="en-US"/>
        </w:rPr>
        <w:t>]</w:t>
      </w:r>
      <w:r w:rsidR="00C14B57" w:rsidRPr="00ED6412">
        <w:rPr>
          <w:lang w:eastAsia="en-US"/>
        </w:rPr>
        <w:fldChar w:fldCharType="end"/>
      </w:r>
      <w:r w:rsidR="00CA7C71" w:rsidRPr="00ED6412">
        <w:rPr>
          <w:lang w:eastAsia="en-US"/>
        </w:rPr>
        <w:t xml:space="preserve"> (see</w:t>
      </w:r>
      <w:r w:rsidR="00983533" w:rsidRPr="00ED6412">
        <w:rPr>
          <w:lang w:eastAsia="en-US"/>
        </w:rPr>
        <w:t xml:space="preserve"> </w:t>
      </w:r>
      <w:r w:rsidR="00983533" w:rsidRPr="00ED6412">
        <w:rPr>
          <w:lang w:eastAsia="en-US"/>
        </w:rPr>
        <w:fldChar w:fldCharType="begin"/>
      </w:r>
      <w:r w:rsidR="00983533" w:rsidRPr="00ED6412">
        <w:rPr>
          <w:lang w:eastAsia="en-US"/>
        </w:rPr>
        <w:instrText xml:space="preserve"> REF _Ref506287218 \h </w:instrText>
      </w:r>
      <w:r w:rsidR="00983533" w:rsidRPr="00ED6412">
        <w:rPr>
          <w:lang w:eastAsia="en-US"/>
        </w:rPr>
      </w:r>
      <w:r w:rsidR="00983533" w:rsidRPr="00ED6412">
        <w:rPr>
          <w:lang w:eastAsia="en-US"/>
        </w:rPr>
        <w:fldChar w:fldCharType="separate"/>
      </w:r>
      <w:r w:rsidR="00C05E44" w:rsidRPr="00ED6412">
        <w:t xml:space="preserve">Figure </w:t>
      </w:r>
      <w:r w:rsidR="00C05E44">
        <w:rPr>
          <w:noProof/>
        </w:rPr>
        <w:t>5</w:t>
      </w:r>
      <w:r w:rsidR="00C05E44" w:rsidRPr="00ED6412">
        <w:t>.</w:t>
      </w:r>
      <w:r w:rsidR="00C05E44">
        <w:rPr>
          <w:noProof/>
        </w:rPr>
        <w:t>13</w:t>
      </w:r>
      <w:r w:rsidR="00983533" w:rsidRPr="00ED6412">
        <w:rPr>
          <w:lang w:eastAsia="en-US"/>
        </w:rPr>
        <w:fldChar w:fldCharType="end"/>
      </w:r>
      <w:r w:rsidR="00CA7C71" w:rsidRPr="00ED6412">
        <w:rPr>
          <w:lang w:eastAsia="en-US"/>
        </w:rPr>
        <w:t>)</w:t>
      </w:r>
      <w:r w:rsidRPr="00ED6412">
        <w:rPr>
          <w:lang w:eastAsia="en-US"/>
        </w:rPr>
        <w:t xml:space="preserve">, it can be seen that similar to </w:t>
      </w:r>
      <w:r w:rsidRPr="00ED6412">
        <w:rPr>
          <w:lang w:eastAsia="en-US"/>
        </w:rPr>
        <w:fldChar w:fldCharType="begin"/>
      </w:r>
      <w:r w:rsidRPr="00ED6412">
        <w:rPr>
          <w:lang w:eastAsia="en-US"/>
        </w:rPr>
        <w:instrText xml:space="preserve"> REF _Ref497148070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Figure </w:t>
      </w:r>
      <w:r w:rsidR="00C05E44">
        <w:rPr>
          <w:noProof/>
        </w:rPr>
        <w:t>5</w:t>
      </w:r>
      <w:r w:rsidR="00C05E44" w:rsidRPr="00ED6412">
        <w:rPr>
          <w:noProof/>
        </w:rPr>
        <w:t>.</w:t>
      </w:r>
      <w:r w:rsidR="00C05E44">
        <w:rPr>
          <w:noProof/>
        </w:rPr>
        <w:t>10</w:t>
      </w:r>
      <w:r w:rsidRPr="00ED6412">
        <w:rPr>
          <w:lang w:eastAsia="en-US"/>
        </w:rPr>
        <w:fldChar w:fldCharType="end"/>
      </w:r>
      <w:r w:rsidRPr="00ED6412">
        <w:rPr>
          <w:lang w:eastAsia="en-US"/>
        </w:rPr>
        <w:t>, the power output is the same, which is zero, at the point where  the under and over estimation coefficient is zero</w:t>
      </w:r>
      <w:r w:rsidR="00BB3094" w:rsidRPr="00ED6412">
        <w:rPr>
          <w:lang w:eastAsia="en-US"/>
        </w:rPr>
        <w:t>. In addition,</w:t>
      </w:r>
      <w:r w:rsidRPr="00ED6412">
        <w:rPr>
          <w:lang w:eastAsia="en-US"/>
        </w:rPr>
        <w:t xml:space="preserve"> it is stable at about 0.3 MW once the </w:t>
      </w:r>
      <w:r w:rsidRPr="00ED6412">
        <w:rPr>
          <w:rFonts w:eastAsiaTheme="minorEastAsia"/>
        </w:rPr>
        <w:t>underestimation coefficient reaches approximately 2 $/MWh</w:t>
      </w:r>
      <w:r w:rsidRPr="00ED6412">
        <w:rPr>
          <w:lang w:eastAsia="en-US"/>
        </w:rPr>
        <w:t>. In addition, the power is again down to zero at high overestimation but low underestimation coefficient values.</w:t>
      </w:r>
    </w:p>
    <w:p w14:paraId="5C4203B3" w14:textId="38055A0D" w:rsidR="005239B8" w:rsidRPr="00ED6412" w:rsidRDefault="005239B8" w:rsidP="005239B8">
      <w:pPr>
        <w:rPr>
          <w:lang w:eastAsia="en-US"/>
        </w:rPr>
      </w:pPr>
      <w:r w:rsidRPr="00ED6412">
        <w:rPr>
          <w:lang w:eastAsia="en-US"/>
        </w:rPr>
        <w:lastRenderedPageBreak/>
        <w:t xml:space="preserve">The W2 value at an underestimation cost coefficient of zero is the same as those shown in </w:t>
      </w:r>
      <w:r w:rsidRPr="00ED6412">
        <w:rPr>
          <w:lang w:eastAsia="en-US"/>
        </w:rPr>
        <w:fldChar w:fldCharType="begin"/>
      </w:r>
      <w:r w:rsidRPr="00ED6412">
        <w:rPr>
          <w:lang w:eastAsia="en-US"/>
        </w:rPr>
        <w:instrText xml:space="preserve"> REF _Ref497075467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Figure </w:t>
      </w:r>
      <w:r w:rsidR="00C05E44">
        <w:rPr>
          <w:noProof/>
        </w:rPr>
        <w:t>5</w:t>
      </w:r>
      <w:r w:rsidR="00C05E44" w:rsidRPr="00ED6412">
        <w:rPr>
          <w:noProof/>
        </w:rPr>
        <w:t>.</w:t>
      </w:r>
      <w:r w:rsidR="00C05E44">
        <w:rPr>
          <w:noProof/>
        </w:rPr>
        <w:t>6</w:t>
      </w:r>
      <w:r w:rsidRPr="00ED6412">
        <w:rPr>
          <w:lang w:eastAsia="en-US"/>
        </w:rPr>
        <w:fldChar w:fldCharType="end"/>
      </w:r>
      <w:r w:rsidRPr="00ED6412">
        <w:rPr>
          <w:lang w:eastAsia="en-US"/>
        </w:rPr>
        <w:t>. Also, the scheduled output increases to approximately 0.05</w:t>
      </w:r>
      <w:r w:rsidRPr="00ED6412">
        <w:rPr>
          <w:rFonts w:ascii="Gadugi" w:hAnsi="Gadugi"/>
          <w:lang w:eastAsia="en-US"/>
        </w:rPr>
        <w:t> </w:t>
      </w:r>
      <w:r w:rsidRPr="00ED6412">
        <w:rPr>
          <w:lang w:eastAsia="en-US"/>
        </w:rPr>
        <w:t xml:space="preserve">MW when the ESS discharges and the underestimation coefficient is less than 0.3 $/MWh. </w:t>
      </w:r>
    </w:p>
    <w:p w14:paraId="69490E61" w14:textId="790784B7" w:rsidR="00DE097B" w:rsidRPr="00ED6412" w:rsidRDefault="00EB610E" w:rsidP="00DE097B">
      <w:pPr>
        <w:keepNext/>
        <w:spacing w:after="120"/>
      </w:pPr>
      <w:r w:rsidRPr="00ED6412">
        <w:rPr>
          <w:noProof/>
          <w:lang w:eastAsia="en-GB"/>
        </w:rPr>
        <w:drawing>
          <wp:inline distT="0" distB="0" distL="0" distR="0" wp14:anchorId="154C5047" wp14:editId="63266E9A">
            <wp:extent cx="5040000" cy="4107718"/>
            <wp:effectExtent l="0" t="0" r="8255" b="7620"/>
            <wp:docPr id="28" name="Picture 28" descr="C:\Users\admin\Desktop\thesis\thesis plot\chap5\storage_hetzer\5.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thesis\thesis plot\chap5\storage_hetzer\5.11.tif"/>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4158" r="1903"/>
                    <a:stretch/>
                  </pic:blipFill>
                  <pic:spPr bwMode="auto">
                    <a:xfrm>
                      <a:off x="0" y="0"/>
                      <a:ext cx="5040000" cy="4107718"/>
                    </a:xfrm>
                    <a:prstGeom prst="rect">
                      <a:avLst/>
                    </a:prstGeom>
                    <a:noFill/>
                    <a:ln>
                      <a:noFill/>
                    </a:ln>
                    <a:extLst>
                      <a:ext uri="{53640926-AAD7-44D8-BBD7-CCE9431645EC}">
                        <a14:shadowObscured xmlns:a14="http://schemas.microsoft.com/office/drawing/2010/main"/>
                      </a:ext>
                    </a:extLst>
                  </pic:spPr>
                </pic:pic>
              </a:graphicData>
            </a:graphic>
          </wp:inline>
        </w:drawing>
      </w:r>
    </w:p>
    <w:p w14:paraId="1F7E0B22" w14:textId="3973167B" w:rsidR="009C779E" w:rsidRPr="00ED6412" w:rsidRDefault="00DE097B" w:rsidP="00DE097B">
      <w:pPr>
        <w:pStyle w:val="Caption"/>
        <w:jc w:val="both"/>
      </w:pPr>
      <w:bookmarkStart w:id="339" w:name="_Ref497148106"/>
      <w:bookmarkStart w:id="340" w:name="_Toc523347906"/>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5</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12</w:t>
      </w:r>
      <w:r w:rsidR="00C47357">
        <w:rPr>
          <w:noProof/>
        </w:rPr>
        <w:fldChar w:fldCharType="end"/>
      </w:r>
      <w:bookmarkEnd w:id="339"/>
      <w:r w:rsidR="00441ACE" w:rsidRPr="00ED6412">
        <w:t xml:space="preserve"> </w:t>
      </w:r>
      <w:r w:rsidR="001C163D" w:rsidRPr="00ED6412">
        <w:t>Scheduled p</w:t>
      </w:r>
      <w:r w:rsidR="00441ACE" w:rsidRPr="00ED6412">
        <w:t xml:space="preserve">ower output of W2 </w:t>
      </w:r>
      <w:r w:rsidR="00891BDF" w:rsidRPr="00ED6412">
        <w:t>as a function of</w:t>
      </w:r>
      <w:r w:rsidR="00441ACE" w:rsidRPr="00ED6412">
        <w:t xml:space="preserve"> </w:t>
      </w:r>
      <w:r w:rsidR="006B000B" w:rsidRPr="00ED6412">
        <w:t>the under- and over-</w:t>
      </w:r>
      <w:r w:rsidR="00441ACE" w:rsidRPr="00ED6412">
        <w:t xml:space="preserve">estimation </w:t>
      </w:r>
      <w:r w:rsidR="00582277" w:rsidRPr="00ED6412">
        <w:t>coefficients</w:t>
      </w:r>
      <w:r w:rsidR="00441ACE" w:rsidRPr="00ED6412">
        <w:t>.</w:t>
      </w:r>
      <w:bookmarkEnd w:id="340"/>
    </w:p>
    <w:p w14:paraId="7CEC378E" w14:textId="77777777" w:rsidR="00C14B57" w:rsidRPr="00ED6412" w:rsidRDefault="00C14B57" w:rsidP="00C14B57">
      <w:pPr>
        <w:keepNext/>
      </w:pPr>
      <w:r w:rsidRPr="00ED6412">
        <w:rPr>
          <w:noProof/>
          <w:lang w:eastAsia="en-GB"/>
        </w:rPr>
        <w:lastRenderedPageBreak/>
        <w:drawing>
          <wp:inline distT="0" distB="0" distL="0" distR="0" wp14:anchorId="48AC67FC" wp14:editId="191E0B16">
            <wp:extent cx="5040000" cy="3211231"/>
            <wp:effectExtent l="0" t="0" r="8255" b="8255"/>
            <wp:docPr id="40" name="Picture 40" descr="C:\Users\admin\Desktop\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Desktop\w2.png"/>
                    <pic:cNvPicPr>
                      <a:picLocks noChangeAspect="1" noChangeArrowheads="1"/>
                    </pic:cNvPicPr>
                  </pic:nvPicPr>
                  <pic:blipFill rotWithShape="1">
                    <a:blip r:embed="rId67">
                      <a:extLst>
                        <a:ext uri="{28A0092B-C50C-407E-A947-70E740481C1C}">
                          <a14:useLocalDpi xmlns:a14="http://schemas.microsoft.com/office/drawing/2010/main" val="0"/>
                        </a:ext>
                      </a:extLst>
                    </a:blip>
                    <a:srcRect r="12476" b="11941"/>
                    <a:stretch/>
                  </pic:blipFill>
                  <pic:spPr bwMode="auto">
                    <a:xfrm>
                      <a:off x="0" y="0"/>
                      <a:ext cx="5040000" cy="3211231"/>
                    </a:xfrm>
                    <a:prstGeom prst="rect">
                      <a:avLst/>
                    </a:prstGeom>
                    <a:noFill/>
                    <a:ln>
                      <a:noFill/>
                    </a:ln>
                    <a:extLst>
                      <a:ext uri="{53640926-AAD7-44D8-BBD7-CCE9431645EC}">
                        <a14:shadowObscured xmlns:a14="http://schemas.microsoft.com/office/drawing/2010/main"/>
                      </a:ext>
                    </a:extLst>
                  </pic:spPr>
                </pic:pic>
              </a:graphicData>
            </a:graphic>
          </wp:inline>
        </w:drawing>
      </w:r>
    </w:p>
    <w:p w14:paraId="5212E5FC" w14:textId="0BB8D19E" w:rsidR="00C14B57" w:rsidRPr="00ED6412" w:rsidRDefault="00C14B57" w:rsidP="00C14B57">
      <w:pPr>
        <w:pStyle w:val="Caption"/>
        <w:jc w:val="both"/>
      </w:pPr>
      <w:bookmarkStart w:id="341" w:name="_Ref506287218"/>
      <w:bookmarkStart w:id="342" w:name="_Toc523347907"/>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5</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13</w:t>
      </w:r>
      <w:r w:rsidR="00C47357">
        <w:rPr>
          <w:noProof/>
        </w:rPr>
        <w:fldChar w:fldCharType="end"/>
      </w:r>
      <w:bookmarkEnd w:id="341"/>
      <w:r w:rsidRPr="00ED6412">
        <w:t xml:space="preserve"> Scheduled power output of W2 as a function of the under- and over-estimation coefficients without ESS given in </w:t>
      </w:r>
      <w:r w:rsidRPr="00ED6412">
        <w:fldChar w:fldCharType="begin"/>
      </w:r>
      <w:r w:rsidR="000201C4">
        <w:instrText xml:space="preserve"> ADDIN EN.CITE &lt;EndNote&gt;&lt;Cite&gt;&lt;Author&gt;Hetzer&lt;/Author&gt;&lt;Year&gt;2008&lt;/Year&gt;&lt;RecNum&gt;256&lt;/RecNum&gt;&lt;DisplayText&gt;[46]&lt;/DisplayText&gt;&lt;record&gt;&lt;rec-number&gt;256&lt;/rec-number&gt;&lt;foreign-keys&gt;&lt;key app="EN" db-id="wat2z5xv39zx9lefev2vrzeifd9dzfzsx50x" timestamp="0"&gt;256&lt;/key&gt;&lt;/foreign-keys&gt;&lt;ref-type name="Journal Article"&gt;17&lt;/ref-type&gt;&lt;contributors&gt;&lt;authors&gt;&lt;author&gt;Hetzer, J.&lt;/author&gt;&lt;author&gt;Yu, D. C.&lt;/author&gt;&lt;author&gt;Bhattarai, K.&lt;/author&gt;&lt;/authors&gt;&lt;/contributors&gt;&lt;titles&gt;&lt;title&gt;An Economic Dispatch Model Incorporating Wind Power&lt;/title&gt;&lt;secondary-title&gt;Energy Conversion, IEEE Transactions on&lt;/secondary-title&gt;&lt;/titles&gt;&lt;pages&gt;603-611&lt;/pages&gt;&lt;volume&gt;23&lt;/volume&gt;&lt;number&gt;2&lt;/number&gt;&lt;keywords&gt;&lt;keyword&gt;power generation dispatch&lt;/keyword&gt;&lt;keyword&gt;power generation economics&lt;/keyword&gt;&lt;keyword&gt;wind power&lt;/keyword&gt;&lt;keyword&gt;Weibull probability density function&lt;/keyword&gt;&lt;keyword&gt;economic dispatch model&lt;/keyword&gt;&lt;keyword&gt;optimal allocation&lt;/keyword&gt;&lt;keyword&gt;stochastic wind speed&lt;/keyword&gt;&lt;keyword&gt;wind energy conversion system&lt;/keyword&gt;&lt;keyword&gt;Character generation&lt;/keyword&gt;&lt;keyword&gt;Power generation&lt;/keyword&gt;&lt;keyword&gt;Power system economics&lt;/keyword&gt;&lt;keyword&gt;Power system modeling&lt;/keyword&gt;&lt;keyword&gt;Probability density function&lt;/keyword&gt;&lt;keyword&gt;Stochastic processes&lt;/keyword&gt;&lt;keyword&gt;Wind energy&lt;/keyword&gt;&lt;keyword&gt;Wind energy generation&lt;/keyword&gt;&lt;keyword&gt;Wind speed&lt;/keyword&gt;&lt;keyword&gt;Economic dispatch&lt;/keyword&gt;&lt;keyword&gt;penalty cost&lt;/keyword&gt;&lt;keyword&gt;reserve cost&lt;/keyword&gt;&lt;/keywords&gt;&lt;dates&gt;&lt;year&gt;2008&lt;/year&gt;&lt;/dates&gt;&lt;isbn&gt;0885-8969&lt;/isbn&gt;&lt;urls&gt;&lt;/urls&gt;&lt;electronic-resource-num&gt;10.1109/TEC.2007.914171&lt;/electronic-resource-num&gt;&lt;/record&gt;&lt;/Cite&gt;&lt;/EndNote&gt;</w:instrText>
      </w:r>
      <w:r w:rsidRPr="00ED6412">
        <w:fldChar w:fldCharType="separate"/>
      </w:r>
      <w:r w:rsidR="000201C4">
        <w:rPr>
          <w:noProof/>
        </w:rPr>
        <w:t>[</w:t>
      </w:r>
      <w:hyperlink w:anchor="_ENREF_46" w:tooltip="Hetzer, 2008 #256" w:history="1">
        <w:r w:rsidR="00213BF8">
          <w:rPr>
            <w:noProof/>
          </w:rPr>
          <w:t>46</w:t>
        </w:r>
      </w:hyperlink>
      <w:r w:rsidR="000201C4">
        <w:rPr>
          <w:noProof/>
        </w:rPr>
        <w:t>]</w:t>
      </w:r>
      <w:r w:rsidRPr="00ED6412">
        <w:fldChar w:fldCharType="end"/>
      </w:r>
      <w:r w:rsidRPr="00ED6412">
        <w:t>.</w:t>
      </w:r>
      <w:bookmarkEnd w:id="342"/>
    </w:p>
    <w:p w14:paraId="3845D0C2" w14:textId="70CBEDE9" w:rsidR="00983533" w:rsidRPr="00ED6412" w:rsidRDefault="00983533" w:rsidP="00983533">
      <w:pPr>
        <w:rPr>
          <w:lang w:eastAsia="en-US"/>
        </w:rPr>
      </w:pPr>
      <w:r w:rsidRPr="00ED6412">
        <w:rPr>
          <w:lang w:eastAsia="en-US"/>
        </w:rPr>
        <w:t xml:space="preserve">As a conclusion, </w:t>
      </w:r>
      <w:r w:rsidRPr="00ED6412">
        <w:t>the cost of the system with ESS is less than without ESS. In addition, when the ESS discharges, the power outputs with higher overestimation cost coefficients at low underestimation coefficient tend to show similar features as at the low overestimation coefficients, and this reduces the uncertainty in the scheduled wind power.</w:t>
      </w:r>
      <w:r w:rsidRPr="00ED6412">
        <w:rPr>
          <w:lang w:eastAsia="en-US"/>
        </w:rPr>
        <w:t xml:space="preserve"> Furthermore, the system at high </w:t>
      </w:r>
      <w:r w:rsidRPr="00ED6412">
        <w:t>underestimation coefficient shows similar results as the system without ESS.</w:t>
      </w:r>
      <w:r w:rsidRPr="00ED6412">
        <w:rPr>
          <w:lang w:eastAsia="en-US"/>
        </w:rPr>
        <w:t xml:space="preserve"> Moreover, although the charging of the ESS does not impact the power outputs, it reduces the cost. </w:t>
      </w:r>
    </w:p>
    <w:p w14:paraId="7DEE8262" w14:textId="246DB38C" w:rsidR="0006347F" w:rsidRPr="00ED6412" w:rsidRDefault="00C6656D" w:rsidP="001E3750">
      <w:pPr>
        <w:pStyle w:val="Heading3"/>
      </w:pPr>
      <w:bookmarkStart w:id="343" w:name="_Toc523347834"/>
      <w:r w:rsidRPr="00ED6412">
        <w:t>Case 2</w:t>
      </w:r>
      <w:bookmarkEnd w:id="343"/>
    </w:p>
    <w:p w14:paraId="78D3ED64" w14:textId="22A54A96" w:rsidR="008661D9" w:rsidRPr="00ED6412" w:rsidRDefault="00646CC1" w:rsidP="00875AD8">
      <w:pPr>
        <w:spacing w:after="120"/>
      </w:pPr>
      <w:r w:rsidRPr="00ED6412">
        <w:t xml:space="preserve">This </w:t>
      </w:r>
      <w:r w:rsidR="005A5002" w:rsidRPr="00ED6412">
        <w:t>research</w:t>
      </w:r>
      <w:r w:rsidR="00C35AF8" w:rsidRPr="00ED6412">
        <w:t xml:space="preserve"> </w:t>
      </w:r>
      <w:r w:rsidR="00B50DDA" w:rsidRPr="00ED6412">
        <w:t xml:space="preserve">was </w:t>
      </w:r>
      <w:r w:rsidR="0074721C" w:rsidRPr="00ED6412">
        <w:t>p</w:t>
      </w:r>
      <w:r w:rsidR="00B50DDA" w:rsidRPr="00ED6412">
        <w:t>reformed in order</w:t>
      </w:r>
      <w:r w:rsidR="00C35AF8" w:rsidRPr="00ED6412">
        <w:t xml:space="preserve"> </w:t>
      </w:r>
      <w:r w:rsidR="00C35AF8" w:rsidRPr="00ED6412">
        <w:rPr>
          <w:rFonts w:hint="eastAsia"/>
        </w:rPr>
        <w:t xml:space="preserve">to study a case with </w:t>
      </w:r>
      <w:r w:rsidR="007C2259" w:rsidRPr="00ED6412">
        <w:t xml:space="preserve">a </w:t>
      </w:r>
      <w:r w:rsidR="00C35AF8" w:rsidRPr="00ED6412">
        <w:t xml:space="preserve">practical </w:t>
      </w:r>
      <w:r w:rsidR="00A12547" w:rsidRPr="00ED6412">
        <w:t xml:space="preserve">demand </w:t>
      </w:r>
      <w:r w:rsidR="007C2259" w:rsidRPr="00ED6412">
        <w:t xml:space="preserve">on </w:t>
      </w:r>
      <w:r w:rsidR="00A12547" w:rsidRPr="00ED6412">
        <w:t xml:space="preserve">a typical </w:t>
      </w:r>
      <w:r w:rsidR="00E46529" w:rsidRPr="00ED6412">
        <w:rPr>
          <w:rFonts w:hint="eastAsia"/>
        </w:rPr>
        <w:t>week</w:t>
      </w:r>
      <w:r w:rsidR="00A12547" w:rsidRPr="00ED6412">
        <w:t>day</w:t>
      </w:r>
      <w:r w:rsidR="000637CC" w:rsidRPr="00ED6412">
        <w:rPr>
          <w:rFonts w:hint="eastAsia"/>
        </w:rPr>
        <w:t xml:space="preserve"> </w:t>
      </w:r>
      <w:r w:rsidRPr="00ED6412">
        <w:t xml:space="preserve">in </w:t>
      </w:r>
      <w:r w:rsidR="007C2259" w:rsidRPr="00ED6412">
        <w:t xml:space="preserve">the </w:t>
      </w:r>
      <w:r w:rsidRPr="00ED6412">
        <w:t>Sheffield</w:t>
      </w:r>
      <w:r w:rsidR="007C2259" w:rsidRPr="00ED6412">
        <w:t xml:space="preserve"> region</w:t>
      </w:r>
      <w:r w:rsidR="008C3055" w:rsidRPr="00ED6412">
        <w:t xml:space="preserve"> with half an hour time interval</w:t>
      </w:r>
      <w:r w:rsidR="007C2259" w:rsidRPr="00ED6412">
        <w:t>s</w:t>
      </w:r>
      <w:r w:rsidRPr="00ED6412">
        <w:t>.</w:t>
      </w:r>
      <w:r w:rsidR="00703A7B" w:rsidRPr="00ED6412">
        <w:rPr>
          <w:rFonts w:hint="eastAsia"/>
        </w:rPr>
        <w:t xml:space="preserve"> </w:t>
      </w:r>
      <w:r w:rsidR="00D77948" w:rsidRPr="00ED6412">
        <w:t>T</w:t>
      </w:r>
      <w:r w:rsidR="00D77948" w:rsidRPr="00ED6412">
        <w:rPr>
          <w:rFonts w:hint="eastAsia"/>
        </w:rPr>
        <w:t xml:space="preserve">he </w:t>
      </w:r>
      <w:r w:rsidR="00D77948" w:rsidRPr="00ED6412">
        <w:rPr>
          <w:rFonts w:hint="eastAsia"/>
        </w:rPr>
        <w:lastRenderedPageBreak/>
        <w:t>demand of this day is given in</w:t>
      </w:r>
      <w:r w:rsidR="00D37B91" w:rsidRPr="00ED6412">
        <w:t xml:space="preserve"> </w:t>
      </w:r>
      <w:r w:rsidR="00D30F4D" w:rsidRPr="00ED6412">
        <w:fldChar w:fldCharType="begin"/>
      </w:r>
      <w:r w:rsidR="00D30F4D" w:rsidRPr="00ED6412">
        <w:instrText xml:space="preserve"> REF _Ref489264695 \h </w:instrText>
      </w:r>
      <w:r w:rsidR="00A63E2B" w:rsidRPr="00ED6412">
        <w:instrText xml:space="preserve"> \* MERGEFORMAT </w:instrText>
      </w:r>
      <w:r w:rsidR="00D30F4D" w:rsidRPr="00ED6412">
        <w:fldChar w:fldCharType="separate"/>
      </w:r>
      <w:r w:rsidR="00C05E44" w:rsidRPr="00ED6412">
        <w:t xml:space="preserve">Figure </w:t>
      </w:r>
      <w:r w:rsidR="00C05E44">
        <w:rPr>
          <w:noProof/>
        </w:rPr>
        <w:t>4</w:t>
      </w:r>
      <w:r w:rsidR="00C05E44" w:rsidRPr="00ED6412">
        <w:rPr>
          <w:noProof/>
        </w:rPr>
        <w:t>.</w:t>
      </w:r>
      <w:r w:rsidR="00C05E44">
        <w:rPr>
          <w:noProof/>
        </w:rPr>
        <w:t>1</w:t>
      </w:r>
      <w:r w:rsidR="00D30F4D" w:rsidRPr="00ED6412">
        <w:fldChar w:fldCharType="end"/>
      </w:r>
      <w:r w:rsidR="00D77948" w:rsidRPr="00ED6412">
        <w:rPr>
          <w:rFonts w:hint="eastAsia"/>
        </w:rPr>
        <w:t xml:space="preserve">. </w:t>
      </w:r>
      <w:r w:rsidR="002E7511" w:rsidRPr="00ED6412">
        <w:t>I</w:t>
      </w:r>
      <w:r w:rsidR="002E7511" w:rsidRPr="00ED6412">
        <w:rPr>
          <w:rFonts w:hint="eastAsia"/>
        </w:rPr>
        <w:t xml:space="preserve">n this </w:t>
      </w:r>
      <w:r w:rsidR="00F84A5E" w:rsidRPr="00ED6412">
        <w:rPr>
          <w:rFonts w:hint="eastAsia"/>
        </w:rPr>
        <w:t>case</w:t>
      </w:r>
      <w:r w:rsidR="002E7511" w:rsidRPr="00ED6412">
        <w:rPr>
          <w:rFonts w:hint="eastAsia"/>
        </w:rPr>
        <w:t xml:space="preserve">, an electrical system with </w:t>
      </w:r>
      <w:r w:rsidR="00D30F4D" w:rsidRPr="00ED6412">
        <w:t>6</w:t>
      </w:r>
      <w:r w:rsidR="002E7511" w:rsidRPr="00ED6412">
        <w:rPr>
          <w:rFonts w:hint="eastAsia"/>
        </w:rPr>
        <w:t xml:space="preserve"> conventional power</w:t>
      </w:r>
      <w:r w:rsidR="00E029DA" w:rsidRPr="00ED6412">
        <w:t>ed generator</w:t>
      </w:r>
      <w:r w:rsidR="005C5434" w:rsidRPr="00ED6412">
        <w:t>s</w:t>
      </w:r>
      <w:r w:rsidR="002E7511" w:rsidRPr="00ED6412">
        <w:rPr>
          <w:rFonts w:hint="eastAsia"/>
        </w:rPr>
        <w:t>, a wind farm and a</w:t>
      </w:r>
      <w:r w:rsidR="00933AB8" w:rsidRPr="00ED6412">
        <w:t>n</w:t>
      </w:r>
      <w:r w:rsidR="002E7511" w:rsidRPr="00ED6412">
        <w:rPr>
          <w:rFonts w:hint="eastAsia"/>
        </w:rPr>
        <w:t xml:space="preserve"> </w:t>
      </w:r>
      <w:r w:rsidR="00933AB8" w:rsidRPr="00ED6412">
        <w:t>EES</w:t>
      </w:r>
      <w:r w:rsidR="002E7511" w:rsidRPr="00ED6412">
        <w:rPr>
          <w:rFonts w:hint="eastAsia"/>
        </w:rPr>
        <w:t xml:space="preserve"> is </w:t>
      </w:r>
      <w:r w:rsidR="00A75D57" w:rsidRPr="00ED6412">
        <w:t>investigat</w:t>
      </w:r>
      <w:r w:rsidR="00487F68" w:rsidRPr="00ED6412">
        <w:rPr>
          <w:rFonts w:hint="eastAsia"/>
        </w:rPr>
        <w:t>ed</w:t>
      </w:r>
      <w:r w:rsidR="002E7511" w:rsidRPr="00ED6412">
        <w:rPr>
          <w:rFonts w:hint="eastAsia"/>
        </w:rPr>
        <w:t>.</w:t>
      </w:r>
      <w:r w:rsidR="00B3513C" w:rsidRPr="00ED6412">
        <w:t xml:space="preserve"> </w:t>
      </w:r>
      <w:r w:rsidR="00E029DA" w:rsidRPr="00ED6412">
        <w:t xml:space="preserve">The </w:t>
      </w:r>
      <w:r w:rsidR="00C06C1F" w:rsidRPr="00ED6412">
        <w:t>6</w:t>
      </w:r>
      <w:r w:rsidR="00C06C1F" w:rsidRPr="00ED6412">
        <w:rPr>
          <w:rFonts w:hint="eastAsia"/>
        </w:rPr>
        <w:t xml:space="preserve"> conventional power</w:t>
      </w:r>
      <w:r w:rsidR="00C06C1F" w:rsidRPr="00ED6412">
        <w:t>ed generator</w:t>
      </w:r>
      <w:r w:rsidR="005C5434" w:rsidRPr="00ED6412">
        <w:t>s</w:t>
      </w:r>
      <w:r w:rsidR="00C06C1F" w:rsidRPr="00ED6412">
        <w:t xml:space="preserve"> </w:t>
      </w:r>
      <w:r w:rsidR="00C06C1F" w:rsidRPr="00ED6412">
        <w:rPr>
          <w:rFonts w:hint="eastAsia"/>
        </w:rPr>
        <w:t>and the wind farm</w:t>
      </w:r>
      <w:r w:rsidR="002817A0" w:rsidRPr="00ED6412">
        <w:t xml:space="preserve"> are </w:t>
      </w:r>
      <w:r w:rsidR="005C5434" w:rsidRPr="00ED6412">
        <w:t xml:space="preserve">the </w:t>
      </w:r>
      <w:r w:rsidR="002817A0" w:rsidRPr="00ED6412">
        <w:t xml:space="preserve">same as </w:t>
      </w:r>
      <w:r w:rsidR="005C5434" w:rsidRPr="00ED6412">
        <w:t xml:space="preserve">those investigated in </w:t>
      </w:r>
      <w:r w:rsidR="002817A0" w:rsidRPr="00ED6412">
        <w:t xml:space="preserve">the </w:t>
      </w:r>
      <w:r w:rsidR="009F7086" w:rsidRPr="00ED6412">
        <w:t xml:space="preserve">model in </w:t>
      </w:r>
      <w:r w:rsidR="005C5434" w:rsidRPr="00ED6412">
        <w:t>Section</w:t>
      </w:r>
      <w:r w:rsidR="002817A0" w:rsidRPr="00ED6412">
        <w:t xml:space="preserve"> </w:t>
      </w:r>
      <w:r w:rsidR="00C10D88" w:rsidRPr="00ED6412">
        <w:fldChar w:fldCharType="begin"/>
      </w:r>
      <w:r w:rsidR="00C10D88" w:rsidRPr="00ED6412">
        <w:instrText xml:space="preserve"> REF _Ref496618672 \r \h </w:instrText>
      </w:r>
      <w:r w:rsidR="00A63E2B" w:rsidRPr="00ED6412">
        <w:instrText xml:space="preserve"> \* MERGEFORMAT </w:instrText>
      </w:r>
      <w:r w:rsidR="00C10D88" w:rsidRPr="00ED6412">
        <w:fldChar w:fldCharType="separate"/>
      </w:r>
      <w:r w:rsidR="00C05E44">
        <w:t xml:space="preserve">4.4 </w:t>
      </w:r>
      <w:r w:rsidR="00C10D88" w:rsidRPr="00ED6412">
        <w:fldChar w:fldCharType="end"/>
      </w:r>
      <w:r w:rsidR="005A69F7" w:rsidRPr="00ED6412">
        <w:t>,</w:t>
      </w:r>
      <w:r w:rsidR="00E12189" w:rsidRPr="00ED6412">
        <w:rPr>
          <w:rFonts w:hint="eastAsia"/>
        </w:rPr>
        <w:t xml:space="preserve"> </w:t>
      </w:r>
      <w:r w:rsidR="005A69F7" w:rsidRPr="00ED6412">
        <w:t>a</w:t>
      </w:r>
      <w:r w:rsidR="008C7FDC" w:rsidRPr="00ED6412">
        <w:t>nd</w:t>
      </w:r>
      <w:r w:rsidR="005C5434" w:rsidRPr="00ED6412">
        <w:t xml:space="preserve"> t</w:t>
      </w:r>
      <w:r w:rsidR="008661D9" w:rsidRPr="00ED6412">
        <w:t>he capacity of the wind farm is 30% of the peak demand</w:t>
      </w:r>
      <w:r w:rsidR="00662695" w:rsidRPr="00ED6412">
        <w:t xml:space="preserve"> </w:t>
      </w:r>
      <w:r w:rsidR="005E6F31" w:rsidRPr="00ED6412">
        <w:t>shown in</w:t>
      </w:r>
      <w:r w:rsidR="008661D9" w:rsidRPr="00ED6412">
        <w:t xml:space="preserve"> </w:t>
      </w:r>
      <w:r w:rsidR="008661D9" w:rsidRPr="00ED6412">
        <w:fldChar w:fldCharType="begin"/>
      </w:r>
      <w:r w:rsidR="008661D9" w:rsidRPr="00ED6412">
        <w:instrText xml:space="preserve"> REF _Ref489264695 \h </w:instrText>
      </w:r>
      <w:r w:rsidR="00A63E2B" w:rsidRPr="00ED6412">
        <w:instrText xml:space="preserve"> \* MERGEFORMAT </w:instrText>
      </w:r>
      <w:r w:rsidR="008661D9" w:rsidRPr="00ED6412">
        <w:fldChar w:fldCharType="separate"/>
      </w:r>
      <w:r w:rsidR="00C05E44" w:rsidRPr="00ED6412">
        <w:t xml:space="preserve">Figure </w:t>
      </w:r>
      <w:r w:rsidR="00C05E44">
        <w:rPr>
          <w:noProof/>
        </w:rPr>
        <w:t>4</w:t>
      </w:r>
      <w:r w:rsidR="00C05E44" w:rsidRPr="00ED6412">
        <w:rPr>
          <w:noProof/>
        </w:rPr>
        <w:t>.</w:t>
      </w:r>
      <w:r w:rsidR="00C05E44">
        <w:rPr>
          <w:noProof/>
        </w:rPr>
        <w:t>1</w:t>
      </w:r>
      <w:r w:rsidR="008661D9" w:rsidRPr="00ED6412">
        <w:fldChar w:fldCharType="end"/>
      </w:r>
      <w:r w:rsidR="008661D9" w:rsidRPr="00ED6412">
        <w:rPr>
          <w:rFonts w:hint="eastAsia"/>
        </w:rPr>
        <w:t xml:space="preserve">. </w:t>
      </w:r>
    </w:p>
    <w:p w14:paraId="75367449" w14:textId="6B7386CF" w:rsidR="00D32CDC" w:rsidRPr="00ED6412" w:rsidRDefault="004915E2" w:rsidP="00875AD8">
      <w:pPr>
        <w:spacing w:after="120"/>
      </w:pPr>
      <w:r w:rsidRPr="00ED6412">
        <w:t xml:space="preserve">Ideally, the ESS with a size of </w:t>
      </w:r>
      <w:r w:rsidR="00751AD8" w:rsidRPr="00ED6412">
        <w:t>15%</w:t>
      </w:r>
      <w:r w:rsidRPr="00ED6412">
        <w:t xml:space="preserve"> to </w:t>
      </w:r>
      <w:r w:rsidR="00751AD8" w:rsidRPr="00ED6412">
        <w:t>25% of the wind farm capacity</w:t>
      </w:r>
      <w:r w:rsidRPr="00ED6412">
        <w:t xml:space="preserve"> </w:t>
      </w:r>
      <w:r w:rsidR="00751AD8" w:rsidRPr="00ED6412">
        <w:t>to have an effective hourly dispatch</w:t>
      </w:r>
      <w:r w:rsidRPr="00ED6412">
        <w:t xml:space="preserve"> </w:t>
      </w:r>
      <w:r w:rsidR="00E3047C" w:rsidRPr="00ED6412">
        <w:fldChar w:fldCharType="begin"/>
      </w:r>
      <w:r w:rsidR="000201C4">
        <w:instrText xml:space="preserve"> ADDIN EN.CITE &lt;EndNote&gt;&lt;Cite&gt;&lt;Author&gt;Teleke&lt;/Author&gt;&lt;Year&gt;2010&lt;/Year&gt;&lt;RecNum&gt;501&lt;/RecNum&gt;&lt;DisplayText&gt;[222]&lt;/DisplayText&gt;&lt;record&gt;&lt;rec-number&gt;501&lt;/rec-number&gt;&lt;foreign-keys&gt;&lt;key app="EN" db-id="wat2z5xv39zx9lefev2vrzeifd9dzfzsx50x" timestamp="0"&gt;501&lt;/key&gt;&lt;/foreign-keys&gt;&lt;ref-type name="Journal Article"&gt;17&lt;/ref-type&gt;&lt;contributors&gt;&lt;authors&gt;&lt;author&gt;S. Teleke&lt;/author&gt;&lt;author&gt;M. E. Baran&lt;/author&gt;&lt;author&gt;S. Bhattacharya&lt;/author&gt;&lt;author&gt;A. Q. Huang&lt;/author&gt;&lt;/authors&gt;&lt;/contributors&gt;&lt;titles&gt;&lt;title&gt;Rule-Based Control of Battery Energy Storage for Dispatching Intermittent Renewable Sources&lt;/title&gt;&lt;secondary-title&gt;IEEE Transactions on Sustainable Energy&lt;/secondary-title&gt;&lt;/titles&gt;&lt;pages&gt;117-124&lt;/pages&gt;&lt;volume&gt;1&lt;/volume&gt;&lt;number&gt;3&lt;/number&gt;&lt;keywords&gt;&lt;keyword&gt;battery management systems&lt;/keyword&gt;&lt;keyword&gt;energy storage&lt;/keyword&gt;&lt;keyword&gt;load dispatching&lt;/keyword&gt;&lt;keyword&gt;optimal control&lt;/keyword&gt;&lt;keyword&gt;photovoltaic power systems&lt;/keyword&gt;&lt;keyword&gt;renewable energy sources&lt;/keyword&gt;&lt;keyword&gt;wind power&lt;/keyword&gt;&lt;keyword&gt;battery energy storage system&lt;/keyword&gt;&lt;keyword&gt;intermittent renewable source dispatchability&lt;/keyword&gt;&lt;keyword&gt;renewable energy source&lt;/keyword&gt;&lt;keyword&gt;rule-based control&lt;/keyword&gt;&lt;keyword&gt;solar photovoltaic system&lt;/keyword&gt;&lt;keyword&gt;wind farm&lt;/keyword&gt;&lt;keyword&gt;Batteries&lt;/keyword&gt;&lt;keyword&gt;Dispatching&lt;/keyword&gt;&lt;keyword&gt;Photovoltaic systems&lt;/keyword&gt;&lt;keyword&gt;Renewable energy resources&lt;/keyword&gt;&lt;keyword&gt;Smoothing methods&lt;/keyword&gt;&lt;keyword&gt;Solar power generation&lt;/keyword&gt;&lt;keyword&gt;Wind farms&lt;/keyword&gt;&lt;keyword&gt;Wind forecasting&lt;/keyword&gt;&lt;keyword&gt;Battery energy storage system (BESS)&lt;/keyword&gt;&lt;keyword&gt;closed loop optimal control&lt;/keyword&gt;&lt;keyword&gt;dispatchability&lt;/keyword&gt;&lt;keyword&gt;photovoltaic (PV) system&lt;/keyword&gt;&lt;keyword&gt;wind energy&lt;/keyword&gt;&lt;/keywords&gt;&lt;dates&gt;&lt;year&gt;2010&lt;/year&gt;&lt;/dates&gt;&lt;isbn&gt;1949-3029&lt;/isbn&gt;&lt;urls&gt;&lt;/urls&gt;&lt;electronic-resource-num&gt;10.1109/TSTE.2010.2061880&lt;/electronic-resource-num&gt;&lt;/record&gt;&lt;/Cite&gt;&lt;/EndNote&gt;</w:instrText>
      </w:r>
      <w:r w:rsidR="00E3047C" w:rsidRPr="00ED6412">
        <w:fldChar w:fldCharType="separate"/>
      </w:r>
      <w:r w:rsidR="000201C4">
        <w:rPr>
          <w:noProof/>
        </w:rPr>
        <w:t>[</w:t>
      </w:r>
      <w:hyperlink w:anchor="_ENREF_222" w:tooltip="Teleke, 2010 #501" w:history="1">
        <w:r w:rsidR="00213BF8">
          <w:rPr>
            <w:noProof/>
          </w:rPr>
          <w:t>222</w:t>
        </w:r>
      </w:hyperlink>
      <w:r w:rsidR="000201C4">
        <w:rPr>
          <w:noProof/>
        </w:rPr>
        <w:t>]</w:t>
      </w:r>
      <w:r w:rsidR="00E3047C" w:rsidRPr="00ED6412">
        <w:fldChar w:fldCharType="end"/>
      </w:r>
      <w:r w:rsidRPr="00ED6412">
        <w:t xml:space="preserve">. </w:t>
      </w:r>
      <w:r w:rsidR="00015AA7" w:rsidRPr="00ED6412">
        <w:t>Therefore,</w:t>
      </w:r>
      <w:r w:rsidRPr="00ED6412">
        <w:t xml:space="preserve"> t</w:t>
      </w:r>
      <w:r w:rsidR="00933AB8" w:rsidRPr="00ED6412">
        <w:t xml:space="preserve">he </w:t>
      </w:r>
      <w:r w:rsidR="009E2181" w:rsidRPr="00ED6412">
        <w:t>ESS</w:t>
      </w:r>
      <w:r w:rsidR="00933AB8" w:rsidRPr="00ED6412">
        <w:t xml:space="preserve"> is </w:t>
      </w:r>
      <w:r w:rsidR="00A8465C" w:rsidRPr="00ED6412">
        <w:t>as</w:t>
      </w:r>
      <w:r w:rsidR="00933AB8" w:rsidRPr="00ED6412">
        <w:rPr>
          <w:rFonts w:hint="eastAsia"/>
        </w:rPr>
        <w:t>sumed</w:t>
      </w:r>
      <w:r w:rsidR="00933AB8" w:rsidRPr="00ED6412">
        <w:t xml:space="preserve"> </w:t>
      </w:r>
      <w:r w:rsidR="00A8465C" w:rsidRPr="00ED6412">
        <w:t>to be</w:t>
      </w:r>
      <w:r w:rsidR="00933AB8" w:rsidRPr="00ED6412">
        <w:t xml:space="preserve"> the </w:t>
      </w:r>
      <w:r w:rsidR="002442CD" w:rsidRPr="00ED6412">
        <w:t xml:space="preserve">Lithium-ion </w:t>
      </w:r>
      <w:r w:rsidR="009E2181" w:rsidRPr="00ED6412">
        <w:t>BESS</w:t>
      </w:r>
      <w:r w:rsidR="002442CD" w:rsidRPr="00ED6412">
        <w:t xml:space="preserve"> that operate</w:t>
      </w:r>
      <w:r w:rsidR="00A8465C" w:rsidRPr="00ED6412">
        <w:t>s</w:t>
      </w:r>
      <w:r w:rsidR="002442CD" w:rsidRPr="00ED6412">
        <w:t xml:space="preserve"> in Leighton Buzzard, Bedfordshire</w:t>
      </w:r>
      <w:r w:rsidRPr="00ED6412">
        <w:t xml:space="preserve">. This is because it is the </w:t>
      </w:r>
      <w:r w:rsidR="009E2181" w:rsidRPr="00ED6412">
        <w:t>BESS</w:t>
      </w:r>
      <w:r w:rsidR="004B023C" w:rsidRPr="00ED6412">
        <w:t xml:space="preserve"> </w:t>
      </w:r>
      <w:r w:rsidRPr="00ED6412">
        <w:t xml:space="preserve">in the UK </w:t>
      </w:r>
      <w:r w:rsidR="00015AA7" w:rsidRPr="00ED6412">
        <w:t xml:space="preserve">most close to the </w:t>
      </w:r>
      <w:r w:rsidR="002B4A69" w:rsidRPr="00ED6412">
        <w:t>effective</w:t>
      </w:r>
      <w:r w:rsidR="00015AA7" w:rsidRPr="00ED6412">
        <w:t xml:space="preserve"> size </w:t>
      </w:r>
      <w:r w:rsidRPr="00ED6412">
        <w:t xml:space="preserve">that </w:t>
      </w:r>
      <w:r w:rsidR="002442CD" w:rsidRPr="00ED6412">
        <w:t xml:space="preserve">is used for </w:t>
      </w:r>
      <w:r w:rsidR="00203A9E" w:rsidRPr="00ED6412">
        <w:t xml:space="preserve">the </w:t>
      </w:r>
      <w:r w:rsidR="002442CD" w:rsidRPr="00ED6412">
        <w:t xml:space="preserve">time shift in the electrical system and </w:t>
      </w:r>
      <w:r w:rsidR="00203A9E" w:rsidRPr="00ED6412">
        <w:t xml:space="preserve">the </w:t>
      </w:r>
      <w:r w:rsidR="002442CD" w:rsidRPr="00ED6412">
        <w:t>electric</w:t>
      </w:r>
      <w:r w:rsidR="00203A9E" w:rsidRPr="00ED6412">
        <w:t>al</w:t>
      </w:r>
      <w:r w:rsidR="002442CD" w:rsidRPr="00ED6412">
        <w:t xml:space="preserve"> supply reserve capacity. </w:t>
      </w:r>
      <w:r w:rsidR="0074721C" w:rsidRPr="00ED6412">
        <w:t>The capacity of the BESS is 10 MWh with a 6</w:t>
      </w:r>
      <w:r w:rsidR="00751AD8" w:rsidRPr="00ED6412">
        <w:t> </w:t>
      </w:r>
      <w:r w:rsidR="0074721C" w:rsidRPr="00ED6412">
        <w:t xml:space="preserve">MW power output </w:t>
      </w:r>
      <w:r w:rsidR="00B34E80" w:rsidRPr="00ED6412">
        <w:fldChar w:fldCharType="begin"/>
      </w:r>
      <w:r w:rsidR="000201C4">
        <w:instrText xml:space="preserve"> ADDIN EN.CITE &lt;EndNote&gt;&lt;Cite&gt;&lt;Author&gt;Association&lt;/Author&gt;&lt;Year&gt;2015&lt;/Year&gt;&lt;RecNum&gt;368&lt;/RecNum&gt;&lt;DisplayText&gt;[18]&lt;/DisplayText&gt;&lt;record&gt;&lt;rec-number&gt;368&lt;/rec-number&gt;&lt;foreign-keys&gt;&lt;key app="EN" db-id="wat2z5xv39zx9lefev2vrzeifd9dzfzsx50x" timestamp="0"&gt;368&lt;/key&gt;&lt;/foreign-keys&gt;&lt;ref-type name="Journal Article"&gt;17&lt;/ref-type&gt;&lt;contributors&gt;&lt;authors&gt;&lt;author&gt;Renewable Energy Association&lt;/author&gt;&lt;/authors&gt;&lt;/contributors&gt;&lt;titles&gt;&lt;title&gt;Energy Storage in the UK An Overview&lt;/title&gt;&lt;/titles&gt;&lt;dates&gt;&lt;year&gt;2015&lt;/year&gt;&lt;/dates&gt;&lt;urls&gt;&lt;related-urls&gt;&lt;url&gt;https://www.r-e-a.net/upload/rea_uk_energy_storage_report_november_2015_-_final.pdf&lt;/url&gt;&lt;/related-urls&gt;&lt;/urls&gt;&lt;/record&gt;&lt;/Cite&gt;&lt;/EndNote&gt;</w:instrText>
      </w:r>
      <w:r w:rsidR="00B34E80" w:rsidRPr="00ED6412">
        <w:fldChar w:fldCharType="separate"/>
      </w:r>
      <w:r w:rsidR="000201C4">
        <w:rPr>
          <w:noProof/>
        </w:rPr>
        <w:t>[</w:t>
      </w:r>
      <w:hyperlink w:anchor="_ENREF_18" w:tooltip="Association, 2015 #368" w:history="1">
        <w:r w:rsidR="00213BF8">
          <w:rPr>
            <w:noProof/>
          </w:rPr>
          <w:t>18</w:t>
        </w:r>
      </w:hyperlink>
      <w:r w:rsidR="000201C4">
        <w:rPr>
          <w:noProof/>
        </w:rPr>
        <w:t>]</w:t>
      </w:r>
      <w:r w:rsidR="00B34E80" w:rsidRPr="00ED6412">
        <w:fldChar w:fldCharType="end"/>
      </w:r>
      <w:r w:rsidR="00203A9E" w:rsidRPr="00ED6412">
        <w:t xml:space="preserve"> a</w:t>
      </w:r>
      <w:r w:rsidR="002442CD" w:rsidRPr="00ED6412">
        <w:t xml:space="preserve">nd </w:t>
      </w:r>
      <w:r w:rsidR="0073775B" w:rsidRPr="00ED6412">
        <w:t>the charging/discharging conversion efficiency is</w:t>
      </w:r>
      <w:r w:rsidR="00C94736" w:rsidRPr="00ED6412">
        <w:t xml:space="preserve"> about</w:t>
      </w:r>
      <w:r w:rsidR="0073775B" w:rsidRPr="00ED6412">
        <w:t xml:space="preserve"> 90%</w:t>
      </w:r>
      <w:r w:rsidR="002442CD" w:rsidRPr="00ED6412">
        <w:t xml:space="preserve">.  </w:t>
      </w:r>
    </w:p>
    <w:p w14:paraId="54BD4AEB" w14:textId="522D32EA" w:rsidR="00875AD8" w:rsidRPr="00ED6412" w:rsidRDefault="00875AD8" w:rsidP="006507BB">
      <w:pPr>
        <w:spacing w:after="120"/>
      </w:pPr>
      <w:r w:rsidRPr="00ED6412">
        <w:t xml:space="preserve">This dynamic dispatch is proposed to apply to an electrical system for a day-ahead planning horizon with </w:t>
      </w:r>
      <w:r w:rsidR="00790785" w:rsidRPr="00ED6412">
        <w:t>half an</w:t>
      </w:r>
      <w:r w:rsidRPr="00ED6412">
        <w:t xml:space="preserve"> hour time interval</w:t>
      </w:r>
      <w:r w:rsidR="00203A9E" w:rsidRPr="00ED6412">
        <w:t>s</w:t>
      </w:r>
      <w:r w:rsidRPr="00ED6412">
        <w:t xml:space="preserve">. </w:t>
      </w:r>
      <w:r w:rsidR="00C14678" w:rsidRPr="00ED6412">
        <w:t xml:space="preserve">The CPS is given in </w:t>
      </w:r>
      <w:r w:rsidR="00292143" w:rsidRPr="00ED6412">
        <w:fldChar w:fldCharType="begin"/>
      </w:r>
      <w:r w:rsidR="00292143" w:rsidRPr="00ED6412">
        <w:instrText xml:space="preserve"> REF _Ref484085350 \h </w:instrText>
      </w:r>
      <w:r w:rsidR="00A63E2B" w:rsidRPr="00ED6412">
        <w:instrText xml:space="preserve"> \* MERGEFORMAT </w:instrText>
      </w:r>
      <w:r w:rsidR="00292143" w:rsidRPr="00ED6412">
        <w:fldChar w:fldCharType="separate"/>
      </w:r>
      <w:r w:rsidR="00C05E44" w:rsidRPr="00ED6412">
        <w:t xml:space="preserve">Table </w:t>
      </w:r>
      <w:r w:rsidR="00C05E44">
        <w:rPr>
          <w:noProof/>
        </w:rPr>
        <w:t>3</w:t>
      </w:r>
      <w:r w:rsidR="00C05E44" w:rsidRPr="00ED6412">
        <w:rPr>
          <w:noProof/>
        </w:rPr>
        <w:t>.</w:t>
      </w:r>
      <w:r w:rsidR="00C05E44">
        <w:rPr>
          <w:noProof/>
        </w:rPr>
        <w:t>1</w:t>
      </w:r>
      <w:r w:rsidR="00292143" w:rsidRPr="00ED6412">
        <w:fldChar w:fldCharType="end"/>
      </w:r>
      <w:r w:rsidR="00CD0C33" w:rsidRPr="00ED6412">
        <w:t xml:space="preserve"> </w:t>
      </w:r>
      <w:r w:rsidR="00203A9E" w:rsidRPr="00ED6412">
        <w:t>and</w:t>
      </w:r>
      <w:r w:rsidR="00292143" w:rsidRPr="00ED6412">
        <w:t xml:space="preserve"> the </w:t>
      </w:r>
      <w:r w:rsidR="00D967A9" w:rsidRPr="00ED6412">
        <w:t xml:space="preserve">emission limit </w:t>
      </w:r>
      <w:r w:rsidR="00292143" w:rsidRPr="00ED6412">
        <w:t xml:space="preserve">is </w:t>
      </w:r>
      <w:r w:rsidR="00CD0C33" w:rsidRPr="00ED6412">
        <w:t xml:space="preserve">considered </w:t>
      </w:r>
      <w:r w:rsidR="003B7003" w:rsidRPr="00ED6412">
        <w:t xml:space="preserve">to be </w:t>
      </w:r>
      <w:r w:rsidR="00417B62" w:rsidRPr="00ED6412">
        <w:t>210</w:t>
      </w:r>
      <w:r w:rsidR="00417B62" w:rsidRPr="00ED6412">
        <w:rPr>
          <w:lang w:val="en-US"/>
        </w:rPr>
        <w:t> </w:t>
      </w:r>
      <w:r w:rsidR="00417B62" w:rsidRPr="00ED6412">
        <w:t>tCO</w:t>
      </w:r>
      <w:r w:rsidR="00417B62" w:rsidRPr="00ED6412">
        <w:rPr>
          <w:vertAlign w:val="subscript"/>
        </w:rPr>
        <w:t>2</w:t>
      </w:r>
      <w:r w:rsidR="00417B62" w:rsidRPr="00ED6412">
        <w:t>e</w:t>
      </w:r>
      <w:r w:rsidR="00417B62" w:rsidRPr="00ED6412">
        <w:rPr>
          <w:lang w:eastAsia="en-US"/>
        </w:rPr>
        <w:t>/h</w:t>
      </w:r>
      <w:r w:rsidR="00417B62" w:rsidRPr="00ED6412">
        <w:t>, 190</w:t>
      </w:r>
      <w:r w:rsidR="00417B62" w:rsidRPr="00ED6412">
        <w:rPr>
          <w:rFonts w:ascii="MS Gothic" w:eastAsia="MS Gothic" w:hAnsi="MS Gothic"/>
          <w:lang w:val="en-US"/>
        </w:rPr>
        <w:t> </w:t>
      </w:r>
      <w:r w:rsidR="00417B62" w:rsidRPr="00ED6412">
        <w:t>tCO</w:t>
      </w:r>
      <w:r w:rsidR="00417B62" w:rsidRPr="00ED6412">
        <w:rPr>
          <w:vertAlign w:val="subscript"/>
        </w:rPr>
        <w:t>2</w:t>
      </w:r>
      <w:r w:rsidR="00417B62" w:rsidRPr="00ED6412">
        <w:t>e</w:t>
      </w:r>
      <w:r w:rsidR="00417B62" w:rsidRPr="00ED6412">
        <w:rPr>
          <w:lang w:eastAsia="en-US"/>
        </w:rPr>
        <w:t>/h</w:t>
      </w:r>
      <w:r w:rsidR="00417B62" w:rsidRPr="00ED6412">
        <w:t xml:space="preserve"> and 170</w:t>
      </w:r>
      <w:r w:rsidR="00417B62" w:rsidRPr="00ED6412">
        <w:rPr>
          <w:rFonts w:ascii="Cambria" w:eastAsia="Cambria" w:hAnsi="Cambria"/>
          <w:lang w:val="en-US"/>
        </w:rPr>
        <w:t> </w:t>
      </w:r>
      <w:r w:rsidR="00417B62" w:rsidRPr="00ED6412">
        <w:t>tCO</w:t>
      </w:r>
      <w:r w:rsidR="00417B62" w:rsidRPr="00ED6412">
        <w:rPr>
          <w:vertAlign w:val="subscript"/>
        </w:rPr>
        <w:t>2</w:t>
      </w:r>
      <w:r w:rsidR="00417B62" w:rsidRPr="00ED6412">
        <w:t>e</w:t>
      </w:r>
      <w:r w:rsidR="00417B62" w:rsidRPr="00ED6412">
        <w:rPr>
          <w:lang w:eastAsia="en-US"/>
        </w:rPr>
        <w:t>/h</w:t>
      </w:r>
      <w:r w:rsidR="00417B62" w:rsidRPr="00ED6412">
        <w:t xml:space="preserve">. Above an </w:t>
      </w:r>
      <w:r w:rsidR="00D967A9" w:rsidRPr="00ED6412">
        <w:t xml:space="preserve">emission limit </w:t>
      </w:r>
      <w:r w:rsidR="00417B62" w:rsidRPr="00ED6412">
        <w:t>of 210 t/h the system becomes independent of the EPS.</w:t>
      </w:r>
    </w:p>
    <w:p w14:paraId="4D45E62C" w14:textId="40EF9C65" w:rsidR="006A510A" w:rsidRPr="00ED6412" w:rsidRDefault="006A510A" w:rsidP="00A326F0">
      <w:pPr>
        <w:pStyle w:val="Heading4"/>
      </w:pPr>
      <w:bookmarkStart w:id="344" w:name="_Toc523347835"/>
      <w:r w:rsidRPr="00ED6412">
        <w:t>Energy stored in</w:t>
      </w:r>
      <w:r w:rsidR="00861E06" w:rsidRPr="00ED6412">
        <w:t xml:space="preserve"> the</w:t>
      </w:r>
      <w:r w:rsidRPr="00ED6412">
        <w:t xml:space="preserve"> ESS</w:t>
      </w:r>
      <w:bookmarkEnd w:id="344"/>
    </w:p>
    <w:p w14:paraId="5238E032" w14:textId="1BEB874E" w:rsidR="00D0318B" w:rsidRPr="00ED6412" w:rsidRDefault="005F59B5" w:rsidP="006507BB">
      <w:pPr>
        <w:spacing w:after="120"/>
      </w:pPr>
      <w:r w:rsidRPr="00ED6412">
        <w:fldChar w:fldCharType="begin"/>
      </w:r>
      <w:r w:rsidRPr="00ED6412">
        <w:instrText xml:space="preserve"> REF _Ref496630021 \h </w:instrText>
      </w:r>
      <w:r w:rsidR="00A63E2B" w:rsidRPr="00ED6412">
        <w:instrText xml:space="preserve"> \* MERGEFORMAT </w:instrText>
      </w:r>
      <w:r w:rsidRPr="00ED6412">
        <w:fldChar w:fldCharType="separate"/>
      </w:r>
      <w:r w:rsidR="00C05E44" w:rsidRPr="00ED6412">
        <w:t xml:space="preserve">Figure </w:t>
      </w:r>
      <w:r w:rsidR="00C05E44">
        <w:rPr>
          <w:noProof/>
        </w:rPr>
        <w:t>5</w:t>
      </w:r>
      <w:r w:rsidR="00C05E44" w:rsidRPr="00ED6412">
        <w:rPr>
          <w:noProof/>
        </w:rPr>
        <w:t>.</w:t>
      </w:r>
      <w:r w:rsidR="00C05E44">
        <w:rPr>
          <w:noProof/>
        </w:rPr>
        <w:t>14</w:t>
      </w:r>
      <w:r w:rsidRPr="00ED6412">
        <w:fldChar w:fldCharType="end"/>
      </w:r>
      <w:r w:rsidRPr="00ED6412">
        <w:t xml:space="preserve"> indicates that the </w:t>
      </w:r>
      <w:r w:rsidR="00F46F32" w:rsidRPr="00ED6412">
        <w:t>e</w:t>
      </w:r>
      <w:r w:rsidR="000A5C87" w:rsidRPr="00ED6412">
        <w:t xml:space="preserve">nergy stored in the </w:t>
      </w:r>
      <w:r w:rsidR="009E2181" w:rsidRPr="00ED6412">
        <w:t>BESS</w:t>
      </w:r>
      <w:r w:rsidR="000A5C87" w:rsidRPr="00ED6412">
        <w:t xml:space="preserve"> and the</w:t>
      </w:r>
      <w:r w:rsidR="00F6654C" w:rsidRPr="00ED6412">
        <w:t xml:space="preserve"> scheduled </w:t>
      </w:r>
      <w:r w:rsidR="000A5C87" w:rsidRPr="00ED6412">
        <w:t xml:space="preserve">wind power </w:t>
      </w:r>
      <w:r w:rsidR="009A0DCE" w:rsidRPr="00ED6412">
        <w:t>o</w:t>
      </w:r>
      <w:r w:rsidR="000A5C87" w:rsidRPr="00ED6412">
        <w:t>n a typical day</w:t>
      </w:r>
      <w:r w:rsidR="00EE634D" w:rsidRPr="00ED6412">
        <w:t xml:space="preserve"> in </w:t>
      </w:r>
      <w:r w:rsidR="00243025" w:rsidRPr="00ED6412">
        <w:t xml:space="preserve">the </w:t>
      </w:r>
      <w:r w:rsidR="00EE634D" w:rsidRPr="00ED6412">
        <w:t>Sheffield region under CPF of 2010 to 2050</w:t>
      </w:r>
      <w:r w:rsidR="000A5C87" w:rsidRPr="00ED6412">
        <w:t xml:space="preserve"> </w:t>
      </w:r>
      <w:r w:rsidR="006D01F2" w:rsidRPr="00ED6412">
        <w:t xml:space="preserve">years </w:t>
      </w:r>
      <w:r w:rsidR="000A5C87" w:rsidRPr="00ED6412">
        <w:t xml:space="preserve">and </w:t>
      </w:r>
      <w:r w:rsidR="00203A9E" w:rsidRPr="00ED6412">
        <w:t xml:space="preserve">a </w:t>
      </w:r>
      <w:r w:rsidR="000A5C87" w:rsidRPr="00ED6412">
        <w:t>different EPS</w:t>
      </w:r>
      <w:r w:rsidR="00C077C4" w:rsidRPr="00ED6412">
        <w:t xml:space="preserve"> </w:t>
      </w:r>
      <w:r w:rsidR="00D967A9" w:rsidRPr="00ED6412">
        <w:t xml:space="preserve">conditions </w:t>
      </w:r>
      <w:r w:rsidR="006D01F2" w:rsidRPr="00ED6412">
        <w:t>and a</w:t>
      </w:r>
      <w:r w:rsidR="00C077C4" w:rsidRPr="00ED6412">
        <w:t xml:space="preserve"> wind power penetration of 30% peak demand</w:t>
      </w:r>
      <w:r w:rsidR="000A5C87" w:rsidRPr="00ED6412">
        <w:t xml:space="preserve">. </w:t>
      </w:r>
      <w:r w:rsidR="00AD028B" w:rsidRPr="00ED6412">
        <w:t xml:space="preserve">Figures </w:t>
      </w:r>
      <w:r w:rsidR="00AD028B" w:rsidRPr="00ED6412">
        <w:fldChar w:fldCharType="begin"/>
      </w:r>
      <w:r w:rsidR="00AD028B" w:rsidRPr="00ED6412">
        <w:instrText xml:space="preserve"> QUOTE </w:instrText>
      </w:r>
      <w:r w:rsidR="00203A9E" w:rsidRPr="00ED6412">
        <w:fldChar w:fldCharType="begin"/>
      </w:r>
      <w:r w:rsidR="00203A9E" w:rsidRPr="00ED6412">
        <w:instrText xml:space="preserve"> REF _Ref496630021 \h </w:instrText>
      </w:r>
      <w:r w:rsidR="00A63E2B" w:rsidRPr="00ED6412">
        <w:instrText xml:space="preserve"> \* MERGEFORMAT </w:instrText>
      </w:r>
      <w:r w:rsidR="00203A9E" w:rsidRPr="00ED6412">
        <w:fldChar w:fldCharType="separate"/>
      </w:r>
      <w:r w:rsidR="00C05E44" w:rsidRPr="00ED6412">
        <w:instrText xml:space="preserve">Figure </w:instrText>
      </w:r>
      <w:r w:rsidR="00C05E44">
        <w:rPr>
          <w:noProof/>
        </w:rPr>
        <w:instrText>5</w:instrText>
      </w:r>
      <w:r w:rsidR="00C05E44" w:rsidRPr="00ED6412">
        <w:rPr>
          <w:noProof/>
        </w:rPr>
        <w:instrText>.</w:instrText>
      </w:r>
      <w:r w:rsidR="00C05E44">
        <w:rPr>
          <w:noProof/>
        </w:rPr>
        <w:instrText>14</w:instrText>
      </w:r>
      <w:r w:rsidR="00203A9E" w:rsidRPr="00ED6412">
        <w:fldChar w:fldCharType="end"/>
      </w:r>
      <w:r w:rsidR="00AD028B" w:rsidRPr="00ED6412">
        <w:instrText xml:space="preserve"> \# 0.00 </w:instrText>
      </w:r>
      <w:r w:rsidR="00AD028B" w:rsidRPr="00ED6412">
        <w:fldChar w:fldCharType="separate"/>
      </w:r>
      <w:r w:rsidR="00C05E44">
        <w:t>5.14</w:t>
      </w:r>
      <w:r w:rsidR="00AD028B" w:rsidRPr="00ED6412">
        <w:fldChar w:fldCharType="end"/>
      </w:r>
      <w:r w:rsidR="00203A9E" w:rsidRPr="00ED6412">
        <w:t xml:space="preserve"> </w:t>
      </w:r>
      <w:r w:rsidR="000A5C87" w:rsidRPr="00ED6412">
        <w:t xml:space="preserve">(a) and (b) are the energy and </w:t>
      </w:r>
      <w:r w:rsidR="00124559" w:rsidRPr="00ED6412">
        <w:t xml:space="preserve">scheduled </w:t>
      </w:r>
      <w:r w:rsidR="000A5C87" w:rsidRPr="00ED6412">
        <w:t>wind power at 210</w:t>
      </w:r>
      <w:r w:rsidR="003E2A11" w:rsidRPr="00ED6412">
        <w:rPr>
          <w:lang w:val="en-US"/>
        </w:rPr>
        <w:t> </w:t>
      </w:r>
      <w:r w:rsidR="003E2A11" w:rsidRPr="00ED6412">
        <w:t>tCO</w:t>
      </w:r>
      <w:r w:rsidR="003E2A11" w:rsidRPr="00ED6412">
        <w:rPr>
          <w:vertAlign w:val="subscript"/>
        </w:rPr>
        <w:t>2</w:t>
      </w:r>
      <w:r w:rsidR="003E2A11" w:rsidRPr="00ED6412">
        <w:t>e</w:t>
      </w:r>
      <w:r w:rsidR="003E2A11" w:rsidRPr="00ED6412">
        <w:rPr>
          <w:lang w:eastAsia="en-US"/>
        </w:rPr>
        <w:t>/h</w:t>
      </w:r>
      <w:r w:rsidR="000A5C87" w:rsidRPr="00ED6412">
        <w:t xml:space="preserve">, </w:t>
      </w:r>
      <w:r w:rsidR="000A5C87" w:rsidRPr="00ED6412">
        <w:lastRenderedPageBreak/>
        <w:t xml:space="preserve">respectively, (c) and (d) are the energy and </w:t>
      </w:r>
      <w:r w:rsidR="00124559" w:rsidRPr="00ED6412">
        <w:t xml:space="preserve">scheduled </w:t>
      </w:r>
      <w:r w:rsidR="000A5C87" w:rsidRPr="00ED6412">
        <w:t xml:space="preserve">wind power at 190 </w:t>
      </w:r>
      <w:r w:rsidR="003E2A11" w:rsidRPr="00ED6412">
        <w:t>tCO</w:t>
      </w:r>
      <w:r w:rsidR="003E2A11" w:rsidRPr="00ED6412">
        <w:rPr>
          <w:vertAlign w:val="subscript"/>
        </w:rPr>
        <w:t>2</w:t>
      </w:r>
      <w:r w:rsidR="003E2A11" w:rsidRPr="00ED6412">
        <w:t>e</w:t>
      </w:r>
      <w:r w:rsidR="003E2A11" w:rsidRPr="00ED6412">
        <w:rPr>
          <w:lang w:eastAsia="en-US"/>
        </w:rPr>
        <w:t>/h</w:t>
      </w:r>
      <w:r w:rsidR="000A5C87" w:rsidRPr="00ED6412">
        <w:t xml:space="preserve">, respectively and (e) and (f) are the energy and </w:t>
      </w:r>
      <w:r w:rsidR="00124559" w:rsidRPr="00ED6412">
        <w:t xml:space="preserve">scheduled </w:t>
      </w:r>
      <w:r w:rsidR="000A5C87" w:rsidRPr="00ED6412">
        <w:t xml:space="preserve">wind power at 170 </w:t>
      </w:r>
      <w:r w:rsidR="003E2A11" w:rsidRPr="00ED6412">
        <w:t>tCO</w:t>
      </w:r>
      <w:r w:rsidR="003E2A11" w:rsidRPr="00ED6412">
        <w:rPr>
          <w:vertAlign w:val="subscript"/>
        </w:rPr>
        <w:t>2</w:t>
      </w:r>
      <w:r w:rsidR="003E2A11" w:rsidRPr="00ED6412">
        <w:t>e</w:t>
      </w:r>
      <w:r w:rsidR="003E2A11" w:rsidRPr="00ED6412">
        <w:rPr>
          <w:lang w:eastAsia="en-US"/>
        </w:rPr>
        <w:t>/h</w:t>
      </w:r>
      <w:r w:rsidR="000A5C87" w:rsidRPr="00ED6412">
        <w:t>, respectively.</w:t>
      </w:r>
    </w:p>
    <w:p w14:paraId="433AF9D9" w14:textId="45A42B09" w:rsidR="003C5984" w:rsidRPr="00ED6412" w:rsidRDefault="008F6794" w:rsidP="003C5984">
      <w:pPr>
        <w:keepNext/>
        <w:spacing w:after="120"/>
      </w:pPr>
      <w:r w:rsidRPr="008F6794">
        <w:rPr>
          <w:noProof/>
          <w:lang w:eastAsia="en-GB"/>
        </w:rPr>
        <w:drawing>
          <wp:inline distT="0" distB="0" distL="0" distR="0" wp14:anchorId="324CC3E1" wp14:editId="5005C7FE">
            <wp:extent cx="5039360" cy="4196842"/>
            <wp:effectExtent l="0" t="0" r="8890" b="0"/>
            <wp:docPr id="11" name="Picture 11" descr="C:\Users\admin\Desktop\hft_THESIS_correction\thesis plot\chap5\STORAGE_sqp\fig5.14_cor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hft_THESIS_correction\thesis plot\chap5\STORAGE_sqp\fig5.14_corr.tif"/>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360" cy="4196842"/>
                    </a:xfrm>
                    <a:prstGeom prst="rect">
                      <a:avLst/>
                    </a:prstGeom>
                    <a:noFill/>
                    <a:ln>
                      <a:noFill/>
                    </a:ln>
                  </pic:spPr>
                </pic:pic>
              </a:graphicData>
            </a:graphic>
          </wp:inline>
        </w:drawing>
      </w:r>
    </w:p>
    <w:p w14:paraId="1E48C8CE" w14:textId="55082E2A" w:rsidR="0002026A" w:rsidRPr="00ED6412" w:rsidRDefault="003C5984" w:rsidP="00296B6A">
      <w:pPr>
        <w:pStyle w:val="Caption"/>
        <w:jc w:val="both"/>
      </w:pPr>
      <w:bookmarkStart w:id="345" w:name="_Ref496630021"/>
      <w:bookmarkStart w:id="346" w:name="_Toc523347908"/>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5</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14</w:t>
      </w:r>
      <w:r w:rsidR="00C47357">
        <w:rPr>
          <w:noProof/>
        </w:rPr>
        <w:fldChar w:fldCharType="end"/>
      </w:r>
      <w:bookmarkEnd w:id="345"/>
      <w:r w:rsidR="00D96CCB" w:rsidRPr="00ED6412">
        <w:t xml:space="preserve"> </w:t>
      </w:r>
      <w:r w:rsidR="004F1D60" w:rsidRPr="00ED6412">
        <w:t xml:space="preserve"> </w:t>
      </w:r>
      <w:r w:rsidR="00D96CCB" w:rsidRPr="00ED6412">
        <w:t xml:space="preserve">Energy stored in the </w:t>
      </w:r>
      <w:r w:rsidR="009E2181" w:rsidRPr="00ED6412">
        <w:t>BESS</w:t>
      </w:r>
      <w:r w:rsidR="00D96CCB" w:rsidRPr="00ED6412">
        <w:t xml:space="preserve"> and </w:t>
      </w:r>
      <w:r w:rsidR="00F6654C" w:rsidRPr="00ED6412">
        <w:t xml:space="preserve">scheduled </w:t>
      </w:r>
      <w:r w:rsidR="00203A9E" w:rsidRPr="00ED6412">
        <w:t>wind power o</w:t>
      </w:r>
      <w:r w:rsidR="00D96CCB" w:rsidRPr="00ED6412">
        <w:t xml:space="preserve">n a typical </w:t>
      </w:r>
      <w:r w:rsidR="00203A9E" w:rsidRPr="00ED6412">
        <w:t>week</w:t>
      </w:r>
      <w:r w:rsidR="00D96CCB" w:rsidRPr="00ED6412">
        <w:t xml:space="preserve">day in </w:t>
      </w:r>
      <w:r w:rsidR="00203A9E" w:rsidRPr="00ED6412">
        <w:t xml:space="preserve">the </w:t>
      </w:r>
      <w:r w:rsidR="00D96CCB" w:rsidRPr="00ED6412">
        <w:t>Sheffield region</w:t>
      </w:r>
      <w:r w:rsidR="00296B6A" w:rsidRPr="00ED6412">
        <w:t xml:space="preserve"> under CPF </w:t>
      </w:r>
      <w:r w:rsidR="00EE634D" w:rsidRPr="00ED6412">
        <w:t xml:space="preserve">of 2010 to 2050 </w:t>
      </w:r>
      <w:r w:rsidR="00296B6A" w:rsidRPr="00ED6412">
        <w:t xml:space="preserve">and </w:t>
      </w:r>
      <w:r w:rsidR="00203A9E" w:rsidRPr="00ED6412">
        <w:t xml:space="preserve">for </w:t>
      </w:r>
      <w:r w:rsidR="00296B6A" w:rsidRPr="00ED6412">
        <w:t>different EPS</w:t>
      </w:r>
      <w:r w:rsidR="00D967A9" w:rsidRPr="00ED6412">
        <w:t xml:space="preserve"> conditions</w:t>
      </w:r>
      <w:r w:rsidR="00D96CCB" w:rsidRPr="00ED6412">
        <w:t>.</w:t>
      </w:r>
      <w:r w:rsidR="00296B6A" w:rsidRPr="00ED6412">
        <w:t xml:space="preserve"> </w:t>
      </w:r>
      <w:r w:rsidR="00203A9E" w:rsidRPr="00ED6412">
        <w:t>The l</w:t>
      </w:r>
      <w:r w:rsidR="00987626" w:rsidRPr="00ED6412">
        <w:t xml:space="preserve">eft column is energy stored in the </w:t>
      </w:r>
      <w:r w:rsidR="008640CE" w:rsidRPr="00ED6412">
        <w:t>BESS</w:t>
      </w:r>
      <w:r w:rsidR="00987626" w:rsidRPr="00ED6412">
        <w:t xml:space="preserve"> and right column is the wind power. </w:t>
      </w:r>
      <w:r w:rsidR="00296B6A" w:rsidRPr="00ED6412">
        <w:t xml:space="preserve">(a) and (b) are </w:t>
      </w:r>
      <w:r w:rsidR="00E578ED" w:rsidRPr="00ED6412">
        <w:t xml:space="preserve">results </w:t>
      </w:r>
      <w:r w:rsidR="00296B6A" w:rsidRPr="00ED6412">
        <w:t xml:space="preserve">at 210 </w:t>
      </w:r>
      <w:r w:rsidR="003E2A11" w:rsidRPr="00ED6412">
        <w:t>tCO</w:t>
      </w:r>
      <w:r w:rsidR="003E2A11" w:rsidRPr="00ED6412">
        <w:rPr>
          <w:vertAlign w:val="subscript"/>
        </w:rPr>
        <w:t>2</w:t>
      </w:r>
      <w:r w:rsidR="003E2A11" w:rsidRPr="00ED6412">
        <w:t>e/h</w:t>
      </w:r>
      <w:r w:rsidR="00296B6A" w:rsidRPr="00ED6412">
        <w:t xml:space="preserve">, (c) and (d) are </w:t>
      </w:r>
      <w:r w:rsidR="00E578ED" w:rsidRPr="00ED6412">
        <w:t xml:space="preserve">results </w:t>
      </w:r>
      <w:r w:rsidR="00296B6A" w:rsidRPr="00ED6412">
        <w:t>at 19</w:t>
      </w:r>
      <w:r w:rsidR="00E578ED" w:rsidRPr="00ED6412">
        <w:t xml:space="preserve">0 </w:t>
      </w:r>
      <w:r w:rsidR="003E2A11" w:rsidRPr="00ED6412">
        <w:t>tCO</w:t>
      </w:r>
      <w:r w:rsidR="003E2A11" w:rsidRPr="00ED6412">
        <w:rPr>
          <w:vertAlign w:val="subscript"/>
        </w:rPr>
        <w:t>2</w:t>
      </w:r>
      <w:r w:rsidR="003E2A11" w:rsidRPr="00ED6412">
        <w:t xml:space="preserve">e/h </w:t>
      </w:r>
      <w:r w:rsidR="00296B6A" w:rsidRPr="00ED6412">
        <w:t xml:space="preserve">and (e) and (f) are </w:t>
      </w:r>
      <w:r w:rsidR="00E578ED" w:rsidRPr="00ED6412">
        <w:t xml:space="preserve">results </w:t>
      </w:r>
      <w:r w:rsidR="00296B6A" w:rsidRPr="00ED6412">
        <w:t xml:space="preserve">at 170 </w:t>
      </w:r>
      <w:r w:rsidR="003E2A11" w:rsidRPr="00ED6412">
        <w:t>tCO</w:t>
      </w:r>
      <w:r w:rsidR="003E2A11" w:rsidRPr="00ED6412">
        <w:rPr>
          <w:vertAlign w:val="subscript"/>
        </w:rPr>
        <w:t>2</w:t>
      </w:r>
      <w:r w:rsidR="003E2A11" w:rsidRPr="00ED6412">
        <w:t>e/h</w:t>
      </w:r>
      <w:r w:rsidR="00296B6A" w:rsidRPr="00ED6412">
        <w:t>.</w:t>
      </w:r>
      <w:bookmarkEnd w:id="346"/>
    </w:p>
    <w:p w14:paraId="371E1158" w14:textId="2AC04358" w:rsidR="00604EBA" w:rsidRPr="00ED6412" w:rsidRDefault="00604EBA" w:rsidP="00604EBA">
      <w:r w:rsidRPr="00ED6412">
        <w:t xml:space="preserve">In </w:t>
      </w:r>
      <w:r w:rsidRPr="00ED6412">
        <w:fldChar w:fldCharType="begin"/>
      </w:r>
      <w:r w:rsidRPr="00ED6412">
        <w:instrText xml:space="preserve"> REF _Ref496630021 \h </w:instrText>
      </w:r>
      <w:r w:rsidR="00A63E2B" w:rsidRPr="00ED6412">
        <w:instrText xml:space="preserve"> \* MERGEFORMAT </w:instrText>
      </w:r>
      <w:r w:rsidRPr="00ED6412">
        <w:fldChar w:fldCharType="separate"/>
      </w:r>
      <w:r w:rsidR="00C05E44" w:rsidRPr="00ED6412">
        <w:t xml:space="preserve">Figure </w:t>
      </w:r>
      <w:r w:rsidR="00C05E44">
        <w:rPr>
          <w:noProof/>
        </w:rPr>
        <w:t>5</w:t>
      </w:r>
      <w:r w:rsidR="00C05E44" w:rsidRPr="00ED6412">
        <w:rPr>
          <w:noProof/>
        </w:rPr>
        <w:t>.</w:t>
      </w:r>
      <w:r w:rsidR="00C05E44">
        <w:rPr>
          <w:noProof/>
        </w:rPr>
        <w:t>14</w:t>
      </w:r>
      <w:r w:rsidRPr="00ED6412">
        <w:fldChar w:fldCharType="end"/>
      </w:r>
      <w:r w:rsidRPr="00ED6412">
        <w:t>, the following can be observed:</w:t>
      </w:r>
    </w:p>
    <w:p w14:paraId="178C3B02" w14:textId="77777777" w:rsidR="00604EBA" w:rsidRPr="00ED6412" w:rsidRDefault="00604EBA" w:rsidP="00604EBA">
      <w:pPr>
        <w:pStyle w:val="ListParagraph"/>
        <w:numPr>
          <w:ilvl w:val="0"/>
          <w:numId w:val="9"/>
        </w:numPr>
        <w:spacing w:line="480" w:lineRule="auto"/>
        <w:ind w:left="714" w:hanging="357"/>
        <w:contextualSpacing w:val="0"/>
      </w:pPr>
      <w:r w:rsidRPr="00ED6412">
        <w:t xml:space="preserve">The BESS starts charging at 0:00 and then in some scenarios discharges at about 5:00 to 8:00 and then charges again at about 20:00 in (a), (c) and (e). </w:t>
      </w:r>
      <w:r w:rsidRPr="00ED6412">
        <w:lastRenderedPageBreak/>
        <w:t>Since the scheduled wind power in (b), (d) and (f) is low before 4:00 and rises rapidly from 4:00 to 8:00, then the scheduled wind power is highly in demand and it reduces rapidly at about 18:00 to 22:00.</w:t>
      </w:r>
    </w:p>
    <w:p w14:paraId="25530498" w14:textId="1DC4319A" w:rsidR="00604EBA" w:rsidRPr="00ED6412" w:rsidRDefault="00604EBA" w:rsidP="00604EBA">
      <w:pPr>
        <w:pStyle w:val="ListParagraph"/>
        <w:numPr>
          <w:ilvl w:val="0"/>
          <w:numId w:val="9"/>
        </w:numPr>
        <w:spacing w:line="480" w:lineRule="auto"/>
        <w:ind w:left="714" w:hanging="357"/>
        <w:contextualSpacing w:val="0"/>
      </w:pPr>
      <w:r w:rsidRPr="00ED6412">
        <w:t>It can be seen that the BESS starts discharging earlier and charging later in the  2040 and 2050 scenarios in (a), (c) and (e), which overlap, but the 2030 scenario is distinct. This is because the scheduled wind power in (b), (d) and (f) in the 2040 and 2050 scenarios supply more when the demand is the same in 2040 and 2050, since the CPF is higher. At high scheduled wind power, the probability of a reserved power request is high and the waste of power is low. Therefore the probability of discharging the BESS is high and that of charging is low.</w:t>
      </w:r>
    </w:p>
    <w:p w14:paraId="02960A52" w14:textId="0FDEE52A" w:rsidR="00221ADA" w:rsidRPr="00ED6412" w:rsidRDefault="00954491" w:rsidP="0014420C">
      <w:pPr>
        <w:pStyle w:val="ListParagraph"/>
        <w:numPr>
          <w:ilvl w:val="0"/>
          <w:numId w:val="9"/>
        </w:numPr>
        <w:spacing w:line="480" w:lineRule="auto"/>
        <w:ind w:left="714" w:hanging="357"/>
        <w:contextualSpacing w:val="0"/>
      </w:pPr>
      <w:r w:rsidRPr="00ED6412">
        <w:t>The</w:t>
      </w:r>
      <w:r w:rsidR="00221ADA" w:rsidRPr="00ED6412">
        <w:t xml:space="preserve"> </w:t>
      </w:r>
      <w:r w:rsidR="009562A6" w:rsidRPr="00ED6412">
        <w:t>energy charging/discharging in the model is almost the same in each charging/discharging stat</w:t>
      </w:r>
      <w:r w:rsidRPr="00ED6412">
        <w:t>es</w:t>
      </w:r>
      <w:r w:rsidR="00C06B85" w:rsidRPr="00ED6412">
        <w:t xml:space="preserve"> in (a), (c) and (e),</w:t>
      </w:r>
      <w:r w:rsidR="009562A6" w:rsidRPr="00ED6412">
        <w:t xml:space="preserve"> which is approximate</w:t>
      </w:r>
      <w:r w:rsidR="00203A9E" w:rsidRPr="00ED6412">
        <w:t>ly</w:t>
      </w:r>
      <w:r w:rsidR="009562A6" w:rsidRPr="00ED6412">
        <w:t xml:space="preserve"> 3.33</w:t>
      </w:r>
      <w:r w:rsidR="00C32E2F" w:rsidRPr="00ED6412">
        <w:t> </w:t>
      </w:r>
      <w:r w:rsidR="009562A6" w:rsidRPr="00ED6412">
        <w:t>MWh</w:t>
      </w:r>
      <w:r w:rsidR="00604EBA" w:rsidRPr="00ED6412">
        <w:t xml:space="preserve"> in charging and 2.</w:t>
      </w:r>
      <w:r w:rsidR="00241451" w:rsidRPr="00ED6412">
        <w:t>7</w:t>
      </w:r>
      <w:r w:rsidR="00B6776F" w:rsidRPr="00ED6412">
        <w:t>0</w:t>
      </w:r>
      <w:r w:rsidR="00241451" w:rsidRPr="00ED6412">
        <w:t xml:space="preserve"> MW</w:t>
      </w:r>
      <w:r w:rsidR="00B6776F" w:rsidRPr="00ED6412">
        <w:t xml:space="preserve"> in discharging</w:t>
      </w:r>
      <w:r w:rsidR="00D635AB" w:rsidRPr="00ED6412">
        <w:t xml:space="preserve"> at each step</w:t>
      </w:r>
      <w:r w:rsidR="009562A6" w:rsidRPr="00ED6412">
        <w:t xml:space="preserve">. </w:t>
      </w:r>
      <w:r w:rsidR="0027663D" w:rsidRPr="00ED6412">
        <w:t xml:space="preserve">The reason </w:t>
      </w:r>
      <w:r w:rsidR="00203A9E" w:rsidRPr="00ED6412">
        <w:t>for this</w:t>
      </w:r>
      <w:r w:rsidR="0027663D" w:rsidRPr="00ED6412">
        <w:t xml:space="preserve"> is </w:t>
      </w:r>
      <w:r w:rsidR="00B3244D" w:rsidRPr="00ED6412">
        <w:t xml:space="preserve">because </w:t>
      </w:r>
      <w:r w:rsidR="0027663D" w:rsidRPr="00ED6412">
        <w:t xml:space="preserve">the </w:t>
      </w:r>
      <w:r w:rsidR="00C32E2F" w:rsidRPr="00ED6412">
        <w:t xml:space="preserve">power output of the </w:t>
      </w:r>
      <w:r w:rsidR="0034130F" w:rsidRPr="00ED6412">
        <w:t>BESS</w:t>
      </w:r>
      <w:r w:rsidR="0027663D" w:rsidRPr="00ED6412">
        <w:t xml:space="preserve"> is 6 MW, which is much less than the </w:t>
      </w:r>
      <w:r w:rsidR="00985D2F" w:rsidRPr="00ED6412">
        <w:t>BESS</w:t>
      </w:r>
      <w:r w:rsidR="0027663D" w:rsidRPr="00ED6412">
        <w:t xml:space="preserve"> in </w:t>
      </w:r>
      <w:r w:rsidR="00203A9E" w:rsidRPr="00ED6412">
        <w:t xml:space="preserve">the </w:t>
      </w:r>
      <w:r w:rsidR="0027663D" w:rsidRPr="00ED6412">
        <w:t>validation</w:t>
      </w:r>
      <w:r w:rsidR="00203A9E" w:rsidRPr="00ED6412">
        <w:t xml:space="preserve"> Section</w:t>
      </w:r>
      <w:r w:rsidR="0027663D" w:rsidRPr="00ED6412">
        <w:t xml:space="preserve"> </w:t>
      </w:r>
      <w:r w:rsidR="0027663D" w:rsidRPr="00ED6412">
        <w:fldChar w:fldCharType="begin"/>
      </w:r>
      <w:r w:rsidR="0027663D" w:rsidRPr="00ED6412">
        <w:instrText xml:space="preserve"> REF _Ref497053542 \r \h </w:instrText>
      </w:r>
      <w:r w:rsidR="001252A3" w:rsidRPr="00ED6412">
        <w:instrText xml:space="preserve"> \* MERGEFORMAT </w:instrText>
      </w:r>
      <w:r w:rsidR="0027663D" w:rsidRPr="00ED6412">
        <w:fldChar w:fldCharType="separate"/>
      </w:r>
      <w:r w:rsidR="00C05E44">
        <w:t xml:space="preserve">5.3 </w:t>
      </w:r>
      <w:r w:rsidR="0027663D" w:rsidRPr="00ED6412">
        <w:fldChar w:fldCharType="end"/>
      </w:r>
      <w:r w:rsidR="00D35114" w:rsidRPr="00ED6412">
        <w:t xml:space="preserve">and also smaller than </w:t>
      </w:r>
      <w:r w:rsidR="00203A9E" w:rsidRPr="00ED6412">
        <w:t xml:space="preserve">in </w:t>
      </w:r>
      <w:r w:rsidR="00D35114" w:rsidRPr="00ED6412">
        <w:t xml:space="preserve">most of the </w:t>
      </w:r>
      <w:r w:rsidR="00261DCC" w:rsidRPr="00ED6412">
        <w:t>optimization charging/discharging power</w:t>
      </w:r>
      <w:r w:rsidR="00203A9E" w:rsidRPr="00ED6412">
        <w:t>s presented</w:t>
      </w:r>
      <w:r w:rsidR="00261DCC" w:rsidRPr="00ED6412">
        <w:t xml:space="preserve"> in </w:t>
      </w:r>
      <w:r w:rsidR="00110D5C" w:rsidRPr="00ED6412">
        <w:fldChar w:fldCharType="begin"/>
      </w:r>
      <w:r w:rsidR="00110D5C" w:rsidRPr="00ED6412">
        <w:instrText xml:space="preserve"> REF _Ref496460217 \h </w:instrText>
      </w:r>
      <w:r w:rsidR="001252A3" w:rsidRPr="00ED6412">
        <w:instrText xml:space="preserve"> \* MERGEFORMAT </w:instrText>
      </w:r>
      <w:r w:rsidR="00110D5C" w:rsidRPr="00ED6412">
        <w:fldChar w:fldCharType="separate"/>
      </w:r>
      <w:r w:rsidR="00C05E44" w:rsidRPr="00ED6412">
        <w:t xml:space="preserve">Figure </w:t>
      </w:r>
      <w:r w:rsidR="00C05E44">
        <w:rPr>
          <w:noProof/>
        </w:rPr>
        <w:t>5</w:t>
      </w:r>
      <w:r w:rsidR="00C05E44" w:rsidRPr="00ED6412">
        <w:rPr>
          <w:noProof/>
        </w:rPr>
        <w:t>.</w:t>
      </w:r>
      <w:r w:rsidR="00C05E44">
        <w:rPr>
          <w:noProof/>
        </w:rPr>
        <w:t>5</w:t>
      </w:r>
      <w:r w:rsidR="00110D5C" w:rsidRPr="00ED6412">
        <w:fldChar w:fldCharType="end"/>
      </w:r>
      <w:r w:rsidR="00D635AB" w:rsidRPr="00ED6412">
        <w:t xml:space="preserve">, which is </w:t>
      </w:r>
      <w:r w:rsidR="007204AA" w:rsidRPr="00ED6412">
        <w:t>8 to 27 MW in discharging and 15 to 36 MW in charging</w:t>
      </w:r>
      <w:r w:rsidR="00110D5C" w:rsidRPr="00ED6412">
        <w:t>. T</w:t>
      </w:r>
      <w:r w:rsidR="000F6732" w:rsidRPr="00ED6412">
        <w:t>hus</w:t>
      </w:r>
      <w:r w:rsidR="00110D5C" w:rsidRPr="00ED6412">
        <w:t xml:space="preserve">, the </w:t>
      </w:r>
      <w:r w:rsidR="00985D2F" w:rsidRPr="00ED6412">
        <w:t>BESS</w:t>
      </w:r>
      <w:r w:rsidR="00C06B85" w:rsidRPr="00ED6412">
        <w:t xml:space="preserve"> </w:t>
      </w:r>
      <w:r w:rsidR="00C32E2F" w:rsidRPr="00ED6412">
        <w:t xml:space="preserve">power output rate </w:t>
      </w:r>
      <w:r w:rsidR="00C06B85" w:rsidRPr="00ED6412">
        <w:t xml:space="preserve">dominates the </w:t>
      </w:r>
      <w:r w:rsidR="0034130F" w:rsidRPr="00ED6412">
        <w:t>BESS</w:t>
      </w:r>
      <w:r w:rsidR="00C06B85" w:rsidRPr="00ED6412">
        <w:t xml:space="preserve"> charging/discharging in this model. </w:t>
      </w:r>
    </w:p>
    <w:p w14:paraId="3FB559FD" w14:textId="795FB2C8" w:rsidR="00340799" w:rsidRPr="00ED6412" w:rsidRDefault="00C32E2F" w:rsidP="0014420C">
      <w:pPr>
        <w:pStyle w:val="ListParagraph"/>
        <w:numPr>
          <w:ilvl w:val="0"/>
          <w:numId w:val="9"/>
        </w:numPr>
        <w:spacing w:line="480" w:lineRule="auto"/>
        <w:ind w:left="714" w:hanging="357"/>
        <w:contextualSpacing w:val="0"/>
      </w:pPr>
      <w:r w:rsidRPr="00ED6412">
        <w:t xml:space="preserve">In addition, the BESS in the 2010 and 2020 scenarios in (a) is idle after approximately 1:00, and this is because there is no or only a little scheduled </w:t>
      </w:r>
      <w:r w:rsidRPr="00ED6412">
        <w:lastRenderedPageBreak/>
        <w:t>wind power required at that time step in (b). And as a result, the wasted wind power charges the BESS, whereas there is no chance to use the energy in the BESS as no reserved power is required</w:t>
      </w:r>
      <w:r w:rsidR="00C33DA2" w:rsidRPr="00ED6412">
        <w:t>.</w:t>
      </w:r>
      <w:r w:rsidR="00AF04C8" w:rsidRPr="00ED6412">
        <w:t xml:space="preserve"> </w:t>
      </w:r>
    </w:p>
    <w:p w14:paraId="13368392" w14:textId="69C87BE5" w:rsidR="001B6FAC" w:rsidRPr="00ED6412" w:rsidRDefault="00C32E2F" w:rsidP="0014420C">
      <w:pPr>
        <w:pStyle w:val="ListParagraph"/>
        <w:numPr>
          <w:ilvl w:val="0"/>
          <w:numId w:val="9"/>
        </w:numPr>
        <w:spacing w:line="480" w:lineRule="auto"/>
        <w:ind w:left="714" w:hanging="357"/>
        <w:contextualSpacing w:val="0"/>
      </w:pPr>
      <w:r w:rsidRPr="00ED6412">
        <w:t>The BESS in the 2010 and 2020 scenarios in (c</w:t>
      </w:r>
      <w:r w:rsidRPr="00ED6412">
        <w:rPr>
          <w:rFonts w:eastAsiaTheme="minorEastAsia" w:hint="eastAsia"/>
        </w:rPr>
        <w:t>)</w:t>
      </w:r>
      <w:r w:rsidRPr="00ED6412">
        <w:t xml:space="preserve"> is also idle after approximately 1:00. Nevertheless, the reason for the BESS being idle in some time steps are slightly different. In this EPS condition, the scheduled wind power in the 2010 and 2020 scenarios in (d) is greater than that in (b) but the BESS is still idle at that time, and this is because the scheduled wind power at 8:00 and 9:00 are very close to 30</w:t>
      </w:r>
      <w:r w:rsidRPr="00ED6412">
        <w:rPr>
          <w:lang w:val="en-US"/>
        </w:rPr>
        <w:t> </w:t>
      </w:r>
      <w:r w:rsidRPr="00ED6412">
        <w:t>MW, where the under- and over-estimation wind power costs are the same</w:t>
      </w:r>
      <w:r w:rsidR="00B8418A" w:rsidRPr="00ED6412">
        <w:t>.</w:t>
      </w:r>
      <w:r w:rsidR="00733E89" w:rsidRPr="00ED6412">
        <w:t xml:space="preserve"> </w:t>
      </w:r>
    </w:p>
    <w:p w14:paraId="6304F296" w14:textId="54173DB5" w:rsidR="00175250" w:rsidRPr="00ED6412" w:rsidRDefault="008C3E20" w:rsidP="00002321">
      <w:pPr>
        <w:pStyle w:val="ListParagraph"/>
        <w:numPr>
          <w:ilvl w:val="0"/>
          <w:numId w:val="9"/>
        </w:numPr>
        <w:spacing w:line="480" w:lineRule="auto"/>
        <w:contextualSpacing w:val="0"/>
      </w:pPr>
      <w:r w:rsidRPr="00ED6412">
        <w:t>Moreover</w:t>
      </w:r>
      <w:r w:rsidR="001B6FAC" w:rsidRPr="00ED6412">
        <w:t>,</w:t>
      </w:r>
      <w:r w:rsidR="00733E89" w:rsidRPr="00ED6412">
        <w:t xml:space="preserve"> the </w:t>
      </w:r>
      <w:r w:rsidR="009651A3" w:rsidRPr="00ED6412">
        <w:t>BESS</w:t>
      </w:r>
      <w:r w:rsidR="00F90250" w:rsidRPr="00ED6412">
        <w:t xml:space="preserve"> </w:t>
      </w:r>
      <w:r w:rsidR="00150C4E" w:rsidRPr="00ED6412">
        <w:t>in the</w:t>
      </w:r>
      <w:r w:rsidR="00F90250" w:rsidRPr="00ED6412">
        <w:t xml:space="preserve"> 2010 and 2020 scenario</w:t>
      </w:r>
      <w:r w:rsidR="001B6FAC" w:rsidRPr="00ED6412">
        <w:t>s</w:t>
      </w:r>
      <w:r w:rsidR="00F90250" w:rsidRPr="00ED6412">
        <w:t xml:space="preserve"> </w:t>
      </w:r>
      <w:r w:rsidR="00974BB7" w:rsidRPr="00ED6412">
        <w:t>in (e)</w:t>
      </w:r>
      <w:r w:rsidR="00930741" w:rsidRPr="00ED6412">
        <w:t xml:space="preserve"> </w:t>
      </w:r>
      <w:r w:rsidR="00150C4E" w:rsidRPr="00ED6412">
        <w:t>overlap</w:t>
      </w:r>
      <w:r w:rsidR="008E5E09" w:rsidRPr="00ED6412">
        <w:t xml:space="preserve"> with </w:t>
      </w:r>
      <w:r w:rsidR="00150C4E" w:rsidRPr="00ED6412">
        <w:t>the 2030</w:t>
      </w:r>
      <w:r w:rsidR="008E5E09" w:rsidRPr="00ED6412">
        <w:t xml:space="preserve"> scenario</w:t>
      </w:r>
      <w:r w:rsidR="008F2D0C" w:rsidRPr="00ED6412">
        <w:t xml:space="preserve">, </w:t>
      </w:r>
      <w:r w:rsidR="00150C4E" w:rsidRPr="00ED6412">
        <w:t xml:space="preserve">and this is </w:t>
      </w:r>
      <w:r w:rsidR="008F2D0C" w:rsidRPr="00ED6412">
        <w:t xml:space="preserve">because in this </w:t>
      </w:r>
      <w:r w:rsidR="00002321" w:rsidRPr="00ED6412">
        <w:t xml:space="preserve">emission limit of </w:t>
      </w:r>
      <w:r w:rsidR="008F2D0C" w:rsidRPr="00ED6412">
        <w:t xml:space="preserve">EPS, the scheduled wind power in (f) is much higher than the 210 </w:t>
      </w:r>
      <w:r w:rsidR="008C4B3E" w:rsidRPr="00ED6412">
        <w:t>tCO</w:t>
      </w:r>
      <w:r w:rsidR="008C4B3E" w:rsidRPr="00ED6412">
        <w:rPr>
          <w:vertAlign w:val="subscript"/>
        </w:rPr>
        <w:t>2</w:t>
      </w:r>
      <w:r w:rsidR="008C4B3E" w:rsidRPr="00ED6412">
        <w:t xml:space="preserve">e/h </w:t>
      </w:r>
      <w:r w:rsidR="008F2D0C" w:rsidRPr="00ED6412">
        <w:t xml:space="preserve">and 190 </w:t>
      </w:r>
      <w:r w:rsidR="008C4B3E" w:rsidRPr="00ED6412">
        <w:t>tCO</w:t>
      </w:r>
      <w:r w:rsidR="008C4B3E" w:rsidRPr="00ED6412">
        <w:rPr>
          <w:vertAlign w:val="subscript"/>
        </w:rPr>
        <w:t>2</w:t>
      </w:r>
      <w:r w:rsidR="008C4B3E" w:rsidRPr="00ED6412">
        <w:t xml:space="preserve">e/h </w:t>
      </w:r>
      <w:r w:rsidR="008F2D0C" w:rsidRPr="00ED6412">
        <w:t>in (b) and (d), respectively</w:t>
      </w:r>
      <w:r w:rsidR="008E5E09" w:rsidRPr="00ED6412">
        <w:t xml:space="preserve">. </w:t>
      </w:r>
      <w:r w:rsidR="00954491" w:rsidRPr="00ED6412">
        <w:t>Also, t</w:t>
      </w:r>
      <w:r w:rsidR="008F2D0C" w:rsidRPr="00ED6412">
        <w:t>he scheduled wind power in these scenarios are very close to th</w:t>
      </w:r>
      <w:r w:rsidR="00150C4E" w:rsidRPr="00ED6412">
        <w:t>ose for 2030</w:t>
      </w:r>
      <w:r w:rsidR="008F2D0C" w:rsidRPr="00ED6412">
        <w:t>.</w:t>
      </w:r>
    </w:p>
    <w:p w14:paraId="414DDA3C" w14:textId="5AA64B7C" w:rsidR="005F46E4" w:rsidRPr="00ED6412" w:rsidRDefault="000B1805" w:rsidP="00794C8C">
      <w:r w:rsidRPr="00ED6412">
        <w:t xml:space="preserve">To conclude, as </w:t>
      </w:r>
      <w:r w:rsidR="00794C8C" w:rsidRPr="00ED6412">
        <w:t xml:space="preserve">shown in </w:t>
      </w:r>
      <w:r w:rsidR="00794C8C" w:rsidRPr="00ED6412">
        <w:fldChar w:fldCharType="begin"/>
      </w:r>
      <w:r w:rsidR="00794C8C" w:rsidRPr="00ED6412">
        <w:instrText xml:space="preserve"> REF _Ref496460217 \h </w:instrText>
      </w:r>
      <w:r w:rsidR="00A63E2B" w:rsidRPr="00ED6412">
        <w:instrText xml:space="preserve"> \* MERGEFORMAT </w:instrText>
      </w:r>
      <w:r w:rsidR="00794C8C" w:rsidRPr="00ED6412">
        <w:fldChar w:fldCharType="separate"/>
      </w:r>
      <w:r w:rsidR="00C05E44" w:rsidRPr="00ED6412">
        <w:t xml:space="preserve">Figure </w:t>
      </w:r>
      <w:r w:rsidR="00C05E44">
        <w:rPr>
          <w:noProof/>
        </w:rPr>
        <w:t>5</w:t>
      </w:r>
      <w:r w:rsidR="00C05E44" w:rsidRPr="00ED6412">
        <w:rPr>
          <w:noProof/>
        </w:rPr>
        <w:t>.</w:t>
      </w:r>
      <w:r w:rsidR="00C05E44">
        <w:rPr>
          <w:noProof/>
        </w:rPr>
        <w:t>5</w:t>
      </w:r>
      <w:r w:rsidR="00794C8C" w:rsidRPr="00ED6412">
        <w:fldChar w:fldCharType="end"/>
      </w:r>
      <w:r w:rsidR="00794C8C" w:rsidRPr="00ED6412">
        <w:t xml:space="preserve">, the </w:t>
      </w:r>
      <w:r w:rsidR="00D33F84" w:rsidRPr="00ED6412">
        <w:t>BESS</w:t>
      </w:r>
      <w:r w:rsidR="00794C8C" w:rsidRPr="00ED6412">
        <w:t xml:space="preserve"> charging/discharging is directly </w:t>
      </w:r>
      <w:r w:rsidR="00C32E2F" w:rsidRPr="00ED6412">
        <w:t>affected</w:t>
      </w:r>
      <w:r w:rsidR="00794C8C" w:rsidRPr="00ED6412">
        <w:t xml:space="preserve"> by </w:t>
      </w:r>
      <w:r w:rsidR="00150C4E" w:rsidRPr="00ED6412">
        <w:t xml:space="preserve">the </w:t>
      </w:r>
      <w:r w:rsidR="00794C8C" w:rsidRPr="00ED6412">
        <w:t>scheduled wind power. However, the results</w:t>
      </w:r>
      <w:r w:rsidR="00150C4E" w:rsidRPr="00ED6412">
        <w:t xml:space="preserve"> presented in Chapter</w:t>
      </w:r>
      <w:r w:rsidR="00954491" w:rsidRPr="00ED6412">
        <w:t>s</w:t>
      </w:r>
      <w:r w:rsidR="00B82851">
        <w:t> </w:t>
      </w:r>
      <w:r w:rsidR="00150C4E" w:rsidRPr="00ED6412">
        <w:t>3 and 4 show</w:t>
      </w:r>
      <w:r w:rsidR="00794C8C" w:rsidRPr="00ED6412">
        <w:t xml:space="preserve"> that the scheduled wind power is effect</w:t>
      </w:r>
      <w:r w:rsidR="00150C4E" w:rsidRPr="00ED6412">
        <w:t>ed</w:t>
      </w:r>
      <w:r w:rsidR="00794C8C" w:rsidRPr="00ED6412">
        <w:t xml:space="preserve"> by </w:t>
      </w:r>
      <w:r w:rsidR="00150C4E" w:rsidRPr="00ED6412">
        <w:t xml:space="preserve">the </w:t>
      </w:r>
      <w:r w:rsidR="00794C8C" w:rsidRPr="00ED6412">
        <w:t xml:space="preserve">CPF and EPS. </w:t>
      </w:r>
      <w:r w:rsidR="009D782F" w:rsidRPr="00ED6412">
        <w:t>Therefore,</w:t>
      </w:r>
      <w:r w:rsidR="00794C8C" w:rsidRPr="00ED6412">
        <w:t xml:space="preserve"> </w:t>
      </w:r>
      <w:r w:rsidR="00F44685" w:rsidRPr="00ED6412">
        <w:t xml:space="preserve">with </w:t>
      </w:r>
      <w:r w:rsidR="00794C8C" w:rsidRPr="00ED6412">
        <w:t xml:space="preserve">the </w:t>
      </w:r>
      <w:r w:rsidR="00F44685" w:rsidRPr="00ED6412">
        <w:t xml:space="preserve">increase in </w:t>
      </w:r>
      <w:r w:rsidR="00150C4E" w:rsidRPr="00ED6412">
        <w:t xml:space="preserve">the </w:t>
      </w:r>
      <w:r w:rsidR="004C4161" w:rsidRPr="00ED6412">
        <w:t xml:space="preserve">CPF and </w:t>
      </w:r>
      <w:r w:rsidR="00150C4E" w:rsidRPr="00ED6412">
        <w:t xml:space="preserve">the </w:t>
      </w:r>
      <w:r w:rsidR="00F44685" w:rsidRPr="00ED6412">
        <w:t>more restrict</w:t>
      </w:r>
      <w:r w:rsidR="003F19AA" w:rsidRPr="00ED6412">
        <w:t>ed</w:t>
      </w:r>
      <w:r w:rsidR="00F44685" w:rsidRPr="00ED6412">
        <w:t xml:space="preserve"> </w:t>
      </w:r>
      <w:r w:rsidR="00002321" w:rsidRPr="00ED6412">
        <w:t xml:space="preserve">emission limit of </w:t>
      </w:r>
      <w:r w:rsidR="004C4161" w:rsidRPr="00ED6412">
        <w:t>EPS</w:t>
      </w:r>
      <w:r w:rsidR="00F44685" w:rsidRPr="00ED6412">
        <w:t xml:space="preserve">, the ESS will become more useful </w:t>
      </w:r>
      <w:r w:rsidR="00150C4E" w:rsidRPr="00ED6412">
        <w:t>in</w:t>
      </w:r>
      <w:r w:rsidR="00F44685" w:rsidRPr="00ED6412">
        <w:t xml:space="preserve"> increas</w:t>
      </w:r>
      <w:r w:rsidR="00954491" w:rsidRPr="00ED6412">
        <w:t>ing</w:t>
      </w:r>
      <w:r w:rsidR="00F44685" w:rsidRPr="00ED6412">
        <w:t xml:space="preserve"> the wind power stability.</w:t>
      </w:r>
      <w:r w:rsidR="004C4161" w:rsidRPr="00ED6412">
        <w:t xml:space="preserve"> </w:t>
      </w:r>
    </w:p>
    <w:p w14:paraId="1836A28F" w14:textId="4E9CA720" w:rsidR="000A723F" w:rsidRPr="00ED6412" w:rsidRDefault="000A723F" w:rsidP="00A326F0">
      <w:pPr>
        <w:pStyle w:val="Heading4"/>
      </w:pPr>
      <w:bookmarkStart w:id="347" w:name="_Toc523347836"/>
      <w:r w:rsidRPr="00ED6412">
        <w:lastRenderedPageBreak/>
        <w:t>Scenario in 2050</w:t>
      </w:r>
      <w:r w:rsidR="004F25B3" w:rsidRPr="00ED6412">
        <w:t xml:space="preserve"> with restricted </w:t>
      </w:r>
      <w:r w:rsidR="00002321" w:rsidRPr="00ED6412">
        <w:t xml:space="preserve">emission limit of </w:t>
      </w:r>
      <w:r w:rsidR="004F25B3" w:rsidRPr="00ED6412">
        <w:t>EPS</w:t>
      </w:r>
      <w:bookmarkEnd w:id="347"/>
      <w:r w:rsidR="004F25B3" w:rsidRPr="00ED6412">
        <w:t xml:space="preserve"> </w:t>
      </w:r>
    </w:p>
    <w:p w14:paraId="36C35490" w14:textId="4A1A26C0" w:rsidR="00654000" w:rsidRPr="00ED6412" w:rsidRDefault="00954491" w:rsidP="00647873">
      <w:r w:rsidRPr="00ED6412">
        <w:t xml:space="preserve">Figures </w:t>
      </w:r>
      <w:r w:rsidRPr="00ED6412">
        <w:fldChar w:fldCharType="begin"/>
      </w:r>
      <w:r w:rsidRPr="00ED6412">
        <w:instrText xml:space="preserve"> QUOTE </w:instrText>
      </w:r>
      <w:r w:rsidR="00E579DC" w:rsidRPr="00ED6412">
        <w:fldChar w:fldCharType="begin"/>
      </w:r>
      <w:r w:rsidR="00E579DC" w:rsidRPr="00ED6412">
        <w:instrText xml:space="preserve"> REF _Ref497060851 \h </w:instrText>
      </w:r>
      <w:r w:rsidR="00A63E2B" w:rsidRPr="00ED6412">
        <w:instrText xml:space="preserve"> \* MERGEFORMAT </w:instrText>
      </w:r>
      <w:r w:rsidR="00E579DC" w:rsidRPr="00ED6412">
        <w:fldChar w:fldCharType="separate"/>
      </w:r>
      <w:r w:rsidR="00C05E44" w:rsidRPr="00ED6412">
        <w:instrText xml:space="preserve">Figure </w:instrText>
      </w:r>
      <w:r w:rsidR="00C05E44">
        <w:rPr>
          <w:noProof/>
        </w:rPr>
        <w:instrText>5</w:instrText>
      </w:r>
      <w:r w:rsidR="00C05E44" w:rsidRPr="00ED6412">
        <w:rPr>
          <w:noProof/>
        </w:rPr>
        <w:instrText>.</w:instrText>
      </w:r>
      <w:r w:rsidR="00C05E44">
        <w:rPr>
          <w:noProof/>
        </w:rPr>
        <w:instrText>15</w:instrText>
      </w:r>
      <w:r w:rsidR="00E579DC" w:rsidRPr="00ED6412">
        <w:fldChar w:fldCharType="end"/>
      </w:r>
      <w:r w:rsidRPr="00ED6412">
        <w:instrText xml:space="preserve"> \# 0.00 </w:instrText>
      </w:r>
      <w:r w:rsidRPr="00ED6412">
        <w:fldChar w:fldCharType="separate"/>
      </w:r>
      <w:r w:rsidR="00C05E44">
        <w:t>5.15</w:t>
      </w:r>
      <w:r w:rsidRPr="00ED6412">
        <w:fldChar w:fldCharType="end"/>
      </w:r>
      <w:r w:rsidR="00E579DC" w:rsidRPr="00ED6412">
        <w:t xml:space="preserve">, </w:t>
      </w:r>
      <w:r w:rsidRPr="00ED6412">
        <w:fldChar w:fldCharType="begin"/>
      </w:r>
      <w:r w:rsidRPr="00ED6412">
        <w:instrText xml:space="preserve"> QUOTE </w:instrText>
      </w:r>
      <w:r w:rsidR="00E579DC" w:rsidRPr="00ED6412">
        <w:fldChar w:fldCharType="begin"/>
      </w:r>
      <w:r w:rsidR="00E579DC" w:rsidRPr="00ED6412">
        <w:instrText xml:space="preserve"> REF _Ref497060855 \h </w:instrText>
      </w:r>
      <w:r w:rsidR="00A63E2B" w:rsidRPr="00ED6412">
        <w:instrText xml:space="preserve"> \* MERGEFORMAT </w:instrText>
      </w:r>
      <w:r w:rsidR="00E579DC" w:rsidRPr="00ED6412">
        <w:fldChar w:fldCharType="separate"/>
      </w:r>
      <w:r w:rsidR="00C05E44" w:rsidRPr="00ED6412">
        <w:instrText xml:space="preserve">Figure </w:instrText>
      </w:r>
      <w:r w:rsidR="00C05E44">
        <w:rPr>
          <w:noProof/>
        </w:rPr>
        <w:instrText>5</w:instrText>
      </w:r>
      <w:r w:rsidR="00C05E44" w:rsidRPr="00ED6412">
        <w:rPr>
          <w:noProof/>
        </w:rPr>
        <w:instrText>.</w:instrText>
      </w:r>
      <w:r w:rsidR="00C05E44">
        <w:rPr>
          <w:noProof/>
        </w:rPr>
        <w:instrText>16</w:instrText>
      </w:r>
      <w:r w:rsidR="00E579DC" w:rsidRPr="00ED6412">
        <w:fldChar w:fldCharType="end"/>
      </w:r>
      <w:r w:rsidRPr="00ED6412">
        <w:instrText xml:space="preserve"> \# 0.00 </w:instrText>
      </w:r>
      <w:r w:rsidRPr="00ED6412">
        <w:fldChar w:fldCharType="separate"/>
      </w:r>
      <w:r w:rsidR="00C05E44">
        <w:t>5.16</w:t>
      </w:r>
      <w:r w:rsidRPr="00ED6412">
        <w:fldChar w:fldCharType="end"/>
      </w:r>
      <w:r w:rsidR="00E579DC" w:rsidRPr="00ED6412">
        <w:t xml:space="preserve"> and </w:t>
      </w:r>
      <w:r w:rsidRPr="00ED6412">
        <w:fldChar w:fldCharType="begin"/>
      </w:r>
      <w:r w:rsidRPr="00ED6412">
        <w:instrText xml:space="preserve"> QUOTE </w:instrText>
      </w:r>
      <w:r w:rsidR="00E579DC" w:rsidRPr="00ED6412">
        <w:fldChar w:fldCharType="begin"/>
      </w:r>
      <w:r w:rsidR="00E579DC" w:rsidRPr="00ED6412">
        <w:instrText xml:space="preserve"> REF _Ref497060858 \h </w:instrText>
      </w:r>
      <w:r w:rsidR="00A63E2B" w:rsidRPr="00ED6412">
        <w:instrText xml:space="preserve"> \* MERGEFORMAT </w:instrText>
      </w:r>
      <w:r w:rsidR="00E579DC" w:rsidRPr="00ED6412">
        <w:fldChar w:fldCharType="separate"/>
      </w:r>
      <w:r w:rsidR="00C05E44" w:rsidRPr="00ED6412">
        <w:instrText xml:space="preserve">Figure </w:instrText>
      </w:r>
      <w:r w:rsidR="00C05E44">
        <w:rPr>
          <w:noProof/>
        </w:rPr>
        <w:instrText>5</w:instrText>
      </w:r>
      <w:r w:rsidR="00C05E44" w:rsidRPr="00ED6412">
        <w:rPr>
          <w:noProof/>
        </w:rPr>
        <w:instrText>.</w:instrText>
      </w:r>
      <w:r w:rsidR="00C05E44">
        <w:rPr>
          <w:noProof/>
        </w:rPr>
        <w:instrText>17</w:instrText>
      </w:r>
      <w:r w:rsidR="00E579DC" w:rsidRPr="00ED6412">
        <w:fldChar w:fldCharType="end"/>
      </w:r>
      <w:r w:rsidRPr="00ED6412">
        <w:instrText xml:space="preserve"> \# 0.00 </w:instrText>
      </w:r>
      <w:r w:rsidRPr="00ED6412">
        <w:fldChar w:fldCharType="separate"/>
      </w:r>
      <w:r w:rsidR="00C05E44">
        <w:t>5.17</w:t>
      </w:r>
      <w:r w:rsidRPr="00ED6412">
        <w:fldChar w:fldCharType="end"/>
      </w:r>
      <w:r w:rsidR="00E579DC" w:rsidRPr="00ED6412">
        <w:t xml:space="preserve"> </w:t>
      </w:r>
      <w:r w:rsidR="00804428" w:rsidRPr="00ED6412">
        <w:t>show</w:t>
      </w:r>
      <w:r w:rsidR="00E579DC" w:rsidRPr="00ED6412">
        <w:t xml:space="preserve"> </w:t>
      </w:r>
      <w:r w:rsidR="00E53A07" w:rsidRPr="00ED6412">
        <w:t>comparison</w:t>
      </w:r>
      <w:r w:rsidR="00804428" w:rsidRPr="00ED6412">
        <w:t>s</w:t>
      </w:r>
      <w:r w:rsidR="00E53A07" w:rsidRPr="00ED6412">
        <w:t xml:space="preserve"> between </w:t>
      </w:r>
      <w:r w:rsidR="00E579DC" w:rsidRPr="00ED6412">
        <w:t>the total cost, emission</w:t>
      </w:r>
      <w:r w:rsidR="00150C4E" w:rsidRPr="00ED6412">
        <w:t>s</w:t>
      </w:r>
      <w:r w:rsidR="00E579DC" w:rsidRPr="00ED6412">
        <w:t xml:space="preserve"> and under</w:t>
      </w:r>
      <w:r w:rsidR="00150C4E" w:rsidRPr="00ED6412">
        <w:t>- and over-</w:t>
      </w:r>
      <w:r w:rsidR="00E579DC" w:rsidRPr="00ED6412">
        <w:t>estimation cost</w:t>
      </w:r>
      <w:r w:rsidR="000C3C83" w:rsidRPr="00ED6412">
        <w:t>s</w:t>
      </w:r>
      <w:r w:rsidR="00E579DC" w:rsidRPr="00ED6412">
        <w:t xml:space="preserve"> </w:t>
      </w:r>
      <w:r w:rsidR="00150C4E" w:rsidRPr="00ED6412">
        <w:t xml:space="preserve">both </w:t>
      </w:r>
      <w:r w:rsidR="00E53A07" w:rsidRPr="00ED6412">
        <w:t xml:space="preserve">with and without </w:t>
      </w:r>
      <w:r w:rsidR="00150C4E" w:rsidRPr="00ED6412">
        <w:t xml:space="preserve">the </w:t>
      </w:r>
      <w:r w:rsidR="00D33F84" w:rsidRPr="00ED6412">
        <w:t>BESS</w:t>
      </w:r>
      <w:r w:rsidR="00E53A07" w:rsidRPr="00ED6412">
        <w:t xml:space="preserve"> </w:t>
      </w:r>
      <w:r w:rsidR="00150C4E" w:rsidRPr="00ED6412">
        <w:t>on</w:t>
      </w:r>
      <w:r w:rsidR="00647873" w:rsidRPr="00ED6412">
        <w:t xml:space="preserve"> a typical day in </w:t>
      </w:r>
      <w:r w:rsidR="00150C4E" w:rsidRPr="00ED6412">
        <w:t xml:space="preserve">the </w:t>
      </w:r>
      <w:r w:rsidR="00647873" w:rsidRPr="00ED6412">
        <w:t xml:space="preserve">Sheffield region under </w:t>
      </w:r>
      <w:r w:rsidR="00150C4E" w:rsidRPr="00ED6412">
        <w:t xml:space="preserve">a </w:t>
      </w:r>
      <w:r w:rsidR="00647873" w:rsidRPr="00ED6412">
        <w:t xml:space="preserve">CPF </w:t>
      </w:r>
      <w:r w:rsidRPr="00ED6412">
        <w:t>in</w:t>
      </w:r>
      <w:r w:rsidR="00647873" w:rsidRPr="00ED6412">
        <w:t xml:space="preserve"> 2050 and </w:t>
      </w:r>
      <w:r w:rsidR="009D1B27" w:rsidRPr="00ED6412">
        <w:t xml:space="preserve">emission limit of </w:t>
      </w:r>
      <w:r w:rsidR="00E579DC" w:rsidRPr="00ED6412">
        <w:t>170</w:t>
      </w:r>
      <w:r w:rsidR="00082CC9" w:rsidRPr="00ED6412">
        <w:rPr>
          <w:lang w:val="en-US"/>
        </w:rPr>
        <w:t> </w:t>
      </w:r>
      <w:r w:rsidR="0085417C" w:rsidRPr="00ED6412">
        <w:t>t</w:t>
      </w:r>
      <w:r w:rsidR="00E579DC" w:rsidRPr="00ED6412">
        <w:t>/h</w:t>
      </w:r>
      <w:r w:rsidR="000944C0" w:rsidRPr="00ED6412">
        <w:t>. In addition,</w:t>
      </w:r>
      <w:r w:rsidR="00647873" w:rsidRPr="00ED6412">
        <w:t xml:space="preserve"> the wind power penetration 30%</w:t>
      </w:r>
      <w:r w:rsidR="00150C4E" w:rsidRPr="00ED6412">
        <w:t xml:space="preserve"> of the</w:t>
      </w:r>
      <w:r w:rsidR="00647873" w:rsidRPr="00ED6412">
        <w:t xml:space="preserve"> peak demand</w:t>
      </w:r>
      <w:r w:rsidR="00FB34E0" w:rsidRPr="00ED6412">
        <w:t xml:space="preserve">, which is the </w:t>
      </w:r>
      <w:r w:rsidR="00DA2B01" w:rsidRPr="00ED6412">
        <w:t xml:space="preserve">same scenario </w:t>
      </w:r>
      <w:r w:rsidR="00150C4E" w:rsidRPr="00ED6412">
        <w:t>as</w:t>
      </w:r>
      <w:r w:rsidR="00DA2B01" w:rsidRPr="00ED6412">
        <w:t xml:space="preserve"> the 2050 in (e) and (f) in </w:t>
      </w:r>
      <w:r w:rsidR="002925CE" w:rsidRPr="00ED6412">
        <w:fldChar w:fldCharType="begin"/>
      </w:r>
      <w:r w:rsidR="002925CE" w:rsidRPr="00ED6412">
        <w:instrText xml:space="preserve"> REF _Ref496630021 \h </w:instrText>
      </w:r>
      <w:r w:rsidR="00A63E2B" w:rsidRPr="00ED6412">
        <w:instrText xml:space="preserve"> \* MERGEFORMAT </w:instrText>
      </w:r>
      <w:r w:rsidR="002925CE" w:rsidRPr="00ED6412">
        <w:fldChar w:fldCharType="separate"/>
      </w:r>
      <w:r w:rsidR="00C05E44" w:rsidRPr="00ED6412">
        <w:t xml:space="preserve">Figure </w:t>
      </w:r>
      <w:r w:rsidR="00C05E44">
        <w:rPr>
          <w:noProof/>
        </w:rPr>
        <w:t>5</w:t>
      </w:r>
      <w:r w:rsidR="00C05E44" w:rsidRPr="00ED6412">
        <w:rPr>
          <w:noProof/>
        </w:rPr>
        <w:t>.</w:t>
      </w:r>
      <w:r w:rsidR="00C05E44">
        <w:rPr>
          <w:noProof/>
        </w:rPr>
        <w:t>14</w:t>
      </w:r>
      <w:r w:rsidR="002925CE" w:rsidRPr="00ED6412">
        <w:fldChar w:fldCharType="end"/>
      </w:r>
      <w:r w:rsidR="00647873" w:rsidRPr="00ED6412">
        <w:t>.</w:t>
      </w:r>
    </w:p>
    <w:p w14:paraId="5D3EBA67" w14:textId="78372D53" w:rsidR="00654000" w:rsidRPr="00ED6412" w:rsidRDefault="00D2443D" w:rsidP="00D2443D">
      <w:pPr>
        <w:keepNext/>
        <w:jc w:val="center"/>
      </w:pPr>
      <w:r w:rsidRPr="00ED6412">
        <w:rPr>
          <w:noProof/>
          <w:lang w:eastAsia="en-GB"/>
        </w:rPr>
        <w:drawing>
          <wp:inline distT="0" distB="0" distL="0" distR="0" wp14:anchorId="62DF82EF" wp14:editId="07988785">
            <wp:extent cx="4931457" cy="3204000"/>
            <wp:effectExtent l="0" t="0" r="2540" b="0"/>
            <wp:docPr id="27" name="Picture 27" descr="C:\Users\admin\Desktop\deed_storage\20171004chap3_sqp_use\c17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min\Desktop\deed_storage\20171004chap3_sqp_use\c1701.tif"/>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r="12505" b="8793"/>
                    <a:stretch/>
                  </pic:blipFill>
                  <pic:spPr bwMode="auto">
                    <a:xfrm>
                      <a:off x="0" y="0"/>
                      <a:ext cx="4931457" cy="3204000"/>
                    </a:xfrm>
                    <a:prstGeom prst="rect">
                      <a:avLst/>
                    </a:prstGeom>
                    <a:noFill/>
                    <a:ln>
                      <a:noFill/>
                    </a:ln>
                    <a:extLst>
                      <a:ext uri="{53640926-AAD7-44D8-BBD7-CCE9431645EC}">
                        <a14:shadowObscured xmlns:a14="http://schemas.microsoft.com/office/drawing/2010/main"/>
                      </a:ext>
                    </a:extLst>
                  </pic:spPr>
                </pic:pic>
              </a:graphicData>
            </a:graphic>
          </wp:inline>
        </w:drawing>
      </w:r>
    </w:p>
    <w:p w14:paraId="5E0CC59A" w14:textId="1168BF9C" w:rsidR="00654000" w:rsidRPr="00ED6412" w:rsidRDefault="00654000" w:rsidP="00654000">
      <w:pPr>
        <w:pStyle w:val="Caption"/>
        <w:jc w:val="both"/>
        <w:rPr>
          <w:noProof/>
        </w:rPr>
      </w:pPr>
      <w:bookmarkStart w:id="348" w:name="_Ref497060851"/>
      <w:bookmarkStart w:id="349" w:name="_Toc523347909"/>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5</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15</w:t>
      </w:r>
      <w:r w:rsidR="00C47357">
        <w:rPr>
          <w:noProof/>
        </w:rPr>
        <w:fldChar w:fldCharType="end"/>
      </w:r>
      <w:bookmarkEnd w:id="348"/>
      <w:r w:rsidR="000C3C83" w:rsidRPr="00ED6412">
        <w:rPr>
          <w:noProof/>
        </w:rPr>
        <w:t xml:space="preserve"> The total cost </w:t>
      </w:r>
      <w:r w:rsidR="00500A10" w:rsidRPr="00ED6412">
        <w:rPr>
          <w:noProof/>
        </w:rPr>
        <w:t>on</w:t>
      </w:r>
      <w:r w:rsidR="000C3C83" w:rsidRPr="00ED6412">
        <w:rPr>
          <w:noProof/>
        </w:rPr>
        <w:t xml:space="preserve"> a typical day in </w:t>
      </w:r>
      <w:r w:rsidR="00150C4E" w:rsidRPr="00ED6412">
        <w:rPr>
          <w:noProof/>
        </w:rPr>
        <w:t xml:space="preserve">the </w:t>
      </w:r>
      <w:r w:rsidR="000C3C83" w:rsidRPr="00ED6412">
        <w:rPr>
          <w:noProof/>
        </w:rPr>
        <w:t xml:space="preserve">Sheffield region under </w:t>
      </w:r>
      <w:r w:rsidR="00150C4E" w:rsidRPr="00ED6412">
        <w:rPr>
          <w:noProof/>
        </w:rPr>
        <w:t xml:space="preserve">a </w:t>
      </w:r>
      <w:r w:rsidR="000C3C83" w:rsidRPr="00ED6412">
        <w:rPr>
          <w:noProof/>
        </w:rPr>
        <w:t xml:space="preserve">CPF </w:t>
      </w:r>
      <w:r w:rsidR="00954491" w:rsidRPr="00ED6412">
        <w:rPr>
          <w:noProof/>
        </w:rPr>
        <w:t>in</w:t>
      </w:r>
      <w:r w:rsidR="0085417C" w:rsidRPr="00ED6412">
        <w:rPr>
          <w:noProof/>
        </w:rPr>
        <w:t xml:space="preserve"> 2050 and </w:t>
      </w:r>
      <w:r w:rsidR="009D1B27" w:rsidRPr="00ED6412">
        <w:t xml:space="preserve">emission limit of </w:t>
      </w:r>
      <w:r w:rsidR="0085417C" w:rsidRPr="00ED6412">
        <w:rPr>
          <w:noProof/>
        </w:rPr>
        <w:t>170 t</w:t>
      </w:r>
      <w:r w:rsidR="000C3C83" w:rsidRPr="00ED6412">
        <w:rPr>
          <w:noProof/>
        </w:rPr>
        <w:t xml:space="preserve">/h with </w:t>
      </w:r>
      <w:r w:rsidR="00500A10" w:rsidRPr="00ED6412">
        <w:rPr>
          <w:noProof/>
        </w:rPr>
        <w:t xml:space="preserve">a </w:t>
      </w:r>
      <w:r w:rsidR="000C3C83" w:rsidRPr="00ED6412">
        <w:rPr>
          <w:noProof/>
        </w:rPr>
        <w:t>30% wind power penetration.</w:t>
      </w:r>
      <w:bookmarkEnd w:id="349"/>
      <w:r w:rsidR="000C3C83" w:rsidRPr="00ED6412">
        <w:rPr>
          <w:noProof/>
        </w:rPr>
        <w:t xml:space="preserve"> </w:t>
      </w:r>
    </w:p>
    <w:p w14:paraId="350486E6" w14:textId="748C7BCB" w:rsidR="009A4107" w:rsidRPr="00ED6412" w:rsidRDefault="00E53A07" w:rsidP="00E53A07">
      <w:r w:rsidRPr="00ED6412">
        <w:t xml:space="preserve">It can be seen from </w:t>
      </w:r>
      <w:r w:rsidRPr="00ED6412">
        <w:fldChar w:fldCharType="begin"/>
      </w:r>
      <w:r w:rsidRPr="00ED6412">
        <w:instrText xml:space="preserve"> REF _Ref497060851 \h </w:instrText>
      </w:r>
      <w:r w:rsidR="00A63E2B" w:rsidRPr="00ED6412">
        <w:instrText xml:space="preserve"> \* MERGEFORMAT </w:instrText>
      </w:r>
      <w:r w:rsidRPr="00ED6412">
        <w:fldChar w:fldCharType="separate"/>
      </w:r>
      <w:r w:rsidR="00C05E44" w:rsidRPr="00ED6412">
        <w:t xml:space="preserve">Figure </w:t>
      </w:r>
      <w:r w:rsidR="00C05E44">
        <w:rPr>
          <w:noProof/>
        </w:rPr>
        <w:t>5</w:t>
      </w:r>
      <w:r w:rsidR="00C05E44" w:rsidRPr="00ED6412">
        <w:rPr>
          <w:noProof/>
        </w:rPr>
        <w:t>.</w:t>
      </w:r>
      <w:r w:rsidR="00C05E44">
        <w:rPr>
          <w:noProof/>
        </w:rPr>
        <w:t>15</w:t>
      </w:r>
      <w:r w:rsidRPr="00ED6412">
        <w:fldChar w:fldCharType="end"/>
      </w:r>
      <w:r w:rsidRPr="00ED6412">
        <w:t xml:space="preserve"> that there is a significant reduc</w:t>
      </w:r>
      <w:r w:rsidR="00150C4E" w:rsidRPr="00ED6412">
        <w:t>tion</w:t>
      </w:r>
      <w:r w:rsidRPr="00ED6412">
        <w:t xml:space="preserve"> when the </w:t>
      </w:r>
      <w:r w:rsidR="005A233B" w:rsidRPr="00ED6412">
        <w:t>BESS</w:t>
      </w:r>
      <w:r w:rsidRPr="00ED6412">
        <w:t xml:space="preserve"> </w:t>
      </w:r>
      <w:r w:rsidR="00150C4E" w:rsidRPr="00ED6412">
        <w:t xml:space="preserve">is </w:t>
      </w:r>
      <w:r w:rsidRPr="00ED6412">
        <w:t>discharging</w:t>
      </w:r>
      <w:r w:rsidR="008C5721" w:rsidRPr="00ED6412">
        <w:t xml:space="preserve"> </w:t>
      </w:r>
      <w:r w:rsidR="00C32E2F" w:rsidRPr="00ED6412">
        <w:t>between</w:t>
      </w:r>
      <w:r w:rsidR="008C5721" w:rsidRPr="00ED6412">
        <w:t xml:space="preserve"> </w:t>
      </w:r>
      <w:r w:rsidR="00C32E2F" w:rsidRPr="00ED6412">
        <w:t>5</w:t>
      </w:r>
      <w:r w:rsidR="008C5721" w:rsidRPr="00ED6412">
        <w:t xml:space="preserve">:00 to </w:t>
      </w:r>
      <w:r w:rsidR="00C32E2F" w:rsidRPr="00ED6412">
        <w:t>7</w:t>
      </w:r>
      <w:r w:rsidR="008C5721" w:rsidRPr="00ED6412">
        <w:t>:00</w:t>
      </w:r>
      <w:r w:rsidR="00150C4E" w:rsidRPr="00ED6412">
        <w:t>,</w:t>
      </w:r>
      <w:r w:rsidR="00CC2203" w:rsidRPr="00ED6412">
        <w:t xml:space="preserve"> </w:t>
      </w:r>
      <w:r w:rsidR="00C32E2F" w:rsidRPr="00ED6412">
        <w:t>with a maximum reduction</w:t>
      </w:r>
      <w:r w:rsidR="003F16A7" w:rsidRPr="00ED6412">
        <w:t xml:space="preserve"> </w:t>
      </w:r>
      <w:r w:rsidR="00804428" w:rsidRPr="00ED6412">
        <w:t>of</w:t>
      </w:r>
      <w:r w:rsidR="00954491" w:rsidRPr="00ED6412">
        <w:t xml:space="preserve"> </w:t>
      </w:r>
      <w:r w:rsidR="003F16A7" w:rsidRPr="00ED6412">
        <w:t>about 7</w:t>
      </w:r>
      <w:r w:rsidR="00FB3063" w:rsidRPr="00ED6412">
        <w:t>28</w:t>
      </w:r>
      <w:r w:rsidR="003F16A7" w:rsidRPr="00ED6412">
        <w:t xml:space="preserve"> £/h, namely 1.8% of the total cost</w:t>
      </w:r>
      <w:r w:rsidR="00656286" w:rsidRPr="00ED6412">
        <w:t xml:space="preserve"> without BESS</w:t>
      </w:r>
      <w:r w:rsidR="003F16A7" w:rsidRPr="00ED6412">
        <w:t>. Nevertheless,</w:t>
      </w:r>
      <w:r w:rsidR="00CC2203" w:rsidRPr="00ED6412">
        <w:t xml:space="preserve"> </w:t>
      </w:r>
      <w:r w:rsidR="00F061A8" w:rsidRPr="00ED6412">
        <w:t xml:space="preserve">there is </w:t>
      </w:r>
      <w:r w:rsidR="00150C4E" w:rsidRPr="00ED6412">
        <w:t xml:space="preserve">only </w:t>
      </w:r>
      <w:r w:rsidR="00954491" w:rsidRPr="00ED6412">
        <w:t xml:space="preserve">a </w:t>
      </w:r>
      <w:r w:rsidR="00150C4E" w:rsidRPr="00ED6412">
        <w:t>very slight</w:t>
      </w:r>
      <w:r w:rsidR="00CC2203" w:rsidRPr="00ED6412">
        <w:t xml:space="preserve"> reduc</w:t>
      </w:r>
      <w:r w:rsidR="00954491" w:rsidRPr="00ED6412">
        <w:t>tion</w:t>
      </w:r>
      <w:r w:rsidR="00CC2203" w:rsidRPr="00ED6412">
        <w:t xml:space="preserve"> at the beginning and the end of the total cost</w:t>
      </w:r>
      <w:r w:rsidR="009244E8" w:rsidRPr="00ED6412">
        <w:t>, which is approximately 46 £/h</w:t>
      </w:r>
      <w:r w:rsidRPr="00ED6412">
        <w:t>. This is because the charging only reduce</w:t>
      </w:r>
      <w:r w:rsidR="00150C4E" w:rsidRPr="00ED6412">
        <w:t>s</w:t>
      </w:r>
      <w:r w:rsidRPr="00ED6412">
        <w:t xml:space="preserve"> </w:t>
      </w:r>
      <w:r w:rsidR="00150C4E" w:rsidRPr="00ED6412">
        <w:t xml:space="preserve">the </w:t>
      </w:r>
      <w:r w:rsidRPr="00ED6412">
        <w:t xml:space="preserve">overestimation </w:t>
      </w:r>
      <w:r w:rsidR="00150C4E" w:rsidRPr="00ED6412">
        <w:lastRenderedPageBreak/>
        <w:t xml:space="preserve">wind power </w:t>
      </w:r>
      <w:r w:rsidRPr="00ED6412">
        <w:t>cost</w:t>
      </w:r>
      <w:r w:rsidR="00E655A0" w:rsidRPr="00ED6412">
        <w:t>.</w:t>
      </w:r>
      <w:r w:rsidR="00CC2203" w:rsidRPr="00ED6412">
        <w:t xml:space="preserve"> </w:t>
      </w:r>
      <w:r w:rsidR="009A4107" w:rsidRPr="00ED6412">
        <w:t>H</w:t>
      </w:r>
      <w:r w:rsidR="00CC2203" w:rsidRPr="00ED6412">
        <w:t>owever,</w:t>
      </w:r>
      <w:r w:rsidRPr="00ED6412">
        <w:t xml:space="preserve"> </w:t>
      </w:r>
      <w:r w:rsidR="00150C4E" w:rsidRPr="00ED6412">
        <w:t xml:space="preserve">the </w:t>
      </w:r>
      <w:r w:rsidRPr="00ED6412">
        <w:t>discharge reduce</w:t>
      </w:r>
      <w:r w:rsidR="00E655A0" w:rsidRPr="00ED6412">
        <w:t>s</w:t>
      </w:r>
      <w:r w:rsidR="00150C4E" w:rsidRPr="00ED6412">
        <w:t xml:space="preserve"> the</w:t>
      </w:r>
      <w:r w:rsidRPr="00ED6412">
        <w:t xml:space="preserve"> fuel, emission</w:t>
      </w:r>
      <w:r w:rsidR="00150C4E" w:rsidRPr="00ED6412">
        <w:t>s</w:t>
      </w:r>
      <w:r w:rsidRPr="00ED6412">
        <w:t xml:space="preserve"> and underestimat</w:t>
      </w:r>
      <w:r w:rsidR="00804428" w:rsidRPr="00ED6412">
        <w:t>es the</w:t>
      </w:r>
      <w:r w:rsidRPr="00ED6412">
        <w:t xml:space="preserve"> </w:t>
      </w:r>
      <w:r w:rsidR="00150C4E" w:rsidRPr="00ED6412">
        <w:t xml:space="preserve">wind power </w:t>
      </w:r>
      <w:r w:rsidRPr="00ED6412">
        <w:t>cost</w:t>
      </w:r>
      <w:r w:rsidR="00150C4E" w:rsidRPr="00ED6412">
        <w:t>s</w:t>
      </w:r>
      <w:r w:rsidRPr="00ED6412">
        <w:t>.</w:t>
      </w:r>
      <w:r w:rsidR="00395161" w:rsidRPr="00ED6412">
        <w:t xml:space="preserve"> </w:t>
      </w:r>
    </w:p>
    <w:p w14:paraId="41AAECBA" w14:textId="23C23295" w:rsidR="00E53A07" w:rsidRPr="00ED6412" w:rsidRDefault="009A4107" w:rsidP="00E53A07">
      <w:r w:rsidRPr="00ED6412">
        <w:t>Moreover,</w:t>
      </w:r>
      <w:r w:rsidR="00395161" w:rsidRPr="00ED6412">
        <w:t xml:space="preserve"> the size of </w:t>
      </w:r>
      <w:r w:rsidR="00E655A0" w:rsidRPr="00ED6412">
        <w:t xml:space="preserve">the </w:t>
      </w:r>
      <w:r w:rsidR="00395161" w:rsidRPr="00ED6412">
        <w:t xml:space="preserve">BESS </w:t>
      </w:r>
      <w:r w:rsidR="00E655A0" w:rsidRPr="00ED6412">
        <w:t>restricts</w:t>
      </w:r>
      <w:r w:rsidR="00395161" w:rsidRPr="00ED6412">
        <w:t xml:space="preserve"> the reduction</w:t>
      </w:r>
      <w:r w:rsidRPr="00ED6412">
        <w:t xml:space="preserve"> in the cost</w:t>
      </w:r>
      <w:r w:rsidR="00395161" w:rsidRPr="00ED6412">
        <w:t xml:space="preserve">. </w:t>
      </w:r>
      <w:r w:rsidRPr="00ED6412">
        <w:t xml:space="preserve">However, in the practical UK power system, the size of the BESS </w:t>
      </w:r>
      <w:r w:rsidR="00DD71A5" w:rsidRPr="00ED6412">
        <w:t xml:space="preserve">for </w:t>
      </w:r>
      <w:r w:rsidR="00D762FD" w:rsidRPr="00ED6412">
        <w:t>renewable generation</w:t>
      </w:r>
      <w:r w:rsidR="00DD71A5" w:rsidRPr="00ED6412">
        <w:t xml:space="preserve"> shifting and storage usage </w:t>
      </w:r>
      <w:r w:rsidRPr="00ED6412">
        <w:t xml:space="preserve">is </w:t>
      </w:r>
      <w:r w:rsidR="00E655A0" w:rsidRPr="00ED6412">
        <w:t xml:space="preserve">currently </w:t>
      </w:r>
      <w:r w:rsidRPr="00ED6412">
        <w:t>up to</w:t>
      </w:r>
      <w:r w:rsidR="000F526D" w:rsidRPr="00ED6412">
        <w:t xml:space="preserve"> 6 MW</w:t>
      </w:r>
      <w:r w:rsidR="00C32E2F" w:rsidRPr="00ED6412">
        <w:t xml:space="preserve"> </w:t>
      </w:r>
      <w:r w:rsidR="000F526D" w:rsidRPr="00ED6412">
        <w:t>/</w:t>
      </w:r>
      <w:r w:rsidR="00C32E2F" w:rsidRPr="00ED6412">
        <w:t xml:space="preserve"> </w:t>
      </w:r>
      <w:r w:rsidR="000F526D" w:rsidRPr="00ED6412">
        <w:t>10 MWh</w:t>
      </w:r>
      <w:r w:rsidR="009E3D3A" w:rsidRPr="00ED6412">
        <w:t xml:space="preserve"> </w:t>
      </w:r>
      <w:r w:rsidR="009E3D3A" w:rsidRPr="00ED6412">
        <w:fldChar w:fldCharType="begin"/>
      </w:r>
      <w:r w:rsidR="000201C4">
        <w:instrText xml:space="preserve"> ADDIN EN.CITE &lt;EndNote&gt;&lt;Cite&gt;&lt;Author&gt;Association&lt;/Author&gt;&lt;Year&gt;2015&lt;/Year&gt;&lt;RecNum&gt;368&lt;/RecNum&gt;&lt;DisplayText&gt;[18, 19]&lt;/DisplayText&gt;&lt;record&gt;&lt;rec-number&gt;368&lt;/rec-number&gt;&lt;foreign-keys&gt;&lt;key app="EN" db-id="wat2z5xv39zx9lefev2vrzeifd9dzfzsx50x" timestamp="0"&gt;368&lt;/key&gt;&lt;/foreign-keys&gt;&lt;ref-type name="Journal Article"&gt;17&lt;/ref-type&gt;&lt;contributors&gt;&lt;authors&gt;&lt;author&gt;Renewable Energy Association&lt;/author&gt;&lt;/authors&gt;&lt;/contributors&gt;&lt;titles&gt;&lt;title&gt;Energy Storage in the UK An Overview&lt;/title&gt;&lt;/titles&gt;&lt;dates&gt;&lt;year&gt;2015&lt;/year&gt;&lt;/dates&gt;&lt;urls&gt;&lt;related-urls&gt;&lt;url&gt;https://www.r-e-a.net/upload/rea_uk_energy_storage_report_november_2015_-_final.pdf&lt;/url&gt;&lt;/related-urls&gt;&lt;/urls&gt;&lt;/record&gt;&lt;/Cite&gt;&lt;Cite&gt;&lt;Author&gt;Association&lt;/Author&gt;&lt;Year&gt;2016&lt;/Year&gt;&lt;RecNum&gt;372&lt;/RecNum&gt;&lt;record&gt;&lt;rec-number&gt;372&lt;/rec-number&gt;&lt;foreign-keys&gt;&lt;key app="EN" db-id="wat2z5xv39zx9lefev2vrzeifd9dzfzsx50x" timestamp="0"&gt;372&lt;/key&gt;&lt;/foreign-keys&gt;&lt;ref-type name="Journal Article"&gt;17&lt;/ref-type&gt;&lt;contributors&gt;&lt;authors&gt;&lt;author&gt;Renewable Energy Association&lt;/author&gt;&lt;/authors&gt;&lt;/contributors&gt;&lt;titles&gt;&lt;title&gt;Energy storage in the UK An Overview 2nd Edition&lt;/title&gt;&lt;/titles&gt;&lt;dates&gt;&lt;year&gt;2016&lt;/year&gt;&lt;/dates&gt;&lt;urls&gt;&lt;/urls&gt;&lt;/record&gt;&lt;/Cite&gt;&lt;/EndNote&gt;</w:instrText>
      </w:r>
      <w:r w:rsidR="009E3D3A" w:rsidRPr="00ED6412">
        <w:fldChar w:fldCharType="separate"/>
      </w:r>
      <w:r w:rsidR="000201C4">
        <w:rPr>
          <w:noProof/>
        </w:rPr>
        <w:t>[</w:t>
      </w:r>
      <w:hyperlink w:anchor="_ENREF_18" w:tooltip="Association, 2015 #368" w:history="1">
        <w:r w:rsidR="00213BF8">
          <w:rPr>
            <w:noProof/>
          </w:rPr>
          <w:t>18</w:t>
        </w:r>
      </w:hyperlink>
      <w:r w:rsidR="000201C4">
        <w:rPr>
          <w:noProof/>
        </w:rPr>
        <w:t xml:space="preserve">, </w:t>
      </w:r>
      <w:hyperlink w:anchor="_ENREF_19" w:tooltip="Association, 2016 #372" w:history="1">
        <w:r w:rsidR="00213BF8">
          <w:rPr>
            <w:noProof/>
          </w:rPr>
          <w:t>19</w:t>
        </w:r>
      </w:hyperlink>
      <w:r w:rsidR="000201C4">
        <w:rPr>
          <w:noProof/>
        </w:rPr>
        <w:t>]</w:t>
      </w:r>
      <w:r w:rsidR="009E3D3A" w:rsidRPr="00ED6412">
        <w:fldChar w:fldCharType="end"/>
      </w:r>
      <w:r w:rsidR="009E3D3A" w:rsidRPr="00ED6412">
        <w:t>.</w:t>
      </w:r>
    </w:p>
    <w:p w14:paraId="6EC46AE3" w14:textId="14E12B7D" w:rsidR="00654000" w:rsidRPr="00ED6412" w:rsidRDefault="00D2443D" w:rsidP="00D2443D">
      <w:pPr>
        <w:keepNext/>
        <w:jc w:val="center"/>
      </w:pPr>
      <w:r w:rsidRPr="00ED6412">
        <w:rPr>
          <w:noProof/>
          <w:lang w:eastAsia="en-GB"/>
        </w:rPr>
        <w:drawing>
          <wp:inline distT="0" distB="0" distL="0" distR="0" wp14:anchorId="5D9669EC" wp14:editId="37D24A4E">
            <wp:extent cx="4680000" cy="3203637"/>
            <wp:effectExtent l="0" t="0" r="6350" b="0"/>
            <wp:docPr id="25" name="Picture 25" descr="C:\Users\admin\Desktop\deed_storage\20171004chap3_sqp_use\e17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Desktop\deed_storage\20171004chap3_sqp_use\e1701.tif"/>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4795" r="12162" b="8793"/>
                    <a:stretch/>
                  </pic:blipFill>
                  <pic:spPr bwMode="auto">
                    <a:xfrm>
                      <a:off x="0" y="0"/>
                      <a:ext cx="4680000" cy="3203637"/>
                    </a:xfrm>
                    <a:prstGeom prst="rect">
                      <a:avLst/>
                    </a:prstGeom>
                    <a:noFill/>
                    <a:ln>
                      <a:noFill/>
                    </a:ln>
                    <a:extLst>
                      <a:ext uri="{53640926-AAD7-44D8-BBD7-CCE9431645EC}">
                        <a14:shadowObscured xmlns:a14="http://schemas.microsoft.com/office/drawing/2010/main"/>
                      </a:ext>
                    </a:extLst>
                  </pic:spPr>
                </pic:pic>
              </a:graphicData>
            </a:graphic>
          </wp:inline>
        </w:drawing>
      </w:r>
    </w:p>
    <w:p w14:paraId="51CA68EA" w14:textId="3EC72871" w:rsidR="00B931BE" w:rsidRPr="00ED6412" w:rsidRDefault="00654000" w:rsidP="000C3C83">
      <w:pPr>
        <w:pStyle w:val="Caption"/>
        <w:jc w:val="both"/>
        <w:rPr>
          <w:noProof/>
        </w:rPr>
      </w:pPr>
      <w:bookmarkStart w:id="350" w:name="_Ref497060855"/>
      <w:bookmarkStart w:id="351" w:name="_Toc523347910"/>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5</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16</w:t>
      </w:r>
      <w:r w:rsidR="00C47357">
        <w:rPr>
          <w:noProof/>
        </w:rPr>
        <w:fldChar w:fldCharType="end"/>
      </w:r>
      <w:bookmarkEnd w:id="350"/>
      <w:r w:rsidR="000C3C83" w:rsidRPr="00ED6412">
        <w:rPr>
          <w:noProof/>
        </w:rPr>
        <w:t xml:space="preserve"> The total emission</w:t>
      </w:r>
      <w:r w:rsidR="00500A10" w:rsidRPr="00ED6412">
        <w:rPr>
          <w:noProof/>
        </w:rPr>
        <w:t>s on</w:t>
      </w:r>
      <w:r w:rsidR="000C3C83" w:rsidRPr="00ED6412">
        <w:rPr>
          <w:noProof/>
        </w:rPr>
        <w:t xml:space="preserve"> a typical day in </w:t>
      </w:r>
      <w:r w:rsidR="00500A10" w:rsidRPr="00ED6412">
        <w:rPr>
          <w:noProof/>
        </w:rPr>
        <w:t xml:space="preserve">the </w:t>
      </w:r>
      <w:r w:rsidR="000C3C83" w:rsidRPr="00ED6412">
        <w:rPr>
          <w:noProof/>
        </w:rPr>
        <w:t xml:space="preserve">Sheffield region under </w:t>
      </w:r>
      <w:r w:rsidR="00500A10" w:rsidRPr="00ED6412">
        <w:rPr>
          <w:noProof/>
        </w:rPr>
        <w:t xml:space="preserve">a </w:t>
      </w:r>
      <w:r w:rsidR="000C3C83" w:rsidRPr="00ED6412">
        <w:rPr>
          <w:noProof/>
        </w:rPr>
        <w:t xml:space="preserve">CPF </w:t>
      </w:r>
      <w:r w:rsidR="00E655A0" w:rsidRPr="00ED6412">
        <w:rPr>
          <w:noProof/>
        </w:rPr>
        <w:t xml:space="preserve">in </w:t>
      </w:r>
      <w:r w:rsidR="000103C9" w:rsidRPr="00ED6412">
        <w:rPr>
          <w:noProof/>
        </w:rPr>
        <w:t xml:space="preserve">2050 and </w:t>
      </w:r>
      <w:r w:rsidR="009D1B27" w:rsidRPr="00ED6412">
        <w:t xml:space="preserve">emission limit of </w:t>
      </w:r>
      <w:r w:rsidR="000103C9" w:rsidRPr="00ED6412">
        <w:rPr>
          <w:noProof/>
        </w:rPr>
        <w:t>170 t</w:t>
      </w:r>
      <w:r w:rsidR="000C3C83" w:rsidRPr="00ED6412">
        <w:rPr>
          <w:noProof/>
        </w:rPr>
        <w:t xml:space="preserve">/h with </w:t>
      </w:r>
      <w:r w:rsidR="00500A10" w:rsidRPr="00ED6412">
        <w:rPr>
          <w:noProof/>
        </w:rPr>
        <w:t xml:space="preserve">a </w:t>
      </w:r>
      <w:r w:rsidR="000C3C83" w:rsidRPr="00ED6412">
        <w:rPr>
          <w:noProof/>
        </w:rPr>
        <w:t>30% wind power penetration.</w:t>
      </w:r>
      <w:bookmarkEnd w:id="351"/>
    </w:p>
    <w:p w14:paraId="74168C74" w14:textId="06241C5B" w:rsidR="008A7133" w:rsidRPr="00ED6412" w:rsidRDefault="00B13FB0" w:rsidP="008A7133">
      <w:r w:rsidRPr="00ED6412">
        <w:fldChar w:fldCharType="begin"/>
      </w:r>
      <w:r w:rsidRPr="00ED6412">
        <w:instrText xml:space="preserve"> REF _Ref497060855 \h </w:instrText>
      </w:r>
      <w:r w:rsidR="00A63E2B" w:rsidRPr="00ED6412">
        <w:instrText xml:space="preserve"> \* MERGEFORMAT </w:instrText>
      </w:r>
      <w:r w:rsidRPr="00ED6412">
        <w:fldChar w:fldCharType="separate"/>
      </w:r>
      <w:r w:rsidR="00C05E44" w:rsidRPr="00ED6412">
        <w:t xml:space="preserve">Figure </w:t>
      </w:r>
      <w:r w:rsidR="00C05E44">
        <w:rPr>
          <w:noProof/>
        </w:rPr>
        <w:t>5</w:t>
      </w:r>
      <w:r w:rsidR="00C05E44" w:rsidRPr="00ED6412">
        <w:rPr>
          <w:noProof/>
        </w:rPr>
        <w:t>.</w:t>
      </w:r>
      <w:r w:rsidR="00C05E44">
        <w:rPr>
          <w:noProof/>
        </w:rPr>
        <w:t>16</w:t>
      </w:r>
      <w:r w:rsidRPr="00ED6412">
        <w:fldChar w:fldCharType="end"/>
      </w:r>
      <w:r w:rsidRPr="00ED6412">
        <w:t xml:space="preserve"> shows </w:t>
      </w:r>
      <w:r w:rsidR="00335756" w:rsidRPr="00ED6412">
        <w:t xml:space="preserve">that </w:t>
      </w:r>
      <w:r w:rsidRPr="00ED6412">
        <w:t>the emission</w:t>
      </w:r>
      <w:r w:rsidR="00335756" w:rsidRPr="00ED6412">
        <w:t>s</w:t>
      </w:r>
      <w:r w:rsidR="008A7133" w:rsidRPr="00ED6412">
        <w:t xml:space="preserve"> reduce when </w:t>
      </w:r>
      <w:r w:rsidR="00335756" w:rsidRPr="00ED6412">
        <w:t xml:space="preserve">the </w:t>
      </w:r>
      <w:r w:rsidR="005A233B" w:rsidRPr="00ED6412">
        <w:t>BESS</w:t>
      </w:r>
      <w:r w:rsidRPr="00ED6412">
        <w:t xml:space="preserve"> </w:t>
      </w:r>
      <w:r w:rsidR="008A7133" w:rsidRPr="00ED6412">
        <w:t>discharge</w:t>
      </w:r>
      <w:r w:rsidR="004D346A" w:rsidRPr="00ED6412">
        <w:t>s</w:t>
      </w:r>
      <w:r w:rsidR="008C5721" w:rsidRPr="00ED6412">
        <w:t xml:space="preserve"> </w:t>
      </w:r>
      <w:r w:rsidR="00C32E2F" w:rsidRPr="00ED6412">
        <w:t>between 5:00 to 7:00</w:t>
      </w:r>
      <w:r w:rsidR="007A18D8" w:rsidRPr="00ED6412">
        <w:t>, which reduce</w:t>
      </w:r>
      <w:r w:rsidR="004D346A" w:rsidRPr="00ED6412">
        <w:t>s</w:t>
      </w:r>
      <w:r w:rsidR="000103C9" w:rsidRPr="00ED6412">
        <w:t xml:space="preserve"> about 1 t</w:t>
      </w:r>
      <w:r w:rsidR="007A18D8" w:rsidRPr="00ED6412">
        <w:t>/h</w:t>
      </w:r>
      <w:r w:rsidR="008A7133" w:rsidRPr="00ED6412">
        <w:t xml:space="preserve">. </w:t>
      </w:r>
      <w:r w:rsidRPr="00ED6412">
        <w:t>As</w:t>
      </w:r>
      <w:r w:rsidR="00C01C35" w:rsidRPr="00ED6412">
        <w:t xml:space="preserve"> only the discharge is consider</w:t>
      </w:r>
      <w:r w:rsidR="00335756" w:rsidRPr="00ED6412">
        <w:t xml:space="preserve">ed in the total demand, the </w:t>
      </w:r>
      <w:r w:rsidR="005A233B" w:rsidRPr="00ED6412">
        <w:t>BESS</w:t>
      </w:r>
      <w:r w:rsidR="00C01C35" w:rsidRPr="00ED6412">
        <w:t xml:space="preserve"> charging</w:t>
      </w:r>
      <w:r w:rsidR="00335756" w:rsidRPr="00ED6412">
        <w:t xml:space="preserve"> does not take part in the</w:t>
      </w:r>
      <w:r w:rsidR="008A7133" w:rsidRPr="00ED6412">
        <w:t xml:space="preserve"> total </w:t>
      </w:r>
      <w:r w:rsidR="008C5721" w:rsidRPr="00ED6412">
        <w:t>demand;</w:t>
      </w:r>
      <w:r w:rsidR="008A7133" w:rsidRPr="00ED6412">
        <w:t xml:space="preserve"> it only deals with </w:t>
      </w:r>
      <w:r w:rsidR="00335756" w:rsidRPr="00ED6412">
        <w:t xml:space="preserve">the </w:t>
      </w:r>
      <w:r w:rsidR="008A7133" w:rsidRPr="00ED6412">
        <w:t>wasted wind power</w:t>
      </w:r>
      <w:r w:rsidR="008C5721" w:rsidRPr="00ED6412">
        <w:t>,</w:t>
      </w:r>
      <w:r w:rsidR="00335756" w:rsidRPr="00ED6412">
        <w:t xml:space="preserve"> and</w:t>
      </w:r>
      <w:r w:rsidR="008C5721" w:rsidRPr="00ED6412">
        <w:t xml:space="preserve"> not the whole demand</w:t>
      </w:r>
      <w:r w:rsidR="008A7133" w:rsidRPr="00ED6412">
        <w:t>.</w:t>
      </w:r>
      <w:r w:rsidR="008C5721" w:rsidRPr="00ED6412">
        <w:t xml:space="preserve"> Therefore, the </w:t>
      </w:r>
      <w:r w:rsidR="005A233B" w:rsidRPr="00ED6412">
        <w:t>BESS</w:t>
      </w:r>
      <w:r w:rsidR="008C5721" w:rsidRPr="00ED6412">
        <w:t xml:space="preserve"> charging will not either increase or reduce the total emission</w:t>
      </w:r>
      <w:r w:rsidR="00335756" w:rsidRPr="00ED6412">
        <w:t>s</w:t>
      </w:r>
      <w:r w:rsidR="008C5721" w:rsidRPr="00ED6412">
        <w:t>.</w:t>
      </w:r>
    </w:p>
    <w:p w14:paraId="752E256B" w14:textId="496CF6B6" w:rsidR="003F19AA" w:rsidRPr="00ED6412" w:rsidRDefault="00601DC0" w:rsidP="00D2443D">
      <w:pPr>
        <w:keepNext/>
        <w:jc w:val="center"/>
      </w:pPr>
      <w:r w:rsidRPr="00ED6412">
        <w:rPr>
          <w:noProof/>
          <w:lang w:eastAsia="en-GB"/>
        </w:rPr>
        <w:lastRenderedPageBreak/>
        <w:drawing>
          <wp:inline distT="0" distB="0" distL="0" distR="0" wp14:anchorId="3CCCB097" wp14:editId="0DA7CC75">
            <wp:extent cx="4680000" cy="3512127"/>
            <wp:effectExtent l="0" t="0" r="6350" b="0"/>
            <wp:docPr id="3" name="Picture 3" descr="C:\Users\admin\Desktop\thesis\deed_storage\20171004chap3_sqp_use\coc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thesis\deed_storage\20171004chap3_sqp_use\cocu.tif"/>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5104" r="11717"/>
                    <a:stretch/>
                  </pic:blipFill>
                  <pic:spPr bwMode="auto">
                    <a:xfrm>
                      <a:off x="0" y="0"/>
                      <a:ext cx="4680000" cy="3512127"/>
                    </a:xfrm>
                    <a:prstGeom prst="rect">
                      <a:avLst/>
                    </a:prstGeom>
                    <a:noFill/>
                    <a:ln>
                      <a:noFill/>
                    </a:ln>
                    <a:extLst>
                      <a:ext uri="{53640926-AAD7-44D8-BBD7-CCE9431645EC}">
                        <a14:shadowObscured xmlns:a14="http://schemas.microsoft.com/office/drawing/2010/main"/>
                      </a:ext>
                    </a:extLst>
                  </pic:spPr>
                </pic:pic>
              </a:graphicData>
            </a:graphic>
          </wp:inline>
        </w:drawing>
      </w:r>
    </w:p>
    <w:p w14:paraId="70ED512A" w14:textId="0E36F26C" w:rsidR="003F19AA" w:rsidRPr="00ED6412" w:rsidRDefault="003F19AA" w:rsidP="000C3C83">
      <w:pPr>
        <w:pStyle w:val="Caption"/>
        <w:jc w:val="both"/>
        <w:rPr>
          <w:noProof/>
        </w:rPr>
      </w:pPr>
      <w:bookmarkStart w:id="352" w:name="_Ref497060858"/>
      <w:bookmarkStart w:id="353" w:name="_Toc523347911"/>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5</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17</w:t>
      </w:r>
      <w:r w:rsidR="00C47357">
        <w:rPr>
          <w:noProof/>
        </w:rPr>
        <w:fldChar w:fldCharType="end"/>
      </w:r>
      <w:bookmarkEnd w:id="352"/>
      <w:r w:rsidR="000C3C83" w:rsidRPr="00ED6412">
        <w:rPr>
          <w:noProof/>
        </w:rPr>
        <w:t xml:space="preserve"> The under/over estimation cost o</w:t>
      </w:r>
      <w:r w:rsidR="00F83B74" w:rsidRPr="00ED6412">
        <w:rPr>
          <w:noProof/>
        </w:rPr>
        <w:t>n</w:t>
      </w:r>
      <w:r w:rsidR="000C3C83" w:rsidRPr="00ED6412">
        <w:rPr>
          <w:noProof/>
        </w:rPr>
        <w:t xml:space="preserve"> a typical day in </w:t>
      </w:r>
      <w:r w:rsidR="00F83B74" w:rsidRPr="00ED6412">
        <w:rPr>
          <w:noProof/>
        </w:rPr>
        <w:t xml:space="preserve">the </w:t>
      </w:r>
      <w:r w:rsidR="000C3C83" w:rsidRPr="00ED6412">
        <w:rPr>
          <w:noProof/>
        </w:rPr>
        <w:t xml:space="preserve">Sheffield region under </w:t>
      </w:r>
      <w:r w:rsidR="00F83B74" w:rsidRPr="00ED6412">
        <w:rPr>
          <w:noProof/>
        </w:rPr>
        <w:t xml:space="preserve">a </w:t>
      </w:r>
      <w:r w:rsidR="00A138EC" w:rsidRPr="00ED6412">
        <w:rPr>
          <w:noProof/>
        </w:rPr>
        <w:t xml:space="preserve">CPF of 2050 and </w:t>
      </w:r>
      <w:r w:rsidR="009D1B27" w:rsidRPr="00ED6412">
        <w:t xml:space="preserve">emission limit of </w:t>
      </w:r>
      <w:r w:rsidR="00A138EC" w:rsidRPr="00ED6412">
        <w:rPr>
          <w:noProof/>
        </w:rPr>
        <w:t>170 t</w:t>
      </w:r>
      <w:r w:rsidR="000C3C83" w:rsidRPr="00ED6412">
        <w:rPr>
          <w:noProof/>
        </w:rPr>
        <w:t xml:space="preserve">/h with </w:t>
      </w:r>
      <w:r w:rsidR="00F83B74" w:rsidRPr="00ED6412">
        <w:rPr>
          <w:noProof/>
        </w:rPr>
        <w:t xml:space="preserve">a </w:t>
      </w:r>
      <w:r w:rsidR="000C3C83" w:rsidRPr="00ED6412">
        <w:rPr>
          <w:noProof/>
        </w:rPr>
        <w:t>30% wind power penetration.</w:t>
      </w:r>
      <w:bookmarkEnd w:id="353"/>
    </w:p>
    <w:p w14:paraId="25B7AC32" w14:textId="6C8E70D8" w:rsidR="00076ED0" w:rsidRPr="00ED6412" w:rsidRDefault="00076ED0" w:rsidP="00076ED0">
      <w:pPr>
        <w:rPr>
          <w:noProof/>
        </w:rPr>
      </w:pPr>
      <w:r w:rsidRPr="00ED6412">
        <w:fldChar w:fldCharType="begin"/>
      </w:r>
      <w:r w:rsidRPr="00ED6412">
        <w:instrText xml:space="preserve"> REF _Ref497060858 \h </w:instrText>
      </w:r>
      <w:r w:rsidR="00A63E2B" w:rsidRPr="00ED6412">
        <w:instrText xml:space="preserve"> \* MERGEFORMAT </w:instrText>
      </w:r>
      <w:r w:rsidRPr="00ED6412">
        <w:fldChar w:fldCharType="separate"/>
      </w:r>
      <w:r w:rsidR="00C05E44" w:rsidRPr="00ED6412">
        <w:t xml:space="preserve">Figure </w:t>
      </w:r>
      <w:r w:rsidR="00C05E44">
        <w:rPr>
          <w:noProof/>
        </w:rPr>
        <w:t>5</w:t>
      </w:r>
      <w:r w:rsidR="00C05E44" w:rsidRPr="00ED6412">
        <w:rPr>
          <w:noProof/>
        </w:rPr>
        <w:t>.</w:t>
      </w:r>
      <w:r w:rsidR="00C05E44">
        <w:rPr>
          <w:noProof/>
        </w:rPr>
        <w:t>17</w:t>
      </w:r>
      <w:r w:rsidRPr="00ED6412">
        <w:fldChar w:fldCharType="end"/>
      </w:r>
      <w:r w:rsidRPr="00ED6412">
        <w:t xml:space="preserve"> shows the </w:t>
      </w:r>
      <w:r w:rsidRPr="00ED6412">
        <w:rPr>
          <w:noProof/>
        </w:rPr>
        <w:t xml:space="preserve">under/over estimation costs decrease in the given system. The underestimation cost reduces when the </w:t>
      </w:r>
      <w:r w:rsidRPr="00ED6412">
        <w:t>BESS</w:t>
      </w:r>
      <w:r w:rsidRPr="00ED6412">
        <w:rPr>
          <w:noProof/>
        </w:rPr>
        <w:t xml:space="preserve"> is charging and the overestimation cost reduces when the </w:t>
      </w:r>
      <w:r w:rsidRPr="00ED6412">
        <w:t>BESS</w:t>
      </w:r>
      <w:r w:rsidRPr="00ED6412">
        <w:rPr>
          <w:noProof/>
        </w:rPr>
        <w:t xml:space="preserve"> is discharging. At the beginning of the day, the underestimation cost with BESS is reduced by about 22% compared to the underestimation cost without BESS, and the overestimation cost reduces between 22% to 54%. By the end of the day, the underestimation cost is reduced by about 10% to 30%.</w:t>
      </w:r>
    </w:p>
    <w:p w14:paraId="29036671" w14:textId="30CC75FA" w:rsidR="00C94C8E" w:rsidRPr="00ED6412" w:rsidRDefault="00B0648F" w:rsidP="00794C8C">
      <w:pPr>
        <w:rPr>
          <w:lang w:eastAsia="en-US"/>
        </w:rPr>
      </w:pPr>
      <w:r w:rsidRPr="00ED6412">
        <w:rPr>
          <w:noProof/>
        </w:rPr>
        <w:lastRenderedPageBreak/>
        <w:t xml:space="preserve">As a conclusion, </w:t>
      </w:r>
      <w:r w:rsidR="00372179" w:rsidRPr="00ED6412">
        <w:rPr>
          <w:noProof/>
        </w:rPr>
        <w:t xml:space="preserve">when the ESS </w:t>
      </w:r>
      <w:r w:rsidR="00927BDF" w:rsidRPr="00ED6412">
        <w:rPr>
          <w:noProof/>
        </w:rPr>
        <w:t xml:space="preserve">is </w:t>
      </w:r>
      <w:r w:rsidR="00372179" w:rsidRPr="00ED6412">
        <w:rPr>
          <w:noProof/>
        </w:rPr>
        <w:t>discharging, the cost and emission</w:t>
      </w:r>
      <w:r w:rsidR="00927BDF" w:rsidRPr="00ED6412">
        <w:rPr>
          <w:noProof/>
        </w:rPr>
        <w:t>s</w:t>
      </w:r>
      <w:r w:rsidR="00372179" w:rsidRPr="00ED6412">
        <w:rPr>
          <w:noProof/>
        </w:rPr>
        <w:t xml:space="preserve"> will be reduced siginificantly. </w:t>
      </w:r>
      <w:r w:rsidR="00A23FE8" w:rsidRPr="00ED6412">
        <w:rPr>
          <w:noProof/>
        </w:rPr>
        <w:t>W</w:t>
      </w:r>
      <w:r w:rsidR="00372179" w:rsidRPr="00ED6412">
        <w:rPr>
          <w:noProof/>
        </w:rPr>
        <w:t xml:space="preserve">hile when </w:t>
      </w:r>
      <w:r w:rsidR="00927BDF" w:rsidRPr="00ED6412">
        <w:rPr>
          <w:noProof/>
        </w:rPr>
        <w:t xml:space="preserve">the </w:t>
      </w:r>
      <w:r w:rsidR="00372179" w:rsidRPr="00ED6412">
        <w:rPr>
          <w:noProof/>
        </w:rPr>
        <w:t xml:space="preserve">ESS </w:t>
      </w:r>
      <w:r w:rsidR="00927BDF" w:rsidRPr="00ED6412">
        <w:rPr>
          <w:noProof/>
        </w:rPr>
        <w:t xml:space="preserve">is </w:t>
      </w:r>
      <w:r w:rsidR="00372179" w:rsidRPr="00ED6412">
        <w:rPr>
          <w:noProof/>
        </w:rPr>
        <w:t xml:space="preserve">charging, only </w:t>
      </w:r>
      <w:r w:rsidR="00927BDF" w:rsidRPr="00ED6412">
        <w:rPr>
          <w:noProof/>
        </w:rPr>
        <w:t xml:space="preserve">the </w:t>
      </w:r>
      <w:r w:rsidR="00372179" w:rsidRPr="00ED6412">
        <w:rPr>
          <w:noProof/>
        </w:rPr>
        <w:t>underestimation cost decreases.</w:t>
      </w:r>
    </w:p>
    <w:p w14:paraId="1867A21E" w14:textId="6326DF3A" w:rsidR="00D16A01" w:rsidRPr="00ED6412" w:rsidRDefault="008835AB" w:rsidP="008835AB">
      <w:pPr>
        <w:pStyle w:val="Heading2"/>
        <w:rPr>
          <w:rFonts w:ascii="Times New Roman" w:hAnsi="Times New Roman" w:cs="Times New Roman"/>
          <w:color w:val="auto"/>
          <w:lang w:eastAsia="zh-CN"/>
        </w:rPr>
      </w:pPr>
      <w:bookmarkStart w:id="354" w:name="_Toc523347837"/>
      <w:bookmarkStart w:id="355" w:name="_Toc310605644"/>
      <w:bookmarkStart w:id="356" w:name="_Toc310605939"/>
      <w:r w:rsidRPr="00ED6412">
        <w:rPr>
          <w:rFonts w:ascii="Times New Roman" w:hAnsi="Times New Roman" w:cs="Times New Roman"/>
          <w:color w:val="auto"/>
        </w:rPr>
        <w:t>Discussion</w:t>
      </w:r>
      <w:bookmarkEnd w:id="354"/>
      <w:r w:rsidRPr="00ED6412">
        <w:rPr>
          <w:rFonts w:ascii="Times New Roman" w:hAnsi="Times New Roman" w:cs="Times New Roman"/>
          <w:color w:val="auto"/>
        </w:rPr>
        <w:t xml:space="preserve"> </w:t>
      </w:r>
    </w:p>
    <w:p w14:paraId="0067A1C6" w14:textId="26E4C3EA" w:rsidR="00EF4EDB" w:rsidRPr="00ED6412" w:rsidRDefault="002F7936" w:rsidP="002F7936">
      <w:pPr>
        <w:spacing w:after="120"/>
      </w:pPr>
      <w:r w:rsidRPr="00ED6412">
        <w:t xml:space="preserve">There are some interesting observations that are worth discussing according to the </w:t>
      </w:r>
      <w:r w:rsidR="00E2487A" w:rsidRPr="00ED6412">
        <w:t>two cases</w:t>
      </w:r>
      <w:r w:rsidRPr="00ED6412">
        <w:t xml:space="preserve"> of the </w:t>
      </w:r>
      <w:r w:rsidR="00E2487A" w:rsidRPr="00ED6412">
        <w:t>D</w:t>
      </w:r>
      <w:r w:rsidRPr="00ED6412">
        <w:t xml:space="preserve">EED model </w:t>
      </w:r>
      <w:r w:rsidR="00333CA7" w:rsidRPr="00ED6412">
        <w:t xml:space="preserve">investigated </w:t>
      </w:r>
      <w:r w:rsidRPr="00ED6412">
        <w:t xml:space="preserve">for an </w:t>
      </w:r>
      <w:r w:rsidR="00E2487A" w:rsidRPr="00ED6412">
        <w:t>electrical</w:t>
      </w:r>
      <w:r w:rsidRPr="00ED6412">
        <w:t xml:space="preserve"> system with </w:t>
      </w:r>
      <w:r w:rsidR="00E2487A" w:rsidRPr="00ED6412">
        <w:t xml:space="preserve">wind </w:t>
      </w:r>
      <w:r w:rsidR="00142349" w:rsidRPr="00ED6412">
        <w:t xml:space="preserve">power and </w:t>
      </w:r>
      <w:r w:rsidR="00E21A27" w:rsidRPr="00ED6412">
        <w:t>ESS</w:t>
      </w:r>
      <w:r w:rsidRPr="00ED6412">
        <w:t>.</w:t>
      </w:r>
    </w:p>
    <w:p w14:paraId="2499665F" w14:textId="5EDAE3C8" w:rsidR="002F7936" w:rsidRPr="00ED6412" w:rsidRDefault="008214B4" w:rsidP="005A05B4">
      <w:pPr>
        <w:spacing w:after="120"/>
      </w:pPr>
      <w:r w:rsidRPr="00ED6412">
        <w:t>Firstly, this D</w:t>
      </w:r>
      <w:r w:rsidR="00333CA7" w:rsidRPr="00ED6412">
        <w:t>EED model</w:t>
      </w:r>
      <w:r w:rsidR="002F7936" w:rsidRPr="00ED6412">
        <w:t xml:space="preserve"> </w:t>
      </w:r>
      <w:r w:rsidR="00B97E3D" w:rsidRPr="00ED6412">
        <w:t>consider</w:t>
      </w:r>
      <w:r w:rsidR="00333CA7" w:rsidRPr="00ED6412">
        <w:t>s</w:t>
      </w:r>
      <w:r w:rsidR="00B97E3D" w:rsidRPr="00ED6412">
        <w:t xml:space="preserve"> conventional power, wind power and </w:t>
      </w:r>
      <w:r w:rsidR="00C32E2F" w:rsidRPr="00ED6412">
        <w:t xml:space="preserve">an </w:t>
      </w:r>
      <w:r w:rsidR="00B97E3D" w:rsidRPr="00ED6412">
        <w:t>ESS</w:t>
      </w:r>
      <w:r w:rsidR="002F7936" w:rsidRPr="00ED6412">
        <w:t xml:space="preserve">. The proposed model minimizes the fuel and emission costs of an electrical system with </w:t>
      </w:r>
      <w:r w:rsidR="00333CA7" w:rsidRPr="00ED6412">
        <w:t xml:space="preserve">both </w:t>
      </w:r>
      <w:r w:rsidR="00C32E2F" w:rsidRPr="00ED6412">
        <w:t>conventional and wind power</w:t>
      </w:r>
      <w:r w:rsidR="00894E7F" w:rsidRPr="00ED6412">
        <w:rPr>
          <w:rFonts w:hint="eastAsia"/>
        </w:rPr>
        <w:t xml:space="preserve"> and </w:t>
      </w:r>
      <w:r w:rsidR="002F7936" w:rsidRPr="00ED6412">
        <w:t>tak</w:t>
      </w:r>
      <w:r w:rsidR="00333CA7" w:rsidRPr="00ED6412">
        <w:t>es into account</w:t>
      </w:r>
      <w:r w:rsidR="002F7936" w:rsidRPr="00ED6412">
        <w:t xml:space="preserve"> the </w:t>
      </w:r>
      <w:r w:rsidR="00030858" w:rsidRPr="00ED6412">
        <w:t>CPF and EPS</w:t>
      </w:r>
      <w:r w:rsidR="00333CA7" w:rsidRPr="00ED6412">
        <w:t xml:space="preserve">. </w:t>
      </w:r>
      <w:r w:rsidR="00320CA1" w:rsidRPr="00ED6412">
        <w:t>F</w:t>
      </w:r>
      <w:r w:rsidR="00320CA1" w:rsidRPr="00ED6412">
        <w:rPr>
          <w:rFonts w:hint="eastAsia"/>
        </w:rPr>
        <w:t>urthermore, the</w:t>
      </w:r>
      <w:r w:rsidR="00B95511" w:rsidRPr="00ED6412">
        <w:rPr>
          <w:rFonts w:hint="eastAsia"/>
        </w:rPr>
        <w:t xml:space="preserve"> </w:t>
      </w:r>
      <w:r w:rsidR="00B54D85" w:rsidRPr="00ED6412">
        <w:t>ESS</w:t>
      </w:r>
      <w:r w:rsidR="00B95511" w:rsidRPr="00ED6412">
        <w:rPr>
          <w:rFonts w:hint="eastAsia"/>
        </w:rPr>
        <w:t xml:space="preserve"> </w:t>
      </w:r>
      <w:r w:rsidR="00B54D85" w:rsidRPr="00ED6412">
        <w:t xml:space="preserve">in this model </w:t>
      </w:r>
      <w:r w:rsidR="00C42E99" w:rsidRPr="00ED6412">
        <w:rPr>
          <w:rFonts w:hint="eastAsia"/>
        </w:rPr>
        <w:t xml:space="preserve">is proposed to </w:t>
      </w:r>
      <w:r w:rsidR="00851FF6" w:rsidRPr="00ED6412">
        <w:rPr>
          <w:rFonts w:hint="eastAsia"/>
        </w:rPr>
        <w:t xml:space="preserve">reduce the wind power </w:t>
      </w:r>
      <w:r w:rsidR="00BA5CE1" w:rsidRPr="00ED6412">
        <w:t>waste</w:t>
      </w:r>
      <w:r w:rsidR="00BA5CE1" w:rsidRPr="00ED6412">
        <w:rPr>
          <w:rFonts w:hint="eastAsia"/>
        </w:rPr>
        <w:t xml:space="preserve"> and </w:t>
      </w:r>
      <w:r w:rsidR="00BA5CE1" w:rsidRPr="00ED6412">
        <w:t xml:space="preserve">reserve </w:t>
      </w:r>
      <w:r w:rsidR="004A5B7C" w:rsidRPr="00ED6412">
        <w:t xml:space="preserve">power </w:t>
      </w:r>
      <w:r w:rsidR="00BA5CE1" w:rsidRPr="00ED6412">
        <w:t>requirement</w:t>
      </w:r>
      <w:r w:rsidR="00BA5CE1" w:rsidRPr="00ED6412">
        <w:rPr>
          <w:rFonts w:hint="eastAsia"/>
        </w:rPr>
        <w:t xml:space="preserve"> </w:t>
      </w:r>
      <w:r w:rsidR="005A05B4" w:rsidRPr="00ED6412">
        <w:t>in order to increase the wind power reliability</w:t>
      </w:r>
      <w:r w:rsidR="006C1739" w:rsidRPr="00ED6412">
        <w:rPr>
          <w:rFonts w:hint="eastAsia"/>
        </w:rPr>
        <w:t>.</w:t>
      </w:r>
      <w:r w:rsidR="00444BE2" w:rsidRPr="00ED6412">
        <w:rPr>
          <w:rFonts w:hint="eastAsia"/>
        </w:rPr>
        <w:t xml:space="preserve"> </w:t>
      </w:r>
      <w:r w:rsidR="00D16131" w:rsidRPr="00ED6412">
        <w:t xml:space="preserve">If the probability </w:t>
      </w:r>
      <w:r w:rsidR="00D16131" w:rsidRPr="00C215D9">
        <w:t xml:space="preserve">of </w:t>
      </w:r>
      <w:r w:rsidR="004059B6" w:rsidRPr="00C215D9">
        <w:t xml:space="preserve">cost of </w:t>
      </w:r>
      <w:r w:rsidR="00333CA7" w:rsidRPr="00C215D9">
        <w:t xml:space="preserve">the </w:t>
      </w:r>
      <w:r w:rsidR="00D16131" w:rsidRPr="00C215D9">
        <w:t>waste wind power is higher than that of</w:t>
      </w:r>
      <w:r w:rsidR="00333CA7" w:rsidRPr="00C215D9">
        <w:t xml:space="preserve"> the</w:t>
      </w:r>
      <w:r w:rsidR="00D16131" w:rsidRPr="00C215D9">
        <w:t xml:space="preserve"> use</w:t>
      </w:r>
      <w:r w:rsidR="00333CA7" w:rsidRPr="00C215D9">
        <w:t xml:space="preserve"> of</w:t>
      </w:r>
      <w:r w:rsidR="00D16131" w:rsidRPr="00C215D9">
        <w:t xml:space="preserve"> the res</w:t>
      </w:r>
      <w:r w:rsidR="00333CA7" w:rsidRPr="00C215D9">
        <w:t>erve power, the ESS will charge, and</w:t>
      </w:r>
      <w:r w:rsidR="00D16131" w:rsidRPr="00C215D9">
        <w:t xml:space="preserve"> vice versa, discharge. The ESS is idle if the probability of </w:t>
      </w:r>
      <w:r w:rsidR="004059B6" w:rsidRPr="00C215D9">
        <w:t xml:space="preserve">cost of </w:t>
      </w:r>
      <w:r w:rsidR="00333CA7" w:rsidRPr="00C215D9">
        <w:t xml:space="preserve">the </w:t>
      </w:r>
      <w:r w:rsidR="00D16131" w:rsidRPr="00C215D9">
        <w:t xml:space="preserve">waste </w:t>
      </w:r>
      <w:r w:rsidR="00D16131" w:rsidRPr="00ED6412">
        <w:t xml:space="preserve">wind power </w:t>
      </w:r>
      <w:r w:rsidR="00333CA7" w:rsidRPr="00ED6412">
        <w:t>is the same as that for</w:t>
      </w:r>
      <w:r w:rsidR="00D16131" w:rsidRPr="00ED6412">
        <w:t xml:space="preserve"> use</w:t>
      </w:r>
      <w:r w:rsidR="00333CA7" w:rsidRPr="00ED6412">
        <w:t xml:space="preserve"> in</w:t>
      </w:r>
      <w:r w:rsidR="00D16131" w:rsidRPr="00ED6412">
        <w:t xml:space="preserve"> the reserve power, or the ESS is full or empty. </w:t>
      </w:r>
      <w:r w:rsidR="005A05B4" w:rsidRPr="00ED6412">
        <w:t xml:space="preserve">Also the model </w:t>
      </w:r>
      <w:r w:rsidR="00333CA7" w:rsidRPr="00ED6412">
        <w:t>work</w:t>
      </w:r>
      <w:r w:rsidR="005A05B4" w:rsidRPr="00ED6412">
        <w:t xml:space="preserve">s </w:t>
      </w:r>
      <w:r w:rsidR="00F45041" w:rsidRPr="00ED6412">
        <w:t>well</w:t>
      </w:r>
      <w:r w:rsidR="005A05B4" w:rsidRPr="00ED6412">
        <w:t xml:space="preserve"> and effectively in </w:t>
      </w:r>
      <w:r w:rsidR="005A05B4" w:rsidRPr="00ED6412">
        <w:rPr>
          <w:rFonts w:hint="eastAsia"/>
        </w:rPr>
        <w:t xml:space="preserve">the </w:t>
      </w:r>
      <w:r w:rsidR="005A05B4" w:rsidRPr="00ED6412">
        <w:t xml:space="preserve">validation and </w:t>
      </w:r>
      <w:r w:rsidR="005A05B4" w:rsidRPr="00ED6412">
        <w:rPr>
          <w:rFonts w:hint="eastAsia"/>
        </w:rPr>
        <w:t>case studies</w:t>
      </w:r>
      <w:r w:rsidR="005A05B4" w:rsidRPr="00ED6412">
        <w:t>.</w:t>
      </w:r>
      <w:r w:rsidR="00810A8A" w:rsidRPr="00ED6412">
        <w:t xml:space="preserve"> </w:t>
      </w:r>
    </w:p>
    <w:p w14:paraId="462F19B4" w14:textId="5B3DEBA9" w:rsidR="00810A8A" w:rsidRPr="00ED6412" w:rsidRDefault="00810A8A" w:rsidP="005A05B4">
      <w:pPr>
        <w:spacing w:after="120"/>
      </w:pPr>
      <w:r w:rsidRPr="00ED6412">
        <w:t xml:space="preserve">Secondly, the energy stored in </w:t>
      </w:r>
      <w:r w:rsidR="00333CA7" w:rsidRPr="00ED6412">
        <w:t xml:space="preserve">the </w:t>
      </w:r>
      <w:r w:rsidR="00E705F2" w:rsidRPr="00ED6412">
        <w:t>ESS</w:t>
      </w:r>
      <w:r w:rsidRPr="00ED6412">
        <w:t xml:space="preserve"> </w:t>
      </w:r>
      <w:r w:rsidR="00EE184D" w:rsidRPr="00ED6412">
        <w:t>depend</w:t>
      </w:r>
      <w:r w:rsidRPr="00ED6412">
        <w:t>s</w:t>
      </w:r>
      <w:r w:rsidR="00EE184D" w:rsidRPr="00ED6412">
        <w:t xml:space="preserve"> on</w:t>
      </w:r>
      <w:r w:rsidRPr="00ED6412">
        <w:t xml:space="preserve"> the maximum possible charge/discharge from </w:t>
      </w:r>
      <w:r w:rsidR="00333CA7" w:rsidRPr="00ED6412">
        <w:t xml:space="preserve">the </w:t>
      </w:r>
      <w:r w:rsidR="005A233B" w:rsidRPr="00ED6412">
        <w:t>ESS</w:t>
      </w:r>
      <w:r w:rsidR="00EE184D" w:rsidRPr="00ED6412">
        <w:t>, which</w:t>
      </w:r>
      <w:r w:rsidRPr="00ED6412">
        <w:t xml:space="preserve"> </w:t>
      </w:r>
      <w:r w:rsidR="00EE184D" w:rsidRPr="00ED6412">
        <w:t>accords to</w:t>
      </w:r>
      <w:r w:rsidRPr="00ED6412">
        <w:t xml:space="preserve"> the maximum possible </w:t>
      </w:r>
      <w:r w:rsidR="007B1D42" w:rsidRPr="00ED6412">
        <w:t>under</w:t>
      </w:r>
      <w:r w:rsidR="00444205" w:rsidRPr="00ED6412">
        <w:t>- and</w:t>
      </w:r>
      <w:r w:rsidR="007B1D42" w:rsidRPr="00ED6412">
        <w:t xml:space="preserve"> </w:t>
      </w:r>
      <w:r w:rsidR="00444205" w:rsidRPr="00ED6412">
        <w:t>over-</w:t>
      </w:r>
      <w:r w:rsidR="007B1D42" w:rsidRPr="00ED6412">
        <w:t>estimated wind power</w:t>
      </w:r>
      <w:r w:rsidR="00D32199" w:rsidRPr="00ED6412">
        <w:t xml:space="preserve"> in this model</w:t>
      </w:r>
      <w:r w:rsidR="007B1D42" w:rsidRPr="00ED6412">
        <w:t>.</w:t>
      </w:r>
      <w:r w:rsidR="00E705F2" w:rsidRPr="00ED6412">
        <w:t xml:space="preserve"> Thus, </w:t>
      </w:r>
      <w:r w:rsidR="00036E7F" w:rsidRPr="00ED6412">
        <w:t>without</w:t>
      </w:r>
      <w:r w:rsidR="00333CA7" w:rsidRPr="00ED6412">
        <w:t xml:space="preserve"> being</w:t>
      </w:r>
      <w:r w:rsidR="00036E7F" w:rsidRPr="00ED6412">
        <w:t xml:space="preserve"> restricted by </w:t>
      </w:r>
      <w:r w:rsidR="00333CA7" w:rsidRPr="00ED6412">
        <w:t xml:space="preserve">the </w:t>
      </w:r>
      <w:r w:rsidR="00036E7F" w:rsidRPr="00ED6412">
        <w:t>ESS power and energy capacity</w:t>
      </w:r>
      <w:r w:rsidR="00E705F2" w:rsidRPr="00ED6412">
        <w:t xml:space="preserve">, the </w:t>
      </w:r>
      <w:r w:rsidR="00036E7F" w:rsidRPr="00ED6412">
        <w:t xml:space="preserve">charging/discharging power of the ESS trends to be </w:t>
      </w:r>
      <w:r w:rsidR="00F45041" w:rsidRPr="00ED6412">
        <w:lastRenderedPageBreak/>
        <w:t xml:space="preserve">the </w:t>
      </w:r>
      <w:r w:rsidR="00036E7F" w:rsidRPr="00ED6412">
        <w:t xml:space="preserve">same as the </w:t>
      </w:r>
      <w:r w:rsidR="00444205" w:rsidRPr="00ED6412">
        <w:t>under- and over-</w:t>
      </w:r>
      <w:r w:rsidR="00036E7F" w:rsidRPr="00ED6412">
        <w:t>estimated wind power</w:t>
      </w:r>
      <w:r w:rsidR="00E17645" w:rsidRPr="00ED6412">
        <w:t>, which depend</w:t>
      </w:r>
      <w:r w:rsidR="00333CA7" w:rsidRPr="00ED6412">
        <w:t xml:space="preserve">s </w:t>
      </w:r>
      <w:r w:rsidR="00E17645" w:rsidRPr="00ED6412">
        <w:t xml:space="preserve">on the scheduled wind power and </w:t>
      </w:r>
      <w:r w:rsidR="00F45041" w:rsidRPr="00ED6412">
        <w:t xml:space="preserve">the </w:t>
      </w:r>
      <w:r w:rsidR="00E17645" w:rsidRPr="00ED6412">
        <w:t xml:space="preserve">wind </w:t>
      </w:r>
      <w:r w:rsidR="00F45041" w:rsidRPr="00ED6412">
        <w:t>distribution</w:t>
      </w:r>
      <w:r w:rsidR="00036E7F" w:rsidRPr="00ED6412">
        <w:t>.</w:t>
      </w:r>
      <w:r w:rsidR="00E17645" w:rsidRPr="00ED6412">
        <w:t xml:space="preserve"> In addition, the wind power penetration is able to restrict the charging/discharging power by the wind </w:t>
      </w:r>
      <w:r w:rsidR="00C80253" w:rsidRPr="00ED6412">
        <w:t>distribution</w:t>
      </w:r>
      <w:r w:rsidR="00E17645" w:rsidRPr="00ED6412">
        <w:t>.</w:t>
      </w:r>
      <w:r w:rsidR="001E6B56" w:rsidRPr="00ED6412">
        <w:t xml:space="preserve"> Furthermore, the ESS is a</w:t>
      </w:r>
      <w:r w:rsidR="00F45041" w:rsidRPr="00ED6412">
        <w:t>ble to reduce the uncertainty in</w:t>
      </w:r>
      <w:r w:rsidR="001E6B56" w:rsidRPr="00ED6412">
        <w:t xml:space="preserve"> the scheduled wind power.</w:t>
      </w:r>
    </w:p>
    <w:p w14:paraId="63F997A4" w14:textId="7AFC2323" w:rsidR="007E5D7F" w:rsidRPr="00ED6412" w:rsidRDefault="0034546C" w:rsidP="0034546C">
      <w:pPr>
        <w:spacing w:after="120"/>
      </w:pPr>
      <w:r w:rsidRPr="00ED6412">
        <w:t>Thir</w:t>
      </w:r>
      <w:r w:rsidR="002F7936" w:rsidRPr="00ED6412">
        <w:t xml:space="preserve">dly, </w:t>
      </w:r>
      <w:r w:rsidR="002B3A0E" w:rsidRPr="00ED6412">
        <w:rPr>
          <w:rFonts w:hint="eastAsia"/>
        </w:rPr>
        <w:t xml:space="preserve">the </w:t>
      </w:r>
      <w:r w:rsidR="00105D68" w:rsidRPr="00ED6412">
        <w:t xml:space="preserve">total cost </w:t>
      </w:r>
      <w:r w:rsidR="00333CA7" w:rsidRPr="00ED6412">
        <w:t>is</w:t>
      </w:r>
      <w:r w:rsidR="00105D68" w:rsidRPr="00ED6412">
        <w:t xml:space="preserve"> reduced </w:t>
      </w:r>
      <w:r w:rsidR="00333CA7" w:rsidRPr="00ED6412">
        <w:t>when employing</w:t>
      </w:r>
      <w:r w:rsidR="00105D68" w:rsidRPr="00ED6412">
        <w:t xml:space="preserve"> the proposed model</w:t>
      </w:r>
      <w:r w:rsidR="007E5D7F" w:rsidRPr="00ED6412">
        <w:rPr>
          <w:rFonts w:hint="eastAsia"/>
        </w:rPr>
        <w:t>,</w:t>
      </w:r>
      <w:r w:rsidR="00333CA7" w:rsidRPr="00ED6412">
        <w:t xml:space="preserve"> and this is</w:t>
      </w:r>
      <w:r w:rsidR="007E5D7F" w:rsidRPr="00ED6412">
        <w:rPr>
          <w:rFonts w:hint="eastAsia"/>
        </w:rPr>
        <w:t xml:space="preserve"> because the </w:t>
      </w:r>
      <w:r w:rsidR="00E00E70" w:rsidRPr="00ED6412">
        <w:t>ESS</w:t>
      </w:r>
      <w:r w:rsidR="007E5D7F" w:rsidRPr="00ED6412">
        <w:rPr>
          <w:rFonts w:hint="eastAsia"/>
        </w:rPr>
        <w:t xml:space="preserve"> reduce</w:t>
      </w:r>
      <w:r w:rsidR="00E00E70" w:rsidRPr="00ED6412">
        <w:t>s</w:t>
      </w:r>
      <w:r w:rsidR="007E5D7F" w:rsidRPr="00ED6412">
        <w:rPr>
          <w:rFonts w:hint="eastAsia"/>
        </w:rPr>
        <w:t xml:space="preserve"> the wind power </w:t>
      </w:r>
      <w:r w:rsidR="00E00E70" w:rsidRPr="00ED6412">
        <w:t>waste</w:t>
      </w:r>
      <w:r w:rsidR="004A5B7C" w:rsidRPr="00ED6412">
        <w:t xml:space="preserve"> </w:t>
      </w:r>
      <w:r w:rsidR="004A5B7C" w:rsidRPr="00ED6412">
        <w:rPr>
          <w:rFonts w:hint="eastAsia"/>
        </w:rPr>
        <w:t>penalty</w:t>
      </w:r>
      <w:r w:rsidR="007E5D7F" w:rsidRPr="00ED6412">
        <w:rPr>
          <w:rFonts w:hint="eastAsia"/>
        </w:rPr>
        <w:t xml:space="preserve"> </w:t>
      </w:r>
      <w:r w:rsidR="004A5B7C" w:rsidRPr="00ED6412">
        <w:t xml:space="preserve">by </w:t>
      </w:r>
      <w:r w:rsidR="00333CA7" w:rsidRPr="00ED6412">
        <w:t xml:space="preserve">the </w:t>
      </w:r>
      <w:r w:rsidR="004A5B7C" w:rsidRPr="00ED6412">
        <w:t xml:space="preserve">charging </w:t>
      </w:r>
      <w:r w:rsidR="007E5D7F" w:rsidRPr="00ED6412">
        <w:rPr>
          <w:rFonts w:hint="eastAsia"/>
        </w:rPr>
        <w:t xml:space="preserve">and </w:t>
      </w:r>
      <w:r w:rsidR="00333CA7" w:rsidRPr="00ED6412">
        <w:t xml:space="preserve">the </w:t>
      </w:r>
      <w:r w:rsidR="007E5D7F" w:rsidRPr="00ED6412">
        <w:t>reserv</w:t>
      </w:r>
      <w:r w:rsidR="00E00E70" w:rsidRPr="00ED6412">
        <w:t xml:space="preserve">e </w:t>
      </w:r>
      <w:r w:rsidR="004A5B7C" w:rsidRPr="00ED6412">
        <w:t>power cost by discharging</w:t>
      </w:r>
      <w:r w:rsidR="007E5D7F" w:rsidRPr="00ED6412">
        <w:rPr>
          <w:rFonts w:hint="eastAsia"/>
        </w:rPr>
        <w:t>.</w:t>
      </w:r>
      <w:r w:rsidR="004A5B7C" w:rsidRPr="00ED6412">
        <w:t xml:space="preserve"> The use of reserve power can also reduce </w:t>
      </w:r>
      <w:r w:rsidR="00333CA7" w:rsidRPr="00ED6412">
        <w:t xml:space="preserve">the </w:t>
      </w:r>
      <w:r w:rsidR="004A5B7C" w:rsidRPr="00ED6412">
        <w:t>emission and fuel cost</w:t>
      </w:r>
      <w:r w:rsidR="00333CA7" w:rsidRPr="00ED6412">
        <w:t>s</w:t>
      </w:r>
      <w:r w:rsidR="004A5B7C" w:rsidRPr="00ED6412">
        <w:t>.</w:t>
      </w:r>
      <w:r w:rsidR="007E5D7F" w:rsidRPr="00ED6412">
        <w:rPr>
          <w:rFonts w:hint="eastAsia"/>
        </w:rPr>
        <w:t xml:space="preserve"> </w:t>
      </w:r>
      <w:r w:rsidR="00804428" w:rsidRPr="00ED6412">
        <w:t>Therefore,</w:t>
      </w:r>
      <w:r w:rsidRPr="00ED6412">
        <w:t xml:space="preserve"> the cost reduc</w:t>
      </w:r>
      <w:r w:rsidR="00333CA7" w:rsidRPr="00ED6412">
        <w:t>tion</w:t>
      </w:r>
      <w:r w:rsidRPr="00ED6412">
        <w:t xml:space="preserve"> is more significant when discharging.</w:t>
      </w:r>
    </w:p>
    <w:p w14:paraId="27C44860" w14:textId="71A1280D" w:rsidR="004E46A8" w:rsidRPr="00ED6412" w:rsidRDefault="00CE3A3D" w:rsidP="00AB433C">
      <w:pPr>
        <w:spacing w:after="120"/>
        <w:rPr>
          <w:lang w:val="en-US"/>
        </w:rPr>
      </w:pPr>
      <w:r w:rsidRPr="00ED6412">
        <w:t>Moreover</w:t>
      </w:r>
      <w:r w:rsidR="00694AF5" w:rsidRPr="00ED6412">
        <w:rPr>
          <w:rFonts w:hint="eastAsia"/>
        </w:rPr>
        <w:t xml:space="preserve">, </w:t>
      </w:r>
      <w:r w:rsidR="000E01EB" w:rsidRPr="00ED6412">
        <w:t>the ESS charging/discharging is direct</w:t>
      </w:r>
      <w:r w:rsidR="00333CA7" w:rsidRPr="00ED6412">
        <w:t>ly</w:t>
      </w:r>
      <w:r w:rsidR="000E01EB" w:rsidRPr="00ED6412">
        <w:t xml:space="preserve"> impact</w:t>
      </w:r>
      <w:r w:rsidR="00F45041" w:rsidRPr="00ED6412">
        <w:t>ed upon</w:t>
      </w:r>
      <w:r w:rsidR="000E01EB" w:rsidRPr="00ED6412">
        <w:t xml:space="preserve"> </w:t>
      </w:r>
      <w:r w:rsidR="00333CA7" w:rsidRPr="00ED6412">
        <w:t xml:space="preserve">the </w:t>
      </w:r>
      <w:r w:rsidR="000E01EB" w:rsidRPr="00ED6412">
        <w:t xml:space="preserve">scheduled wind power, </w:t>
      </w:r>
      <w:r w:rsidR="00CD7718" w:rsidRPr="00ED6412">
        <w:t xml:space="preserve">wind power penetration, </w:t>
      </w:r>
      <w:r w:rsidR="00F45041" w:rsidRPr="00ED6412">
        <w:t xml:space="preserve">the </w:t>
      </w:r>
      <w:r w:rsidR="000E01EB" w:rsidRPr="00ED6412">
        <w:t>ESS power and energy capacity</w:t>
      </w:r>
      <w:r w:rsidR="00CD7718" w:rsidRPr="00ED6412">
        <w:t>,</w:t>
      </w:r>
      <w:r w:rsidR="000E01EB" w:rsidRPr="00ED6412">
        <w:t xml:space="preserve"> wind </w:t>
      </w:r>
      <w:r w:rsidR="00F45041" w:rsidRPr="00ED6412">
        <w:t>distribution</w:t>
      </w:r>
      <w:r w:rsidR="00CD7718" w:rsidRPr="00ED6412">
        <w:t xml:space="preserve"> and under</w:t>
      </w:r>
      <w:r w:rsidR="00907740" w:rsidRPr="00ED6412">
        <w:t xml:space="preserve">- and </w:t>
      </w:r>
      <w:r w:rsidR="00CD7718" w:rsidRPr="00ED6412">
        <w:t>over</w:t>
      </w:r>
      <w:r w:rsidR="00907740" w:rsidRPr="00ED6412">
        <w:t>-</w:t>
      </w:r>
      <w:r w:rsidR="00CD7718" w:rsidRPr="00ED6412">
        <w:t>estimation cost coefficient</w:t>
      </w:r>
      <w:r w:rsidR="000E01EB" w:rsidRPr="00ED6412">
        <w:t>. Whereas</w:t>
      </w:r>
      <w:r w:rsidR="00CD7718" w:rsidRPr="00ED6412">
        <w:t xml:space="preserve"> from </w:t>
      </w:r>
      <w:r w:rsidR="0079452C" w:rsidRPr="00ED6412">
        <w:t>Chapter</w:t>
      </w:r>
      <w:r w:rsidR="00907740" w:rsidRPr="00ED6412">
        <w:t>s</w:t>
      </w:r>
      <w:r w:rsidR="0079452C" w:rsidRPr="00ED6412">
        <w:t xml:space="preserve"> 3</w:t>
      </w:r>
      <w:r w:rsidR="00CD7718" w:rsidRPr="00ED6412">
        <w:t xml:space="preserve"> and 4, </w:t>
      </w:r>
      <w:r w:rsidR="00333CA7" w:rsidRPr="00ED6412">
        <w:t xml:space="preserve">it was shown that </w:t>
      </w:r>
      <w:r w:rsidR="00AB433C" w:rsidRPr="00ED6412">
        <w:t>the</w:t>
      </w:r>
      <w:r w:rsidR="00566345" w:rsidRPr="00ED6412">
        <w:t xml:space="preserve"> increase in demand and CPF and </w:t>
      </w:r>
      <w:r w:rsidR="00333CA7" w:rsidRPr="00ED6412">
        <w:t>the reduction</w:t>
      </w:r>
      <w:r w:rsidR="00566345" w:rsidRPr="00ED6412">
        <w:t xml:space="preserve"> in </w:t>
      </w:r>
      <w:r w:rsidR="000837AF" w:rsidRPr="00ED6412">
        <w:t xml:space="preserve">emission limit of </w:t>
      </w:r>
      <w:r w:rsidR="00566345" w:rsidRPr="00ED6412">
        <w:t xml:space="preserve">EPS increases </w:t>
      </w:r>
      <w:r w:rsidR="00333CA7" w:rsidRPr="00ED6412">
        <w:t xml:space="preserve">the </w:t>
      </w:r>
      <w:r w:rsidR="00566345" w:rsidRPr="00ED6412">
        <w:t>scheduled wind power,</w:t>
      </w:r>
      <w:r w:rsidR="00333CA7" w:rsidRPr="00ED6412">
        <w:t xml:space="preserve"> and</w:t>
      </w:r>
      <w:r w:rsidR="00566345" w:rsidRPr="00ED6412">
        <w:t xml:space="preserve"> t</w:t>
      </w:r>
      <w:r w:rsidR="00333CA7" w:rsidRPr="00ED6412">
        <w:t>herefore</w:t>
      </w:r>
      <w:r w:rsidR="0079452C" w:rsidRPr="00ED6412">
        <w:t xml:space="preserve"> the demand, CPF and EPS </w:t>
      </w:r>
      <w:r w:rsidR="00333CA7" w:rsidRPr="00ED6412">
        <w:t>are</w:t>
      </w:r>
      <w:r w:rsidR="0079452C" w:rsidRPr="00ED6412">
        <w:t xml:space="preserve"> able to </w:t>
      </w:r>
      <w:r w:rsidR="00333CA7" w:rsidRPr="00ED6412">
        <w:t>affect</w:t>
      </w:r>
      <w:r w:rsidR="0079452C" w:rsidRPr="00ED6412">
        <w:t xml:space="preserve"> the ESS.</w:t>
      </w:r>
      <w:r w:rsidR="00D461D1" w:rsidRPr="00ED6412">
        <w:t xml:space="preserve"> Additionally, </w:t>
      </w:r>
      <w:r w:rsidR="00AB433C" w:rsidRPr="00ED6412">
        <w:rPr>
          <w:lang w:val="en-US"/>
        </w:rPr>
        <w:t>the increase in</w:t>
      </w:r>
      <w:r w:rsidR="00AB433C" w:rsidRPr="00ED6412">
        <w:rPr>
          <w:rFonts w:hint="eastAsia"/>
          <w:lang w:val="en-US"/>
        </w:rPr>
        <w:t xml:space="preserve"> </w:t>
      </w:r>
      <w:r w:rsidR="00333CA7" w:rsidRPr="00ED6412">
        <w:rPr>
          <w:lang w:val="en-US"/>
        </w:rPr>
        <w:t xml:space="preserve">the </w:t>
      </w:r>
      <w:r w:rsidR="00AB433C" w:rsidRPr="00ED6412">
        <w:rPr>
          <w:lang w:val="en-US"/>
        </w:rPr>
        <w:t xml:space="preserve">CPF and </w:t>
      </w:r>
      <w:r w:rsidR="00333CA7" w:rsidRPr="00ED6412">
        <w:rPr>
          <w:lang w:val="en-US"/>
        </w:rPr>
        <w:t xml:space="preserve">the </w:t>
      </w:r>
      <w:r w:rsidR="00AB433C" w:rsidRPr="00ED6412">
        <w:rPr>
          <w:lang w:val="en-US"/>
        </w:rPr>
        <w:t xml:space="preserve">decrease in </w:t>
      </w:r>
      <w:r w:rsidR="00333CA7" w:rsidRPr="00ED6412">
        <w:rPr>
          <w:lang w:val="en-US"/>
        </w:rPr>
        <w:t xml:space="preserve">the </w:t>
      </w:r>
      <w:r w:rsidR="000837AF" w:rsidRPr="00ED6412">
        <w:t xml:space="preserve">emission limit of </w:t>
      </w:r>
      <w:r w:rsidR="00AB433C" w:rsidRPr="00ED6412">
        <w:rPr>
          <w:lang w:val="en-US"/>
        </w:rPr>
        <w:t>EPS increase</w:t>
      </w:r>
      <w:r w:rsidR="00333CA7" w:rsidRPr="00ED6412">
        <w:rPr>
          <w:lang w:val="en-US"/>
        </w:rPr>
        <w:t>s</w:t>
      </w:r>
      <w:r w:rsidR="00AB433C" w:rsidRPr="00ED6412">
        <w:rPr>
          <w:lang w:val="en-US"/>
        </w:rPr>
        <w:t xml:space="preserve"> the </w:t>
      </w:r>
      <w:r w:rsidR="00333CA7" w:rsidRPr="00ED6412">
        <w:rPr>
          <w:lang w:val="en-US"/>
        </w:rPr>
        <w:t xml:space="preserve">frequency of the </w:t>
      </w:r>
      <w:r w:rsidR="00AB433C" w:rsidRPr="00ED6412">
        <w:rPr>
          <w:lang w:val="en-US"/>
        </w:rPr>
        <w:t>usage of</w:t>
      </w:r>
      <w:r w:rsidR="00AB433C" w:rsidRPr="00ED6412">
        <w:rPr>
          <w:rFonts w:hint="eastAsia"/>
          <w:lang w:val="en-US"/>
        </w:rPr>
        <w:t xml:space="preserve"> the </w:t>
      </w:r>
      <w:r w:rsidR="00AB433C" w:rsidRPr="00ED6412">
        <w:rPr>
          <w:lang w:val="en-US"/>
        </w:rPr>
        <w:t>ESS</w:t>
      </w:r>
      <w:r w:rsidR="00333CA7" w:rsidRPr="00ED6412">
        <w:rPr>
          <w:lang w:val="en-US"/>
        </w:rPr>
        <w:t>.</w:t>
      </w:r>
    </w:p>
    <w:p w14:paraId="6F9F62EA" w14:textId="177C5193" w:rsidR="00C74389" w:rsidRPr="00ED6412" w:rsidRDefault="00C74389" w:rsidP="00C74389">
      <w:pPr>
        <w:rPr>
          <w:lang w:eastAsia="en-US"/>
        </w:rPr>
      </w:pPr>
      <w:r w:rsidRPr="00ED6412">
        <w:rPr>
          <w:lang w:eastAsia="en-US"/>
        </w:rPr>
        <w:t xml:space="preserve">In addition, </w:t>
      </w:r>
      <w:r w:rsidRPr="00ED6412">
        <w:t xml:space="preserve">the power outputs with higher overestimation cost coefficients at low underestimation coefficients tend to show similar features </w:t>
      </w:r>
      <w:r w:rsidR="00907740" w:rsidRPr="00ED6412">
        <w:t xml:space="preserve">at </w:t>
      </w:r>
      <w:r w:rsidRPr="00ED6412">
        <w:t xml:space="preserve">the low overestimation coefficients, </w:t>
      </w:r>
      <w:r w:rsidR="001E47C9" w:rsidRPr="00ED6412">
        <w:t xml:space="preserve">which </w:t>
      </w:r>
      <w:r w:rsidRPr="00ED6412">
        <w:t xml:space="preserve">reduces the uncertainty </w:t>
      </w:r>
      <w:r w:rsidR="00907740" w:rsidRPr="00ED6412">
        <w:t>in</w:t>
      </w:r>
      <w:r w:rsidRPr="00ED6412">
        <w:t xml:space="preserve"> the scheduled wind power.</w:t>
      </w:r>
      <w:r w:rsidRPr="00ED6412">
        <w:rPr>
          <w:lang w:eastAsia="en-US"/>
        </w:rPr>
        <w:t xml:space="preserve"> Whereas, the system power outputs at high </w:t>
      </w:r>
      <w:r w:rsidRPr="00ED6412">
        <w:t>underestimation coefficients</w:t>
      </w:r>
      <w:r w:rsidR="008F0063" w:rsidRPr="00ED6412">
        <w:t>, which is higher than the wind power price,</w:t>
      </w:r>
      <w:r w:rsidRPr="00ED6412">
        <w:t xml:space="preserve"> shows similar results as the system without ESS.</w:t>
      </w:r>
      <w:r w:rsidRPr="00ED6412">
        <w:rPr>
          <w:lang w:eastAsia="en-US"/>
        </w:rPr>
        <w:t xml:space="preserve"> </w:t>
      </w:r>
    </w:p>
    <w:p w14:paraId="7BA98EEA" w14:textId="6C929A7F" w:rsidR="00C74389" w:rsidRPr="00ED6412" w:rsidRDefault="006A5C45" w:rsidP="00D16131">
      <w:r w:rsidRPr="00ED6412">
        <w:lastRenderedPageBreak/>
        <w:t>F</w:t>
      </w:r>
      <w:r w:rsidRPr="00ED6412">
        <w:rPr>
          <w:rFonts w:hint="eastAsia"/>
        </w:rPr>
        <w:t xml:space="preserve">urthermore, </w:t>
      </w:r>
      <w:r w:rsidR="00D16131" w:rsidRPr="00ED6412">
        <w:t>the emission</w:t>
      </w:r>
      <w:r w:rsidR="00333CA7" w:rsidRPr="00ED6412">
        <w:t>s</w:t>
      </w:r>
      <w:r w:rsidR="00D16131" w:rsidRPr="00ED6412">
        <w:t xml:space="preserve"> </w:t>
      </w:r>
      <w:r w:rsidR="004A6811" w:rsidRPr="00ED6412">
        <w:t>in the system reduce</w:t>
      </w:r>
      <w:r w:rsidR="00D16131" w:rsidRPr="00ED6412">
        <w:t xml:space="preserve"> when</w:t>
      </w:r>
      <w:r w:rsidR="00333CA7" w:rsidRPr="00ED6412">
        <w:t xml:space="preserve"> the</w:t>
      </w:r>
      <w:r w:rsidR="00D16131" w:rsidRPr="00ED6412">
        <w:t xml:space="preserve"> </w:t>
      </w:r>
      <w:r w:rsidR="00AC0DE7" w:rsidRPr="00ED6412">
        <w:t xml:space="preserve">ESS </w:t>
      </w:r>
      <w:r w:rsidR="00333CA7" w:rsidRPr="00ED6412">
        <w:t xml:space="preserve">is </w:t>
      </w:r>
      <w:r w:rsidR="00D16131" w:rsidRPr="00ED6412">
        <w:t>discharg</w:t>
      </w:r>
      <w:r w:rsidR="00AC0DE7" w:rsidRPr="00ED6412">
        <w:t>ing</w:t>
      </w:r>
      <w:r w:rsidR="00D16131" w:rsidRPr="00ED6412">
        <w:t xml:space="preserve">. </w:t>
      </w:r>
      <w:r w:rsidR="00907740" w:rsidRPr="00ED6412">
        <w:t>This is d</w:t>
      </w:r>
      <w:r w:rsidR="00260755" w:rsidRPr="00ED6412">
        <w:t xml:space="preserve">ue to </w:t>
      </w:r>
      <w:r w:rsidR="00AC0DE7" w:rsidRPr="00ED6412">
        <w:t>the model design</w:t>
      </w:r>
      <w:r w:rsidR="00907740" w:rsidRPr="00ED6412">
        <w:t>;</w:t>
      </w:r>
      <w:r w:rsidR="00AC0DE7" w:rsidRPr="00ED6412">
        <w:t xml:space="preserve"> the ESS </w:t>
      </w:r>
      <w:r w:rsidR="00D16131" w:rsidRPr="00ED6412">
        <w:t>charg</w:t>
      </w:r>
      <w:r w:rsidR="00AC0DE7" w:rsidRPr="00ED6412">
        <w:t>ing</w:t>
      </w:r>
      <w:r w:rsidR="00D16131" w:rsidRPr="00ED6412">
        <w:t xml:space="preserve"> does not take part in</w:t>
      </w:r>
      <w:r w:rsidR="00333CA7" w:rsidRPr="00ED6412">
        <w:t xml:space="preserve"> the</w:t>
      </w:r>
      <w:r w:rsidR="00D16131" w:rsidRPr="00ED6412">
        <w:t xml:space="preserve"> total </w:t>
      </w:r>
      <w:r w:rsidR="00333CA7" w:rsidRPr="00ED6412">
        <w:t>demand</w:t>
      </w:r>
      <w:r w:rsidR="00907740" w:rsidRPr="00ED6412">
        <w:t>,</w:t>
      </w:r>
      <w:r w:rsidR="00D16131" w:rsidRPr="00ED6412">
        <w:t xml:space="preserve"> it only deals with </w:t>
      </w:r>
      <w:r w:rsidR="00333CA7" w:rsidRPr="00ED6412">
        <w:t xml:space="preserve">the </w:t>
      </w:r>
      <w:r w:rsidR="00D16131" w:rsidRPr="00ED6412">
        <w:t>wasted wind power</w:t>
      </w:r>
      <w:r w:rsidR="00CF1471" w:rsidRPr="00ED6412">
        <w:rPr>
          <w:rFonts w:hint="eastAsia"/>
        </w:rPr>
        <w:t>.</w:t>
      </w:r>
    </w:p>
    <w:p w14:paraId="5F765755" w14:textId="647A4887" w:rsidR="00EF4EDB" w:rsidRPr="00ED6412" w:rsidRDefault="00DF43E0" w:rsidP="00EF4EDB">
      <w:pPr>
        <w:pStyle w:val="Heading2"/>
        <w:spacing w:line="480" w:lineRule="auto"/>
        <w:rPr>
          <w:rFonts w:ascii="Times New Roman" w:hAnsi="Times New Roman" w:cs="Times New Roman"/>
          <w:color w:val="auto"/>
          <w:lang w:eastAsia="zh-CN"/>
        </w:rPr>
      </w:pPr>
      <w:bookmarkStart w:id="357" w:name="_Toc310605651"/>
      <w:bookmarkStart w:id="358" w:name="_Toc310605946"/>
      <w:bookmarkStart w:id="359" w:name="_Toc523347838"/>
      <w:bookmarkEnd w:id="355"/>
      <w:bookmarkEnd w:id="356"/>
      <w:r w:rsidRPr="00ED6412">
        <w:rPr>
          <w:rFonts w:ascii="Times New Roman" w:hAnsi="Times New Roman" w:cs="Times New Roman"/>
          <w:color w:val="auto"/>
        </w:rPr>
        <w:t>Conclusions</w:t>
      </w:r>
      <w:bookmarkEnd w:id="357"/>
      <w:bookmarkEnd w:id="358"/>
      <w:bookmarkEnd w:id="359"/>
    </w:p>
    <w:p w14:paraId="671BA91D" w14:textId="38053F67" w:rsidR="00EF4EDB" w:rsidRPr="00ED6412" w:rsidRDefault="00EF4EDB" w:rsidP="00534559">
      <w:pPr>
        <w:rPr>
          <w:lang w:val="en-US"/>
        </w:rPr>
      </w:pPr>
      <w:r w:rsidRPr="00ED6412">
        <w:rPr>
          <w:lang w:val="en-US"/>
        </w:rPr>
        <w:t xml:space="preserve">This </w:t>
      </w:r>
      <w:r w:rsidR="00C42E99" w:rsidRPr="00ED6412">
        <w:rPr>
          <w:rFonts w:hint="eastAsia"/>
          <w:lang w:val="en-US"/>
        </w:rPr>
        <w:t>chapter</w:t>
      </w:r>
      <w:r w:rsidRPr="00ED6412">
        <w:rPr>
          <w:lang w:val="en-US"/>
        </w:rPr>
        <w:t xml:space="preserve"> proposes an optimal </w:t>
      </w:r>
      <w:r w:rsidR="00B72E40" w:rsidRPr="00ED6412">
        <w:rPr>
          <w:rFonts w:hint="eastAsia"/>
          <w:lang w:val="en-US"/>
        </w:rPr>
        <w:t>dynamic</w:t>
      </w:r>
      <w:r w:rsidRPr="00ED6412">
        <w:rPr>
          <w:lang w:val="en-US"/>
        </w:rPr>
        <w:t xml:space="preserve"> dispatch model with </w:t>
      </w:r>
      <w:r w:rsidR="009E4D3B" w:rsidRPr="00ED6412">
        <w:rPr>
          <w:lang w:val="en-US"/>
        </w:rPr>
        <w:t>ESS</w:t>
      </w:r>
      <w:r w:rsidRPr="00ED6412">
        <w:rPr>
          <w:lang w:val="en-US"/>
        </w:rPr>
        <w:t xml:space="preserve"> for b</w:t>
      </w:r>
      <w:r w:rsidR="00B72E40" w:rsidRPr="00ED6412">
        <w:rPr>
          <w:lang w:val="en-US"/>
        </w:rPr>
        <w:t xml:space="preserve">etter integration of </w:t>
      </w:r>
      <w:r w:rsidR="00333CA7" w:rsidRPr="00ED6412">
        <w:rPr>
          <w:lang w:val="en-US"/>
        </w:rPr>
        <w:t xml:space="preserve">the </w:t>
      </w:r>
      <w:r w:rsidR="00B72E40" w:rsidRPr="00ED6412">
        <w:rPr>
          <w:lang w:val="en-US"/>
        </w:rPr>
        <w:t>wind power resource</w:t>
      </w:r>
      <w:r w:rsidRPr="00ED6412">
        <w:rPr>
          <w:lang w:val="en-US"/>
        </w:rPr>
        <w:t xml:space="preserve">. The proposed method has been </w:t>
      </w:r>
      <w:r w:rsidR="00907740" w:rsidRPr="00ED6412">
        <w:t>effectively</w:t>
      </w:r>
      <w:r w:rsidR="00907740" w:rsidRPr="00ED6412">
        <w:rPr>
          <w:rFonts w:hint="eastAsia"/>
          <w:lang w:val="en-US"/>
        </w:rPr>
        <w:t xml:space="preserve"> </w:t>
      </w:r>
      <w:r w:rsidR="00B72E40" w:rsidRPr="00ED6412">
        <w:rPr>
          <w:rFonts w:hint="eastAsia"/>
          <w:lang w:val="en-US"/>
        </w:rPr>
        <w:t>validated</w:t>
      </w:r>
      <w:r w:rsidRPr="00ED6412">
        <w:rPr>
          <w:lang w:val="en-US"/>
        </w:rPr>
        <w:t xml:space="preserve"> </w:t>
      </w:r>
      <w:r w:rsidR="00B72E40" w:rsidRPr="00ED6412">
        <w:rPr>
          <w:rFonts w:hint="eastAsia"/>
          <w:lang w:val="en-US"/>
        </w:rPr>
        <w:t>by the</w:t>
      </w:r>
      <w:r w:rsidRPr="00ED6412">
        <w:rPr>
          <w:lang w:val="en-US"/>
        </w:rPr>
        <w:t xml:space="preserve"> case studies, which demonstrate the optimal plan of </w:t>
      </w:r>
      <w:r w:rsidR="00B72E40" w:rsidRPr="00ED6412">
        <w:rPr>
          <w:rFonts w:hint="eastAsia"/>
          <w:lang w:val="en-US"/>
        </w:rPr>
        <w:t xml:space="preserve">the </w:t>
      </w:r>
      <w:r w:rsidR="009E4D3B" w:rsidRPr="00ED6412">
        <w:rPr>
          <w:lang w:val="en-US"/>
        </w:rPr>
        <w:t>ESS</w:t>
      </w:r>
      <w:r w:rsidR="00B72E40" w:rsidRPr="00ED6412">
        <w:rPr>
          <w:rFonts w:hint="eastAsia"/>
          <w:lang w:val="en-US"/>
        </w:rPr>
        <w:t xml:space="preserve"> </w:t>
      </w:r>
      <w:r w:rsidRPr="00ED6412">
        <w:rPr>
          <w:lang w:val="en-US"/>
        </w:rPr>
        <w:t xml:space="preserve">charging and discharging processes and </w:t>
      </w:r>
      <w:r w:rsidR="00333CA7" w:rsidRPr="00ED6412">
        <w:rPr>
          <w:lang w:val="en-US"/>
        </w:rPr>
        <w:t xml:space="preserve">the </w:t>
      </w:r>
      <w:r w:rsidRPr="00ED6412">
        <w:rPr>
          <w:lang w:val="en-US"/>
        </w:rPr>
        <w:t xml:space="preserve">wind power </w:t>
      </w:r>
      <w:r w:rsidR="00BE7B6E" w:rsidRPr="00ED6412">
        <w:rPr>
          <w:lang w:val="en-US"/>
        </w:rPr>
        <w:t>and</w:t>
      </w:r>
      <w:r w:rsidR="00BE7B6E" w:rsidRPr="00ED6412">
        <w:rPr>
          <w:rFonts w:hint="eastAsia"/>
          <w:lang w:val="en-US"/>
        </w:rPr>
        <w:t xml:space="preserve"> conventional power </w:t>
      </w:r>
      <w:r w:rsidRPr="00ED6412">
        <w:rPr>
          <w:lang w:val="en-US"/>
        </w:rPr>
        <w:t xml:space="preserve">to meet the </w:t>
      </w:r>
      <w:r w:rsidR="00BE7B6E" w:rsidRPr="00ED6412">
        <w:rPr>
          <w:rFonts w:hint="eastAsia"/>
          <w:lang w:val="en-US"/>
        </w:rPr>
        <w:t>system demand</w:t>
      </w:r>
      <w:r w:rsidR="003F60EF" w:rsidRPr="00ED6412">
        <w:rPr>
          <w:lang w:val="en-US"/>
        </w:rPr>
        <w:t>. From the case studie</w:t>
      </w:r>
      <w:r w:rsidRPr="00ED6412">
        <w:rPr>
          <w:lang w:val="en-US"/>
        </w:rPr>
        <w:t xml:space="preserve">s, the </w:t>
      </w:r>
      <w:r w:rsidR="00A35EB1" w:rsidRPr="00ED6412">
        <w:rPr>
          <w:rFonts w:hint="eastAsia"/>
          <w:lang w:val="en-US"/>
        </w:rPr>
        <w:t xml:space="preserve">system </w:t>
      </w:r>
      <w:r w:rsidR="007778EE" w:rsidRPr="00ED6412">
        <w:rPr>
          <w:rFonts w:hint="eastAsia"/>
          <w:lang w:val="en-US"/>
        </w:rPr>
        <w:t>fuel and emission cost</w:t>
      </w:r>
      <w:r w:rsidR="00333CA7" w:rsidRPr="00ED6412">
        <w:rPr>
          <w:lang w:val="en-US"/>
        </w:rPr>
        <w:t>s</w:t>
      </w:r>
      <w:r w:rsidR="007778EE" w:rsidRPr="00ED6412">
        <w:rPr>
          <w:rFonts w:hint="eastAsia"/>
          <w:lang w:val="en-US"/>
        </w:rPr>
        <w:t xml:space="preserve"> can be</w:t>
      </w:r>
      <w:r w:rsidR="00A35EB1" w:rsidRPr="00ED6412">
        <w:rPr>
          <w:rFonts w:hint="eastAsia"/>
          <w:lang w:val="en-US"/>
        </w:rPr>
        <w:t xml:space="preserve"> </w:t>
      </w:r>
      <w:r w:rsidR="007778EE" w:rsidRPr="00ED6412">
        <w:rPr>
          <w:lang w:val="en-US"/>
        </w:rPr>
        <w:t xml:space="preserve">optimized </w:t>
      </w:r>
      <w:r w:rsidR="007778EE" w:rsidRPr="00ED6412">
        <w:rPr>
          <w:rFonts w:hint="eastAsia"/>
          <w:lang w:val="en-US"/>
        </w:rPr>
        <w:t>by</w:t>
      </w:r>
      <w:r w:rsidR="00333CA7" w:rsidRPr="00ED6412">
        <w:rPr>
          <w:lang w:val="en-US"/>
        </w:rPr>
        <w:t xml:space="preserve"> employing</w:t>
      </w:r>
      <w:r w:rsidR="007778EE" w:rsidRPr="00ED6412">
        <w:rPr>
          <w:rFonts w:hint="eastAsia"/>
          <w:lang w:val="en-US"/>
        </w:rPr>
        <w:t xml:space="preserve"> the</w:t>
      </w:r>
      <w:r w:rsidRPr="00ED6412">
        <w:rPr>
          <w:lang w:val="en-US"/>
        </w:rPr>
        <w:t xml:space="preserve"> dispatch planning</w:t>
      </w:r>
      <w:r w:rsidR="00333CA7" w:rsidRPr="00ED6412">
        <w:rPr>
          <w:lang w:val="en-US"/>
        </w:rPr>
        <w:t xml:space="preserve"> procedures</w:t>
      </w:r>
      <w:r w:rsidRPr="00ED6412">
        <w:rPr>
          <w:lang w:val="en-US"/>
        </w:rPr>
        <w:t xml:space="preserve">. </w:t>
      </w:r>
      <w:r w:rsidR="004702ED" w:rsidRPr="00ED6412">
        <w:rPr>
          <w:lang w:val="en-US"/>
        </w:rPr>
        <w:t>In addition, the total cost and emissions are reduced compare</w:t>
      </w:r>
      <w:r w:rsidR="00907740" w:rsidRPr="00ED6412">
        <w:rPr>
          <w:lang w:val="en-US"/>
        </w:rPr>
        <w:t>d</w:t>
      </w:r>
      <w:r w:rsidR="004702ED" w:rsidRPr="00ED6412">
        <w:rPr>
          <w:lang w:val="en-US"/>
        </w:rPr>
        <w:t xml:space="preserve"> to the system without ESS. Along with </w:t>
      </w:r>
      <w:r w:rsidR="004702ED" w:rsidRPr="00ED6412">
        <w:rPr>
          <w:rFonts w:hint="eastAsia"/>
          <w:lang w:val="en-US"/>
        </w:rPr>
        <w:t xml:space="preserve">increasing </w:t>
      </w:r>
      <w:r w:rsidR="004702ED" w:rsidRPr="00ED6412">
        <w:rPr>
          <w:lang w:val="en-US"/>
        </w:rPr>
        <w:t>the</w:t>
      </w:r>
      <w:r w:rsidR="004702ED" w:rsidRPr="00ED6412">
        <w:rPr>
          <w:rFonts w:hint="eastAsia"/>
          <w:lang w:val="en-US"/>
        </w:rPr>
        <w:t xml:space="preserve"> </w:t>
      </w:r>
      <w:r w:rsidR="004702ED" w:rsidRPr="00ED6412">
        <w:rPr>
          <w:lang w:val="en-US"/>
        </w:rPr>
        <w:t xml:space="preserve">CPF and decreasing the </w:t>
      </w:r>
      <w:r w:rsidR="000837AF" w:rsidRPr="00ED6412">
        <w:t xml:space="preserve">emission limit of </w:t>
      </w:r>
      <w:r w:rsidR="004702ED" w:rsidRPr="00ED6412">
        <w:rPr>
          <w:lang w:val="en-US"/>
        </w:rPr>
        <w:t>EPS</w:t>
      </w:r>
      <w:r w:rsidR="004702ED" w:rsidRPr="00ED6412">
        <w:rPr>
          <w:rFonts w:hint="eastAsia"/>
          <w:lang w:val="en-US"/>
        </w:rPr>
        <w:t xml:space="preserve">, the benefit of the </w:t>
      </w:r>
      <w:r w:rsidR="004702ED" w:rsidRPr="00ED6412">
        <w:rPr>
          <w:lang w:val="en-US"/>
        </w:rPr>
        <w:t>ESS</w:t>
      </w:r>
      <w:r w:rsidR="004702ED" w:rsidRPr="00ED6412">
        <w:rPr>
          <w:rFonts w:hint="eastAsia"/>
          <w:lang w:val="en-US"/>
        </w:rPr>
        <w:t xml:space="preserve"> and renewable resources </w:t>
      </w:r>
      <w:r w:rsidR="00907740" w:rsidRPr="00ED6412">
        <w:rPr>
          <w:lang w:val="en-US"/>
        </w:rPr>
        <w:t>is</w:t>
      </w:r>
      <w:r w:rsidR="004702ED" w:rsidRPr="00ED6412">
        <w:rPr>
          <w:rFonts w:hint="eastAsia"/>
          <w:lang w:val="en-US"/>
        </w:rPr>
        <w:t xml:space="preserve"> more </w:t>
      </w:r>
      <w:r w:rsidR="004702ED" w:rsidRPr="00ED6412">
        <w:rPr>
          <w:lang w:val="en-US"/>
        </w:rPr>
        <w:t xml:space="preserve">noticeable. </w:t>
      </w:r>
      <w:r w:rsidR="00A9435E" w:rsidRPr="00ED6412">
        <w:rPr>
          <w:lang w:val="en-US"/>
        </w:rPr>
        <w:t>With</w:t>
      </w:r>
      <w:r w:rsidRPr="00ED6412">
        <w:rPr>
          <w:lang w:val="en-US"/>
        </w:rPr>
        <w:t xml:space="preserve"> the </w:t>
      </w:r>
      <w:r w:rsidR="009E4D3B" w:rsidRPr="00ED6412">
        <w:rPr>
          <w:lang w:val="en-US"/>
        </w:rPr>
        <w:t>ESS</w:t>
      </w:r>
      <w:r w:rsidRPr="00ED6412">
        <w:rPr>
          <w:lang w:val="en-US"/>
        </w:rPr>
        <w:t xml:space="preserve"> in the wind farm, the system reserve </w:t>
      </w:r>
      <w:r w:rsidR="009E4D3B" w:rsidRPr="00ED6412">
        <w:rPr>
          <w:lang w:val="en-US"/>
        </w:rPr>
        <w:t>power requirement</w:t>
      </w:r>
      <w:r w:rsidR="00907740" w:rsidRPr="00ED6412">
        <w:rPr>
          <w:lang w:val="en-US"/>
        </w:rPr>
        <w:t>,</w:t>
      </w:r>
      <w:r w:rsidR="007778EE" w:rsidRPr="00ED6412">
        <w:rPr>
          <w:rFonts w:hint="eastAsia"/>
          <w:lang w:val="en-US"/>
        </w:rPr>
        <w:t xml:space="preserve"> the </w:t>
      </w:r>
      <w:r w:rsidR="009E4D3B" w:rsidRPr="00ED6412">
        <w:rPr>
          <w:lang w:val="en-US"/>
        </w:rPr>
        <w:t>wasted</w:t>
      </w:r>
      <w:r w:rsidR="007778EE" w:rsidRPr="00ED6412">
        <w:rPr>
          <w:rFonts w:hint="eastAsia"/>
          <w:lang w:val="en-US"/>
        </w:rPr>
        <w:t xml:space="preserve"> wind </w:t>
      </w:r>
      <w:r w:rsidR="007778EE" w:rsidRPr="00ED6412">
        <w:rPr>
          <w:lang w:val="en-US"/>
        </w:rPr>
        <w:t>power</w:t>
      </w:r>
      <w:r w:rsidR="007778EE" w:rsidRPr="00ED6412">
        <w:rPr>
          <w:rFonts w:hint="eastAsia"/>
          <w:lang w:val="en-US"/>
        </w:rPr>
        <w:t xml:space="preserve"> </w:t>
      </w:r>
      <w:r w:rsidR="00907740" w:rsidRPr="00ED6412">
        <w:rPr>
          <w:rFonts w:hint="eastAsia"/>
          <w:lang w:val="en-US"/>
        </w:rPr>
        <w:t xml:space="preserve">and </w:t>
      </w:r>
      <w:r w:rsidR="00804428" w:rsidRPr="00ED6412">
        <w:rPr>
          <w:lang w:val="en-US"/>
        </w:rPr>
        <w:t xml:space="preserve">the </w:t>
      </w:r>
      <w:r w:rsidR="00907740" w:rsidRPr="00ED6412">
        <w:rPr>
          <w:lang w:val="en-US"/>
        </w:rPr>
        <w:t xml:space="preserve">wind power uncertainty </w:t>
      </w:r>
      <w:r w:rsidR="00333CA7" w:rsidRPr="00ED6412">
        <w:rPr>
          <w:lang w:val="en-US"/>
        </w:rPr>
        <w:t>may be</w:t>
      </w:r>
      <w:r w:rsidR="009E4D3B" w:rsidRPr="00ED6412">
        <w:rPr>
          <w:lang w:val="en-US"/>
        </w:rPr>
        <w:t xml:space="preserve"> </w:t>
      </w:r>
      <w:r w:rsidR="007778EE" w:rsidRPr="00ED6412">
        <w:rPr>
          <w:rFonts w:hint="eastAsia"/>
          <w:lang w:val="en-US"/>
        </w:rPr>
        <w:t>reduced</w:t>
      </w:r>
      <w:r w:rsidRPr="00ED6412">
        <w:rPr>
          <w:lang w:val="en-US"/>
        </w:rPr>
        <w:t xml:space="preserve">. </w:t>
      </w:r>
    </w:p>
    <w:p w14:paraId="1B82D094" w14:textId="74D93001" w:rsidR="00F338F2" w:rsidRPr="00ED6412" w:rsidRDefault="00F338F2" w:rsidP="004C1551">
      <w:pPr>
        <w:sectPr w:rsidR="00F338F2" w:rsidRPr="00ED6412" w:rsidSect="001C7A61">
          <w:headerReference w:type="default" r:id="rId72"/>
          <w:pgSz w:w="11906" w:h="16838"/>
          <w:pgMar w:top="2268" w:right="1418" w:bottom="1701" w:left="2552" w:header="1134" w:footer="567" w:gutter="0"/>
          <w:cols w:space="708"/>
          <w:titlePg/>
          <w:docGrid w:linePitch="360"/>
        </w:sectPr>
      </w:pPr>
    </w:p>
    <w:p w14:paraId="011CACD2" w14:textId="06A1D549" w:rsidR="00DF43E0" w:rsidRPr="00ED6412" w:rsidRDefault="008410CB" w:rsidP="003C32A4">
      <w:pPr>
        <w:pStyle w:val="Heading1"/>
        <w:rPr>
          <w:color w:val="auto"/>
        </w:rPr>
      </w:pPr>
      <w:bookmarkStart w:id="360" w:name="_Toc523347839"/>
      <w:r w:rsidRPr="00ED6412">
        <w:rPr>
          <w:color w:val="auto"/>
        </w:rPr>
        <w:lastRenderedPageBreak/>
        <w:t xml:space="preserve">A </w:t>
      </w:r>
      <w:r w:rsidR="003048FE" w:rsidRPr="00ED6412">
        <w:rPr>
          <w:color w:val="auto"/>
        </w:rPr>
        <w:t xml:space="preserve">practical </w:t>
      </w:r>
      <w:r w:rsidRPr="00ED6412">
        <w:rPr>
          <w:color w:val="auto"/>
        </w:rPr>
        <w:t>case study for</w:t>
      </w:r>
      <w:r w:rsidR="003048FE" w:rsidRPr="00ED6412">
        <w:rPr>
          <w:color w:val="auto"/>
        </w:rPr>
        <w:t xml:space="preserve"> </w:t>
      </w:r>
      <w:r w:rsidR="00AF70A4" w:rsidRPr="00ED6412">
        <w:rPr>
          <w:color w:val="auto"/>
        </w:rPr>
        <w:t xml:space="preserve">a </w:t>
      </w:r>
      <w:r w:rsidR="00EA5393" w:rsidRPr="00ED6412">
        <w:rPr>
          <w:color w:val="auto"/>
        </w:rPr>
        <w:t xml:space="preserve">DEED </w:t>
      </w:r>
      <w:r w:rsidR="00B5101D" w:rsidRPr="00ED6412">
        <w:rPr>
          <w:color w:val="auto"/>
        </w:rPr>
        <w:t>model</w:t>
      </w:r>
      <w:r w:rsidR="0019577F" w:rsidRPr="00ED6412">
        <w:rPr>
          <w:color w:val="auto"/>
        </w:rPr>
        <w:t xml:space="preserve"> </w:t>
      </w:r>
      <w:r w:rsidR="003C32A4" w:rsidRPr="00ED6412">
        <w:rPr>
          <w:color w:val="auto"/>
        </w:rPr>
        <w:t>incorporating</w:t>
      </w:r>
      <w:r w:rsidR="008C0354" w:rsidRPr="00ED6412">
        <w:rPr>
          <w:color w:val="auto"/>
        </w:rPr>
        <w:t xml:space="preserve"> </w:t>
      </w:r>
      <w:r w:rsidR="00976143" w:rsidRPr="00ED6412">
        <w:rPr>
          <w:color w:val="auto"/>
        </w:rPr>
        <w:t xml:space="preserve">a </w:t>
      </w:r>
      <w:r w:rsidR="008C0354" w:rsidRPr="00ED6412">
        <w:rPr>
          <w:color w:val="auto"/>
        </w:rPr>
        <w:t>wind-</w:t>
      </w:r>
      <w:r w:rsidR="0019577F" w:rsidRPr="00ED6412">
        <w:rPr>
          <w:rFonts w:hint="eastAsia"/>
          <w:color w:val="auto"/>
          <w:lang w:eastAsia="zh-CN"/>
        </w:rPr>
        <w:t>storage</w:t>
      </w:r>
      <w:r w:rsidR="0019577F" w:rsidRPr="00ED6412">
        <w:rPr>
          <w:color w:val="auto"/>
        </w:rPr>
        <w:t xml:space="preserve"> </w:t>
      </w:r>
      <w:r w:rsidR="008C0354" w:rsidRPr="00ED6412">
        <w:rPr>
          <w:color w:val="auto"/>
        </w:rPr>
        <w:t xml:space="preserve">combined </w:t>
      </w:r>
      <w:r w:rsidR="0019577F" w:rsidRPr="00ED6412">
        <w:rPr>
          <w:color w:val="auto"/>
        </w:rPr>
        <w:t>s</w:t>
      </w:r>
      <w:r w:rsidR="0019577F" w:rsidRPr="00ED6412">
        <w:rPr>
          <w:rFonts w:hint="eastAsia"/>
          <w:color w:val="auto"/>
          <w:lang w:eastAsia="zh-CN"/>
        </w:rPr>
        <w:t>ystem</w:t>
      </w:r>
      <w:r w:rsidR="003C32A4" w:rsidRPr="00ED6412">
        <w:rPr>
          <w:color w:val="auto"/>
          <w:lang w:eastAsia="zh-CN"/>
        </w:rPr>
        <w:t xml:space="preserve"> under UK energy policies</w:t>
      </w:r>
      <w:bookmarkEnd w:id="360"/>
    </w:p>
    <w:p w14:paraId="4F2786E5" w14:textId="789702FF" w:rsidR="00BC049C" w:rsidRPr="00ED6412" w:rsidRDefault="00BC049C" w:rsidP="00BC049C">
      <w:pPr>
        <w:rPr>
          <w:b/>
        </w:rPr>
      </w:pPr>
      <w:r w:rsidRPr="00ED6412">
        <w:rPr>
          <w:b/>
        </w:rPr>
        <w:t>Summ</w:t>
      </w:r>
      <w:r w:rsidR="001178CC" w:rsidRPr="00ED6412">
        <w:rPr>
          <w:b/>
        </w:rPr>
        <w:t>a</w:t>
      </w:r>
      <w:r w:rsidRPr="00ED6412">
        <w:rPr>
          <w:b/>
        </w:rPr>
        <w:t>ry</w:t>
      </w:r>
    </w:p>
    <w:p w14:paraId="582F74CD" w14:textId="23F5CA2B" w:rsidR="00BC049C" w:rsidRPr="00ED6412" w:rsidRDefault="005925E7" w:rsidP="00BC049C">
      <w:r w:rsidRPr="00ED6412">
        <w:t xml:space="preserve">This chapter employs a practical case study to the DEED model of an electrical grid with conventional and </w:t>
      </w:r>
      <w:r w:rsidR="008C0354" w:rsidRPr="00ED6412">
        <w:t>WSCS</w:t>
      </w:r>
      <w:r w:rsidRPr="00ED6412">
        <w:t xml:space="preserve"> incorporating CPF and EPS based on the UK energy policies. The practical case study investigates a hypothetical off-grid electrical system in Wales by applying the appropriate practical experimental data of the conventional power, wind farm, wind speeds, BESS and the demand to the DEED model </w:t>
      </w:r>
      <w:r w:rsidR="00AF70A4" w:rsidRPr="00ED6412">
        <w:t>presented in</w:t>
      </w:r>
      <w:r w:rsidRPr="00ED6412">
        <w:t xml:space="preserve"> Chapter 5. </w:t>
      </w:r>
    </w:p>
    <w:p w14:paraId="67111C22" w14:textId="77777777" w:rsidR="00BF694F" w:rsidRPr="00ED6412" w:rsidRDefault="00BF694F" w:rsidP="0014420C">
      <w:pPr>
        <w:pStyle w:val="ListParagraph"/>
        <w:keepNext/>
        <w:keepLines/>
        <w:numPr>
          <w:ilvl w:val="0"/>
          <w:numId w:val="1"/>
        </w:numPr>
        <w:spacing w:before="960" w:after="240" w:line="480" w:lineRule="auto"/>
        <w:contextualSpacing w:val="0"/>
        <w:outlineLvl w:val="1"/>
        <w:rPr>
          <w:rFonts w:eastAsiaTheme="majorEastAsia"/>
          <w:b/>
          <w:bCs/>
          <w:vanish/>
          <w:sz w:val="32"/>
          <w:szCs w:val="26"/>
        </w:rPr>
      </w:pPr>
    </w:p>
    <w:p w14:paraId="0F62989F" w14:textId="77777777" w:rsidR="00BC049C" w:rsidRPr="00ED6412" w:rsidRDefault="00BC049C" w:rsidP="00BC049C">
      <w:pPr>
        <w:pStyle w:val="ListParagraph"/>
      </w:pPr>
    </w:p>
    <w:p w14:paraId="619A45E0" w14:textId="77777777" w:rsidR="00A37830" w:rsidRPr="00ED6412" w:rsidRDefault="00A37830">
      <w:pPr>
        <w:spacing w:line="276" w:lineRule="auto"/>
        <w:jc w:val="left"/>
        <w:rPr>
          <w:rFonts w:ascii="Cambria" w:eastAsiaTheme="majorEastAsia" w:hAnsi="Cambria" w:cstheme="majorBidi"/>
          <w:b/>
          <w:bCs/>
          <w:sz w:val="32"/>
          <w:szCs w:val="26"/>
          <w:lang w:eastAsia="en-US"/>
        </w:rPr>
      </w:pPr>
      <w:r w:rsidRPr="00ED6412">
        <w:br w:type="page"/>
      </w:r>
    </w:p>
    <w:p w14:paraId="7298E856" w14:textId="1C927A42" w:rsidR="00DF77D2" w:rsidRPr="00ED6412" w:rsidRDefault="00C268B9" w:rsidP="00DF77D2">
      <w:pPr>
        <w:pStyle w:val="Heading2"/>
        <w:rPr>
          <w:color w:val="auto"/>
        </w:rPr>
      </w:pPr>
      <w:bookmarkStart w:id="361" w:name="_Toc523347840"/>
      <w:r w:rsidRPr="00ED6412">
        <w:rPr>
          <w:color w:val="auto"/>
        </w:rPr>
        <w:lastRenderedPageBreak/>
        <w:t>Introduction</w:t>
      </w:r>
      <w:bookmarkEnd w:id="361"/>
    </w:p>
    <w:p w14:paraId="6A33C181" w14:textId="442C5C11" w:rsidR="003B2421" w:rsidRPr="00ED6412" w:rsidRDefault="005A7CFE" w:rsidP="00AB50EC">
      <w:r w:rsidRPr="00ED6412">
        <w:t>In Chapter</w:t>
      </w:r>
      <w:r w:rsidR="00C046C2" w:rsidRPr="00ED6412">
        <w:t>s</w:t>
      </w:r>
      <w:r w:rsidRPr="00ED6412">
        <w:t xml:space="preserve"> 3, 4 and 5, there are some case studies </w:t>
      </w:r>
      <w:r w:rsidR="00C046C2" w:rsidRPr="00ED6412">
        <w:t xml:space="preserve">and validations </w:t>
      </w:r>
      <w:r w:rsidR="003B2421" w:rsidRPr="00ED6412">
        <w:t xml:space="preserve">of the DEED model </w:t>
      </w:r>
      <w:r w:rsidR="00FE0C0A" w:rsidRPr="00ED6412">
        <w:t xml:space="preserve">with an electrical grid with </w:t>
      </w:r>
      <w:r w:rsidR="001075D8" w:rsidRPr="00ED6412">
        <w:t xml:space="preserve">both </w:t>
      </w:r>
      <w:r w:rsidR="00FE0C0A" w:rsidRPr="00ED6412">
        <w:t xml:space="preserve">conventional and wind power </w:t>
      </w:r>
      <w:r w:rsidR="001075D8" w:rsidRPr="00ED6412">
        <w:t xml:space="preserve">and </w:t>
      </w:r>
      <w:r w:rsidR="00FE0C0A" w:rsidRPr="00ED6412">
        <w:rPr>
          <w:rFonts w:hint="eastAsia"/>
        </w:rPr>
        <w:t xml:space="preserve">with an </w:t>
      </w:r>
      <w:r w:rsidR="00FE0C0A" w:rsidRPr="00ED6412">
        <w:t xml:space="preserve">ESS incorporating CPF and EPS </w:t>
      </w:r>
      <w:r w:rsidR="003B2421" w:rsidRPr="00ED6412">
        <w:t xml:space="preserve">that </w:t>
      </w:r>
      <w:r w:rsidR="00C046C2" w:rsidRPr="00ED6412">
        <w:t xml:space="preserve">is </w:t>
      </w:r>
      <w:r w:rsidRPr="00ED6412">
        <w:t>base</w:t>
      </w:r>
      <w:r w:rsidR="00C046C2" w:rsidRPr="00ED6412">
        <w:t>d</w:t>
      </w:r>
      <w:r w:rsidRPr="00ED6412">
        <w:t xml:space="preserve"> on the theoretical data from published </w:t>
      </w:r>
      <w:r w:rsidR="00450539" w:rsidRPr="00ED6412">
        <w:t xml:space="preserve">research </w:t>
      </w:r>
      <w:r w:rsidRPr="00ED6412">
        <w:t>papers and researches</w:t>
      </w:r>
      <w:r w:rsidR="00B40BB6" w:rsidRPr="00ED6412">
        <w:t xml:space="preserve"> </w:t>
      </w:r>
      <w:r w:rsidR="00601381" w:rsidRPr="00ED6412">
        <w:fldChar w:fldCharType="begin">
          <w:fldData xml:space="preserve">PEVuZE5vdGU+PENpdGU+PEF1dGhvcj5IZXR6ZXI8L0F1dGhvcj48WWVhcj4yMDA4PC9ZZWFyPjxS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</w:fldData>
        </w:fldChar>
      </w:r>
      <w:r w:rsidR="000201C4">
        <w:instrText xml:space="preserve"> ADDIN EN.CITE </w:instrText>
      </w:r>
      <w:r w:rsidR="000201C4">
        <w:fldChar w:fldCharType="begin">
          <w:fldData xml:space="preserve">PEVuZE5vdGU+PENpdGU+PEF1dGhvcj5IZXR6ZXI8L0F1dGhvcj48WWVhcj4yMDA4PC9ZZWFyPjxS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</w:fldData>
        </w:fldChar>
      </w:r>
      <w:r w:rsidR="000201C4">
        <w:instrText xml:space="preserve"> ADDIN EN.CITE.DATA </w:instrText>
      </w:r>
      <w:r w:rsidR="000201C4">
        <w:fldChar w:fldCharType="end"/>
      </w:r>
      <w:r w:rsidR="00601381" w:rsidRPr="00ED6412">
        <w:fldChar w:fldCharType="separate"/>
      </w:r>
      <w:r w:rsidR="000201C4">
        <w:rPr>
          <w:noProof/>
        </w:rPr>
        <w:t>[</w:t>
      </w:r>
      <w:hyperlink w:anchor="_ENREF_46" w:tooltip="Hetzer, 2008 #256" w:history="1">
        <w:r w:rsidR="00213BF8">
          <w:rPr>
            <w:noProof/>
          </w:rPr>
          <w:t>46</w:t>
        </w:r>
      </w:hyperlink>
      <w:r w:rsidR="000201C4">
        <w:rPr>
          <w:noProof/>
        </w:rPr>
        <w:t xml:space="preserve">, </w:t>
      </w:r>
      <w:hyperlink w:anchor="_ENREF_97" w:tooltip="Lamont, 1995 #479" w:history="1">
        <w:r w:rsidR="00213BF8">
          <w:rPr>
            <w:noProof/>
          </w:rPr>
          <w:t>97</w:t>
        </w:r>
      </w:hyperlink>
      <w:r w:rsidR="000201C4">
        <w:rPr>
          <w:noProof/>
        </w:rPr>
        <w:t xml:space="preserve">, </w:t>
      </w:r>
      <w:hyperlink w:anchor="_ENREF_98" w:tooltip="Peng, 2012 #272" w:history="1">
        <w:r w:rsidR="00213BF8">
          <w:rPr>
            <w:noProof/>
          </w:rPr>
          <w:t>98</w:t>
        </w:r>
      </w:hyperlink>
      <w:r w:rsidR="000201C4">
        <w:rPr>
          <w:noProof/>
        </w:rPr>
        <w:t xml:space="preserve">, </w:t>
      </w:r>
      <w:hyperlink w:anchor="_ENREF_175" w:tooltip="Guvenc, 2010 #264" w:history="1">
        <w:r w:rsidR="00213BF8">
          <w:rPr>
            <w:noProof/>
          </w:rPr>
          <w:t>175</w:t>
        </w:r>
      </w:hyperlink>
      <w:r w:rsidR="000201C4">
        <w:rPr>
          <w:noProof/>
        </w:rPr>
        <w:t xml:space="preserve">, </w:t>
      </w:r>
      <w:hyperlink w:anchor="_ENREF_189" w:tooltip="AlRashidi, 2007 #318" w:history="1">
        <w:r w:rsidR="00213BF8">
          <w:rPr>
            <w:noProof/>
          </w:rPr>
          <w:t>189</w:t>
        </w:r>
      </w:hyperlink>
      <w:r w:rsidR="000201C4">
        <w:rPr>
          <w:noProof/>
        </w:rPr>
        <w:t>]</w:t>
      </w:r>
      <w:r w:rsidR="00601381" w:rsidRPr="00ED6412">
        <w:fldChar w:fldCharType="end"/>
      </w:r>
      <w:r w:rsidR="00B40BB6" w:rsidRPr="00ED6412">
        <w:t>.</w:t>
      </w:r>
      <w:r w:rsidR="005F0B32" w:rsidRPr="00ED6412">
        <w:t xml:space="preserve"> </w:t>
      </w:r>
      <w:r w:rsidR="00FE0C0A" w:rsidRPr="00ED6412">
        <w:t>T</w:t>
      </w:r>
      <w:r w:rsidR="00C046C2" w:rsidRPr="00ED6412">
        <w:t>hese results</w:t>
      </w:r>
      <w:r w:rsidR="00327FEB" w:rsidRPr="00ED6412">
        <w:t xml:space="preserve"> give some good results </w:t>
      </w:r>
      <w:r w:rsidR="00C046C2" w:rsidRPr="00ED6412">
        <w:t xml:space="preserve">from which </w:t>
      </w:r>
      <w:r w:rsidR="00450539" w:rsidRPr="00ED6412">
        <w:t xml:space="preserve">there </w:t>
      </w:r>
      <w:r w:rsidR="00C046C2" w:rsidRPr="00ED6412">
        <w:t>are</w:t>
      </w:r>
      <w:r w:rsidR="00327FEB" w:rsidRPr="00ED6412">
        <w:t xml:space="preserve"> derive</w:t>
      </w:r>
      <w:r w:rsidR="00C046C2" w:rsidRPr="00ED6412">
        <w:t>d</w:t>
      </w:r>
      <w:r w:rsidR="00327FEB" w:rsidRPr="00ED6412">
        <w:t xml:space="preserve"> some</w:t>
      </w:r>
      <w:r w:rsidR="00450539" w:rsidRPr="00ED6412">
        <w:t xml:space="preserve"> very</w:t>
      </w:r>
      <w:r w:rsidR="00327FEB" w:rsidRPr="00ED6412">
        <w:t xml:space="preserve"> interesting conclusions</w:t>
      </w:r>
      <w:r w:rsidR="005F0B32" w:rsidRPr="00ED6412">
        <w:t>.</w:t>
      </w:r>
      <w:r w:rsidR="00873459" w:rsidRPr="00ED6412">
        <w:t xml:space="preserve"> </w:t>
      </w:r>
    </w:p>
    <w:p w14:paraId="211F0767" w14:textId="35C94C0F" w:rsidR="000C5E8D" w:rsidRPr="00ED6412" w:rsidRDefault="008660BC" w:rsidP="00AB50EC">
      <w:r w:rsidRPr="00ED6412">
        <w:t>In addition, i</w:t>
      </w:r>
      <w:r w:rsidR="00CE3ABB" w:rsidRPr="00ED6412">
        <w:t>n most of the research papers</w:t>
      </w:r>
      <w:r w:rsidR="00E55702" w:rsidRPr="00ED6412">
        <w:t xml:space="preserve"> </w:t>
      </w:r>
      <w:r w:rsidR="00090FDB" w:rsidRPr="00ED6412">
        <w:t>on the</w:t>
      </w:r>
      <w:r w:rsidR="00E55702" w:rsidRPr="00ED6412">
        <w:t xml:space="preserve"> DEED model</w:t>
      </w:r>
      <w:r w:rsidR="00CE3ABB" w:rsidRPr="00ED6412">
        <w:t xml:space="preserve">, the data of the generators are </w:t>
      </w:r>
      <w:r w:rsidR="003A5760" w:rsidRPr="00ED6412">
        <w:t>hypothetical</w:t>
      </w:r>
      <w:r w:rsidR="006C0B46" w:rsidRPr="00ED6412">
        <w:t xml:space="preserve"> </w:t>
      </w:r>
      <w:r w:rsidR="00601381" w:rsidRPr="00ED6412">
        <w:fldChar w:fldCharType="begin">
          <w:fldData xml:space="preserve">PEVuZE5vdGU+PENpdGU+PEF1dGhvcj5IZXR6ZXI8L0F1dGhvcj48WWVhcj4yMDA4PC9ZZWFyPjxS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</w:fldData>
        </w:fldChar>
      </w:r>
      <w:r w:rsidR="000201C4">
        <w:instrText xml:space="preserve"> ADDIN EN.CITE </w:instrText>
      </w:r>
      <w:r w:rsidR="000201C4">
        <w:fldChar w:fldCharType="begin">
          <w:fldData xml:space="preserve">PEVuZE5vdGU+PENpdGU+PEF1dGhvcj5IZXR6ZXI8L0F1dGhvcj48WWVhcj4yMDA4PC9ZZWFyPjxS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</w:fldData>
        </w:fldChar>
      </w:r>
      <w:r w:rsidR="000201C4">
        <w:instrText xml:space="preserve"> ADDIN EN.CITE.DATA </w:instrText>
      </w:r>
      <w:r w:rsidR="000201C4">
        <w:fldChar w:fldCharType="end"/>
      </w:r>
      <w:r w:rsidR="00601381" w:rsidRPr="00ED6412">
        <w:fldChar w:fldCharType="separate"/>
      </w:r>
      <w:r w:rsidR="000201C4">
        <w:rPr>
          <w:noProof/>
        </w:rPr>
        <w:t>[</w:t>
      </w:r>
      <w:hyperlink w:anchor="_ENREF_41" w:tooltip="Jin, 2014 #270" w:history="1">
        <w:r w:rsidR="00213BF8">
          <w:rPr>
            <w:noProof/>
          </w:rPr>
          <w:t>41</w:t>
        </w:r>
      </w:hyperlink>
      <w:r w:rsidR="000201C4">
        <w:rPr>
          <w:noProof/>
        </w:rPr>
        <w:t xml:space="preserve">, </w:t>
      </w:r>
      <w:hyperlink w:anchor="_ENREF_46" w:tooltip="Hetzer, 2008 #256" w:history="1">
        <w:r w:rsidR="00213BF8">
          <w:rPr>
            <w:noProof/>
          </w:rPr>
          <w:t>46</w:t>
        </w:r>
      </w:hyperlink>
      <w:r w:rsidR="000201C4">
        <w:rPr>
          <w:noProof/>
        </w:rPr>
        <w:t xml:space="preserve">, </w:t>
      </w:r>
      <w:hyperlink w:anchor="_ENREF_75" w:tooltip="Alham, 2016 #312" w:history="1">
        <w:r w:rsidR="00213BF8">
          <w:rPr>
            <w:noProof/>
          </w:rPr>
          <w:t>75</w:t>
        </w:r>
      </w:hyperlink>
      <w:r w:rsidR="000201C4">
        <w:rPr>
          <w:noProof/>
        </w:rPr>
        <w:t xml:space="preserve">, </w:t>
      </w:r>
      <w:hyperlink w:anchor="_ENREF_98" w:tooltip="Peng, 2012 #272" w:history="1">
        <w:r w:rsidR="00213BF8">
          <w:rPr>
            <w:noProof/>
          </w:rPr>
          <w:t>98</w:t>
        </w:r>
      </w:hyperlink>
      <w:r w:rsidR="000201C4">
        <w:rPr>
          <w:noProof/>
        </w:rPr>
        <w:t>]</w:t>
      </w:r>
      <w:r w:rsidR="00601381" w:rsidRPr="00ED6412">
        <w:fldChar w:fldCharType="end"/>
      </w:r>
      <w:r w:rsidR="006C0B46" w:rsidRPr="00ED6412">
        <w:t>,</w:t>
      </w:r>
      <w:r w:rsidR="008C0354" w:rsidRPr="00ED6412">
        <w:t xml:space="preserve"> </w:t>
      </w:r>
      <w:r w:rsidR="00090FDB" w:rsidRPr="00ED6412">
        <w:t xml:space="preserve">and </w:t>
      </w:r>
      <w:r w:rsidR="00281CE4" w:rsidRPr="00ED6412">
        <w:t xml:space="preserve">only </w:t>
      </w:r>
      <w:r w:rsidR="000E4936" w:rsidRPr="00ED6412">
        <w:t xml:space="preserve">a </w:t>
      </w:r>
      <w:r w:rsidR="003546B8" w:rsidRPr="00ED6412">
        <w:t>few r</w:t>
      </w:r>
      <w:r w:rsidR="00E55702" w:rsidRPr="00ED6412">
        <w:t xml:space="preserve">esearches </w:t>
      </w:r>
      <w:r w:rsidR="003F6B61" w:rsidRPr="00ED6412">
        <w:t>have</w:t>
      </w:r>
      <w:r w:rsidR="004E1423" w:rsidRPr="00ED6412">
        <w:t xml:space="preserve"> investigated </w:t>
      </w:r>
      <w:r w:rsidR="003F6B61" w:rsidRPr="00ED6412">
        <w:t xml:space="preserve">with </w:t>
      </w:r>
      <w:r w:rsidR="003A5760" w:rsidRPr="00ED6412">
        <w:t>re</w:t>
      </w:r>
      <w:r w:rsidR="003F6B61" w:rsidRPr="00ED6412">
        <w:t xml:space="preserve">al </w:t>
      </w:r>
      <w:r w:rsidR="004E1423" w:rsidRPr="00ED6412">
        <w:t>power system</w:t>
      </w:r>
      <w:r w:rsidR="000E4936" w:rsidRPr="00ED6412">
        <w:t xml:space="preserve">s </w:t>
      </w:r>
      <w:r w:rsidR="003C6135" w:rsidRPr="00ED6412">
        <w:fldChar w:fldCharType="begin">
          <w:fldData xml:space="preserve">PEVuZE5vdGU+PENpdGU+PEF1dGhvcj5aaG9uZzwvQXV0aG9yPjxZZWFyPjIwMTM8L1llYXI+PFJl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=
</w:fldData>
        </w:fldChar>
      </w:r>
      <w:r w:rsidR="000201C4">
        <w:instrText xml:space="preserve"> ADDIN EN.CITE </w:instrText>
      </w:r>
      <w:r w:rsidR="000201C4">
        <w:fldChar w:fldCharType="begin">
          <w:fldData xml:space="preserve">PEVuZE5vdGU+PENpdGU+PEF1dGhvcj5aaG9uZzwvQXV0aG9yPjxZZWFyPjIwMTM8L1llYXI+PFJl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=
</w:fldData>
        </w:fldChar>
      </w:r>
      <w:r w:rsidR="000201C4">
        <w:instrText xml:space="preserve"> ADDIN EN.CITE.DATA </w:instrText>
      </w:r>
      <w:r w:rsidR="000201C4">
        <w:fldChar w:fldCharType="end"/>
      </w:r>
      <w:r w:rsidR="003C6135" w:rsidRPr="00ED6412">
        <w:fldChar w:fldCharType="separate"/>
      </w:r>
      <w:r w:rsidR="000201C4">
        <w:rPr>
          <w:noProof/>
        </w:rPr>
        <w:t>[</w:t>
      </w:r>
      <w:hyperlink w:anchor="_ENREF_62" w:tooltip="Orike, 2014 #401" w:history="1">
        <w:r w:rsidR="00213BF8">
          <w:rPr>
            <w:noProof/>
          </w:rPr>
          <w:t>62</w:t>
        </w:r>
      </w:hyperlink>
      <w:r w:rsidR="000201C4">
        <w:rPr>
          <w:noProof/>
        </w:rPr>
        <w:t xml:space="preserve">, </w:t>
      </w:r>
      <w:hyperlink w:anchor="_ENREF_223" w:tooltip="Zhong, 2013 #398" w:history="1">
        <w:r w:rsidR="00213BF8">
          <w:rPr>
            <w:noProof/>
          </w:rPr>
          <w:t>223-225</w:t>
        </w:r>
      </w:hyperlink>
      <w:r w:rsidR="000201C4">
        <w:rPr>
          <w:noProof/>
        </w:rPr>
        <w:t>]</w:t>
      </w:r>
      <w:r w:rsidR="003C6135" w:rsidRPr="00ED6412">
        <w:fldChar w:fldCharType="end"/>
      </w:r>
      <w:r w:rsidR="000A26D5" w:rsidRPr="00ED6412">
        <w:t>.</w:t>
      </w:r>
      <w:r w:rsidR="003C6135" w:rsidRPr="00ED6412">
        <w:t xml:space="preserve"> </w:t>
      </w:r>
      <w:r w:rsidR="003A5760" w:rsidRPr="00ED6412">
        <w:t>Of these,</w:t>
      </w:r>
      <w:r w:rsidR="000E4936" w:rsidRPr="00ED6412">
        <w:t xml:space="preserve"> </w:t>
      </w:r>
      <w:r w:rsidR="003C6135" w:rsidRPr="00ED6412">
        <w:t xml:space="preserve">some </w:t>
      </w:r>
      <w:r w:rsidR="000E4936" w:rsidRPr="00ED6412">
        <w:t>only use the local load profile</w:t>
      </w:r>
      <w:r w:rsidR="003F6B61" w:rsidRPr="00ED6412">
        <w:t xml:space="preserve">, </w:t>
      </w:r>
      <w:r w:rsidR="000E4936" w:rsidRPr="00ED6412">
        <w:t>and</w:t>
      </w:r>
      <w:r w:rsidR="003C6135" w:rsidRPr="00ED6412">
        <w:t xml:space="preserve"> not the </w:t>
      </w:r>
      <w:r w:rsidR="003A5760" w:rsidRPr="00ED6412">
        <w:t>actual</w:t>
      </w:r>
      <w:r w:rsidR="003C6135" w:rsidRPr="00ED6412">
        <w:t xml:space="preserve"> grid data </w:t>
      </w:r>
      <w:r w:rsidR="003C6135" w:rsidRPr="00ED6412">
        <w:fldChar w:fldCharType="begin"/>
      </w:r>
      <w:r w:rsidR="000201C4">
        <w:instrText xml:space="preserve"> ADDIN EN.CITE &lt;EndNote&gt;&lt;Cite&gt;&lt;Author&gt;Zhong&lt;/Author&gt;&lt;Year&gt;2013&lt;/Year&gt;&lt;RecNum&gt;398&lt;/RecNum&gt;&lt;DisplayText&gt;[223]&lt;/DisplayText&gt;&lt;record&gt;&lt;rec-number&gt;398&lt;/rec-number&gt;&lt;foreign-keys&gt;&lt;key app="EN" db-id="wat2z5xv39zx9lefev2vrzeifd9dzfzsx50x" timestamp="0"&gt;398&lt;/key&gt;&lt;/foreign-keys&gt;&lt;ref-type name="Journal Article"&gt;17&lt;/ref-type&gt;&lt;contributors&gt;&lt;authors&gt;&lt;author&gt;Zhong, Haiwang&lt;/author&gt;&lt;author&gt;Xia, Qing&lt;/author&gt;&lt;author&gt;Wang, Yang&lt;/author&gt;&lt;author&gt;Kang, Chongqing&lt;/author&gt;&lt;/authors&gt;&lt;/contributors&gt;&lt;titles&gt;&lt;title&gt;Dynamic economic dispatch considering transmission losses using quadratically constrained quadratic program method&lt;/title&gt;&lt;secondary-title&gt;IEEE Transactions on Power Systems&lt;/secondary-title&gt;&lt;/titles&gt;&lt;pages&gt;2232-2241&lt;/pages&gt;&lt;volume&gt;28&lt;/volume&gt;&lt;number&gt;3&lt;/number&gt;&lt;dates&gt;&lt;year&gt;2013&lt;/year&gt;&lt;/dates&gt;&lt;isbn&gt;0885-8950&lt;/isbn&gt;&lt;urls&gt;&lt;/urls&gt;&lt;/record&gt;&lt;/Cite&gt;&lt;/EndNote&gt;</w:instrText>
      </w:r>
      <w:r w:rsidR="003C6135" w:rsidRPr="00ED6412">
        <w:fldChar w:fldCharType="separate"/>
      </w:r>
      <w:r w:rsidR="000201C4">
        <w:rPr>
          <w:noProof/>
        </w:rPr>
        <w:t>[</w:t>
      </w:r>
      <w:hyperlink w:anchor="_ENREF_223" w:tooltip="Zhong, 2013 #398" w:history="1">
        <w:r w:rsidR="00213BF8">
          <w:rPr>
            <w:noProof/>
          </w:rPr>
          <w:t>223</w:t>
        </w:r>
      </w:hyperlink>
      <w:r w:rsidR="000201C4">
        <w:rPr>
          <w:noProof/>
        </w:rPr>
        <w:t>]</w:t>
      </w:r>
      <w:r w:rsidR="003C6135" w:rsidRPr="00ED6412">
        <w:fldChar w:fldCharType="end"/>
      </w:r>
      <w:r w:rsidR="003C6135" w:rsidRPr="00ED6412">
        <w:t xml:space="preserve"> </w:t>
      </w:r>
      <w:r w:rsidR="000A26D5" w:rsidRPr="00ED6412">
        <w:t>and</w:t>
      </w:r>
      <w:r w:rsidR="003C6135" w:rsidRPr="00ED6412">
        <w:t xml:space="preserve"> most of them only consider conventional power</w:t>
      </w:r>
      <w:r w:rsidR="004C2BFA" w:rsidRPr="00ED6412">
        <w:t xml:space="preserve"> </w:t>
      </w:r>
      <w:r w:rsidR="00870672" w:rsidRPr="00ED6412">
        <w:fldChar w:fldCharType="begin">
          <w:fldData xml:space="preserve">PEVuZE5vdGU+PENpdGU+PEF1dGhvcj5aaG9uZzwvQXV0aG9yPjxZZWFyPjIwMTM8L1llYXI+PFJl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</w:fldData>
        </w:fldChar>
      </w:r>
      <w:r w:rsidR="000201C4">
        <w:instrText xml:space="preserve"> ADDIN EN.CITE </w:instrText>
      </w:r>
      <w:r w:rsidR="000201C4">
        <w:fldChar w:fldCharType="begin">
          <w:fldData xml:space="preserve">PEVuZE5vdGU+PENpdGU+PEF1dGhvcj5aaG9uZzwvQXV0aG9yPjxZZWFyPjIwMTM8L1llYXI+PFJl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</w:fldData>
        </w:fldChar>
      </w:r>
      <w:r w:rsidR="000201C4">
        <w:instrText xml:space="preserve"> ADDIN EN.CITE.DATA </w:instrText>
      </w:r>
      <w:r w:rsidR="000201C4">
        <w:fldChar w:fldCharType="end"/>
      </w:r>
      <w:r w:rsidR="00870672" w:rsidRPr="00ED6412">
        <w:fldChar w:fldCharType="separate"/>
      </w:r>
      <w:r w:rsidR="000201C4">
        <w:rPr>
          <w:noProof/>
        </w:rPr>
        <w:t>[</w:t>
      </w:r>
      <w:hyperlink w:anchor="_ENREF_62" w:tooltip="Orike, 2014 #401" w:history="1">
        <w:r w:rsidR="00213BF8">
          <w:rPr>
            <w:noProof/>
          </w:rPr>
          <w:t>62</w:t>
        </w:r>
      </w:hyperlink>
      <w:r w:rsidR="000201C4">
        <w:rPr>
          <w:noProof/>
        </w:rPr>
        <w:t xml:space="preserve">, </w:t>
      </w:r>
      <w:hyperlink w:anchor="_ENREF_223" w:tooltip="Zhong, 2013 #398" w:history="1">
        <w:r w:rsidR="00213BF8">
          <w:rPr>
            <w:noProof/>
          </w:rPr>
          <w:t>223</w:t>
        </w:r>
      </w:hyperlink>
      <w:r w:rsidR="000201C4">
        <w:rPr>
          <w:noProof/>
        </w:rPr>
        <w:t xml:space="preserve">, </w:t>
      </w:r>
      <w:hyperlink w:anchor="_ENREF_225" w:tooltip="Orike, 2013 #400" w:history="1">
        <w:r w:rsidR="00213BF8">
          <w:rPr>
            <w:noProof/>
          </w:rPr>
          <w:t>225</w:t>
        </w:r>
      </w:hyperlink>
      <w:r w:rsidR="000201C4">
        <w:rPr>
          <w:noProof/>
        </w:rPr>
        <w:t>]</w:t>
      </w:r>
      <w:r w:rsidR="00870672" w:rsidRPr="00ED6412">
        <w:fldChar w:fldCharType="end"/>
      </w:r>
      <w:r w:rsidR="000A26D5" w:rsidRPr="00ED6412">
        <w:t>.</w:t>
      </w:r>
      <w:r w:rsidR="003C6135" w:rsidRPr="00ED6412">
        <w:t xml:space="preserve"> </w:t>
      </w:r>
      <w:r w:rsidR="00EF6AEC" w:rsidRPr="00ED6412">
        <w:t>Moreover,</w:t>
      </w:r>
      <w:r w:rsidR="000A26D5" w:rsidRPr="00ED6412">
        <w:t xml:space="preserve"> it </w:t>
      </w:r>
      <w:r w:rsidR="000E4936" w:rsidRPr="00ED6412">
        <w:t>appear</w:t>
      </w:r>
      <w:r w:rsidR="000A26D5" w:rsidRPr="00ED6412">
        <w:t xml:space="preserve">s </w:t>
      </w:r>
      <w:r w:rsidR="000E4936" w:rsidRPr="00ED6412">
        <w:t xml:space="preserve">that </w:t>
      </w:r>
      <w:r w:rsidR="00EF6AEC" w:rsidRPr="00ED6412">
        <w:t>none</w:t>
      </w:r>
      <w:r w:rsidR="000A26D5" w:rsidRPr="00ED6412">
        <w:t xml:space="preserve"> of the </w:t>
      </w:r>
      <w:r w:rsidR="000E4936" w:rsidRPr="00ED6412">
        <w:t xml:space="preserve">DEED </w:t>
      </w:r>
      <w:r w:rsidR="000A26D5" w:rsidRPr="00ED6412">
        <w:t>model</w:t>
      </w:r>
      <w:r w:rsidR="000E4936" w:rsidRPr="00ED6412">
        <w:t>s</w:t>
      </w:r>
      <w:r w:rsidR="000A26D5" w:rsidRPr="00ED6412">
        <w:t xml:space="preserve"> </w:t>
      </w:r>
      <w:r w:rsidR="000E4936" w:rsidRPr="00ED6412">
        <w:t>use a</w:t>
      </w:r>
      <w:r w:rsidR="003A5760" w:rsidRPr="00ED6412">
        <w:t>n</w:t>
      </w:r>
      <w:r w:rsidR="000A26D5" w:rsidRPr="00ED6412">
        <w:t xml:space="preserve"> </w:t>
      </w:r>
      <w:r w:rsidR="003A5760" w:rsidRPr="00ED6412">
        <w:t>actual</w:t>
      </w:r>
      <w:r w:rsidR="000A26D5" w:rsidRPr="00ED6412">
        <w:t xml:space="preserve"> data case study </w:t>
      </w:r>
      <w:r w:rsidR="000E4936" w:rsidRPr="00ED6412">
        <w:t>that takes</w:t>
      </w:r>
      <w:r w:rsidR="003C6135" w:rsidRPr="00ED6412">
        <w:t xml:space="preserve"> the </w:t>
      </w:r>
      <w:r w:rsidR="000A26D5" w:rsidRPr="00ED6412">
        <w:t>ESS</w:t>
      </w:r>
      <w:r w:rsidR="000E4936" w:rsidRPr="00ED6412">
        <w:t xml:space="preserve"> into account. Further,</w:t>
      </w:r>
      <w:r w:rsidR="00B502B5" w:rsidRPr="00ED6412">
        <w:t xml:space="preserve"> </w:t>
      </w:r>
      <w:r w:rsidR="00EF6AEC" w:rsidRPr="00ED6412">
        <w:t>t</w:t>
      </w:r>
      <w:r w:rsidR="00D06F8F" w:rsidRPr="00ED6412">
        <w:t xml:space="preserve">here appears to be no DEED model that </w:t>
      </w:r>
      <w:r w:rsidR="00CE6D87" w:rsidRPr="00ED6412">
        <w:t>incorporates</w:t>
      </w:r>
      <w:r w:rsidR="00990C0A" w:rsidRPr="00ED6412">
        <w:t xml:space="preserve"> the </w:t>
      </w:r>
      <w:r w:rsidR="003A5760" w:rsidRPr="00ED6412">
        <w:t>actual</w:t>
      </w:r>
      <w:r w:rsidR="00D33807" w:rsidRPr="00ED6412">
        <w:t xml:space="preserve"> </w:t>
      </w:r>
      <w:r w:rsidR="00990C0A" w:rsidRPr="00ED6412">
        <w:t xml:space="preserve">conventional </w:t>
      </w:r>
      <w:r w:rsidR="00990C0A" w:rsidRPr="00ED6412">
        <w:rPr>
          <w:rFonts w:hint="eastAsia"/>
        </w:rPr>
        <w:t xml:space="preserve">power </w:t>
      </w:r>
      <w:r w:rsidR="00990C0A" w:rsidRPr="00ED6412">
        <w:t xml:space="preserve">and </w:t>
      </w:r>
      <w:r w:rsidR="006C0B46" w:rsidRPr="00ED6412">
        <w:t>WSCS</w:t>
      </w:r>
      <w:r w:rsidR="00530F04" w:rsidRPr="00ED6412">
        <w:t xml:space="preserve"> </w:t>
      </w:r>
      <w:r w:rsidR="00D06F8F" w:rsidRPr="00ED6412">
        <w:t>in the UK</w:t>
      </w:r>
      <w:r w:rsidR="000E4936" w:rsidRPr="00ED6412">
        <w:t>,</w:t>
      </w:r>
      <w:r w:rsidR="00A10BD4" w:rsidRPr="00ED6412">
        <w:t xml:space="preserve"> or </w:t>
      </w:r>
      <w:r w:rsidR="000E4936" w:rsidRPr="00ED6412">
        <w:t xml:space="preserve">in </w:t>
      </w:r>
      <w:r w:rsidR="00A10BD4" w:rsidRPr="00ED6412">
        <w:t>any part of the UK</w:t>
      </w:r>
      <w:r w:rsidR="00CE6D87" w:rsidRPr="00ED6412">
        <w:t xml:space="preserve">, especially </w:t>
      </w:r>
      <w:r w:rsidR="00AF70A4" w:rsidRPr="00ED6412">
        <w:t>taking into account</w:t>
      </w:r>
      <w:r w:rsidR="00CE6D87" w:rsidRPr="00ED6412">
        <w:t xml:space="preserve"> the CPF and EPS, which </w:t>
      </w:r>
      <w:r w:rsidR="000E4936" w:rsidRPr="00ED6412">
        <w:t xml:space="preserve">is </w:t>
      </w:r>
      <w:r w:rsidR="00CE6D87" w:rsidRPr="00ED6412">
        <w:t>based on the UK energy policies</w:t>
      </w:r>
      <w:r w:rsidR="00D06F8F" w:rsidRPr="00ED6412">
        <w:t>.</w:t>
      </w:r>
      <w:r w:rsidR="00A57E29" w:rsidRPr="00ED6412">
        <w:t xml:space="preserve"> </w:t>
      </w:r>
      <w:r w:rsidR="002E217D" w:rsidRPr="00ED6412">
        <w:t>Thus</w:t>
      </w:r>
      <w:r w:rsidR="003A34EE" w:rsidRPr="00ED6412">
        <w:t>,</w:t>
      </w:r>
      <w:r w:rsidR="00AB50EC" w:rsidRPr="00ED6412">
        <w:t xml:space="preserve"> </w:t>
      </w:r>
      <w:r w:rsidR="003039F9" w:rsidRPr="00ED6412">
        <w:t>t</w:t>
      </w:r>
      <w:r w:rsidR="003B78D0" w:rsidRPr="00ED6412">
        <w:t xml:space="preserve">his chapter aims to </w:t>
      </w:r>
      <w:r w:rsidR="00E346A3" w:rsidRPr="00ED6412">
        <w:t xml:space="preserve">investigate </w:t>
      </w:r>
      <w:r w:rsidR="003A5760" w:rsidRPr="00ED6412">
        <w:t>the</w:t>
      </w:r>
      <w:r w:rsidR="00E346A3" w:rsidRPr="00ED6412">
        <w:t xml:space="preserve"> DEED model </w:t>
      </w:r>
      <w:r w:rsidR="00223AB8" w:rsidRPr="00ED6412">
        <w:t>that</w:t>
      </w:r>
      <w:r w:rsidR="00E346A3" w:rsidRPr="00ED6412">
        <w:t xml:space="preserve"> </w:t>
      </w:r>
      <w:r w:rsidR="003F6B61" w:rsidRPr="00ED6412">
        <w:t>was developed</w:t>
      </w:r>
      <w:r w:rsidR="00E346A3" w:rsidRPr="00ED6412">
        <w:t xml:space="preserve"> in Chapter 5</w:t>
      </w:r>
      <w:r w:rsidR="003F6B61" w:rsidRPr="00ED6412">
        <w:t xml:space="preserve">, </w:t>
      </w:r>
      <w:r w:rsidR="00E346A3" w:rsidRPr="00ED6412">
        <w:t xml:space="preserve">employing </w:t>
      </w:r>
      <w:r w:rsidR="003A5760" w:rsidRPr="00ED6412">
        <w:t>actual</w:t>
      </w:r>
      <w:r w:rsidR="00E346A3" w:rsidRPr="00ED6412">
        <w:t xml:space="preserve"> </w:t>
      </w:r>
      <w:r w:rsidR="00223AB8" w:rsidRPr="00ED6412">
        <w:t xml:space="preserve">data </w:t>
      </w:r>
      <w:r w:rsidR="003F6B61" w:rsidRPr="00ED6412">
        <w:t>for</w:t>
      </w:r>
      <w:r w:rsidR="00223AB8" w:rsidRPr="00ED6412">
        <w:t xml:space="preserve"> the demand and generators</w:t>
      </w:r>
      <w:r w:rsidR="00E346A3" w:rsidRPr="00ED6412">
        <w:t xml:space="preserve"> in a </w:t>
      </w:r>
      <w:r w:rsidR="00B93304" w:rsidRPr="00ED6412">
        <w:t xml:space="preserve">hypothetical </w:t>
      </w:r>
      <w:r w:rsidR="00E346A3" w:rsidRPr="00ED6412">
        <w:t xml:space="preserve">local </w:t>
      </w:r>
      <w:r w:rsidR="003F160F" w:rsidRPr="00ED6412">
        <w:t xml:space="preserve">large </w:t>
      </w:r>
      <w:r w:rsidR="00E346A3" w:rsidRPr="00ED6412">
        <w:t xml:space="preserve">off-grid electrical system </w:t>
      </w:r>
      <w:r w:rsidR="003F6B61" w:rsidRPr="00ED6412">
        <w:t>in Wales</w:t>
      </w:r>
      <w:r w:rsidR="00E346A3" w:rsidRPr="00ED6412">
        <w:t>.</w:t>
      </w:r>
      <w:r w:rsidR="00EE245B" w:rsidRPr="00ED6412">
        <w:t xml:space="preserve"> </w:t>
      </w:r>
    </w:p>
    <w:p w14:paraId="1E035953" w14:textId="06493B50" w:rsidR="003B78D0" w:rsidRPr="00ED6412" w:rsidRDefault="00EE245B" w:rsidP="00AB50EC">
      <w:r w:rsidRPr="00ED6412">
        <w:t>However, most of the</w:t>
      </w:r>
      <w:r w:rsidR="003F6B61" w:rsidRPr="00ED6412">
        <w:t xml:space="preserve"> medium to large scale</w:t>
      </w:r>
      <w:r w:rsidRPr="00ED6412">
        <w:t xml:space="preserve"> power plants and wind farms are on-grid in the UK</w:t>
      </w:r>
      <w:r w:rsidR="00DC03B0" w:rsidRPr="00ED6412">
        <w:t xml:space="preserve">. </w:t>
      </w:r>
      <w:r w:rsidR="002453A2" w:rsidRPr="00ED6412">
        <w:t>Th</w:t>
      </w:r>
      <w:r w:rsidR="000D48C8" w:rsidRPr="00ED6412">
        <w:t>erefore</w:t>
      </w:r>
      <w:r w:rsidR="002453A2" w:rsidRPr="00ED6412">
        <w:t>,</w:t>
      </w:r>
      <w:r w:rsidR="00DC03B0" w:rsidRPr="00ED6412">
        <w:t xml:space="preserve"> </w:t>
      </w:r>
      <w:r w:rsidR="003A5760" w:rsidRPr="00ED6412">
        <w:t xml:space="preserve">assumptions are made by using actual </w:t>
      </w:r>
      <w:r w:rsidR="00D33C28" w:rsidRPr="00ED6412">
        <w:t xml:space="preserve">data </w:t>
      </w:r>
      <w:r w:rsidR="00826E4A" w:rsidRPr="00ED6412">
        <w:t>for</w:t>
      </w:r>
      <w:r w:rsidR="00D33C28" w:rsidRPr="00ED6412">
        <w:t xml:space="preserve"> the generators </w:t>
      </w:r>
      <w:r w:rsidR="003B6F90" w:rsidRPr="00ED6412">
        <w:t>from</w:t>
      </w:r>
      <w:r w:rsidR="00223AB8" w:rsidRPr="00ED6412">
        <w:t xml:space="preserve"> </w:t>
      </w:r>
      <w:r w:rsidR="003B6F90" w:rsidRPr="00ED6412">
        <w:t>different electrical system</w:t>
      </w:r>
      <w:r w:rsidR="00D33C28" w:rsidRPr="00ED6412">
        <w:t>s</w:t>
      </w:r>
      <w:r w:rsidRPr="00ED6412">
        <w:t>.</w:t>
      </w:r>
      <w:r w:rsidR="00544652" w:rsidRPr="00ED6412">
        <w:t xml:space="preserve"> </w:t>
      </w:r>
      <w:r w:rsidR="002750E8" w:rsidRPr="00ED6412">
        <w:t>Similar to the DEED model in Chapter 5, t</w:t>
      </w:r>
      <w:r w:rsidR="001F2801" w:rsidRPr="00ED6412">
        <w:t xml:space="preserve">he electrical system </w:t>
      </w:r>
      <w:r w:rsidR="002750E8" w:rsidRPr="00ED6412">
        <w:t xml:space="preserve">in this chapter </w:t>
      </w:r>
      <w:r w:rsidR="001F2801" w:rsidRPr="00ED6412">
        <w:t xml:space="preserve">consists of a conventional power plant, a </w:t>
      </w:r>
      <w:r w:rsidR="000055B8" w:rsidRPr="00ED6412">
        <w:lastRenderedPageBreak/>
        <w:t xml:space="preserve">WSCS including a </w:t>
      </w:r>
      <w:r w:rsidR="001F2801" w:rsidRPr="00ED6412">
        <w:t xml:space="preserve">wind farm and a BESS. </w:t>
      </w:r>
      <w:r w:rsidR="008C77EC" w:rsidRPr="00ED6412">
        <w:t>T</w:t>
      </w:r>
      <w:r w:rsidR="001A29B2" w:rsidRPr="00ED6412">
        <w:t xml:space="preserve">he data </w:t>
      </w:r>
      <w:r w:rsidR="00826E4A" w:rsidRPr="00ED6412">
        <w:t>for the</w:t>
      </w:r>
      <w:r w:rsidR="001A29B2" w:rsidRPr="00ED6412">
        <w:t xml:space="preserve"> </w:t>
      </w:r>
      <w:r w:rsidR="000055B8" w:rsidRPr="00ED6412">
        <w:t>WSCS is</w:t>
      </w:r>
      <w:r w:rsidR="001A29B2" w:rsidRPr="00ED6412">
        <w:t xml:space="preserve"> from a</w:t>
      </w:r>
      <w:r w:rsidR="00BC09AD" w:rsidRPr="00ED6412">
        <w:t>n</w:t>
      </w:r>
      <w:r w:rsidR="001A29B2" w:rsidRPr="00ED6412">
        <w:t xml:space="preserve"> </w:t>
      </w:r>
      <w:r w:rsidR="00BC09AD" w:rsidRPr="00ED6412">
        <w:t xml:space="preserve">on-shore </w:t>
      </w:r>
      <w:r w:rsidR="001A29B2" w:rsidRPr="00ED6412">
        <w:t>wind farm and its co-located BESS in W</w:t>
      </w:r>
      <w:r w:rsidR="000F730F" w:rsidRPr="00ED6412">
        <w:t>ales</w:t>
      </w:r>
      <w:r w:rsidR="001A29B2" w:rsidRPr="00ED6412">
        <w:t xml:space="preserve"> </w:t>
      </w:r>
      <w:r w:rsidR="001A29B2" w:rsidRPr="00ED6412">
        <w:rPr>
          <w:lang w:eastAsia="en-US"/>
        </w:rPr>
        <w:fldChar w:fldCharType="begin">
          <w:fldData xml:space="preserve">PEVuZE5vdGU+PENpdGUgRXhjbHVkZVllYXI9IjEiPjxBdXRob3I+QWNvdXN0aWNzPC9BdXRob3I+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</w:fldData>
        </w:fldChar>
      </w:r>
      <w:r w:rsidR="000201C4">
        <w:rPr>
          <w:lang w:eastAsia="en-US"/>
        </w:rPr>
        <w:instrText xml:space="preserve"> ADDIN EN.CITE </w:instrText>
      </w:r>
      <w:r w:rsidR="000201C4">
        <w:rPr>
          <w:lang w:eastAsia="en-US"/>
        </w:rPr>
        <w:fldChar w:fldCharType="begin">
          <w:fldData xml:space="preserve">PEVuZE5vdGU+PENpdGUgRXhjbHVkZVllYXI9IjEiPjxBdXRob3I+QWNvdXN0aWNzPC9BdXRob3I+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</w:fldData>
        </w:fldChar>
      </w:r>
      <w:r w:rsidR="000201C4">
        <w:rPr>
          <w:lang w:eastAsia="en-US"/>
        </w:rPr>
        <w:instrText xml:space="preserve"> ADDIN EN.CITE.DATA </w:instrText>
      </w:r>
      <w:r w:rsidR="000201C4">
        <w:rPr>
          <w:lang w:eastAsia="en-US"/>
        </w:rPr>
      </w:r>
      <w:r w:rsidR="000201C4">
        <w:rPr>
          <w:lang w:eastAsia="en-US"/>
        </w:rPr>
        <w:fldChar w:fldCharType="end"/>
      </w:r>
      <w:r w:rsidR="001A29B2" w:rsidRPr="00ED6412">
        <w:rPr>
          <w:lang w:eastAsia="en-US"/>
        </w:rPr>
      </w:r>
      <w:r w:rsidR="001A29B2" w:rsidRPr="00ED6412">
        <w:rPr>
          <w:lang w:eastAsia="en-US"/>
        </w:rPr>
        <w:fldChar w:fldCharType="separate"/>
      </w:r>
      <w:r w:rsidR="000201C4">
        <w:rPr>
          <w:noProof/>
          <w:lang w:eastAsia="en-US"/>
        </w:rPr>
        <w:t>[</w:t>
      </w:r>
      <w:hyperlink w:anchor="_ENREF_226" w:tooltip="Acoustics,  #384" w:history="1">
        <w:r w:rsidR="00213BF8">
          <w:rPr>
            <w:noProof/>
            <w:lang w:eastAsia="en-US"/>
          </w:rPr>
          <w:t>226-229</w:t>
        </w:r>
      </w:hyperlink>
      <w:r w:rsidR="000201C4">
        <w:rPr>
          <w:noProof/>
          <w:lang w:eastAsia="en-US"/>
        </w:rPr>
        <w:t>]</w:t>
      </w:r>
      <w:r w:rsidR="001A29B2" w:rsidRPr="00ED6412">
        <w:rPr>
          <w:lang w:eastAsia="en-US"/>
        </w:rPr>
        <w:fldChar w:fldCharType="end"/>
      </w:r>
      <w:r w:rsidR="00AF70A4" w:rsidRPr="00ED6412">
        <w:rPr>
          <w:lang w:eastAsia="en-US"/>
        </w:rPr>
        <w:t xml:space="preserve"> and assumes that</w:t>
      </w:r>
      <w:r w:rsidR="001A29B2" w:rsidRPr="00ED6412">
        <w:rPr>
          <w:lang w:eastAsia="en-US"/>
        </w:rPr>
        <w:t xml:space="preserve"> </w:t>
      </w:r>
      <w:r w:rsidR="001A29B2" w:rsidRPr="00ED6412">
        <w:t xml:space="preserve">the renewable power in this system is all supplied by wind power. The wind speed data are from the nearest weather station </w:t>
      </w:r>
      <w:r w:rsidR="000F730F" w:rsidRPr="00ED6412">
        <w:t xml:space="preserve">to </w:t>
      </w:r>
      <w:r w:rsidR="001A29B2" w:rsidRPr="00ED6412">
        <w:t>this wind farm</w:t>
      </w:r>
      <w:r w:rsidR="009F104E" w:rsidRPr="00ED6412">
        <w:t xml:space="preserve"> </w:t>
      </w:r>
      <w:r w:rsidR="00104750" w:rsidRPr="00ED6412">
        <w:fldChar w:fldCharType="begin"/>
      </w:r>
      <w:r w:rsidR="000201C4">
        <w:instrText xml:space="preserve"> ADDIN EN.CITE &lt;EndNote&gt;&lt;Cite&gt;&lt;Author&gt;Office&lt;/Author&gt;&lt;Year&gt;2017&lt;/Year&gt;&lt;RecNum&gt;388&lt;/RecNum&gt;&lt;DisplayText&gt;[230]&lt;/DisplayText&gt;&lt;record&gt;&lt;rec-number&gt;388&lt;/rec-number&gt;&lt;foreign-keys&gt;&lt;key app="EN" db-id="wat2z5xv39zx9lefev2vrzeifd9dzfzsx50x" timestamp="0"&gt;388&lt;/key&gt;&lt;/foreign-keys&gt;&lt;ref-type name="Journal Article"&gt;17&lt;/ref-type&gt;&lt;contributors&gt;&lt;authors&gt;&lt;author&gt;Met Office&lt;/author&gt;&lt;/authors&gt;&lt;/contributors&gt;&lt;titles&gt;&lt;title&gt;St. Athan Daily 1/1/2016-1/1/2017&lt;/title&gt;&lt;/titles&gt;&lt;dates&gt;&lt;year&gt;2017&lt;/year&gt;&lt;/dates&gt;&lt;urls&gt;&lt;/urls&gt;&lt;/record&gt;&lt;/Cite&gt;&lt;/EndNote&gt;</w:instrText>
      </w:r>
      <w:r w:rsidR="00104750" w:rsidRPr="00ED6412">
        <w:fldChar w:fldCharType="separate"/>
      </w:r>
      <w:r w:rsidR="000201C4">
        <w:rPr>
          <w:noProof/>
        </w:rPr>
        <w:t>[</w:t>
      </w:r>
      <w:hyperlink w:anchor="_ENREF_230" w:tooltip="Office, 2017 #388" w:history="1">
        <w:r w:rsidR="00213BF8">
          <w:rPr>
            <w:noProof/>
          </w:rPr>
          <w:t>230</w:t>
        </w:r>
      </w:hyperlink>
      <w:r w:rsidR="000201C4">
        <w:rPr>
          <w:noProof/>
        </w:rPr>
        <w:t>]</w:t>
      </w:r>
      <w:r w:rsidR="00104750" w:rsidRPr="00ED6412">
        <w:fldChar w:fldCharType="end"/>
      </w:r>
      <w:r w:rsidR="001A29B2" w:rsidRPr="00ED6412">
        <w:t xml:space="preserve">. </w:t>
      </w:r>
      <w:r w:rsidR="000F730F" w:rsidRPr="00ED6412">
        <w:t xml:space="preserve">Further, </w:t>
      </w:r>
      <w:r w:rsidR="006E427E" w:rsidRPr="00ED6412">
        <w:t xml:space="preserve">the </w:t>
      </w:r>
      <w:r w:rsidR="00383D1B" w:rsidRPr="00ED6412">
        <w:t>wind</w:t>
      </w:r>
      <w:r w:rsidR="006E427E" w:rsidRPr="00ED6412">
        <w:t xml:space="preserve"> power </w:t>
      </w:r>
      <w:r w:rsidR="00383D1B" w:rsidRPr="00ED6412">
        <w:t>share</w:t>
      </w:r>
      <w:r w:rsidR="006E427E" w:rsidRPr="00ED6412">
        <w:t xml:space="preserve"> </w:t>
      </w:r>
      <w:r w:rsidR="000944C0" w:rsidRPr="00ED6412">
        <w:t xml:space="preserve">is </w:t>
      </w:r>
      <w:r w:rsidR="00383D1B" w:rsidRPr="00ED6412">
        <w:t>12.8</w:t>
      </w:r>
      <w:r w:rsidR="006E427E" w:rsidRPr="00ED6412">
        <w:t xml:space="preserve">% </w:t>
      </w:r>
      <w:r w:rsidR="00383D1B" w:rsidRPr="00ED6412">
        <w:t xml:space="preserve">of </w:t>
      </w:r>
      <w:r w:rsidR="000944C0" w:rsidRPr="00ED6412">
        <w:t xml:space="preserve">the </w:t>
      </w:r>
      <w:r w:rsidR="006E427E" w:rsidRPr="00ED6412">
        <w:t xml:space="preserve">electricity </w:t>
      </w:r>
      <w:r w:rsidR="00A24818" w:rsidRPr="00ED6412">
        <w:t xml:space="preserve">generation </w:t>
      </w:r>
      <w:r w:rsidR="006E427E" w:rsidRPr="00ED6412">
        <w:t>in 201</w:t>
      </w:r>
      <w:r w:rsidR="002B1488" w:rsidRPr="00ED6412">
        <w:t>6</w:t>
      </w:r>
      <w:r w:rsidR="00DF2795" w:rsidRPr="00ED6412">
        <w:t xml:space="preserve">, where the total renewable share </w:t>
      </w:r>
      <w:r w:rsidR="000944C0" w:rsidRPr="00ED6412">
        <w:t xml:space="preserve">is </w:t>
      </w:r>
      <w:r w:rsidR="00DF2795" w:rsidRPr="00ED6412">
        <w:t>about 25%</w:t>
      </w:r>
      <w:r w:rsidR="00383D1B" w:rsidRPr="00ED6412">
        <w:t xml:space="preserve"> </w:t>
      </w:r>
      <w:r w:rsidR="009E5347" w:rsidRPr="00ED6412">
        <w:fldChar w:fldCharType="begin"/>
      </w:r>
      <w:r w:rsidR="000201C4">
        <w:instrText xml:space="preserve"> ADDIN EN.CITE &lt;EndNote&gt;&lt;Cite&gt;&lt;Author&gt;BEIS&lt;/Author&gt;&lt;Year&gt;2018&lt;/Year&gt;&lt;RecNum&gt;558&lt;/RecNum&gt;&lt;DisplayText&gt;[231]&lt;/DisplayText&gt;&lt;record&gt;&lt;rec-number&gt;558&lt;/rec-number&gt;&lt;foreign-keys&gt;&lt;key app="EN" db-id="wat2z5xv39zx9lefev2vrzeifd9dzfzsx50x" timestamp="0"&gt;558&lt;/key&gt;&lt;/foreign-keys&gt;&lt;ref-type name="Journal Article"&gt;17&lt;/ref-type&gt;&lt;contributors&gt;&lt;authors&gt;&lt;author&gt;BEIS&lt;/author&gt;&lt;/authors&gt;&lt;/contributors&gt;&lt;titles&gt;&lt;title&gt;Energy Trends section 6: renewables&lt;/title&gt;&lt;/titles&gt;&lt;dates&gt;&lt;year&gt;2018&lt;/year&gt;&lt;/dates&gt;&lt;urls&gt;&lt;related-urls&gt;&lt;url&gt;https://www.gov.uk/government/uploads/system/uploads/attachment_data/file/669723/Renewables.pdf&lt;/url&gt;&lt;/related-urls&gt;&lt;/urls&gt;&lt;/record&gt;&lt;/Cite&gt;&lt;/EndNote&gt;</w:instrText>
      </w:r>
      <w:r w:rsidR="009E5347" w:rsidRPr="00ED6412">
        <w:fldChar w:fldCharType="separate"/>
      </w:r>
      <w:r w:rsidR="000201C4">
        <w:rPr>
          <w:noProof/>
        </w:rPr>
        <w:t>[</w:t>
      </w:r>
      <w:hyperlink w:anchor="_ENREF_231" w:tooltip="BEIS, 2018 #558" w:history="1">
        <w:r w:rsidR="00213BF8">
          <w:rPr>
            <w:noProof/>
          </w:rPr>
          <w:t>231</w:t>
        </w:r>
      </w:hyperlink>
      <w:r w:rsidR="000201C4">
        <w:rPr>
          <w:noProof/>
        </w:rPr>
        <w:t>]</w:t>
      </w:r>
      <w:r w:rsidR="009E5347" w:rsidRPr="00ED6412">
        <w:fldChar w:fldCharType="end"/>
      </w:r>
      <w:r w:rsidR="008347AB" w:rsidRPr="00ED6412">
        <w:t>. Therefore,</w:t>
      </w:r>
      <w:r w:rsidR="008C77EC" w:rsidRPr="00ED6412">
        <w:t xml:space="preserve"> </w:t>
      </w:r>
      <w:r w:rsidR="008347AB" w:rsidRPr="00ED6412">
        <w:t xml:space="preserve">this wind farm should be </w:t>
      </w:r>
      <w:r w:rsidR="00DB28EB" w:rsidRPr="00ED6412">
        <w:t xml:space="preserve">able to produce </w:t>
      </w:r>
      <w:r w:rsidR="00DF2795" w:rsidRPr="00ED6412">
        <w:t xml:space="preserve">between </w:t>
      </w:r>
      <w:r w:rsidR="00DB28EB" w:rsidRPr="00ED6412">
        <w:t>th</w:t>
      </w:r>
      <w:r w:rsidR="00DF2795" w:rsidRPr="00ED6412">
        <w:t>ese</w:t>
      </w:r>
      <w:r w:rsidR="00DB28EB" w:rsidRPr="00ED6412">
        <w:t xml:space="preserve"> </w:t>
      </w:r>
      <w:r w:rsidR="000944C0" w:rsidRPr="00ED6412">
        <w:t xml:space="preserve">2 </w:t>
      </w:r>
      <w:r w:rsidR="008347AB" w:rsidRPr="00ED6412">
        <w:t>percentage</w:t>
      </w:r>
      <w:r w:rsidR="00DF2795" w:rsidRPr="00ED6412">
        <w:t>s</w:t>
      </w:r>
      <w:r w:rsidR="000944C0" w:rsidRPr="00ED6412">
        <w:t>.</w:t>
      </w:r>
      <w:r w:rsidR="008347AB" w:rsidRPr="00ED6412">
        <w:t xml:space="preserve"> </w:t>
      </w:r>
      <w:r w:rsidR="008C77EC" w:rsidRPr="00ED6412">
        <w:t>Moreover, a</w:t>
      </w:r>
      <w:r w:rsidR="00C51B43" w:rsidRPr="00ED6412">
        <w:t>s</w:t>
      </w:r>
      <w:r w:rsidR="00AF70A4" w:rsidRPr="00ED6412">
        <w:t xml:space="preserve"> the</w:t>
      </w:r>
      <w:r w:rsidR="00C51B43" w:rsidRPr="00ED6412">
        <w:t xml:space="preserve"> data of the generator in W</w:t>
      </w:r>
      <w:r w:rsidR="000C03F5" w:rsidRPr="00ED6412">
        <w:t>ales</w:t>
      </w:r>
      <w:r w:rsidR="00C51B43" w:rsidRPr="00ED6412">
        <w:t xml:space="preserve"> is </w:t>
      </w:r>
      <w:r w:rsidR="00D33C28" w:rsidRPr="00ED6412">
        <w:t xml:space="preserve">very </w:t>
      </w:r>
      <w:r w:rsidR="00C51B43" w:rsidRPr="00ED6412">
        <w:t>difficult to find</w:t>
      </w:r>
      <w:r w:rsidR="00F62AB6" w:rsidRPr="00ED6412">
        <w:t xml:space="preserve"> and </w:t>
      </w:r>
      <w:r w:rsidR="000C03F5" w:rsidRPr="00ED6412">
        <w:t xml:space="preserve">since </w:t>
      </w:r>
      <w:r w:rsidR="00F62AB6" w:rsidRPr="00ED6412">
        <w:t>the</w:t>
      </w:r>
      <w:r w:rsidR="00D33C28" w:rsidRPr="00ED6412">
        <w:t xml:space="preserve"> fuel-</w:t>
      </w:r>
      <w:r w:rsidR="00CA5E71" w:rsidRPr="00ED6412">
        <w:t xml:space="preserve">power </w:t>
      </w:r>
      <w:r w:rsidR="00F62AB6" w:rsidRPr="00ED6412">
        <w:t xml:space="preserve">output </w:t>
      </w:r>
      <w:r w:rsidR="00CA5E71" w:rsidRPr="00ED6412">
        <w:t xml:space="preserve">curve </w:t>
      </w:r>
      <w:r w:rsidR="000C03F5" w:rsidRPr="00ED6412">
        <w:t>for</w:t>
      </w:r>
      <w:r w:rsidR="00D33C28" w:rsidRPr="00ED6412">
        <w:t xml:space="preserve"> the same type of generators are similar</w:t>
      </w:r>
      <w:r w:rsidR="00CA5E71" w:rsidRPr="00ED6412">
        <w:t xml:space="preserve"> </w:t>
      </w:r>
      <w:r w:rsidR="00104750" w:rsidRPr="00ED6412">
        <w:fldChar w:fldCharType="begin"/>
      </w:r>
      <w:r w:rsidR="000201C4">
        <w:instrText xml:space="preserve"> ADDIN EN.CITE &lt;EndNote&gt;&lt;Cite&gt;&lt;Author&gt;El-Hawary&lt;/Author&gt;&lt;Year&gt;1979&lt;/Year&gt;&lt;RecNum&gt;397&lt;/RecNum&gt;&lt;DisplayText&gt;[232]&lt;/DisplayText&gt;&lt;record&gt;&lt;rec-number&gt;397&lt;/rec-number&gt;&lt;foreign-keys&gt;&lt;key app="EN" db-id="wat2z5xv39zx9lefev2vrzeifd9dzfzsx50x" timestamp="0"&gt;397&lt;/key&gt;&lt;/foreign-keys&gt;&lt;ref-type name="Book"&gt;6&lt;/ref-type&gt;&lt;contributors&gt;&lt;authors&gt;&lt;author&gt;El-Hawary, Mohamed E&lt;/author&gt;&lt;author&gt;Christensen, Gustav S&lt;/author&gt;&lt;/authors&gt;&lt;/contributors&gt;&lt;titles&gt;&lt;title&gt;Optimal economic operation of electric power systems&lt;/title&gt;&lt;/titles&gt;&lt;volume&gt;142&lt;/volume&gt;&lt;dates&gt;&lt;year&gt;1979&lt;/year&gt;&lt;/dates&gt;&lt;publisher&gt;New York: Academic Press&lt;/publisher&gt;&lt;isbn&gt;0122368509&lt;/isbn&gt;&lt;urls&gt;&lt;/urls&gt;&lt;/record&gt;&lt;/Cite&gt;&lt;/EndNote&gt;</w:instrText>
      </w:r>
      <w:r w:rsidR="00104750" w:rsidRPr="00ED6412">
        <w:fldChar w:fldCharType="separate"/>
      </w:r>
      <w:r w:rsidR="000201C4">
        <w:rPr>
          <w:noProof/>
        </w:rPr>
        <w:t>[</w:t>
      </w:r>
      <w:hyperlink w:anchor="_ENREF_232" w:tooltip="El-Hawary, 1979 #397" w:history="1">
        <w:r w:rsidR="00213BF8">
          <w:rPr>
            <w:noProof/>
          </w:rPr>
          <w:t>232</w:t>
        </w:r>
      </w:hyperlink>
      <w:r w:rsidR="000201C4">
        <w:rPr>
          <w:noProof/>
        </w:rPr>
        <w:t>]</w:t>
      </w:r>
      <w:r w:rsidR="00104750" w:rsidRPr="00ED6412">
        <w:fldChar w:fldCharType="end"/>
      </w:r>
      <w:r w:rsidR="00C51B43" w:rsidRPr="00ED6412">
        <w:t>,</w:t>
      </w:r>
      <w:r w:rsidR="000C03F5" w:rsidRPr="00ED6412">
        <w:t>then</w:t>
      </w:r>
      <w:r w:rsidR="00C51B43" w:rsidRPr="00ED6412">
        <w:t xml:space="preserve"> a</w:t>
      </w:r>
      <w:r w:rsidR="00544652" w:rsidRPr="00ED6412">
        <w:t xml:space="preserve"> typical coal</w:t>
      </w:r>
      <w:r w:rsidR="000C03F5" w:rsidRPr="00ED6412">
        <w:t>-</w:t>
      </w:r>
      <w:r w:rsidR="00544652" w:rsidRPr="00ED6412">
        <w:t xml:space="preserve">fired power plant </w:t>
      </w:r>
      <w:r w:rsidR="000C03F5" w:rsidRPr="00ED6412">
        <w:t xml:space="preserve">in China </w:t>
      </w:r>
      <w:r w:rsidR="00544652" w:rsidRPr="00ED6412">
        <w:t xml:space="preserve">is assumed to supply the </w:t>
      </w:r>
      <w:r w:rsidR="00223AB8" w:rsidRPr="00ED6412">
        <w:t>conventional power to the electrical system</w:t>
      </w:r>
      <w:r w:rsidR="00785D37" w:rsidRPr="00ED6412">
        <w:t xml:space="preserve"> </w:t>
      </w:r>
      <w:r w:rsidR="00541AE9" w:rsidRPr="00ED6412">
        <w:fldChar w:fldCharType="begin"/>
      </w:r>
      <w:r w:rsidR="000201C4">
        <w:instrText xml:space="preserve"> ADDIN EN.CITE &lt;EndNote&gt;&lt;Cite ExcludeYear="1"&gt;&lt;Author&gt;LLC&lt;/Author&gt;&lt;RecNum&gt;374&lt;/RecNum&gt;&lt;DisplayText&gt;[233, 234]&lt;/DisplayText&gt;&lt;record&gt;&lt;rec-number&gt;374&lt;/rec-number&gt;&lt;foreign-keys&gt;&lt;key app="EN" db-id="wat2z5xv39zx9lefev2vrzeifd9dzfzsx50x" timestamp="0"&gt;374&lt;/key&gt;&lt;/foreign-keys&gt;&lt;ref-type name="Report"&gt;27&lt;/ref-type&gt;&lt;contributors&gt;&lt;authors&gt;&lt;author&gt;Tianjin Huaneng Yangliuqing Co-generation LLC&lt;/author&gt;&lt;/authors&gt;&lt;/contributors&gt;&lt;titles&gt;&lt;title&gt;Data sheet of coal generator in Tianjin Huaneng Yangliuqing Co-generation LLC&lt;/title&gt;&lt;/titles&gt;&lt;dates&gt;&lt;/dates&gt;&lt;urls&gt;&lt;/urls&gt;&lt;/record&gt;&lt;/Cite&gt;&lt;Cite ExcludeYear="1"&gt;&lt;Author&gt;LLC&lt;/Author&gt;&lt;RecNum&gt;375&lt;/RecNum&gt;&lt;record&gt;&lt;rec-number&gt;375&lt;/rec-number&gt;&lt;foreign-keys&gt;&lt;key app="EN" db-id="wat2z5xv39zx9lefev2vrzeifd9dzfzsx50x" timestamp="0"&gt;375&lt;/key&gt;&lt;/foreign-keys&gt;&lt;ref-type name="Journal Article"&gt;17&lt;/ref-type&gt;&lt;contributors&gt;&lt;authors&gt;&lt;author&gt;Tianjin Huaneng Yangliuqing Co-generation LLC&lt;/author&gt;&lt;/authors&gt;&lt;/contributors&gt;&lt;titles&gt;&lt;title&gt;Data sheet of Shenhua charcoal &lt;/title&gt;&lt;/titles&gt;&lt;dates&gt;&lt;/dates&gt;&lt;urls&gt;&lt;/urls&gt;&lt;/record&gt;&lt;/Cite&gt;&lt;/EndNote&gt;</w:instrText>
      </w:r>
      <w:r w:rsidR="00541AE9" w:rsidRPr="00ED6412">
        <w:fldChar w:fldCharType="separate"/>
      </w:r>
      <w:r w:rsidR="000201C4">
        <w:rPr>
          <w:noProof/>
        </w:rPr>
        <w:t>[</w:t>
      </w:r>
      <w:hyperlink w:anchor="_ENREF_233" w:tooltip="LLC,  #374" w:history="1">
        <w:r w:rsidR="00213BF8">
          <w:rPr>
            <w:noProof/>
          </w:rPr>
          <w:t>233</w:t>
        </w:r>
      </w:hyperlink>
      <w:r w:rsidR="000201C4">
        <w:rPr>
          <w:noProof/>
        </w:rPr>
        <w:t xml:space="preserve">, </w:t>
      </w:r>
      <w:hyperlink w:anchor="_ENREF_234" w:tooltip="LLC,  #375" w:history="1">
        <w:r w:rsidR="00213BF8">
          <w:rPr>
            <w:noProof/>
          </w:rPr>
          <w:t>234</w:t>
        </w:r>
      </w:hyperlink>
      <w:r w:rsidR="000201C4">
        <w:rPr>
          <w:noProof/>
        </w:rPr>
        <w:t>]</w:t>
      </w:r>
      <w:r w:rsidR="00541AE9" w:rsidRPr="00ED6412">
        <w:fldChar w:fldCharType="end"/>
      </w:r>
      <w:r w:rsidR="00223AB8" w:rsidRPr="00ED6412">
        <w:t>.</w:t>
      </w:r>
      <w:r w:rsidR="0056124C" w:rsidRPr="00ED6412">
        <w:t xml:space="preserve"> </w:t>
      </w:r>
      <w:r w:rsidR="005F1035" w:rsidRPr="00ED6412">
        <w:t xml:space="preserve">The capacity of this power plant is suitable </w:t>
      </w:r>
      <w:r w:rsidR="00AF70A4" w:rsidRPr="00ED6412">
        <w:t>for</w:t>
      </w:r>
      <w:r w:rsidR="005F1035" w:rsidRPr="00ED6412">
        <w:t xml:space="preserve"> the wind farm in W</w:t>
      </w:r>
      <w:r w:rsidR="000C03F5" w:rsidRPr="00ED6412">
        <w:t>ales</w:t>
      </w:r>
      <w:r w:rsidR="000055B8" w:rsidRPr="00ED6412">
        <w:t xml:space="preserve"> according to the UK decarbonisation strategy</w:t>
      </w:r>
      <w:r w:rsidR="004C496C" w:rsidRPr="00ED6412">
        <w:t xml:space="preserve"> </w:t>
      </w:r>
      <w:r w:rsidR="004C496C" w:rsidRPr="00ED6412">
        <w:fldChar w:fldCharType="begin"/>
      </w:r>
      <w:r w:rsidR="000201C4">
        <w:instrText xml:space="preserve"> ADDIN EN.CITE &lt;EndNote&gt;&lt;Cite&gt;&lt;Author&gt;DECC&lt;/Author&gt;&lt;Year&gt;2015&lt;/Year&gt;&lt;RecNum&gt;383&lt;/RecNum&gt;&lt;DisplayText&gt;[13, 24]&lt;/DisplayText&gt;&lt;record&gt;&lt;rec-number&gt;383&lt;/rec-number&gt;&lt;foreign-keys&gt;&lt;key app="EN" db-id="wat2z5xv39zx9lefev2vrzeifd9dzfzsx50x" timestamp="0"&gt;383&lt;/key&gt;&lt;/foreign-keys&gt;&lt;ref-type name="Journal Article"&gt;17&lt;/ref-type&gt;&lt;contributors&gt;&lt;authors&gt;&lt;author&gt;DECC&lt;/author&gt;&lt;/authors&gt;&lt;/contributors&gt;&lt;titles&gt;&lt;title&gt;Digest of UK Energy Statistics (DUKES) 2015 Chapter 6: renewable sources of energy&lt;/title&gt;&lt;/titles&gt;&lt;dates&gt;&lt;year&gt;2015&lt;/year&gt;&lt;/dates&gt;&lt;urls&gt;&lt;/urls&gt;&lt;/record&gt;&lt;/Cite&gt;&lt;Cite&gt;&lt;Author&gt;CCC&lt;/Author&gt;&lt;Year&gt;2010&lt;/Year&gt;&lt;RecNum&gt;285&lt;/RecNum&gt;&lt;record&gt;&lt;rec-number&gt;285&lt;/rec-number&gt;&lt;foreign-keys&gt;&lt;key app="EN" db-id="wat2z5xv39zx9lefev2vrzeifd9dzfzsx50x" timestamp="0"&gt;285&lt;/key&gt;&lt;/foreign-keys&gt;&lt;ref-type name="Journal Article"&gt;17&lt;/ref-type&gt;&lt;contributors&gt;&lt;authors&gt;&lt;author&gt;CCC&lt;/author&gt;&lt;/authors&gt;&lt;/contributors&gt;&lt;titles&gt;&lt;title&gt;The Fourth Carbon Budget Reducing emissions through the 2020s &lt;/title&gt;&lt;/titles&gt;&lt;dates&gt;&lt;year&gt;2010&lt;/year&gt;&lt;/dates&gt;&lt;urls&gt;&lt;related-urls&gt;&lt;url&gt;https://www.theccc.org.uk/archive/aws2/4th%20Budget/CCC-4th-Budget-Book_interactive_singles.pdf&lt;/url&gt;&lt;/related-urls&gt;&lt;/urls&gt;&lt;/record&gt;&lt;/Cite&gt;&lt;/EndNote&gt;</w:instrText>
      </w:r>
      <w:r w:rsidR="004C496C" w:rsidRPr="00ED6412">
        <w:fldChar w:fldCharType="separate"/>
      </w:r>
      <w:r w:rsidR="000201C4">
        <w:rPr>
          <w:noProof/>
        </w:rPr>
        <w:t>[</w:t>
      </w:r>
      <w:hyperlink w:anchor="_ENREF_13" w:tooltip="DECC, 2015 #383" w:history="1">
        <w:r w:rsidR="00213BF8">
          <w:rPr>
            <w:noProof/>
          </w:rPr>
          <w:t>13</w:t>
        </w:r>
      </w:hyperlink>
      <w:r w:rsidR="000201C4">
        <w:rPr>
          <w:noProof/>
        </w:rPr>
        <w:t xml:space="preserve">, </w:t>
      </w:r>
      <w:hyperlink w:anchor="_ENREF_24" w:tooltip="CCC, 2010 #285" w:history="1">
        <w:r w:rsidR="00213BF8">
          <w:rPr>
            <w:noProof/>
          </w:rPr>
          <w:t>24</w:t>
        </w:r>
      </w:hyperlink>
      <w:r w:rsidR="000201C4">
        <w:rPr>
          <w:noProof/>
        </w:rPr>
        <w:t>]</w:t>
      </w:r>
      <w:r w:rsidR="004C496C" w:rsidRPr="00ED6412">
        <w:fldChar w:fldCharType="end"/>
      </w:r>
      <w:r w:rsidR="004C496C" w:rsidRPr="00ED6412">
        <w:t>.</w:t>
      </w:r>
      <w:r w:rsidR="005F1035" w:rsidRPr="00ED6412">
        <w:t xml:space="preserve"> </w:t>
      </w:r>
      <w:r w:rsidR="00C21FB5" w:rsidRPr="00ED6412">
        <w:t xml:space="preserve">Furthermore, as the hourly demand </w:t>
      </w:r>
      <w:r w:rsidR="000C03F5" w:rsidRPr="00ED6412">
        <w:t>in Wales</w:t>
      </w:r>
      <w:r w:rsidR="00C21FB5" w:rsidRPr="00ED6412">
        <w:t xml:space="preserve"> is </w:t>
      </w:r>
      <w:r w:rsidR="0063629A" w:rsidRPr="00ED6412">
        <w:t>not given in any published governmental document</w:t>
      </w:r>
      <w:r w:rsidR="000C03F5" w:rsidRPr="00ED6412">
        <w:t>s</w:t>
      </w:r>
      <w:r w:rsidR="0063629A" w:rsidRPr="00ED6412">
        <w:t>, the demand of</w:t>
      </w:r>
      <w:r w:rsidR="00C21FB5" w:rsidRPr="00ED6412">
        <w:t xml:space="preserve"> </w:t>
      </w:r>
      <w:r w:rsidR="0063629A" w:rsidRPr="00ED6412">
        <w:t>another European country</w:t>
      </w:r>
      <w:r w:rsidR="006C31DA" w:rsidRPr="00ED6412">
        <w:t xml:space="preserve">, </w:t>
      </w:r>
      <w:r w:rsidR="000C03F5" w:rsidRPr="00ED6412">
        <w:t xml:space="preserve">namely, </w:t>
      </w:r>
      <w:r w:rsidR="006C31DA" w:rsidRPr="00ED6412">
        <w:t>Estonia</w:t>
      </w:r>
      <w:r w:rsidR="000C03F5" w:rsidRPr="00ED6412">
        <w:t>, is employed in this study</w:t>
      </w:r>
      <w:r w:rsidR="00F4637F" w:rsidRPr="00ED6412">
        <w:t xml:space="preserve">. This is because </w:t>
      </w:r>
      <w:r w:rsidR="00CA3B12" w:rsidRPr="00ED6412">
        <w:t xml:space="preserve">the peak demand in a </w:t>
      </w:r>
      <w:r w:rsidR="000C03F5" w:rsidRPr="00ED6412">
        <w:t xml:space="preserve">typical weekday in Estonia </w:t>
      </w:r>
      <w:r w:rsidR="00CA3B12" w:rsidRPr="00ED6412">
        <w:t xml:space="preserve">is less than the capacity of the </w:t>
      </w:r>
      <w:r w:rsidR="005973C0" w:rsidRPr="00ED6412">
        <w:t xml:space="preserve">conventional power plant </w:t>
      </w:r>
      <w:r w:rsidR="00CC191C" w:rsidRPr="00ED6412">
        <w:t xml:space="preserve">but </w:t>
      </w:r>
      <w:r w:rsidR="00F50C0A" w:rsidRPr="00ED6412">
        <w:t xml:space="preserve">the minimum demand is </w:t>
      </w:r>
      <w:r w:rsidR="00CC191C" w:rsidRPr="00ED6412">
        <w:t xml:space="preserve">not </w:t>
      </w:r>
      <w:r w:rsidR="00F50C0A" w:rsidRPr="00ED6412">
        <w:t xml:space="preserve">less than the minimum power output of the power </w:t>
      </w:r>
      <w:r w:rsidR="004F4797" w:rsidRPr="00ED6412">
        <w:t xml:space="preserve">system </w:t>
      </w:r>
      <w:r w:rsidR="00983B8D" w:rsidRPr="00ED6412">
        <w:fldChar w:fldCharType="begin"/>
      </w:r>
      <w:r w:rsidR="000201C4">
        <w:instrText xml:space="preserve"> ADDIN EN.CITE &lt;EndNote&gt;&lt;Cite ExcludeYear="1"&gt;&lt;Author&gt;entsoe&lt;/Author&gt;&lt;RecNum&gt;373&lt;/RecNum&gt;&lt;DisplayText&gt;[235]&lt;/DisplayText&gt;&lt;record&gt;&lt;rec-number&gt;373&lt;/rec-number&gt;&lt;foreign-keys&gt;&lt;key app="EN" db-id="wat2z5xv39zx9lefev2vrzeifd9dzfzsx50x" timestamp="0"&gt;373&lt;/key&gt;&lt;/foreign-keys&gt;&lt;ref-type name="Web Page"&gt;12&lt;/ref-type&gt;&lt;contributors&gt;&lt;authors&gt;&lt;author&gt;entsoe&lt;/author&gt;&lt;/authors&gt;&lt;/contributors&gt;&lt;titles&gt;&lt;title&gt;Monthly hourly load&lt;/title&gt;&lt;/titles&gt;&lt;volume&gt;2017&lt;/volume&gt;&lt;number&gt;18 November&lt;/number&gt;&lt;dates&gt;&lt;/dates&gt;&lt;urls&gt;&lt;related-urls&gt;&lt;url&gt;https://www.entsoe.eu/data/statistics/Pages/monthly_hourly_load.aspx&lt;/url&gt;&lt;/related-urls&gt;&lt;/urls&gt;&lt;/record&gt;&lt;/Cite&gt;&lt;/EndNote&gt;</w:instrText>
      </w:r>
      <w:r w:rsidR="00983B8D" w:rsidRPr="00ED6412">
        <w:fldChar w:fldCharType="separate"/>
      </w:r>
      <w:r w:rsidR="000201C4">
        <w:rPr>
          <w:noProof/>
        </w:rPr>
        <w:t>[</w:t>
      </w:r>
      <w:hyperlink w:anchor="_ENREF_235" w:tooltip="entsoe,  #373" w:history="1">
        <w:r w:rsidR="00213BF8">
          <w:rPr>
            <w:noProof/>
          </w:rPr>
          <w:t>235</w:t>
        </w:r>
      </w:hyperlink>
      <w:r w:rsidR="000201C4">
        <w:rPr>
          <w:noProof/>
        </w:rPr>
        <w:t>]</w:t>
      </w:r>
      <w:r w:rsidR="00983B8D" w:rsidRPr="00ED6412">
        <w:fldChar w:fldCharType="end"/>
      </w:r>
      <w:r w:rsidR="00407D8B" w:rsidRPr="00ED6412">
        <w:t>.</w:t>
      </w:r>
      <w:r w:rsidR="0007056E" w:rsidRPr="00ED6412">
        <w:t xml:space="preserve"> In addition, </w:t>
      </w:r>
      <w:r w:rsidR="005B4C1E" w:rsidRPr="00ED6412">
        <w:t>it is</w:t>
      </w:r>
      <w:r w:rsidR="000C03F5" w:rsidRPr="00ED6412">
        <w:t xml:space="preserve"> </w:t>
      </w:r>
      <w:r w:rsidR="000C5E8D" w:rsidRPr="00ED6412">
        <w:t>assume</w:t>
      </w:r>
      <w:r w:rsidR="005B4C1E" w:rsidRPr="00ED6412">
        <w:t>d</w:t>
      </w:r>
      <w:r w:rsidR="000C5E8D" w:rsidRPr="00ED6412">
        <w:t xml:space="preserve"> </w:t>
      </w:r>
      <w:r w:rsidR="000C03F5" w:rsidRPr="00ED6412">
        <w:t xml:space="preserve">that there is </w:t>
      </w:r>
      <w:r w:rsidR="000C5E8D" w:rsidRPr="00ED6412">
        <w:t>no power loss in this system.</w:t>
      </w:r>
      <w:r w:rsidR="00226F05" w:rsidRPr="00ED6412">
        <w:t xml:space="preserve"> </w:t>
      </w:r>
      <w:r w:rsidR="00124A76" w:rsidRPr="00ED6412">
        <w:fldChar w:fldCharType="begin"/>
      </w:r>
      <w:r w:rsidR="00124A76" w:rsidRPr="00ED6412">
        <w:instrText xml:space="preserve"> REF _Ref500259022 \h </w:instrText>
      </w:r>
      <w:r w:rsidR="00A63E2B" w:rsidRPr="00ED6412">
        <w:instrText xml:space="preserve"> \* MERGEFORMAT </w:instrText>
      </w:r>
      <w:r w:rsidR="00124A76" w:rsidRPr="00ED6412">
        <w:fldChar w:fldCharType="separate"/>
      </w:r>
      <w:r w:rsidR="00C05E44" w:rsidRPr="00ED6412">
        <w:t xml:space="preserve">Figure </w:t>
      </w:r>
      <w:r w:rsidR="00C05E44">
        <w:rPr>
          <w:noProof/>
        </w:rPr>
        <w:t>6</w:t>
      </w:r>
      <w:r w:rsidR="00C05E44" w:rsidRPr="00ED6412">
        <w:rPr>
          <w:noProof/>
        </w:rPr>
        <w:t>.</w:t>
      </w:r>
      <w:r w:rsidR="00C05E44">
        <w:rPr>
          <w:noProof/>
        </w:rPr>
        <w:t>1</w:t>
      </w:r>
      <w:r w:rsidR="00124A76" w:rsidRPr="00ED6412">
        <w:fldChar w:fldCharType="end"/>
      </w:r>
      <w:r w:rsidR="00124A76" w:rsidRPr="00ED6412">
        <w:t xml:space="preserve"> shows</w:t>
      </w:r>
      <w:r w:rsidR="000C5E8D" w:rsidRPr="00ED6412">
        <w:t xml:space="preserve"> </w:t>
      </w:r>
      <w:r w:rsidR="00AF70A4" w:rsidRPr="00ED6412">
        <w:t>a</w:t>
      </w:r>
      <w:r w:rsidR="00486CE1" w:rsidRPr="00ED6412">
        <w:t xml:space="preserve"> schematic of </w:t>
      </w:r>
      <w:r w:rsidR="000C03F5" w:rsidRPr="00ED6412">
        <w:t>a</w:t>
      </w:r>
      <w:r w:rsidR="00852F7E" w:rsidRPr="00ED6412">
        <w:t xml:space="preserve"> </w:t>
      </w:r>
      <w:r w:rsidR="00226F05" w:rsidRPr="00ED6412">
        <w:t xml:space="preserve">hypothetical local off-grid electrical system </w:t>
      </w:r>
      <w:r w:rsidR="00486CE1" w:rsidRPr="00ED6412">
        <w:t xml:space="preserve">that </w:t>
      </w:r>
      <w:r w:rsidR="00226F05" w:rsidRPr="00ED6412">
        <w:t>consists of a conventional power station</w:t>
      </w:r>
      <w:r w:rsidR="00D5615E" w:rsidRPr="00ED6412">
        <w:t xml:space="preserve"> and a WSCS including</w:t>
      </w:r>
      <w:r w:rsidR="00226F05" w:rsidRPr="00ED6412">
        <w:t xml:space="preserve"> a</w:t>
      </w:r>
      <w:r w:rsidR="00BC09AD" w:rsidRPr="00ED6412">
        <w:t>n</w:t>
      </w:r>
      <w:r w:rsidR="00226F05" w:rsidRPr="00ED6412">
        <w:t xml:space="preserve"> </w:t>
      </w:r>
      <w:r w:rsidR="00BC09AD" w:rsidRPr="00ED6412">
        <w:t xml:space="preserve">on-shore </w:t>
      </w:r>
      <w:r w:rsidR="00226F05" w:rsidRPr="00ED6412">
        <w:t>wind farm and a BESS</w:t>
      </w:r>
      <w:r w:rsidR="00391890" w:rsidRPr="00ED6412">
        <w:t xml:space="preserve"> for </w:t>
      </w:r>
      <w:r w:rsidR="005E0E40" w:rsidRPr="00ED6412">
        <w:t>th</w:t>
      </w:r>
      <w:r w:rsidR="00486CE1" w:rsidRPr="00ED6412">
        <w:t>is</w:t>
      </w:r>
      <w:r w:rsidR="005E0E40" w:rsidRPr="00ED6412">
        <w:t xml:space="preserve"> case study </w:t>
      </w:r>
      <w:r w:rsidR="00AA3A2E" w:rsidRPr="00ED6412">
        <w:t xml:space="preserve">and the power flow in this system </w:t>
      </w:r>
      <w:r w:rsidR="00486CE1" w:rsidRPr="00ED6412">
        <w:t>that is investigated in</w:t>
      </w:r>
      <w:r w:rsidR="005E0E40" w:rsidRPr="00ED6412">
        <w:t xml:space="preserve"> </w:t>
      </w:r>
      <w:r w:rsidR="00391890" w:rsidRPr="00ED6412">
        <w:t>this chapter</w:t>
      </w:r>
      <w:r w:rsidR="00226F05" w:rsidRPr="00ED6412">
        <w:t>.</w:t>
      </w:r>
    </w:p>
    <w:p w14:paraId="6B3235C4" w14:textId="630588BF" w:rsidR="000C5E8D" w:rsidRPr="00ED6412" w:rsidRDefault="00317709" w:rsidP="00144CD3">
      <w:pPr>
        <w:keepNext/>
        <w:jc w:val="center"/>
      </w:pPr>
      <w:r w:rsidRPr="00ED6412">
        <w:rPr>
          <w:noProof/>
          <w:lang w:eastAsia="en-GB"/>
        </w:rPr>
        <w:lastRenderedPageBreak/>
        <w:drawing>
          <wp:inline distT="0" distB="0" distL="0" distR="0" wp14:anchorId="67E90E0D" wp14:editId="3410EBB8">
            <wp:extent cx="4284000" cy="3884060"/>
            <wp:effectExtent l="0" t="0" r="2540" b="2540"/>
            <wp:docPr id="2" name="Picture 2" descr="C:\Users\admin\Desktop\thesis\chap6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esktop\thesis\chap6system.JP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84000" cy="3884060"/>
                    </a:xfrm>
                    <a:prstGeom prst="rect">
                      <a:avLst/>
                    </a:prstGeom>
                    <a:noFill/>
                    <a:ln>
                      <a:noFill/>
                    </a:ln>
                  </pic:spPr>
                </pic:pic>
              </a:graphicData>
            </a:graphic>
          </wp:inline>
        </w:drawing>
      </w:r>
    </w:p>
    <w:p w14:paraId="56F2B4AF" w14:textId="17C1DC94" w:rsidR="000C5E8D" w:rsidRPr="00ED6412" w:rsidRDefault="000C5E8D" w:rsidP="00E875C2">
      <w:pPr>
        <w:pStyle w:val="Caption"/>
        <w:jc w:val="both"/>
      </w:pPr>
      <w:bookmarkStart w:id="362" w:name="_Ref500259022"/>
      <w:bookmarkStart w:id="363" w:name="_Toc523347912"/>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6</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1</w:t>
      </w:r>
      <w:r w:rsidR="00C47357">
        <w:rPr>
          <w:noProof/>
        </w:rPr>
        <w:fldChar w:fldCharType="end"/>
      </w:r>
      <w:bookmarkEnd w:id="362"/>
      <w:r w:rsidR="00556F72" w:rsidRPr="00ED6412">
        <w:t xml:space="preserve"> </w:t>
      </w:r>
      <w:r w:rsidR="00AF70A4" w:rsidRPr="00ED6412">
        <w:t>A</w:t>
      </w:r>
      <w:r w:rsidR="00556F72" w:rsidRPr="00ED6412">
        <w:t xml:space="preserve"> </w:t>
      </w:r>
      <w:r w:rsidR="00486CE1" w:rsidRPr="00ED6412">
        <w:t xml:space="preserve">schematic of a </w:t>
      </w:r>
      <w:r w:rsidR="00E875C2" w:rsidRPr="00ED6412">
        <w:t xml:space="preserve">hypothetical local off-grid electrical system </w:t>
      </w:r>
      <w:r w:rsidR="00486CE1" w:rsidRPr="00ED6412">
        <w:t xml:space="preserve">that </w:t>
      </w:r>
      <w:r w:rsidR="00E875C2" w:rsidRPr="00ED6412">
        <w:t xml:space="preserve">consists </w:t>
      </w:r>
      <w:r w:rsidR="00D5615E" w:rsidRPr="00ED6412">
        <w:t>of a conventional power station and</w:t>
      </w:r>
      <w:r w:rsidR="00E875C2" w:rsidRPr="00ED6412">
        <w:t xml:space="preserve"> </w:t>
      </w:r>
      <w:r w:rsidR="000055B8" w:rsidRPr="00ED6412">
        <w:t xml:space="preserve">a WSCS </w:t>
      </w:r>
      <w:r w:rsidR="00D5615E" w:rsidRPr="00ED6412">
        <w:t>including</w:t>
      </w:r>
      <w:r w:rsidR="000055B8" w:rsidRPr="00ED6412">
        <w:t xml:space="preserve"> </w:t>
      </w:r>
      <w:r w:rsidR="00B36497" w:rsidRPr="00ED6412">
        <w:t xml:space="preserve">an on-shore </w:t>
      </w:r>
      <w:r w:rsidR="00E875C2" w:rsidRPr="00ED6412">
        <w:t>wind farm and a BESS</w:t>
      </w:r>
      <w:r w:rsidR="00AA3A2E" w:rsidRPr="00ED6412">
        <w:t xml:space="preserve"> and the power flow in the system</w:t>
      </w:r>
      <w:r w:rsidR="00E875C2" w:rsidRPr="00ED6412">
        <w:t>.</w:t>
      </w:r>
      <w:bookmarkEnd w:id="363"/>
    </w:p>
    <w:p w14:paraId="30BC89ED" w14:textId="7371B8BD" w:rsidR="00267D87" w:rsidRPr="00ED6412" w:rsidRDefault="00B31EA3" w:rsidP="00B31EA3">
      <w:r w:rsidRPr="00ED6412">
        <w:t>To conclude,</w:t>
      </w:r>
      <w:r w:rsidR="00976143" w:rsidRPr="00ED6412">
        <w:t xml:space="preserve"> in this chapter,</w:t>
      </w:r>
      <w:r w:rsidRPr="00ED6412">
        <w:t xml:space="preserve"> </w:t>
      </w:r>
      <w:r w:rsidR="00750F05" w:rsidRPr="00ED6412">
        <w:t xml:space="preserve">the experimental data </w:t>
      </w:r>
      <w:r w:rsidR="00486CE1" w:rsidRPr="00ED6412">
        <w:t>for the</w:t>
      </w:r>
      <w:r w:rsidR="00750F05" w:rsidRPr="00ED6412">
        <w:t xml:space="preserve"> demand, </w:t>
      </w:r>
      <w:r w:rsidR="00486CE1" w:rsidRPr="00ED6412">
        <w:t xml:space="preserve">the </w:t>
      </w:r>
      <w:r w:rsidR="00750F05" w:rsidRPr="00ED6412">
        <w:t xml:space="preserve">conventional power station, </w:t>
      </w:r>
      <w:r w:rsidR="00486CE1" w:rsidRPr="00ED6412">
        <w:t xml:space="preserve">the </w:t>
      </w:r>
      <w:r w:rsidR="00750F05" w:rsidRPr="00ED6412">
        <w:t xml:space="preserve">wind farm and </w:t>
      </w:r>
      <w:r w:rsidR="00486CE1" w:rsidRPr="00ED6412">
        <w:t>its</w:t>
      </w:r>
      <w:r w:rsidR="00750F05" w:rsidRPr="00ED6412">
        <w:t xml:space="preserve"> </w:t>
      </w:r>
      <w:r w:rsidR="00486CE1" w:rsidRPr="00ED6412">
        <w:t xml:space="preserve">co-located </w:t>
      </w:r>
      <w:r w:rsidR="00750F05" w:rsidRPr="00ED6412">
        <w:t xml:space="preserve">BESS </w:t>
      </w:r>
      <w:r w:rsidR="004661F7" w:rsidRPr="00ED6412">
        <w:t>of</w:t>
      </w:r>
      <w:r w:rsidR="00750F05" w:rsidRPr="00ED6412">
        <w:t xml:space="preserve"> </w:t>
      </w:r>
      <w:r w:rsidR="004661F7" w:rsidRPr="00ED6412">
        <w:t>a hypothetical local off-grid electrical system in W</w:t>
      </w:r>
      <w:r w:rsidR="00486CE1" w:rsidRPr="00ED6412">
        <w:t>ales</w:t>
      </w:r>
      <w:r w:rsidR="004661F7" w:rsidRPr="00ED6412">
        <w:t xml:space="preserve"> </w:t>
      </w:r>
      <w:r w:rsidR="00317709" w:rsidRPr="00ED6412">
        <w:t>a</w:t>
      </w:r>
      <w:r w:rsidR="00882CD2" w:rsidRPr="00ED6412">
        <w:t>re</w:t>
      </w:r>
      <w:r w:rsidR="00750F05" w:rsidRPr="00ED6412">
        <w:t xml:space="preserve"> obtained </w:t>
      </w:r>
      <w:r w:rsidR="005D4DB1" w:rsidRPr="00ED6412">
        <w:t>and modified</w:t>
      </w:r>
      <w:r w:rsidR="00976143" w:rsidRPr="00ED6412">
        <w:t>. This is</w:t>
      </w:r>
      <w:r w:rsidR="004661F7" w:rsidRPr="00ED6412">
        <w:t xml:space="preserve"> i</w:t>
      </w:r>
      <w:r w:rsidR="006B49F4" w:rsidRPr="00ED6412">
        <w:t xml:space="preserve">n order </w:t>
      </w:r>
      <w:r w:rsidR="005D4DB1" w:rsidRPr="00ED6412">
        <w:t xml:space="preserve">to </w:t>
      </w:r>
      <w:r w:rsidR="006B49F4" w:rsidRPr="00ED6412">
        <w:t>apply</w:t>
      </w:r>
      <w:r w:rsidR="005D4DB1" w:rsidRPr="00ED6412">
        <w:t xml:space="preserve"> the proposed </w:t>
      </w:r>
      <w:r w:rsidR="00891C68" w:rsidRPr="00ED6412">
        <w:t xml:space="preserve">DEED </w:t>
      </w:r>
      <w:r w:rsidR="000944C0" w:rsidRPr="00ED6412">
        <w:t>model, that</w:t>
      </w:r>
      <w:r w:rsidR="00891C68" w:rsidRPr="00ED6412">
        <w:t xml:space="preserve"> </w:t>
      </w:r>
      <w:r w:rsidR="00AF70A4" w:rsidRPr="00ED6412">
        <w:t>take</w:t>
      </w:r>
      <w:r w:rsidR="00486CE1" w:rsidRPr="00ED6412">
        <w:t>s</w:t>
      </w:r>
      <w:r w:rsidR="00AF70A4" w:rsidRPr="00ED6412">
        <w:t xml:space="preserve"> into account</w:t>
      </w:r>
      <w:r w:rsidR="00891C68" w:rsidRPr="00ED6412">
        <w:t xml:space="preserve"> </w:t>
      </w:r>
      <w:r w:rsidR="00891C68" w:rsidRPr="00ED6412">
        <w:rPr>
          <w:lang w:eastAsia="en-US"/>
        </w:rPr>
        <w:t>the conventional</w:t>
      </w:r>
      <w:r w:rsidR="00AF70A4" w:rsidRPr="00ED6412">
        <w:rPr>
          <w:lang w:eastAsia="en-US"/>
        </w:rPr>
        <w:t xml:space="preserve"> power</w:t>
      </w:r>
      <w:r w:rsidR="00891C68" w:rsidRPr="00ED6412">
        <w:rPr>
          <w:lang w:eastAsia="en-US"/>
        </w:rPr>
        <w:t>, wind power and ESS</w:t>
      </w:r>
      <w:r w:rsidR="004661F7" w:rsidRPr="00ED6412">
        <w:rPr>
          <w:lang w:eastAsia="en-US"/>
        </w:rPr>
        <w:t xml:space="preserve"> </w:t>
      </w:r>
      <w:r w:rsidR="004661F7" w:rsidRPr="00ED6412">
        <w:t>incorporat</w:t>
      </w:r>
      <w:r w:rsidR="00976143" w:rsidRPr="00ED6412">
        <w:t>ing</w:t>
      </w:r>
      <w:r w:rsidR="004661F7" w:rsidRPr="00ED6412">
        <w:t xml:space="preserve"> CPF and EPS based on UK energy policies</w:t>
      </w:r>
      <w:r w:rsidRPr="00ED6412">
        <w:t>.</w:t>
      </w:r>
    </w:p>
    <w:p w14:paraId="31B8AA8D" w14:textId="64EDE0AD" w:rsidR="00E72667" w:rsidRPr="00ED6412" w:rsidRDefault="00E72667" w:rsidP="004C1551">
      <w:pPr>
        <w:pStyle w:val="Heading2"/>
        <w:spacing w:line="480" w:lineRule="auto"/>
        <w:rPr>
          <w:rFonts w:ascii="Times New Roman" w:hAnsi="Times New Roman" w:cs="Times New Roman"/>
          <w:color w:val="auto"/>
        </w:rPr>
      </w:pPr>
      <w:bookmarkStart w:id="364" w:name="_Ref500261767"/>
      <w:bookmarkStart w:id="365" w:name="_Toc523347841"/>
      <w:r w:rsidRPr="00ED6412">
        <w:rPr>
          <w:rFonts w:ascii="Times New Roman" w:hAnsi="Times New Roman" w:cs="Times New Roman"/>
          <w:color w:val="auto"/>
        </w:rPr>
        <w:lastRenderedPageBreak/>
        <w:t xml:space="preserve">Data </w:t>
      </w:r>
      <w:r w:rsidR="008971B3" w:rsidRPr="00ED6412">
        <w:rPr>
          <w:rFonts w:ascii="Times New Roman" w:hAnsi="Times New Roman" w:cs="Times New Roman"/>
          <w:color w:val="auto"/>
        </w:rPr>
        <w:t xml:space="preserve">and </w:t>
      </w:r>
      <w:r w:rsidR="00A16454" w:rsidRPr="00ED6412">
        <w:rPr>
          <w:rFonts w:ascii="Times New Roman" w:hAnsi="Times New Roman" w:cs="Times New Roman"/>
          <w:color w:val="auto"/>
        </w:rPr>
        <w:t>modification</w:t>
      </w:r>
      <w:bookmarkEnd w:id="364"/>
      <w:r w:rsidR="00E67087" w:rsidRPr="00ED6412">
        <w:rPr>
          <w:rFonts w:ascii="Times New Roman" w:hAnsi="Times New Roman" w:cs="Times New Roman"/>
          <w:color w:val="auto"/>
        </w:rPr>
        <w:t>s</w:t>
      </w:r>
      <w:bookmarkEnd w:id="365"/>
    </w:p>
    <w:p w14:paraId="32DB986E" w14:textId="00BD2382" w:rsidR="00DA1AA5" w:rsidRPr="00ED6412" w:rsidRDefault="00F32E29" w:rsidP="005129C9">
      <w:pPr>
        <w:rPr>
          <w:lang w:eastAsia="en-US"/>
        </w:rPr>
      </w:pPr>
      <w:r w:rsidRPr="00ED6412">
        <w:rPr>
          <w:lang w:eastAsia="en-US"/>
        </w:rPr>
        <w:t xml:space="preserve">In order to build a DEED model </w:t>
      </w:r>
      <w:r w:rsidR="00DB1FBE" w:rsidRPr="00ED6412">
        <w:rPr>
          <w:lang w:eastAsia="en-US"/>
        </w:rPr>
        <w:t>that takes into account</w:t>
      </w:r>
      <w:r w:rsidR="00AF70A4" w:rsidRPr="00ED6412">
        <w:rPr>
          <w:lang w:eastAsia="en-US"/>
        </w:rPr>
        <w:t xml:space="preserve"> the conventional and</w:t>
      </w:r>
      <w:r w:rsidR="00DB63BB" w:rsidRPr="00ED6412">
        <w:rPr>
          <w:lang w:eastAsia="en-US"/>
        </w:rPr>
        <w:t xml:space="preserve"> wind power and ESS</w:t>
      </w:r>
      <w:r w:rsidR="00DB1FBE" w:rsidRPr="00ED6412">
        <w:rPr>
          <w:lang w:eastAsia="en-US"/>
        </w:rPr>
        <w:t>,</w:t>
      </w:r>
      <w:r w:rsidR="00DB63BB" w:rsidRPr="00ED6412">
        <w:rPr>
          <w:lang w:eastAsia="en-US"/>
        </w:rPr>
        <w:t xml:space="preserve"> </w:t>
      </w:r>
      <w:r w:rsidRPr="00ED6412">
        <w:rPr>
          <w:lang w:eastAsia="en-US"/>
        </w:rPr>
        <w:t xml:space="preserve">as in Chapter 5, the </w:t>
      </w:r>
      <w:r w:rsidR="00EA6344" w:rsidRPr="00ED6412">
        <w:rPr>
          <w:lang w:eastAsia="en-US"/>
        </w:rPr>
        <w:t xml:space="preserve">required </w:t>
      </w:r>
      <w:r w:rsidRPr="00ED6412">
        <w:rPr>
          <w:lang w:eastAsia="en-US"/>
        </w:rPr>
        <w:t xml:space="preserve">coefficients </w:t>
      </w:r>
      <w:r w:rsidR="00DA1AA5" w:rsidRPr="00ED6412">
        <w:rPr>
          <w:lang w:eastAsia="en-US"/>
        </w:rPr>
        <w:t>are as follows:</w:t>
      </w:r>
    </w:p>
    <w:p w14:paraId="141898A8" w14:textId="4D77E160" w:rsidR="00EA6344" w:rsidRPr="00ED6412" w:rsidRDefault="00DA1AA5" w:rsidP="0014420C">
      <w:pPr>
        <w:pStyle w:val="ListParagraph"/>
        <w:numPr>
          <w:ilvl w:val="0"/>
          <w:numId w:val="11"/>
        </w:numPr>
        <w:spacing w:line="480" w:lineRule="auto"/>
        <w:ind w:left="714" w:hanging="357"/>
      </w:pPr>
      <w:r w:rsidRPr="00ED6412">
        <w:t>T</w:t>
      </w:r>
      <w:r w:rsidR="00F32E29" w:rsidRPr="00ED6412">
        <w:t>he</w:t>
      </w:r>
      <w:r w:rsidR="00EA6344" w:rsidRPr="00ED6412">
        <w:t xml:space="preserve"> costs functions: </w:t>
      </w:r>
      <w:r w:rsidR="00900CBF" w:rsidRPr="00ED6412">
        <w:t xml:space="preserve">see Equations </w:t>
      </w:r>
      <w:r w:rsidR="00EA6344" w:rsidRPr="00ED6412">
        <w:fldChar w:fldCharType="begin"/>
      </w:r>
      <w:r w:rsidR="00EA6344" w:rsidRPr="00ED6412">
        <w:instrText xml:space="preserve"> REF _Ref496023500 \h  \* MERGEFORMAT </w:instrText>
      </w:r>
      <w:r w:rsidR="00EA6344" w:rsidRPr="00ED6412">
        <w:fldChar w:fldCharType="separate"/>
      </w:r>
      <w:r w:rsidR="00C05E44" w:rsidRPr="00ED6412">
        <w:t>(</w:t>
      </w:r>
      <w:r w:rsidR="00C05E44">
        <w:t>4</w:t>
      </w:r>
      <w:r w:rsidR="00C05E44" w:rsidRPr="00ED6412">
        <w:t>.</w:t>
      </w:r>
      <w:r w:rsidR="00C05E44">
        <w:t>1</w:t>
      </w:r>
      <w:r w:rsidR="00C05E44" w:rsidRPr="00ED6412">
        <w:t>)</w:t>
      </w:r>
      <w:r w:rsidR="00EA6344" w:rsidRPr="00ED6412">
        <w:fldChar w:fldCharType="end"/>
      </w:r>
      <w:r w:rsidR="00EA6344" w:rsidRPr="00ED6412">
        <w:t xml:space="preserve"> to </w:t>
      </w:r>
      <w:r w:rsidR="00EA6344" w:rsidRPr="00ED6412">
        <w:fldChar w:fldCharType="begin"/>
      </w:r>
      <w:r w:rsidR="00EA6344" w:rsidRPr="00ED6412">
        <w:instrText xml:space="preserve"> REF _Ref496023599 \h </w:instrText>
      </w:r>
      <w:r w:rsidR="00A63E2B" w:rsidRPr="00ED6412">
        <w:instrText xml:space="preserve"> \* MERGEFORMAT </w:instrText>
      </w:r>
      <w:r w:rsidR="00EA6344" w:rsidRPr="00ED6412">
        <w:fldChar w:fldCharType="separate"/>
      </w:r>
      <w:r w:rsidR="00C05E44" w:rsidRPr="00ED6412">
        <w:rPr>
          <w:noProof/>
        </w:rPr>
        <w:t>(</w:t>
      </w:r>
      <w:r w:rsidR="00C05E44">
        <w:rPr>
          <w:noProof/>
        </w:rPr>
        <w:t>4</w:t>
      </w:r>
      <w:r w:rsidR="00C05E44" w:rsidRPr="00ED6412">
        <w:rPr>
          <w:noProof/>
        </w:rPr>
        <w:t>.</w:t>
      </w:r>
      <w:r w:rsidR="00C05E44">
        <w:rPr>
          <w:noProof/>
        </w:rPr>
        <w:t>3</w:t>
      </w:r>
      <w:r w:rsidR="00C05E44" w:rsidRPr="00ED6412">
        <w:rPr>
          <w:noProof/>
        </w:rPr>
        <w:t>)</w:t>
      </w:r>
      <w:r w:rsidR="00EA6344" w:rsidRPr="00ED6412">
        <w:fldChar w:fldCharType="end"/>
      </w:r>
      <w:r w:rsidR="00EA6344" w:rsidRPr="00ED6412">
        <w:t xml:space="preserve">, </w:t>
      </w:r>
      <w:r w:rsidR="00EA6344" w:rsidRPr="00ED6412">
        <w:fldChar w:fldCharType="begin"/>
      </w:r>
      <w:r w:rsidR="00EA6344" w:rsidRPr="00ED6412">
        <w:instrText xml:space="preserve"> REF _Ref423883746 \h  \* MERGEFORMAT </w:instrText>
      </w:r>
      <w:r w:rsidR="00EA6344" w:rsidRPr="00ED6412">
        <w:fldChar w:fldCharType="separate"/>
      </w:r>
      <w:r w:rsidR="00C05E44" w:rsidRPr="00ED6412">
        <w:t>(</w:t>
      </w:r>
      <w:r w:rsidR="00C05E44">
        <w:t>5</w:t>
      </w:r>
      <w:r w:rsidR="00C05E44" w:rsidRPr="00ED6412">
        <w:t>.</w:t>
      </w:r>
      <w:r w:rsidR="00C05E44">
        <w:t>1</w:t>
      </w:r>
      <w:r w:rsidR="00C05E44" w:rsidRPr="00ED6412">
        <w:t>)</w:t>
      </w:r>
      <w:r w:rsidR="00EA6344" w:rsidRPr="00ED6412">
        <w:fldChar w:fldCharType="end"/>
      </w:r>
      <w:r w:rsidR="00EA6344" w:rsidRPr="00ED6412">
        <w:t xml:space="preserve"> and </w:t>
      </w:r>
      <w:r w:rsidR="00EA6344" w:rsidRPr="00ED6412">
        <w:fldChar w:fldCharType="begin"/>
      </w:r>
      <w:r w:rsidR="00EA6344" w:rsidRPr="00ED6412">
        <w:instrText xml:space="preserve"> REF _Ref423883756 \h  \* MERGEFORMAT </w:instrText>
      </w:r>
      <w:r w:rsidR="00EA6344" w:rsidRPr="00ED6412">
        <w:fldChar w:fldCharType="separate"/>
      </w:r>
      <w:r w:rsidR="00C05E44" w:rsidRPr="00ED6412">
        <w:t>(</w:t>
      </w:r>
      <w:r w:rsidR="00C05E44">
        <w:t>5</w:t>
      </w:r>
      <w:r w:rsidR="00C05E44" w:rsidRPr="00ED6412">
        <w:t>.</w:t>
      </w:r>
      <w:r w:rsidR="00C05E44">
        <w:t>2</w:t>
      </w:r>
      <w:r w:rsidR="00C05E44" w:rsidRPr="00ED6412">
        <w:t>)</w:t>
      </w:r>
      <w:r w:rsidR="00EA6344" w:rsidRPr="00ED6412">
        <w:fldChar w:fldCharType="end"/>
      </w:r>
    </w:p>
    <w:p w14:paraId="50E0E7E3" w14:textId="0F397E71" w:rsidR="00EA6344" w:rsidRPr="00ED6412" w:rsidRDefault="00EA6344" w:rsidP="0014420C">
      <w:pPr>
        <w:pStyle w:val="ListParagraph"/>
        <w:numPr>
          <w:ilvl w:val="0"/>
          <w:numId w:val="11"/>
        </w:numPr>
        <w:spacing w:line="480" w:lineRule="auto"/>
        <w:ind w:left="714" w:hanging="357"/>
      </w:pPr>
      <w:r w:rsidRPr="00ED6412">
        <w:t xml:space="preserve">The emission functions: </w:t>
      </w:r>
      <w:r w:rsidR="00900CBF" w:rsidRPr="00ED6412">
        <w:t xml:space="preserve">see Equations </w:t>
      </w:r>
      <w:r w:rsidRPr="00ED6412">
        <w:fldChar w:fldCharType="begin"/>
      </w:r>
      <w:r w:rsidRPr="00ED6412">
        <w:instrText xml:space="preserve"> REF _Ref496040484 \h </w:instrText>
      </w:r>
      <w:r w:rsidR="00A63E2B" w:rsidRPr="00ED6412">
        <w:instrText xml:space="preserve"> \* MERGEFORMAT </w:instrText>
      </w:r>
      <w:r w:rsidRPr="00ED6412">
        <w:fldChar w:fldCharType="separate"/>
      </w:r>
      <w:r w:rsidR="00C05E44" w:rsidRPr="00ED6412">
        <w:rPr>
          <w:noProof/>
        </w:rPr>
        <w:t>(</w:t>
      </w:r>
      <w:r w:rsidR="00C05E44">
        <w:rPr>
          <w:noProof/>
        </w:rPr>
        <w:t>4</w:t>
      </w:r>
      <w:r w:rsidR="00C05E44" w:rsidRPr="00ED6412">
        <w:rPr>
          <w:noProof/>
        </w:rPr>
        <w:t>.</w:t>
      </w:r>
      <w:r w:rsidR="00C05E44">
        <w:rPr>
          <w:noProof/>
        </w:rPr>
        <w:t>6</w:t>
      </w:r>
      <w:r w:rsidR="00C05E44" w:rsidRPr="00ED6412">
        <w:rPr>
          <w:noProof/>
        </w:rPr>
        <w:t>)</w:t>
      </w:r>
      <w:r w:rsidRPr="00ED6412">
        <w:fldChar w:fldCharType="end"/>
      </w:r>
      <w:r w:rsidRPr="00ED6412">
        <w:t xml:space="preserve"> to </w:t>
      </w:r>
      <w:r w:rsidRPr="00ED6412">
        <w:fldChar w:fldCharType="begin"/>
      </w:r>
      <w:r w:rsidRPr="00ED6412">
        <w:instrText xml:space="preserve"> REF _Ref496040638 \h </w:instrText>
      </w:r>
      <w:r w:rsidR="00A63E2B" w:rsidRPr="00ED6412">
        <w:instrText xml:space="preserve"> \* MERGEFORMAT </w:instrText>
      </w:r>
      <w:r w:rsidRPr="00ED6412">
        <w:fldChar w:fldCharType="separate"/>
      </w:r>
      <w:r w:rsidR="00C05E44" w:rsidRPr="00ED6412">
        <w:rPr>
          <w:noProof/>
        </w:rPr>
        <w:t>(</w:t>
      </w:r>
      <w:r w:rsidR="00C05E44">
        <w:rPr>
          <w:noProof/>
        </w:rPr>
        <w:t>4</w:t>
      </w:r>
      <w:r w:rsidR="00C05E44" w:rsidRPr="00ED6412">
        <w:rPr>
          <w:noProof/>
        </w:rPr>
        <w:t>.</w:t>
      </w:r>
      <w:r w:rsidR="00C05E44">
        <w:rPr>
          <w:noProof/>
        </w:rPr>
        <w:t>8</w:t>
      </w:r>
      <w:r w:rsidR="00C05E44" w:rsidRPr="00ED6412">
        <w:rPr>
          <w:noProof/>
        </w:rPr>
        <w:t>)</w:t>
      </w:r>
      <w:r w:rsidRPr="00ED6412">
        <w:fldChar w:fldCharType="end"/>
      </w:r>
    </w:p>
    <w:p w14:paraId="6BA5C4AA" w14:textId="741677A3" w:rsidR="00EA6344" w:rsidRPr="00ED6412" w:rsidRDefault="00EA6344" w:rsidP="0014420C">
      <w:pPr>
        <w:pStyle w:val="ListParagraph"/>
        <w:numPr>
          <w:ilvl w:val="0"/>
          <w:numId w:val="11"/>
        </w:numPr>
        <w:spacing w:line="480" w:lineRule="auto"/>
        <w:ind w:left="714" w:hanging="357"/>
      </w:pPr>
      <w:r w:rsidRPr="00ED6412">
        <w:t xml:space="preserve">The constraints of real power in the system: </w:t>
      </w:r>
      <w:r w:rsidR="00900CBF" w:rsidRPr="00ED6412">
        <w:t xml:space="preserve">see </w:t>
      </w:r>
      <w:r w:rsidR="00A66A0A" w:rsidRPr="00ED6412">
        <w:t>Equation</w:t>
      </w:r>
      <w:r w:rsidR="00900CBF" w:rsidRPr="00ED6412">
        <w:t xml:space="preserve"> </w:t>
      </w:r>
      <w:r w:rsidRPr="00ED6412">
        <w:fldChar w:fldCharType="begin"/>
      </w:r>
      <w:r w:rsidRPr="00ED6412">
        <w:instrText xml:space="preserve"> REF _Ref423896971 \h </w:instrText>
      </w:r>
      <w:r w:rsidR="00A63E2B" w:rsidRPr="00ED6412">
        <w:instrText xml:space="preserve"> \* MERGEFORMAT </w:instrText>
      </w:r>
      <w:r w:rsidRPr="00ED6412">
        <w:fldChar w:fldCharType="separate"/>
      </w:r>
      <w:r w:rsidR="00C05E44" w:rsidRPr="00ED6412">
        <w:rPr>
          <w:noProof/>
        </w:rPr>
        <w:t>(</w:t>
      </w:r>
      <w:r w:rsidR="00C05E44">
        <w:rPr>
          <w:noProof/>
        </w:rPr>
        <w:t>5</w:t>
      </w:r>
      <w:r w:rsidR="00C05E44" w:rsidRPr="00ED6412">
        <w:rPr>
          <w:noProof/>
        </w:rPr>
        <w:t>.</w:t>
      </w:r>
      <w:r w:rsidR="00C05E44">
        <w:rPr>
          <w:noProof/>
        </w:rPr>
        <w:t>3</w:t>
      </w:r>
      <w:r w:rsidR="00C05E44" w:rsidRPr="00ED6412">
        <w:rPr>
          <w:noProof/>
        </w:rPr>
        <w:t>)</w:t>
      </w:r>
      <w:r w:rsidRPr="00ED6412">
        <w:fldChar w:fldCharType="end"/>
      </w:r>
    </w:p>
    <w:p w14:paraId="0588A3F1" w14:textId="3BDBDBD9" w:rsidR="00A66A0A" w:rsidRPr="00ED6412" w:rsidRDefault="00A66A0A" w:rsidP="0014420C">
      <w:pPr>
        <w:pStyle w:val="ListParagraph"/>
        <w:numPr>
          <w:ilvl w:val="0"/>
          <w:numId w:val="11"/>
        </w:numPr>
        <w:spacing w:line="480" w:lineRule="auto"/>
        <w:ind w:left="714" w:hanging="357"/>
      </w:pPr>
      <w:r w:rsidRPr="00ED6412">
        <w:t xml:space="preserve">The constraints of generator limit: see Equations </w:t>
      </w:r>
      <w:r w:rsidR="00EA6344" w:rsidRPr="00ED6412">
        <w:fldChar w:fldCharType="begin"/>
      </w:r>
      <w:r w:rsidR="00EA6344" w:rsidRPr="00ED6412">
        <w:instrText xml:space="preserve"> REF _Ref496045769 \h </w:instrText>
      </w:r>
      <w:r w:rsidR="00A63E2B" w:rsidRPr="00ED6412">
        <w:instrText xml:space="preserve"> \* MERGEFORMAT </w:instrText>
      </w:r>
      <w:r w:rsidR="00EA6344" w:rsidRPr="00ED6412">
        <w:fldChar w:fldCharType="separate"/>
      </w:r>
      <w:r w:rsidR="00C05E44" w:rsidRPr="00ED6412">
        <w:rPr>
          <w:noProof/>
        </w:rPr>
        <w:t>(</w:t>
      </w:r>
      <w:r w:rsidR="00C05E44">
        <w:rPr>
          <w:noProof/>
        </w:rPr>
        <w:t>4</w:t>
      </w:r>
      <w:r w:rsidR="00C05E44" w:rsidRPr="00ED6412">
        <w:rPr>
          <w:noProof/>
        </w:rPr>
        <w:t>.</w:t>
      </w:r>
      <w:r w:rsidR="00C05E44">
        <w:rPr>
          <w:noProof/>
        </w:rPr>
        <w:t>10</w:t>
      </w:r>
      <w:r w:rsidR="00C05E44" w:rsidRPr="00ED6412">
        <w:rPr>
          <w:noProof/>
        </w:rPr>
        <w:t>)</w:t>
      </w:r>
      <w:r w:rsidR="00EA6344" w:rsidRPr="00ED6412">
        <w:fldChar w:fldCharType="end"/>
      </w:r>
      <w:r w:rsidRPr="00ED6412">
        <w:t xml:space="preserve"> and </w:t>
      </w:r>
      <w:r w:rsidR="00EA6344" w:rsidRPr="00ED6412">
        <w:fldChar w:fldCharType="begin"/>
      </w:r>
      <w:r w:rsidR="00EA6344" w:rsidRPr="00ED6412">
        <w:instrText xml:space="preserve"> REF _Ref496045772 \h </w:instrText>
      </w:r>
      <w:r w:rsidR="00A63E2B" w:rsidRPr="00ED6412">
        <w:instrText xml:space="preserve"> \* MERGEFORMAT </w:instrText>
      </w:r>
      <w:r w:rsidR="00EA6344" w:rsidRPr="00ED6412">
        <w:fldChar w:fldCharType="separate"/>
      </w:r>
      <w:r w:rsidR="00C05E44" w:rsidRPr="00ED6412">
        <w:rPr>
          <w:noProof/>
        </w:rPr>
        <w:t>(</w:t>
      </w:r>
      <w:r w:rsidR="00C05E44">
        <w:rPr>
          <w:noProof/>
        </w:rPr>
        <w:t>4</w:t>
      </w:r>
      <w:r w:rsidR="00C05E44" w:rsidRPr="00ED6412">
        <w:rPr>
          <w:noProof/>
        </w:rPr>
        <w:t>.</w:t>
      </w:r>
      <w:r w:rsidR="00C05E44">
        <w:rPr>
          <w:noProof/>
        </w:rPr>
        <w:t>11</w:t>
      </w:r>
      <w:r w:rsidR="00C05E44" w:rsidRPr="00ED6412">
        <w:rPr>
          <w:noProof/>
        </w:rPr>
        <w:t>)</w:t>
      </w:r>
      <w:r w:rsidR="00EA6344" w:rsidRPr="00ED6412">
        <w:fldChar w:fldCharType="end"/>
      </w:r>
    </w:p>
    <w:p w14:paraId="2DD6675D" w14:textId="3FAD9650" w:rsidR="00A66A0A" w:rsidRPr="00ED6412" w:rsidRDefault="00A66A0A" w:rsidP="0014420C">
      <w:pPr>
        <w:pStyle w:val="ListParagraph"/>
        <w:numPr>
          <w:ilvl w:val="0"/>
          <w:numId w:val="11"/>
        </w:numPr>
        <w:spacing w:line="480" w:lineRule="auto"/>
        <w:ind w:left="714" w:hanging="357"/>
      </w:pPr>
      <w:r w:rsidRPr="00ED6412">
        <w:t xml:space="preserve">The constraints of ramp rate: see Equation </w:t>
      </w:r>
      <w:r w:rsidR="00EA6344" w:rsidRPr="00ED6412">
        <w:fldChar w:fldCharType="begin"/>
      </w:r>
      <w:r w:rsidR="00EA6344" w:rsidRPr="00ED6412">
        <w:instrText xml:space="preserve"> REF _Ref423897883 \h </w:instrText>
      </w:r>
      <w:r w:rsidR="00A63E2B" w:rsidRPr="00ED6412">
        <w:instrText xml:space="preserve"> \* MERGEFORMAT </w:instrText>
      </w:r>
      <w:r w:rsidR="00EA6344" w:rsidRPr="00ED6412">
        <w:fldChar w:fldCharType="separate"/>
      </w:r>
      <w:r w:rsidR="00C05E44" w:rsidRPr="00ED6412">
        <w:rPr>
          <w:noProof/>
        </w:rPr>
        <w:t>(</w:t>
      </w:r>
      <w:r w:rsidR="00C05E44">
        <w:rPr>
          <w:noProof/>
        </w:rPr>
        <w:t>4</w:t>
      </w:r>
      <w:r w:rsidR="00C05E44" w:rsidRPr="00ED6412">
        <w:rPr>
          <w:noProof/>
        </w:rPr>
        <w:t>.</w:t>
      </w:r>
      <w:r w:rsidR="00C05E44">
        <w:rPr>
          <w:noProof/>
        </w:rPr>
        <w:t>12</w:t>
      </w:r>
      <w:r w:rsidR="00C05E44" w:rsidRPr="00ED6412">
        <w:rPr>
          <w:noProof/>
        </w:rPr>
        <w:t>)</w:t>
      </w:r>
      <w:r w:rsidR="00EA6344" w:rsidRPr="00ED6412">
        <w:fldChar w:fldCharType="end"/>
      </w:r>
    </w:p>
    <w:p w14:paraId="7B6E0463" w14:textId="5DECAFE9" w:rsidR="00A66A0A" w:rsidRPr="00ED6412" w:rsidRDefault="00A66A0A" w:rsidP="0014420C">
      <w:pPr>
        <w:pStyle w:val="ListParagraph"/>
        <w:numPr>
          <w:ilvl w:val="0"/>
          <w:numId w:val="11"/>
        </w:numPr>
        <w:spacing w:line="480" w:lineRule="auto"/>
        <w:ind w:left="714" w:hanging="357"/>
      </w:pPr>
      <w:r w:rsidRPr="00ED6412">
        <w:t xml:space="preserve">The constraints of emission limit: see Equation </w:t>
      </w:r>
      <w:r w:rsidR="00EA6344" w:rsidRPr="00ED6412">
        <w:fldChar w:fldCharType="begin"/>
      </w:r>
      <w:r w:rsidR="00EA6344" w:rsidRPr="00ED6412">
        <w:instrText xml:space="preserve"> REF _Ref496045961 \h </w:instrText>
      </w:r>
      <w:r w:rsidR="00A63E2B" w:rsidRPr="00ED6412">
        <w:instrText xml:space="preserve"> \* MERGEFORMAT </w:instrText>
      </w:r>
      <w:r w:rsidR="00EA6344" w:rsidRPr="00ED6412">
        <w:fldChar w:fldCharType="separate"/>
      </w:r>
      <w:r w:rsidR="00C05E44" w:rsidRPr="00ED6412">
        <w:rPr>
          <w:noProof/>
        </w:rPr>
        <w:t>(</w:t>
      </w:r>
      <w:r w:rsidR="00C05E44">
        <w:rPr>
          <w:noProof/>
        </w:rPr>
        <w:t>4</w:t>
      </w:r>
      <w:r w:rsidR="00C05E44" w:rsidRPr="00ED6412">
        <w:rPr>
          <w:noProof/>
        </w:rPr>
        <w:t>.</w:t>
      </w:r>
      <w:r w:rsidR="00C05E44">
        <w:rPr>
          <w:noProof/>
        </w:rPr>
        <w:t>13</w:t>
      </w:r>
      <w:r w:rsidR="00C05E44" w:rsidRPr="00ED6412">
        <w:rPr>
          <w:noProof/>
        </w:rPr>
        <w:t>)</w:t>
      </w:r>
      <w:r w:rsidR="00EA6344" w:rsidRPr="00ED6412">
        <w:fldChar w:fldCharType="end"/>
      </w:r>
    </w:p>
    <w:p w14:paraId="0DEBDB9B" w14:textId="03A8B82C" w:rsidR="00F5493C" w:rsidRPr="00ED6412" w:rsidRDefault="00900CBF" w:rsidP="0014420C">
      <w:pPr>
        <w:pStyle w:val="ListParagraph"/>
        <w:numPr>
          <w:ilvl w:val="0"/>
          <w:numId w:val="11"/>
        </w:numPr>
        <w:spacing w:line="480" w:lineRule="auto"/>
        <w:ind w:left="714" w:hanging="357"/>
      </w:pPr>
      <w:r w:rsidRPr="00ED6412">
        <w:t xml:space="preserve">The </w:t>
      </w:r>
      <w:r w:rsidR="00812353" w:rsidRPr="00ED6412">
        <w:t>energy conservation</w:t>
      </w:r>
      <w:r w:rsidRPr="00ED6412">
        <w:t>:</w:t>
      </w:r>
      <w:r w:rsidR="00541A87" w:rsidRPr="00ED6412">
        <w:t xml:space="preserve"> shown in Equations </w:t>
      </w:r>
      <w:r w:rsidR="0018483A" w:rsidRPr="00ED6412">
        <w:fldChar w:fldCharType="begin"/>
      </w:r>
      <w:r w:rsidR="0018483A" w:rsidRPr="00ED6412">
        <w:instrText xml:space="preserve"> REF _Ref500259626 \h </w:instrText>
      </w:r>
      <w:r w:rsidR="00EA6344" w:rsidRPr="00ED6412">
        <w:instrText xml:space="preserve"> \* MERGEFORMAT </w:instrText>
      </w:r>
      <w:r w:rsidR="0018483A" w:rsidRPr="00ED6412">
        <w:fldChar w:fldCharType="separate"/>
      </w:r>
      <w:r w:rsidR="00C05E44" w:rsidRPr="00ED6412">
        <w:t>(</w:t>
      </w:r>
      <w:r w:rsidR="00C05E44">
        <w:t>5</w:t>
      </w:r>
      <w:r w:rsidR="00C05E44" w:rsidRPr="00ED6412">
        <w:t>.</w:t>
      </w:r>
      <w:r w:rsidR="00C05E44">
        <w:t>4</w:t>
      </w:r>
      <w:r w:rsidR="00C05E44" w:rsidRPr="00ED6412">
        <w:t>)</w:t>
      </w:r>
      <w:r w:rsidR="0018483A" w:rsidRPr="00ED6412">
        <w:fldChar w:fldCharType="end"/>
      </w:r>
      <w:r w:rsidR="0018483A" w:rsidRPr="00ED6412">
        <w:t xml:space="preserve"> to </w:t>
      </w:r>
      <w:r w:rsidR="0018483A" w:rsidRPr="00ED6412">
        <w:fldChar w:fldCharType="begin"/>
      </w:r>
      <w:r w:rsidR="0018483A" w:rsidRPr="00ED6412">
        <w:instrText xml:space="preserve"> REF _Ref500259630 \h </w:instrText>
      </w:r>
      <w:r w:rsidR="00EA6344" w:rsidRPr="00ED6412">
        <w:instrText xml:space="preserve"> \* MERGEFORMAT </w:instrText>
      </w:r>
      <w:r w:rsidR="0018483A" w:rsidRPr="00ED6412">
        <w:fldChar w:fldCharType="separate"/>
      </w:r>
      <w:r w:rsidR="00C05E44" w:rsidRPr="00ED6412">
        <w:t>(</w:t>
      </w:r>
      <w:r w:rsidR="00C05E44">
        <w:t>5</w:t>
      </w:r>
      <w:r w:rsidR="00C05E44" w:rsidRPr="00ED6412">
        <w:t>.</w:t>
      </w:r>
      <w:r w:rsidR="00C05E44">
        <w:t>9</w:t>
      </w:r>
      <w:r w:rsidR="00C05E44" w:rsidRPr="00ED6412">
        <w:t>)</w:t>
      </w:r>
      <w:r w:rsidR="0018483A" w:rsidRPr="00ED6412">
        <w:fldChar w:fldCharType="end"/>
      </w:r>
    </w:p>
    <w:p w14:paraId="3B197A1D" w14:textId="17D2C0AD" w:rsidR="00AB6DF5" w:rsidRPr="00ED6412" w:rsidRDefault="00AF70A4" w:rsidP="00AB6DF5">
      <w:r w:rsidRPr="00ED6412">
        <w:t>The</w:t>
      </w:r>
      <w:r w:rsidR="00BA0569" w:rsidRPr="00ED6412">
        <w:t>se</w:t>
      </w:r>
      <w:r w:rsidRPr="00ED6412">
        <w:t xml:space="preserve"> e</w:t>
      </w:r>
      <w:r w:rsidR="00AB6DF5" w:rsidRPr="00ED6412">
        <w:t xml:space="preserve">quations are reproduced in </w:t>
      </w:r>
      <w:r w:rsidR="00AB6DF5" w:rsidRPr="00ED6412">
        <w:fldChar w:fldCharType="begin"/>
      </w:r>
      <w:r w:rsidR="00AB6DF5" w:rsidRPr="00ED6412">
        <w:instrText xml:space="preserve"> REF _Ref502961342 \h </w:instrText>
      </w:r>
      <w:r w:rsidR="00A63E2B" w:rsidRPr="00ED6412">
        <w:instrText xml:space="preserve"> \* MERGEFORMAT </w:instrText>
      </w:r>
      <w:r w:rsidR="00AB6DF5" w:rsidRPr="00ED6412">
        <w:fldChar w:fldCharType="separate"/>
      </w:r>
      <w:r w:rsidR="00C05E44" w:rsidRPr="00ED6412">
        <w:t xml:space="preserve">Table </w:t>
      </w:r>
      <w:r w:rsidR="00C05E44">
        <w:rPr>
          <w:noProof/>
        </w:rPr>
        <w:t>6</w:t>
      </w:r>
      <w:r w:rsidR="00C05E44" w:rsidRPr="00ED6412">
        <w:rPr>
          <w:noProof/>
        </w:rPr>
        <w:t>.</w:t>
      </w:r>
      <w:r w:rsidR="00C05E44">
        <w:rPr>
          <w:noProof/>
        </w:rPr>
        <w:t>1</w:t>
      </w:r>
      <w:r w:rsidR="00AB6DF5" w:rsidRPr="00ED6412">
        <w:fldChar w:fldCharType="end"/>
      </w:r>
      <w:r w:rsidR="00AB6DF5" w:rsidRPr="00ED6412">
        <w:t xml:space="preserve"> in order to make the thesis more readable.</w:t>
      </w:r>
    </w:p>
    <w:p w14:paraId="06B47859" w14:textId="13F99D48" w:rsidR="00D73447" w:rsidRPr="00ED6412" w:rsidRDefault="00D73447" w:rsidP="00AB6DF5">
      <w:pPr>
        <w:rPr>
          <w:lang w:eastAsia="en-US"/>
        </w:rPr>
      </w:pPr>
      <w:r w:rsidRPr="00ED6412">
        <w:rPr>
          <w:lang w:eastAsia="en-US"/>
        </w:rPr>
        <w:t>Thus, this section processes and modifies the required input data from the raw experimental data for the proposed DEED model.</w:t>
      </w:r>
    </w:p>
    <w:p w14:paraId="71C886B3" w14:textId="33DE1A16" w:rsidR="00D73447" w:rsidRPr="00ED6412" w:rsidRDefault="00D73447" w:rsidP="00D73447">
      <w:pPr>
        <w:pStyle w:val="Heading3"/>
      </w:pPr>
      <w:bookmarkStart w:id="366" w:name="_Ref499466312"/>
      <w:bookmarkStart w:id="367" w:name="_Toc523347842"/>
      <w:r w:rsidRPr="00ED6412">
        <w:t>Conventional power</w:t>
      </w:r>
      <w:bookmarkEnd w:id="366"/>
      <w:bookmarkEnd w:id="367"/>
    </w:p>
    <w:p w14:paraId="6A139FF5" w14:textId="1EF03456" w:rsidR="00D73447" w:rsidRPr="00ED6412" w:rsidRDefault="00D73447" w:rsidP="00AB6DF5">
      <w:r w:rsidRPr="00ED6412">
        <w:rPr>
          <w:lang w:eastAsia="en-US"/>
        </w:rPr>
        <w:t xml:space="preserve">The conventional generators applied to this proposed DEED model are typical of the type of coal-fired generators supplied by the </w:t>
      </w:r>
      <w:r w:rsidRPr="00ED6412">
        <w:t xml:space="preserve">Tianjin Huaneng Yangliuqing Co-generation LLC </w:t>
      </w:r>
      <w:r w:rsidRPr="00ED6412">
        <w:fldChar w:fldCharType="begin"/>
      </w:r>
      <w:r w:rsidR="000201C4">
        <w:instrText xml:space="preserve"> ADDIN EN.CITE &lt;EndNote&gt;&lt;Cite ExcludeYear="1"&gt;&lt;Author&gt;LLC&lt;/Author&gt;&lt;RecNum&gt;374&lt;/RecNum&gt;&lt;DisplayText&gt;[233]&lt;/DisplayText&gt;&lt;record&gt;&lt;rec-number&gt;374&lt;/rec-number&gt;&lt;foreign-keys&gt;&lt;key app="EN" db-id="wat2z5xv39zx9lefev2vrzeifd9dzfzsx50x" timestamp="0"&gt;374&lt;/key&gt;&lt;/foreign-keys&gt;&lt;ref-type name="Report"&gt;27&lt;/ref-type&gt;&lt;contributors&gt;&lt;authors&gt;&lt;author&gt;Tianjin Huaneng Yangliuqing Co-generation LLC&lt;/author&gt;&lt;/authors&gt;&lt;/contributors&gt;&lt;titles&gt;&lt;title&gt;Data sheet of coal generator in Tianjin Huaneng Yangliuqing Co-generation LLC&lt;/title&gt;&lt;/titles&gt;&lt;dates&gt;&lt;/dates&gt;&lt;urls&gt;&lt;/urls&gt;&lt;/record&gt;&lt;/Cite&gt;&lt;/EndNote&gt;</w:instrText>
      </w:r>
      <w:r w:rsidRPr="00ED6412">
        <w:fldChar w:fldCharType="separate"/>
      </w:r>
      <w:r w:rsidR="000201C4">
        <w:rPr>
          <w:noProof/>
        </w:rPr>
        <w:t>[</w:t>
      </w:r>
      <w:hyperlink w:anchor="_ENREF_233" w:tooltip="LLC,  #374" w:history="1">
        <w:r w:rsidR="00213BF8">
          <w:rPr>
            <w:noProof/>
          </w:rPr>
          <w:t>233</w:t>
        </w:r>
      </w:hyperlink>
      <w:r w:rsidR="000201C4">
        <w:rPr>
          <w:noProof/>
        </w:rPr>
        <w:t>]</w:t>
      </w:r>
      <w:r w:rsidRPr="00ED6412">
        <w:fldChar w:fldCharType="end"/>
      </w:r>
      <w:r w:rsidRPr="00ED6412">
        <w:t xml:space="preserve">. The constraints of the power output limit and ramp rate of the generators are given in the section. Moreover, the fuel cost and the emission function is fitted to the experimental data. </w:t>
      </w:r>
    </w:p>
    <w:p w14:paraId="71FB0A32" w14:textId="1E9FBF25" w:rsidR="00AB6DF5" w:rsidRPr="00ED6412" w:rsidRDefault="00AB6DF5" w:rsidP="00AB6DF5">
      <w:pPr>
        <w:pStyle w:val="Caption"/>
        <w:keepNext/>
        <w:jc w:val="left"/>
      </w:pPr>
      <w:bookmarkStart w:id="368" w:name="_Ref502961342"/>
      <w:bookmarkStart w:id="369" w:name="_Toc523347939"/>
      <w:r w:rsidRPr="00ED6412">
        <w:lastRenderedPageBreak/>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6</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1</w:t>
      </w:r>
      <w:r w:rsidR="001041A1">
        <w:rPr>
          <w:noProof/>
        </w:rPr>
        <w:fldChar w:fldCharType="end"/>
      </w:r>
      <w:bookmarkEnd w:id="368"/>
      <w:r w:rsidRPr="00ED6412">
        <w:t xml:space="preserve"> Objectives and constraints equations of Chapter 5.</w:t>
      </w:r>
      <w:bookmarkEnd w:id="369"/>
    </w:p>
    <w:tbl>
      <w:tblPr>
        <w:tblStyle w:val="PlainTable21"/>
        <w:tblW w:w="5000" w:type="pct"/>
        <w:tblLayout w:type="fixed"/>
        <w:tblLook w:val="0600" w:firstRow="0" w:lastRow="0" w:firstColumn="0" w:lastColumn="0" w:noHBand="1" w:noVBand="1"/>
      </w:tblPr>
      <w:tblGrid>
        <w:gridCol w:w="1843"/>
        <w:gridCol w:w="5296"/>
        <w:gridCol w:w="797"/>
      </w:tblGrid>
      <w:tr w:rsidR="00A53152" w:rsidRPr="00ED6412" w14:paraId="0661700C" w14:textId="77777777" w:rsidTr="00100417">
        <w:tc>
          <w:tcPr>
            <w:tcW w:w="1161" w:type="pct"/>
          </w:tcPr>
          <w:p w14:paraId="3CD76EF1" w14:textId="0BA00B89" w:rsidR="008661E5" w:rsidRPr="00ED6412" w:rsidRDefault="008661E5" w:rsidP="00100417">
            <w:pPr>
              <w:spacing w:line="360" w:lineRule="auto"/>
              <w:jc w:val="left"/>
            </w:pPr>
            <w:r w:rsidRPr="00ED6412">
              <w:t>Fuel costs objective</w:t>
            </w:r>
          </w:p>
        </w:tc>
        <w:tc>
          <w:tcPr>
            <w:tcW w:w="3337" w:type="pct"/>
            <w:vAlign w:val="center"/>
          </w:tcPr>
          <w:p w14:paraId="5B6E8067" w14:textId="7E096045" w:rsidR="008661E5" w:rsidRPr="00ED6412" w:rsidRDefault="008568D1" w:rsidP="00D474A6">
            <w:pPr>
              <w:spacing w:line="360" w:lineRule="auto"/>
              <w:jc w:val="right"/>
            </w:pPr>
            <m:oMathPara>
              <m:oMath>
                <m:func>
                  <m:funcPr>
                    <m:ctrlPr>
                      <w:rPr>
                        <w:rFonts w:ascii="Cambria Math" w:hAnsi="Cambria Math"/>
                        <w:i/>
                      </w:rPr>
                    </m:ctrlPr>
                  </m:funcPr>
                  <m:fName>
                    <m:r>
                      <m:rPr>
                        <m:sty m:val="p"/>
                      </m:rPr>
                      <w:rPr>
                        <w:rFonts w:ascii="Cambria Math" w:hAnsi="Cambria Math"/>
                      </w:rPr>
                      <m:t>min</m:t>
                    </m:r>
                  </m:fName>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C</m:t>
                                </m:r>
                              </m:e>
                              <m:sub>
                                <m:r>
                                  <m:rPr>
                                    <m:sty m:val="p"/>
                                  </m:rPr>
                                  <w:rPr>
                                    <w:rFonts w:ascii="Cambria Math" w:hAnsi="Cambria Math"/>
                                  </w:rPr>
                                  <m:t>P,i</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d>
                            <m:r>
                              <w:rPr>
                                <w:rFonts w:ascii="Cambria Math" w:hAnsi="Cambria Math"/>
                              </w:rPr>
                              <m:t>+</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Sup>
                              <m:sSubSupPr>
                                <m:ctrlPr>
                                  <w:rPr>
                                    <w:rFonts w:ascii="Cambria Math" w:hAnsi="Cambria Math"/>
                                  </w:rPr>
                                </m:ctrlPr>
                              </m:sSubSupPr>
                              <m:e>
                                <m:r>
                                  <w:rPr>
                                    <w:rFonts w:ascii="Cambria Math" w:hAnsi="Cambria Math"/>
                                  </w:rPr>
                                  <m:t>C</m:t>
                                </m:r>
                              </m:e>
                              <m:sub>
                                <m:r>
                                  <m:rPr>
                                    <m:sty m:val="p"/>
                                  </m:rPr>
                                  <w:rPr>
                                    <w:rFonts w:ascii="Cambria Math" w:hAnsi="Cambria Math"/>
                                  </w:rPr>
                                  <m:t>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e>
                            </m:d>
                          </m:e>
                        </m:nary>
                      </m:e>
                    </m:nary>
                  </m:e>
                </m:func>
                <m:r>
                  <m:rPr>
                    <m:sty m:val="p"/>
                  </m:rPr>
                  <w:rPr>
                    <w:rFonts w:ascii="Cambria Math" w:hAnsi="Cambria Math"/>
                  </w:rPr>
                  <w:br/>
                </m:r>
              </m:oMath>
              <m:oMath>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Sup>
                      <m:sSubSupPr>
                        <m:ctrlPr>
                          <w:rPr>
                            <w:rFonts w:ascii="Cambria Math" w:hAnsi="Cambria Math"/>
                          </w:rPr>
                        </m:ctrlPr>
                      </m:sSubSupPr>
                      <m:e>
                        <m:r>
                          <w:rPr>
                            <w:rFonts w:ascii="Cambria Math" w:hAnsi="Cambria Math"/>
                          </w:rPr>
                          <m:t>C</m:t>
                        </m:r>
                      </m:e>
                      <m:sub>
                        <m:r>
                          <m:rPr>
                            <m:sty m:val="p"/>
                          </m:rPr>
                          <w:rPr>
                            <w:rFonts w:ascii="Cambria Math" w:hAnsi="Cambria Math"/>
                          </w:rPr>
                          <m:t>O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e>
                    </m:d>
                    <m:r>
                      <w:rPr>
                        <w:rFonts w:ascii="Cambria Math" w:hAnsi="Cambria Math"/>
                      </w:rPr>
                      <m:t>+</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Sup>
                      <m:sSubSupPr>
                        <m:ctrlPr>
                          <w:rPr>
                            <w:rFonts w:ascii="Cambria Math" w:hAnsi="Cambria Math"/>
                          </w:rPr>
                        </m:ctrlPr>
                      </m:sSubSupPr>
                      <m:e>
                        <m:r>
                          <w:rPr>
                            <w:rFonts w:ascii="Cambria Math" w:hAnsi="Cambria Math"/>
                          </w:rPr>
                          <m:t>C</m:t>
                        </m:r>
                      </m:e>
                      <m:sub>
                        <m:r>
                          <m:rPr>
                            <m:sty m:val="p"/>
                          </m:rPr>
                          <w:rPr>
                            <w:rFonts w:ascii="Cambria Math" w:hAnsi="Cambria Math"/>
                          </w:rPr>
                          <m:t>U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e>
                    </m:d>
                  </m:e>
                </m:nary>
                <m:r>
                  <w:rPr>
                    <w:rFonts w:ascii="Cambria Math" w:hAnsi="Cambria Math"/>
                  </w:rPr>
                  <m:t>]</m:t>
                </m:r>
              </m:oMath>
            </m:oMathPara>
          </w:p>
        </w:tc>
        <w:tc>
          <w:tcPr>
            <w:tcW w:w="502" w:type="pct"/>
            <w:vAlign w:val="center"/>
          </w:tcPr>
          <w:p w14:paraId="3940CF67" w14:textId="032650C7" w:rsidR="008661E5" w:rsidRPr="00ED6412" w:rsidRDefault="008661E5" w:rsidP="008661E5">
            <w:pPr>
              <w:spacing w:line="360" w:lineRule="auto"/>
              <w:jc w:val="right"/>
            </w:pPr>
            <w:r w:rsidRPr="00ED6412">
              <w:fldChar w:fldCharType="begin"/>
            </w:r>
            <w:r w:rsidRPr="00ED6412">
              <w:instrText xml:space="preserve"> REF _Ref496023500 \h  \* MERGEFORMAT </w:instrText>
            </w:r>
            <w:r w:rsidRPr="00ED6412">
              <w:fldChar w:fldCharType="separate"/>
            </w:r>
            <w:r w:rsidR="00C05E44" w:rsidRPr="00ED6412">
              <w:t>(</w:t>
            </w:r>
            <w:r w:rsidR="00C05E44">
              <w:rPr>
                <w:noProof/>
              </w:rPr>
              <w:t>4</w:t>
            </w:r>
            <w:r w:rsidR="00C05E44" w:rsidRPr="00ED6412">
              <w:rPr>
                <w:noProof/>
              </w:rPr>
              <w:t>.</w:t>
            </w:r>
            <w:r w:rsidR="00C05E44">
              <w:rPr>
                <w:noProof/>
              </w:rPr>
              <w:t>1</w:t>
            </w:r>
            <w:r w:rsidR="00C05E44" w:rsidRPr="00ED6412">
              <w:t>)</w:t>
            </w:r>
            <w:r w:rsidRPr="00ED6412">
              <w:fldChar w:fldCharType="end"/>
            </w:r>
          </w:p>
        </w:tc>
      </w:tr>
      <w:tr w:rsidR="00A53152" w:rsidRPr="00ED6412" w14:paraId="07F727D8" w14:textId="77777777" w:rsidTr="00100417">
        <w:trPr>
          <w:trHeight w:val="782"/>
        </w:trPr>
        <w:tc>
          <w:tcPr>
            <w:tcW w:w="1161" w:type="pct"/>
          </w:tcPr>
          <w:p w14:paraId="23DF6785" w14:textId="15E72B57" w:rsidR="008661E5" w:rsidRPr="00ED6412" w:rsidRDefault="008661E5" w:rsidP="00100417">
            <w:pPr>
              <w:spacing w:line="360" w:lineRule="auto"/>
              <w:jc w:val="left"/>
            </w:pPr>
            <w:r w:rsidRPr="00ED6412">
              <w:t>Conventional costs</w:t>
            </w:r>
          </w:p>
        </w:tc>
        <w:tc>
          <w:tcPr>
            <w:tcW w:w="3337" w:type="pct"/>
            <w:vAlign w:val="center"/>
          </w:tcPr>
          <w:p w14:paraId="631436BA" w14:textId="66F94375" w:rsidR="008661E5" w:rsidRPr="00ED6412" w:rsidRDefault="008568D1" w:rsidP="008661E5">
            <w:pPr>
              <w:spacing w:line="360" w:lineRule="auto"/>
              <w:jc w:val="right"/>
            </w:pPr>
            <m:oMathPara>
              <m:oMath>
                <m:sSubSup>
                  <m:sSubSupPr>
                    <m:ctrlPr>
                      <w:rPr>
                        <w:rFonts w:ascii="Cambria Math" w:hAnsi="Cambria Math"/>
                      </w:rPr>
                    </m:ctrlPr>
                  </m:sSubSupPr>
                  <m:e>
                    <m:r>
                      <w:rPr>
                        <w:rFonts w:ascii="Cambria Math" w:hAnsi="Cambria Math"/>
                      </w:rPr>
                      <m:t>C</m:t>
                    </m:r>
                  </m:e>
                  <m:sub>
                    <m:r>
                      <m:rPr>
                        <m:sty m:val="p"/>
                      </m:rPr>
                      <w:rPr>
                        <w:rFonts w:ascii="Cambria Math" w:hAnsi="Cambria Math"/>
                      </w:rPr>
                      <m:t>P,i</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d>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i</m:t>
                    </m:r>
                  </m:sub>
                </m:sSub>
                <m:sSup>
                  <m:sSupPr>
                    <m:ctrlPr>
                      <w:rPr>
                        <w:rFonts w:ascii="Cambria Math" w:hAnsi="Cambria Math"/>
                      </w:rPr>
                    </m:ctrlPr>
                  </m:sSupPr>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sup>
                    <m:r>
                      <m:rPr>
                        <m:sty m:val="p"/>
                      </m:rPr>
                      <w:rPr>
                        <w:rFonts w:ascii="Cambria Math" w:hAnsi="Cambria Math"/>
                      </w:rPr>
                      <m:t>3</m:t>
                    </m:r>
                  </m:sup>
                </m:sSup>
                <m: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sSup>
                  <m:sSupPr>
                    <m:ctrlPr>
                      <w:rPr>
                        <w:rFonts w:ascii="Cambria Math" w:hAnsi="Cambria Math"/>
                      </w:rPr>
                    </m:ctrlPr>
                  </m:sSupPr>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sup>
                    <m:r>
                      <m:rPr>
                        <m:sty m:val="p"/>
                      </m:rP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i</m:t>
                    </m:r>
                  </m:sub>
                </m:sSub>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i</m:t>
                    </m:r>
                  </m:sub>
                </m:sSub>
              </m:oMath>
            </m:oMathPara>
          </w:p>
        </w:tc>
        <w:tc>
          <w:tcPr>
            <w:tcW w:w="502" w:type="pct"/>
            <w:vAlign w:val="center"/>
          </w:tcPr>
          <w:p w14:paraId="19846A85" w14:textId="7AE02335" w:rsidR="008661E5" w:rsidRPr="00ED6412" w:rsidRDefault="008661E5" w:rsidP="008661E5">
            <w:pPr>
              <w:spacing w:line="360" w:lineRule="auto"/>
              <w:jc w:val="right"/>
            </w:pPr>
            <w:r w:rsidRPr="00ED6412">
              <w:fldChar w:fldCharType="begin"/>
            </w:r>
            <w:r w:rsidRPr="00ED6412">
              <w:instrText xml:space="preserve"> REF _Ref496023594 \h  \* MERGEFORMAT </w:instrText>
            </w:r>
            <w:r w:rsidRPr="00ED6412">
              <w:fldChar w:fldCharType="separate"/>
            </w:r>
            <w:r w:rsidR="00C05E44" w:rsidRPr="00ED6412">
              <w:t>(</w:t>
            </w:r>
            <w:r w:rsidR="00C05E44">
              <w:rPr>
                <w:noProof/>
              </w:rPr>
              <w:t>4</w:t>
            </w:r>
            <w:r w:rsidR="00C05E44" w:rsidRPr="00ED6412">
              <w:rPr>
                <w:noProof/>
              </w:rPr>
              <w:t>.</w:t>
            </w:r>
            <w:r w:rsidR="00C05E44">
              <w:rPr>
                <w:noProof/>
              </w:rPr>
              <w:t>2</w:t>
            </w:r>
            <w:r w:rsidR="00C05E44" w:rsidRPr="00ED6412">
              <w:t>)</w:t>
            </w:r>
            <w:r w:rsidRPr="00ED6412">
              <w:fldChar w:fldCharType="end"/>
            </w:r>
          </w:p>
        </w:tc>
      </w:tr>
      <w:tr w:rsidR="00A53152" w:rsidRPr="00ED6412" w14:paraId="48617184" w14:textId="77777777" w:rsidTr="00100417">
        <w:trPr>
          <w:trHeight w:val="782"/>
        </w:trPr>
        <w:tc>
          <w:tcPr>
            <w:tcW w:w="1161" w:type="pct"/>
          </w:tcPr>
          <w:p w14:paraId="42C5BDBE" w14:textId="607659CB" w:rsidR="008661E5" w:rsidRPr="00ED6412" w:rsidRDefault="008661E5" w:rsidP="00100417">
            <w:pPr>
              <w:spacing w:line="360" w:lineRule="auto"/>
              <w:jc w:val="left"/>
            </w:pPr>
            <w:r w:rsidRPr="00ED6412">
              <w:t>Scheduled wind power costs</w:t>
            </w:r>
          </w:p>
        </w:tc>
        <w:tc>
          <w:tcPr>
            <w:tcW w:w="3337" w:type="pct"/>
            <w:vAlign w:val="center"/>
          </w:tcPr>
          <w:p w14:paraId="2FC02D70" w14:textId="5865ADE7" w:rsidR="008661E5" w:rsidRPr="00ED6412" w:rsidRDefault="008568D1" w:rsidP="008661E5">
            <w:pPr>
              <w:spacing w:line="360" w:lineRule="auto"/>
              <w:jc w:val="right"/>
            </w:pPr>
            <m:oMathPara>
              <m:oMath>
                <m:sSubSup>
                  <m:sSubSupPr>
                    <m:ctrlPr>
                      <w:rPr>
                        <w:rFonts w:ascii="Cambria Math" w:hAnsi="Cambria Math"/>
                      </w:rPr>
                    </m:ctrlPr>
                  </m:sSubSupPr>
                  <m:e>
                    <m:r>
                      <w:rPr>
                        <w:rFonts w:ascii="Cambria Math" w:hAnsi="Cambria Math"/>
                      </w:rPr>
                      <m:t>C</m:t>
                    </m:r>
                  </m:e>
                  <m:sub>
                    <m:r>
                      <m:rPr>
                        <m:sty m:val="p"/>
                      </m:rPr>
                      <w:rPr>
                        <w:rFonts w:ascii="Cambria Math" w:hAnsi="Cambria Math"/>
                      </w:rPr>
                      <m:t>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e>
                </m:d>
                <m: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j</m:t>
                    </m:r>
                  </m:sub>
                </m:sSub>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oMath>
            </m:oMathPara>
          </w:p>
        </w:tc>
        <w:tc>
          <w:tcPr>
            <w:tcW w:w="502" w:type="pct"/>
            <w:vAlign w:val="center"/>
          </w:tcPr>
          <w:p w14:paraId="7A9BDC5A" w14:textId="1B16CB43" w:rsidR="008661E5" w:rsidRPr="00ED6412" w:rsidRDefault="008661E5" w:rsidP="008661E5">
            <w:pPr>
              <w:spacing w:line="360" w:lineRule="auto"/>
              <w:jc w:val="right"/>
            </w:pPr>
            <w:r w:rsidRPr="00ED6412">
              <w:rPr>
                <w:noProof/>
              </w:rPr>
              <w:fldChar w:fldCharType="begin"/>
            </w:r>
            <w:r w:rsidRPr="00ED6412">
              <w:instrText xml:space="preserve"> REF _Ref496023599 \h </w:instrText>
            </w:r>
            <w:r w:rsidRPr="00ED6412">
              <w:rPr>
                <w:noProof/>
              </w:rPr>
              <w:instrText xml:space="preserve"> \* MERGEFORMAT </w:instrText>
            </w:r>
            <w:r w:rsidRPr="00ED6412">
              <w:rPr>
                <w:noProof/>
              </w:rPr>
            </w:r>
            <w:r w:rsidRPr="00ED6412">
              <w:rPr>
                <w:noProof/>
              </w:rPr>
              <w:fldChar w:fldCharType="separate"/>
            </w:r>
            <w:r w:rsidR="00C05E44" w:rsidRPr="00ED6412">
              <w:rPr>
                <w:noProof/>
              </w:rPr>
              <w:t>(</w:t>
            </w:r>
            <w:r w:rsidR="00C05E44">
              <w:rPr>
                <w:noProof/>
              </w:rPr>
              <w:t>4</w:t>
            </w:r>
            <w:r w:rsidR="00C05E44" w:rsidRPr="00ED6412">
              <w:rPr>
                <w:noProof/>
              </w:rPr>
              <w:t>.</w:t>
            </w:r>
            <w:r w:rsidR="00C05E44">
              <w:rPr>
                <w:noProof/>
              </w:rPr>
              <w:t>3</w:t>
            </w:r>
            <w:r w:rsidR="00C05E44" w:rsidRPr="00ED6412">
              <w:rPr>
                <w:noProof/>
              </w:rPr>
              <w:t>)</w:t>
            </w:r>
            <w:r w:rsidRPr="00ED6412">
              <w:rPr>
                <w:noProof/>
              </w:rPr>
              <w:fldChar w:fldCharType="end"/>
            </w:r>
          </w:p>
        </w:tc>
      </w:tr>
      <w:tr w:rsidR="00A53152" w:rsidRPr="00ED6412" w14:paraId="2A3CC00A" w14:textId="77777777" w:rsidTr="00100417">
        <w:tc>
          <w:tcPr>
            <w:tcW w:w="1161" w:type="pct"/>
          </w:tcPr>
          <w:p w14:paraId="08271EF6" w14:textId="29E2CBD0" w:rsidR="008661E5" w:rsidRPr="00ED6412" w:rsidRDefault="00796846" w:rsidP="00100417">
            <w:pPr>
              <w:spacing w:line="360" w:lineRule="auto"/>
              <w:jc w:val="left"/>
            </w:pPr>
            <w:r w:rsidRPr="00ED6412">
              <w:t>Overestimation wind power costs</w:t>
            </w:r>
          </w:p>
        </w:tc>
        <w:tc>
          <w:tcPr>
            <w:tcW w:w="3337" w:type="pct"/>
            <w:vAlign w:val="center"/>
          </w:tcPr>
          <w:p w14:paraId="4CAEE6DA" w14:textId="684E6110" w:rsidR="008661E5" w:rsidRPr="00ED6412" w:rsidRDefault="008568D1" w:rsidP="001E6925">
            <w:pPr>
              <w:spacing w:line="360" w:lineRule="auto"/>
              <w:jc w:val="left"/>
            </w:pPr>
            <m:oMathPara>
              <m:oMath>
                <m:sSubSup>
                  <m:sSubSupPr>
                    <m:ctrlPr>
                      <w:rPr>
                        <w:rFonts w:ascii="Cambria Math" w:hAnsi="Cambria Math"/>
                      </w:rPr>
                    </m:ctrlPr>
                  </m:sSubSupPr>
                  <m:e>
                    <m:r>
                      <w:rPr>
                        <w:rFonts w:ascii="Cambria Math" w:hAnsi="Cambria Math"/>
                      </w:rPr>
                      <m:t>C</m:t>
                    </m:r>
                  </m:e>
                  <m:sub>
                    <m:r>
                      <m:rPr>
                        <m:sty m:val="p"/>
                      </m:rPr>
                      <w:rPr>
                        <w:rFonts w:ascii="Cambria Math" w:hAnsi="Cambria Math"/>
                      </w:rPr>
                      <m:t>O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e>
                </m:d>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O,j</m:t>
                    </m:r>
                  </m:sub>
                </m:sSub>
                <m:r>
                  <w:rPr>
                    <w:rFonts w:ascii="Cambria Math" w:hAnsi="Cambria Math"/>
                  </w:rPr>
                  <m:t>×</m:t>
                </m:r>
                <m:d>
                  <m:dPr>
                    <m:ctrlPr>
                      <w:rPr>
                        <w:rFonts w:ascii="Cambria Math" w:hAnsi="Cambria Math"/>
                        <w:i/>
                      </w:rPr>
                    </m:ctrlPr>
                  </m:dPr>
                  <m:e>
                    <m:eqArr>
                      <m:eqArrPr>
                        <m:ctrlPr>
                          <w:rPr>
                            <w:rFonts w:ascii="Cambria Math" w:hAnsi="Cambria Math"/>
                            <w:i/>
                          </w:rPr>
                        </m:ctrlPr>
                      </m:eqArrPr>
                      <m:e>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w</m:t>
                                </m:r>
                              </m:e>
                              <m:sub>
                                <m:r>
                                  <m:rPr>
                                    <m:sty m:val="p"/>
                                  </m:rPr>
                                  <w:rPr>
                                    <w:rFonts w:ascii="Cambria Math" w:hAnsi="Cambria Math"/>
                                  </w:rPr>
                                  <m:t>j</m:t>
                                </m:r>
                              </m:sub>
                            </m:sSub>
                          </m:sup>
                          <m:e>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r>
                                  <w:rPr>
                                    <w:rFonts w:ascii="Cambria Math" w:hAnsi="Cambria Math"/>
                                  </w:rPr>
                                  <m:t>-</m:t>
                                </m:r>
                                <m:sSup>
                                  <m:sSupPr>
                                    <m:ctrlPr>
                                      <w:rPr>
                                        <w:rFonts w:ascii="Cambria Math" w:hAnsi="Cambria Math"/>
                                      </w:rPr>
                                    </m:ctrlPr>
                                  </m:sSupPr>
                                  <m:e>
                                    <m:r>
                                      <w:rPr>
                                        <w:rFonts w:ascii="Cambria Math" w:hAnsi="Cambria Math"/>
                                      </w:rPr>
                                      <m:t>w</m:t>
                                    </m:r>
                                  </m:e>
                                  <m:sup>
                                    <m:r>
                                      <m:rPr>
                                        <m:sty m:val="p"/>
                                      </m:rPr>
                                      <w:rPr>
                                        <w:rFonts w:ascii="Cambria Math" w:hAnsi="Cambria Math"/>
                                      </w:rPr>
                                      <m:t>t</m:t>
                                    </m:r>
                                  </m:sup>
                                </m:sSup>
                              </m:e>
                            </m:d>
                            <m:sSub>
                              <m:sSubPr>
                                <m:ctrlPr>
                                  <w:rPr>
                                    <w:rFonts w:ascii="Cambria Math" w:hAnsi="Cambria Math"/>
                                    <w:i/>
                                  </w:rPr>
                                </m:ctrlPr>
                              </m:sSubPr>
                              <m:e>
                                <m:r>
                                  <w:rPr>
                                    <w:rFonts w:ascii="Cambria Math" w:hAnsi="Cambria Math"/>
                                  </w:rPr>
                                  <m:t>f</m:t>
                                </m:r>
                              </m:e>
                              <m:sub>
                                <m:r>
                                  <w:rPr>
                                    <w:rFonts w:ascii="Cambria Math" w:hAnsi="Cambria Math"/>
                                  </w:rPr>
                                  <m:t>W</m:t>
                                </m:r>
                              </m:sub>
                            </m:sSub>
                            <m:d>
                              <m:dPr>
                                <m:ctrlPr>
                                  <w:rPr>
                                    <w:rFonts w:ascii="Cambria Math" w:hAnsi="Cambria Math"/>
                                    <w:i/>
                                  </w:rPr>
                                </m:ctrlPr>
                              </m:dPr>
                              <m:e>
                                <m:sSup>
                                  <m:sSupPr>
                                    <m:ctrlPr>
                                      <w:rPr>
                                        <w:rFonts w:ascii="Cambria Math" w:hAnsi="Cambria Math"/>
                                      </w:rPr>
                                    </m:ctrlPr>
                                  </m:sSupPr>
                                  <m:e>
                                    <m:r>
                                      <w:rPr>
                                        <w:rFonts w:ascii="Cambria Math" w:hAnsi="Cambria Math"/>
                                      </w:rPr>
                                      <m:t>w</m:t>
                                    </m:r>
                                  </m:e>
                                  <m:sup>
                                    <m:r>
                                      <m:rPr>
                                        <m:sty m:val="p"/>
                                      </m:rPr>
                                      <w:rPr>
                                        <w:rFonts w:ascii="Cambria Math" w:hAnsi="Cambria Math"/>
                                      </w:rPr>
                                      <m:t>t</m:t>
                                    </m:r>
                                  </m:sup>
                                </m:sSup>
                              </m:e>
                            </m:d>
                            <m:r>
                              <w:rPr>
                                <w:rFonts w:ascii="Cambria Math" w:hAnsi="Cambria Math"/>
                              </w:rPr>
                              <m:t>d</m:t>
                            </m:r>
                            <m:sSup>
                              <m:sSupPr>
                                <m:ctrlPr>
                                  <w:rPr>
                                    <w:rFonts w:ascii="Cambria Math" w:hAnsi="Cambria Math"/>
                                  </w:rPr>
                                </m:ctrlPr>
                              </m:sSupPr>
                              <m:e>
                                <m:r>
                                  <w:rPr>
                                    <w:rFonts w:ascii="Cambria Math" w:hAnsi="Cambria Math"/>
                                  </w:rPr>
                                  <m:t>w</m:t>
                                </m:r>
                              </m:e>
                              <m:sup>
                                <m:r>
                                  <m:rPr>
                                    <m:sty m:val="p"/>
                                  </m:rPr>
                                  <w:rPr>
                                    <w:rFonts w:ascii="Cambria Math" w:hAnsi="Cambria Math"/>
                                  </w:rPr>
                                  <m:t>t</m:t>
                                </m:r>
                              </m:sup>
                            </m:sSup>
                          </m:e>
                        </m:nary>
                      </m:e>
                      <m:e>
                        <m:r>
                          <w:rPr>
                            <w:rFonts w:ascii="Cambria Math" w:hAnsi="Cambria Math"/>
                          </w:rPr>
                          <m:t>+Pr</m:t>
                        </m:r>
                        <m:d>
                          <m:dPr>
                            <m:begChr m:val="{"/>
                            <m:endChr m:val="}"/>
                            <m:ctrlPr>
                              <w:rPr>
                                <w:rFonts w:ascii="Cambria Math" w:hAnsi="Cambria Math"/>
                                <w:i/>
                              </w:rPr>
                            </m:ctrlPr>
                          </m:dPr>
                          <m:e>
                            <m:sSup>
                              <m:sSupPr>
                                <m:ctrlPr>
                                  <w:rPr>
                                    <w:rFonts w:ascii="Cambria Math" w:hAnsi="Cambria Math"/>
                                  </w:rPr>
                                </m:ctrlPr>
                              </m:sSupPr>
                              <m:e>
                                <m:r>
                                  <w:rPr>
                                    <w:rFonts w:ascii="Cambria Math" w:hAnsi="Cambria Math"/>
                                  </w:rPr>
                                  <m:t>w</m:t>
                                </m:r>
                              </m:e>
                              <m:sup>
                                <m:r>
                                  <m:rPr>
                                    <m:sty m:val="p"/>
                                  </m:rPr>
                                  <w:rPr>
                                    <w:rFonts w:ascii="Cambria Math" w:hAnsi="Cambria Math"/>
                                  </w:rPr>
                                  <m:t>t</m:t>
                                </m:r>
                              </m:sup>
                            </m:sSup>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P</m:t>
                            </m:r>
                          </m:e>
                          <m:sub>
                            <m:r>
                              <m:rPr>
                                <m:sty m:val="p"/>
                              </m:rPr>
                              <w:rPr>
                                <w:rFonts w:ascii="Cambria Math" w:hAnsi="Cambria Math"/>
                              </w:rPr>
                              <m:t>dcg</m:t>
                            </m:r>
                          </m:sub>
                          <m:sup>
                            <m:r>
                              <m:rPr>
                                <m:sty m:val="p"/>
                              </m:rPr>
                              <w:rPr>
                                <w:rFonts w:ascii="Cambria Math" w:hAnsi="Cambria Math"/>
                              </w:rPr>
                              <m:t>t</m:t>
                            </m:r>
                          </m:sup>
                        </m:sSubSup>
                        <m:ctrlPr>
                          <w:rPr>
                            <w:rFonts w:ascii="Cambria Math" w:hAnsi="Cambria Math"/>
                            <w:i/>
                            <w:noProof/>
                          </w:rPr>
                        </m:ctrlPr>
                      </m:e>
                    </m:eqArr>
                  </m:e>
                </m:d>
              </m:oMath>
            </m:oMathPara>
          </w:p>
        </w:tc>
        <w:tc>
          <w:tcPr>
            <w:tcW w:w="502" w:type="pct"/>
            <w:vAlign w:val="center"/>
          </w:tcPr>
          <w:p w14:paraId="6CDB0ADD" w14:textId="04A8A5DC" w:rsidR="008661E5" w:rsidRPr="00ED6412" w:rsidRDefault="008661E5" w:rsidP="008661E5">
            <w:pPr>
              <w:spacing w:line="360" w:lineRule="auto"/>
              <w:jc w:val="right"/>
              <w:rPr>
                <w:noProof/>
              </w:rPr>
            </w:pPr>
            <w:r w:rsidRPr="00ED6412">
              <w:rPr>
                <w:noProof/>
              </w:rPr>
              <w:fldChar w:fldCharType="begin"/>
            </w:r>
            <w:r w:rsidRPr="00ED6412">
              <w:rPr>
                <w:noProof/>
              </w:rPr>
              <w:instrText xml:space="preserve"> REF _Ref423883746 \h  \* MERGEFORMAT </w:instrText>
            </w:r>
            <w:r w:rsidRPr="00ED6412">
              <w:rPr>
                <w:noProof/>
              </w:rPr>
            </w:r>
            <w:r w:rsidRPr="00ED6412">
              <w:rPr>
                <w:noProof/>
              </w:rPr>
              <w:fldChar w:fldCharType="separate"/>
            </w:r>
            <w:r w:rsidR="00C05E44" w:rsidRPr="00ED6412">
              <w:rPr>
                <w:noProof/>
              </w:rPr>
              <w:t>(</w:t>
            </w:r>
            <w:r w:rsidR="00C05E44">
              <w:rPr>
                <w:noProof/>
              </w:rPr>
              <w:t>5</w:t>
            </w:r>
            <w:r w:rsidR="00C05E44" w:rsidRPr="00ED6412">
              <w:rPr>
                <w:noProof/>
              </w:rPr>
              <w:t>.</w:t>
            </w:r>
            <w:r w:rsidR="00C05E44">
              <w:rPr>
                <w:noProof/>
              </w:rPr>
              <w:t>1</w:t>
            </w:r>
            <w:r w:rsidR="00C05E44" w:rsidRPr="00ED6412">
              <w:rPr>
                <w:noProof/>
              </w:rPr>
              <w:t>)</w:t>
            </w:r>
            <w:r w:rsidRPr="00ED6412">
              <w:rPr>
                <w:noProof/>
              </w:rPr>
              <w:fldChar w:fldCharType="end"/>
            </w:r>
          </w:p>
        </w:tc>
      </w:tr>
      <w:tr w:rsidR="00A53152" w:rsidRPr="00ED6412" w14:paraId="395328EA" w14:textId="77777777" w:rsidTr="00100417">
        <w:tc>
          <w:tcPr>
            <w:tcW w:w="1161" w:type="pct"/>
          </w:tcPr>
          <w:p w14:paraId="0159CEEC" w14:textId="403AD357" w:rsidR="008661E5" w:rsidRPr="00ED6412" w:rsidRDefault="00796846" w:rsidP="00100417">
            <w:pPr>
              <w:spacing w:line="360" w:lineRule="auto"/>
              <w:jc w:val="left"/>
              <w:rPr>
                <w:i/>
              </w:rPr>
            </w:pPr>
            <w:r w:rsidRPr="00ED6412">
              <w:t>Underestimation wind power costs</w:t>
            </w:r>
          </w:p>
        </w:tc>
        <w:tc>
          <w:tcPr>
            <w:tcW w:w="3337" w:type="pct"/>
            <w:vAlign w:val="center"/>
          </w:tcPr>
          <w:p w14:paraId="2BC3A2E9" w14:textId="67D8B145" w:rsidR="008661E5" w:rsidRPr="00ED6412" w:rsidRDefault="008568D1" w:rsidP="009B02A2">
            <w:pPr>
              <w:spacing w:line="360" w:lineRule="auto"/>
              <w:jc w:val="right"/>
            </w:pPr>
            <m:oMathPara>
              <m:oMathParaPr>
                <m:jc m:val="left"/>
              </m:oMathParaPr>
              <m:oMath>
                <m:sSubSup>
                  <m:sSubSupPr>
                    <m:ctrlPr>
                      <w:rPr>
                        <w:rFonts w:ascii="Cambria Math" w:hAnsi="Cambria Math"/>
                      </w:rPr>
                    </m:ctrlPr>
                  </m:sSubSupPr>
                  <m:e>
                    <m:r>
                      <w:rPr>
                        <w:rFonts w:ascii="Cambria Math" w:hAnsi="Cambria Math"/>
                      </w:rPr>
                      <m:t>C</m:t>
                    </m:r>
                  </m:e>
                  <m:sub>
                    <m:r>
                      <m:rPr>
                        <m:sty m:val="p"/>
                      </m:rPr>
                      <w:rPr>
                        <w:rFonts w:ascii="Cambria Math" w:hAnsi="Cambria Math"/>
                      </w:rPr>
                      <m:t>UW,j</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W</m:t>
                        </m:r>
                      </m:e>
                      <m:sub>
                        <m:r>
                          <m:rPr>
                            <m:sty m:val="p"/>
                          </m:rPr>
                          <w:rPr>
                            <w:rFonts w:ascii="Cambria Math" w:hAnsi="Cambria Math"/>
                          </w:rPr>
                          <m:t>A,j</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e>
                </m:d>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U,j</m:t>
                    </m:r>
                  </m:sub>
                </m:sSub>
                <m:r>
                  <w:rPr>
                    <w:rFonts w:ascii="Cambria Math" w:hAnsi="Cambria Math"/>
                  </w:rPr>
                  <m:t>×</m:t>
                </m:r>
                <m:d>
                  <m:dPr>
                    <m:ctrlPr>
                      <w:rPr>
                        <w:rFonts w:ascii="Cambria Math" w:hAnsi="Cambria Math"/>
                        <w:i/>
                      </w:rPr>
                    </m:ctrlPr>
                  </m:dPr>
                  <m:e>
                    <m:eqArr>
                      <m:eqArrPr>
                        <m:ctrlPr>
                          <w:rPr>
                            <w:rFonts w:ascii="Cambria Math" w:hAnsi="Cambria Math"/>
                            <w:i/>
                          </w:rPr>
                        </m:ctrlPr>
                      </m:eqArrPr>
                      <m:e>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w</m:t>
                                </m:r>
                              </m:e>
                              <m:sub>
                                <m:r>
                                  <m:rPr>
                                    <m:sty m:val="p"/>
                                  </m:rPr>
                                  <w:rPr>
                                    <w:rFonts w:ascii="Cambria Math" w:hAnsi="Cambria Math"/>
                                  </w:rPr>
                                  <m:t>j</m:t>
                                </m:r>
                              </m:sub>
                            </m:sSub>
                          </m:sub>
                          <m:sup>
                            <m:sSub>
                              <m:sSubPr>
                                <m:ctrlPr>
                                  <w:rPr>
                                    <w:rFonts w:ascii="Cambria Math" w:hAnsi="Cambria Math"/>
                                    <w:i/>
                                  </w:rPr>
                                </m:ctrlPr>
                              </m:sSubPr>
                              <m:e>
                                <m:r>
                                  <w:rPr>
                                    <w:rFonts w:ascii="Cambria Math" w:hAnsi="Cambria Math"/>
                                  </w:rPr>
                                  <m:t>W</m:t>
                                </m:r>
                              </m:e>
                              <m:sub>
                                <m:r>
                                  <m:rPr>
                                    <m:sty m:val="p"/>
                                  </m:rPr>
                                  <w:rPr>
                                    <w:rFonts w:ascii="Cambria Math" w:hAnsi="Cambria Math"/>
                                  </w:rPr>
                                  <m:t>r,j</m:t>
                                </m:r>
                              </m:sub>
                            </m:sSub>
                          </m:sup>
                          <m:e>
                            <m:d>
                              <m:dPr>
                                <m:ctrlPr>
                                  <w:rPr>
                                    <w:rFonts w:ascii="Cambria Math" w:hAnsi="Cambria Math"/>
                                    <w:i/>
                                  </w:rPr>
                                </m:ctrlPr>
                              </m:dPr>
                              <m:e>
                                <m:sSup>
                                  <m:sSupPr>
                                    <m:ctrlPr>
                                      <w:rPr>
                                        <w:rFonts w:ascii="Cambria Math" w:hAnsi="Cambria Math"/>
                                        <w:i/>
                                      </w:rPr>
                                    </m:ctrlPr>
                                  </m:sSupPr>
                                  <m:e>
                                    <m:r>
                                      <w:rPr>
                                        <w:rFonts w:ascii="Cambria Math" w:hAnsi="Cambria Math"/>
                                      </w:rPr>
                                      <m:t>w</m:t>
                                    </m:r>
                                  </m:e>
                                  <m:sup>
                                    <m:r>
                                      <m:rPr>
                                        <m:sty m:val="p"/>
                                      </m:rPr>
                                      <w:rPr>
                                        <w:rFonts w:ascii="Cambria Math" w:hAnsi="Cambria Math"/>
                                      </w:rPr>
                                      <m:t>t</m:t>
                                    </m:r>
                                  </m:sup>
                                </m:sSup>
                                <m:r>
                                  <w:rPr>
                                    <w:rFonts w:ascii="Cambria Math" w:hAnsi="Cambria Math"/>
                                  </w:rPr>
                                  <m:t>-</m:t>
                                </m:r>
                                <m:sSubSup>
                                  <m:sSubSupPr>
                                    <m:ctrlPr>
                                      <w:rPr>
                                        <w:rFonts w:ascii="Cambria Math" w:hAnsi="Cambria Math"/>
                                        <w:i/>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e>
                            </m:d>
                            <m:sSub>
                              <m:sSubPr>
                                <m:ctrlPr>
                                  <w:rPr>
                                    <w:rFonts w:ascii="Cambria Math" w:hAnsi="Cambria Math"/>
                                    <w:i/>
                                  </w:rPr>
                                </m:ctrlPr>
                              </m:sSubPr>
                              <m:e>
                                <m:r>
                                  <w:rPr>
                                    <w:rFonts w:ascii="Cambria Math" w:hAnsi="Cambria Math"/>
                                  </w:rPr>
                                  <m:t>f</m:t>
                                </m:r>
                              </m:e>
                              <m:sub>
                                <m:r>
                                  <w:rPr>
                                    <w:rFonts w:ascii="Cambria Math" w:hAnsi="Cambria Math"/>
                                  </w:rPr>
                                  <m:t>W</m:t>
                                </m:r>
                              </m:sub>
                            </m:sSub>
                            <m:d>
                              <m:dPr>
                                <m:ctrlPr>
                                  <w:rPr>
                                    <w:rFonts w:ascii="Cambria Math" w:hAnsi="Cambria Math"/>
                                    <w:i/>
                                  </w:rPr>
                                </m:ctrlPr>
                              </m:dPr>
                              <m:e>
                                <m:sSup>
                                  <m:sSupPr>
                                    <m:ctrlPr>
                                      <w:rPr>
                                        <w:rFonts w:ascii="Cambria Math" w:hAnsi="Cambria Math"/>
                                      </w:rPr>
                                    </m:ctrlPr>
                                  </m:sSupPr>
                                  <m:e>
                                    <m:r>
                                      <w:rPr>
                                        <w:rFonts w:ascii="Cambria Math" w:hAnsi="Cambria Math"/>
                                      </w:rPr>
                                      <m:t>w</m:t>
                                    </m:r>
                                  </m:e>
                                  <m:sup>
                                    <m:r>
                                      <m:rPr>
                                        <m:sty m:val="p"/>
                                      </m:rPr>
                                      <w:rPr>
                                        <w:rFonts w:ascii="Cambria Math" w:hAnsi="Cambria Math"/>
                                      </w:rPr>
                                      <m:t>t</m:t>
                                    </m:r>
                                  </m:sup>
                                </m:sSup>
                              </m:e>
                            </m:d>
                            <m:r>
                              <w:rPr>
                                <w:rFonts w:ascii="Cambria Math" w:hAnsi="Cambria Math"/>
                              </w:rPr>
                              <m:t>d</m:t>
                            </m:r>
                            <m:sSup>
                              <m:sSupPr>
                                <m:ctrlPr>
                                  <w:rPr>
                                    <w:rFonts w:ascii="Cambria Math" w:hAnsi="Cambria Math"/>
                                  </w:rPr>
                                </m:ctrlPr>
                              </m:sSupPr>
                              <m:e>
                                <m:r>
                                  <w:rPr>
                                    <w:rFonts w:ascii="Cambria Math" w:hAnsi="Cambria Math"/>
                                  </w:rPr>
                                  <m:t>w</m:t>
                                </m:r>
                              </m:e>
                              <m:sup>
                                <m:r>
                                  <m:rPr>
                                    <m:sty m:val="p"/>
                                  </m:rPr>
                                  <w:rPr>
                                    <w:rFonts w:ascii="Cambria Math" w:hAnsi="Cambria Math"/>
                                  </w:rPr>
                                  <m:t>t</m:t>
                                </m:r>
                              </m:sup>
                            </m:sSup>
                          </m:e>
                        </m:nary>
                      </m:e>
                      <m:e>
                        <m:r>
                          <w:rPr>
                            <w:rFonts w:ascii="Cambria Math" w:hAnsi="Cambria Math"/>
                          </w:rPr>
                          <m:t>+Pr</m:t>
                        </m:r>
                        <m:d>
                          <m:dPr>
                            <m:begChr m:val="{"/>
                            <m:endChr m:val="}"/>
                            <m:ctrlPr>
                              <w:rPr>
                                <w:rFonts w:ascii="Cambria Math" w:hAnsi="Cambria Math"/>
                                <w:i/>
                              </w:rPr>
                            </m:ctrlPr>
                          </m:dPr>
                          <m:e>
                            <m:sSup>
                              <m:sSupPr>
                                <m:ctrlPr>
                                  <w:rPr>
                                    <w:rFonts w:ascii="Cambria Math" w:hAnsi="Cambria Math"/>
                                  </w:rPr>
                                </m:ctrlPr>
                              </m:sSupPr>
                              <m:e>
                                <m:r>
                                  <w:rPr>
                                    <w:rFonts w:ascii="Cambria Math" w:hAnsi="Cambria Math"/>
                                  </w:rPr>
                                  <m:t>w</m:t>
                                </m:r>
                              </m:e>
                              <m:sup>
                                <m:r>
                                  <m:rPr>
                                    <m:sty m:val="p"/>
                                  </m:rP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r,j</m:t>
                                </m:r>
                              </m:sub>
                            </m:sSub>
                          </m:e>
                        </m:d>
                        <m:r>
                          <w:rPr>
                            <w:rFonts w:ascii="Cambria Math" w:hAnsi="Cambria Math"/>
                          </w:rPr>
                          <m:t>-</m:t>
                        </m:r>
                        <m:sSubSup>
                          <m:sSubSupPr>
                            <m:ctrlPr>
                              <w:rPr>
                                <w:rFonts w:ascii="Cambria Math" w:hAnsi="Cambria Math"/>
                              </w:rPr>
                            </m:ctrlPr>
                          </m:sSubSupPr>
                          <m:e>
                            <m:r>
                              <w:rPr>
                                <w:rFonts w:ascii="Cambria Math" w:hAnsi="Cambria Math"/>
                              </w:rPr>
                              <m:t>P</m:t>
                            </m:r>
                          </m:e>
                          <m:sub>
                            <m:r>
                              <m:rPr>
                                <m:sty m:val="p"/>
                              </m:rPr>
                              <w:rPr>
                                <w:rFonts w:ascii="Cambria Math" w:hAnsi="Cambria Math"/>
                              </w:rPr>
                              <m:t>cg</m:t>
                            </m:r>
                          </m:sub>
                          <m:sup>
                            <m:r>
                              <m:rPr>
                                <m:sty m:val="p"/>
                              </m:rPr>
                              <w:rPr>
                                <w:rFonts w:ascii="Cambria Math" w:hAnsi="Cambria Math"/>
                              </w:rPr>
                              <m:t>t</m:t>
                            </m:r>
                          </m:sup>
                        </m:sSubSup>
                        <m:ctrlPr>
                          <w:rPr>
                            <w:rFonts w:ascii="Cambria Math" w:hAnsi="Cambria Math"/>
                            <w:i/>
                            <w:noProof/>
                          </w:rPr>
                        </m:ctrlPr>
                      </m:e>
                    </m:eqArr>
                  </m:e>
                </m:d>
              </m:oMath>
            </m:oMathPara>
          </w:p>
        </w:tc>
        <w:tc>
          <w:tcPr>
            <w:tcW w:w="502" w:type="pct"/>
            <w:vAlign w:val="center"/>
          </w:tcPr>
          <w:p w14:paraId="0B4D8E27" w14:textId="682F8BC7" w:rsidR="008661E5" w:rsidRPr="00ED6412" w:rsidRDefault="008661E5" w:rsidP="008661E5">
            <w:pPr>
              <w:spacing w:line="360" w:lineRule="auto"/>
              <w:jc w:val="right"/>
              <w:rPr>
                <w:noProof/>
              </w:rPr>
            </w:pPr>
            <w:r w:rsidRPr="00ED6412">
              <w:rPr>
                <w:noProof/>
              </w:rPr>
              <w:fldChar w:fldCharType="begin"/>
            </w:r>
            <w:r w:rsidRPr="00ED6412">
              <w:rPr>
                <w:noProof/>
              </w:rPr>
              <w:instrText xml:space="preserve"> REF _Ref423883756 \h  \* MERGEFORMAT </w:instrText>
            </w:r>
            <w:r w:rsidRPr="00ED6412">
              <w:rPr>
                <w:noProof/>
              </w:rPr>
            </w:r>
            <w:r w:rsidRPr="00ED6412">
              <w:rPr>
                <w:noProof/>
              </w:rPr>
              <w:fldChar w:fldCharType="separate"/>
            </w:r>
            <w:r w:rsidR="00C05E44" w:rsidRPr="00ED6412">
              <w:rPr>
                <w:noProof/>
              </w:rPr>
              <w:t>(</w:t>
            </w:r>
            <w:r w:rsidR="00C05E44">
              <w:rPr>
                <w:noProof/>
              </w:rPr>
              <w:t>5</w:t>
            </w:r>
            <w:r w:rsidR="00C05E44" w:rsidRPr="00ED6412">
              <w:rPr>
                <w:noProof/>
              </w:rPr>
              <w:t>.</w:t>
            </w:r>
            <w:r w:rsidR="00C05E44">
              <w:rPr>
                <w:noProof/>
              </w:rPr>
              <w:t>2</w:t>
            </w:r>
            <w:r w:rsidR="00C05E44" w:rsidRPr="00ED6412">
              <w:rPr>
                <w:noProof/>
              </w:rPr>
              <w:t>)</w:t>
            </w:r>
            <w:r w:rsidRPr="00ED6412">
              <w:rPr>
                <w:noProof/>
              </w:rPr>
              <w:fldChar w:fldCharType="end"/>
            </w:r>
          </w:p>
        </w:tc>
      </w:tr>
      <w:tr w:rsidR="00A53152" w:rsidRPr="00ED6412" w14:paraId="6F6ED330" w14:textId="77777777" w:rsidTr="00100417">
        <w:trPr>
          <w:trHeight w:val="979"/>
        </w:trPr>
        <w:tc>
          <w:tcPr>
            <w:tcW w:w="1161" w:type="pct"/>
          </w:tcPr>
          <w:p w14:paraId="2A8D6C9B" w14:textId="5F5766A5" w:rsidR="00796846" w:rsidRPr="00ED6412" w:rsidRDefault="00796846" w:rsidP="00100417">
            <w:pPr>
              <w:spacing w:line="360" w:lineRule="auto"/>
              <w:jc w:val="left"/>
            </w:pPr>
            <w:r w:rsidRPr="00ED6412">
              <w:t>Emission objective</w:t>
            </w:r>
          </w:p>
        </w:tc>
        <w:tc>
          <w:tcPr>
            <w:tcW w:w="3337" w:type="pct"/>
            <w:vAlign w:val="center"/>
          </w:tcPr>
          <w:p w14:paraId="5D4CA281" w14:textId="725C5066" w:rsidR="00796846" w:rsidRPr="00ED6412" w:rsidRDefault="008568D1" w:rsidP="00796846">
            <w:pPr>
              <w:spacing w:line="360" w:lineRule="auto"/>
              <w:jc w:val="right"/>
            </w:pPr>
            <m:oMathPara>
              <m:oMath>
                <m:func>
                  <m:funcPr>
                    <m:ctrlPr>
                      <w:rPr>
                        <w:rFonts w:ascii="Cambria Math" w:hAnsi="Cambria Math"/>
                        <w:i/>
                      </w:rPr>
                    </m:ctrlPr>
                  </m:funcPr>
                  <m:fName>
                    <m:r>
                      <m:rPr>
                        <m:sty m:val="p"/>
                      </m:rPr>
                      <w:rPr>
                        <w:rFonts w:ascii="Cambria Math" w:hAnsi="Cambria Math"/>
                      </w:rPr>
                      <m:t>min</m:t>
                    </m:r>
                  </m:fName>
                  <m:e>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E</m:t>
                                </m:r>
                              </m:e>
                              <m:sub>
                                <m:r>
                                  <m:rPr>
                                    <m:sty m:val="p"/>
                                  </m:rPr>
                                  <w:rPr>
                                    <w:rFonts w:ascii="Cambria Math" w:hAnsi="Cambria Math"/>
                                  </w:rPr>
                                  <m:t>P,i</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d>
                          </m:e>
                        </m:nary>
                      </m:e>
                    </m:nary>
                  </m:e>
                </m:func>
              </m:oMath>
            </m:oMathPara>
          </w:p>
        </w:tc>
        <w:tc>
          <w:tcPr>
            <w:tcW w:w="502" w:type="pct"/>
            <w:vAlign w:val="center"/>
          </w:tcPr>
          <w:p w14:paraId="600308A0" w14:textId="2070F2DF" w:rsidR="00796846" w:rsidRPr="00ED6412" w:rsidRDefault="00796846" w:rsidP="00796846">
            <w:pPr>
              <w:spacing w:line="360" w:lineRule="auto"/>
              <w:jc w:val="right"/>
              <w:rPr>
                <w:noProof/>
              </w:rPr>
            </w:pPr>
            <w:r w:rsidRPr="00ED6412">
              <w:rPr>
                <w:noProof/>
              </w:rPr>
              <w:fldChar w:fldCharType="begin"/>
            </w:r>
            <w:r w:rsidRPr="00ED6412">
              <w:rPr>
                <w:noProof/>
              </w:rPr>
              <w:instrText xml:space="preserve"> REF _Ref496040484 \h  \* MERGEFORMAT </w:instrText>
            </w:r>
            <w:r w:rsidRPr="00ED6412">
              <w:rPr>
                <w:noProof/>
              </w:rPr>
            </w:r>
            <w:r w:rsidRPr="00ED6412">
              <w:rPr>
                <w:noProof/>
              </w:rPr>
              <w:fldChar w:fldCharType="separate"/>
            </w:r>
            <w:r w:rsidR="00C05E44" w:rsidRPr="00ED6412">
              <w:rPr>
                <w:noProof/>
              </w:rPr>
              <w:t>(</w:t>
            </w:r>
            <w:r w:rsidR="00C05E44">
              <w:rPr>
                <w:noProof/>
              </w:rPr>
              <w:t>4</w:t>
            </w:r>
            <w:r w:rsidR="00C05E44" w:rsidRPr="00ED6412">
              <w:rPr>
                <w:noProof/>
              </w:rPr>
              <w:t>.</w:t>
            </w:r>
            <w:r w:rsidR="00C05E44">
              <w:rPr>
                <w:noProof/>
              </w:rPr>
              <w:t>6</w:t>
            </w:r>
            <w:r w:rsidR="00C05E44" w:rsidRPr="00ED6412">
              <w:rPr>
                <w:noProof/>
              </w:rPr>
              <w:t>)</w:t>
            </w:r>
            <w:r w:rsidRPr="00ED6412">
              <w:rPr>
                <w:noProof/>
              </w:rPr>
              <w:fldChar w:fldCharType="end"/>
            </w:r>
          </w:p>
        </w:tc>
      </w:tr>
      <w:tr w:rsidR="00A53152" w:rsidRPr="00ED6412" w14:paraId="052DFE49" w14:textId="77777777" w:rsidTr="00100417">
        <w:trPr>
          <w:trHeight w:val="782"/>
        </w:trPr>
        <w:tc>
          <w:tcPr>
            <w:tcW w:w="1161" w:type="pct"/>
          </w:tcPr>
          <w:p w14:paraId="34F4B59F" w14:textId="091FD55B" w:rsidR="00796846" w:rsidRPr="00ED6412" w:rsidRDefault="00796846" w:rsidP="00100417">
            <w:pPr>
              <w:spacing w:line="360" w:lineRule="auto"/>
              <w:jc w:val="left"/>
            </w:pPr>
            <w:r w:rsidRPr="00ED6412">
              <w:t>Conventional emissions</w:t>
            </w:r>
          </w:p>
        </w:tc>
        <w:tc>
          <w:tcPr>
            <w:tcW w:w="3337" w:type="pct"/>
            <w:vAlign w:val="center"/>
          </w:tcPr>
          <w:p w14:paraId="09A8DC51" w14:textId="486AAE8C" w:rsidR="00796846" w:rsidRPr="00ED6412" w:rsidRDefault="008568D1" w:rsidP="00796846">
            <w:pPr>
              <w:spacing w:line="360" w:lineRule="auto"/>
              <w:jc w:val="right"/>
              <w:rPr>
                <w:noProof/>
              </w:rPr>
            </w:pPr>
            <m:oMathPara>
              <m:oMath>
                <m:sSubSup>
                  <m:sSubSupPr>
                    <m:ctrlPr>
                      <w:rPr>
                        <w:rFonts w:ascii="Cambria Math" w:hAnsi="Cambria Math"/>
                      </w:rPr>
                    </m:ctrlPr>
                  </m:sSubSupPr>
                  <m:e>
                    <m:r>
                      <w:rPr>
                        <w:rFonts w:ascii="Cambria Math" w:hAnsi="Cambria Math"/>
                      </w:rPr>
                      <m:t>E</m:t>
                    </m:r>
                  </m:e>
                  <m:sub>
                    <m:r>
                      <m:rPr>
                        <m:sty m:val="p"/>
                      </m:rPr>
                      <w:rPr>
                        <w:rFonts w:ascii="Cambria Math" w:hAnsi="Cambria Math"/>
                      </w:rPr>
                      <m:t>P,i</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d>
                <m:r>
                  <m:rPr>
                    <m:sty m:val="p"/>
                  </m:rPr>
                  <w:rPr>
                    <w:rFonts w:ascii="Cambria Math"/>
                    <w:noProof/>
                  </w:rPr>
                  <m:t>=</m:t>
                </m:r>
                <m:sSub>
                  <m:sSubPr>
                    <m:ctrlPr>
                      <w:rPr>
                        <w:rFonts w:ascii="Cambria Math" w:hAnsi="Cambria Math"/>
                        <w:noProof/>
                      </w:rPr>
                    </m:ctrlPr>
                  </m:sSubPr>
                  <m:e>
                    <m:r>
                      <w:rPr>
                        <w:rFonts w:ascii="Cambria Math"/>
                        <w:noProof/>
                      </w:rPr>
                      <m:t>d</m:t>
                    </m:r>
                  </m:e>
                  <m:sub>
                    <m:r>
                      <m:rPr>
                        <m:sty m:val="p"/>
                      </m:rPr>
                      <w:rPr>
                        <w:rFonts w:ascii="Cambria Math"/>
                        <w:noProof/>
                      </w:rPr>
                      <m:t>i</m:t>
                    </m:r>
                  </m:sub>
                </m:sSub>
                <m:sSup>
                  <m:sSupPr>
                    <m:ctrlPr>
                      <w:rPr>
                        <w:rFonts w:ascii="Cambria Math" w:hAnsi="Cambria Math"/>
                        <w:noProof/>
                      </w:rPr>
                    </m:ctrlPr>
                  </m:sSupPr>
                  <m:e>
                    <m:sSubSup>
                      <m:sSubSupPr>
                        <m:ctrlPr>
                          <w:rPr>
                            <w:rFonts w:ascii="Cambria Math" w:hAnsi="Cambria Math"/>
                            <w:noProof/>
                          </w:rPr>
                        </m:ctrlPr>
                      </m:sSubSupPr>
                      <m:e>
                        <m:r>
                          <w:rPr>
                            <w:rFonts w:ascii="Cambria Math" w:hAnsi="Cambria Math"/>
                            <w:noProof/>
                          </w:rPr>
                          <m:t>P</m:t>
                        </m:r>
                      </m:e>
                      <m:sub>
                        <m:r>
                          <m:rPr>
                            <m:sty m:val="p"/>
                          </m:rPr>
                          <w:rPr>
                            <w:rFonts w:ascii="Cambria Math" w:hAnsi="Cambria Math"/>
                            <w:noProof/>
                          </w:rPr>
                          <m:t>i</m:t>
                        </m:r>
                      </m:sub>
                      <m:sup>
                        <m:r>
                          <m:rPr>
                            <m:sty m:val="p"/>
                          </m:rPr>
                          <w:rPr>
                            <w:rFonts w:ascii="Cambria Math" w:hAnsi="Cambria Math"/>
                            <w:noProof/>
                          </w:rPr>
                          <m:t>t</m:t>
                        </m:r>
                      </m:sup>
                    </m:sSubSup>
                  </m:e>
                  <m:sup>
                    <m:r>
                      <m:rPr>
                        <m:sty m:val="p"/>
                      </m:rPr>
                      <w:rPr>
                        <w:rFonts w:ascii="Cambria Math"/>
                        <w:noProof/>
                      </w:rPr>
                      <m:t>3</m:t>
                    </m:r>
                  </m:sup>
                </m:sSup>
                <m:r>
                  <m:rPr>
                    <m:sty m:val="p"/>
                  </m:rPr>
                  <w:rPr>
                    <w:rFonts w:ascii="Cambria Math"/>
                    <w:noProof/>
                  </w:rPr>
                  <m:t>+</m:t>
                </m:r>
                <m:sSub>
                  <m:sSubPr>
                    <m:ctrlPr>
                      <w:rPr>
                        <w:rFonts w:ascii="Cambria Math" w:hAnsi="Cambria Math"/>
                        <w:noProof/>
                      </w:rPr>
                    </m:ctrlPr>
                  </m:sSubPr>
                  <m:e>
                    <m:r>
                      <w:rPr>
                        <w:rFonts w:ascii="Cambria Math"/>
                        <w:noProof/>
                      </w:rPr>
                      <m:t>e</m:t>
                    </m:r>
                  </m:e>
                  <m:sub>
                    <m:r>
                      <m:rPr>
                        <m:sty m:val="p"/>
                      </m:rPr>
                      <w:rPr>
                        <w:rFonts w:ascii="Cambria Math"/>
                        <w:noProof/>
                      </w:rPr>
                      <m:t>i</m:t>
                    </m:r>
                  </m:sub>
                </m:sSub>
                <m:sSup>
                  <m:sSupPr>
                    <m:ctrlPr>
                      <w:rPr>
                        <w:rFonts w:ascii="Cambria Math" w:hAnsi="Cambria Math"/>
                        <w:noProof/>
                      </w:rPr>
                    </m:ctrlPr>
                  </m:sSupPr>
                  <m:e>
                    <m:sSubSup>
                      <m:sSubSupPr>
                        <m:ctrlPr>
                          <w:rPr>
                            <w:rFonts w:ascii="Cambria Math" w:hAnsi="Cambria Math"/>
                            <w:noProof/>
                          </w:rPr>
                        </m:ctrlPr>
                      </m:sSubSupPr>
                      <m:e>
                        <m:r>
                          <w:rPr>
                            <w:rFonts w:ascii="Cambria Math" w:hAnsi="Cambria Math"/>
                            <w:noProof/>
                          </w:rPr>
                          <m:t>P</m:t>
                        </m:r>
                      </m:e>
                      <m:sub>
                        <m:r>
                          <m:rPr>
                            <m:sty m:val="p"/>
                          </m:rPr>
                          <w:rPr>
                            <w:rFonts w:ascii="Cambria Math" w:hAnsi="Cambria Math"/>
                            <w:noProof/>
                          </w:rPr>
                          <m:t>i</m:t>
                        </m:r>
                      </m:sub>
                      <m:sup>
                        <m:r>
                          <m:rPr>
                            <m:sty m:val="p"/>
                          </m:rPr>
                          <w:rPr>
                            <w:rFonts w:ascii="Cambria Math" w:hAnsi="Cambria Math"/>
                            <w:noProof/>
                          </w:rPr>
                          <m:t>t</m:t>
                        </m:r>
                      </m:sup>
                    </m:sSubSup>
                  </m:e>
                  <m:sup>
                    <m:r>
                      <m:rPr>
                        <m:sty m:val="p"/>
                      </m:rPr>
                      <w:rPr>
                        <w:rFonts w:ascii="Cambria Math"/>
                        <w:noProof/>
                      </w:rPr>
                      <m:t>2</m:t>
                    </m:r>
                  </m:sup>
                </m:sSup>
                <m:r>
                  <m:rPr>
                    <m:sty m:val="p"/>
                  </m:rPr>
                  <w:rPr>
                    <w:rFonts w:ascii="Cambria Math"/>
                    <w:noProof/>
                  </w:rPr>
                  <m:t>+</m:t>
                </m:r>
                <m:sSub>
                  <m:sSubPr>
                    <m:ctrlPr>
                      <w:rPr>
                        <w:rFonts w:ascii="Cambria Math" w:hAnsi="Cambria Math"/>
                        <w:noProof/>
                      </w:rPr>
                    </m:ctrlPr>
                  </m:sSubPr>
                  <m:e>
                    <m:r>
                      <w:rPr>
                        <w:rFonts w:ascii="Cambria Math"/>
                        <w:noProof/>
                      </w:rPr>
                      <m:t>f</m:t>
                    </m:r>
                  </m:e>
                  <m:sub>
                    <m:r>
                      <m:rPr>
                        <m:sty m:val="p"/>
                      </m:rPr>
                      <w:rPr>
                        <w:rFonts w:ascii="Cambria Math"/>
                        <w:noProof/>
                      </w:rPr>
                      <m:t>i</m:t>
                    </m:r>
                  </m:sub>
                </m:sSub>
                <m:sSubSup>
                  <m:sSubSupPr>
                    <m:ctrlPr>
                      <w:rPr>
                        <w:rFonts w:ascii="Cambria Math" w:hAnsi="Cambria Math"/>
                        <w:noProof/>
                      </w:rPr>
                    </m:ctrlPr>
                  </m:sSubSupPr>
                  <m:e>
                    <m:r>
                      <w:rPr>
                        <w:rFonts w:ascii="Cambria Math" w:hAnsi="Cambria Math"/>
                        <w:noProof/>
                      </w:rPr>
                      <m:t>P</m:t>
                    </m:r>
                  </m:e>
                  <m:sub>
                    <m:r>
                      <m:rPr>
                        <m:sty m:val="p"/>
                      </m:rPr>
                      <w:rPr>
                        <w:rFonts w:ascii="Cambria Math" w:hAnsi="Cambria Math"/>
                        <w:noProof/>
                      </w:rPr>
                      <m:t>i</m:t>
                    </m:r>
                  </m:sub>
                  <m:sup>
                    <m:r>
                      <m:rPr>
                        <m:sty m:val="p"/>
                      </m:rPr>
                      <w:rPr>
                        <w:rFonts w:ascii="Cambria Math" w:hAnsi="Cambria Math"/>
                        <w:noProof/>
                      </w:rPr>
                      <m:t>t</m:t>
                    </m:r>
                  </m:sup>
                </m:sSub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i</m:t>
                    </m:r>
                  </m:sub>
                </m:sSub>
              </m:oMath>
            </m:oMathPara>
          </w:p>
        </w:tc>
        <w:tc>
          <w:tcPr>
            <w:tcW w:w="502" w:type="pct"/>
            <w:vAlign w:val="center"/>
          </w:tcPr>
          <w:p w14:paraId="2E18B6EA" w14:textId="46D98BE4" w:rsidR="00796846" w:rsidRPr="00ED6412" w:rsidRDefault="00796846" w:rsidP="00796846">
            <w:pPr>
              <w:keepNext/>
              <w:spacing w:line="360" w:lineRule="auto"/>
              <w:jc w:val="right"/>
              <w:rPr>
                <w:noProof/>
              </w:rPr>
            </w:pPr>
            <w:r w:rsidRPr="00ED6412">
              <w:rPr>
                <w:noProof/>
              </w:rPr>
              <w:fldChar w:fldCharType="begin"/>
            </w:r>
            <w:r w:rsidRPr="00ED6412">
              <w:rPr>
                <w:noProof/>
              </w:rPr>
              <w:instrText xml:space="preserve"> REF _Ref496040486 \h  \* MERGEFORMAT </w:instrText>
            </w:r>
            <w:r w:rsidRPr="00ED6412">
              <w:rPr>
                <w:noProof/>
              </w:rPr>
            </w:r>
            <w:r w:rsidRPr="00ED6412">
              <w:rPr>
                <w:noProof/>
              </w:rPr>
              <w:fldChar w:fldCharType="separate"/>
            </w:r>
            <w:r w:rsidR="00C05E44" w:rsidRPr="00ED6412">
              <w:rPr>
                <w:noProof/>
              </w:rPr>
              <w:t>(</w:t>
            </w:r>
            <w:r w:rsidR="00C05E44">
              <w:rPr>
                <w:noProof/>
              </w:rPr>
              <w:t>4</w:t>
            </w:r>
            <w:r w:rsidR="00C05E44" w:rsidRPr="00ED6412">
              <w:rPr>
                <w:noProof/>
              </w:rPr>
              <w:t>.</w:t>
            </w:r>
            <w:r w:rsidR="00C05E44">
              <w:rPr>
                <w:noProof/>
              </w:rPr>
              <w:t>7</w:t>
            </w:r>
            <w:r w:rsidR="00C05E44" w:rsidRPr="00ED6412">
              <w:rPr>
                <w:noProof/>
              </w:rPr>
              <w:t>)</w:t>
            </w:r>
            <w:r w:rsidRPr="00ED6412">
              <w:rPr>
                <w:noProof/>
              </w:rPr>
              <w:fldChar w:fldCharType="end"/>
            </w:r>
          </w:p>
        </w:tc>
      </w:tr>
      <w:tr w:rsidR="00A53152" w:rsidRPr="00ED6412" w14:paraId="0CCFC340" w14:textId="77777777" w:rsidTr="00100417">
        <w:trPr>
          <w:trHeight w:val="782"/>
        </w:trPr>
        <w:tc>
          <w:tcPr>
            <w:tcW w:w="1161" w:type="pct"/>
          </w:tcPr>
          <w:p w14:paraId="2E27C6D0" w14:textId="2548B9B6" w:rsidR="00796846" w:rsidRPr="00ED6412" w:rsidRDefault="00796846" w:rsidP="00100417">
            <w:pPr>
              <w:spacing w:line="360" w:lineRule="auto"/>
              <w:jc w:val="left"/>
            </w:pPr>
            <w:r w:rsidRPr="00ED6412">
              <w:t>Emission constrained costs</w:t>
            </w:r>
          </w:p>
        </w:tc>
        <w:tc>
          <w:tcPr>
            <w:tcW w:w="3337" w:type="pct"/>
            <w:vAlign w:val="center"/>
          </w:tcPr>
          <w:p w14:paraId="5080F0BD" w14:textId="6ED147CA" w:rsidR="00796846" w:rsidRPr="00ED6412" w:rsidRDefault="008568D1" w:rsidP="00796846">
            <w:pPr>
              <w:spacing w:line="360" w:lineRule="auto"/>
              <w:jc w:val="right"/>
            </w:pPr>
            <m:oMathPara>
              <m:oMath>
                <m:func>
                  <m:funcPr>
                    <m:ctrlPr>
                      <w:rPr>
                        <w:rFonts w:ascii="Cambria Math" w:hAnsi="Cambria Math"/>
                      </w:rPr>
                    </m:ctrlPr>
                  </m:funcPr>
                  <m:fName>
                    <m:r>
                      <m:rPr>
                        <m:sty m:val="p"/>
                      </m:rPr>
                      <w:rPr>
                        <w:rFonts w:ascii="Cambria Math" w:hAnsi="Cambria Math"/>
                      </w:rPr>
                      <m:t>min</m:t>
                    </m:r>
                  </m:fName>
                  <m:e>
                    <m:r>
                      <w:rPr>
                        <w:rFonts w:ascii="Cambria Math" w:hAnsi="Cambria Math"/>
                      </w:rPr>
                      <m:t>F</m:t>
                    </m:r>
                    <m:d>
                      <m:dPr>
                        <m:ctrlPr>
                          <w:rPr>
                            <w:rFonts w:ascii="Cambria Math" w:hAnsi="Cambria Math"/>
                            <w:i/>
                            <w:iCs/>
                          </w:rPr>
                        </m:ctrlPr>
                      </m:dPr>
                      <m:e>
                        <m:r>
                          <w:rPr>
                            <w:rFonts w:ascii="Cambria Math" w:hAnsi="Cambria Math"/>
                          </w:rPr>
                          <m:t>t</m:t>
                        </m:r>
                      </m:e>
                    </m:d>
                  </m:e>
                </m:func>
                <m:r>
                  <w:rPr>
                    <w:rFonts w:ascii="Cambria Math" w:hAnsi="Cambria Math"/>
                  </w:rPr>
                  <m:t>= C</m:t>
                </m:r>
                <m:d>
                  <m:dPr>
                    <m:ctrlPr>
                      <w:rPr>
                        <w:rFonts w:ascii="Cambria Math" w:hAnsi="Cambria Math"/>
                        <w:i/>
                      </w:rPr>
                    </m:ctrlPr>
                  </m:dPr>
                  <m:e>
                    <m:r>
                      <w:rPr>
                        <w:rFonts w:ascii="Cambria Math" w:hAnsi="Cambria Math"/>
                      </w:rPr>
                      <m:t>t</m:t>
                    </m:r>
                  </m:e>
                </m:d>
                <m:r>
                  <w:rPr>
                    <w:rFonts w:ascii="Cambria Math" w:hAnsi="Cambria Math"/>
                  </w:rPr>
                  <m:t>+r×E</m:t>
                </m:r>
                <m:d>
                  <m:dPr>
                    <m:ctrlPr>
                      <w:rPr>
                        <w:rFonts w:ascii="Cambria Math" w:hAnsi="Cambria Math"/>
                        <w:i/>
                      </w:rPr>
                    </m:ctrlPr>
                  </m:dPr>
                  <m:e>
                    <m:r>
                      <w:rPr>
                        <w:rFonts w:ascii="Cambria Math" w:hAnsi="Cambria Math"/>
                      </w:rPr>
                      <m:t>t</m:t>
                    </m:r>
                  </m:e>
                </m:d>
              </m:oMath>
            </m:oMathPara>
          </w:p>
        </w:tc>
        <w:tc>
          <w:tcPr>
            <w:tcW w:w="502" w:type="pct"/>
            <w:vAlign w:val="center"/>
          </w:tcPr>
          <w:p w14:paraId="7DA061AA" w14:textId="1B35F88B" w:rsidR="00796846" w:rsidRPr="00ED6412" w:rsidRDefault="00796846" w:rsidP="00796846">
            <w:pPr>
              <w:spacing w:line="360" w:lineRule="auto"/>
              <w:jc w:val="right"/>
              <w:rPr>
                <w:i/>
                <w:iCs/>
                <w:szCs w:val="18"/>
              </w:rPr>
            </w:pPr>
            <w:r w:rsidRPr="00ED6412">
              <w:rPr>
                <w:noProof/>
              </w:rPr>
              <w:fldChar w:fldCharType="begin"/>
            </w:r>
            <w:r w:rsidRPr="00ED6412">
              <w:rPr>
                <w:i/>
                <w:iCs/>
                <w:szCs w:val="18"/>
              </w:rPr>
              <w:instrText xml:space="preserve"> REF _Ref496040638 \h </w:instrText>
            </w:r>
            <w:r w:rsidRPr="00ED6412">
              <w:rPr>
                <w:noProof/>
              </w:rPr>
              <w:instrText xml:space="preserve"> \* MERGEFORMAT </w:instrText>
            </w:r>
            <w:r w:rsidRPr="00ED6412">
              <w:rPr>
                <w:noProof/>
              </w:rPr>
            </w:r>
            <w:r w:rsidRPr="00ED6412">
              <w:rPr>
                <w:noProof/>
              </w:rPr>
              <w:fldChar w:fldCharType="separate"/>
            </w:r>
            <w:r w:rsidR="00C05E44" w:rsidRPr="00ED6412">
              <w:rPr>
                <w:noProof/>
              </w:rPr>
              <w:t>(</w:t>
            </w:r>
            <w:r w:rsidR="00C05E44">
              <w:rPr>
                <w:noProof/>
              </w:rPr>
              <w:t>4</w:t>
            </w:r>
            <w:r w:rsidR="00C05E44" w:rsidRPr="00ED6412">
              <w:rPr>
                <w:noProof/>
              </w:rPr>
              <w:t>.</w:t>
            </w:r>
            <w:r w:rsidR="00C05E44">
              <w:rPr>
                <w:noProof/>
              </w:rPr>
              <w:t>8</w:t>
            </w:r>
            <w:r w:rsidR="00C05E44" w:rsidRPr="00ED6412">
              <w:rPr>
                <w:noProof/>
              </w:rPr>
              <w:t>)</w:t>
            </w:r>
            <w:r w:rsidRPr="00ED6412">
              <w:rPr>
                <w:noProof/>
              </w:rPr>
              <w:fldChar w:fldCharType="end"/>
            </w:r>
          </w:p>
        </w:tc>
      </w:tr>
      <w:tr w:rsidR="00A53152" w:rsidRPr="00ED6412" w14:paraId="0EB865A4" w14:textId="77777777" w:rsidTr="00100417">
        <w:trPr>
          <w:trHeight w:val="979"/>
        </w:trPr>
        <w:tc>
          <w:tcPr>
            <w:tcW w:w="1161" w:type="pct"/>
          </w:tcPr>
          <w:p w14:paraId="567D10E2" w14:textId="22BE2DF3" w:rsidR="00796846" w:rsidRPr="00ED6412" w:rsidRDefault="00796846" w:rsidP="00100417">
            <w:pPr>
              <w:spacing w:line="360" w:lineRule="auto"/>
              <w:jc w:val="left"/>
              <w:rPr>
                <w:noProof/>
              </w:rPr>
            </w:pPr>
            <w:r w:rsidRPr="00ED6412">
              <w:rPr>
                <w:noProof/>
              </w:rPr>
              <w:t>Power flow of the system</w:t>
            </w:r>
          </w:p>
        </w:tc>
        <w:tc>
          <w:tcPr>
            <w:tcW w:w="3337" w:type="pct"/>
            <w:vAlign w:val="center"/>
          </w:tcPr>
          <w:p w14:paraId="5E44C4BB" w14:textId="5EE4298E" w:rsidR="00796846" w:rsidRPr="00ED6412" w:rsidRDefault="008568D1" w:rsidP="00796846">
            <w:pPr>
              <w:spacing w:line="360" w:lineRule="auto"/>
              <w:jc w:val="right"/>
              <w:rPr>
                <w:i/>
                <w:noProof/>
              </w:rPr>
            </w:pPr>
            <m:oMathPara>
              <m:oMath>
                <m:nary>
                  <m:naryPr>
                    <m:chr m:val="∑"/>
                    <m:limLoc m:val="undOvr"/>
                    <m:ctrlPr>
                      <w:rPr>
                        <w:rFonts w:ascii="Cambria Math" w:hAnsi="Cambria Math"/>
                        <w:i/>
                        <w:noProof/>
                      </w:rPr>
                    </m:ctrlPr>
                  </m:naryPr>
                  <m:sub>
                    <m:r>
                      <w:rPr>
                        <w:rFonts w:ascii="Cambria Math" w:hAnsi="Cambria Math"/>
                        <w:noProof/>
                      </w:rPr>
                      <m:t>i=1</m:t>
                    </m:r>
                  </m:sub>
                  <m:sup>
                    <m:r>
                      <w:rPr>
                        <w:rFonts w:ascii="Cambria Math" w:hAnsi="Cambria Math"/>
                        <w:noProof/>
                      </w:rPr>
                      <m:t>N</m:t>
                    </m:r>
                  </m:sup>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nary>
                <m:r>
                  <w:rPr>
                    <w:rFonts w:ascii="Cambria Math" w:hAnsi="Cambria Math"/>
                    <w:noProof/>
                  </w:rPr>
                  <m:t>+</m:t>
                </m:r>
                <m:nary>
                  <m:naryPr>
                    <m:chr m:val="∑"/>
                    <m:limLoc m:val="undOvr"/>
                    <m:ctrlPr>
                      <w:rPr>
                        <w:rFonts w:ascii="Cambria Math" w:hAnsi="Cambria Math"/>
                        <w:i/>
                        <w:noProof/>
                      </w:rPr>
                    </m:ctrlPr>
                  </m:naryPr>
                  <m:sub>
                    <m:r>
                      <w:rPr>
                        <w:rFonts w:ascii="Cambria Math" w:hAnsi="Cambria Math"/>
                        <w:noProof/>
                      </w:rPr>
                      <m:t>j=1</m:t>
                    </m:r>
                  </m:sub>
                  <m:sup>
                    <m:r>
                      <w:rPr>
                        <w:rFonts w:ascii="Cambria Math" w:hAnsi="Cambria Math"/>
                        <w:noProof/>
                      </w:rPr>
                      <m:t>M</m:t>
                    </m:r>
                  </m:sup>
                  <m:e>
                    <m:sSubSup>
                      <m:sSubSupPr>
                        <m:ctrlPr>
                          <w:rPr>
                            <w:rFonts w:ascii="Cambria Math" w:hAnsi="Cambria Math"/>
                          </w:rPr>
                        </m:ctrlPr>
                      </m:sSubSupPr>
                      <m:e>
                        <m:r>
                          <w:rPr>
                            <w:rFonts w:ascii="Cambria Math" w:hAnsi="Cambria Math"/>
                          </w:rPr>
                          <m:t>W</m:t>
                        </m:r>
                      </m:e>
                      <m:sub>
                        <m:r>
                          <m:rPr>
                            <m:sty m:val="p"/>
                          </m:rPr>
                          <w:rPr>
                            <w:rFonts w:ascii="Cambria Math" w:hAnsi="Cambria Math"/>
                          </w:rPr>
                          <m:t>j</m:t>
                        </m:r>
                      </m:sub>
                      <m:sup>
                        <m:r>
                          <m:rPr>
                            <m:sty m:val="p"/>
                          </m:rPr>
                          <w:rPr>
                            <w:rFonts w:ascii="Cambria Math" w:hAnsi="Cambria Math"/>
                          </w:rPr>
                          <m:t>t</m:t>
                        </m:r>
                      </m:sup>
                    </m:sSubSup>
                  </m:e>
                </m:nary>
                <m:r>
                  <w:rPr>
                    <w:rFonts w:ascii="Cambria Math" w:hAnsi="Cambria Math"/>
                    <w:noProof/>
                  </w:rPr>
                  <m:t>+</m:t>
                </m:r>
                <m:sSubSup>
                  <m:sSubSupPr>
                    <m:ctrlPr>
                      <w:rPr>
                        <w:rFonts w:ascii="Cambria Math" w:hAnsi="Cambria Math"/>
                        <w:i/>
                      </w:rPr>
                    </m:ctrlPr>
                  </m:sSubSupPr>
                  <m:e>
                    <m:r>
                      <w:rPr>
                        <w:rFonts w:ascii="Cambria Math" w:hAnsi="Cambria Math"/>
                      </w:rPr>
                      <m:t>P</m:t>
                    </m:r>
                  </m:e>
                  <m:sub>
                    <m:r>
                      <m:rPr>
                        <m:sty m:val="p"/>
                      </m:rPr>
                      <w:rPr>
                        <w:rFonts w:ascii="Cambria Math" w:hAnsi="Cambria Math"/>
                      </w:rPr>
                      <m:t>dcg</m:t>
                    </m:r>
                  </m:sub>
                  <m:sup>
                    <m:r>
                      <m:rPr>
                        <m:sty m:val="p"/>
                      </m:rPr>
                      <w:rPr>
                        <w:rFonts w:ascii="Cambria Math" w:hAnsi="Cambria Math"/>
                      </w:rPr>
                      <m:t>t</m:t>
                    </m:r>
                  </m:sup>
                </m:sSubSup>
                <m:r>
                  <w:rPr>
                    <w:rFonts w:ascii="Cambria Math" w:hAnsi="Cambria Math"/>
                    <w:noProof/>
                  </w:rPr>
                  <m:t>=</m:t>
                </m:r>
                <m:sSub>
                  <m:sSubPr>
                    <m:ctrlPr>
                      <w:rPr>
                        <w:rFonts w:ascii="Cambria Math" w:hAnsi="Cambria Math"/>
                        <w:i/>
                        <w:noProof/>
                      </w:rPr>
                    </m:ctrlPr>
                  </m:sSubPr>
                  <m:e>
                    <m:r>
                      <w:rPr>
                        <w:rFonts w:ascii="Cambria Math" w:hAnsi="Cambria Math"/>
                        <w:noProof/>
                      </w:rPr>
                      <m:t>D</m:t>
                    </m:r>
                  </m:e>
                  <m:sub>
                    <m:r>
                      <m:rPr>
                        <m:sty m:val="p"/>
                      </m:rPr>
                      <w:rPr>
                        <w:rFonts w:ascii="Cambria Math" w:hAnsi="Cambria Math"/>
                        <w:noProof/>
                      </w:rPr>
                      <m:t>t</m:t>
                    </m:r>
                  </m:sub>
                </m:sSub>
              </m:oMath>
            </m:oMathPara>
          </w:p>
        </w:tc>
        <w:tc>
          <w:tcPr>
            <w:tcW w:w="502" w:type="pct"/>
            <w:vAlign w:val="center"/>
          </w:tcPr>
          <w:p w14:paraId="0F3C132D" w14:textId="4C79CD3D" w:rsidR="00796846" w:rsidRPr="00ED6412" w:rsidRDefault="00796846" w:rsidP="00796846">
            <w:pPr>
              <w:keepNext/>
              <w:spacing w:line="360" w:lineRule="auto"/>
              <w:jc w:val="right"/>
              <w:rPr>
                <w:noProof/>
              </w:rPr>
            </w:pPr>
            <w:r w:rsidRPr="00ED6412">
              <w:rPr>
                <w:noProof/>
              </w:rPr>
              <w:fldChar w:fldCharType="begin"/>
            </w:r>
            <w:r w:rsidRPr="00ED6412">
              <w:rPr>
                <w:noProof/>
              </w:rPr>
              <w:instrText xml:space="preserve"> REF _Ref423896971 \h  \* MERGEFORMAT </w:instrText>
            </w:r>
            <w:r w:rsidRPr="00ED6412">
              <w:rPr>
                <w:noProof/>
              </w:rPr>
            </w:r>
            <w:r w:rsidRPr="00ED6412">
              <w:rPr>
                <w:noProof/>
              </w:rPr>
              <w:fldChar w:fldCharType="separate"/>
            </w:r>
            <w:r w:rsidR="00C05E44" w:rsidRPr="00ED6412">
              <w:rPr>
                <w:noProof/>
              </w:rPr>
              <w:t>(</w:t>
            </w:r>
            <w:r w:rsidR="00C05E44">
              <w:rPr>
                <w:noProof/>
              </w:rPr>
              <w:t>5</w:t>
            </w:r>
            <w:r w:rsidR="00C05E44" w:rsidRPr="00ED6412">
              <w:rPr>
                <w:noProof/>
              </w:rPr>
              <w:t>.</w:t>
            </w:r>
            <w:r w:rsidR="00C05E44">
              <w:rPr>
                <w:noProof/>
              </w:rPr>
              <w:t>3</w:t>
            </w:r>
            <w:r w:rsidR="00C05E44" w:rsidRPr="00ED6412">
              <w:rPr>
                <w:noProof/>
              </w:rPr>
              <w:t>)</w:t>
            </w:r>
            <w:r w:rsidRPr="00ED6412">
              <w:rPr>
                <w:noProof/>
              </w:rPr>
              <w:fldChar w:fldCharType="end"/>
            </w:r>
          </w:p>
        </w:tc>
      </w:tr>
      <w:tr w:rsidR="00A53152" w:rsidRPr="00ED6412" w14:paraId="3D17C98D" w14:textId="77777777" w:rsidTr="00100417">
        <w:trPr>
          <w:trHeight w:val="782"/>
        </w:trPr>
        <w:tc>
          <w:tcPr>
            <w:tcW w:w="1161" w:type="pct"/>
            <w:vMerge w:val="restart"/>
          </w:tcPr>
          <w:p w14:paraId="190426D4" w14:textId="205472DD" w:rsidR="00796846" w:rsidRPr="00ED6412" w:rsidRDefault="00796846" w:rsidP="00100417">
            <w:pPr>
              <w:spacing w:line="360" w:lineRule="auto"/>
              <w:jc w:val="left"/>
              <w:rPr>
                <w:rFonts w:eastAsia="SimSun"/>
                <w:noProof/>
              </w:rPr>
            </w:pPr>
            <w:r w:rsidRPr="00ED6412">
              <w:rPr>
                <w:noProof/>
              </w:rPr>
              <w:t>Power output limit</w:t>
            </w:r>
          </w:p>
        </w:tc>
        <w:tc>
          <w:tcPr>
            <w:tcW w:w="3337" w:type="pct"/>
            <w:vAlign w:val="center"/>
          </w:tcPr>
          <w:p w14:paraId="198237E8" w14:textId="15D1A73B" w:rsidR="00796846" w:rsidRPr="00ED6412" w:rsidRDefault="008568D1" w:rsidP="00796846">
            <w:pPr>
              <w:spacing w:line="360" w:lineRule="auto"/>
              <w:jc w:val="right"/>
              <w:rPr>
                <w:noProof/>
              </w:rPr>
            </w:pPr>
            <m:oMathPara>
              <m:oMath>
                <m:sSub>
                  <m:sSubPr>
                    <m:ctrlPr>
                      <w:rPr>
                        <w:rFonts w:ascii="Cambria Math" w:hAnsi="Cambria Math"/>
                        <w:noProof/>
                      </w:rPr>
                    </m:ctrlPr>
                  </m:sSubPr>
                  <m:e>
                    <m:r>
                      <w:rPr>
                        <w:rFonts w:ascii="Cambria Math" w:hAnsi="Cambria Math"/>
                        <w:noProof/>
                      </w:rPr>
                      <m:t>P</m:t>
                    </m:r>
                  </m:e>
                  <m:sub>
                    <m:r>
                      <m:rPr>
                        <m:sty m:val="p"/>
                      </m:rPr>
                      <w:rPr>
                        <w:rFonts w:ascii="Cambria Math" w:hAnsi="Cambria Math"/>
                        <w:noProof/>
                      </w:rPr>
                      <m:t>i,min</m:t>
                    </m:r>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P</m:t>
                    </m:r>
                  </m:e>
                  <m:sub>
                    <m:r>
                      <m:rPr>
                        <m:sty m:val="p"/>
                      </m:rPr>
                      <w:rPr>
                        <w:rFonts w:ascii="Cambria Math" w:hAnsi="Cambria Math"/>
                        <w:noProof/>
                      </w:rPr>
                      <m:t>i</m:t>
                    </m:r>
                  </m:sub>
                  <m:sup>
                    <m:r>
                      <m:rPr>
                        <m:sty m:val="p"/>
                      </m:rPr>
                      <w:rPr>
                        <w:rFonts w:ascii="Cambria Math" w:hAnsi="Cambria Math"/>
                        <w:noProof/>
                      </w:rPr>
                      <m:t>t</m:t>
                    </m:r>
                  </m:sup>
                </m:sSubSup>
                <m:r>
                  <m:rPr>
                    <m:sty m:val="p"/>
                  </m:rPr>
                  <w:rPr>
                    <w:rFonts w:ascii="Cambria Math" w:hAnsi="Cambria Math"/>
                    <w:noProof/>
                  </w:rPr>
                  <m:t>≤</m:t>
                </m:r>
                <m:sSub>
                  <m:sSubPr>
                    <m:ctrlPr>
                      <w:rPr>
                        <w:rFonts w:ascii="Cambria Math" w:hAnsi="Cambria Math"/>
                        <w:noProof/>
                      </w:rPr>
                    </m:ctrlPr>
                  </m:sSubPr>
                  <m:e>
                    <m:r>
                      <w:rPr>
                        <w:rFonts w:ascii="Cambria Math" w:hAnsi="Cambria Math"/>
                        <w:noProof/>
                      </w:rPr>
                      <m:t>P</m:t>
                    </m:r>
                  </m:e>
                  <m:sub>
                    <m:r>
                      <m:rPr>
                        <m:sty m:val="p"/>
                      </m:rPr>
                      <w:rPr>
                        <w:rFonts w:ascii="Cambria Math" w:hAnsi="Cambria Math"/>
                        <w:noProof/>
                      </w:rPr>
                      <m:t>i,max</m:t>
                    </m:r>
                  </m:sub>
                </m:sSub>
              </m:oMath>
            </m:oMathPara>
          </w:p>
        </w:tc>
        <w:tc>
          <w:tcPr>
            <w:tcW w:w="502" w:type="pct"/>
            <w:vAlign w:val="center"/>
          </w:tcPr>
          <w:p w14:paraId="33A787F6" w14:textId="31D402B2" w:rsidR="00796846" w:rsidRPr="00ED6412" w:rsidRDefault="00796846" w:rsidP="00796846">
            <w:pPr>
              <w:keepNext/>
              <w:spacing w:line="360" w:lineRule="auto"/>
              <w:jc w:val="right"/>
              <w:rPr>
                <w:noProof/>
              </w:rPr>
            </w:pPr>
            <w:r w:rsidRPr="00ED6412">
              <w:rPr>
                <w:noProof/>
              </w:rPr>
              <w:fldChar w:fldCharType="begin"/>
            </w:r>
            <w:r w:rsidRPr="00ED6412">
              <w:rPr>
                <w:noProof/>
              </w:rPr>
              <w:instrText xml:space="preserve"> REF _Ref496045769 \h  \* MERGEFORMAT </w:instrText>
            </w:r>
            <w:r w:rsidRPr="00ED6412">
              <w:rPr>
                <w:noProof/>
              </w:rPr>
            </w:r>
            <w:r w:rsidRPr="00ED6412">
              <w:rPr>
                <w:noProof/>
              </w:rPr>
              <w:fldChar w:fldCharType="separate"/>
            </w:r>
            <w:r w:rsidR="00C05E44" w:rsidRPr="00ED6412">
              <w:rPr>
                <w:noProof/>
              </w:rPr>
              <w:t>(</w:t>
            </w:r>
            <w:r w:rsidR="00C05E44">
              <w:rPr>
                <w:noProof/>
              </w:rPr>
              <w:t>4</w:t>
            </w:r>
            <w:r w:rsidR="00C05E44" w:rsidRPr="00ED6412">
              <w:rPr>
                <w:noProof/>
              </w:rPr>
              <w:t>.</w:t>
            </w:r>
            <w:r w:rsidR="00C05E44">
              <w:rPr>
                <w:noProof/>
              </w:rPr>
              <w:t>10</w:t>
            </w:r>
            <w:r w:rsidR="00C05E44" w:rsidRPr="00ED6412">
              <w:rPr>
                <w:noProof/>
              </w:rPr>
              <w:t>)</w:t>
            </w:r>
            <w:r w:rsidRPr="00ED6412">
              <w:rPr>
                <w:noProof/>
              </w:rPr>
              <w:fldChar w:fldCharType="end"/>
            </w:r>
          </w:p>
        </w:tc>
      </w:tr>
      <w:tr w:rsidR="00A53152" w:rsidRPr="00ED6412" w14:paraId="68432281" w14:textId="77777777" w:rsidTr="00100417">
        <w:trPr>
          <w:trHeight w:val="782"/>
        </w:trPr>
        <w:tc>
          <w:tcPr>
            <w:tcW w:w="1161" w:type="pct"/>
            <w:vMerge/>
          </w:tcPr>
          <w:p w14:paraId="21AF29B9" w14:textId="49DD2266" w:rsidR="00796846" w:rsidRPr="00ED6412" w:rsidRDefault="00796846" w:rsidP="00100417">
            <w:pPr>
              <w:spacing w:line="360" w:lineRule="auto"/>
              <w:jc w:val="left"/>
              <w:rPr>
                <w:noProof/>
              </w:rPr>
            </w:pPr>
          </w:p>
        </w:tc>
        <w:tc>
          <w:tcPr>
            <w:tcW w:w="3337" w:type="pct"/>
            <w:vAlign w:val="center"/>
          </w:tcPr>
          <w:p w14:paraId="549BF040" w14:textId="2BB5CBA8" w:rsidR="00796846" w:rsidRPr="00ED6412" w:rsidRDefault="00796846" w:rsidP="00796846">
            <w:pPr>
              <w:spacing w:line="360" w:lineRule="auto"/>
              <w:jc w:val="right"/>
              <w:rPr>
                <w:noProof/>
              </w:rPr>
            </w:pPr>
            <m:oMathPara>
              <m:oMath>
                <m:r>
                  <m:rPr>
                    <m:sty m:val="p"/>
                  </m:rPr>
                  <w:rPr>
                    <w:rFonts w:ascii="Cambria Math" w:hAnsi="Cambria Math"/>
                    <w:noProof/>
                  </w:rPr>
                  <m:t>0≤</m:t>
                </m:r>
                <m:sSubSup>
                  <m:sSubSupPr>
                    <m:ctrlPr>
                      <w:rPr>
                        <w:rFonts w:ascii="Cambria Math" w:hAnsi="Cambria Math"/>
                        <w:noProof/>
                      </w:rPr>
                    </m:ctrlPr>
                  </m:sSubSupPr>
                  <m:e>
                    <m:r>
                      <w:rPr>
                        <w:rFonts w:ascii="Cambria Math" w:hAnsi="Cambria Math"/>
                        <w:noProof/>
                      </w:rPr>
                      <m:t>W</m:t>
                    </m:r>
                  </m:e>
                  <m:sub>
                    <m:r>
                      <m:rPr>
                        <m:sty m:val="p"/>
                      </m:rPr>
                      <w:rPr>
                        <w:rFonts w:ascii="Cambria Math" w:hAnsi="Cambria Math"/>
                        <w:noProof/>
                      </w:rPr>
                      <m:t>j</m:t>
                    </m:r>
                  </m:sub>
                  <m:sup>
                    <m:r>
                      <m:rPr>
                        <m:sty m:val="p"/>
                      </m:rPr>
                      <w:rPr>
                        <w:rFonts w:ascii="Cambria Math" w:hAnsi="Cambria Math"/>
                        <w:noProof/>
                      </w:rPr>
                      <m:t>t</m:t>
                    </m:r>
                  </m:sup>
                </m:sSubSup>
                <m:r>
                  <m:rPr>
                    <m:sty m:val="p"/>
                  </m:rPr>
                  <w:rPr>
                    <w:rFonts w:ascii="Cambria Math" w:hAnsi="Cambria Math"/>
                    <w:noProof/>
                  </w:rPr>
                  <m:t>≤</m:t>
                </m:r>
                <m:sSub>
                  <m:sSubPr>
                    <m:ctrlPr>
                      <w:rPr>
                        <w:rFonts w:ascii="Cambria Math" w:hAnsi="Cambria Math"/>
                        <w:noProof/>
                      </w:rPr>
                    </m:ctrlPr>
                  </m:sSubPr>
                  <m:e>
                    <m:r>
                      <w:rPr>
                        <w:rFonts w:ascii="Cambria Math" w:hAnsi="Cambria Math"/>
                        <w:noProof/>
                      </w:rPr>
                      <m:t>W</m:t>
                    </m:r>
                  </m:e>
                  <m:sub>
                    <m:r>
                      <m:rPr>
                        <m:sty m:val="p"/>
                      </m:rPr>
                      <w:rPr>
                        <w:rFonts w:ascii="Cambria Math" w:hAnsi="Cambria Math"/>
                        <w:noProof/>
                      </w:rPr>
                      <m:t>r,j</m:t>
                    </m:r>
                  </m:sub>
                </m:sSub>
              </m:oMath>
            </m:oMathPara>
          </w:p>
        </w:tc>
        <w:tc>
          <w:tcPr>
            <w:tcW w:w="502" w:type="pct"/>
            <w:vAlign w:val="center"/>
          </w:tcPr>
          <w:p w14:paraId="7D5CB2C5" w14:textId="60C25F63" w:rsidR="00796846" w:rsidRPr="00ED6412" w:rsidRDefault="00796846" w:rsidP="00796846">
            <w:pPr>
              <w:spacing w:line="360" w:lineRule="auto"/>
              <w:jc w:val="right"/>
              <w:rPr>
                <w:noProof/>
              </w:rPr>
            </w:pPr>
            <w:r w:rsidRPr="00ED6412">
              <w:rPr>
                <w:noProof/>
              </w:rPr>
              <w:fldChar w:fldCharType="begin"/>
            </w:r>
            <w:r w:rsidRPr="00ED6412">
              <w:rPr>
                <w:noProof/>
              </w:rPr>
              <w:instrText xml:space="preserve"> REF _Ref496045772 \h  \* MERGEFORMAT </w:instrText>
            </w:r>
            <w:r w:rsidRPr="00ED6412">
              <w:rPr>
                <w:noProof/>
              </w:rPr>
            </w:r>
            <w:r w:rsidRPr="00ED6412">
              <w:rPr>
                <w:noProof/>
              </w:rPr>
              <w:fldChar w:fldCharType="separate"/>
            </w:r>
            <w:r w:rsidR="00C05E44" w:rsidRPr="00ED6412">
              <w:rPr>
                <w:noProof/>
              </w:rPr>
              <w:t>(</w:t>
            </w:r>
            <w:r w:rsidR="00C05E44">
              <w:rPr>
                <w:noProof/>
              </w:rPr>
              <w:t>4</w:t>
            </w:r>
            <w:r w:rsidR="00C05E44" w:rsidRPr="00ED6412">
              <w:rPr>
                <w:noProof/>
              </w:rPr>
              <w:t>.</w:t>
            </w:r>
            <w:r w:rsidR="00C05E44">
              <w:rPr>
                <w:noProof/>
              </w:rPr>
              <w:t>11</w:t>
            </w:r>
            <w:r w:rsidR="00C05E44" w:rsidRPr="00ED6412">
              <w:rPr>
                <w:noProof/>
              </w:rPr>
              <w:t>)</w:t>
            </w:r>
            <w:r w:rsidRPr="00ED6412">
              <w:rPr>
                <w:noProof/>
              </w:rPr>
              <w:fldChar w:fldCharType="end"/>
            </w:r>
          </w:p>
        </w:tc>
      </w:tr>
      <w:tr w:rsidR="00A53152" w:rsidRPr="00ED6412" w14:paraId="0CF7727E" w14:textId="77777777" w:rsidTr="00100417">
        <w:trPr>
          <w:trHeight w:val="782"/>
        </w:trPr>
        <w:tc>
          <w:tcPr>
            <w:tcW w:w="1161" w:type="pct"/>
          </w:tcPr>
          <w:p w14:paraId="58A0FF15" w14:textId="437D7E9E" w:rsidR="00796846" w:rsidRPr="00ED6412" w:rsidRDefault="00796846" w:rsidP="00100417">
            <w:pPr>
              <w:spacing w:line="360" w:lineRule="auto"/>
              <w:jc w:val="left"/>
            </w:pPr>
            <w:r w:rsidRPr="00ED6412">
              <w:t>Ramp rate</w:t>
            </w:r>
          </w:p>
        </w:tc>
        <w:tc>
          <w:tcPr>
            <w:tcW w:w="3337" w:type="pct"/>
            <w:vAlign w:val="center"/>
          </w:tcPr>
          <w:p w14:paraId="728FA147" w14:textId="18FC9F04" w:rsidR="00796846" w:rsidRPr="00ED6412" w:rsidRDefault="00796846" w:rsidP="00796846">
            <w:pPr>
              <w:spacing w:line="360" w:lineRule="auto"/>
              <w:jc w:val="right"/>
            </w:pPr>
            <m:oMathPara>
              <m:oMath>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T</m:t>
                        </m:r>
                      </m:e>
                      <m:sub>
                        <m:r>
                          <m:rPr>
                            <m:sty m:val="p"/>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t-1</m:t>
                        </m:r>
                      </m:sub>
                    </m:sSub>
                  </m:e>
                </m:d>
                <m:r>
                  <w:rPr>
                    <w:rFonts w:ascii="Cambria Math" w:hAnsi="Cambria Math" w:hint="eastAsia"/>
                  </w:rPr>
                  <m:t>×</m:t>
                </m:r>
                <m:sSub>
                  <m:sSubPr>
                    <m:ctrlPr>
                      <w:rPr>
                        <w:rFonts w:ascii="Cambria Math" w:hAnsi="Cambria Math"/>
                        <w:i/>
                        <w:iCs/>
                      </w:rPr>
                    </m:ctrlPr>
                  </m:sSubPr>
                  <m:e>
                    <m:r>
                      <w:rPr>
                        <w:rFonts w:ascii="Cambria Math" w:hAnsi="Cambria Math"/>
                      </w:rPr>
                      <m:t>RRD</m:t>
                    </m:r>
                  </m:e>
                  <m:sub>
                    <m:r>
                      <m:rPr>
                        <m:sty m:val="p"/>
                      </m:rPr>
                      <w:rPr>
                        <w:rFonts w:ascii="Cambria Math" w:hAnsi="Cambria Math"/>
                      </w:rPr>
                      <m:t>i</m:t>
                    </m:r>
                  </m:sub>
                </m:sSub>
                <m:r>
                  <w:rPr>
                    <w:rFonts w:ascii="Cambria Math" w:hAnsi="Cambria Math"/>
                  </w:rPr>
                  <m:t>≤</m:t>
                </m:r>
                <m:sSubSup>
                  <m:sSubSupPr>
                    <m:ctrlPr>
                      <w:rPr>
                        <w:rFonts w:ascii="Cambria Math" w:hAnsi="Cambria Math"/>
                        <w:iCs/>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r>
                  <w:rPr>
                    <w:rFonts w:ascii="Cambria Math" w:hAnsi="Cambria Math"/>
                  </w:rPr>
                  <m:t>-</m:t>
                </m:r>
                <m:sSubSup>
                  <m:sSubSupPr>
                    <m:ctrlPr>
                      <w:rPr>
                        <w:rFonts w:ascii="Cambria Math" w:hAnsi="Cambria Math"/>
                        <w:iCs/>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1</m:t>
                    </m:r>
                  </m:sup>
                </m:sSub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T</m:t>
                        </m:r>
                      </m:e>
                      <m:sub>
                        <m:r>
                          <m:rPr>
                            <m:sty m:val="p"/>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t-1</m:t>
                        </m:r>
                      </m:sub>
                    </m:sSub>
                  </m:e>
                </m:d>
                <m:r>
                  <w:rPr>
                    <w:rFonts w:ascii="Cambria Math" w:hAnsi="Cambria Math" w:hint="eastAsia"/>
                  </w:rPr>
                  <m:t>×</m:t>
                </m:r>
                <m:sSub>
                  <m:sSubPr>
                    <m:ctrlPr>
                      <w:rPr>
                        <w:rFonts w:ascii="Cambria Math" w:hAnsi="Cambria Math"/>
                        <w:i/>
                        <w:iCs/>
                      </w:rPr>
                    </m:ctrlPr>
                  </m:sSubPr>
                  <m:e>
                    <m:r>
                      <w:rPr>
                        <w:rFonts w:ascii="Cambria Math" w:hAnsi="Cambria Math"/>
                      </w:rPr>
                      <m:t>RRU</m:t>
                    </m:r>
                  </m:e>
                  <m:sub>
                    <m:r>
                      <m:rPr>
                        <m:sty m:val="p"/>
                      </m:rPr>
                      <w:rPr>
                        <w:rFonts w:ascii="Cambria Math" w:hAnsi="Cambria Math"/>
                      </w:rPr>
                      <m:t>i</m:t>
                    </m:r>
                  </m:sub>
                </m:sSub>
              </m:oMath>
            </m:oMathPara>
          </w:p>
        </w:tc>
        <w:tc>
          <w:tcPr>
            <w:tcW w:w="502" w:type="pct"/>
            <w:vAlign w:val="center"/>
          </w:tcPr>
          <w:p w14:paraId="0B2B08A6" w14:textId="1DC1D8B2" w:rsidR="00796846" w:rsidRPr="00ED6412" w:rsidRDefault="00796846" w:rsidP="00796846">
            <w:pPr>
              <w:spacing w:line="360" w:lineRule="auto"/>
              <w:jc w:val="right"/>
              <w:rPr>
                <w:noProof/>
              </w:rPr>
            </w:pPr>
            <w:r w:rsidRPr="00ED6412">
              <w:rPr>
                <w:noProof/>
              </w:rPr>
              <w:fldChar w:fldCharType="begin"/>
            </w:r>
            <w:r w:rsidRPr="00ED6412">
              <w:rPr>
                <w:noProof/>
              </w:rPr>
              <w:instrText xml:space="preserve"> REF _Ref423897883 \h  \* MERGEFORMAT </w:instrText>
            </w:r>
            <w:r w:rsidRPr="00ED6412">
              <w:rPr>
                <w:noProof/>
              </w:rPr>
            </w:r>
            <w:r w:rsidRPr="00ED6412">
              <w:rPr>
                <w:noProof/>
              </w:rPr>
              <w:fldChar w:fldCharType="separate"/>
            </w:r>
            <w:r w:rsidR="00C05E44" w:rsidRPr="00ED6412">
              <w:rPr>
                <w:noProof/>
              </w:rPr>
              <w:t>(</w:t>
            </w:r>
            <w:r w:rsidR="00C05E44">
              <w:rPr>
                <w:noProof/>
              </w:rPr>
              <w:t>4</w:t>
            </w:r>
            <w:r w:rsidR="00C05E44" w:rsidRPr="00ED6412">
              <w:rPr>
                <w:noProof/>
              </w:rPr>
              <w:t>.</w:t>
            </w:r>
            <w:r w:rsidR="00C05E44">
              <w:rPr>
                <w:noProof/>
              </w:rPr>
              <w:t>12</w:t>
            </w:r>
            <w:r w:rsidR="00C05E44" w:rsidRPr="00ED6412">
              <w:rPr>
                <w:noProof/>
              </w:rPr>
              <w:t>)</w:t>
            </w:r>
            <w:r w:rsidRPr="00ED6412">
              <w:rPr>
                <w:noProof/>
              </w:rPr>
              <w:fldChar w:fldCharType="end"/>
            </w:r>
          </w:p>
        </w:tc>
      </w:tr>
      <w:tr w:rsidR="00A53152" w:rsidRPr="00ED6412" w14:paraId="3C980D5D" w14:textId="77777777" w:rsidTr="00100417">
        <w:trPr>
          <w:trHeight w:val="782"/>
        </w:trPr>
        <w:tc>
          <w:tcPr>
            <w:tcW w:w="1161" w:type="pct"/>
          </w:tcPr>
          <w:p w14:paraId="065F05A5" w14:textId="55F9FF3B" w:rsidR="00796846" w:rsidRPr="00ED6412" w:rsidRDefault="00796846" w:rsidP="00100417">
            <w:pPr>
              <w:spacing w:line="360" w:lineRule="auto"/>
              <w:jc w:val="left"/>
            </w:pPr>
            <w:r w:rsidRPr="00ED6412">
              <w:t>Emission limit</w:t>
            </w:r>
          </w:p>
        </w:tc>
        <w:tc>
          <w:tcPr>
            <w:tcW w:w="3337" w:type="pct"/>
            <w:vAlign w:val="center"/>
          </w:tcPr>
          <w:p w14:paraId="0BF0095E" w14:textId="2B3C55C9" w:rsidR="00796846" w:rsidRPr="00ED6412" w:rsidRDefault="00796846" w:rsidP="00796846">
            <w:pPr>
              <w:spacing w:line="360" w:lineRule="auto"/>
              <w:jc w:val="right"/>
            </w:pPr>
            <m:oMathPara>
              <m:oMath>
                <m:r>
                  <m:rPr>
                    <m:sty m:val="p"/>
                  </m:rPr>
                  <w:rPr>
                    <w:rFonts w:ascii="Cambria Math" w:hAnsi="Cambria Math"/>
                  </w:rPr>
                  <m:t>0≤</m:t>
                </m:r>
                <m:sSubSup>
                  <m:sSubSupPr>
                    <m:ctrlPr>
                      <w:rPr>
                        <w:rFonts w:ascii="Cambria Math" w:hAnsi="Cambria Math"/>
                      </w:rPr>
                    </m:ctrlPr>
                  </m:sSubSupPr>
                  <m:e>
                    <m:r>
                      <w:rPr>
                        <w:rFonts w:ascii="Cambria Math" w:hAnsi="Cambria Math"/>
                      </w:rPr>
                      <m:t>E</m:t>
                    </m:r>
                  </m:e>
                  <m:sub>
                    <m:r>
                      <m:rPr>
                        <m:sty m:val="p"/>
                      </m:rPr>
                      <w:rPr>
                        <w:rFonts w:ascii="Cambria Math" w:hAnsi="Cambria Math"/>
                      </w:rPr>
                      <m:t>P,i</m:t>
                    </m:r>
                  </m:sub>
                  <m:sup>
                    <m:r>
                      <m:rPr>
                        <m:sty m:val="p"/>
                      </m:rPr>
                      <w:rPr>
                        <w:rFonts w:ascii="Cambria Math" w:hAnsi="Cambria Math"/>
                      </w:rPr>
                      <m:t>t</m:t>
                    </m:r>
                  </m:sup>
                </m:sSubSup>
                <m:d>
                  <m:dPr>
                    <m:ctrlPr>
                      <w:rPr>
                        <w:rFonts w:ascii="Cambria Math" w:hAnsi="Cambria Math"/>
                        <w:i/>
                      </w:rPr>
                    </m:ctrlPr>
                  </m:dPr>
                  <m:e>
                    <m:sSubSup>
                      <m:sSubSupPr>
                        <m:ctrlPr>
                          <w:rPr>
                            <w:rFonts w:ascii="Cambria Math" w:hAnsi="Cambria Math"/>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e>
                </m:d>
                <m:r>
                  <m:rPr>
                    <m:sty m:val="p"/>
                  </m:rPr>
                  <w:rPr>
                    <w:rFonts w:ascii="Cambria Math" w:hAnsi="Cambria Math"/>
                  </w:rPr>
                  <m:t>≤</m:t>
                </m:r>
                <m:sSub>
                  <m:sSubPr>
                    <m:ctrlPr>
                      <w:rPr>
                        <w:rFonts w:ascii="Cambria Math" w:hAnsi="Cambria Math"/>
                      </w:rPr>
                    </m:ctrlPr>
                  </m:sSubPr>
                  <m:e>
                    <m:r>
                      <w:rPr>
                        <w:rFonts w:ascii="Cambria Math" w:hAnsi="Cambria Math"/>
                      </w:rPr>
                      <m:t>EE</m:t>
                    </m:r>
                  </m:e>
                  <m:sub>
                    <m:r>
                      <m:rPr>
                        <m:sty m:val="p"/>
                      </m:rPr>
                      <w:rPr>
                        <w:rFonts w:ascii="Cambria Math" w:hAnsi="Cambria Math"/>
                      </w:rPr>
                      <m:t>limit</m:t>
                    </m:r>
                  </m:sub>
                </m:sSub>
              </m:oMath>
            </m:oMathPara>
          </w:p>
        </w:tc>
        <w:tc>
          <w:tcPr>
            <w:tcW w:w="502" w:type="pct"/>
            <w:vAlign w:val="center"/>
          </w:tcPr>
          <w:p w14:paraId="12A41A77" w14:textId="1D5DFC88" w:rsidR="00796846" w:rsidRPr="00ED6412" w:rsidRDefault="00796846" w:rsidP="00796846">
            <w:pPr>
              <w:keepNext/>
              <w:spacing w:line="360" w:lineRule="auto"/>
              <w:jc w:val="right"/>
            </w:pPr>
            <w:r w:rsidRPr="00ED6412">
              <w:fldChar w:fldCharType="begin"/>
            </w:r>
            <w:r w:rsidRPr="00ED6412">
              <w:instrText xml:space="preserve"> REF _Ref496045961 \h  \* MERGEFORMAT </w:instrText>
            </w:r>
            <w:r w:rsidRPr="00ED6412">
              <w:fldChar w:fldCharType="separate"/>
            </w:r>
            <w:r w:rsidR="00C05E44" w:rsidRPr="00ED6412">
              <w:rPr>
                <w:noProof/>
              </w:rPr>
              <w:t>(</w:t>
            </w:r>
            <w:r w:rsidR="00C05E44">
              <w:rPr>
                <w:noProof/>
              </w:rPr>
              <w:t>4</w:t>
            </w:r>
            <w:r w:rsidR="00C05E44" w:rsidRPr="00ED6412">
              <w:rPr>
                <w:noProof/>
              </w:rPr>
              <w:t>.</w:t>
            </w:r>
            <w:r w:rsidR="00C05E44">
              <w:rPr>
                <w:noProof/>
              </w:rPr>
              <w:t>13</w:t>
            </w:r>
            <w:r w:rsidR="00C05E44" w:rsidRPr="00ED6412">
              <w:rPr>
                <w:noProof/>
              </w:rPr>
              <w:t>)</w:t>
            </w:r>
            <w:r w:rsidRPr="00ED6412">
              <w:fldChar w:fldCharType="end"/>
            </w:r>
          </w:p>
        </w:tc>
      </w:tr>
      <w:tr w:rsidR="00A53152" w:rsidRPr="00ED6412" w14:paraId="156B8BA1" w14:textId="77777777" w:rsidTr="00100417">
        <w:trPr>
          <w:trHeight w:val="782"/>
        </w:trPr>
        <w:tc>
          <w:tcPr>
            <w:tcW w:w="1161" w:type="pct"/>
          </w:tcPr>
          <w:p w14:paraId="68859CA9" w14:textId="53A6E793" w:rsidR="00796846" w:rsidRPr="00ED6412" w:rsidRDefault="00796846" w:rsidP="00100417">
            <w:pPr>
              <w:spacing w:line="360" w:lineRule="auto"/>
              <w:jc w:val="left"/>
            </w:pPr>
            <w:r w:rsidRPr="00ED6412">
              <w:t>Spinning reserve</w:t>
            </w:r>
          </w:p>
        </w:tc>
        <w:tc>
          <w:tcPr>
            <w:tcW w:w="3337" w:type="pct"/>
            <w:vAlign w:val="center"/>
          </w:tcPr>
          <w:p w14:paraId="3045833A" w14:textId="4257E2FE" w:rsidR="00796846" w:rsidRPr="00ED6412" w:rsidRDefault="008568D1" w:rsidP="00796846">
            <w:pPr>
              <w:spacing w:line="360" w:lineRule="auto"/>
              <w:jc w:val="right"/>
            </w:pPr>
            <m:oMathPara>
              <m:oMath>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m:t>
                    </m:r>
                    <m:sSub>
                      <m:sSubPr>
                        <m:ctrlPr>
                          <w:rPr>
                            <w:rFonts w:ascii="Cambria Math" w:hAnsi="Cambria Math"/>
                            <w:i/>
                            <w:noProof/>
                          </w:rPr>
                        </m:ctrlPr>
                      </m:sSubPr>
                      <m:e>
                        <m:r>
                          <w:rPr>
                            <w:rFonts w:ascii="Cambria Math" w:hAnsi="Cambria Math"/>
                            <w:noProof/>
                          </w:rPr>
                          <m:t>P</m:t>
                        </m:r>
                      </m:e>
                      <m:sub>
                        <m:r>
                          <m:rPr>
                            <m:sty m:val="p"/>
                          </m:rPr>
                          <w:rPr>
                            <w:rFonts w:ascii="Cambria Math" w:hAnsi="Cambria Math"/>
                            <w:noProof/>
                          </w:rPr>
                          <m:t>i,max</m:t>
                        </m:r>
                      </m:sub>
                    </m:sSub>
                    <m:r>
                      <w:rPr>
                        <w:rFonts w:ascii="Cambria Math" w:hAnsi="Cambria Math"/>
                      </w:rPr>
                      <m:t>-</m:t>
                    </m:r>
                  </m:e>
                </m:nary>
                <m:sSubSup>
                  <m:sSubSupPr>
                    <m:ctrlPr>
                      <w:rPr>
                        <w:rFonts w:ascii="Cambria Math" w:hAnsi="Cambria Math"/>
                        <w:iCs/>
                      </w:rPr>
                    </m:ctrlPr>
                  </m:sSubSupPr>
                  <m:e>
                    <m:r>
                      <w:rPr>
                        <w:rFonts w:ascii="Cambria Math" w:hAnsi="Cambria Math"/>
                      </w:rPr>
                      <m:t>P</m:t>
                    </m:r>
                  </m:e>
                  <m:sub>
                    <m:r>
                      <m:rPr>
                        <m:sty m:val="p"/>
                      </m:rPr>
                      <w:rPr>
                        <w:rFonts w:ascii="Cambria Math" w:hAnsi="Cambria Math"/>
                      </w:rPr>
                      <m:t>i</m:t>
                    </m:r>
                  </m:sub>
                  <m:sup>
                    <m:r>
                      <m:rPr>
                        <m:sty m:val="p"/>
                      </m:rPr>
                      <w:rPr>
                        <w:rFonts w:ascii="Cambria Math" w:hAnsi="Cambria Math"/>
                      </w:rPr>
                      <m:t>t</m:t>
                    </m:r>
                  </m:sup>
                </m:sSubSup>
                <m:r>
                  <w:rPr>
                    <w:rFonts w:ascii="Cambria Math" w:hAnsi="Cambria Math"/>
                  </w:rPr>
                  <m:t>)≥</m:t>
                </m:r>
                <m:sSup>
                  <m:sSupPr>
                    <m:ctrlPr>
                      <w:rPr>
                        <w:rFonts w:ascii="Cambria Math" w:hAnsi="Cambria Math"/>
                      </w:rPr>
                    </m:ctrlPr>
                  </m:sSupPr>
                  <m:e>
                    <m:r>
                      <w:rPr>
                        <w:rFonts w:ascii="Cambria Math" w:hAnsi="Cambria Math"/>
                      </w:rPr>
                      <m:t>SR</m:t>
                    </m:r>
                  </m:e>
                  <m:sup>
                    <m:r>
                      <m:rPr>
                        <m:sty m:val="p"/>
                      </m:rPr>
                      <w:rPr>
                        <w:rFonts w:ascii="Cambria Math" w:hAnsi="Cambria Math"/>
                      </w:rPr>
                      <m:t>t</m:t>
                    </m:r>
                  </m:sup>
                </m:sSup>
              </m:oMath>
            </m:oMathPara>
          </w:p>
        </w:tc>
        <w:tc>
          <w:tcPr>
            <w:tcW w:w="502" w:type="pct"/>
            <w:vAlign w:val="center"/>
          </w:tcPr>
          <w:p w14:paraId="75C804C2" w14:textId="0398B915" w:rsidR="00796846" w:rsidRPr="00ED6412" w:rsidRDefault="00796846" w:rsidP="00796846">
            <w:pPr>
              <w:spacing w:line="360" w:lineRule="auto"/>
              <w:jc w:val="right"/>
              <w:rPr>
                <w:noProof/>
              </w:rPr>
            </w:pPr>
            <w:r w:rsidRPr="00ED6412">
              <w:rPr>
                <w:noProof/>
              </w:rPr>
              <w:fldChar w:fldCharType="begin"/>
            </w:r>
            <w:r w:rsidRPr="00ED6412">
              <w:rPr>
                <w:noProof/>
              </w:rPr>
              <w:instrText xml:space="preserve"> REF _Ref488940531 \h  \* MERGEFORMAT </w:instrText>
            </w:r>
            <w:r w:rsidRPr="00ED6412">
              <w:rPr>
                <w:noProof/>
              </w:rPr>
            </w:r>
            <w:r w:rsidRPr="00ED6412">
              <w:rPr>
                <w:noProof/>
              </w:rPr>
              <w:fldChar w:fldCharType="separate"/>
            </w:r>
            <w:r w:rsidR="00C05E44" w:rsidRPr="00ED6412">
              <w:rPr>
                <w:noProof/>
              </w:rPr>
              <w:t>(</w:t>
            </w:r>
            <w:r w:rsidR="00C05E44">
              <w:rPr>
                <w:noProof/>
              </w:rPr>
              <w:t>4</w:t>
            </w:r>
            <w:r w:rsidR="00C05E44" w:rsidRPr="00ED6412">
              <w:rPr>
                <w:noProof/>
              </w:rPr>
              <w:t>.</w:t>
            </w:r>
            <w:r w:rsidR="00C05E44">
              <w:rPr>
                <w:noProof/>
              </w:rPr>
              <w:t>14</w:t>
            </w:r>
            <w:r w:rsidR="00C05E44" w:rsidRPr="00ED6412">
              <w:rPr>
                <w:noProof/>
              </w:rPr>
              <w:t>)</w:t>
            </w:r>
            <w:r w:rsidRPr="00ED6412">
              <w:rPr>
                <w:noProof/>
              </w:rPr>
              <w:fldChar w:fldCharType="end"/>
            </w:r>
          </w:p>
        </w:tc>
      </w:tr>
      <w:tr w:rsidR="00A53152" w:rsidRPr="00ED6412" w14:paraId="12529F43" w14:textId="77777777" w:rsidTr="00100417">
        <w:trPr>
          <w:trHeight w:val="782"/>
        </w:trPr>
        <w:tc>
          <w:tcPr>
            <w:tcW w:w="1161" w:type="pct"/>
          </w:tcPr>
          <w:p w14:paraId="401C71C6" w14:textId="31021EBB" w:rsidR="008661E5" w:rsidRPr="00ED6412" w:rsidRDefault="00796846" w:rsidP="00100417">
            <w:pPr>
              <w:spacing w:line="360" w:lineRule="auto"/>
              <w:jc w:val="left"/>
            </w:pPr>
            <w:r w:rsidRPr="00ED6412">
              <w:t>Energy</w:t>
            </w:r>
            <w:r w:rsidR="005810B5" w:rsidRPr="00ED6412">
              <w:t xml:space="preserve"> conservation </w:t>
            </w:r>
            <w:r w:rsidRPr="00ED6412">
              <w:t>in ESS</w:t>
            </w:r>
          </w:p>
        </w:tc>
        <w:tc>
          <w:tcPr>
            <w:tcW w:w="3337" w:type="pct"/>
            <w:vAlign w:val="center"/>
          </w:tcPr>
          <w:p w14:paraId="16A675EB" w14:textId="2015B601" w:rsidR="008661E5" w:rsidRPr="00ED6412" w:rsidRDefault="008568D1" w:rsidP="008661E5">
            <w:pPr>
              <w:spacing w:line="360" w:lineRule="auto"/>
              <w:jc w:val="right"/>
            </w:pPr>
            <m:oMathPara>
              <m:oMath>
                <m:sSubSup>
                  <m:sSubSupPr>
                    <m:ctrlPr>
                      <w:rPr>
                        <w:rFonts w:ascii="Cambria Math" w:hAnsi="Cambria Math"/>
                      </w:rPr>
                    </m:ctrlPr>
                  </m:sSubSupPr>
                  <m:e>
                    <m:r>
                      <w:rPr>
                        <w:rFonts w:ascii="Cambria Math" w:hAnsi="Cambria Math"/>
                      </w:rPr>
                      <m:t>E</m:t>
                    </m:r>
                  </m:e>
                  <m:sub>
                    <m:r>
                      <m:rPr>
                        <m:sty m:val="p"/>
                      </m:rPr>
                      <w:rPr>
                        <w:rFonts w:ascii="Cambria Math" w:hAnsi="Cambria Math"/>
                      </w:rPr>
                      <m:t>B</m:t>
                    </m:r>
                  </m:sub>
                  <m:sup>
                    <m:r>
                      <m:rPr>
                        <m:sty m:val="p"/>
                      </m:rP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E</m:t>
                    </m:r>
                  </m:e>
                  <m:sub>
                    <m:r>
                      <m:rPr>
                        <m:sty m:val="p"/>
                      </m:rPr>
                      <w:rPr>
                        <w:rFonts w:ascii="Cambria Math" w:hAnsi="Cambria Math"/>
                      </w:rPr>
                      <m:t>B</m:t>
                    </m:r>
                  </m:sub>
                  <m:sup>
                    <m:r>
                      <m:rPr>
                        <m:sty m:val="p"/>
                      </m:rPr>
                      <w:rPr>
                        <w:rFonts w:ascii="Cambria Math" w:hAnsi="Cambria Math"/>
                      </w:rPr>
                      <m:t>t-1</m:t>
                    </m:r>
                  </m:sup>
                </m:sSubSup>
                <m:r>
                  <m:rPr>
                    <m:sty m:val="p"/>
                  </m:rPr>
                  <w:rPr>
                    <w:rFonts w:ascii="Cambria Math" w:hAnsi="Cambria Math"/>
                  </w:rPr>
                  <m:t>+</m:t>
                </m:r>
                <m:r>
                  <w:rPr>
                    <w:rFonts w:ascii="Cambria Math" w:hAnsi="Cambria Math"/>
                  </w:rPr>
                  <m:t>B</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t-1</m:t>
                        </m:r>
                      </m:sub>
                    </m:sSub>
                  </m:e>
                </m:d>
              </m:oMath>
            </m:oMathPara>
          </w:p>
        </w:tc>
        <w:tc>
          <w:tcPr>
            <w:tcW w:w="502" w:type="pct"/>
            <w:vAlign w:val="center"/>
          </w:tcPr>
          <w:p w14:paraId="0B0678BD" w14:textId="7F31E06E" w:rsidR="008661E5" w:rsidRPr="00ED6412" w:rsidRDefault="008661E5" w:rsidP="008661E5">
            <w:pPr>
              <w:spacing w:line="360" w:lineRule="auto"/>
              <w:jc w:val="right"/>
              <w:rPr>
                <w:noProof/>
              </w:rPr>
            </w:pPr>
            <w:r w:rsidRPr="00ED6412">
              <w:rPr>
                <w:noProof/>
              </w:rPr>
              <w:fldChar w:fldCharType="begin"/>
            </w:r>
            <w:r w:rsidRPr="00ED6412">
              <w:rPr>
                <w:noProof/>
              </w:rPr>
              <w:instrText xml:space="preserve"> REF _Ref500259626 \h  \* MERGEFORMAT </w:instrText>
            </w:r>
            <w:r w:rsidRPr="00ED6412">
              <w:rPr>
                <w:noProof/>
              </w:rPr>
            </w:r>
            <w:r w:rsidRPr="00ED6412">
              <w:rPr>
                <w:noProof/>
              </w:rPr>
              <w:fldChar w:fldCharType="separate"/>
            </w:r>
            <w:r w:rsidR="00C05E44" w:rsidRPr="00ED6412">
              <w:rPr>
                <w:noProof/>
              </w:rPr>
              <w:t>(</w:t>
            </w:r>
            <w:r w:rsidR="00C05E44">
              <w:rPr>
                <w:noProof/>
              </w:rPr>
              <w:t>5</w:t>
            </w:r>
            <w:r w:rsidR="00C05E44" w:rsidRPr="00ED6412">
              <w:rPr>
                <w:noProof/>
              </w:rPr>
              <w:t>.</w:t>
            </w:r>
            <w:r w:rsidR="00C05E44">
              <w:rPr>
                <w:noProof/>
              </w:rPr>
              <w:t>4</w:t>
            </w:r>
            <w:r w:rsidR="00C05E44" w:rsidRPr="00ED6412">
              <w:rPr>
                <w:noProof/>
              </w:rPr>
              <w:t>)</w:t>
            </w:r>
            <w:r w:rsidRPr="00ED6412">
              <w:rPr>
                <w:noProof/>
              </w:rPr>
              <w:fldChar w:fldCharType="end"/>
            </w:r>
          </w:p>
        </w:tc>
      </w:tr>
      <w:tr w:rsidR="00A53152" w:rsidRPr="00ED6412" w14:paraId="2D1DC40A" w14:textId="77777777" w:rsidTr="00100417">
        <w:trPr>
          <w:trHeight w:val="903"/>
        </w:trPr>
        <w:tc>
          <w:tcPr>
            <w:tcW w:w="1161" w:type="pct"/>
          </w:tcPr>
          <w:p w14:paraId="6D6A2941" w14:textId="41303F3B" w:rsidR="008661E5" w:rsidRPr="00ED6412" w:rsidRDefault="00796846" w:rsidP="00AC5123">
            <w:pPr>
              <w:spacing w:line="360" w:lineRule="auto"/>
              <w:jc w:val="left"/>
            </w:pPr>
            <w:r w:rsidRPr="00ED6412">
              <w:t xml:space="preserve">Power flow </w:t>
            </w:r>
            <w:r w:rsidR="00AC5123">
              <w:t>into</w:t>
            </w:r>
            <w:r w:rsidRPr="00ED6412">
              <w:t xml:space="preserve"> ESS</w:t>
            </w:r>
          </w:p>
        </w:tc>
        <w:tc>
          <w:tcPr>
            <w:tcW w:w="3337" w:type="pct"/>
            <w:vAlign w:val="center"/>
          </w:tcPr>
          <w:p w14:paraId="04F361DB" w14:textId="5DCD52DB" w:rsidR="008661E5" w:rsidRPr="00ED6412" w:rsidRDefault="008661E5" w:rsidP="008661E5">
            <w:pPr>
              <w:spacing w:line="360" w:lineRule="auto"/>
              <w:jc w:val="right"/>
              <w:rPr>
                <w:rFonts w:eastAsia="SimSun"/>
              </w:rPr>
            </w:pPr>
            <m:oMathPara>
              <m:oMath>
                <m:r>
                  <w:rPr>
                    <w:rFonts w:ascii="Cambria Math" w:hAnsi="Cambria Math"/>
                  </w:rPr>
                  <m:t>B=</m:t>
                </m:r>
                <m:sSub>
                  <m:sSubPr>
                    <m:ctrlPr>
                      <w:rPr>
                        <w:rFonts w:ascii="Cambria Math" w:hAnsi="Cambria Math"/>
                      </w:rPr>
                    </m:ctrlPr>
                  </m:sSubPr>
                  <m:e>
                    <m:r>
                      <w:rPr>
                        <w:rFonts w:ascii="Cambria Math" w:hAnsi="Cambria Math"/>
                      </w:rPr>
                      <m:t>η</m:t>
                    </m:r>
                  </m:e>
                  <m:sub>
                    <m:r>
                      <m:rPr>
                        <m:sty m:val="p"/>
                      </m:rPr>
                      <w:rPr>
                        <w:rFonts w:ascii="Cambria Math" w:hAnsi="Cambria Math"/>
                      </w:rPr>
                      <m:t>cg</m:t>
                    </m:r>
                  </m:sub>
                </m:sSub>
                <m:sSubSup>
                  <m:sSubSupPr>
                    <m:ctrlPr>
                      <w:rPr>
                        <w:rFonts w:ascii="Cambria Math" w:hAnsi="Cambria Math"/>
                      </w:rPr>
                    </m:ctrlPr>
                  </m:sSubSupPr>
                  <m:e>
                    <m:r>
                      <w:rPr>
                        <w:rFonts w:ascii="Cambria Math" w:hAnsi="Cambria Math"/>
                      </w:rPr>
                      <m:t>P</m:t>
                    </m:r>
                  </m:e>
                  <m:sub>
                    <m:r>
                      <m:rPr>
                        <m:sty m:val="p"/>
                      </m:rPr>
                      <w:rPr>
                        <w:rFonts w:ascii="Cambria Math" w:hAnsi="Cambria Math"/>
                      </w:rPr>
                      <m:t>cg</m:t>
                    </m:r>
                  </m:sub>
                  <m:sup>
                    <m:r>
                      <m:rPr>
                        <m:sty m:val="p"/>
                      </m:rPr>
                      <w:rPr>
                        <w:rFonts w:ascii="Cambria Math" w:hAnsi="Cambria Math"/>
                      </w:rPr>
                      <m:t>t</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P</m:t>
                        </m:r>
                      </m:e>
                      <m:sub>
                        <m:r>
                          <m:rPr>
                            <m:sty m:val="p"/>
                          </m:rPr>
                          <w:rPr>
                            <w:rFonts w:ascii="Cambria Math" w:hAnsi="Cambria Math"/>
                          </w:rPr>
                          <m:t>dcg</m:t>
                        </m:r>
                      </m:sub>
                      <m:sup>
                        <m:r>
                          <m:rPr>
                            <m:sty m:val="p"/>
                          </m:rPr>
                          <w:rPr>
                            <w:rFonts w:ascii="Cambria Math" w:hAnsi="Cambria Math"/>
                          </w:rPr>
                          <m:t>t</m:t>
                        </m:r>
                      </m:sup>
                    </m:sSubSup>
                  </m:num>
                  <m:den>
                    <m:sSub>
                      <m:sSubPr>
                        <m:ctrlPr>
                          <w:rPr>
                            <w:rFonts w:ascii="Cambria Math" w:hAnsi="Cambria Math"/>
                          </w:rPr>
                        </m:ctrlPr>
                      </m:sSubPr>
                      <m:e>
                        <m:r>
                          <w:rPr>
                            <w:rFonts w:ascii="Cambria Math" w:hAnsi="Cambria Math"/>
                          </w:rPr>
                          <m:t>η</m:t>
                        </m:r>
                      </m:e>
                      <m:sub>
                        <m:r>
                          <m:rPr>
                            <m:sty m:val="p"/>
                          </m:rPr>
                          <w:rPr>
                            <w:rFonts w:ascii="Cambria Math" w:hAnsi="Cambria Math"/>
                          </w:rPr>
                          <m:t>dcg</m:t>
                        </m:r>
                      </m:sub>
                    </m:sSub>
                  </m:den>
                </m:f>
              </m:oMath>
            </m:oMathPara>
          </w:p>
        </w:tc>
        <w:tc>
          <w:tcPr>
            <w:tcW w:w="502" w:type="pct"/>
            <w:vAlign w:val="center"/>
          </w:tcPr>
          <w:p w14:paraId="07FDC290" w14:textId="5D8C61EB" w:rsidR="008661E5" w:rsidRPr="00ED6412" w:rsidRDefault="008661E5" w:rsidP="008661E5">
            <w:pPr>
              <w:spacing w:line="360" w:lineRule="auto"/>
              <w:jc w:val="right"/>
              <w:rPr>
                <w:noProof/>
              </w:rPr>
            </w:pPr>
            <w:r w:rsidRPr="00ED6412">
              <w:rPr>
                <w:noProof/>
              </w:rPr>
              <w:fldChar w:fldCharType="begin"/>
            </w:r>
            <w:r w:rsidRPr="00ED6412">
              <w:rPr>
                <w:noProof/>
              </w:rPr>
              <w:instrText xml:space="preserve"> REF _Ref502961671 \h  \* MERGEFORMAT </w:instrText>
            </w:r>
            <w:r w:rsidRPr="00ED6412">
              <w:rPr>
                <w:noProof/>
              </w:rPr>
            </w:r>
            <w:r w:rsidRPr="00ED6412">
              <w:rPr>
                <w:noProof/>
              </w:rPr>
              <w:fldChar w:fldCharType="separate"/>
            </w:r>
            <w:r w:rsidR="00C05E44" w:rsidRPr="00ED6412">
              <w:rPr>
                <w:noProof/>
              </w:rPr>
              <w:t>(</w:t>
            </w:r>
            <w:r w:rsidR="00C05E44">
              <w:rPr>
                <w:noProof/>
              </w:rPr>
              <w:t>5</w:t>
            </w:r>
            <w:r w:rsidR="00C05E44" w:rsidRPr="00ED6412">
              <w:rPr>
                <w:noProof/>
              </w:rPr>
              <w:t>.</w:t>
            </w:r>
            <w:r w:rsidR="00C05E44">
              <w:rPr>
                <w:noProof/>
              </w:rPr>
              <w:t>5</w:t>
            </w:r>
            <w:r w:rsidR="00C05E44" w:rsidRPr="00ED6412">
              <w:rPr>
                <w:noProof/>
              </w:rPr>
              <w:t>)</w:t>
            </w:r>
            <w:r w:rsidRPr="00ED6412">
              <w:rPr>
                <w:noProof/>
              </w:rPr>
              <w:fldChar w:fldCharType="end"/>
            </w:r>
          </w:p>
        </w:tc>
      </w:tr>
      <w:tr w:rsidR="00A53152" w:rsidRPr="00ED6412" w14:paraId="0A36A744" w14:textId="77777777" w:rsidTr="00100417">
        <w:trPr>
          <w:trHeight w:val="782"/>
        </w:trPr>
        <w:tc>
          <w:tcPr>
            <w:tcW w:w="1161" w:type="pct"/>
            <w:vMerge w:val="restart"/>
          </w:tcPr>
          <w:p w14:paraId="301694F4" w14:textId="444FD17A" w:rsidR="00796846" w:rsidRPr="00ED6412" w:rsidRDefault="00796846" w:rsidP="00100417">
            <w:pPr>
              <w:spacing w:line="360" w:lineRule="auto"/>
              <w:jc w:val="left"/>
            </w:pPr>
            <w:r w:rsidRPr="00ED6412">
              <w:t>ESS power capacity</w:t>
            </w:r>
          </w:p>
        </w:tc>
        <w:tc>
          <w:tcPr>
            <w:tcW w:w="3337" w:type="pct"/>
            <w:vAlign w:val="center"/>
          </w:tcPr>
          <w:p w14:paraId="18DC287D" w14:textId="2ED6F912" w:rsidR="00796846" w:rsidRPr="00ED6412" w:rsidRDefault="00796846" w:rsidP="008661E5">
            <w:pPr>
              <w:spacing w:line="360" w:lineRule="auto"/>
              <w:jc w:val="right"/>
              <w:rPr>
                <w:i/>
              </w:rPr>
            </w:pPr>
            <m:oMathPara>
              <m:oMath>
                <m:r>
                  <w:rPr>
                    <w:rFonts w:ascii="Cambria Math" w:hAnsi="Cambria Math"/>
                  </w:rPr>
                  <m:t>0≤</m:t>
                </m:r>
                <m:sSubSup>
                  <m:sSubSupPr>
                    <m:ctrlPr>
                      <w:rPr>
                        <w:rFonts w:ascii="Cambria Math" w:hAnsi="Cambria Math"/>
                      </w:rPr>
                    </m:ctrlPr>
                  </m:sSubSupPr>
                  <m:e>
                    <m:r>
                      <w:rPr>
                        <w:rFonts w:ascii="Cambria Math" w:hAnsi="Cambria Math"/>
                      </w:rPr>
                      <m:t>P</m:t>
                    </m:r>
                  </m:e>
                  <m:sub>
                    <m:r>
                      <m:rPr>
                        <m:sty m:val="p"/>
                      </m:rPr>
                      <w:rPr>
                        <w:rFonts w:ascii="Cambria Math" w:hAnsi="Cambria Math"/>
                      </w:rPr>
                      <m:t>cg</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P</m:t>
                    </m:r>
                  </m:e>
                  <m:sub>
                    <m:r>
                      <m:rPr>
                        <m:sty m:val="p"/>
                      </m:rPr>
                      <w:rPr>
                        <w:rFonts w:ascii="Cambria Math" w:hAnsi="Cambria Math"/>
                      </w:rPr>
                      <m:t>cg</m:t>
                    </m:r>
                  </m:sub>
                  <m:sup>
                    <m:r>
                      <m:rPr>
                        <m:sty m:val="p"/>
                      </m:rPr>
                      <w:rPr>
                        <w:rFonts w:ascii="Cambria Math" w:hAnsi="Cambria Math"/>
                      </w:rPr>
                      <m:t>cap</m:t>
                    </m:r>
                  </m:sup>
                </m:sSubSup>
              </m:oMath>
            </m:oMathPara>
          </w:p>
        </w:tc>
        <w:tc>
          <w:tcPr>
            <w:tcW w:w="502" w:type="pct"/>
            <w:vAlign w:val="center"/>
          </w:tcPr>
          <w:p w14:paraId="510A10E3" w14:textId="44E8555E" w:rsidR="00796846" w:rsidRPr="00ED6412" w:rsidRDefault="00796846" w:rsidP="008661E5">
            <w:pPr>
              <w:spacing w:line="360" w:lineRule="auto"/>
              <w:jc w:val="right"/>
              <w:rPr>
                <w:noProof/>
              </w:rPr>
            </w:pPr>
            <w:r w:rsidRPr="00ED6412">
              <w:rPr>
                <w:noProof/>
              </w:rPr>
              <w:fldChar w:fldCharType="begin"/>
            </w:r>
            <w:r w:rsidRPr="00ED6412">
              <w:rPr>
                <w:noProof/>
              </w:rPr>
              <w:instrText xml:space="preserve"> REF _Ref502961676 \h  \* MERGEFORMAT </w:instrText>
            </w:r>
            <w:r w:rsidRPr="00ED6412">
              <w:rPr>
                <w:noProof/>
              </w:rPr>
            </w:r>
            <w:r w:rsidRPr="00ED6412">
              <w:rPr>
                <w:noProof/>
              </w:rPr>
              <w:fldChar w:fldCharType="separate"/>
            </w:r>
            <w:r w:rsidR="00C05E44" w:rsidRPr="00ED6412">
              <w:rPr>
                <w:noProof/>
              </w:rPr>
              <w:t>(</w:t>
            </w:r>
            <w:r w:rsidR="00C05E44">
              <w:rPr>
                <w:noProof/>
              </w:rPr>
              <w:t>5</w:t>
            </w:r>
            <w:r w:rsidR="00C05E44" w:rsidRPr="00ED6412">
              <w:rPr>
                <w:noProof/>
              </w:rPr>
              <w:t>.</w:t>
            </w:r>
            <w:r w:rsidR="00C05E44">
              <w:rPr>
                <w:noProof/>
              </w:rPr>
              <w:t>6</w:t>
            </w:r>
            <w:r w:rsidR="00C05E44" w:rsidRPr="00ED6412">
              <w:rPr>
                <w:noProof/>
              </w:rPr>
              <w:t>)</w:t>
            </w:r>
            <w:r w:rsidRPr="00ED6412">
              <w:rPr>
                <w:noProof/>
              </w:rPr>
              <w:fldChar w:fldCharType="end"/>
            </w:r>
          </w:p>
        </w:tc>
      </w:tr>
      <w:tr w:rsidR="00A53152" w:rsidRPr="00ED6412" w14:paraId="5DB02023" w14:textId="77777777" w:rsidTr="00100417">
        <w:trPr>
          <w:trHeight w:val="782"/>
        </w:trPr>
        <w:tc>
          <w:tcPr>
            <w:tcW w:w="1161" w:type="pct"/>
            <w:vMerge/>
          </w:tcPr>
          <w:p w14:paraId="27F5B714" w14:textId="77777777" w:rsidR="00796846" w:rsidRPr="00ED6412" w:rsidRDefault="00796846" w:rsidP="00100417">
            <w:pPr>
              <w:spacing w:line="360" w:lineRule="auto"/>
              <w:jc w:val="left"/>
            </w:pPr>
          </w:p>
        </w:tc>
        <w:tc>
          <w:tcPr>
            <w:tcW w:w="3337" w:type="pct"/>
            <w:vAlign w:val="center"/>
          </w:tcPr>
          <w:p w14:paraId="6DBB8429" w14:textId="7D8D2CEE" w:rsidR="00796846" w:rsidRPr="00ED6412" w:rsidRDefault="00796846" w:rsidP="008661E5">
            <w:pPr>
              <w:spacing w:line="360" w:lineRule="auto"/>
              <w:jc w:val="right"/>
              <w:rPr>
                <w:i/>
              </w:rPr>
            </w:pPr>
            <m:oMathPara>
              <m:oMath>
                <m:r>
                  <w:rPr>
                    <w:rFonts w:ascii="Cambria Math" w:hAnsi="Cambria Math"/>
                  </w:rPr>
                  <m:t>0≤</m:t>
                </m:r>
                <m:sSubSup>
                  <m:sSubSupPr>
                    <m:ctrlPr>
                      <w:rPr>
                        <w:rFonts w:ascii="Cambria Math" w:hAnsi="Cambria Math"/>
                      </w:rPr>
                    </m:ctrlPr>
                  </m:sSubSupPr>
                  <m:e>
                    <m:r>
                      <w:rPr>
                        <w:rFonts w:ascii="Cambria Math" w:hAnsi="Cambria Math"/>
                      </w:rPr>
                      <m:t>P</m:t>
                    </m:r>
                  </m:e>
                  <m:sub>
                    <m:r>
                      <m:rPr>
                        <m:sty m:val="p"/>
                      </m:rPr>
                      <w:rPr>
                        <w:rFonts w:ascii="Cambria Math" w:hAnsi="Cambria Math"/>
                      </w:rPr>
                      <m:t>dcg</m:t>
                    </m:r>
                  </m:sub>
                  <m:sup>
                    <m:r>
                      <m:rPr>
                        <m:sty m:val="p"/>
                      </m:rP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m:rPr>
                        <m:sty m:val="p"/>
                      </m:rPr>
                      <w:rPr>
                        <w:rFonts w:ascii="Cambria Math" w:hAnsi="Cambria Math"/>
                      </w:rPr>
                      <m:t>dcg</m:t>
                    </m:r>
                  </m:sub>
                  <m:sup>
                    <m:r>
                      <m:rPr>
                        <m:sty m:val="p"/>
                      </m:rPr>
                      <w:rPr>
                        <w:rFonts w:ascii="Cambria Math" w:hAnsi="Cambria Math"/>
                      </w:rPr>
                      <m:t>cap</m:t>
                    </m:r>
                  </m:sup>
                </m:sSubSup>
              </m:oMath>
            </m:oMathPara>
          </w:p>
        </w:tc>
        <w:tc>
          <w:tcPr>
            <w:tcW w:w="502" w:type="pct"/>
            <w:vAlign w:val="center"/>
          </w:tcPr>
          <w:p w14:paraId="4DCA1C65" w14:textId="0B9CC721" w:rsidR="00796846" w:rsidRPr="00ED6412" w:rsidRDefault="00796846" w:rsidP="008661E5">
            <w:pPr>
              <w:spacing w:line="360" w:lineRule="auto"/>
              <w:jc w:val="right"/>
              <w:rPr>
                <w:noProof/>
              </w:rPr>
            </w:pPr>
            <w:r w:rsidRPr="00ED6412">
              <w:rPr>
                <w:noProof/>
              </w:rPr>
              <w:fldChar w:fldCharType="begin"/>
            </w:r>
            <w:r w:rsidRPr="00ED6412">
              <w:rPr>
                <w:noProof/>
              </w:rPr>
              <w:instrText xml:space="preserve"> REF _Ref502961680 \h  \* MERGEFORMAT </w:instrText>
            </w:r>
            <w:r w:rsidRPr="00ED6412">
              <w:rPr>
                <w:noProof/>
              </w:rPr>
            </w:r>
            <w:r w:rsidRPr="00ED6412">
              <w:rPr>
                <w:noProof/>
              </w:rPr>
              <w:fldChar w:fldCharType="separate"/>
            </w:r>
            <w:r w:rsidR="00C05E44" w:rsidRPr="00ED6412">
              <w:rPr>
                <w:noProof/>
              </w:rPr>
              <w:t>(</w:t>
            </w:r>
            <w:r w:rsidR="00C05E44">
              <w:rPr>
                <w:noProof/>
              </w:rPr>
              <w:t>5</w:t>
            </w:r>
            <w:r w:rsidR="00C05E44" w:rsidRPr="00ED6412">
              <w:rPr>
                <w:noProof/>
              </w:rPr>
              <w:t>.</w:t>
            </w:r>
            <w:r w:rsidR="00C05E44">
              <w:rPr>
                <w:noProof/>
              </w:rPr>
              <w:t>7</w:t>
            </w:r>
            <w:r w:rsidR="00C05E44" w:rsidRPr="00ED6412">
              <w:rPr>
                <w:noProof/>
              </w:rPr>
              <w:t>)</w:t>
            </w:r>
            <w:r w:rsidRPr="00ED6412">
              <w:rPr>
                <w:noProof/>
              </w:rPr>
              <w:fldChar w:fldCharType="end"/>
            </w:r>
          </w:p>
        </w:tc>
      </w:tr>
      <w:tr w:rsidR="00A53152" w:rsidRPr="00ED6412" w14:paraId="0C2649F6" w14:textId="77777777" w:rsidTr="00100417">
        <w:trPr>
          <w:trHeight w:val="782"/>
        </w:trPr>
        <w:tc>
          <w:tcPr>
            <w:tcW w:w="1161" w:type="pct"/>
          </w:tcPr>
          <w:p w14:paraId="1647D893" w14:textId="6CCF7503" w:rsidR="008661E5" w:rsidRPr="00ED6412" w:rsidRDefault="00796846" w:rsidP="00100417">
            <w:pPr>
              <w:spacing w:line="360" w:lineRule="auto"/>
              <w:jc w:val="left"/>
            </w:pPr>
            <w:r w:rsidRPr="00ED6412">
              <w:t>ESS energy capacity</w:t>
            </w:r>
          </w:p>
        </w:tc>
        <w:tc>
          <w:tcPr>
            <w:tcW w:w="3337" w:type="pct"/>
            <w:vAlign w:val="center"/>
          </w:tcPr>
          <w:p w14:paraId="52DA319C" w14:textId="5691976F" w:rsidR="008661E5" w:rsidRPr="00ED6412" w:rsidRDefault="008661E5" w:rsidP="008661E5">
            <w:pPr>
              <w:spacing w:line="360" w:lineRule="auto"/>
              <w:jc w:val="right"/>
              <w:rPr>
                <w:i/>
              </w:rPr>
            </w:pPr>
            <m:oMathPara>
              <m:oMath>
                <m:r>
                  <w:rPr>
                    <w:rFonts w:ascii="Cambria Math" w:hAnsi="Cambria Math"/>
                  </w:rPr>
                  <m:t>0≤</m:t>
                </m:r>
                <m:sSubSup>
                  <m:sSubSupPr>
                    <m:ctrlPr>
                      <w:rPr>
                        <w:rFonts w:ascii="Cambria Math" w:hAnsi="Cambria Math"/>
                      </w:rPr>
                    </m:ctrlPr>
                  </m:sSubSupPr>
                  <m:e>
                    <m:r>
                      <w:rPr>
                        <w:rFonts w:ascii="Cambria Math" w:hAnsi="Cambria Math"/>
                      </w:rPr>
                      <m:t>E</m:t>
                    </m:r>
                  </m:e>
                  <m:sub>
                    <m:r>
                      <m:rPr>
                        <m:sty m:val="p"/>
                      </m:rPr>
                      <w:rPr>
                        <w:rFonts w:ascii="Cambria Math" w:hAnsi="Cambria Math"/>
                      </w:rPr>
                      <m:t>B</m:t>
                    </m:r>
                  </m:sub>
                  <m:sup>
                    <m:r>
                      <m:rPr>
                        <m:sty m:val="p"/>
                      </m:rP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E</m:t>
                    </m:r>
                  </m:e>
                  <m:sub>
                    <m:r>
                      <m:rPr>
                        <m:sty m:val="p"/>
                      </m:rPr>
                      <w:rPr>
                        <w:rFonts w:ascii="Cambria Math" w:hAnsi="Cambria Math"/>
                      </w:rPr>
                      <m:t>B</m:t>
                    </m:r>
                  </m:sub>
                  <m:sup>
                    <m:r>
                      <m:rPr>
                        <m:sty m:val="p"/>
                      </m:rPr>
                      <w:rPr>
                        <w:rFonts w:ascii="Cambria Math" w:hAnsi="Cambria Math"/>
                      </w:rPr>
                      <m:t>cap</m:t>
                    </m:r>
                  </m:sup>
                </m:sSubSup>
              </m:oMath>
            </m:oMathPara>
          </w:p>
        </w:tc>
        <w:tc>
          <w:tcPr>
            <w:tcW w:w="502" w:type="pct"/>
            <w:vAlign w:val="center"/>
          </w:tcPr>
          <w:p w14:paraId="17AE1347" w14:textId="31042257" w:rsidR="008661E5" w:rsidRPr="00ED6412" w:rsidRDefault="008661E5" w:rsidP="008661E5">
            <w:pPr>
              <w:spacing w:line="360" w:lineRule="auto"/>
              <w:jc w:val="right"/>
              <w:rPr>
                <w:noProof/>
              </w:rPr>
            </w:pPr>
            <w:r w:rsidRPr="00ED6412">
              <w:rPr>
                <w:noProof/>
              </w:rPr>
              <w:fldChar w:fldCharType="begin"/>
            </w:r>
            <w:r w:rsidRPr="00ED6412">
              <w:rPr>
                <w:noProof/>
              </w:rPr>
              <w:instrText xml:space="preserve"> REF _Ref502961685 \h  \* MERGEFORMAT </w:instrText>
            </w:r>
            <w:r w:rsidRPr="00ED6412">
              <w:rPr>
                <w:noProof/>
              </w:rPr>
            </w:r>
            <w:r w:rsidRPr="00ED6412">
              <w:rPr>
                <w:noProof/>
              </w:rPr>
              <w:fldChar w:fldCharType="separate"/>
            </w:r>
            <w:r w:rsidR="00C05E44" w:rsidRPr="00ED6412">
              <w:rPr>
                <w:noProof/>
              </w:rPr>
              <w:t>(</w:t>
            </w:r>
            <w:r w:rsidR="00C05E44">
              <w:rPr>
                <w:noProof/>
              </w:rPr>
              <w:t>5</w:t>
            </w:r>
            <w:r w:rsidR="00C05E44" w:rsidRPr="00ED6412">
              <w:rPr>
                <w:noProof/>
              </w:rPr>
              <w:t>.</w:t>
            </w:r>
            <w:r w:rsidR="00C05E44">
              <w:rPr>
                <w:noProof/>
              </w:rPr>
              <w:t>8</w:t>
            </w:r>
            <w:r w:rsidR="00C05E44" w:rsidRPr="00ED6412">
              <w:rPr>
                <w:noProof/>
              </w:rPr>
              <w:t>)</w:t>
            </w:r>
            <w:r w:rsidRPr="00ED6412">
              <w:rPr>
                <w:noProof/>
              </w:rPr>
              <w:fldChar w:fldCharType="end"/>
            </w:r>
          </w:p>
        </w:tc>
      </w:tr>
      <w:tr w:rsidR="00A53152" w:rsidRPr="00ED6412" w14:paraId="77F2FC61" w14:textId="77777777" w:rsidTr="00100417">
        <w:trPr>
          <w:trHeight w:val="782"/>
        </w:trPr>
        <w:tc>
          <w:tcPr>
            <w:tcW w:w="1161" w:type="pct"/>
          </w:tcPr>
          <w:p w14:paraId="539881C0" w14:textId="010CBC35" w:rsidR="008661E5" w:rsidRPr="00ED6412" w:rsidRDefault="005810B5" w:rsidP="00100417">
            <w:pPr>
              <w:spacing w:line="360" w:lineRule="auto"/>
              <w:jc w:val="left"/>
            </w:pPr>
            <w:r w:rsidRPr="00ED6412">
              <w:t>Charging status</w:t>
            </w:r>
          </w:p>
        </w:tc>
        <w:tc>
          <w:tcPr>
            <w:tcW w:w="3337" w:type="pct"/>
            <w:vAlign w:val="center"/>
          </w:tcPr>
          <w:p w14:paraId="1B7F65A2" w14:textId="7593BA0D" w:rsidR="008661E5" w:rsidRPr="00ED6412" w:rsidRDefault="008568D1" w:rsidP="008661E5">
            <w:pPr>
              <w:spacing w:line="360" w:lineRule="auto"/>
              <w:jc w:val="right"/>
              <w:rPr>
                <w:i/>
              </w:rPr>
            </w:pPr>
            <m:oMathPara>
              <m:oMath>
                <m:sSubSup>
                  <m:sSubSupPr>
                    <m:ctrlPr>
                      <w:rPr>
                        <w:rFonts w:ascii="Cambria Math" w:hAnsi="Cambria Math"/>
                      </w:rPr>
                    </m:ctrlPr>
                  </m:sSubSupPr>
                  <m:e>
                    <m:r>
                      <w:rPr>
                        <w:rFonts w:ascii="Cambria Math" w:hAnsi="Cambria Math"/>
                      </w:rPr>
                      <m:t>P</m:t>
                    </m:r>
                  </m:e>
                  <m:sub>
                    <m:r>
                      <m:rPr>
                        <m:sty m:val="p"/>
                      </m:rPr>
                      <w:rPr>
                        <w:rFonts w:ascii="Cambria Math" w:hAnsi="Cambria Math"/>
                      </w:rPr>
                      <m:t>cg</m:t>
                    </m:r>
                  </m:sub>
                  <m:sup>
                    <m:r>
                      <m:rPr>
                        <m:sty m:val="p"/>
                      </m:rPr>
                      <w:rPr>
                        <w:rFonts w:ascii="Cambria Math" w:hAnsi="Cambria Math"/>
                      </w:rPr>
                      <m:t>t</m:t>
                    </m:r>
                  </m:sup>
                </m:sSubSup>
                <m:r>
                  <w:rPr>
                    <w:rFonts w:ascii="Cambria Math" w:hAnsi="Cambria Math"/>
                  </w:rPr>
                  <m:t>×</m:t>
                </m:r>
                <m:sSubSup>
                  <m:sSubSupPr>
                    <m:ctrlPr>
                      <w:rPr>
                        <w:rFonts w:ascii="Cambria Math" w:hAnsi="Cambria Math"/>
                      </w:rPr>
                    </m:ctrlPr>
                  </m:sSubSupPr>
                  <m:e>
                    <m:r>
                      <w:rPr>
                        <w:rFonts w:ascii="Cambria Math" w:hAnsi="Cambria Math"/>
                      </w:rPr>
                      <m:t>P</m:t>
                    </m:r>
                  </m:e>
                  <m:sub>
                    <m:r>
                      <m:rPr>
                        <m:sty m:val="p"/>
                      </m:rPr>
                      <w:rPr>
                        <w:rFonts w:ascii="Cambria Math" w:hAnsi="Cambria Math"/>
                      </w:rPr>
                      <m:t>dcg</m:t>
                    </m:r>
                  </m:sub>
                  <m:sup>
                    <m:r>
                      <m:rPr>
                        <m:sty m:val="p"/>
                      </m:rPr>
                      <w:rPr>
                        <w:rFonts w:ascii="Cambria Math" w:hAnsi="Cambria Math"/>
                      </w:rPr>
                      <m:t>t</m:t>
                    </m:r>
                  </m:sup>
                </m:sSubSup>
                <m:r>
                  <w:rPr>
                    <w:rFonts w:ascii="Cambria Math" w:hAnsi="Cambria Math"/>
                  </w:rPr>
                  <m:t>=0</m:t>
                </m:r>
              </m:oMath>
            </m:oMathPara>
          </w:p>
        </w:tc>
        <w:tc>
          <w:tcPr>
            <w:tcW w:w="502" w:type="pct"/>
            <w:vAlign w:val="center"/>
          </w:tcPr>
          <w:p w14:paraId="016AC422" w14:textId="4700DD85" w:rsidR="008661E5" w:rsidRPr="00ED6412" w:rsidRDefault="008661E5" w:rsidP="008661E5">
            <w:pPr>
              <w:spacing w:line="360" w:lineRule="auto"/>
              <w:jc w:val="right"/>
              <w:rPr>
                <w:noProof/>
              </w:rPr>
            </w:pPr>
            <w:r w:rsidRPr="00ED6412">
              <w:rPr>
                <w:noProof/>
              </w:rPr>
              <w:fldChar w:fldCharType="begin"/>
            </w:r>
            <w:r w:rsidRPr="00ED6412">
              <w:rPr>
                <w:noProof/>
              </w:rPr>
              <w:instrText xml:space="preserve"> REF _Ref500259630 \h  \* MERGEFORMAT </w:instrText>
            </w:r>
            <w:r w:rsidRPr="00ED6412">
              <w:rPr>
                <w:noProof/>
              </w:rPr>
            </w:r>
            <w:r w:rsidRPr="00ED6412">
              <w:rPr>
                <w:noProof/>
              </w:rPr>
              <w:fldChar w:fldCharType="separate"/>
            </w:r>
            <w:r w:rsidR="00C05E44" w:rsidRPr="00ED6412">
              <w:rPr>
                <w:noProof/>
              </w:rPr>
              <w:t>(</w:t>
            </w:r>
            <w:r w:rsidR="00C05E44">
              <w:rPr>
                <w:noProof/>
              </w:rPr>
              <w:t>5</w:t>
            </w:r>
            <w:r w:rsidR="00C05E44" w:rsidRPr="00ED6412">
              <w:rPr>
                <w:noProof/>
              </w:rPr>
              <w:t>.</w:t>
            </w:r>
            <w:r w:rsidR="00C05E44">
              <w:rPr>
                <w:noProof/>
              </w:rPr>
              <w:t>9</w:t>
            </w:r>
            <w:r w:rsidR="00C05E44" w:rsidRPr="00ED6412">
              <w:rPr>
                <w:noProof/>
              </w:rPr>
              <w:t>)</w:t>
            </w:r>
            <w:r w:rsidRPr="00ED6412">
              <w:rPr>
                <w:noProof/>
              </w:rPr>
              <w:fldChar w:fldCharType="end"/>
            </w:r>
          </w:p>
        </w:tc>
      </w:tr>
    </w:tbl>
    <w:p w14:paraId="41EB4A7B" w14:textId="77777777" w:rsidR="00F5493C" w:rsidRPr="00ED6412" w:rsidRDefault="00F5493C" w:rsidP="005129C9">
      <w:pPr>
        <w:rPr>
          <w:lang w:eastAsia="en-US"/>
        </w:rPr>
      </w:pPr>
    </w:p>
    <w:p w14:paraId="7661685D" w14:textId="6AFF8F3F" w:rsidR="00610F31" w:rsidRPr="00ED6412" w:rsidRDefault="00610F31" w:rsidP="00A326F0">
      <w:pPr>
        <w:pStyle w:val="Heading4"/>
      </w:pPr>
      <w:bookmarkStart w:id="370" w:name="_Toc523347843"/>
      <w:r w:rsidRPr="00ED6412">
        <w:t>Power output limit and ramp rate</w:t>
      </w:r>
      <w:bookmarkEnd w:id="370"/>
    </w:p>
    <w:p w14:paraId="3CCAE7DE" w14:textId="60D8CB7E" w:rsidR="00981495" w:rsidRPr="00ED6412" w:rsidRDefault="00981495" w:rsidP="00981495">
      <w:bookmarkStart w:id="371" w:name="_Ref499040012"/>
      <w:r w:rsidRPr="00ED6412">
        <w:t>The power output limit and the ramp rate are shown for the typical type of coal generators in</w:t>
      </w:r>
      <w:r w:rsidR="00144CD3" w:rsidRPr="00ED6412">
        <w:t xml:space="preserve"> </w:t>
      </w:r>
      <w:r w:rsidR="00144CD3" w:rsidRPr="00ED6412">
        <w:fldChar w:fldCharType="begin"/>
      </w:r>
      <w:r w:rsidR="00144CD3" w:rsidRPr="00ED6412">
        <w:instrText xml:space="preserve"> REF _Ref506286521 \h </w:instrText>
      </w:r>
      <w:r w:rsidR="00144CD3" w:rsidRPr="00ED6412">
        <w:fldChar w:fldCharType="separate"/>
      </w:r>
      <w:r w:rsidR="00C05E44" w:rsidRPr="00ED6412">
        <w:t xml:space="preserve">Table </w:t>
      </w:r>
      <w:r w:rsidR="00C05E44">
        <w:rPr>
          <w:noProof/>
        </w:rPr>
        <w:t>6</w:t>
      </w:r>
      <w:r w:rsidR="00C05E44" w:rsidRPr="00ED6412">
        <w:t>.</w:t>
      </w:r>
      <w:r w:rsidR="00C05E44">
        <w:rPr>
          <w:noProof/>
        </w:rPr>
        <w:t>2</w:t>
      </w:r>
      <w:r w:rsidR="00144CD3" w:rsidRPr="00ED6412">
        <w:fldChar w:fldCharType="end"/>
      </w:r>
      <w:r w:rsidRPr="00ED6412">
        <w:t xml:space="preserve"> </w:t>
      </w:r>
      <w:r w:rsidRPr="00ED6412">
        <w:fldChar w:fldCharType="begin"/>
      </w:r>
      <w:r w:rsidR="000201C4">
        <w:instrText xml:space="preserve"> ADDIN EN.CITE &lt;EndNote&gt;&lt;Cite ExcludeYear="1"&gt;&lt;Author&gt;LLC&lt;/Author&gt;&lt;RecNum&gt;374&lt;/RecNum&gt;&lt;DisplayText&gt;[233]&lt;/DisplayText&gt;&lt;record&gt;&lt;rec-number&gt;374&lt;/rec-number&gt;&lt;foreign-keys&gt;&lt;key app="EN" db-id="wat2z5xv39zx9lefev2vrzeifd9dzfzsx50x" timestamp="0"&gt;374&lt;/key&gt;&lt;/foreign-keys&gt;&lt;ref-type name="Report"&gt;27&lt;/ref-type&gt;&lt;contributors&gt;&lt;authors&gt;&lt;author&gt;Tianjin Huaneng Yangliuqing Co-generation LLC&lt;/author&gt;&lt;/authors&gt;&lt;/contributors&gt;&lt;titles&gt;&lt;title&gt;Data sheet of coal generator in Tianjin Huaneng Yangliuqing Co-generation LLC&lt;/title&gt;&lt;/titles&gt;&lt;dates&gt;&lt;/dates&gt;&lt;urls&gt;&lt;/urls&gt;&lt;/record&gt;&lt;/Cite&gt;&lt;/EndNote&gt;</w:instrText>
      </w:r>
      <w:r w:rsidRPr="00ED6412">
        <w:fldChar w:fldCharType="separate"/>
      </w:r>
      <w:r w:rsidR="000201C4">
        <w:rPr>
          <w:noProof/>
        </w:rPr>
        <w:t>[</w:t>
      </w:r>
      <w:hyperlink w:anchor="_ENREF_233" w:tooltip="LLC,  #374" w:history="1">
        <w:r w:rsidR="00213BF8">
          <w:rPr>
            <w:noProof/>
          </w:rPr>
          <w:t>233</w:t>
        </w:r>
      </w:hyperlink>
      <w:r w:rsidR="000201C4">
        <w:rPr>
          <w:noProof/>
        </w:rPr>
        <w:t>]</w:t>
      </w:r>
      <w:r w:rsidRPr="00ED6412">
        <w:fldChar w:fldCharType="end"/>
      </w:r>
      <w:r w:rsidRPr="00ED6412">
        <w:t xml:space="preserve">. According to </w:t>
      </w:r>
      <w:r w:rsidR="00144CD3" w:rsidRPr="00ED6412">
        <w:fldChar w:fldCharType="begin"/>
      </w:r>
      <w:r w:rsidR="00144CD3" w:rsidRPr="00ED6412">
        <w:instrText xml:space="preserve"> REF _Ref506286521 \h </w:instrText>
      </w:r>
      <w:r w:rsidR="00144CD3" w:rsidRPr="00ED6412">
        <w:fldChar w:fldCharType="separate"/>
      </w:r>
      <w:r w:rsidR="00C05E44" w:rsidRPr="00ED6412">
        <w:t xml:space="preserve">Table </w:t>
      </w:r>
      <w:r w:rsidR="00C05E44">
        <w:rPr>
          <w:noProof/>
        </w:rPr>
        <w:t>6</w:t>
      </w:r>
      <w:r w:rsidR="00C05E44" w:rsidRPr="00ED6412">
        <w:t>.</w:t>
      </w:r>
      <w:r w:rsidR="00C05E44">
        <w:rPr>
          <w:noProof/>
        </w:rPr>
        <w:t>2</w:t>
      </w:r>
      <w:r w:rsidR="00144CD3" w:rsidRPr="00ED6412">
        <w:fldChar w:fldCharType="end"/>
      </w:r>
      <w:r w:rsidR="00144CD3" w:rsidRPr="00ED6412">
        <w:t xml:space="preserve">, </w:t>
      </w:r>
      <w:r w:rsidRPr="00ED6412">
        <w:t>the total capacity of this power station is 1200</w:t>
      </w:r>
      <w:r w:rsidRPr="00ED6412">
        <w:rPr>
          <w:rFonts w:ascii="Batang" w:eastAsia="Batang" w:hAnsi="Batang"/>
          <w:lang w:val="en-US"/>
        </w:rPr>
        <w:t xml:space="preserve"> </w:t>
      </w:r>
      <w:r w:rsidRPr="00ED6412">
        <w:t>MW.</w:t>
      </w:r>
    </w:p>
    <w:p w14:paraId="0F6F9D41" w14:textId="0E73DCD0" w:rsidR="00FE030C" w:rsidRPr="00ED6412" w:rsidRDefault="00FE030C" w:rsidP="005D2E63">
      <w:pPr>
        <w:pStyle w:val="Caption"/>
        <w:keepNext/>
        <w:jc w:val="both"/>
      </w:pPr>
      <w:bookmarkStart w:id="372" w:name="_Ref506286521"/>
      <w:bookmarkStart w:id="373" w:name="_Toc523347940"/>
      <w:r w:rsidRPr="00ED6412">
        <w:lastRenderedPageBreak/>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6</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2</w:t>
      </w:r>
      <w:r w:rsidR="001041A1">
        <w:rPr>
          <w:noProof/>
        </w:rPr>
        <w:fldChar w:fldCharType="end"/>
      </w:r>
      <w:bookmarkEnd w:id="371"/>
      <w:bookmarkEnd w:id="372"/>
      <w:r w:rsidR="00200CD4" w:rsidRPr="00ED6412">
        <w:t xml:space="preserve"> </w:t>
      </w:r>
      <w:r w:rsidR="00603CE6" w:rsidRPr="00ED6412">
        <w:t>Power</w:t>
      </w:r>
      <w:r w:rsidR="00263B23" w:rsidRPr="00ED6412">
        <w:t xml:space="preserve"> output</w:t>
      </w:r>
      <w:r w:rsidR="00603CE6" w:rsidRPr="00ED6412">
        <w:t xml:space="preserve"> </w:t>
      </w:r>
      <w:r w:rsidR="005D2E63" w:rsidRPr="00ED6412">
        <w:t>limit</w:t>
      </w:r>
      <w:r w:rsidR="00080873" w:rsidRPr="00ED6412">
        <w:t xml:space="preserve"> and ramp rate</w:t>
      </w:r>
      <w:r w:rsidR="00F938DF" w:rsidRPr="00ED6412">
        <w:t xml:space="preserve"> </w:t>
      </w:r>
      <w:r w:rsidR="00437912" w:rsidRPr="00ED6412">
        <w:t>of</w:t>
      </w:r>
      <w:r w:rsidR="00051C31" w:rsidRPr="00ED6412">
        <w:t xml:space="preserve"> the typical type of </w:t>
      </w:r>
      <w:r w:rsidR="00414A95" w:rsidRPr="00ED6412">
        <w:t xml:space="preserve">coal-fired </w:t>
      </w:r>
      <w:r w:rsidR="00051C31" w:rsidRPr="00ED6412">
        <w:t>generators</w:t>
      </w:r>
      <w:r w:rsidR="00D54A9A" w:rsidRPr="00ED6412">
        <w:t xml:space="preserve"> </w:t>
      </w:r>
      <w:r w:rsidR="004A6094" w:rsidRPr="00ED6412">
        <w:fldChar w:fldCharType="begin"/>
      </w:r>
      <w:r w:rsidR="000201C4">
        <w:instrText xml:space="preserve"> ADDIN EN.CITE &lt;EndNote&gt;&lt;Cite ExcludeYear="1"&gt;&lt;Author&gt;LLC&lt;/Author&gt;&lt;RecNum&gt;374&lt;/RecNum&gt;&lt;DisplayText&gt;[233]&lt;/DisplayText&gt;&lt;record&gt;&lt;rec-number&gt;374&lt;/rec-number&gt;&lt;foreign-keys&gt;&lt;key app="EN" db-id="wat2z5xv39zx9lefev2vrzeifd9dzfzsx50x" timestamp="0"&gt;374&lt;/key&gt;&lt;/foreign-keys&gt;&lt;ref-type name="Report"&gt;27&lt;/ref-type&gt;&lt;contributors&gt;&lt;authors&gt;&lt;author&gt;Tianjin Huaneng Yangliuqing Co-generation LLC&lt;/author&gt;&lt;/authors&gt;&lt;/contributors&gt;&lt;titles&gt;&lt;title&gt;Data sheet of coal generator in Tianjin Huaneng Yangliuqing Co-generation LLC&lt;/title&gt;&lt;/titles&gt;&lt;dates&gt;&lt;/dates&gt;&lt;urls&gt;&lt;/urls&gt;&lt;/record&gt;&lt;/Cite&gt;&lt;/EndNote&gt;</w:instrText>
      </w:r>
      <w:r w:rsidR="004A6094" w:rsidRPr="00ED6412">
        <w:fldChar w:fldCharType="separate"/>
      </w:r>
      <w:r w:rsidR="000201C4">
        <w:rPr>
          <w:noProof/>
        </w:rPr>
        <w:t>[</w:t>
      </w:r>
      <w:hyperlink w:anchor="_ENREF_233" w:tooltip="LLC,  #374" w:history="1">
        <w:r w:rsidR="00213BF8">
          <w:rPr>
            <w:noProof/>
          </w:rPr>
          <w:t>233</w:t>
        </w:r>
      </w:hyperlink>
      <w:r w:rsidR="000201C4">
        <w:rPr>
          <w:noProof/>
        </w:rPr>
        <w:t>]</w:t>
      </w:r>
      <w:r w:rsidR="004A6094" w:rsidRPr="00ED6412">
        <w:fldChar w:fldCharType="end"/>
      </w:r>
      <w:r w:rsidR="0013569D" w:rsidRPr="00ED6412">
        <w:t>.</w:t>
      </w:r>
      <w:bookmarkEnd w:id="373"/>
      <w:r w:rsidR="002C7253" w:rsidRPr="00ED6412">
        <w:t xml:space="preserve"> </w:t>
      </w:r>
    </w:p>
    <w:tbl>
      <w:tblPr>
        <w:tblStyle w:val="PlainTable2"/>
        <w:tblW w:w="7200" w:type="dxa"/>
        <w:tblLayout w:type="fixed"/>
        <w:tblLook w:val="04A0" w:firstRow="1" w:lastRow="0" w:firstColumn="1" w:lastColumn="0" w:noHBand="0" w:noVBand="1"/>
      </w:tblPr>
      <w:tblGrid>
        <w:gridCol w:w="5046"/>
        <w:gridCol w:w="2154"/>
      </w:tblGrid>
      <w:tr w:rsidR="00A53152" w:rsidRPr="00ED6412" w14:paraId="470E9271" w14:textId="77777777" w:rsidTr="006C3F5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46" w:type="dxa"/>
            <w:noWrap/>
            <w:vAlign w:val="center"/>
          </w:tcPr>
          <w:p w14:paraId="3CD69EC1" w14:textId="3F741F1D" w:rsidR="00FC00AE" w:rsidRPr="00ED6412" w:rsidRDefault="00FC00AE" w:rsidP="00B75143">
            <w:pPr>
              <w:spacing w:line="360" w:lineRule="auto"/>
              <w:jc w:val="center"/>
              <w:rPr>
                <w:lang w:eastAsia="en-US"/>
              </w:rPr>
            </w:pPr>
            <w:r w:rsidRPr="00ED6412">
              <w:rPr>
                <w:lang w:eastAsia="en-US"/>
              </w:rPr>
              <w:t>Number of generators</w:t>
            </w:r>
          </w:p>
        </w:tc>
        <w:tc>
          <w:tcPr>
            <w:tcW w:w="2154" w:type="dxa"/>
            <w:noWrap/>
            <w:vAlign w:val="center"/>
          </w:tcPr>
          <w:p w14:paraId="10953493" w14:textId="312448CB" w:rsidR="00FC00AE" w:rsidRPr="00ED6412" w:rsidRDefault="00FC00AE" w:rsidP="00B75143">
            <w:pPr>
              <w:spacing w:line="360" w:lineRule="auto"/>
              <w:jc w:val="center"/>
              <w:cnfStyle w:val="100000000000" w:firstRow="1" w:lastRow="0" w:firstColumn="0" w:lastColumn="0" w:oddVBand="0" w:evenVBand="0" w:oddHBand="0" w:evenHBand="0" w:firstRowFirstColumn="0" w:firstRowLastColumn="0" w:lastRowFirstColumn="0" w:lastRowLastColumn="0"/>
              <w:rPr>
                <w:b w:val="0"/>
                <w:lang w:eastAsia="en-US"/>
              </w:rPr>
            </w:pPr>
            <w:r w:rsidRPr="00ED6412">
              <w:rPr>
                <w:b w:val="0"/>
                <w:lang w:eastAsia="en-US"/>
              </w:rPr>
              <w:t>4</w:t>
            </w:r>
          </w:p>
        </w:tc>
      </w:tr>
      <w:tr w:rsidR="00A53152" w:rsidRPr="00ED6412" w14:paraId="23D634C0" w14:textId="77777777" w:rsidTr="006C3F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46" w:type="dxa"/>
            <w:noWrap/>
            <w:vAlign w:val="center"/>
            <w:hideMark/>
          </w:tcPr>
          <w:p w14:paraId="3B0476B8" w14:textId="0FCA0B50" w:rsidR="00A078EC" w:rsidRPr="00ED6412" w:rsidRDefault="00A078EC" w:rsidP="00B75143">
            <w:pPr>
              <w:spacing w:line="360" w:lineRule="auto"/>
              <w:jc w:val="center"/>
              <w:rPr>
                <w:lang w:eastAsia="en-US"/>
              </w:rPr>
            </w:pPr>
            <w:r w:rsidRPr="00ED6412">
              <w:rPr>
                <w:lang w:eastAsia="en-US"/>
              </w:rPr>
              <w:t>M</w:t>
            </w:r>
            <w:r w:rsidR="00AB271B" w:rsidRPr="00ED6412">
              <w:rPr>
                <w:lang w:eastAsia="en-US"/>
              </w:rPr>
              <w:t xml:space="preserve">inimum output </w:t>
            </w:r>
            <w:r w:rsidR="006C3F55" w:rsidRPr="00ED6412">
              <w:rPr>
                <w:lang w:eastAsia="en-US"/>
              </w:rPr>
              <w:t xml:space="preserve">of each generator </w:t>
            </w:r>
            <w:r w:rsidR="00AB271B" w:rsidRPr="00ED6412">
              <w:rPr>
                <w:lang w:eastAsia="en-US"/>
              </w:rPr>
              <w:t>(MW)</w:t>
            </w:r>
          </w:p>
        </w:tc>
        <w:tc>
          <w:tcPr>
            <w:tcW w:w="2154" w:type="dxa"/>
            <w:noWrap/>
            <w:vAlign w:val="center"/>
            <w:hideMark/>
          </w:tcPr>
          <w:p w14:paraId="354B4657" w14:textId="77777777" w:rsidR="00A078EC" w:rsidRPr="00ED6412" w:rsidRDefault="00A078EC" w:rsidP="00B75143">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ED6412">
              <w:rPr>
                <w:lang w:eastAsia="en-US"/>
              </w:rPr>
              <w:t>120</w:t>
            </w:r>
          </w:p>
        </w:tc>
      </w:tr>
      <w:tr w:rsidR="00A53152" w:rsidRPr="00ED6412" w14:paraId="02C7E552" w14:textId="77777777" w:rsidTr="006C3F55">
        <w:trPr>
          <w:trHeight w:val="300"/>
        </w:trPr>
        <w:tc>
          <w:tcPr>
            <w:cnfStyle w:val="001000000000" w:firstRow="0" w:lastRow="0" w:firstColumn="1" w:lastColumn="0" w:oddVBand="0" w:evenVBand="0" w:oddHBand="0" w:evenHBand="0" w:firstRowFirstColumn="0" w:firstRowLastColumn="0" w:lastRowFirstColumn="0" w:lastRowLastColumn="0"/>
            <w:tcW w:w="5046" w:type="dxa"/>
            <w:noWrap/>
            <w:vAlign w:val="center"/>
            <w:hideMark/>
          </w:tcPr>
          <w:p w14:paraId="6BB2659E" w14:textId="721B5217" w:rsidR="00A078EC" w:rsidRPr="00ED6412" w:rsidRDefault="00A078EC" w:rsidP="00B75143">
            <w:pPr>
              <w:spacing w:line="360" w:lineRule="auto"/>
              <w:jc w:val="center"/>
              <w:rPr>
                <w:lang w:eastAsia="en-US"/>
              </w:rPr>
            </w:pPr>
            <w:r w:rsidRPr="00ED6412">
              <w:rPr>
                <w:lang w:eastAsia="en-US"/>
              </w:rPr>
              <w:t>M</w:t>
            </w:r>
            <w:r w:rsidR="00AB271B" w:rsidRPr="00ED6412">
              <w:rPr>
                <w:lang w:eastAsia="en-US"/>
              </w:rPr>
              <w:t xml:space="preserve">aximum output </w:t>
            </w:r>
            <w:r w:rsidR="006C3F55" w:rsidRPr="00ED6412">
              <w:rPr>
                <w:lang w:eastAsia="en-US"/>
              </w:rPr>
              <w:t xml:space="preserve">of each generator </w:t>
            </w:r>
            <w:r w:rsidR="00AB271B" w:rsidRPr="00ED6412">
              <w:rPr>
                <w:lang w:eastAsia="en-US"/>
              </w:rPr>
              <w:t>(MW)</w:t>
            </w:r>
          </w:p>
        </w:tc>
        <w:tc>
          <w:tcPr>
            <w:tcW w:w="2154" w:type="dxa"/>
            <w:noWrap/>
            <w:vAlign w:val="center"/>
            <w:hideMark/>
          </w:tcPr>
          <w:p w14:paraId="35F13D42" w14:textId="77777777" w:rsidR="00A078EC" w:rsidRPr="00ED6412" w:rsidRDefault="00A078EC" w:rsidP="00B7514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ED6412">
              <w:rPr>
                <w:lang w:eastAsia="en-US"/>
              </w:rPr>
              <w:t>300</w:t>
            </w:r>
          </w:p>
        </w:tc>
      </w:tr>
      <w:tr w:rsidR="00A53152" w:rsidRPr="00ED6412" w14:paraId="26E79D05" w14:textId="77777777" w:rsidTr="006C3F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46" w:type="dxa"/>
            <w:noWrap/>
            <w:vAlign w:val="center"/>
          </w:tcPr>
          <w:p w14:paraId="7C447E07" w14:textId="4A1F4F9E" w:rsidR="004A4E94" w:rsidRPr="00ED6412" w:rsidRDefault="004A4E94" w:rsidP="00B75143">
            <w:pPr>
              <w:spacing w:line="360" w:lineRule="auto"/>
              <w:jc w:val="center"/>
              <w:rPr>
                <w:lang w:eastAsia="en-US"/>
              </w:rPr>
            </w:pPr>
            <w:r w:rsidRPr="00ED6412">
              <w:rPr>
                <w:lang w:eastAsia="en-US"/>
              </w:rPr>
              <w:t>Ramp rate (MW/min)</w:t>
            </w:r>
          </w:p>
        </w:tc>
        <w:tc>
          <w:tcPr>
            <w:tcW w:w="2154" w:type="dxa"/>
            <w:noWrap/>
            <w:vAlign w:val="center"/>
          </w:tcPr>
          <w:p w14:paraId="6AA3BF1D" w14:textId="2E3E4315" w:rsidR="004A4E94" w:rsidRPr="00ED6412" w:rsidRDefault="004A4E94" w:rsidP="00B75143">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ED6412">
              <w:rPr>
                <w:lang w:eastAsia="en-US"/>
              </w:rPr>
              <w:t>6</w:t>
            </w:r>
          </w:p>
        </w:tc>
      </w:tr>
    </w:tbl>
    <w:p w14:paraId="7D5505B6" w14:textId="00CA6539" w:rsidR="005B3674" w:rsidRPr="00ED6412" w:rsidRDefault="005B3674" w:rsidP="001557B0"/>
    <w:p w14:paraId="6F99E045" w14:textId="1E402583" w:rsidR="00610F31" w:rsidRPr="00ED6412" w:rsidRDefault="00610F31" w:rsidP="00A326F0">
      <w:pPr>
        <w:pStyle w:val="Heading4"/>
      </w:pPr>
      <w:bookmarkStart w:id="374" w:name="_Ref499413745"/>
      <w:bookmarkStart w:id="375" w:name="_Toc523347844"/>
      <w:r w:rsidRPr="00ED6412">
        <w:t>Cost function</w:t>
      </w:r>
      <w:bookmarkEnd w:id="374"/>
      <w:bookmarkEnd w:id="375"/>
    </w:p>
    <w:p w14:paraId="58EA9470" w14:textId="0CB6EA7B" w:rsidR="00210241" w:rsidRPr="00ED6412" w:rsidRDefault="00210241" w:rsidP="007F2417">
      <w:pPr>
        <w:rPr>
          <w:lang w:eastAsia="en-US"/>
        </w:rPr>
      </w:pPr>
      <w:r w:rsidRPr="00ED6412">
        <w:rPr>
          <w:lang w:eastAsia="en-US"/>
        </w:rPr>
        <w:t xml:space="preserve">The fuel cost </w:t>
      </w:r>
      <w:r w:rsidR="0002139A" w:rsidRPr="00ED6412">
        <w:rPr>
          <w:lang w:eastAsia="en-US"/>
        </w:rPr>
        <w:t xml:space="preserve">function </w:t>
      </w:r>
      <w:r w:rsidR="0002139A" w:rsidRPr="00ED6412">
        <w:t xml:space="preserve">is given in equation </w:t>
      </w:r>
      <w:r w:rsidR="0002139A" w:rsidRPr="00ED6412">
        <w:fldChar w:fldCharType="begin"/>
      </w:r>
      <w:r w:rsidR="0002139A" w:rsidRPr="00ED6412">
        <w:instrText xml:space="preserve"> REF _Ref496023500 \h </w:instrText>
      </w:r>
      <w:r w:rsidR="00A63E2B" w:rsidRPr="00ED6412">
        <w:instrText xml:space="preserve"> \* MERGEFORMAT </w:instrText>
      </w:r>
      <w:r w:rsidR="0002139A" w:rsidRPr="00ED6412">
        <w:fldChar w:fldCharType="separate"/>
      </w:r>
      <w:r w:rsidR="00C05E44" w:rsidRPr="00ED6412">
        <w:t>(</w:t>
      </w:r>
      <w:r w:rsidR="00C05E44">
        <w:rPr>
          <w:noProof/>
        </w:rPr>
        <w:t>4</w:t>
      </w:r>
      <w:r w:rsidR="00C05E44" w:rsidRPr="00ED6412">
        <w:rPr>
          <w:noProof/>
        </w:rPr>
        <w:t>.</w:t>
      </w:r>
      <w:r w:rsidR="00C05E44">
        <w:rPr>
          <w:noProof/>
        </w:rPr>
        <w:t>1</w:t>
      </w:r>
      <w:r w:rsidR="00C05E44" w:rsidRPr="00ED6412">
        <w:t>)</w:t>
      </w:r>
      <w:r w:rsidR="0002139A" w:rsidRPr="00ED6412">
        <w:fldChar w:fldCharType="end"/>
      </w:r>
      <w:r w:rsidR="00D23F0A" w:rsidRPr="00ED6412">
        <w:t xml:space="preserve">, where </w:t>
      </w:r>
      <w:r w:rsidR="00616371" w:rsidRPr="00ED6412">
        <w:t xml:space="preserve">the </w:t>
      </w:r>
      <w:r w:rsidR="00D23F0A" w:rsidRPr="00ED6412">
        <w:t xml:space="preserve">cost is a function of </w:t>
      </w:r>
      <w:r w:rsidR="00616371" w:rsidRPr="00ED6412">
        <w:t xml:space="preserve">the </w:t>
      </w:r>
      <w:r w:rsidR="00D23F0A" w:rsidRPr="00ED6412">
        <w:t>power output.</w:t>
      </w:r>
      <w:r w:rsidR="0002139A" w:rsidRPr="00ED6412">
        <w:t xml:space="preserve"> The coefficients </w:t>
      </w:r>
      <w:r w:rsidR="006A0BD2" w:rsidRPr="00ED6412">
        <w:t>in</w:t>
      </w:r>
      <w:r w:rsidR="0002139A" w:rsidRPr="00ED6412">
        <w:t xml:space="preserve"> the equation </w:t>
      </w:r>
      <w:r w:rsidR="006A0BD2" w:rsidRPr="00ED6412">
        <w:t>are</w:t>
      </w:r>
      <w:r w:rsidR="007F2417" w:rsidRPr="00ED6412">
        <w:t xml:space="preserve"> calculate</w:t>
      </w:r>
      <w:r w:rsidR="006A0BD2" w:rsidRPr="00ED6412">
        <w:t>d</w:t>
      </w:r>
      <w:r w:rsidR="007F2417" w:rsidRPr="00ED6412">
        <w:t xml:space="preserve"> </w:t>
      </w:r>
      <w:r w:rsidR="00EC7335" w:rsidRPr="00ED6412">
        <w:t>from</w:t>
      </w:r>
      <w:r w:rsidR="007F2417" w:rsidRPr="00ED6412">
        <w:t xml:space="preserve"> the experimental data</w:t>
      </w:r>
      <w:r w:rsidRPr="00ED6412">
        <w:rPr>
          <w:lang w:eastAsia="en-US"/>
        </w:rPr>
        <w:t xml:space="preserve"> </w:t>
      </w:r>
      <w:r w:rsidR="007F2417" w:rsidRPr="00ED6412">
        <w:t xml:space="preserve">of the typical type of </w:t>
      </w:r>
      <w:r w:rsidR="007F2417" w:rsidRPr="00ED6412">
        <w:rPr>
          <w:lang w:eastAsia="en-US"/>
        </w:rPr>
        <w:t>coal-fired</w:t>
      </w:r>
      <w:r w:rsidR="007F2417" w:rsidRPr="00ED6412">
        <w:t xml:space="preserve"> generators.</w:t>
      </w:r>
    </w:p>
    <w:p w14:paraId="36703D97" w14:textId="184F586B" w:rsidR="00FE030C" w:rsidRPr="00ED6412" w:rsidRDefault="00FE030C" w:rsidP="006D070A">
      <w:pPr>
        <w:pStyle w:val="Caption"/>
        <w:keepNext/>
        <w:jc w:val="both"/>
      </w:pPr>
      <w:bookmarkStart w:id="376" w:name="_Ref499043548"/>
      <w:bookmarkStart w:id="377" w:name="_Toc523347941"/>
      <w:r w:rsidRPr="00ED6412">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6</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3</w:t>
      </w:r>
      <w:r w:rsidR="001041A1">
        <w:rPr>
          <w:noProof/>
        </w:rPr>
        <w:fldChar w:fldCharType="end"/>
      </w:r>
      <w:bookmarkEnd w:id="376"/>
      <w:r w:rsidR="007266D6" w:rsidRPr="00ED6412">
        <w:t xml:space="preserve"> Experimental power output</w:t>
      </w:r>
      <w:r w:rsidR="00414A95" w:rsidRPr="00ED6412">
        <w:t xml:space="preserve"> combustion rate</w:t>
      </w:r>
      <w:r w:rsidR="007266D6" w:rsidRPr="00ED6412">
        <w:t xml:space="preserve"> </w:t>
      </w:r>
      <w:r w:rsidR="00414A95" w:rsidRPr="00ED6412">
        <w:t xml:space="preserve">and </w:t>
      </w:r>
      <w:r w:rsidR="0017493C" w:rsidRPr="00ED6412">
        <w:t xml:space="preserve">the </w:t>
      </w:r>
      <w:r w:rsidR="007266D6" w:rsidRPr="00ED6412">
        <w:t xml:space="preserve">efficiency of the typical type of </w:t>
      </w:r>
      <w:r w:rsidR="00414A95" w:rsidRPr="00ED6412">
        <w:t>coal-fired</w:t>
      </w:r>
      <w:r w:rsidR="007266D6" w:rsidRPr="00ED6412">
        <w:t xml:space="preserve"> generators </w:t>
      </w:r>
      <w:r w:rsidR="004A6094" w:rsidRPr="00ED6412">
        <w:fldChar w:fldCharType="begin"/>
      </w:r>
      <w:r w:rsidR="000201C4">
        <w:instrText xml:space="preserve"> ADDIN EN.CITE &lt;EndNote&gt;&lt;Cite ExcludeYear="1"&gt;&lt;Author&gt;LLC&lt;/Author&gt;&lt;RecNum&gt;374&lt;/RecNum&gt;&lt;DisplayText&gt;[233]&lt;/DisplayText&gt;&lt;record&gt;&lt;rec-number&gt;374&lt;/rec-number&gt;&lt;foreign-keys&gt;&lt;key app="EN" db-id="wat2z5xv39zx9lefev2vrzeifd9dzfzsx50x" timestamp="0"&gt;374&lt;/key&gt;&lt;/foreign-keys&gt;&lt;ref-type name="Report"&gt;27&lt;/ref-type&gt;&lt;contributors&gt;&lt;authors&gt;&lt;author&gt;Tianjin Huaneng Yangliuqing Co-generation LLC&lt;/author&gt;&lt;/authors&gt;&lt;/contributors&gt;&lt;titles&gt;&lt;title&gt;Data sheet of coal generator in Tianjin Huaneng Yangliuqing Co-generation LLC&lt;/title&gt;&lt;/titles&gt;&lt;dates&gt;&lt;/dates&gt;&lt;urls&gt;&lt;/urls&gt;&lt;/record&gt;&lt;/Cite&gt;&lt;/EndNote&gt;</w:instrText>
      </w:r>
      <w:r w:rsidR="004A6094" w:rsidRPr="00ED6412">
        <w:fldChar w:fldCharType="separate"/>
      </w:r>
      <w:r w:rsidR="000201C4">
        <w:rPr>
          <w:noProof/>
        </w:rPr>
        <w:t>[</w:t>
      </w:r>
      <w:hyperlink w:anchor="_ENREF_233" w:tooltip="LLC,  #374" w:history="1">
        <w:r w:rsidR="00213BF8">
          <w:rPr>
            <w:noProof/>
          </w:rPr>
          <w:t>233</w:t>
        </w:r>
      </w:hyperlink>
      <w:r w:rsidR="000201C4">
        <w:rPr>
          <w:noProof/>
        </w:rPr>
        <w:t>]</w:t>
      </w:r>
      <w:r w:rsidR="004A6094" w:rsidRPr="00ED6412">
        <w:fldChar w:fldCharType="end"/>
      </w:r>
      <w:r w:rsidR="0013569D" w:rsidRPr="00ED6412">
        <w:t>.</w:t>
      </w:r>
      <w:bookmarkEnd w:id="377"/>
      <w:r w:rsidR="0013569D" w:rsidRPr="00ED6412">
        <w:t xml:space="preserve"> </w:t>
      </w:r>
    </w:p>
    <w:tbl>
      <w:tblPr>
        <w:tblStyle w:val="PlainTable21"/>
        <w:tblW w:w="5000" w:type="pct"/>
        <w:tblLook w:val="0420" w:firstRow="1" w:lastRow="0" w:firstColumn="0" w:lastColumn="0" w:noHBand="0" w:noVBand="1"/>
      </w:tblPr>
      <w:tblGrid>
        <w:gridCol w:w="2648"/>
        <w:gridCol w:w="2644"/>
        <w:gridCol w:w="2644"/>
      </w:tblGrid>
      <w:tr w:rsidR="00A53152" w:rsidRPr="00ED6412" w14:paraId="6EB82023" w14:textId="24AF4219" w:rsidTr="00BF238D">
        <w:trPr>
          <w:cnfStyle w:val="100000000000" w:firstRow="1" w:lastRow="0" w:firstColumn="0" w:lastColumn="0" w:oddVBand="0" w:evenVBand="0" w:oddHBand="0" w:evenHBand="0" w:firstRowFirstColumn="0" w:firstRowLastColumn="0" w:lastRowFirstColumn="0" w:lastRowLastColumn="0"/>
        </w:trPr>
        <w:tc>
          <w:tcPr>
            <w:tcW w:w="1668" w:type="pct"/>
            <w:vAlign w:val="center"/>
          </w:tcPr>
          <w:p w14:paraId="3D640963" w14:textId="3818E649" w:rsidR="00CB0057" w:rsidRPr="00ED6412" w:rsidRDefault="00CB0057" w:rsidP="00BF238D">
            <w:pPr>
              <w:spacing w:line="360" w:lineRule="auto"/>
              <w:jc w:val="center"/>
              <w:rPr>
                <w:lang w:eastAsia="en-US"/>
              </w:rPr>
            </w:pPr>
            <w:r w:rsidRPr="00ED6412">
              <w:rPr>
                <w:lang w:eastAsia="en-US"/>
              </w:rPr>
              <w:t>Power output (MW)</w:t>
            </w:r>
          </w:p>
        </w:tc>
        <w:tc>
          <w:tcPr>
            <w:tcW w:w="1666" w:type="pct"/>
            <w:vAlign w:val="center"/>
          </w:tcPr>
          <w:p w14:paraId="41C8E525" w14:textId="0EBEA867" w:rsidR="00CB0057" w:rsidRPr="00ED6412" w:rsidRDefault="00CB0057" w:rsidP="00BF238D">
            <w:pPr>
              <w:spacing w:line="360" w:lineRule="auto"/>
              <w:jc w:val="center"/>
              <w:rPr>
                <w:lang w:eastAsia="en-US"/>
              </w:rPr>
            </w:pPr>
            <w:r w:rsidRPr="00ED6412">
              <w:rPr>
                <w:lang w:eastAsia="en-US"/>
              </w:rPr>
              <w:t>Coal  combustion rate (g/kWh)</w:t>
            </w:r>
          </w:p>
        </w:tc>
        <w:tc>
          <w:tcPr>
            <w:tcW w:w="1666" w:type="pct"/>
            <w:vAlign w:val="center"/>
          </w:tcPr>
          <w:p w14:paraId="530B8F89" w14:textId="4E0D4480" w:rsidR="00CB0057" w:rsidRPr="00ED6412" w:rsidRDefault="00CB0057" w:rsidP="00BF238D">
            <w:pPr>
              <w:spacing w:line="360" w:lineRule="auto"/>
              <w:jc w:val="center"/>
              <w:rPr>
                <w:lang w:eastAsia="en-US"/>
              </w:rPr>
            </w:pPr>
            <w:r w:rsidRPr="00ED6412">
              <w:rPr>
                <w:lang w:eastAsia="en-US"/>
              </w:rPr>
              <w:t>Efficiency (%)</w:t>
            </w:r>
          </w:p>
        </w:tc>
      </w:tr>
      <w:tr w:rsidR="00A53152" w:rsidRPr="00ED6412" w14:paraId="0BD875E9" w14:textId="5AAAF1E9" w:rsidTr="00BF238D">
        <w:trPr>
          <w:cnfStyle w:val="000000100000" w:firstRow="0" w:lastRow="0" w:firstColumn="0" w:lastColumn="0" w:oddVBand="0" w:evenVBand="0" w:oddHBand="1" w:evenHBand="0" w:firstRowFirstColumn="0" w:firstRowLastColumn="0" w:lastRowFirstColumn="0" w:lastRowLastColumn="0"/>
        </w:trPr>
        <w:tc>
          <w:tcPr>
            <w:tcW w:w="1668" w:type="pct"/>
            <w:vAlign w:val="center"/>
          </w:tcPr>
          <w:p w14:paraId="28B5D9F9" w14:textId="66061083" w:rsidR="00CB0057" w:rsidRPr="00ED6412" w:rsidRDefault="00CB0057" w:rsidP="00BF238D">
            <w:pPr>
              <w:spacing w:line="360" w:lineRule="auto"/>
              <w:jc w:val="center"/>
              <w:rPr>
                <w:lang w:eastAsia="en-US"/>
              </w:rPr>
            </w:pPr>
            <w:r w:rsidRPr="00ED6412">
              <w:rPr>
                <w:lang w:eastAsia="en-US"/>
              </w:rPr>
              <w:t>150</w:t>
            </w:r>
          </w:p>
        </w:tc>
        <w:tc>
          <w:tcPr>
            <w:tcW w:w="1666" w:type="pct"/>
            <w:vAlign w:val="center"/>
          </w:tcPr>
          <w:p w14:paraId="6377F7A7" w14:textId="55A7FB51" w:rsidR="00CB0057" w:rsidRPr="00ED6412" w:rsidRDefault="00CB0057" w:rsidP="00BF238D">
            <w:pPr>
              <w:spacing w:line="360" w:lineRule="auto"/>
              <w:jc w:val="center"/>
              <w:rPr>
                <w:lang w:eastAsia="en-US"/>
              </w:rPr>
            </w:pPr>
            <w:r w:rsidRPr="00ED6412">
              <w:t>332.41</w:t>
            </w:r>
          </w:p>
        </w:tc>
        <w:tc>
          <w:tcPr>
            <w:tcW w:w="1666" w:type="pct"/>
            <w:vAlign w:val="center"/>
          </w:tcPr>
          <w:p w14:paraId="0C64A57A" w14:textId="286129F2" w:rsidR="00CB0057" w:rsidRPr="00ED6412" w:rsidRDefault="00CB0057" w:rsidP="00BF238D">
            <w:pPr>
              <w:spacing w:line="360" w:lineRule="auto"/>
              <w:jc w:val="center"/>
              <w:rPr>
                <w:lang w:eastAsia="en-US"/>
              </w:rPr>
            </w:pPr>
            <w:r w:rsidRPr="00ED6412">
              <w:t>36.95</w:t>
            </w:r>
          </w:p>
        </w:tc>
      </w:tr>
      <w:tr w:rsidR="00A53152" w:rsidRPr="00ED6412" w14:paraId="14EB0C6F" w14:textId="499E73D5" w:rsidTr="00BF238D">
        <w:tc>
          <w:tcPr>
            <w:tcW w:w="1668" w:type="pct"/>
            <w:vAlign w:val="center"/>
          </w:tcPr>
          <w:p w14:paraId="0A3026EB" w14:textId="3FD5DD41" w:rsidR="00CB0057" w:rsidRPr="00ED6412" w:rsidRDefault="00CB0057" w:rsidP="00BF238D">
            <w:pPr>
              <w:spacing w:line="360" w:lineRule="auto"/>
              <w:jc w:val="center"/>
              <w:rPr>
                <w:lang w:eastAsia="en-US"/>
              </w:rPr>
            </w:pPr>
            <w:r w:rsidRPr="00ED6412">
              <w:rPr>
                <w:lang w:eastAsia="en-US"/>
              </w:rPr>
              <w:t>180</w:t>
            </w:r>
          </w:p>
        </w:tc>
        <w:tc>
          <w:tcPr>
            <w:tcW w:w="1666" w:type="pct"/>
            <w:vAlign w:val="center"/>
          </w:tcPr>
          <w:p w14:paraId="7451AC7B" w14:textId="3292E263" w:rsidR="00CB0057" w:rsidRPr="00ED6412" w:rsidRDefault="00CB0057" w:rsidP="00BF238D">
            <w:pPr>
              <w:spacing w:line="360" w:lineRule="auto"/>
              <w:jc w:val="center"/>
              <w:rPr>
                <w:lang w:eastAsia="en-US"/>
              </w:rPr>
            </w:pPr>
            <w:r w:rsidRPr="00ED6412">
              <w:t>325.92</w:t>
            </w:r>
          </w:p>
        </w:tc>
        <w:tc>
          <w:tcPr>
            <w:tcW w:w="1666" w:type="pct"/>
            <w:vAlign w:val="center"/>
          </w:tcPr>
          <w:p w14:paraId="7C52E3D7" w14:textId="4803AFA7" w:rsidR="00CB0057" w:rsidRPr="00ED6412" w:rsidRDefault="00CB0057" w:rsidP="00BF238D">
            <w:pPr>
              <w:spacing w:line="360" w:lineRule="auto"/>
              <w:jc w:val="center"/>
              <w:rPr>
                <w:lang w:eastAsia="en-US"/>
              </w:rPr>
            </w:pPr>
            <w:r w:rsidRPr="00ED6412">
              <w:t>37.69</w:t>
            </w:r>
          </w:p>
        </w:tc>
      </w:tr>
      <w:tr w:rsidR="00A53152" w:rsidRPr="00ED6412" w14:paraId="610A747C" w14:textId="0108AA36" w:rsidTr="00BF238D">
        <w:trPr>
          <w:cnfStyle w:val="000000100000" w:firstRow="0" w:lastRow="0" w:firstColumn="0" w:lastColumn="0" w:oddVBand="0" w:evenVBand="0" w:oddHBand="1" w:evenHBand="0" w:firstRowFirstColumn="0" w:firstRowLastColumn="0" w:lastRowFirstColumn="0" w:lastRowLastColumn="0"/>
        </w:trPr>
        <w:tc>
          <w:tcPr>
            <w:tcW w:w="1668" w:type="pct"/>
            <w:vAlign w:val="center"/>
          </w:tcPr>
          <w:p w14:paraId="17F2DEBE" w14:textId="7321B21D" w:rsidR="00CB0057" w:rsidRPr="00ED6412" w:rsidRDefault="00CB0057" w:rsidP="00BF238D">
            <w:pPr>
              <w:spacing w:line="360" w:lineRule="auto"/>
              <w:jc w:val="center"/>
              <w:rPr>
                <w:lang w:eastAsia="en-US"/>
              </w:rPr>
            </w:pPr>
            <w:r w:rsidRPr="00ED6412">
              <w:rPr>
                <w:lang w:eastAsia="en-US"/>
              </w:rPr>
              <w:t>230</w:t>
            </w:r>
          </w:p>
        </w:tc>
        <w:tc>
          <w:tcPr>
            <w:tcW w:w="1666" w:type="pct"/>
            <w:vAlign w:val="center"/>
          </w:tcPr>
          <w:p w14:paraId="5B57EF58" w14:textId="507682A4" w:rsidR="00CB0057" w:rsidRPr="00ED6412" w:rsidRDefault="00CB0057" w:rsidP="00BF238D">
            <w:pPr>
              <w:spacing w:line="360" w:lineRule="auto"/>
              <w:jc w:val="center"/>
              <w:rPr>
                <w:lang w:eastAsia="en-US"/>
              </w:rPr>
            </w:pPr>
            <w:r w:rsidRPr="00ED6412">
              <w:t>315.09</w:t>
            </w:r>
          </w:p>
        </w:tc>
        <w:tc>
          <w:tcPr>
            <w:tcW w:w="1666" w:type="pct"/>
            <w:vAlign w:val="center"/>
          </w:tcPr>
          <w:p w14:paraId="5785F861" w14:textId="6D7EB9C6" w:rsidR="00CB0057" w:rsidRPr="00ED6412" w:rsidRDefault="00CB0057" w:rsidP="00BF238D">
            <w:pPr>
              <w:spacing w:line="360" w:lineRule="auto"/>
              <w:jc w:val="center"/>
              <w:rPr>
                <w:lang w:eastAsia="en-US"/>
              </w:rPr>
            </w:pPr>
            <w:r w:rsidRPr="00ED6412">
              <w:t>38.98</w:t>
            </w:r>
          </w:p>
        </w:tc>
      </w:tr>
      <w:tr w:rsidR="00A53152" w:rsidRPr="00ED6412" w14:paraId="3F3CA4B2" w14:textId="2F2B95EC" w:rsidTr="00BF238D">
        <w:tc>
          <w:tcPr>
            <w:tcW w:w="1668" w:type="pct"/>
            <w:vAlign w:val="center"/>
          </w:tcPr>
          <w:p w14:paraId="5BA1E1E3" w14:textId="7454FA9F" w:rsidR="00CB0057" w:rsidRPr="00ED6412" w:rsidRDefault="00CB0057" w:rsidP="00BF238D">
            <w:pPr>
              <w:spacing w:line="360" w:lineRule="auto"/>
              <w:jc w:val="center"/>
              <w:rPr>
                <w:lang w:eastAsia="en-US"/>
              </w:rPr>
            </w:pPr>
            <w:r w:rsidRPr="00ED6412">
              <w:rPr>
                <w:lang w:eastAsia="en-US"/>
              </w:rPr>
              <w:t>250</w:t>
            </w:r>
          </w:p>
        </w:tc>
        <w:tc>
          <w:tcPr>
            <w:tcW w:w="1666" w:type="pct"/>
            <w:vAlign w:val="center"/>
          </w:tcPr>
          <w:p w14:paraId="6C639B4D" w14:textId="31A9C5DC" w:rsidR="00CB0057" w:rsidRPr="00ED6412" w:rsidRDefault="00CB0057" w:rsidP="00BF238D">
            <w:pPr>
              <w:spacing w:line="360" w:lineRule="auto"/>
              <w:jc w:val="center"/>
              <w:rPr>
                <w:lang w:eastAsia="en-US"/>
              </w:rPr>
            </w:pPr>
            <w:r w:rsidRPr="00ED6412">
              <w:t>313.42</w:t>
            </w:r>
          </w:p>
        </w:tc>
        <w:tc>
          <w:tcPr>
            <w:tcW w:w="1666" w:type="pct"/>
            <w:vAlign w:val="center"/>
          </w:tcPr>
          <w:p w14:paraId="4449D102" w14:textId="5918562C" w:rsidR="00CB0057" w:rsidRPr="00ED6412" w:rsidRDefault="00CB0057" w:rsidP="00BF238D">
            <w:pPr>
              <w:spacing w:line="360" w:lineRule="auto"/>
              <w:jc w:val="center"/>
              <w:rPr>
                <w:lang w:eastAsia="en-US"/>
              </w:rPr>
            </w:pPr>
            <w:r w:rsidRPr="00ED6412">
              <w:t>39.19</w:t>
            </w:r>
          </w:p>
        </w:tc>
      </w:tr>
      <w:tr w:rsidR="00A53152" w:rsidRPr="00ED6412" w14:paraId="74ED89A2" w14:textId="58FF0CB2" w:rsidTr="00BF238D">
        <w:trPr>
          <w:cnfStyle w:val="000000100000" w:firstRow="0" w:lastRow="0" w:firstColumn="0" w:lastColumn="0" w:oddVBand="0" w:evenVBand="0" w:oddHBand="1" w:evenHBand="0" w:firstRowFirstColumn="0" w:firstRowLastColumn="0" w:lastRowFirstColumn="0" w:lastRowLastColumn="0"/>
        </w:trPr>
        <w:tc>
          <w:tcPr>
            <w:tcW w:w="1668" w:type="pct"/>
            <w:vAlign w:val="center"/>
          </w:tcPr>
          <w:p w14:paraId="06242929" w14:textId="7961AC1D" w:rsidR="00CB0057" w:rsidRPr="00ED6412" w:rsidRDefault="00CB0057" w:rsidP="00BF238D">
            <w:pPr>
              <w:spacing w:line="360" w:lineRule="auto"/>
              <w:jc w:val="center"/>
              <w:rPr>
                <w:lang w:eastAsia="en-US"/>
              </w:rPr>
            </w:pPr>
            <w:r w:rsidRPr="00ED6412">
              <w:rPr>
                <w:lang w:eastAsia="en-US"/>
              </w:rPr>
              <w:t>307</w:t>
            </w:r>
          </w:p>
        </w:tc>
        <w:tc>
          <w:tcPr>
            <w:tcW w:w="1666" w:type="pct"/>
            <w:vAlign w:val="center"/>
          </w:tcPr>
          <w:p w14:paraId="344BBF05" w14:textId="15AEBA3E" w:rsidR="00CB0057" w:rsidRPr="00ED6412" w:rsidRDefault="00CB0057" w:rsidP="00BF238D">
            <w:pPr>
              <w:spacing w:line="360" w:lineRule="auto"/>
              <w:jc w:val="center"/>
              <w:rPr>
                <w:lang w:eastAsia="en-US"/>
              </w:rPr>
            </w:pPr>
            <w:r w:rsidRPr="00ED6412">
              <w:t>309.24</w:t>
            </w:r>
          </w:p>
        </w:tc>
        <w:tc>
          <w:tcPr>
            <w:tcW w:w="1666" w:type="pct"/>
            <w:vAlign w:val="center"/>
          </w:tcPr>
          <w:p w14:paraId="58EBF456" w14:textId="6B2B9158" w:rsidR="00CB0057" w:rsidRPr="00ED6412" w:rsidRDefault="00CB0057" w:rsidP="00BF238D">
            <w:pPr>
              <w:spacing w:line="360" w:lineRule="auto"/>
              <w:jc w:val="center"/>
              <w:rPr>
                <w:lang w:eastAsia="en-US"/>
              </w:rPr>
            </w:pPr>
            <w:r w:rsidRPr="00ED6412">
              <w:t>39.72</w:t>
            </w:r>
          </w:p>
        </w:tc>
      </w:tr>
    </w:tbl>
    <w:p w14:paraId="50BB75D9" w14:textId="5099A1B6" w:rsidR="00CB0057" w:rsidRPr="00ED6412" w:rsidRDefault="00CB0057" w:rsidP="00CB0057">
      <w:pPr>
        <w:rPr>
          <w:lang w:eastAsia="en-US"/>
        </w:rPr>
      </w:pPr>
    </w:p>
    <w:p w14:paraId="3001D78B" w14:textId="20B658D1" w:rsidR="00A858FD" w:rsidRPr="00ED6412" w:rsidRDefault="00A858FD" w:rsidP="00A858FD">
      <w:pPr>
        <w:rPr>
          <w:lang w:eastAsia="en-US"/>
        </w:rPr>
      </w:pPr>
      <w:r w:rsidRPr="00ED6412">
        <w:rPr>
          <w:lang w:eastAsia="en-US"/>
        </w:rPr>
        <w:fldChar w:fldCharType="begin"/>
      </w:r>
      <w:r w:rsidRPr="00ED6412">
        <w:rPr>
          <w:lang w:eastAsia="en-US"/>
        </w:rPr>
        <w:instrText xml:space="preserve"> REF _Ref499043548 \h  \* MERGEFORMAT </w:instrText>
      </w:r>
      <w:r w:rsidRPr="00ED6412">
        <w:rPr>
          <w:lang w:eastAsia="en-US"/>
        </w:rPr>
      </w:r>
      <w:r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3</w:t>
      </w:r>
      <w:r w:rsidRPr="00ED6412">
        <w:rPr>
          <w:lang w:eastAsia="en-US"/>
        </w:rPr>
        <w:fldChar w:fldCharType="end"/>
      </w:r>
      <w:r w:rsidRPr="00ED6412">
        <w:rPr>
          <w:lang w:eastAsia="en-US"/>
        </w:rPr>
        <w:t xml:space="preserve"> lists the experimental data of the </w:t>
      </w:r>
      <w:r w:rsidRPr="00ED6412">
        <w:t xml:space="preserve">power output </w:t>
      </w:r>
      <w:r w:rsidRPr="00ED6412">
        <w:rPr>
          <w:lang w:eastAsia="en-US"/>
        </w:rPr>
        <w:t>combustion rate</w:t>
      </w:r>
      <w:r w:rsidRPr="00ED6412">
        <w:t xml:space="preserve"> and the efficiency of the typical type of </w:t>
      </w:r>
      <w:r w:rsidRPr="00ED6412">
        <w:rPr>
          <w:lang w:eastAsia="en-US"/>
        </w:rPr>
        <w:t>coal-fired</w:t>
      </w:r>
      <w:r w:rsidRPr="00ED6412">
        <w:t xml:space="preserve"> generators </w:t>
      </w:r>
      <w:r w:rsidRPr="00ED6412">
        <w:fldChar w:fldCharType="begin"/>
      </w:r>
      <w:r w:rsidR="000201C4">
        <w:instrText xml:space="preserve"> ADDIN EN.CITE &lt;EndNote&gt;&lt;Cite ExcludeYear="1"&gt;&lt;Author&gt;LLC&lt;/Author&gt;&lt;RecNum&gt;374&lt;/RecNum&gt;&lt;DisplayText&gt;[233]&lt;/DisplayText&gt;&lt;record&gt;&lt;rec-number&gt;374&lt;/rec-number&gt;&lt;foreign-keys&gt;&lt;key app="EN" db-id="wat2z5xv39zx9lefev2vrzeifd9dzfzsx50x" timestamp="0"&gt;374&lt;/key&gt;&lt;/foreign-keys&gt;&lt;ref-type name="Report"&gt;27&lt;/ref-type&gt;&lt;contributors&gt;&lt;authors&gt;&lt;author&gt;Tianjin Huaneng Yangliuqing Co-generation LLC&lt;/author&gt;&lt;/authors&gt;&lt;/contributors&gt;&lt;titles&gt;&lt;title&gt;Data sheet of coal generator in Tianjin Huaneng Yangliuqing Co-generation LLC&lt;/title&gt;&lt;/titles&gt;&lt;dates&gt;&lt;/dates&gt;&lt;urls&gt;&lt;/urls&gt;&lt;/record&gt;&lt;/Cite&gt;&lt;/EndNote&gt;</w:instrText>
      </w:r>
      <w:r w:rsidRPr="00ED6412">
        <w:fldChar w:fldCharType="separate"/>
      </w:r>
      <w:r w:rsidR="000201C4">
        <w:rPr>
          <w:noProof/>
        </w:rPr>
        <w:t>[</w:t>
      </w:r>
      <w:hyperlink w:anchor="_ENREF_233" w:tooltip="LLC,  #374" w:history="1">
        <w:r w:rsidR="00213BF8">
          <w:rPr>
            <w:noProof/>
          </w:rPr>
          <w:t>233</w:t>
        </w:r>
      </w:hyperlink>
      <w:r w:rsidR="000201C4">
        <w:rPr>
          <w:noProof/>
        </w:rPr>
        <w:t>]</w:t>
      </w:r>
      <w:r w:rsidRPr="00ED6412">
        <w:fldChar w:fldCharType="end"/>
      </w:r>
      <w:r w:rsidRPr="00ED6412">
        <w:t xml:space="preserve">. </w:t>
      </w:r>
      <w:r w:rsidRPr="00ED6412">
        <w:rPr>
          <w:lang w:eastAsia="en-US"/>
        </w:rPr>
        <w:t xml:space="preserve">The fuel used by the </w:t>
      </w:r>
      <w:r w:rsidRPr="00ED6412">
        <w:t>Tianjin Huaneng Yangliuqing Co-generation LLC</w:t>
      </w:r>
      <w:r w:rsidRPr="00ED6412">
        <w:rPr>
          <w:lang w:eastAsia="en-US"/>
        </w:rPr>
        <w:t xml:space="preserve"> is one of the Shenhua coals, </w:t>
      </w:r>
      <w:r w:rsidRPr="00ED6412">
        <w:rPr>
          <w:lang w:eastAsia="en-US"/>
        </w:rPr>
        <w:lastRenderedPageBreak/>
        <w:t xml:space="preserve">which is a high quality charcoal in China. Its price was 650 CNY/ton in May 2017 </w:t>
      </w:r>
      <w:r w:rsidRPr="00ED6412">
        <w:rPr>
          <w:lang w:eastAsia="en-US"/>
        </w:rPr>
        <w:fldChar w:fldCharType="begin"/>
      </w:r>
      <w:r w:rsidR="000201C4">
        <w:rPr>
          <w:lang w:eastAsia="en-US"/>
        </w:rPr>
        <w:instrText xml:space="preserve"> ADDIN EN.CITE &lt;EndNote&gt;&lt;Cite ExcludeYear="1"&gt;&lt;Author&gt;LLC&lt;/Author&gt;&lt;RecNum&gt;375&lt;/RecNum&gt;&lt;DisplayText&gt;[234]&lt;/DisplayText&gt;&lt;record&gt;&lt;rec-number&gt;375&lt;/rec-number&gt;&lt;foreign-keys&gt;&lt;key app="EN" db-id="wat2z5xv39zx9lefev2vrzeifd9dzfzsx50x" timestamp="0"&gt;375&lt;/key&gt;&lt;/foreign-keys&gt;&lt;ref-type name="Journal Article"&gt;17&lt;/ref-type&gt;&lt;contributors&gt;&lt;authors&gt;&lt;author&gt;Tianjin Huaneng Yangliuqing Co-generation LLC&lt;/author&gt;&lt;/authors&gt;&lt;/contributors&gt;&lt;titles&gt;&lt;title&gt;Data sheet of Shenhua charcoal &lt;/title&gt;&lt;/titles&gt;&lt;dates&gt;&lt;/dates&gt;&lt;urls&gt;&lt;/urls&gt;&lt;/record&gt;&lt;/Cite&gt;&lt;/EndNote&gt;</w:instrText>
      </w:r>
      <w:r w:rsidRPr="00ED6412">
        <w:rPr>
          <w:lang w:eastAsia="en-US"/>
        </w:rPr>
        <w:fldChar w:fldCharType="separate"/>
      </w:r>
      <w:r w:rsidR="000201C4">
        <w:rPr>
          <w:noProof/>
          <w:lang w:eastAsia="en-US"/>
        </w:rPr>
        <w:t>[</w:t>
      </w:r>
      <w:hyperlink w:anchor="_ENREF_234" w:tooltip="LLC,  #375" w:history="1">
        <w:r w:rsidR="00213BF8">
          <w:rPr>
            <w:noProof/>
            <w:lang w:eastAsia="en-US"/>
          </w:rPr>
          <w:t>234</w:t>
        </w:r>
      </w:hyperlink>
      <w:r w:rsidR="000201C4">
        <w:rPr>
          <w:noProof/>
          <w:lang w:eastAsia="en-US"/>
        </w:rPr>
        <w:t>]</w:t>
      </w:r>
      <w:r w:rsidRPr="00ED6412">
        <w:rPr>
          <w:lang w:eastAsia="en-US"/>
        </w:rPr>
        <w:fldChar w:fldCharType="end"/>
      </w:r>
      <w:r w:rsidRPr="00ED6412">
        <w:rPr>
          <w:lang w:eastAsia="en-US"/>
        </w:rPr>
        <w:t xml:space="preserve">. </w:t>
      </w:r>
    </w:p>
    <w:p w14:paraId="30DDAA4B" w14:textId="21E96ACA" w:rsidR="00CB0057" w:rsidRPr="00ED6412" w:rsidRDefault="0013569D" w:rsidP="00CB0057">
      <w:pPr>
        <w:rPr>
          <w:lang w:eastAsia="en-US"/>
        </w:rPr>
      </w:pPr>
      <w:r w:rsidRPr="00ED6412">
        <w:t xml:space="preserve">The mass of </w:t>
      </w:r>
      <w:r w:rsidR="00A843E2" w:rsidRPr="00ED6412">
        <w:t xml:space="preserve">the </w:t>
      </w:r>
      <w:r w:rsidRPr="00ED6412">
        <w:t xml:space="preserve">fuel used in the combustion </w:t>
      </w:r>
      <w:r w:rsidR="00E2441E" w:rsidRPr="00ED6412">
        <w:t>may</w:t>
      </w:r>
      <w:r w:rsidRPr="00ED6412">
        <w:t xml:space="preserve"> be expressed </w:t>
      </w:r>
      <w:r w:rsidR="00AF70A4" w:rsidRPr="00ED6412">
        <w:t>as</w:t>
      </w:r>
      <w:r w:rsidRPr="00ED6412">
        <w:t xml:space="preserve"> </w:t>
      </w:r>
      <w:r w:rsidR="00A843E2" w:rsidRPr="00ED6412">
        <w:t xml:space="preserve">the </w:t>
      </w:r>
      <w:r w:rsidR="00F53A4B" w:rsidRPr="00ED6412">
        <w:t xml:space="preserve">product of the </w:t>
      </w:r>
      <w:r w:rsidRPr="00ED6412">
        <w:t xml:space="preserve">power output </w:t>
      </w:r>
      <w:r w:rsidR="00F53A4B" w:rsidRPr="00ED6412">
        <w:t>and</w:t>
      </w:r>
      <w:r w:rsidRPr="00ED6412">
        <w:t xml:space="preserve"> the combustion rate </w:t>
      </w:r>
      <w:r w:rsidR="00AF70A4" w:rsidRPr="00ED6412">
        <w:t>of the fuel at that power output and it</w:t>
      </w:r>
      <w:r w:rsidRPr="00ED6412">
        <w:t xml:space="preserve"> is </w:t>
      </w:r>
      <w:r w:rsidR="00A843E2" w:rsidRPr="00ED6412">
        <w:t>give</w:t>
      </w:r>
      <w:r w:rsidRPr="00ED6412">
        <w:t>n as follow</w:t>
      </w:r>
      <w:r w:rsidR="00A843E2" w:rsidRPr="00ED6412">
        <w:t>s</w:t>
      </w:r>
      <w:r w:rsidRPr="00ED641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372C6939" w14:textId="77777777" w:rsidTr="004B30CD">
        <w:trPr>
          <w:trHeight w:val="737"/>
        </w:trPr>
        <w:tc>
          <w:tcPr>
            <w:tcW w:w="7888" w:type="dxa"/>
            <w:vAlign w:val="center"/>
          </w:tcPr>
          <w:p w14:paraId="42A4E7B0" w14:textId="4DC77675" w:rsidR="00CB0057" w:rsidRPr="00ED6412" w:rsidRDefault="008568D1" w:rsidP="000E08DE">
            <w:pPr>
              <w:jc w:val="center"/>
              <w:rPr>
                <w:i/>
              </w:rPr>
            </w:pPr>
            <m:oMathPara>
              <m:oMath>
                <m:sSub>
                  <m:sSubPr>
                    <m:ctrlPr>
                      <w:rPr>
                        <w:rFonts w:ascii="Cambria Math" w:hAnsi="Cambria Math"/>
                        <w:i/>
                      </w:rPr>
                    </m:ctrlPr>
                  </m:sSubPr>
                  <m:e>
                    <m:r>
                      <w:rPr>
                        <w:rFonts w:ascii="Cambria Math" w:hAnsi="Cambria Math"/>
                      </w:rPr>
                      <m:t>m</m:t>
                    </m:r>
                  </m:e>
                  <m:sub>
                    <m:r>
                      <m:rPr>
                        <m:sty m:val="p"/>
                      </m:rPr>
                      <w:rPr>
                        <w:rFonts w:ascii="Cambria Math" w:hAnsi="Cambria Math"/>
                      </w:rPr>
                      <m:t>p</m:t>
                    </m:r>
                  </m:sub>
                </m:sSub>
                <m:r>
                  <w:rPr>
                    <w:rFonts w:ascii="Cambria Math" w:hAnsi="Cambria Math"/>
                  </w:rPr>
                  <m:t xml:space="preserve">=P× </m:t>
                </m:r>
                <m:sSub>
                  <m:sSubPr>
                    <m:ctrlPr>
                      <w:rPr>
                        <w:rFonts w:ascii="Cambria Math" w:hAnsi="Cambria Math"/>
                        <w:i/>
                      </w:rPr>
                    </m:ctrlPr>
                  </m:sSubPr>
                  <m:e>
                    <m:r>
                      <w:rPr>
                        <w:rFonts w:ascii="Cambria Math" w:hAnsi="Cambria Math"/>
                      </w:rPr>
                      <m:t>rate</m:t>
                    </m:r>
                  </m:e>
                  <m:sub>
                    <m:r>
                      <m:rPr>
                        <m:sty m:val="p"/>
                      </m:rPr>
                      <w:rPr>
                        <w:rFonts w:ascii="Cambria Math" w:hAnsi="Cambria Math"/>
                      </w:rPr>
                      <m:t>Combustion,P</m:t>
                    </m:r>
                  </m:sub>
                </m:sSub>
              </m:oMath>
            </m:oMathPara>
          </w:p>
        </w:tc>
        <w:tc>
          <w:tcPr>
            <w:tcW w:w="616" w:type="dxa"/>
            <w:vAlign w:val="center"/>
          </w:tcPr>
          <w:p w14:paraId="4B592D51" w14:textId="036C481A" w:rsidR="00CB0057" w:rsidRPr="00ED6412" w:rsidRDefault="00CB0057" w:rsidP="004B30CD">
            <w:pPr>
              <w:jc w:val="center"/>
              <w:rPr>
                <w:noProof/>
              </w:rPr>
            </w:pPr>
            <w:bookmarkStart w:id="378" w:name="_Ref499126612"/>
            <w:r w:rsidRPr="00ED6412">
              <w:rPr>
                <w:noProof/>
              </w:rPr>
              <w:t>(</w:t>
            </w:r>
            <w:r w:rsidRPr="00ED6412">
              <w:rPr>
                <w:noProof/>
              </w:rPr>
              <w:fldChar w:fldCharType="begin"/>
            </w:r>
            <w:r w:rsidRPr="00ED6412">
              <w:rPr>
                <w:noProof/>
              </w:rPr>
              <w:instrText xml:space="preserve"> STYLEREF 1 \s </w:instrText>
            </w:r>
            <w:r w:rsidRPr="00ED6412">
              <w:rPr>
                <w:noProof/>
              </w:rPr>
              <w:fldChar w:fldCharType="separate"/>
            </w:r>
            <w:r w:rsidR="00C05E44">
              <w:rPr>
                <w:noProof/>
              </w:rPr>
              <w:t>6</w:t>
            </w:r>
            <w:r w:rsidRPr="00ED6412">
              <w:rPr>
                <w:noProof/>
              </w:rPr>
              <w:fldChar w:fldCharType="end"/>
            </w:r>
            <w:r w:rsidRPr="00ED6412">
              <w:rPr>
                <w:noProof/>
              </w:rPr>
              <w:t>.</w:t>
            </w:r>
            <w:r w:rsidRPr="00ED6412">
              <w:rPr>
                <w:noProof/>
              </w:rPr>
              <w:fldChar w:fldCharType="begin"/>
            </w:r>
            <w:r w:rsidRPr="00ED6412">
              <w:rPr>
                <w:noProof/>
              </w:rPr>
              <w:instrText xml:space="preserve"> SEQ Equation \* ARABIC \s 1 </w:instrText>
            </w:r>
            <w:r w:rsidRPr="00ED6412">
              <w:rPr>
                <w:noProof/>
              </w:rPr>
              <w:fldChar w:fldCharType="separate"/>
            </w:r>
            <w:r w:rsidR="00C05E44">
              <w:rPr>
                <w:noProof/>
              </w:rPr>
              <w:t>1</w:t>
            </w:r>
            <w:r w:rsidRPr="00ED6412">
              <w:rPr>
                <w:noProof/>
              </w:rPr>
              <w:fldChar w:fldCharType="end"/>
            </w:r>
            <w:r w:rsidRPr="00ED6412">
              <w:rPr>
                <w:noProof/>
              </w:rPr>
              <w:t>)</w:t>
            </w:r>
            <w:bookmarkEnd w:id="378"/>
          </w:p>
        </w:tc>
      </w:tr>
    </w:tbl>
    <w:p w14:paraId="3DCD7FA8" w14:textId="48B7C4A5" w:rsidR="00CB0057" w:rsidRPr="00ED6412" w:rsidRDefault="00CB0057" w:rsidP="00CB0057">
      <w:pPr>
        <w:rPr>
          <w:lang w:eastAsia="en-US"/>
        </w:rPr>
      </w:pPr>
      <w:r w:rsidRPr="00ED6412">
        <w:t xml:space="preserve">where </w:t>
      </w:r>
      <w:r w:rsidR="005A1AE3" w:rsidRPr="00ED6412">
        <w:rPr>
          <w:i/>
        </w:rPr>
        <w:t>P</w:t>
      </w:r>
      <w:r w:rsidR="005A1AE3" w:rsidRPr="00ED6412">
        <w:t xml:space="preserve"> is </w:t>
      </w:r>
      <w:r w:rsidR="00A843E2" w:rsidRPr="00ED6412">
        <w:t xml:space="preserve">the </w:t>
      </w:r>
      <w:r w:rsidR="005A1AE3" w:rsidRPr="00ED6412">
        <w:t xml:space="preserve">power output of the generator, </w:t>
      </w:r>
      <w:r w:rsidR="00823BF5" w:rsidRPr="00ED6412">
        <w:rPr>
          <w:i/>
        </w:rPr>
        <w:t>m</w:t>
      </w:r>
      <w:r w:rsidR="008A7A32" w:rsidRPr="00ED6412">
        <w:rPr>
          <w:vertAlign w:val="subscript"/>
        </w:rPr>
        <w:t>p</w:t>
      </w:r>
      <w:r w:rsidRPr="00ED6412">
        <w:rPr>
          <w:vertAlign w:val="subscript"/>
        </w:rPr>
        <w:t xml:space="preserve"> </w:t>
      </w:r>
      <w:r w:rsidRPr="00ED6412">
        <w:t xml:space="preserve">is the mass of </w:t>
      </w:r>
      <w:r w:rsidR="00A843E2" w:rsidRPr="00ED6412">
        <w:t xml:space="preserve">the </w:t>
      </w:r>
      <w:r w:rsidRPr="00ED6412">
        <w:t xml:space="preserve">fuel </w:t>
      </w:r>
      <w:r w:rsidR="0078509E" w:rsidRPr="00ED6412">
        <w:t xml:space="preserve">required </w:t>
      </w:r>
      <w:r w:rsidR="005A1AE3" w:rsidRPr="00ED6412">
        <w:t xml:space="preserve">at </w:t>
      </w:r>
      <w:r w:rsidR="00A843E2" w:rsidRPr="00ED6412">
        <w:t xml:space="preserve">the </w:t>
      </w:r>
      <w:r w:rsidR="005A1AE3" w:rsidRPr="00ED6412">
        <w:t xml:space="preserve">power output </w:t>
      </w:r>
      <w:r w:rsidR="005A1AE3" w:rsidRPr="00ED6412">
        <w:rPr>
          <w:i/>
        </w:rPr>
        <w:t>P</w:t>
      </w:r>
      <w:r w:rsidRPr="00ED6412">
        <w:t xml:space="preserve"> and </w:t>
      </w:r>
      <m:oMath>
        <m:sSub>
          <m:sSubPr>
            <m:ctrlPr>
              <w:rPr>
                <w:rFonts w:ascii="Cambria Math" w:hAnsi="Cambria Math"/>
                <w:i/>
                <w:lang w:eastAsia="en-US"/>
              </w:rPr>
            </m:ctrlPr>
          </m:sSubPr>
          <m:e>
            <m:r>
              <w:rPr>
                <w:rFonts w:ascii="Cambria Math" w:hAnsi="Cambria Math"/>
              </w:rPr>
              <m:t>rate</m:t>
            </m:r>
          </m:e>
          <m:sub>
            <m:r>
              <m:rPr>
                <m:sty m:val="p"/>
              </m:rPr>
              <w:rPr>
                <w:rFonts w:ascii="Cambria Math" w:hAnsi="Cambria Math"/>
              </w:rPr>
              <m:t>Combustion, P</m:t>
            </m:r>
          </m:sub>
        </m:sSub>
      </m:oMath>
      <w:r w:rsidRPr="00ED6412">
        <w:t xml:space="preserve"> is the </w:t>
      </w:r>
      <w:r w:rsidRPr="00ED6412">
        <w:rPr>
          <w:lang w:eastAsia="en-US"/>
        </w:rPr>
        <w:t xml:space="preserve">coal  combustion rate at </w:t>
      </w:r>
      <w:r w:rsidR="0078509E" w:rsidRPr="00ED6412">
        <w:rPr>
          <w:lang w:eastAsia="en-US"/>
        </w:rPr>
        <w:t xml:space="preserve">the </w:t>
      </w:r>
      <w:r w:rsidRPr="00ED6412">
        <w:rPr>
          <w:lang w:eastAsia="en-US"/>
        </w:rPr>
        <w:t>power output</w:t>
      </w:r>
      <w:r w:rsidR="00890746" w:rsidRPr="00ED6412">
        <w:rPr>
          <w:lang w:eastAsia="en-US"/>
        </w:rPr>
        <w:t xml:space="preserve"> </w:t>
      </w:r>
      <w:r w:rsidR="00890746" w:rsidRPr="00ED6412">
        <w:rPr>
          <w:i/>
          <w:lang w:eastAsia="en-US"/>
        </w:rPr>
        <w:t>P</w:t>
      </w:r>
      <w:r w:rsidRPr="00ED6412">
        <w:rPr>
          <w:lang w:eastAsia="en-US"/>
        </w:rPr>
        <w:t xml:space="preserve">. </w:t>
      </w:r>
    </w:p>
    <w:p w14:paraId="1223DB35" w14:textId="41DF999F" w:rsidR="0013569D" w:rsidRPr="00ED6412" w:rsidRDefault="004A6B89" w:rsidP="00CB0057">
      <w:pPr>
        <w:rPr>
          <w:lang w:eastAsia="en-US"/>
        </w:rPr>
      </w:pPr>
      <w:r w:rsidRPr="00ED6412">
        <w:rPr>
          <w:lang w:eastAsia="en-US"/>
        </w:rPr>
        <w:t>In addition,</w:t>
      </w:r>
      <w:r w:rsidR="00F52527" w:rsidRPr="00ED6412">
        <w:rPr>
          <w:lang w:eastAsia="en-US"/>
        </w:rPr>
        <w:t xml:space="preserve"> the cost of the fuel can be expressed as the price of the fuel times the mass of the fuel</w:t>
      </w:r>
      <w:r w:rsidRPr="00ED6412">
        <w:rPr>
          <w:lang w:eastAsia="en-US"/>
        </w:rPr>
        <w:t>, which is</w:t>
      </w:r>
      <w:r w:rsidR="0078509E" w:rsidRPr="00ED6412">
        <w:rPr>
          <w:lang w:eastAsia="en-US"/>
        </w:rPr>
        <w:t xml:space="preserve"> given</w:t>
      </w:r>
      <w:r w:rsidRPr="00ED6412">
        <w:rPr>
          <w:lang w:eastAsia="en-US"/>
        </w:rPr>
        <w:t xml:space="preserve"> as follow</w:t>
      </w:r>
      <w:r w:rsidR="0078509E" w:rsidRPr="00ED6412">
        <w:rPr>
          <w:lang w:eastAsia="en-US"/>
        </w:rPr>
        <w:t>s</w:t>
      </w:r>
      <w:r w:rsidRPr="00ED6412">
        <w:rPr>
          <w:lang w:eastAsia="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204BE118" w14:textId="77777777" w:rsidTr="00890746">
        <w:trPr>
          <w:trHeight w:val="737"/>
        </w:trPr>
        <w:tc>
          <w:tcPr>
            <w:tcW w:w="7260" w:type="dxa"/>
            <w:vAlign w:val="center"/>
          </w:tcPr>
          <w:p w14:paraId="2B48A451" w14:textId="2797F85F" w:rsidR="005B1F2A" w:rsidRPr="00ED6412" w:rsidRDefault="008568D1" w:rsidP="008A7A32">
            <w:pPr>
              <w:jc w:val="center"/>
              <w:rPr>
                <w:i/>
              </w:rPr>
            </w:pPr>
            <m:oMathPara>
              <m:oMath>
                <m:sSub>
                  <m:sSubPr>
                    <m:ctrlPr>
                      <w:rPr>
                        <w:rFonts w:ascii="Cambria Math" w:hAnsi="Cambria Math"/>
                        <w:i/>
                      </w:rPr>
                    </m:ctrlPr>
                  </m:sSubPr>
                  <m:e>
                    <m:r>
                      <w:rPr>
                        <w:rFonts w:ascii="Cambria Math" w:hAnsi="Cambria Math"/>
                      </w:rPr>
                      <m:t>Cf</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Pr</m:t>
                    </m:r>
                  </m:e>
                  <m:sub>
                    <m:r>
                      <w:rPr>
                        <w:rFonts w:ascii="Cambria Math" w:hAnsi="Cambria Math"/>
                      </w:rPr>
                      <m:t>2017</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m:rPr>
                        <m:sty m:val="p"/>
                      </m:rPr>
                      <w:rPr>
                        <w:rFonts w:ascii="Cambria Math" w:hAnsi="Cambria Math"/>
                      </w:rPr>
                      <m:t>p</m:t>
                    </m:r>
                  </m:sub>
                </m:sSub>
              </m:oMath>
            </m:oMathPara>
          </w:p>
        </w:tc>
        <w:tc>
          <w:tcPr>
            <w:tcW w:w="676" w:type="dxa"/>
            <w:vAlign w:val="center"/>
          </w:tcPr>
          <w:p w14:paraId="1CD48701" w14:textId="25C8E850" w:rsidR="005B1F2A" w:rsidRPr="00ED6412" w:rsidRDefault="005B1F2A" w:rsidP="004B30CD">
            <w:pPr>
              <w:jc w:val="center"/>
              <w:rPr>
                <w:noProof/>
              </w:rPr>
            </w:pPr>
            <w:bookmarkStart w:id="379" w:name="_Ref499126613"/>
            <w:r w:rsidRPr="00ED6412">
              <w:rPr>
                <w:noProof/>
              </w:rPr>
              <w:t>(</w:t>
            </w:r>
            <w:r w:rsidRPr="00ED6412">
              <w:rPr>
                <w:noProof/>
              </w:rPr>
              <w:fldChar w:fldCharType="begin"/>
            </w:r>
            <w:r w:rsidRPr="00ED6412">
              <w:rPr>
                <w:noProof/>
              </w:rPr>
              <w:instrText xml:space="preserve"> STYLEREF 1 \s </w:instrText>
            </w:r>
            <w:r w:rsidRPr="00ED6412">
              <w:rPr>
                <w:noProof/>
              </w:rPr>
              <w:fldChar w:fldCharType="separate"/>
            </w:r>
            <w:r w:rsidR="00C05E44">
              <w:rPr>
                <w:noProof/>
              </w:rPr>
              <w:t>6</w:t>
            </w:r>
            <w:r w:rsidRPr="00ED6412">
              <w:rPr>
                <w:noProof/>
              </w:rPr>
              <w:fldChar w:fldCharType="end"/>
            </w:r>
            <w:r w:rsidRPr="00ED6412">
              <w:rPr>
                <w:noProof/>
              </w:rPr>
              <w:t>.</w:t>
            </w:r>
            <w:r w:rsidRPr="00ED6412">
              <w:rPr>
                <w:noProof/>
              </w:rPr>
              <w:fldChar w:fldCharType="begin"/>
            </w:r>
            <w:r w:rsidRPr="00ED6412">
              <w:rPr>
                <w:noProof/>
              </w:rPr>
              <w:instrText xml:space="preserve"> SEQ Equation \* ARABIC \s 1 </w:instrText>
            </w:r>
            <w:r w:rsidRPr="00ED6412">
              <w:rPr>
                <w:noProof/>
              </w:rPr>
              <w:fldChar w:fldCharType="separate"/>
            </w:r>
            <w:r w:rsidR="00C05E44">
              <w:rPr>
                <w:noProof/>
              </w:rPr>
              <w:t>2</w:t>
            </w:r>
            <w:r w:rsidRPr="00ED6412">
              <w:rPr>
                <w:noProof/>
              </w:rPr>
              <w:fldChar w:fldCharType="end"/>
            </w:r>
            <w:r w:rsidRPr="00ED6412">
              <w:rPr>
                <w:noProof/>
              </w:rPr>
              <w:t>)</w:t>
            </w:r>
            <w:bookmarkEnd w:id="379"/>
          </w:p>
        </w:tc>
      </w:tr>
    </w:tbl>
    <w:p w14:paraId="274BA2DE" w14:textId="50C02037" w:rsidR="00890746" w:rsidRPr="00ED6412" w:rsidRDefault="00890746" w:rsidP="00890746">
      <w:pPr>
        <w:rPr>
          <w:lang w:eastAsia="en-US"/>
        </w:rPr>
      </w:pPr>
      <w:r w:rsidRPr="00ED6412">
        <w:t xml:space="preserve">where </w:t>
      </w:r>
      <w:r w:rsidRPr="00ED6412">
        <w:rPr>
          <w:i/>
        </w:rPr>
        <w:t>C</w:t>
      </w:r>
      <w:r w:rsidR="005A1AE3" w:rsidRPr="00ED6412">
        <w:rPr>
          <w:vertAlign w:val="subscript"/>
        </w:rPr>
        <w:t>P</w:t>
      </w:r>
      <w:r w:rsidRPr="00ED6412">
        <w:rPr>
          <w:vertAlign w:val="subscript"/>
        </w:rPr>
        <w:t xml:space="preserve"> </w:t>
      </w:r>
      <w:r w:rsidRPr="00ED6412">
        <w:t xml:space="preserve">is the cost of fuel </w:t>
      </w:r>
      <w:r w:rsidR="005A1AE3" w:rsidRPr="00ED6412">
        <w:t xml:space="preserve">at </w:t>
      </w:r>
      <w:r w:rsidR="00C36C6D" w:rsidRPr="00ED6412">
        <w:t xml:space="preserve">the </w:t>
      </w:r>
      <w:r w:rsidR="005A1AE3" w:rsidRPr="00ED6412">
        <w:t xml:space="preserve">power output </w:t>
      </w:r>
      <w:r w:rsidR="005A1AE3" w:rsidRPr="00ED6412">
        <w:rPr>
          <w:i/>
        </w:rPr>
        <w:t>P</w:t>
      </w:r>
      <w:r w:rsidR="005A1AE3" w:rsidRPr="00ED6412">
        <w:t xml:space="preserve"> </w:t>
      </w:r>
      <w:r w:rsidRPr="00ED6412">
        <w:t xml:space="preserve">and </w:t>
      </w:r>
      <w:r w:rsidRPr="00ED6412">
        <w:rPr>
          <w:i/>
        </w:rPr>
        <w:t>P</w:t>
      </w:r>
      <w:r w:rsidR="00CA76BC" w:rsidRPr="00ED6412">
        <w:rPr>
          <w:i/>
        </w:rPr>
        <w:t>r</w:t>
      </w:r>
      <w:r w:rsidRPr="00ED6412">
        <w:rPr>
          <w:vertAlign w:val="subscript"/>
        </w:rPr>
        <w:t>2017</w:t>
      </w:r>
      <w:r w:rsidRPr="00ED6412">
        <w:t xml:space="preserve"> is </w:t>
      </w:r>
      <w:r w:rsidR="00C36C6D" w:rsidRPr="00ED6412">
        <w:t xml:space="preserve">the </w:t>
      </w:r>
      <w:r w:rsidRPr="00ED6412">
        <w:t>price of the coal</w:t>
      </w:r>
      <w:r w:rsidR="000E0ED4" w:rsidRPr="00ED6412">
        <w:t xml:space="preserve"> </w:t>
      </w:r>
      <w:r w:rsidR="000E0ED4" w:rsidRPr="00ED6412">
        <w:rPr>
          <w:lang w:eastAsia="en-US"/>
        </w:rPr>
        <w:t>in May 2017</w:t>
      </w:r>
      <w:r w:rsidRPr="00ED6412">
        <w:rPr>
          <w:lang w:eastAsia="en-US"/>
        </w:rPr>
        <w:t xml:space="preserve">. </w:t>
      </w:r>
    </w:p>
    <w:p w14:paraId="388AFFE2" w14:textId="1C9CB219" w:rsidR="00A858FD" w:rsidRPr="00ED6412" w:rsidRDefault="008271C7" w:rsidP="0048775E">
      <w:r w:rsidRPr="00ED6412">
        <w:rPr>
          <w:lang w:eastAsia="en-US"/>
        </w:rPr>
        <w:fldChar w:fldCharType="begin"/>
      </w:r>
      <w:r w:rsidRPr="00ED6412">
        <w:instrText xml:space="preserve"> REF _Ref499122304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4</w:t>
      </w:r>
      <w:r w:rsidRPr="00ED6412">
        <w:rPr>
          <w:lang w:eastAsia="en-US"/>
        </w:rPr>
        <w:fldChar w:fldCharType="end"/>
      </w:r>
      <w:r w:rsidRPr="00ED6412">
        <w:rPr>
          <w:lang w:eastAsia="en-US"/>
        </w:rPr>
        <w:t xml:space="preserve"> shows the fuel mass and its cost at </w:t>
      </w:r>
      <w:r w:rsidR="0048775E" w:rsidRPr="00ED6412">
        <w:rPr>
          <w:lang w:eastAsia="en-US"/>
        </w:rPr>
        <w:t xml:space="preserve">specific </w:t>
      </w:r>
      <w:r w:rsidR="0048775E" w:rsidRPr="00ED6412">
        <w:t>power output</w:t>
      </w:r>
      <w:r w:rsidR="00C36C6D" w:rsidRPr="00ED6412">
        <w:t>s</w:t>
      </w:r>
      <w:r w:rsidR="0048775E" w:rsidRPr="00ED6412">
        <w:t xml:space="preserve"> </w:t>
      </w:r>
      <w:r w:rsidR="00C36C6D" w:rsidRPr="00ED6412">
        <w:t>for</w:t>
      </w:r>
      <w:r w:rsidR="0048775E" w:rsidRPr="00ED6412">
        <w:t xml:space="preserve"> the typical type of </w:t>
      </w:r>
      <w:r w:rsidR="0048775E" w:rsidRPr="00ED6412">
        <w:rPr>
          <w:lang w:eastAsia="en-US"/>
        </w:rPr>
        <w:t>coal-fired</w:t>
      </w:r>
      <w:r w:rsidR="0048775E" w:rsidRPr="00ED6412">
        <w:t xml:space="preserve"> generators </w:t>
      </w:r>
      <w:r w:rsidR="004E13E4" w:rsidRPr="00ED6412">
        <w:t xml:space="preserve">according to </w:t>
      </w:r>
      <w:r w:rsidR="00B15B07" w:rsidRPr="00ED6412">
        <w:fldChar w:fldCharType="begin"/>
      </w:r>
      <w:r w:rsidR="00B15B07" w:rsidRPr="00ED6412">
        <w:instrText xml:space="preserve"> REF _Ref499043548 \h </w:instrText>
      </w:r>
      <w:r w:rsidR="00A63E2B" w:rsidRPr="00ED6412">
        <w:instrText xml:space="preserve"> \* MERGEFORMAT </w:instrText>
      </w:r>
      <w:r w:rsidR="00B15B07" w:rsidRPr="00ED6412">
        <w:fldChar w:fldCharType="separate"/>
      </w:r>
      <w:r w:rsidR="00C05E44" w:rsidRPr="00ED6412">
        <w:t xml:space="preserve">Table </w:t>
      </w:r>
      <w:r w:rsidR="00C05E44">
        <w:rPr>
          <w:noProof/>
        </w:rPr>
        <w:t>6</w:t>
      </w:r>
      <w:r w:rsidR="00C05E44" w:rsidRPr="00ED6412">
        <w:rPr>
          <w:noProof/>
        </w:rPr>
        <w:t>.</w:t>
      </w:r>
      <w:r w:rsidR="00C05E44">
        <w:rPr>
          <w:noProof/>
        </w:rPr>
        <w:t>3</w:t>
      </w:r>
      <w:r w:rsidR="00B15B07" w:rsidRPr="00ED6412">
        <w:fldChar w:fldCharType="end"/>
      </w:r>
      <w:r w:rsidR="00B15B07" w:rsidRPr="00ED6412">
        <w:t xml:space="preserve"> and </w:t>
      </w:r>
      <w:r w:rsidR="004E13E4" w:rsidRPr="00ED6412">
        <w:t xml:space="preserve">Equations </w:t>
      </w:r>
      <w:r w:rsidR="00B15B07" w:rsidRPr="00ED6412">
        <w:fldChar w:fldCharType="begin"/>
      </w:r>
      <w:r w:rsidR="00B15B07" w:rsidRPr="00ED6412">
        <w:instrText xml:space="preserve"> REF _Ref499126612 \h </w:instrText>
      </w:r>
      <w:r w:rsidR="00A63E2B" w:rsidRPr="00ED6412">
        <w:instrText xml:space="preserve"> \* MERGEFORMAT </w:instrText>
      </w:r>
      <w:r w:rsidR="00B15B07" w:rsidRPr="00ED6412">
        <w:fldChar w:fldCharType="separate"/>
      </w:r>
      <w:r w:rsidR="00C05E44" w:rsidRPr="00ED6412">
        <w:rPr>
          <w:noProof/>
        </w:rPr>
        <w:t>(</w:t>
      </w:r>
      <w:r w:rsidR="00C05E44">
        <w:rPr>
          <w:noProof/>
        </w:rPr>
        <w:t>6</w:t>
      </w:r>
      <w:r w:rsidR="00C05E44" w:rsidRPr="00ED6412">
        <w:rPr>
          <w:noProof/>
        </w:rPr>
        <w:t>.</w:t>
      </w:r>
      <w:r w:rsidR="00C05E44">
        <w:rPr>
          <w:noProof/>
        </w:rPr>
        <w:t>1</w:t>
      </w:r>
      <w:r w:rsidR="00C05E44" w:rsidRPr="00ED6412">
        <w:rPr>
          <w:noProof/>
        </w:rPr>
        <w:t>)</w:t>
      </w:r>
      <w:r w:rsidR="00B15B07" w:rsidRPr="00ED6412">
        <w:fldChar w:fldCharType="end"/>
      </w:r>
      <w:r w:rsidR="00B15B07" w:rsidRPr="00ED6412">
        <w:t xml:space="preserve"> and </w:t>
      </w:r>
      <w:r w:rsidR="00B15B07" w:rsidRPr="00ED6412">
        <w:fldChar w:fldCharType="begin"/>
      </w:r>
      <w:r w:rsidR="00B15B07" w:rsidRPr="00ED6412">
        <w:instrText xml:space="preserve"> REF _Ref499126613 \h </w:instrText>
      </w:r>
      <w:r w:rsidR="00A63E2B" w:rsidRPr="00ED6412">
        <w:instrText xml:space="preserve"> \* MERGEFORMAT </w:instrText>
      </w:r>
      <w:r w:rsidR="00B15B07" w:rsidRPr="00ED6412">
        <w:fldChar w:fldCharType="separate"/>
      </w:r>
      <w:r w:rsidR="00C05E44" w:rsidRPr="00ED6412">
        <w:rPr>
          <w:noProof/>
        </w:rPr>
        <w:t>(</w:t>
      </w:r>
      <w:r w:rsidR="00C05E44">
        <w:rPr>
          <w:noProof/>
        </w:rPr>
        <w:t>6</w:t>
      </w:r>
      <w:r w:rsidR="00C05E44" w:rsidRPr="00ED6412">
        <w:rPr>
          <w:noProof/>
        </w:rPr>
        <w:t>.</w:t>
      </w:r>
      <w:r w:rsidR="00C05E44">
        <w:rPr>
          <w:noProof/>
        </w:rPr>
        <w:t>2</w:t>
      </w:r>
      <w:r w:rsidR="00C05E44" w:rsidRPr="00ED6412">
        <w:rPr>
          <w:noProof/>
        </w:rPr>
        <w:t>)</w:t>
      </w:r>
      <w:r w:rsidR="00B15B07" w:rsidRPr="00ED6412">
        <w:fldChar w:fldCharType="end"/>
      </w:r>
      <w:r w:rsidR="00B15B07" w:rsidRPr="00ED6412">
        <w:t>.</w:t>
      </w:r>
      <w:r w:rsidR="00A858FD" w:rsidRPr="00ED6412">
        <w:t xml:space="preserve"> In </w:t>
      </w:r>
      <w:r w:rsidR="00A858FD" w:rsidRPr="00ED6412">
        <w:rPr>
          <w:lang w:eastAsia="en-US"/>
        </w:rPr>
        <w:fldChar w:fldCharType="begin"/>
      </w:r>
      <w:r w:rsidR="00A858FD" w:rsidRPr="00ED6412">
        <w:instrText xml:space="preserve"> REF _Ref499122304 \h </w:instrText>
      </w:r>
      <w:r w:rsidR="00A858FD" w:rsidRPr="00ED6412">
        <w:rPr>
          <w:lang w:eastAsia="en-US"/>
        </w:rPr>
        <w:instrText xml:space="preserve"> \* MERGEFORMAT </w:instrText>
      </w:r>
      <w:r w:rsidR="00A858FD" w:rsidRPr="00ED6412">
        <w:rPr>
          <w:lang w:eastAsia="en-US"/>
        </w:rPr>
      </w:r>
      <w:r w:rsidR="00A858FD"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4</w:t>
      </w:r>
      <w:r w:rsidR="00A858FD" w:rsidRPr="00ED6412">
        <w:rPr>
          <w:lang w:eastAsia="en-US"/>
        </w:rPr>
        <w:fldChar w:fldCharType="end"/>
      </w:r>
      <w:r w:rsidR="00A858FD" w:rsidRPr="00ED6412">
        <w:rPr>
          <w:lang w:eastAsia="en-US"/>
        </w:rPr>
        <w:t xml:space="preserve">, the currency conversion rate from Sterling to the China Yuan was 8.7 in May 2017 </w:t>
      </w:r>
      <w:r w:rsidR="00A858FD" w:rsidRPr="00ED6412">
        <w:rPr>
          <w:lang w:eastAsia="en-US"/>
        </w:rPr>
        <w:fldChar w:fldCharType="begin"/>
      </w:r>
      <w:r w:rsidR="000201C4">
        <w:rPr>
          <w:lang w:eastAsia="en-US"/>
        </w:rPr>
        <w:instrText xml:space="preserve"> ADDIN EN.CITE &lt;EndNote&gt;&lt;Cite ExcludeYear="1"&gt;&lt;Author&gt;Transfer&lt;/Author&gt;&lt;RecNum&gt;376&lt;/RecNum&gt;&lt;DisplayText&gt;[236]&lt;/DisplayText&gt;&lt;record&gt;&lt;rec-number&gt;376&lt;/rec-number&gt;&lt;foreign-keys&gt;&lt;key app="EN" db-id="wat2z5xv39zx9lefev2vrzeifd9dzfzsx50x" timestamp="0"&gt;376&lt;/key&gt;&lt;/foreign-keys&gt;&lt;ref-type name="Web Page"&gt;12&lt;/ref-type&gt;&lt;contributors&gt;&lt;authors&gt;&lt;author&gt;XE Money Transfer&lt;/author&gt;&lt;/authors&gt;&lt;/contributors&gt;&lt;titles&gt;&lt;title&gt;XE Currency Charts: GBP to CNY&lt;/title&gt;&lt;/titles&gt;&lt;volume&gt;2017&lt;/volume&gt;&lt;number&gt;21 November&lt;/number&gt;&lt;dates&gt;&lt;/dates&gt;&lt;urls&gt;&lt;related-urls&gt;&lt;url&gt;http://www.xe.com/currencycharts/?from=GBP&amp;amp;to=CNY&amp;amp;view=1Y&lt;/url&gt;&lt;/related-urls&gt;&lt;/urls&gt;&lt;/record&gt;&lt;/Cite&gt;&lt;/EndNote&gt;</w:instrText>
      </w:r>
      <w:r w:rsidR="00A858FD" w:rsidRPr="00ED6412">
        <w:rPr>
          <w:lang w:eastAsia="en-US"/>
        </w:rPr>
        <w:fldChar w:fldCharType="separate"/>
      </w:r>
      <w:r w:rsidR="000201C4">
        <w:rPr>
          <w:noProof/>
          <w:lang w:eastAsia="en-US"/>
        </w:rPr>
        <w:t>[</w:t>
      </w:r>
      <w:hyperlink w:anchor="_ENREF_236" w:tooltip="Transfer,  #376" w:history="1">
        <w:r w:rsidR="00213BF8">
          <w:rPr>
            <w:noProof/>
            <w:lang w:eastAsia="en-US"/>
          </w:rPr>
          <w:t>236</w:t>
        </w:r>
      </w:hyperlink>
      <w:r w:rsidR="000201C4">
        <w:rPr>
          <w:noProof/>
          <w:lang w:eastAsia="en-US"/>
        </w:rPr>
        <w:t>]</w:t>
      </w:r>
      <w:r w:rsidR="00A858FD" w:rsidRPr="00ED6412">
        <w:rPr>
          <w:lang w:eastAsia="en-US"/>
        </w:rPr>
        <w:fldChar w:fldCharType="end"/>
      </w:r>
      <w:r w:rsidR="00A858FD" w:rsidRPr="00ED6412">
        <w:rPr>
          <w:lang w:eastAsia="en-US"/>
        </w:rPr>
        <w:t xml:space="preserve"> and this value is used in this model.</w:t>
      </w:r>
    </w:p>
    <w:p w14:paraId="396263A7" w14:textId="7D1AA39A" w:rsidR="00CB0057" w:rsidRPr="00ED6412" w:rsidRDefault="00CB0057" w:rsidP="0013569D">
      <w:pPr>
        <w:pStyle w:val="Caption"/>
        <w:keepNext/>
        <w:jc w:val="both"/>
      </w:pPr>
      <w:bookmarkStart w:id="380" w:name="_Ref499122304"/>
      <w:bookmarkStart w:id="381" w:name="_Toc523347942"/>
      <w:r w:rsidRPr="00ED6412">
        <w:lastRenderedPageBreak/>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6</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4</w:t>
      </w:r>
      <w:r w:rsidR="001041A1">
        <w:rPr>
          <w:noProof/>
        </w:rPr>
        <w:fldChar w:fldCharType="end"/>
      </w:r>
      <w:bookmarkEnd w:id="380"/>
      <w:r w:rsidR="0013569D" w:rsidRPr="00ED6412">
        <w:t xml:space="preserve"> Fuel mass and its cost </w:t>
      </w:r>
      <w:r w:rsidR="00C36C6D" w:rsidRPr="00ED6412">
        <w:t>of</w:t>
      </w:r>
      <w:r w:rsidR="0013569D" w:rsidRPr="00ED6412">
        <w:t xml:space="preserve"> combustion at different</w:t>
      </w:r>
      <w:r w:rsidR="0048775E" w:rsidRPr="00ED6412">
        <w:t xml:space="preserve"> power output</w:t>
      </w:r>
      <w:r w:rsidR="001D4C5A" w:rsidRPr="00ED6412">
        <w:t xml:space="preserve">s </w:t>
      </w:r>
      <w:r w:rsidR="004A6094" w:rsidRPr="00ED6412">
        <w:fldChar w:fldCharType="begin"/>
      </w:r>
      <w:r w:rsidR="000201C4">
        <w:instrText xml:space="preserve"> ADDIN EN.CITE &lt;EndNote&gt;&lt;Cite ExcludeYear="1"&gt;&lt;Author&gt;LLC&lt;/Author&gt;&lt;RecNum&gt;375&lt;/RecNum&gt;&lt;DisplayText&gt;[234]&lt;/DisplayText&gt;&lt;record&gt;&lt;rec-number&gt;375&lt;/rec-number&gt;&lt;foreign-keys&gt;&lt;key app="EN" db-id="wat2z5xv39zx9lefev2vrzeifd9dzfzsx50x" timestamp="0"&gt;375&lt;/key&gt;&lt;/foreign-keys&gt;&lt;ref-type name="Journal Article"&gt;17&lt;/ref-type&gt;&lt;contributors&gt;&lt;authors&gt;&lt;author&gt;Tianjin Huaneng Yangliuqing Co-generation LLC&lt;/author&gt;&lt;/authors&gt;&lt;/contributors&gt;&lt;titles&gt;&lt;title&gt;Data sheet of Shenhua charcoal &lt;/title&gt;&lt;/titles&gt;&lt;dates&gt;&lt;/dates&gt;&lt;urls&gt;&lt;/urls&gt;&lt;/record&gt;&lt;/Cite&gt;&lt;/EndNote&gt;</w:instrText>
      </w:r>
      <w:r w:rsidR="004A6094" w:rsidRPr="00ED6412">
        <w:fldChar w:fldCharType="separate"/>
      </w:r>
      <w:r w:rsidR="000201C4">
        <w:rPr>
          <w:noProof/>
        </w:rPr>
        <w:t>[</w:t>
      </w:r>
      <w:hyperlink w:anchor="_ENREF_234" w:tooltip="LLC,  #375" w:history="1">
        <w:r w:rsidR="00213BF8">
          <w:rPr>
            <w:noProof/>
          </w:rPr>
          <w:t>234</w:t>
        </w:r>
      </w:hyperlink>
      <w:r w:rsidR="000201C4">
        <w:rPr>
          <w:noProof/>
        </w:rPr>
        <w:t>]</w:t>
      </w:r>
      <w:r w:rsidR="004A6094" w:rsidRPr="00ED6412">
        <w:fldChar w:fldCharType="end"/>
      </w:r>
      <w:r w:rsidR="0013569D" w:rsidRPr="00ED6412">
        <w:t>.</w:t>
      </w:r>
      <w:bookmarkEnd w:id="381"/>
      <w:r w:rsidR="0013569D" w:rsidRPr="00ED6412">
        <w:t xml:space="preserve">  </w:t>
      </w:r>
    </w:p>
    <w:tbl>
      <w:tblPr>
        <w:tblStyle w:val="PlainTable21"/>
        <w:tblW w:w="5000" w:type="pct"/>
        <w:tblLook w:val="0420" w:firstRow="1" w:lastRow="0" w:firstColumn="0" w:lastColumn="0" w:noHBand="0" w:noVBand="1"/>
      </w:tblPr>
      <w:tblGrid>
        <w:gridCol w:w="2646"/>
        <w:gridCol w:w="2646"/>
        <w:gridCol w:w="2644"/>
      </w:tblGrid>
      <w:tr w:rsidR="00A53152" w:rsidRPr="00ED6412" w14:paraId="687254F3" w14:textId="0093FE66" w:rsidTr="00BF238D">
        <w:trPr>
          <w:cnfStyle w:val="100000000000" w:firstRow="1" w:lastRow="0" w:firstColumn="0" w:lastColumn="0" w:oddVBand="0" w:evenVBand="0" w:oddHBand="0" w:evenHBand="0" w:firstRowFirstColumn="0" w:firstRowLastColumn="0" w:lastRowFirstColumn="0" w:lastRowLastColumn="0"/>
        </w:trPr>
        <w:tc>
          <w:tcPr>
            <w:tcW w:w="1667" w:type="pct"/>
          </w:tcPr>
          <w:p w14:paraId="6AB2CD13" w14:textId="77777777" w:rsidR="00CB0057" w:rsidRPr="00ED6412" w:rsidRDefault="00CB0057" w:rsidP="00B75143">
            <w:pPr>
              <w:spacing w:line="360" w:lineRule="auto"/>
              <w:jc w:val="center"/>
              <w:rPr>
                <w:lang w:eastAsia="en-US"/>
              </w:rPr>
            </w:pPr>
            <w:r w:rsidRPr="00ED6412">
              <w:rPr>
                <w:lang w:eastAsia="en-US"/>
              </w:rPr>
              <w:t>Power output (MW)</w:t>
            </w:r>
          </w:p>
        </w:tc>
        <w:tc>
          <w:tcPr>
            <w:tcW w:w="1667" w:type="pct"/>
          </w:tcPr>
          <w:p w14:paraId="48934EE5" w14:textId="2D135D12" w:rsidR="00CB0057" w:rsidRPr="00ED6412" w:rsidRDefault="0013569D" w:rsidP="00B75143">
            <w:pPr>
              <w:spacing w:line="360" w:lineRule="auto"/>
              <w:jc w:val="center"/>
              <w:rPr>
                <w:lang w:eastAsia="en-US"/>
              </w:rPr>
            </w:pPr>
            <w:r w:rsidRPr="00ED6412">
              <w:rPr>
                <w:lang w:eastAsia="en-US"/>
              </w:rPr>
              <w:t>F</w:t>
            </w:r>
            <w:r w:rsidR="00CB0057" w:rsidRPr="00ED6412">
              <w:rPr>
                <w:lang w:eastAsia="en-US"/>
              </w:rPr>
              <w:t xml:space="preserve">uel </w:t>
            </w:r>
            <w:r w:rsidRPr="00ED6412">
              <w:rPr>
                <w:lang w:eastAsia="en-US"/>
              </w:rPr>
              <w:t>m</w:t>
            </w:r>
            <w:r w:rsidR="009406FC" w:rsidRPr="00ED6412">
              <w:rPr>
                <w:lang w:eastAsia="en-US"/>
              </w:rPr>
              <w:t>ass (t</w:t>
            </w:r>
            <w:r w:rsidR="00CB0057" w:rsidRPr="00ED6412">
              <w:rPr>
                <w:lang w:eastAsia="en-US"/>
              </w:rPr>
              <w:t>/h)</w:t>
            </w:r>
          </w:p>
        </w:tc>
        <w:tc>
          <w:tcPr>
            <w:tcW w:w="1666" w:type="pct"/>
          </w:tcPr>
          <w:p w14:paraId="564677BD" w14:textId="72F42CFF" w:rsidR="00CB0057" w:rsidRPr="00ED6412" w:rsidRDefault="00CB0057" w:rsidP="00B75143">
            <w:pPr>
              <w:spacing w:line="360" w:lineRule="auto"/>
              <w:jc w:val="center"/>
              <w:rPr>
                <w:lang w:eastAsia="en-US"/>
              </w:rPr>
            </w:pPr>
            <w:r w:rsidRPr="00ED6412">
              <w:rPr>
                <w:lang w:eastAsia="en-US"/>
              </w:rPr>
              <w:t>Fuel cost (£/h)</w:t>
            </w:r>
          </w:p>
        </w:tc>
      </w:tr>
      <w:tr w:rsidR="00A53152" w:rsidRPr="00ED6412" w14:paraId="65CDAAEB" w14:textId="686C7D14" w:rsidTr="00BF238D">
        <w:trPr>
          <w:cnfStyle w:val="000000100000" w:firstRow="0" w:lastRow="0" w:firstColumn="0" w:lastColumn="0" w:oddVBand="0" w:evenVBand="0" w:oddHBand="1" w:evenHBand="0" w:firstRowFirstColumn="0" w:firstRowLastColumn="0" w:lastRowFirstColumn="0" w:lastRowLastColumn="0"/>
        </w:trPr>
        <w:tc>
          <w:tcPr>
            <w:tcW w:w="1667" w:type="pct"/>
          </w:tcPr>
          <w:p w14:paraId="0531E292" w14:textId="77777777" w:rsidR="00CB0057" w:rsidRPr="00ED6412" w:rsidRDefault="00CB0057" w:rsidP="00B75143">
            <w:pPr>
              <w:spacing w:line="360" w:lineRule="auto"/>
              <w:jc w:val="center"/>
              <w:rPr>
                <w:lang w:eastAsia="en-US"/>
              </w:rPr>
            </w:pPr>
            <w:r w:rsidRPr="00ED6412">
              <w:rPr>
                <w:lang w:eastAsia="en-US"/>
              </w:rPr>
              <w:t>150</w:t>
            </w:r>
          </w:p>
        </w:tc>
        <w:tc>
          <w:tcPr>
            <w:tcW w:w="1667" w:type="pct"/>
          </w:tcPr>
          <w:p w14:paraId="250745EE" w14:textId="1C6F2F3F" w:rsidR="00CB0057" w:rsidRPr="00ED6412" w:rsidRDefault="00CB0057" w:rsidP="00B75143">
            <w:pPr>
              <w:spacing w:line="360" w:lineRule="auto"/>
              <w:jc w:val="center"/>
              <w:rPr>
                <w:lang w:eastAsia="en-US"/>
              </w:rPr>
            </w:pPr>
            <w:r w:rsidRPr="00ED6412">
              <w:rPr>
                <w:lang w:eastAsia="en-US"/>
              </w:rPr>
              <w:t>49.86</w:t>
            </w:r>
          </w:p>
        </w:tc>
        <w:tc>
          <w:tcPr>
            <w:tcW w:w="1666" w:type="pct"/>
          </w:tcPr>
          <w:p w14:paraId="231270E3" w14:textId="70743A0F" w:rsidR="00CB0057" w:rsidRPr="00ED6412" w:rsidRDefault="00CB0057" w:rsidP="00B75143">
            <w:pPr>
              <w:spacing w:line="360" w:lineRule="auto"/>
              <w:jc w:val="center"/>
              <w:rPr>
                <w:lang w:eastAsia="en-US"/>
              </w:rPr>
            </w:pPr>
            <w:r w:rsidRPr="00ED6412">
              <w:rPr>
                <w:lang w:eastAsia="en-US"/>
              </w:rPr>
              <w:t>3725.28</w:t>
            </w:r>
          </w:p>
        </w:tc>
      </w:tr>
      <w:tr w:rsidR="00A53152" w:rsidRPr="00ED6412" w14:paraId="39722BC3" w14:textId="15817B80" w:rsidTr="00BF238D">
        <w:tc>
          <w:tcPr>
            <w:tcW w:w="1667" w:type="pct"/>
          </w:tcPr>
          <w:p w14:paraId="1E22D5D6" w14:textId="77777777" w:rsidR="00CB0057" w:rsidRPr="00ED6412" w:rsidRDefault="00CB0057" w:rsidP="00B75143">
            <w:pPr>
              <w:spacing w:line="360" w:lineRule="auto"/>
              <w:jc w:val="center"/>
              <w:rPr>
                <w:lang w:eastAsia="en-US"/>
              </w:rPr>
            </w:pPr>
            <w:r w:rsidRPr="00ED6412">
              <w:rPr>
                <w:lang w:eastAsia="en-US"/>
              </w:rPr>
              <w:t>180</w:t>
            </w:r>
          </w:p>
        </w:tc>
        <w:tc>
          <w:tcPr>
            <w:tcW w:w="1667" w:type="pct"/>
          </w:tcPr>
          <w:p w14:paraId="236B9878" w14:textId="35E437CD" w:rsidR="00CB0057" w:rsidRPr="00ED6412" w:rsidRDefault="00CB0057" w:rsidP="00B75143">
            <w:pPr>
              <w:spacing w:line="360" w:lineRule="auto"/>
              <w:jc w:val="center"/>
              <w:rPr>
                <w:lang w:eastAsia="en-US"/>
              </w:rPr>
            </w:pPr>
            <w:r w:rsidRPr="00ED6412">
              <w:rPr>
                <w:lang w:eastAsia="en-US"/>
              </w:rPr>
              <w:t>58.67</w:t>
            </w:r>
          </w:p>
        </w:tc>
        <w:tc>
          <w:tcPr>
            <w:tcW w:w="1666" w:type="pct"/>
          </w:tcPr>
          <w:p w14:paraId="71C50B8F" w14:textId="0F3D921C" w:rsidR="00CB0057" w:rsidRPr="00ED6412" w:rsidRDefault="00CB0057" w:rsidP="00B75143">
            <w:pPr>
              <w:spacing w:line="360" w:lineRule="auto"/>
              <w:jc w:val="center"/>
              <w:rPr>
                <w:lang w:eastAsia="en-US"/>
              </w:rPr>
            </w:pPr>
            <w:r w:rsidRPr="00ED6412">
              <w:rPr>
                <w:lang w:eastAsia="en-US"/>
              </w:rPr>
              <w:t>4383.06</w:t>
            </w:r>
          </w:p>
        </w:tc>
      </w:tr>
      <w:tr w:rsidR="00A53152" w:rsidRPr="00ED6412" w14:paraId="32CE82C1" w14:textId="2F59503B" w:rsidTr="00BF238D">
        <w:trPr>
          <w:cnfStyle w:val="000000100000" w:firstRow="0" w:lastRow="0" w:firstColumn="0" w:lastColumn="0" w:oddVBand="0" w:evenVBand="0" w:oddHBand="1" w:evenHBand="0" w:firstRowFirstColumn="0" w:firstRowLastColumn="0" w:lastRowFirstColumn="0" w:lastRowLastColumn="0"/>
        </w:trPr>
        <w:tc>
          <w:tcPr>
            <w:tcW w:w="1667" w:type="pct"/>
          </w:tcPr>
          <w:p w14:paraId="6C05BA71" w14:textId="77777777" w:rsidR="00CB0057" w:rsidRPr="00ED6412" w:rsidRDefault="00CB0057" w:rsidP="00B75143">
            <w:pPr>
              <w:spacing w:line="360" w:lineRule="auto"/>
              <w:jc w:val="center"/>
              <w:rPr>
                <w:lang w:eastAsia="en-US"/>
              </w:rPr>
            </w:pPr>
            <w:r w:rsidRPr="00ED6412">
              <w:rPr>
                <w:lang w:eastAsia="en-US"/>
              </w:rPr>
              <w:t>230</w:t>
            </w:r>
          </w:p>
        </w:tc>
        <w:tc>
          <w:tcPr>
            <w:tcW w:w="1667" w:type="pct"/>
          </w:tcPr>
          <w:p w14:paraId="1067B4D6" w14:textId="481AFF75" w:rsidR="00CB0057" w:rsidRPr="00ED6412" w:rsidRDefault="00CB0057" w:rsidP="00B75143">
            <w:pPr>
              <w:spacing w:line="360" w:lineRule="auto"/>
              <w:jc w:val="center"/>
              <w:rPr>
                <w:lang w:eastAsia="en-US"/>
              </w:rPr>
            </w:pPr>
            <w:r w:rsidRPr="00ED6412">
              <w:rPr>
                <w:lang w:eastAsia="en-US"/>
              </w:rPr>
              <w:t>72.47</w:t>
            </w:r>
          </w:p>
        </w:tc>
        <w:tc>
          <w:tcPr>
            <w:tcW w:w="1666" w:type="pct"/>
          </w:tcPr>
          <w:p w14:paraId="75914191" w14:textId="4EC709B0" w:rsidR="00CB0057" w:rsidRPr="00ED6412" w:rsidRDefault="00CB0057" w:rsidP="00B75143">
            <w:pPr>
              <w:spacing w:line="360" w:lineRule="auto"/>
              <w:jc w:val="center"/>
              <w:rPr>
                <w:lang w:eastAsia="en-US"/>
              </w:rPr>
            </w:pPr>
            <w:r w:rsidRPr="00ED6412">
              <w:rPr>
                <w:lang w:eastAsia="en-US"/>
              </w:rPr>
              <w:t>5414.48</w:t>
            </w:r>
          </w:p>
        </w:tc>
      </w:tr>
      <w:tr w:rsidR="00A53152" w:rsidRPr="00ED6412" w14:paraId="01672B99" w14:textId="608D50FC" w:rsidTr="00BF238D">
        <w:tc>
          <w:tcPr>
            <w:tcW w:w="1667" w:type="pct"/>
          </w:tcPr>
          <w:p w14:paraId="377AE9C6" w14:textId="77777777" w:rsidR="00CB0057" w:rsidRPr="00ED6412" w:rsidRDefault="00CB0057" w:rsidP="00B75143">
            <w:pPr>
              <w:spacing w:line="360" w:lineRule="auto"/>
              <w:jc w:val="center"/>
              <w:rPr>
                <w:lang w:eastAsia="en-US"/>
              </w:rPr>
            </w:pPr>
            <w:r w:rsidRPr="00ED6412">
              <w:rPr>
                <w:lang w:eastAsia="en-US"/>
              </w:rPr>
              <w:t>250</w:t>
            </w:r>
          </w:p>
        </w:tc>
        <w:tc>
          <w:tcPr>
            <w:tcW w:w="1667" w:type="pct"/>
          </w:tcPr>
          <w:p w14:paraId="2868B063" w14:textId="44CB8B24" w:rsidR="00CB0057" w:rsidRPr="00ED6412" w:rsidRDefault="00CB0057" w:rsidP="00B75143">
            <w:pPr>
              <w:spacing w:line="360" w:lineRule="auto"/>
              <w:jc w:val="center"/>
              <w:rPr>
                <w:lang w:eastAsia="en-US"/>
              </w:rPr>
            </w:pPr>
            <w:r w:rsidRPr="00ED6412">
              <w:rPr>
                <w:lang w:eastAsia="en-US"/>
              </w:rPr>
              <w:t>78.36</w:t>
            </w:r>
          </w:p>
        </w:tc>
        <w:tc>
          <w:tcPr>
            <w:tcW w:w="1666" w:type="pct"/>
          </w:tcPr>
          <w:p w14:paraId="53437B76" w14:textId="4FA5B4A0" w:rsidR="00CB0057" w:rsidRPr="00ED6412" w:rsidRDefault="00CB0057" w:rsidP="00B75143">
            <w:pPr>
              <w:spacing w:line="360" w:lineRule="auto"/>
              <w:jc w:val="center"/>
              <w:rPr>
                <w:lang w:eastAsia="en-US"/>
              </w:rPr>
            </w:pPr>
            <w:r w:rsidRPr="00ED6412">
              <w:rPr>
                <w:lang w:eastAsia="en-US"/>
              </w:rPr>
              <w:t>5854.11</w:t>
            </w:r>
          </w:p>
        </w:tc>
      </w:tr>
      <w:tr w:rsidR="00A53152" w:rsidRPr="00ED6412" w14:paraId="196A1F5A" w14:textId="5EE4523B" w:rsidTr="00BF238D">
        <w:trPr>
          <w:cnfStyle w:val="000000100000" w:firstRow="0" w:lastRow="0" w:firstColumn="0" w:lastColumn="0" w:oddVBand="0" w:evenVBand="0" w:oddHBand="1" w:evenHBand="0" w:firstRowFirstColumn="0" w:firstRowLastColumn="0" w:lastRowFirstColumn="0" w:lastRowLastColumn="0"/>
        </w:trPr>
        <w:tc>
          <w:tcPr>
            <w:tcW w:w="1667" w:type="pct"/>
          </w:tcPr>
          <w:p w14:paraId="6E0037D0" w14:textId="77777777" w:rsidR="00CB0057" w:rsidRPr="00ED6412" w:rsidRDefault="00CB0057" w:rsidP="00B75143">
            <w:pPr>
              <w:spacing w:line="360" w:lineRule="auto"/>
              <w:jc w:val="center"/>
              <w:rPr>
                <w:lang w:eastAsia="en-US"/>
              </w:rPr>
            </w:pPr>
            <w:r w:rsidRPr="00ED6412">
              <w:rPr>
                <w:lang w:eastAsia="en-US"/>
              </w:rPr>
              <w:t>307</w:t>
            </w:r>
          </w:p>
        </w:tc>
        <w:tc>
          <w:tcPr>
            <w:tcW w:w="1667" w:type="pct"/>
          </w:tcPr>
          <w:p w14:paraId="78337EA4" w14:textId="230F4215" w:rsidR="00CB0057" w:rsidRPr="00ED6412" w:rsidRDefault="00CB0057" w:rsidP="00B75143">
            <w:pPr>
              <w:spacing w:line="360" w:lineRule="auto"/>
              <w:jc w:val="center"/>
              <w:rPr>
                <w:lang w:eastAsia="en-US"/>
              </w:rPr>
            </w:pPr>
            <w:r w:rsidRPr="00ED6412">
              <w:rPr>
                <w:lang w:eastAsia="en-US"/>
              </w:rPr>
              <w:t>94.94</w:t>
            </w:r>
          </w:p>
        </w:tc>
        <w:tc>
          <w:tcPr>
            <w:tcW w:w="1666" w:type="pct"/>
          </w:tcPr>
          <w:p w14:paraId="6A8E5848" w14:textId="1B66DEF2" w:rsidR="00CB0057" w:rsidRPr="00ED6412" w:rsidRDefault="00CB0057" w:rsidP="00B75143">
            <w:pPr>
              <w:spacing w:line="360" w:lineRule="auto"/>
              <w:jc w:val="center"/>
              <w:rPr>
                <w:lang w:eastAsia="en-US"/>
              </w:rPr>
            </w:pPr>
            <w:r w:rsidRPr="00ED6412">
              <w:rPr>
                <w:lang w:eastAsia="en-US"/>
              </w:rPr>
              <w:t>7092.97</w:t>
            </w:r>
          </w:p>
        </w:tc>
      </w:tr>
    </w:tbl>
    <w:p w14:paraId="77950805" w14:textId="77777777" w:rsidR="00AC2514" w:rsidRPr="00ED6412" w:rsidRDefault="00AC2514" w:rsidP="00305E26"/>
    <w:p w14:paraId="517FF8AB" w14:textId="462EC072" w:rsidR="0013569D" w:rsidRPr="00ED6412" w:rsidRDefault="00534518" w:rsidP="00305E26">
      <w:pPr>
        <w:rPr>
          <w:lang w:eastAsia="en-US"/>
        </w:rPr>
      </w:pPr>
      <w:r w:rsidRPr="00ED6412">
        <w:t xml:space="preserve">Moreover, </w:t>
      </w:r>
      <w:r w:rsidR="00305E26" w:rsidRPr="00ED6412">
        <w:t>generator fuel costs are approximated by a polynomial equation of the</w:t>
      </w:r>
      <w:r w:rsidR="003B76BD" w:rsidRPr="00ED6412">
        <w:t xml:space="preserve"> power output</w:t>
      </w:r>
      <w:r w:rsidR="00305E26" w:rsidRPr="00ED6412">
        <w:t xml:space="preserve"> </w:t>
      </w:r>
      <w:r w:rsidR="000840BA" w:rsidRPr="00ED6412">
        <w:t>in a classic ED problem</w:t>
      </w:r>
      <w:r w:rsidR="000840BA" w:rsidRPr="00ED6412">
        <w:rPr>
          <w:lang w:eastAsia="en-US"/>
        </w:rPr>
        <w:t xml:space="preserve"> </w:t>
      </w:r>
      <w:r w:rsidR="00270FC1" w:rsidRPr="00ED6412">
        <w:rPr>
          <w:lang w:eastAsia="en-US"/>
        </w:rPr>
        <w:fldChar w:fldCharType="begin"/>
      </w:r>
      <w:r w:rsidR="000201C4">
        <w:rPr>
          <w:lang w:eastAsia="en-US"/>
        </w:rPr>
        <w:instrText xml:space="preserve"> ADDIN EN.CITE &lt;EndNote&gt;&lt;Cite&gt;&lt;Author&gt;Liang&lt;/Author&gt;&lt;Year&gt;1991&lt;/Year&gt;&lt;RecNum&gt;378&lt;/RecNum&gt;&lt;DisplayText&gt;[237-239]&lt;/DisplayText&gt;&lt;record&gt;&lt;rec-number&gt;378&lt;/rec-number&gt;&lt;foreign-keys&gt;&lt;key app="EN" db-id="wat2z5xv39zx9lefev2vrzeifd9dzfzsx50x" timestamp="0"&gt;378&lt;/key&gt;&lt;/foreign-keys&gt;&lt;ref-type name="Journal Article"&gt;17&lt;/ref-type&gt;&lt;contributors&gt;&lt;authors&gt;&lt;author&gt;Liang, Z. X.&lt;/author&gt;&lt;author&gt;Glover, J Duncan&lt;/author&gt;&lt;/authors&gt;&lt;/contributors&gt;&lt;titles&gt;&lt;title&gt;Improved cost functions for economic dispatch compensations (on power systems)&lt;/title&gt;&lt;secondary-title&gt;IEEE transactions on power systems&lt;/secondary-title&gt;&lt;/titles&gt;&lt;pages&gt;821-829&lt;/pages&gt;&lt;volume&gt;6&lt;/volume&gt;&lt;number&gt;2&lt;/number&gt;&lt;dates&gt;&lt;year&gt;1991&lt;/year&gt;&lt;/dates&gt;&lt;isbn&gt;0885-8950&lt;/isbn&gt;&lt;urls&gt;&lt;/urls&gt;&lt;/record&gt;&lt;/Cite&gt;&lt;Cite&gt;&lt;Author&gt;Ramli&lt;/Author&gt;&lt;Year&gt;1993&lt;/Year&gt;&lt;RecNum&gt;377&lt;/RecNum&gt;&lt;record&gt;&lt;rec-number&gt;377&lt;/rec-number&gt;&lt;foreign-keys&gt;&lt;key app="EN" db-id="wat2z5xv39zx9lefev2vrzeifd9dzfzsx50x" timestamp="0"&gt;377&lt;/key&gt;&lt;/foreign-keys&gt;&lt;ref-type name="Thesis"&gt;32&lt;/ref-type&gt;&lt;contributors&gt;&lt;authors&gt;&lt;author&gt;M.R. Ramli&lt;/author&gt;&lt;/authors&gt;&lt;/contributors&gt;&lt;titles&gt;&lt;title&gt;Improved Cost Functions for Economic Dispatch Computations&lt;/title&gt;&lt;/titles&gt;&lt;dates&gt;&lt;year&gt;1993&lt;/year&gt;&lt;/dates&gt;&lt;publisher&gt;Universiti Malaya&lt;/publisher&gt;&lt;urls&gt;&lt;/urls&gt;&lt;/record&gt;&lt;/Cite&gt;&lt;Cite&gt;&lt;Author&gt;Kirchmayer&lt;/Author&gt;&lt;Year&gt;1958&lt;/Year&gt;&lt;RecNum&gt;379&lt;/RecNum&gt;&lt;record&gt;&lt;rec-number&gt;379&lt;/rec-number&gt;&lt;foreign-keys&gt;&lt;key app="EN" db-id="wat2z5xv39zx9lefev2vrzeifd9dzfzsx50x" timestamp="0"&gt;379&lt;/key&gt;&lt;/foreign-keys&gt;&lt;ref-type name="Book"&gt;6&lt;/ref-type&gt;&lt;contributors&gt;&lt;authors&gt;&lt;author&gt;Leon Kenneth Kirchmayer&lt;/author&gt;&lt;/authors&gt;&lt;/contributors&gt;&lt;titles&gt;&lt;title&gt;Economic operation of power systems&lt;/title&gt;&lt;/titles&gt;&lt;dates&gt;&lt;year&gt;1958&lt;/year&gt;&lt;/dates&gt;&lt;pub-location&gt;New York&lt;/pub-location&gt;&lt;publisher&gt;Wiley&lt;/publisher&gt;&lt;urls&gt;&lt;/urls&gt;&lt;/record&gt;&lt;/Cite&gt;&lt;/EndNote&gt;</w:instrText>
      </w:r>
      <w:r w:rsidR="00270FC1" w:rsidRPr="00ED6412">
        <w:rPr>
          <w:lang w:eastAsia="en-US"/>
        </w:rPr>
        <w:fldChar w:fldCharType="separate"/>
      </w:r>
      <w:r w:rsidR="000201C4">
        <w:rPr>
          <w:noProof/>
          <w:lang w:eastAsia="en-US"/>
        </w:rPr>
        <w:t>[</w:t>
      </w:r>
      <w:hyperlink w:anchor="_ENREF_237" w:tooltip="Liang, 1991 #378" w:history="1">
        <w:r w:rsidR="00213BF8">
          <w:rPr>
            <w:noProof/>
            <w:lang w:eastAsia="en-US"/>
          </w:rPr>
          <w:t>237-239</w:t>
        </w:r>
      </w:hyperlink>
      <w:r w:rsidR="000201C4">
        <w:rPr>
          <w:noProof/>
          <w:lang w:eastAsia="en-US"/>
        </w:rPr>
        <w:t>]</w:t>
      </w:r>
      <w:r w:rsidR="00270FC1" w:rsidRPr="00ED6412">
        <w:rPr>
          <w:lang w:eastAsia="en-US"/>
        </w:rPr>
        <w:fldChar w:fldCharType="end"/>
      </w:r>
      <w:r w:rsidR="005C4C7E" w:rsidRPr="00ED6412">
        <w:rPr>
          <w:lang w:eastAsia="en-US"/>
        </w:rPr>
        <w:t>,</w:t>
      </w:r>
      <w:r w:rsidR="005C4C7E" w:rsidRPr="00ED6412">
        <w:t xml:space="preserve"> most frequently a smooth quadratic function </w:t>
      </w:r>
      <w:r w:rsidR="005C4C7E" w:rsidRPr="00ED6412">
        <w:fldChar w:fldCharType="begin">
          <w:fldData xml:space="preserve">PEVuZE5vdGU+PENpdGU+PEF1dGhvcj5IZXR6ZXI8L0F1dGhvcj48WWVhcj4yMDA4PC9ZZWFyPjxS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</w:fldData>
        </w:fldChar>
      </w:r>
      <w:r w:rsidR="000201C4">
        <w:instrText xml:space="preserve"> ADDIN EN.CITE </w:instrText>
      </w:r>
      <w:r w:rsidR="000201C4">
        <w:fldChar w:fldCharType="begin">
          <w:fldData xml:space="preserve">PEVuZE5vdGU+PENpdGU+PEF1dGhvcj5IZXR6ZXI8L0F1dGhvcj48WWVhcj4yMDA4PC9ZZWFyPjxS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</w:fldData>
        </w:fldChar>
      </w:r>
      <w:r w:rsidR="000201C4">
        <w:instrText xml:space="preserve"> ADDIN EN.CITE.DATA </w:instrText>
      </w:r>
      <w:r w:rsidR="000201C4">
        <w:fldChar w:fldCharType="end"/>
      </w:r>
      <w:r w:rsidR="005C4C7E" w:rsidRPr="00ED6412">
        <w:fldChar w:fldCharType="separate"/>
      </w:r>
      <w:r w:rsidR="000201C4">
        <w:rPr>
          <w:noProof/>
        </w:rPr>
        <w:t>[</w:t>
      </w:r>
      <w:hyperlink w:anchor="_ENREF_46" w:tooltip="Hetzer, 2008 #256" w:history="1">
        <w:r w:rsidR="00213BF8">
          <w:rPr>
            <w:noProof/>
          </w:rPr>
          <w:t>46</w:t>
        </w:r>
      </w:hyperlink>
      <w:r w:rsidR="000201C4">
        <w:rPr>
          <w:noProof/>
        </w:rPr>
        <w:t xml:space="preserve">, </w:t>
      </w:r>
      <w:hyperlink w:anchor="_ENREF_88" w:tooltip="Somuah, 1990 #132" w:history="1">
        <w:r w:rsidR="00213BF8">
          <w:rPr>
            <w:noProof/>
          </w:rPr>
          <w:t>88</w:t>
        </w:r>
      </w:hyperlink>
      <w:r w:rsidR="000201C4">
        <w:rPr>
          <w:noProof/>
        </w:rPr>
        <w:t xml:space="preserve">, </w:t>
      </w:r>
      <w:hyperlink w:anchor="_ENREF_94" w:tooltip="Li, 2000 #480" w:history="1">
        <w:r w:rsidR="00213BF8">
          <w:rPr>
            <w:noProof/>
          </w:rPr>
          <w:t>94</w:t>
        </w:r>
      </w:hyperlink>
      <w:r w:rsidR="000201C4">
        <w:rPr>
          <w:noProof/>
        </w:rPr>
        <w:t xml:space="preserve">, </w:t>
      </w:r>
      <w:hyperlink w:anchor="_ENREF_95" w:tooltip="Dhillon, 2000 #322" w:history="1">
        <w:r w:rsidR="00213BF8">
          <w:rPr>
            <w:noProof/>
          </w:rPr>
          <w:t>95</w:t>
        </w:r>
      </w:hyperlink>
      <w:r w:rsidR="000201C4">
        <w:rPr>
          <w:noProof/>
        </w:rPr>
        <w:t>]</w:t>
      </w:r>
      <w:r w:rsidR="005C4C7E" w:rsidRPr="00ED6412">
        <w:fldChar w:fldCharType="end"/>
      </w:r>
      <w:r w:rsidR="00305E26" w:rsidRPr="00ED6412">
        <w:t xml:space="preserve">. </w:t>
      </w:r>
      <w:r w:rsidR="005C4C7E" w:rsidRPr="00ED6412">
        <w:t xml:space="preserve">Therefore, </w:t>
      </w:r>
      <w:r w:rsidR="009E1AFF" w:rsidRPr="00ED6412">
        <w:rPr>
          <w:lang w:eastAsia="en-US"/>
        </w:rPr>
        <w:t>the costs</w:t>
      </w:r>
      <w:r w:rsidR="005C4C7E" w:rsidRPr="00ED6412">
        <w:rPr>
          <w:lang w:eastAsia="en-US"/>
        </w:rPr>
        <w:t xml:space="preserve"> in</w:t>
      </w:r>
      <w:r w:rsidR="009E1AFF" w:rsidRPr="00ED6412">
        <w:rPr>
          <w:lang w:eastAsia="en-US"/>
        </w:rPr>
        <w:t xml:space="preserve"> </w:t>
      </w:r>
      <w:r w:rsidR="005C4C7E" w:rsidRPr="00ED6412">
        <w:rPr>
          <w:lang w:eastAsia="en-US"/>
        </w:rPr>
        <w:fldChar w:fldCharType="begin"/>
      </w:r>
      <w:r w:rsidR="005C4C7E" w:rsidRPr="00ED6412">
        <w:instrText xml:space="preserve"> REF _Ref499122304 \h </w:instrText>
      </w:r>
      <w:r w:rsidR="00A63E2B" w:rsidRPr="00ED6412">
        <w:rPr>
          <w:lang w:eastAsia="en-US"/>
        </w:rPr>
        <w:instrText xml:space="preserve"> \* MERGEFORMAT </w:instrText>
      </w:r>
      <w:r w:rsidR="005C4C7E" w:rsidRPr="00ED6412">
        <w:rPr>
          <w:lang w:eastAsia="en-US"/>
        </w:rPr>
      </w:r>
      <w:r w:rsidR="005C4C7E"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4</w:t>
      </w:r>
      <w:r w:rsidR="005C4C7E" w:rsidRPr="00ED6412">
        <w:rPr>
          <w:lang w:eastAsia="en-US"/>
        </w:rPr>
        <w:fldChar w:fldCharType="end"/>
      </w:r>
      <w:r w:rsidR="005C4C7E" w:rsidRPr="00ED6412">
        <w:rPr>
          <w:lang w:eastAsia="en-US"/>
        </w:rPr>
        <w:t xml:space="preserve"> </w:t>
      </w:r>
      <w:r w:rsidR="00AF70A4" w:rsidRPr="00ED6412">
        <w:rPr>
          <w:lang w:eastAsia="en-US"/>
        </w:rPr>
        <w:t>were fitted to</w:t>
      </w:r>
      <w:r w:rsidR="009E1AFF" w:rsidRPr="00ED6412">
        <w:rPr>
          <w:lang w:eastAsia="en-US"/>
        </w:rPr>
        <w:t xml:space="preserve"> </w:t>
      </w:r>
      <w:r w:rsidR="00A71E7A" w:rsidRPr="00ED6412">
        <w:rPr>
          <w:lang w:eastAsia="en-US"/>
        </w:rPr>
        <w:t xml:space="preserve">a </w:t>
      </w:r>
      <w:r w:rsidR="009E1AFF" w:rsidRPr="00ED6412">
        <w:rPr>
          <w:lang w:eastAsia="en-US"/>
        </w:rPr>
        <w:t>parabol</w:t>
      </w:r>
      <w:r w:rsidR="00E2441E" w:rsidRPr="00ED6412">
        <w:rPr>
          <w:lang w:eastAsia="en-US"/>
        </w:rPr>
        <w:t>ic</w:t>
      </w:r>
      <w:r w:rsidR="009E1AFF" w:rsidRPr="00ED6412">
        <w:rPr>
          <w:lang w:eastAsia="en-US"/>
        </w:rPr>
        <w:t xml:space="preserve"> function</w:t>
      </w:r>
      <w:r w:rsidR="005C4C7E" w:rsidRPr="00ED6412">
        <w:rPr>
          <w:lang w:eastAsia="en-US"/>
        </w:rPr>
        <w:t xml:space="preserve"> by Origin</w:t>
      </w:r>
      <w:r w:rsidR="003B76BD" w:rsidRPr="00ED6412">
        <w:rPr>
          <w:lang w:eastAsia="en-US"/>
        </w:rPr>
        <w:t>.</w:t>
      </w:r>
      <w:r w:rsidR="004B0E5D" w:rsidRPr="00ED6412">
        <w:rPr>
          <w:lang w:eastAsia="en-US"/>
        </w:rPr>
        <w:t xml:space="preserve"> </w:t>
      </w:r>
      <w:r w:rsidR="00A71E7A" w:rsidRPr="00ED6412">
        <w:rPr>
          <w:lang w:eastAsia="en-US"/>
        </w:rPr>
        <w:fldChar w:fldCharType="begin"/>
      </w:r>
      <w:r w:rsidR="00A71E7A" w:rsidRPr="00ED6412">
        <w:rPr>
          <w:lang w:eastAsia="en-US"/>
        </w:rPr>
        <w:instrText xml:space="preserve"> REF _Ref504507197 \h </w:instrText>
      </w:r>
      <w:r w:rsidR="00A63E2B" w:rsidRPr="00ED6412">
        <w:rPr>
          <w:lang w:eastAsia="en-US"/>
        </w:rPr>
        <w:instrText xml:space="preserve"> \* MERGEFORMAT </w:instrText>
      </w:r>
      <w:r w:rsidR="00A71E7A" w:rsidRPr="00ED6412">
        <w:rPr>
          <w:lang w:eastAsia="en-US"/>
        </w:rPr>
      </w:r>
      <w:r w:rsidR="00A71E7A" w:rsidRPr="00ED6412">
        <w:rPr>
          <w:lang w:eastAsia="en-US"/>
        </w:rPr>
        <w:fldChar w:fldCharType="separate"/>
      </w:r>
      <w:r w:rsidR="00C05E44" w:rsidRPr="00ED6412">
        <w:t xml:space="preserve">Figure </w:t>
      </w:r>
      <w:r w:rsidR="00C05E44">
        <w:rPr>
          <w:noProof/>
        </w:rPr>
        <w:t>6</w:t>
      </w:r>
      <w:r w:rsidR="00C05E44" w:rsidRPr="00ED6412">
        <w:rPr>
          <w:noProof/>
        </w:rPr>
        <w:t>.</w:t>
      </w:r>
      <w:r w:rsidR="00C05E44">
        <w:rPr>
          <w:noProof/>
        </w:rPr>
        <w:t>2</w:t>
      </w:r>
      <w:r w:rsidR="00A71E7A" w:rsidRPr="00ED6412">
        <w:rPr>
          <w:lang w:eastAsia="en-US"/>
        </w:rPr>
        <w:fldChar w:fldCharType="end"/>
      </w:r>
      <w:r w:rsidR="00A71E7A" w:rsidRPr="00ED6412">
        <w:rPr>
          <w:lang w:eastAsia="en-US"/>
        </w:rPr>
        <w:t xml:space="preserve"> and </w:t>
      </w:r>
      <w:r w:rsidR="00A71E7A" w:rsidRPr="00ED6412">
        <w:rPr>
          <w:lang w:eastAsia="en-US"/>
        </w:rPr>
        <w:fldChar w:fldCharType="begin"/>
      </w:r>
      <w:r w:rsidR="00A71E7A" w:rsidRPr="00ED6412">
        <w:rPr>
          <w:lang w:eastAsia="en-US"/>
        </w:rPr>
        <w:instrText xml:space="preserve"> REF _Ref500681135 \h </w:instrText>
      </w:r>
      <w:r w:rsidR="00A63E2B" w:rsidRPr="00ED6412">
        <w:rPr>
          <w:lang w:eastAsia="en-US"/>
        </w:rPr>
        <w:instrText xml:space="preserve"> \* MERGEFORMAT </w:instrText>
      </w:r>
      <w:r w:rsidR="00A71E7A" w:rsidRPr="00ED6412">
        <w:rPr>
          <w:lang w:eastAsia="en-US"/>
        </w:rPr>
      </w:r>
      <w:r w:rsidR="00A71E7A"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5</w:t>
      </w:r>
      <w:r w:rsidR="00A71E7A" w:rsidRPr="00ED6412">
        <w:rPr>
          <w:lang w:eastAsia="en-US"/>
        </w:rPr>
        <w:fldChar w:fldCharType="end"/>
      </w:r>
      <w:r w:rsidR="00A71E7A" w:rsidRPr="00ED6412">
        <w:rPr>
          <w:lang w:eastAsia="en-US"/>
        </w:rPr>
        <w:t xml:space="preserve"> are the fitted result.</w:t>
      </w:r>
    </w:p>
    <w:bookmarkStart w:id="382" w:name="_Ref499290092"/>
    <w:p w14:paraId="6BD5E980" w14:textId="27D1AF26" w:rsidR="00A71E7A" w:rsidRPr="00ED6412" w:rsidRDefault="00A71E7A" w:rsidP="00A71E7A">
      <w:r w:rsidRPr="00ED6412">
        <w:rPr>
          <w:lang w:eastAsia="en-US"/>
        </w:rPr>
        <w:fldChar w:fldCharType="begin"/>
      </w:r>
      <w:r w:rsidRPr="00ED6412">
        <w:instrText xml:space="preserve"> REF _Ref500681135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5</w:t>
      </w:r>
      <w:r w:rsidRPr="00ED6412">
        <w:rPr>
          <w:lang w:eastAsia="en-US"/>
        </w:rPr>
        <w:fldChar w:fldCharType="end"/>
      </w:r>
      <w:r w:rsidRPr="00ED6412">
        <w:rPr>
          <w:lang w:eastAsia="en-US"/>
        </w:rPr>
        <w:t xml:space="preserve"> shows the </w:t>
      </w:r>
      <w:r w:rsidRPr="00ED6412">
        <w:t xml:space="preserve">coefficients and the variance of the </w:t>
      </w:r>
      <w:r w:rsidRPr="00ED6412">
        <w:rPr>
          <w:lang w:eastAsia="en-US"/>
        </w:rPr>
        <w:t>parabolic</w:t>
      </w:r>
      <w:r w:rsidRPr="00ED6412">
        <w:t xml:space="preserve"> fit equations for the results presented in </w:t>
      </w:r>
      <w:r w:rsidRPr="00ED6412">
        <w:rPr>
          <w:lang w:eastAsia="en-US"/>
        </w:rPr>
        <w:fldChar w:fldCharType="begin"/>
      </w:r>
      <w:r w:rsidRPr="00ED6412">
        <w:instrText xml:space="preserve"> REF _Ref499122304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4</w:t>
      </w:r>
      <w:r w:rsidRPr="00ED6412">
        <w:rPr>
          <w:lang w:eastAsia="en-US"/>
        </w:rPr>
        <w:fldChar w:fldCharType="end"/>
      </w:r>
      <w:r w:rsidRPr="00ED6412">
        <w:t>.</w:t>
      </w:r>
    </w:p>
    <w:p w14:paraId="086BD3C8" w14:textId="17E62B83" w:rsidR="00A71E7A" w:rsidRPr="00ED6412" w:rsidRDefault="00A71E7A" w:rsidP="00A71E7A">
      <w:pPr>
        <w:pStyle w:val="Caption"/>
        <w:keepNext/>
        <w:jc w:val="both"/>
      </w:pPr>
      <w:bookmarkStart w:id="383" w:name="_Ref500681135"/>
      <w:bookmarkStart w:id="384" w:name="_Toc523347943"/>
      <w:r w:rsidRPr="00ED6412">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6</w:t>
      </w:r>
      <w:r w:rsidR="001041A1">
        <w:rPr>
          <w:noProof/>
        </w:rPr>
        <w:fldChar w:fldCharType="end"/>
      </w:r>
      <w:r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5</w:t>
      </w:r>
      <w:r w:rsidR="001041A1">
        <w:rPr>
          <w:noProof/>
        </w:rPr>
        <w:fldChar w:fldCharType="end"/>
      </w:r>
      <w:bookmarkEnd w:id="382"/>
      <w:bookmarkEnd w:id="383"/>
      <w:r w:rsidRPr="00ED6412">
        <w:t xml:space="preserve"> Coefficients and variance of the parabolic fit equation for the fuel cost of the typical charcoal and generators.</w:t>
      </w:r>
      <w:bookmarkEnd w:id="384"/>
    </w:p>
    <w:tbl>
      <w:tblPr>
        <w:tblStyle w:val="ListTable2"/>
        <w:tblW w:w="5000" w:type="pct"/>
        <w:tblLook w:val="0600" w:firstRow="0" w:lastRow="0" w:firstColumn="0" w:lastColumn="0" w:noHBand="1" w:noVBand="1"/>
      </w:tblPr>
      <w:tblGrid>
        <w:gridCol w:w="1707"/>
        <w:gridCol w:w="1822"/>
        <w:gridCol w:w="1475"/>
        <w:gridCol w:w="1475"/>
        <w:gridCol w:w="1457"/>
      </w:tblGrid>
      <w:tr w:rsidR="00A53152" w:rsidRPr="00ED6412" w14:paraId="703C1EDE" w14:textId="77777777" w:rsidTr="003939E8">
        <w:trPr>
          <w:cantSplit/>
          <w:trHeight w:val="397"/>
        </w:trPr>
        <w:tc>
          <w:tcPr>
            <w:tcW w:w="1076" w:type="pct"/>
            <w:tcBorders>
              <w:right w:val="nil"/>
            </w:tcBorders>
            <w:vAlign w:val="center"/>
            <w:hideMark/>
          </w:tcPr>
          <w:p w14:paraId="2BA851EF" w14:textId="77777777" w:rsidR="00A71E7A" w:rsidRPr="00ED6412" w:rsidRDefault="00A71E7A" w:rsidP="00B75143">
            <w:pPr>
              <w:spacing w:line="360" w:lineRule="auto"/>
              <w:jc w:val="center"/>
              <w:rPr>
                <w:b/>
              </w:rPr>
            </w:pPr>
            <w:r w:rsidRPr="00ED6412">
              <w:rPr>
                <w:b/>
              </w:rPr>
              <w:t>Cost function</w:t>
            </w:r>
          </w:p>
        </w:tc>
        <w:tc>
          <w:tcPr>
            <w:tcW w:w="1148" w:type="pct"/>
            <w:tcBorders>
              <w:left w:val="nil"/>
            </w:tcBorders>
            <w:vAlign w:val="center"/>
            <w:hideMark/>
          </w:tcPr>
          <w:p w14:paraId="735C1317" w14:textId="77777777" w:rsidR="00A71E7A" w:rsidRPr="00ED6412" w:rsidRDefault="00A71E7A" w:rsidP="00B75143">
            <w:pPr>
              <w:spacing w:line="360" w:lineRule="auto"/>
              <w:jc w:val="center"/>
              <w:rPr>
                <w:b/>
                <w:i/>
              </w:rPr>
            </w:pPr>
            <w:r w:rsidRPr="00ED6412">
              <w:rPr>
                <w:b/>
                <w:i/>
              </w:rPr>
              <w:t>b</w:t>
            </w:r>
            <w:r w:rsidRPr="00ED6412">
              <w:rPr>
                <w:b/>
                <w:vertAlign w:val="subscript"/>
              </w:rPr>
              <w:t>i</w:t>
            </w:r>
            <w:r w:rsidRPr="00ED6412">
              <w:rPr>
                <w:b/>
                <w:i/>
              </w:rPr>
              <w:t xml:space="preserve"> </w:t>
            </w:r>
            <w:r w:rsidRPr="00ED6412">
              <w:rPr>
                <w:b/>
              </w:rPr>
              <w:t>(£/MW</w:t>
            </w:r>
            <w:r w:rsidRPr="00ED6412">
              <w:rPr>
                <w:b/>
                <w:vertAlign w:val="superscript"/>
              </w:rPr>
              <w:t>2</w:t>
            </w:r>
            <w:r w:rsidRPr="00ED6412">
              <w:rPr>
                <w:b/>
              </w:rPr>
              <w:t>h)</w:t>
            </w:r>
          </w:p>
        </w:tc>
        <w:tc>
          <w:tcPr>
            <w:tcW w:w="929" w:type="pct"/>
            <w:vAlign w:val="center"/>
            <w:hideMark/>
          </w:tcPr>
          <w:p w14:paraId="2E554E52" w14:textId="77777777" w:rsidR="00A71E7A" w:rsidRPr="00ED6412" w:rsidRDefault="00A71E7A" w:rsidP="00B75143">
            <w:pPr>
              <w:spacing w:line="360" w:lineRule="auto"/>
              <w:jc w:val="center"/>
              <w:rPr>
                <w:b/>
                <w:i/>
              </w:rPr>
            </w:pPr>
            <w:r w:rsidRPr="00ED6412">
              <w:rPr>
                <w:b/>
                <w:i/>
              </w:rPr>
              <w:t>c</w:t>
            </w:r>
            <w:r w:rsidRPr="00ED6412">
              <w:rPr>
                <w:b/>
                <w:vertAlign w:val="subscript"/>
              </w:rPr>
              <w:t>i</w:t>
            </w:r>
            <w:r w:rsidRPr="00ED6412">
              <w:rPr>
                <w:b/>
                <w:i/>
              </w:rPr>
              <w:t xml:space="preserve"> </w:t>
            </w:r>
            <w:r w:rsidRPr="00ED6412">
              <w:rPr>
                <w:b/>
              </w:rPr>
              <w:t>(£/MWh)</w:t>
            </w:r>
          </w:p>
        </w:tc>
        <w:tc>
          <w:tcPr>
            <w:tcW w:w="929" w:type="pct"/>
            <w:vAlign w:val="center"/>
            <w:hideMark/>
          </w:tcPr>
          <w:p w14:paraId="19AA6819" w14:textId="77777777" w:rsidR="00A71E7A" w:rsidRPr="00ED6412" w:rsidRDefault="00A71E7A" w:rsidP="00B75143">
            <w:pPr>
              <w:spacing w:line="360" w:lineRule="auto"/>
              <w:jc w:val="center"/>
              <w:rPr>
                <w:b/>
                <w:i/>
              </w:rPr>
            </w:pPr>
            <w:r w:rsidRPr="00ED6412">
              <w:rPr>
                <w:b/>
                <w:i/>
              </w:rPr>
              <w:t>α</w:t>
            </w:r>
            <w:r w:rsidRPr="00ED6412">
              <w:rPr>
                <w:b/>
                <w:vertAlign w:val="subscript"/>
              </w:rPr>
              <w:t>i</w:t>
            </w:r>
            <w:r w:rsidRPr="00ED6412">
              <w:rPr>
                <w:b/>
                <w:i/>
              </w:rPr>
              <w:t xml:space="preserve"> </w:t>
            </w:r>
            <w:r w:rsidRPr="00ED6412">
              <w:rPr>
                <w:b/>
              </w:rPr>
              <w:t>(£/h)</w:t>
            </w:r>
          </w:p>
        </w:tc>
        <w:tc>
          <w:tcPr>
            <w:tcW w:w="918" w:type="pct"/>
            <w:vAlign w:val="center"/>
            <w:hideMark/>
          </w:tcPr>
          <w:p w14:paraId="3968456C" w14:textId="77777777" w:rsidR="00A71E7A" w:rsidRPr="00ED6412" w:rsidRDefault="00A71E7A" w:rsidP="00B75143">
            <w:pPr>
              <w:spacing w:line="360" w:lineRule="auto"/>
              <w:jc w:val="center"/>
              <w:rPr>
                <w:b/>
              </w:rPr>
            </w:pPr>
            <w:r w:rsidRPr="00ED6412">
              <w:rPr>
                <w:b/>
                <w:i/>
                <w:lang w:eastAsia="en-US"/>
              </w:rPr>
              <w:t>σ</w:t>
            </w:r>
            <w:r w:rsidRPr="00ED6412">
              <w:rPr>
                <w:b/>
                <w:vertAlign w:val="superscript"/>
                <w:lang w:eastAsia="en-US"/>
              </w:rPr>
              <w:t>2</w:t>
            </w:r>
          </w:p>
        </w:tc>
      </w:tr>
      <w:tr w:rsidR="00A53152" w:rsidRPr="00ED6412" w14:paraId="7931BCB9" w14:textId="77777777" w:rsidTr="003939E8">
        <w:trPr>
          <w:cantSplit/>
          <w:trHeight w:val="397"/>
        </w:trPr>
        <w:tc>
          <w:tcPr>
            <w:tcW w:w="1076" w:type="pct"/>
            <w:tcBorders>
              <w:right w:val="nil"/>
            </w:tcBorders>
            <w:vAlign w:val="center"/>
            <w:hideMark/>
          </w:tcPr>
          <w:p w14:paraId="4D79144C" w14:textId="77777777" w:rsidR="00A71E7A" w:rsidRPr="00ED6412" w:rsidRDefault="00A71E7A" w:rsidP="00B75143">
            <w:pPr>
              <w:spacing w:line="360" w:lineRule="auto"/>
              <w:jc w:val="center"/>
              <w:rPr>
                <w:b/>
              </w:rPr>
            </w:pPr>
            <w:r w:rsidRPr="00ED6412">
              <w:rPr>
                <w:lang w:eastAsia="en-US"/>
              </w:rPr>
              <w:t>Parabolic fit</w:t>
            </w:r>
          </w:p>
        </w:tc>
        <w:tc>
          <w:tcPr>
            <w:tcW w:w="1148" w:type="pct"/>
            <w:tcBorders>
              <w:left w:val="nil"/>
            </w:tcBorders>
            <w:vAlign w:val="center"/>
            <w:hideMark/>
          </w:tcPr>
          <w:p w14:paraId="390C85F2" w14:textId="77777777" w:rsidR="00A71E7A" w:rsidRPr="00ED6412" w:rsidRDefault="00A71E7A" w:rsidP="00B75143">
            <w:pPr>
              <w:spacing w:line="360" w:lineRule="auto"/>
              <w:jc w:val="center"/>
            </w:pPr>
            <w:r w:rsidRPr="00ED6412">
              <w:rPr>
                <w:lang w:eastAsia="en-US"/>
              </w:rPr>
              <w:t>3.10×10</w:t>
            </w:r>
            <w:r w:rsidRPr="00ED6412">
              <w:rPr>
                <w:vertAlign w:val="superscript"/>
                <w:lang w:eastAsia="en-US"/>
              </w:rPr>
              <w:t>-3</w:t>
            </w:r>
          </w:p>
        </w:tc>
        <w:tc>
          <w:tcPr>
            <w:tcW w:w="929" w:type="pct"/>
            <w:vAlign w:val="center"/>
            <w:hideMark/>
          </w:tcPr>
          <w:p w14:paraId="307B62B1" w14:textId="77777777" w:rsidR="00A71E7A" w:rsidRPr="00ED6412" w:rsidRDefault="00A71E7A" w:rsidP="00B75143">
            <w:pPr>
              <w:spacing w:line="360" w:lineRule="auto"/>
              <w:jc w:val="center"/>
            </w:pPr>
            <w:r w:rsidRPr="00ED6412">
              <w:rPr>
                <w:lang w:eastAsia="en-US"/>
              </w:rPr>
              <w:t>19.96</w:t>
            </w:r>
          </w:p>
        </w:tc>
        <w:tc>
          <w:tcPr>
            <w:tcW w:w="929" w:type="pct"/>
            <w:vAlign w:val="center"/>
            <w:hideMark/>
          </w:tcPr>
          <w:p w14:paraId="0885E89C" w14:textId="77777777" w:rsidR="00A71E7A" w:rsidRPr="00ED6412" w:rsidRDefault="00A71E7A" w:rsidP="00B75143">
            <w:pPr>
              <w:spacing w:line="360" w:lineRule="auto"/>
              <w:jc w:val="center"/>
            </w:pPr>
            <w:r w:rsidRPr="00ED6412">
              <w:rPr>
                <w:lang w:eastAsia="en-US"/>
              </w:rPr>
              <w:t>671.40</w:t>
            </w:r>
          </w:p>
        </w:tc>
        <w:tc>
          <w:tcPr>
            <w:tcW w:w="918" w:type="pct"/>
            <w:vAlign w:val="center"/>
            <w:hideMark/>
          </w:tcPr>
          <w:p w14:paraId="14396704" w14:textId="77777777" w:rsidR="00A71E7A" w:rsidRPr="00ED6412" w:rsidRDefault="00A71E7A" w:rsidP="00B75143">
            <w:pPr>
              <w:spacing w:line="360" w:lineRule="auto"/>
              <w:jc w:val="center"/>
            </w:pPr>
            <w:r w:rsidRPr="00ED6412">
              <w:rPr>
                <w:lang w:eastAsia="en-US"/>
              </w:rPr>
              <w:t>0.99992</w:t>
            </w:r>
          </w:p>
        </w:tc>
      </w:tr>
    </w:tbl>
    <w:p w14:paraId="0421EEDC" w14:textId="77777777" w:rsidR="00A71E7A" w:rsidRPr="00ED6412" w:rsidRDefault="00A71E7A" w:rsidP="00A71E7A"/>
    <w:p w14:paraId="611C6F1E" w14:textId="66DD7FA1" w:rsidR="00A71E7A" w:rsidRPr="00ED6412" w:rsidRDefault="00A71E7A" w:rsidP="00305E26">
      <w:r w:rsidRPr="00ED6412">
        <w:t xml:space="preserve">It can be seen in </w:t>
      </w:r>
      <w:r w:rsidRPr="00ED6412">
        <w:rPr>
          <w:lang w:eastAsia="en-US"/>
        </w:rPr>
        <w:fldChar w:fldCharType="begin"/>
      </w:r>
      <w:r w:rsidRPr="00ED6412">
        <w:instrText xml:space="preserve"> REF _Ref500681135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5</w:t>
      </w:r>
      <w:r w:rsidRPr="00ED6412">
        <w:rPr>
          <w:lang w:eastAsia="en-US"/>
        </w:rPr>
        <w:fldChar w:fldCharType="end"/>
      </w:r>
      <w:r w:rsidRPr="00ED6412">
        <w:rPr>
          <w:lang w:eastAsia="en-US"/>
        </w:rPr>
        <w:t xml:space="preserve"> </w:t>
      </w:r>
      <w:r w:rsidRPr="00ED6412">
        <w:t xml:space="preserve">that all the variance of the parabolic fit for the cost function present with a very good fitness, which is very close to 1. </w:t>
      </w:r>
    </w:p>
    <w:p w14:paraId="59103F62" w14:textId="1855367E" w:rsidR="00B75143" w:rsidRPr="00ED6412" w:rsidRDefault="00B75143" w:rsidP="00305E26">
      <w:pPr>
        <w:rPr>
          <w:lang w:eastAsia="en-US"/>
        </w:rPr>
      </w:pPr>
      <w:r w:rsidRPr="00ED6412">
        <w:rPr>
          <w:lang w:eastAsia="en-US"/>
        </w:rPr>
        <w:lastRenderedPageBreak/>
        <w:fldChar w:fldCharType="begin"/>
      </w:r>
      <w:r w:rsidRPr="00ED6412">
        <w:rPr>
          <w:lang w:eastAsia="en-US"/>
        </w:rPr>
        <w:instrText xml:space="preserve"> REF _Ref504507197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Figure </w:t>
      </w:r>
      <w:r w:rsidR="00C05E44">
        <w:rPr>
          <w:noProof/>
        </w:rPr>
        <w:t>6</w:t>
      </w:r>
      <w:r w:rsidR="00C05E44" w:rsidRPr="00ED6412">
        <w:rPr>
          <w:noProof/>
        </w:rPr>
        <w:t>.</w:t>
      </w:r>
      <w:r w:rsidR="00C05E44">
        <w:rPr>
          <w:noProof/>
        </w:rPr>
        <w:t>2</w:t>
      </w:r>
      <w:r w:rsidRPr="00ED6412">
        <w:rPr>
          <w:lang w:eastAsia="en-US"/>
        </w:rPr>
        <w:fldChar w:fldCharType="end"/>
      </w:r>
      <w:r w:rsidRPr="00ED6412">
        <w:rPr>
          <w:lang w:eastAsia="en-US"/>
        </w:rPr>
        <w:t xml:space="preserve"> shows the fuel cost from experimental data from </w:t>
      </w:r>
      <w:r w:rsidRPr="00ED6412">
        <w:rPr>
          <w:lang w:eastAsia="en-US"/>
        </w:rPr>
        <w:fldChar w:fldCharType="begin"/>
      </w:r>
      <w:r w:rsidRPr="00ED6412">
        <w:instrText xml:space="preserve"> REF _Ref499122304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4</w:t>
      </w:r>
      <w:r w:rsidRPr="00ED6412">
        <w:rPr>
          <w:lang w:eastAsia="en-US"/>
        </w:rPr>
        <w:fldChar w:fldCharType="end"/>
      </w:r>
      <w:r w:rsidRPr="00ED6412">
        <w:rPr>
          <w:lang w:eastAsia="en-US"/>
        </w:rPr>
        <w:t xml:space="preserve"> and the fitted cost curve from </w:t>
      </w:r>
      <w:r w:rsidRPr="00ED6412">
        <w:rPr>
          <w:lang w:eastAsia="en-US"/>
        </w:rPr>
        <w:fldChar w:fldCharType="begin"/>
      </w:r>
      <w:r w:rsidRPr="00ED6412">
        <w:instrText xml:space="preserve"> REF _Ref500681135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5</w:t>
      </w:r>
      <w:r w:rsidRPr="00ED6412">
        <w:rPr>
          <w:lang w:eastAsia="en-US"/>
        </w:rPr>
        <w:fldChar w:fldCharType="end"/>
      </w:r>
      <w:r w:rsidRPr="00ED6412">
        <w:rPr>
          <w:lang w:eastAsia="en-US"/>
        </w:rPr>
        <w:t xml:space="preserve"> where it can be seen that the quadratic cost function gives a very good fit to the experimental data.</w:t>
      </w:r>
    </w:p>
    <w:p w14:paraId="158674D8" w14:textId="19C6E5D7" w:rsidR="00781479" w:rsidRPr="00ED6412" w:rsidRDefault="00781479" w:rsidP="00781479">
      <w:pPr>
        <w:keepNext/>
      </w:pPr>
      <w:r w:rsidRPr="00ED6412">
        <w:rPr>
          <w:noProof/>
          <w:lang w:eastAsia="en-GB"/>
        </w:rPr>
        <w:drawing>
          <wp:inline distT="0" distB="0" distL="0" distR="0" wp14:anchorId="657E6637" wp14:editId="3D2444FD">
            <wp:extent cx="5039360" cy="3858260"/>
            <wp:effectExtent l="0" t="0" r="8890" b="8890"/>
            <wp:docPr id="56" name="Picture 56" descr="C:\Users\admin\Desktop\thesis\thesis plot\CHAP6\20171101coal\FI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min\Desktop\thesis\thesis plot\CHAP6\20171101coal\FIT.tif"/>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39360" cy="3858260"/>
                    </a:xfrm>
                    <a:prstGeom prst="rect">
                      <a:avLst/>
                    </a:prstGeom>
                    <a:noFill/>
                    <a:ln>
                      <a:noFill/>
                    </a:ln>
                  </pic:spPr>
                </pic:pic>
              </a:graphicData>
            </a:graphic>
          </wp:inline>
        </w:drawing>
      </w:r>
    </w:p>
    <w:p w14:paraId="02F004FA" w14:textId="307D5208" w:rsidR="00781479" w:rsidRPr="00ED6412" w:rsidRDefault="00781479" w:rsidP="00781479">
      <w:pPr>
        <w:pStyle w:val="Caption"/>
        <w:jc w:val="both"/>
      </w:pPr>
      <w:bookmarkStart w:id="385" w:name="_Ref504507197"/>
      <w:bookmarkStart w:id="386" w:name="_Toc523347913"/>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6</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2</w:t>
      </w:r>
      <w:r w:rsidR="00C47357">
        <w:rPr>
          <w:noProof/>
        </w:rPr>
        <w:fldChar w:fldCharType="end"/>
      </w:r>
      <w:bookmarkEnd w:id="385"/>
      <w:r w:rsidRPr="00ED6412">
        <w:t xml:space="preserve"> Parabolic fit for the cost as a function of the power output.</w:t>
      </w:r>
      <w:bookmarkEnd w:id="386"/>
    </w:p>
    <w:p w14:paraId="4F2B8FA6" w14:textId="045CA3F1" w:rsidR="00772A1C" w:rsidRPr="00ED6412" w:rsidRDefault="00772A1C" w:rsidP="00A326F0">
      <w:pPr>
        <w:pStyle w:val="Heading4"/>
      </w:pPr>
      <w:bookmarkStart w:id="387" w:name="_Toc523347845"/>
      <w:r w:rsidRPr="00ED6412">
        <w:t>Emission function</w:t>
      </w:r>
      <w:bookmarkEnd w:id="387"/>
    </w:p>
    <w:p w14:paraId="072BFED8" w14:textId="70D8D749" w:rsidR="009367FE" w:rsidRPr="00ED6412" w:rsidRDefault="00414CFE" w:rsidP="006A2112">
      <w:pPr>
        <w:rPr>
          <w:lang w:eastAsia="en-US"/>
        </w:rPr>
      </w:pPr>
      <w:r w:rsidRPr="00ED6412">
        <w:rPr>
          <w:lang w:eastAsia="en-US"/>
        </w:rPr>
        <w:t xml:space="preserve">The emission function is fitted </w:t>
      </w:r>
      <w:r w:rsidR="006F4ECD" w:rsidRPr="00ED6412">
        <w:rPr>
          <w:lang w:eastAsia="en-US"/>
        </w:rPr>
        <w:t xml:space="preserve">to </w:t>
      </w:r>
      <w:r w:rsidR="00FA610E" w:rsidRPr="00ED6412">
        <w:rPr>
          <w:lang w:eastAsia="en-US"/>
        </w:rPr>
        <w:t>the emissions as a function of</w:t>
      </w:r>
      <w:r w:rsidRPr="00ED6412">
        <w:rPr>
          <w:lang w:eastAsia="en-US"/>
        </w:rPr>
        <w:t xml:space="preserve"> the power output using the typical Shenhua coal</w:t>
      </w:r>
      <w:r w:rsidR="00792143" w:rsidRPr="00ED6412">
        <w:rPr>
          <w:lang w:eastAsia="en-US"/>
        </w:rPr>
        <w:t xml:space="preserve"> that is fired in this plant</w:t>
      </w:r>
      <w:r w:rsidRPr="00ED6412">
        <w:rPr>
          <w:lang w:eastAsia="en-US"/>
        </w:rPr>
        <w:t xml:space="preserve"> </w:t>
      </w:r>
      <w:r w:rsidRPr="00ED6412">
        <w:rPr>
          <w:lang w:eastAsia="en-US"/>
        </w:rPr>
        <w:fldChar w:fldCharType="begin"/>
      </w:r>
      <w:r w:rsidR="000201C4">
        <w:rPr>
          <w:lang w:eastAsia="en-US"/>
        </w:rPr>
        <w:instrText xml:space="preserve"> ADDIN EN.CITE &lt;EndNote&gt;&lt;Cite ExcludeYear="1"&gt;&lt;Author&gt;LLC&lt;/Author&gt;&lt;RecNum&gt;375&lt;/RecNum&gt;&lt;DisplayText&gt;[234]&lt;/DisplayText&gt;&lt;record&gt;&lt;rec-number&gt;375&lt;/rec-number&gt;&lt;foreign-keys&gt;&lt;key app="EN" db-id="wat2z5xv39zx9lefev2vrzeifd9dzfzsx50x" timestamp="0"&gt;375&lt;/key&gt;&lt;/foreign-keys&gt;&lt;ref-type name="Journal Article"&gt;17&lt;/ref-type&gt;&lt;contributors&gt;&lt;authors&gt;&lt;author&gt;Tianjin Huaneng Yangliuqing Co-generation LLC&lt;/author&gt;&lt;/authors&gt;&lt;/contributors&gt;&lt;titles&gt;&lt;title&gt;Data sheet of Shenhua charcoal &lt;/title&gt;&lt;/titles&gt;&lt;dates&gt;&lt;/dates&gt;&lt;urls&gt;&lt;/urls&gt;&lt;/record&gt;&lt;/Cite&gt;&lt;/EndNote&gt;</w:instrText>
      </w:r>
      <w:r w:rsidRPr="00ED6412">
        <w:rPr>
          <w:lang w:eastAsia="en-US"/>
        </w:rPr>
        <w:fldChar w:fldCharType="separate"/>
      </w:r>
      <w:r w:rsidR="000201C4">
        <w:rPr>
          <w:noProof/>
          <w:lang w:eastAsia="en-US"/>
        </w:rPr>
        <w:t>[</w:t>
      </w:r>
      <w:hyperlink w:anchor="_ENREF_234" w:tooltip="LLC,  #375" w:history="1">
        <w:r w:rsidR="00213BF8">
          <w:rPr>
            <w:noProof/>
            <w:lang w:eastAsia="en-US"/>
          </w:rPr>
          <w:t>234</w:t>
        </w:r>
      </w:hyperlink>
      <w:r w:rsidR="000201C4">
        <w:rPr>
          <w:noProof/>
          <w:lang w:eastAsia="en-US"/>
        </w:rPr>
        <w:t>]</w:t>
      </w:r>
      <w:r w:rsidRPr="00ED6412">
        <w:rPr>
          <w:lang w:eastAsia="en-US"/>
        </w:rPr>
        <w:fldChar w:fldCharType="end"/>
      </w:r>
      <w:r w:rsidR="00D2007B" w:rsidRPr="00ED6412">
        <w:rPr>
          <w:lang w:eastAsia="en-US"/>
        </w:rPr>
        <w:t xml:space="preserve"> </w:t>
      </w:r>
      <w:r w:rsidR="008A0682" w:rsidRPr="00ED6412">
        <w:rPr>
          <w:lang w:eastAsia="en-US"/>
        </w:rPr>
        <w:t>a</w:t>
      </w:r>
      <w:r w:rsidR="006F4ECD" w:rsidRPr="00ED6412">
        <w:rPr>
          <w:lang w:eastAsia="en-US"/>
        </w:rPr>
        <w:t>nd t</w:t>
      </w:r>
      <w:r w:rsidR="009367FE" w:rsidRPr="00ED6412">
        <w:rPr>
          <w:lang w:eastAsia="en-US"/>
        </w:rPr>
        <w:t>he 3 emissions considered in th</w:t>
      </w:r>
      <w:r w:rsidR="006A2112" w:rsidRPr="00ED6412">
        <w:rPr>
          <w:lang w:eastAsia="en-US"/>
        </w:rPr>
        <w:t>is model are CO</w:t>
      </w:r>
      <w:r w:rsidR="006A2112" w:rsidRPr="00ED6412">
        <w:rPr>
          <w:vertAlign w:val="subscript"/>
          <w:lang w:eastAsia="en-US"/>
        </w:rPr>
        <w:t>2</w:t>
      </w:r>
      <w:r w:rsidR="006A2112" w:rsidRPr="00ED6412">
        <w:rPr>
          <w:lang w:eastAsia="en-US"/>
        </w:rPr>
        <w:t>, SO</w:t>
      </w:r>
      <w:r w:rsidR="006A2112" w:rsidRPr="00ED6412">
        <w:rPr>
          <w:vertAlign w:val="subscript"/>
          <w:lang w:eastAsia="en-US"/>
        </w:rPr>
        <w:t>2</w:t>
      </w:r>
      <w:r w:rsidR="006A2112" w:rsidRPr="00ED6412">
        <w:rPr>
          <w:lang w:eastAsia="en-US"/>
        </w:rPr>
        <w:t xml:space="preserve"> and NO.</w:t>
      </w:r>
    </w:p>
    <w:p w14:paraId="430180BA" w14:textId="7E7AB841" w:rsidR="007F2DB0" w:rsidRPr="00ED6412" w:rsidRDefault="00F96138" w:rsidP="00E32582">
      <w:r w:rsidRPr="00ED6412">
        <w:rPr>
          <w:lang w:eastAsia="en-US"/>
        </w:rPr>
        <w:fldChar w:fldCharType="begin"/>
      </w:r>
      <w:r w:rsidRPr="00ED6412">
        <w:rPr>
          <w:lang w:eastAsia="en-US"/>
        </w:rPr>
        <w:instrText xml:space="preserve"> REF _Ref499382426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6</w:t>
      </w:r>
      <w:r w:rsidRPr="00ED6412">
        <w:rPr>
          <w:lang w:eastAsia="en-US"/>
        </w:rPr>
        <w:fldChar w:fldCharType="end"/>
      </w:r>
      <w:r w:rsidRPr="00ED6412">
        <w:rPr>
          <w:lang w:eastAsia="en-US"/>
        </w:rPr>
        <w:t xml:space="preserve"> </w:t>
      </w:r>
      <w:r w:rsidR="0079183E" w:rsidRPr="00ED6412">
        <w:t>gives t</w:t>
      </w:r>
      <w:r w:rsidR="0079183E" w:rsidRPr="00ED6412">
        <w:rPr>
          <w:lang w:eastAsia="en-US"/>
        </w:rPr>
        <w:t xml:space="preserve">he </w:t>
      </w:r>
      <w:r w:rsidR="0079183E" w:rsidRPr="00ED6412">
        <w:t xml:space="preserve">experimental data of </w:t>
      </w:r>
      <w:r w:rsidR="00FA610E" w:rsidRPr="00ED6412">
        <w:t xml:space="preserve">the </w:t>
      </w:r>
      <w:r w:rsidR="0079183E" w:rsidRPr="00ED6412">
        <w:rPr>
          <w:lang w:eastAsia="en-US"/>
        </w:rPr>
        <w:t xml:space="preserve">typical Shenhua coal </w:t>
      </w:r>
      <w:r w:rsidR="00AE6F1A" w:rsidRPr="00ED6412">
        <w:rPr>
          <w:lang w:eastAsia="en-US"/>
        </w:rPr>
        <w:t xml:space="preserve">sample </w:t>
      </w:r>
      <w:r w:rsidR="0079183E" w:rsidRPr="00ED6412">
        <w:rPr>
          <w:lang w:eastAsia="en-US"/>
        </w:rPr>
        <w:t>a</w:t>
      </w:r>
      <w:r w:rsidR="007F2DB0" w:rsidRPr="00ED6412">
        <w:rPr>
          <w:lang w:eastAsia="en-US"/>
        </w:rPr>
        <w:t>s received</w:t>
      </w:r>
      <w:r w:rsidR="0079183E" w:rsidRPr="00ED6412">
        <w:rPr>
          <w:lang w:eastAsia="en-US"/>
        </w:rPr>
        <w:t xml:space="preserve"> (AR)</w:t>
      </w:r>
      <w:r w:rsidR="007F2DB0" w:rsidRPr="00ED6412">
        <w:rPr>
          <w:lang w:eastAsia="en-US"/>
        </w:rPr>
        <w:t xml:space="preserve">, </w:t>
      </w:r>
      <w:r w:rsidR="0079183E" w:rsidRPr="00ED6412">
        <w:rPr>
          <w:lang w:eastAsia="en-US"/>
        </w:rPr>
        <w:t xml:space="preserve">which </w:t>
      </w:r>
      <w:r w:rsidR="007F2DB0" w:rsidRPr="00ED6412">
        <w:rPr>
          <w:lang w:eastAsia="en-US"/>
        </w:rPr>
        <w:t>includ</w:t>
      </w:r>
      <w:r w:rsidR="00B77208" w:rsidRPr="00ED6412">
        <w:rPr>
          <w:lang w:eastAsia="en-US"/>
        </w:rPr>
        <w:t>es</w:t>
      </w:r>
      <w:r w:rsidR="007F2DB0" w:rsidRPr="00ED6412">
        <w:rPr>
          <w:lang w:eastAsia="en-US"/>
        </w:rPr>
        <w:t xml:space="preserve"> </w:t>
      </w:r>
      <w:r w:rsidR="00B77208" w:rsidRPr="00ED6412">
        <w:rPr>
          <w:lang w:eastAsia="en-US"/>
        </w:rPr>
        <w:t xml:space="preserve">the </w:t>
      </w:r>
      <w:r w:rsidR="007F2DB0" w:rsidRPr="00ED6412">
        <w:rPr>
          <w:lang w:eastAsia="en-US"/>
        </w:rPr>
        <w:t>ash and moisture.</w:t>
      </w:r>
      <w:r w:rsidR="005B63D3" w:rsidRPr="00ED6412">
        <w:rPr>
          <w:lang w:eastAsia="en-US"/>
        </w:rPr>
        <w:t xml:space="preserve"> The </w:t>
      </w:r>
      <w:r w:rsidR="00107501" w:rsidRPr="00ED6412">
        <w:rPr>
          <w:lang w:eastAsia="en-US"/>
        </w:rPr>
        <w:t xml:space="preserve">desulphurization and </w:t>
      </w:r>
      <w:r w:rsidR="00107501" w:rsidRPr="00ED6412">
        <w:rPr>
          <w:lang w:eastAsia="en-US"/>
        </w:rPr>
        <w:lastRenderedPageBreak/>
        <w:t>denitration</w:t>
      </w:r>
      <w:r w:rsidR="00555756" w:rsidRPr="00ED6412">
        <w:rPr>
          <w:lang w:eastAsia="en-US"/>
        </w:rPr>
        <w:t xml:space="preserve"> efficiency</w:t>
      </w:r>
      <w:r w:rsidR="005B63D3" w:rsidRPr="00ED6412">
        <w:rPr>
          <w:lang w:eastAsia="en-US"/>
        </w:rPr>
        <w:t xml:space="preserve"> </w:t>
      </w:r>
      <w:r w:rsidR="00B77208" w:rsidRPr="00ED6412">
        <w:rPr>
          <w:lang w:eastAsia="en-US"/>
        </w:rPr>
        <w:t xml:space="preserve">presented </w:t>
      </w:r>
      <w:r w:rsidR="00B563D0" w:rsidRPr="00ED6412">
        <w:rPr>
          <w:lang w:eastAsia="en-US"/>
        </w:rPr>
        <w:t xml:space="preserve">in </w:t>
      </w:r>
      <w:r w:rsidR="00B563D0" w:rsidRPr="00ED6412">
        <w:rPr>
          <w:lang w:eastAsia="en-US"/>
        </w:rPr>
        <w:fldChar w:fldCharType="begin"/>
      </w:r>
      <w:r w:rsidR="00B563D0" w:rsidRPr="00ED6412">
        <w:rPr>
          <w:lang w:eastAsia="en-US"/>
        </w:rPr>
        <w:instrText xml:space="preserve"> REF _Ref499382426 \h </w:instrText>
      </w:r>
      <w:r w:rsidR="00A63E2B" w:rsidRPr="00ED6412">
        <w:rPr>
          <w:lang w:eastAsia="en-US"/>
        </w:rPr>
        <w:instrText xml:space="preserve"> \* MERGEFORMAT </w:instrText>
      </w:r>
      <w:r w:rsidR="00B563D0" w:rsidRPr="00ED6412">
        <w:rPr>
          <w:lang w:eastAsia="en-US"/>
        </w:rPr>
      </w:r>
      <w:r w:rsidR="00B563D0"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6</w:t>
      </w:r>
      <w:r w:rsidR="00B563D0" w:rsidRPr="00ED6412">
        <w:rPr>
          <w:lang w:eastAsia="en-US"/>
        </w:rPr>
        <w:fldChar w:fldCharType="end"/>
      </w:r>
      <w:r w:rsidR="00B563D0" w:rsidRPr="00ED6412">
        <w:rPr>
          <w:lang w:eastAsia="en-US"/>
        </w:rPr>
        <w:t xml:space="preserve"> </w:t>
      </w:r>
      <w:r w:rsidR="005B63D3" w:rsidRPr="00ED6412">
        <w:rPr>
          <w:lang w:eastAsia="en-US"/>
        </w:rPr>
        <w:t xml:space="preserve">is </w:t>
      </w:r>
      <w:r w:rsidR="00F81FB0" w:rsidRPr="00ED6412">
        <w:rPr>
          <w:lang w:eastAsia="en-US"/>
        </w:rPr>
        <w:t xml:space="preserve">the </w:t>
      </w:r>
      <w:r w:rsidR="00D535AE" w:rsidRPr="00ED6412">
        <w:rPr>
          <w:lang w:eastAsia="en-US"/>
        </w:rPr>
        <w:t>measurement</w:t>
      </w:r>
      <w:r w:rsidR="00F81FB0" w:rsidRPr="00ED6412">
        <w:rPr>
          <w:lang w:eastAsia="en-US"/>
        </w:rPr>
        <w:t xml:space="preserve"> of the element</w:t>
      </w:r>
      <w:r w:rsidR="00B77208" w:rsidRPr="00ED6412">
        <w:rPr>
          <w:lang w:eastAsia="en-US"/>
        </w:rPr>
        <w:t>s</w:t>
      </w:r>
      <w:r w:rsidR="002676AB" w:rsidRPr="00ED6412">
        <w:rPr>
          <w:lang w:eastAsia="en-US"/>
        </w:rPr>
        <w:t xml:space="preserve"> </w:t>
      </w:r>
      <w:r w:rsidR="00555756" w:rsidRPr="00ED6412">
        <w:rPr>
          <w:lang w:eastAsia="en-US"/>
        </w:rPr>
        <w:t xml:space="preserve">left </w:t>
      </w:r>
      <w:r w:rsidR="002676AB" w:rsidRPr="00ED6412">
        <w:rPr>
          <w:lang w:eastAsia="en-US"/>
        </w:rPr>
        <w:t>in the emission</w:t>
      </w:r>
      <w:r w:rsidR="00F81FB0" w:rsidRPr="00ED6412">
        <w:rPr>
          <w:lang w:eastAsia="en-US"/>
        </w:rPr>
        <w:t xml:space="preserve"> after all the combustion and removal process</w:t>
      </w:r>
      <w:r w:rsidR="00B77208" w:rsidRPr="00ED6412">
        <w:rPr>
          <w:lang w:eastAsia="en-US"/>
        </w:rPr>
        <w:t>es</w:t>
      </w:r>
      <w:r w:rsidR="00F81FB0" w:rsidRPr="00ED6412">
        <w:rPr>
          <w:lang w:eastAsia="en-US"/>
        </w:rPr>
        <w:t xml:space="preserve"> and</w:t>
      </w:r>
      <w:r w:rsidR="00B563D0" w:rsidRPr="00ED6412">
        <w:rPr>
          <w:lang w:eastAsia="en-US"/>
        </w:rPr>
        <w:t xml:space="preserve"> </w:t>
      </w:r>
      <w:r w:rsidR="005B63D3" w:rsidRPr="00ED6412">
        <w:rPr>
          <w:lang w:eastAsia="en-US"/>
        </w:rPr>
        <w:t xml:space="preserve">assuming </w:t>
      </w:r>
      <w:r w:rsidR="00B77208" w:rsidRPr="00ED6412">
        <w:rPr>
          <w:lang w:eastAsia="en-US"/>
        </w:rPr>
        <w:t xml:space="preserve">that </w:t>
      </w:r>
      <w:r w:rsidR="005B63D3" w:rsidRPr="00ED6412">
        <w:rPr>
          <w:lang w:eastAsia="en-US"/>
        </w:rPr>
        <w:t xml:space="preserve">the charcoal </w:t>
      </w:r>
      <w:r w:rsidR="00B77208" w:rsidRPr="00ED6412">
        <w:rPr>
          <w:lang w:eastAsia="en-US"/>
        </w:rPr>
        <w:t>ha</w:t>
      </w:r>
      <w:r w:rsidR="005B63D3" w:rsidRPr="00ED6412">
        <w:rPr>
          <w:lang w:eastAsia="en-US"/>
        </w:rPr>
        <w:t xml:space="preserve">s </w:t>
      </w:r>
      <w:r w:rsidR="00984A8C" w:rsidRPr="00ED6412">
        <w:rPr>
          <w:lang w:eastAsia="en-US"/>
        </w:rPr>
        <w:t>complete combustion</w:t>
      </w:r>
      <w:r w:rsidR="00636C84" w:rsidRPr="00ED6412">
        <w:rPr>
          <w:lang w:eastAsia="en-US"/>
        </w:rPr>
        <w:t xml:space="preserve"> (in </w:t>
      </w:r>
      <w:r w:rsidR="000944C0" w:rsidRPr="00ED6412">
        <w:rPr>
          <w:lang w:eastAsia="en-US"/>
        </w:rPr>
        <w:t>i</w:t>
      </w:r>
      <w:r w:rsidR="00636C84" w:rsidRPr="00ED6412">
        <w:rPr>
          <w:lang w:eastAsia="en-US"/>
        </w:rPr>
        <w:t xml:space="preserve">ndustry, there is vary </w:t>
      </w:r>
      <w:r w:rsidR="00867575" w:rsidRPr="00ED6412">
        <w:rPr>
          <w:lang w:eastAsia="en-US"/>
        </w:rPr>
        <w:t>amount of residual</w:t>
      </w:r>
      <w:r w:rsidR="00636C84" w:rsidRPr="00ED6412">
        <w:rPr>
          <w:lang w:eastAsia="en-US"/>
        </w:rPr>
        <w:t xml:space="preserve"> carbon depending on </w:t>
      </w:r>
      <w:r w:rsidR="000944C0" w:rsidRPr="00ED6412">
        <w:rPr>
          <w:lang w:eastAsia="en-US"/>
        </w:rPr>
        <w:t>the type of coal</w:t>
      </w:r>
      <w:r w:rsidR="00636C84" w:rsidRPr="00ED6412">
        <w:rPr>
          <w:lang w:eastAsia="en-US"/>
        </w:rPr>
        <w:t xml:space="preserve"> </w:t>
      </w:r>
      <w:r w:rsidR="00867575" w:rsidRPr="00ED6412">
        <w:rPr>
          <w:lang w:eastAsia="en-US"/>
        </w:rPr>
        <w:fldChar w:fldCharType="begin"/>
      </w:r>
      <w:r w:rsidR="000201C4">
        <w:rPr>
          <w:lang w:eastAsia="en-US"/>
        </w:rPr>
        <w:instrText xml:space="preserve"> ADDIN EN.CITE &lt;EndNote&gt;&lt;Cite&gt;&lt;Author&gt;Bartoňová&lt;/Author&gt;&lt;Year&gt;2015&lt;/Year&gt;&lt;RecNum&gt;552&lt;/RecNum&gt;&lt;DisplayText&gt;[240]&lt;/DisplayText&gt;&lt;record&gt;&lt;rec-number&gt;552&lt;/rec-number&gt;&lt;foreign-keys&gt;&lt;key app="EN" db-id="wat2z5xv39zx9lefev2vrzeifd9dzfzsx50x" timestamp="0"&gt;552&lt;/key&gt;&lt;/foreign-keys&gt;&lt;ref-type name="Journal Article"&gt;17&lt;/ref-type&gt;&lt;contributors&gt;&lt;authors&gt;&lt;author&gt;Bartoňová, Lucie&lt;/author&gt;&lt;/authors&gt;&lt;/contributors&gt;&lt;titles&gt;&lt;title&gt;Unburned carbon from coal combustion ash: An overview&lt;/title&gt;&lt;secondary-title&gt;Fuel Processing Technology&lt;/secondary-title&gt;&lt;/titles&gt;&lt;pages&gt;136-158&lt;/pages&gt;&lt;volume&gt;134&lt;/volume&gt;&lt;keywords&gt;&lt;keyword&gt;Unburned carbon&lt;/keyword&gt;&lt;keyword&gt;Coal combustion&lt;/keyword&gt;&lt;keyword&gt;Coal ash&lt;/keyword&gt;&lt;keyword&gt;Characteristics&lt;/keyword&gt;&lt;keyword&gt;Adsorption&lt;/keyword&gt;&lt;keyword&gt;Utilization&lt;/keyword&gt;&lt;/keywords&gt;&lt;dates&gt;&lt;year&gt;2015&lt;/year&gt;&lt;pub-dates&gt;&lt;date&gt;2015/06/01/&lt;/date&gt;&lt;/pub-dates&gt;&lt;/dates&gt;&lt;isbn&gt;0378-3820&lt;/isbn&gt;&lt;urls&gt;&lt;related-urls&gt;&lt;url&gt;http://www.sciencedirect.com/science/article/pii/S0378382015000430&lt;/url&gt;&lt;/related-urls&gt;&lt;/urls&gt;&lt;electronic-resource-num&gt;https://doi.org/10.1016/j.fuproc.2015.01.028&lt;/electronic-resource-num&gt;&lt;/record&gt;&lt;/Cite&gt;&lt;/EndNote&gt;</w:instrText>
      </w:r>
      <w:r w:rsidR="00867575" w:rsidRPr="00ED6412">
        <w:rPr>
          <w:lang w:eastAsia="en-US"/>
        </w:rPr>
        <w:fldChar w:fldCharType="separate"/>
      </w:r>
      <w:r w:rsidR="000201C4">
        <w:rPr>
          <w:noProof/>
          <w:lang w:eastAsia="en-US"/>
        </w:rPr>
        <w:t>[</w:t>
      </w:r>
      <w:hyperlink w:anchor="_ENREF_240" w:tooltip="Bartoňová, 2015 #552" w:history="1">
        <w:r w:rsidR="00213BF8">
          <w:rPr>
            <w:noProof/>
            <w:lang w:eastAsia="en-US"/>
          </w:rPr>
          <w:t>240</w:t>
        </w:r>
      </w:hyperlink>
      <w:r w:rsidR="000201C4">
        <w:rPr>
          <w:noProof/>
          <w:lang w:eastAsia="en-US"/>
        </w:rPr>
        <w:t>]</w:t>
      </w:r>
      <w:r w:rsidR="00867575" w:rsidRPr="00ED6412">
        <w:rPr>
          <w:lang w:eastAsia="en-US"/>
        </w:rPr>
        <w:fldChar w:fldCharType="end"/>
      </w:r>
      <w:r w:rsidR="00636C84" w:rsidRPr="00ED6412">
        <w:rPr>
          <w:lang w:eastAsia="en-US"/>
        </w:rPr>
        <w:t>)</w:t>
      </w:r>
      <w:r w:rsidR="005B63D3" w:rsidRPr="00ED6412">
        <w:rPr>
          <w:lang w:eastAsia="en-US"/>
        </w:rPr>
        <w:t>.</w:t>
      </w:r>
      <w:r w:rsidR="006F4ECD" w:rsidRPr="00ED6412">
        <w:rPr>
          <w:lang w:eastAsia="en-US"/>
        </w:rPr>
        <w:t xml:space="preserve"> In the </w:t>
      </w:r>
      <w:r w:rsidR="00984A8C" w:rsidRPr="00ED6412">
        <w:rPr>
          <w:lang w:eastAsia="en-US"/>
        </w:rPr>
        <w:t>complete combustion</w:t>
      </w:r>
      <w:r w:rsidR="006F4ECD" w:rsidRPr="00ED6412">
        <w:rPr>
          <w:lang w:eastAsia="en-US"/>
        </w:rPr>
        <w:t xml:space="preserve">, we assume that </w:t>
      </w:r>
      <w:r w:rsidR="00984A8C" w:rsidRPr="00ED6412">
        <w:rPr>
          <w:lang w:eastAsia="en-US"/>
        </w:rPr>
        <w:t xml:space="preserve">there is enough </w:t>
      </w:r>
      <w:r w:rsidR="00984A8C" w:rsidRPr="00ED6412">
        <w:t xml:space="preserve">oxygen and </w:t>
      </w:r>
      <w:r w:rsidR="00A97CAE" w:rsidRPr="00ED6412">
        <w:t>every</w:t>
      </w:r>
      <w:r w:rsidR="00DD0F26" w:rsidRPr="00ED6412">
        <w:t xml:space="preserve"> carbon atom </w:t>
      </w:r>
      <w:r w:rsidR="00A97CAE" w:rsidRPr="00ED6412">
        <w:t xml:space="preserve">in the fuel </w:t>
      </w:r>
      <w:r w:rsidR="00DD0F26" w:rsidRPr="00ED6412">
        <w:t xml:space="preserve">is combined with two oxygen </w:t>
      </w:r>
      <w:r w:rsidR="00A97CAE" w:rsidRPr="00ED6412">
        <w:t xml:space="preserve">atoms </w:t>
      </w:r>
      <w:r w:rsidR="00DD0F26" w:rsidRPr="00ED6412">
        <w:t xml:space="preserve">to form one </w:t>
      </w:r>
      <w:r w:rsidR="0064346C" w:rsidRPr="00ED6412">
        <w:rPr>
          <w:lang w:eastAsia="en-US"/>
        </w:rPr>
        <w:t>CO</w:t>
      </w:r>
      <w:r w:rsidR="0064346C" w:rsidRPr="00ED6412">
        <w:rPr>
          <w:vertAlign w:val="subscript"/>
          <w:lang w:eastAsia="en-US"/>
        </w:rPr>
        <w:t>2</w:t>
      </w:r>
      <w:r w:rsidR="0064346C" w:rsidRPr="00ED6412">
        <w:rPr>
          <w:lang w:eastAsia="en-US"/>
        </w:rPr>
        <w:t xml:space="preserve"> </w:t>
      </w:r>
      <w:r w:rsidR="00DD0F26" w:rsidRPr="00ED6412">
        <w:t>molecule</w:t>
      </w:r>
      <w:r w:rsidR="00DD0F26" w:rsidRPr="00ED6412">
        <w:rPr>
          <w:lang w:eastAsia="en-US"/>
        </w:rPr>
        <w:t xml:space="preserve"> </w:t>
      </w:r>
      <w:r w:rsidR="009002AF" w:rsidRPr="00ED6412">
        <w:rPr>
          <w:lang w:eastAsia="en-US"/>
        </w:rPr>
        <w:fldChar w:fldCharType="begin"/>
      </w:r>
      <w:r w:rsidR="000201C4">
        <w:rPr>
          <w:lang w:eastAsia="en-US"/>
        </w:rPr>
        <w:instrText xml:space="preserve"> ADDIN EN.CITE &lt;EndNote&gt;&lt;Cite&gt;&lt;Author&gt;Reed&lt;/Author&gt;&lt;Year&gt;2014&lt;/Year&gt;&lt;RecNum&gt;402&lt;/RecNum&gt;&lt;DisplayText&gt;[241]&lt;/DisplayText&gt;&lt;record&gt;&lt;rec-number&gt;402&lt;/rec-number&gt;&lt;foreign-keys&gt;&lt;key app="EN" db-id="wat2z5xv39zx9lefev2vrzeifd9dzfzsx50x" timestamp="0"&gt;402&lt;/key&gt;&lt;/foreign-keys&gt;&lt;ref-type name="Book"&gt;6&lt;/ref-type&gt;&lt;contributors&gt;&lt;authors&gt;&lt;author&gt;Reed, Richard J&lt;/author&gt;&lt;/authors&gt;&lt;/contributors&gt;&lt;titles&gt;&lt;title&gt;North American combustion handbook&lt;/title&gt;&lt;/titles&gt;&lt;dates&gt;&lt;year&gt;2014&lt;/year&gt;&lt;/dates&gt;&lt;publisher&gt;North American Mfg. Co.&lt;/publisher&gt;&lt;isbn&gt;0960159622&lt;/isbn&gt;&lt;urls&gt;&lt;/urls&gt;&lt;/record&gt;&lt;/Cite&gt;&lt;/EndNote&gt;</w:instrText>
      </w:r>
      <w:r w:rsidR="009002AF" w:rsidRPr="00ED6412">
        <w:rPr>
          <w:lang w:eastAsia="en-US"/>
        </w:rPr>
        <w:fldChar w:fldCharType="separate"/>
      </w:r>
      <w:r w:rsidR="000201C4">
        <w:rPr>
          <w:noProof/>
          <w:lang w:eastAsia="en-US"/>
        </w:rPr>
        <w:t>[</w:t>
      </w:r>
      <w:hyperlink w:anchor="_ENREF_241" w:tooltip="Reed, 2014 #402" w:history="1">
        <w:r w:rsidR="00213BF8">
          <w:rPr>
            <w:noProof/>
            <w:lang w:eastAsia="en-US"/>
          </w:rPr>
          <w:t>241</w:t>
        </w:r>
      </w:hyperlink>
      <w:r w:rsidR="000201C4">
        <w:rPr>
          <w:noProof/>
          <w:lang w:eastAsia="en-US"/>
        </w:rPr>
        <w:t>]</w:t>
      </w:r>
      <w:r w:rsidR="009002AF" w:rsidRPr="00ED6412">
        <w:rPr>
          <w:lang w:eastAsia="en-US"/>
        </w:rPr>
        <w:fldChar w:fldCharType="end"/>
      </w:r>
      <w:r w:rsidR="00984A8C" w:rsidRPr="00ED6412">
        <w:rPr>
          <w:lang w:eastAsia="en-US"/>
        </w:rPr>
        <w:t>. A</w:t>
      </w:r>
      <w:r w:rsidR="00984A8C" w:rsidRPr="00ED6412">
        <w:t xml:space="preserve">lso </w:t>
      </w:r>
      <w:r w:rsidR="00E94A21" w:rsidRPr="00ED6412">
        <w:t xml:space="preserve">all </w:t>
      </w:r>
      <w:r w:rsidR="00984A8C" w:rsidRPr="00ED6412">
        <w:t>the</w:t>
      </w:r>
      <w:r w:rsidR="00E94A21" w:rsidRPr="00ED6412">
        <w:t xml:space="preserve"> sulphur atom</w:t>
      </w:r>
      <w:r w:rsidR="007671DA" w:rsidRPr="00ED6412">
        <w:t>s convert</w:t>
      </w:r>
      <w:r w:rsidR="00E94A21" w:rsidRPr="00ED6412">
        <w:t xml:space="preserve"> to </w:t>
      </w:r>
      <w:r w:rsidR="00E94A21" w:rsidRPr="00ED6412">
        <w:rPr>
          <w:lang w:eastAsia="en-US"/>
        </w:rPr>
        <w:t>SO</w:t>
      </w:r>
      <w:r w:rsidR="00E94A21" w:rsidRPr="00ED6412">
        <w:rPr>
          <w:vertAlign w:val="subscript"/>
          <w:lang w:eastAsia="en-US"/>
        </w:rPr>
        <w:t>2</w:t>
      </w:r>
      <w:r w:rsidR="00984A8C" w:rsidRPr="00ED6412">
        <w:t xml:space="preserve"> </w:t>
      </w:r>
      <w:r w:rsidR="00E94A21" w:rsidRPr="00ED6412">
        <w:t xml:space="preserve">molecule </w:t>
      </w:r>
      <w:r w:rsidR="009002AF" w:rsidRPr="00ED6412">
        <w:fldChar w:fldCharType="begin"/>
      </w:r>
      <w:r w:rsidR="000201C4">
        <w:instrText xml:space="preserve"> ADDIN EN.CITE &lt;EndNote&gt;&lt;Cite&gt;&lt;Author&gt;EPA&lt;/Author&gt;&lt;Year&gt;1995&lt;/Year&gt;&lt;RecNum&gt;403&lt;/RecNum&gt;&lt;DisplayText&gt;[242]&lt;/DisplayText&gt;&lt;record&gt;&lt;rec-number&gt;403&lt;/rec-number&gt;&lt;foreign-keys&gt;&lt;key app="EN" db-id="wat2z5xv39zx9lefev2vrzeifd9dzfzsx50x" timestamp="0"&gt;403&lt;/key&gt;&lt;/foreign-keys&gt;&lt;ref-type name="Journal Article"&gt;17&lt;/ref-type&gt;&lt;contributors&gt;&lt;authors&gt;&lt;author&gt;EPA&lt;/author&gt;&lt;/authors&gt;&lt;/contributors&gt;&lt;titles&gt;&lt;title&gt;Emissions Factors &amp;amp; AP 42&lt;/title&gt;&lt;/titles&gt;&lt;dates&gt;&lt;year&gt;1995 &lt;/year&gt;&lt;/dates&gt;&lt;urls&gt;&lt;related-urls&gt;&lt;url&gt;https://www3.epa.gov/ttnchie1/ap42/ch01/final/c01s01.pdf&lt;/url&gt;&lt;/related-urls&gt;&lt;/urls&gt;&lt;/record&gt;&lt;/Cite&gt;&lt;/EndNote&gt;</w:instrText>
      </w:r>
      <w:r w:rsidR="009002AF" w:rsidRPr="00ED6412">
        <w:fldChar w:fldCharType="separate"/>
      </w:r>
      <w:r w:rsidR="000201C4">
        <w:rPr>
          <w:noProof/>
        </w:rPr>
        <w:t>[</w:t>
      </w:r>
      <w:hyperlink w:anchor="_ENREF_242" w:tooltip="EPA, 1995  #403" w:history="1">
        <w:r w:rsidR="00213BF8">
          <w:rPr>
            <w:noProof/>
          </w:rPr>
          <w:t>242</w:t>
        </w:r>
      </w:hyperlink>
      <w:r w:rsidR="000201C4">
        <w:rPr>
          <w:noProof/>
        </w:rPr>
        <w:t>]</w:t>
      </w:r>
      <w:r w:rsidR="009002AF" w:rsidRPr="00ED6412">
        <w:fldChar w:fldCharType="end"/>
      </w:r>
      <w:r w:rsidR="00E94A21" w:rsidRPr="00ED6412">
        <w:t>.</w:t>
      </w:r>
    </w:p>
    <w:p w14:paraId="3943B7AD" w14:textId="3CB0BEAE" w:rsidR="00E32582" w:rsidRPr="00ED6412" w:rsidRDefault="00E32582" w:rsidP="00EB69E9">
      <w:pPr>
        <w:pStyle w:val="Caption"/>
        <w:keepNext/>
        <w:jc w:val="both"/>
      </w:pPr>
      <w:bookmarkStart w:id="388" w:name="_Ref499382426"/>
      <w:bookmarkStart w:id="389" w:name="_Toc523347944"/>
      <w:r w:rsidRPr="00ED6412">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6</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6</w:t>
      </w:r>
      <w:r w:rsidR="001041A1">
        <w:rPr>
          <w:noProof/>
        </w:rPr>
        <w:fldChar w:fldCharType="end"/>
      </w:r>
      <w:bookmarkEnd w:id="388"/>
      <w:r w:rsidR="00414CFE" w:rsidRPr="00ED6412">
        <w:t xml:space="preserve"> The </w:t>
      </w:r>
      <w:r w:rsidR="00EB69E9" w:rsidRPr="00ED6412">
        <w:t xml:space="preserve">ultimate analysis </w:t>
      </w:r>
      <w:r w:rsidR="00E15345" w:rsidRPr="00ED6412">
        <w:t xml:space="preserve">and removal efficiency </w:t>
      </w:r>
      <w:r w:rsidR="00414CFE" w:rsidRPr="00ED6412">
        <w:t xml:space="preserve">of </w:t>
      </w:r>
      <w:r w:rsidR="00B77208" w:rsidRPr="00ED6412">
        <w:t xml:space="preserve">the </w:t>
      </w:r>
      <w:r w:rsidR="00414CFE" w:rsidRPr="00ED6412">
        <w:t>typical Shenhua coal AR</w:t>
      </w:r>
      <w:r w:rsidR="00EB69E9" w:rsidRPr="00ED6412">
        <w:t xml:space="preserve"> </w:t>
      </w:r>
      <w:r w:rsidR="00270FC1" w:rsidRPr="00ED6412">
        <w:fldChar w:fldCharType="begin"/>
      </w:r>
      <w:r w:rsidR="000201C4">
        <w:instrText xml:space="preserve"> ADDIN EN.CITE &lt;EndNote&gt;&lt;Cite ExcludeYear="1"&gt;&lt;Author&gt;LLC&lt;/Author&gt;&lt;RecNum&gt;375&lt;/RecNum&gt;&lt;DisplayText&gt;[234]&lt;/DisplayText&gt;&lt;record&gt;&lt;rec-number&gt;375&lt;/rec-number&gt;&lt;foreign-keys&gt;&lt;key app="EN" db-id="wat2z5xv39zx9lefev2vrzeifd9dzfzsx50x" timestamp="0"&gt;375&lt;/key&gt;&lt;/foreign-keys&gt;&lt;ref-type name="Journal Article"&gt;17&lt;/ref-type&gt;&lt;contributors&gt;&lt;authors&gt;&lt;author&gt;Tianjin Huaneng Yangliuqing Co-generation LLC&lt;/author&gt;&lt;/authors&gt;&lt;/contributors&gt;&lt;titles&gt;&lt;title&gt;Data sheet of Shenhua charcoal &lt;/title&gt;&lt;/titles&gt;&lt;dates&gt;&lt;/dates&gt;&lt;urls&gt;&lt;/urls&gt;&lt;/record&gt;&lt;/Cite&gt;&lt;/EndNote&gt;</w:instrText>
      </w:r>
      <w:r w:rsidR="00270FC1" w:rsidRPr="00ED6412">
        <w:fldChar w:fldCharType="separate"/>
      </w:r>
      <w:r w:rsidR="000201C4">
        <w:rPr>
          <w:noProof/>
        </w:rPr>
        <w:t>[</w:t>
      </w:r>
      <w:hyperlink w:anchor="_ENREF_234" w:tooltip="LLC,  #375" w:history="1">
        <w:r w:rsidR="00213BF8">
          <w:rPr>
            <w:noProof/>
          </w:rPr>
          <w:t>234</w:t>
        </w:r>
      </w:hyperlink>
      <w:r w:rsidR="000201C4">
        <w:rPr>
          <w:noProof/>
        </w:rPr>
        <w:t>]</w:t>
      </w:r>
      <w:r w:rsidR="00270FC1" w:rsidRPr="00ED6412">
        <w:fldChar w:fldCharType="end"/>
      </w:r>
      <w:r w:rsidR="00B24406" w:rsidRPr="00ED6412">
        <w:t>.</w:t>
      </w:r>
      <w:bookmarkEnd w:id="389"/>
    </w:p>
    <w:tbl>
      <w:tblPr>
        <w:tblStyle w:val="PlainTable2"/>
        <w:tblW w:w="4967" w:type="pct"/>
        <w:tblLayout w:type="fixed"/>
        <w:tblLook w:val="04A0" w:firstRow="1" w:lastRow="0" w:firstColumn="1" w:lastColumn="0" w:noHBand="0" w:noVBand="1"/>
      </w:tblPr>
      <w:tblGrid>
        <w:gridCol w:w="1419"/>
        <w:gridCol w:w="3687"/>
        <w:gridCol w:w="2778"/>
      </w:tblGrid>
      <w:tr w:rsidR="00A53152" w:rsidRPr="00ED6412" w14:paraId="695E514F" w14:textId="164669AB" w:rsidTr="0047125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pct"/>
            <w:noWrap/>
          </w:tcPr>
          <w:p w14:paraId="75EA4C8C" w14:textId="62E8550C" w:rsidR="00394384" w:rsidRPr="00ED6412" w:rsidRDefault="00394384" w:rsidP="00B75143">
            <w:pPr>
              <w:spacing w:line="360" w:lineRule="auto"/>
              <w:jc w:val="center"/>
              <w:rPr>
                <w:lang w:eastAsia="en-US"/>
              </w:rPr>
            </w:pPr>
            <w:r w:rsidRPr="00ED6412">
              <w:rPr>
                <w:lang w:eastAsia="en-US"/>
              </w:rPr>
              <w:t>Element</w:t>
            </w:r>
          </w:p>
        </w:tc>
        <w:tc>
          <w:tcPr>
            <w:tcW w:w="2338" w:type="pct"/>
            <w:noWrap/>
          </w:tcPr>
          <w:p w14:paraId="38879BDC" w14:textId="61356115" w:rsidR="00394384" w:rsidRPr="00ED6412" w:rsidRDefault="00394384" w:rsidP="00B75143">
            <w:pPr>
              <w:spacing w:line="360" w:lineRule="auto"/>
              <w:jc w:val="center"/>
              <w:cnfStyle w:val="100000000000" w:firstRow="1" w:lastRow="0" w:firstColumn="0" w:lastColumn="0" w:oddVBand="0" w:evenVBand="0" w:oddHBand="0" w:evenHBand="0" w:firstRowFirstColumn="0" w:firstRowLastColumn="0" w:lastRowFirstColumn="0" w:lastRowLastColumn="0"/>
              <w:rPr>
                <w:lang w:eastAsia="en-US"/>
              </w:rPr>
            </w:pPr>
            <w:r w:rsidRPr="00ED6412">
              <w:rPr>
                <w:lang w:eastAsia="en-US"/>
              </w:rPr>
              <w:t>Ultimate analysis in charcoal (%)</w:t>
            </w:r>
          </w:p>
        </w:tc>
        <w:tc>
          <w:tcPr>
            <w:tcW w:w="1762" w:type="pct"/>
          </w:tcPr>
          <w:p w14:paraId="265077ED" w14:textId="7EA55CAC" w:rsidR="00394384" w:rsidRPr="00ED6412" w:rsidRDefault="00394384" w:rsidP="00B75143">
            <w:pPr>
              <w:spacing w:line="360" w:lineRule="auto"/>
              <w:jc w:val="center"/>
              <w:cnfStyle w:val="100000000000" w:firstRow="1" w:lastRow="0" w:firstColumn="0" w:lastColumn="0" w:oddVBand="0" w:evenVBand="0" w:oddHBand="0" w:evenHBand="0" w:firstRowFirstColumn="0" w:firstRowLastColumn="0" w:lastRowFirstColumn="0" w:lastRowLastColumn="0"/>
              <w:rPr>
                <w:lang w:eastAsia="en-US"/>
              </w:rPr>
            </w:pPr>
            <w:r w:rsidRPr="00ED6412">
              <w:rPr>
                <w:lang w:eastAsia="en-US"/>
              </w:rPr>
              <w:t>Removal efficiency (%)</w:t>
            </w:r>
          </w:p>
        </w:tc>
      </w:tr>
      <w:tr w:rsidR="00A53152" w:rsidRPr="00ED6412" w14:paraId="24B4159A" w14:textId="7815786A" w:rsidTr="0047125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pct"/>
            <w:noWrap/>
            <w:hideMark/>
          </w:tcPr>
          <w:p w14:paraId="626225C7" w14:textId="2EC5CDAF" w:rsidR="00394384" w:rsidRPr="00ED6412" w:rsidRDefault="00394384" w:rsidP="00B75143">
            <w:pPr>
              <w:spacing w:line="360" w:lineRule="auto"/>
              <w:jc w:val="center"/>
              <w:rPr>
                <w:lang w:eastAsia="en-US"/>
              </w:rPr>
            </w:pPr>
            <w:r w:rsidRPr="00ED6412">
              <w:rPr>
                <w:lang w:eastAsia="en-US"/>
              </w:rPr>
              <w:t>C</w:t>
            </w:r>
          </w:p>
        </w:tc>
        <w:tc>
          <w:tcPr>
            <w:tcW w:w="2338" w:type="pct"/>
            <w:noWrap/>
            <w:hideMark/>
          </w:tcPr>
          <w:p w14:paraId="6A503A94" w14:textId="77777777" w:rsidR="00394384" w:rsidRPr="00ED6412" w:rsidRDefault="00394384" w:rsidP="00B75143">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ED6412">
              <w:rPr>
                <w:lang w:eastAsia="en-US"/>
              </w:rPr>
              <w:t>64.90</w:t>
            </w:r>
          </w:p>
        </w:tc>
        <w:tc>
          <w:tcPr>
            <w:tcW w:w="1762" w:type="pct"/>
          </w:tcPr>
          <w:p w14:paraId="6AB978FC" w14:textId="1B774588" w:rsidR="00394384" w:rsidRPr="00ED6412" w:rsidRDefault="00394384" w:rsidP="00B75143">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ED6412">
              <w:rPr>
                <w:lang w:eastAsia="en-US"/>
              </w:rPr>
              <w:t>0</w:t>
            </w:r>
          </w:p>
        </w:tc>
      </w:tr>
      <w:tr w:rsidR="00A53152" w:rsidRPr="00ED6412" w14:paraId="52D67D44" w14:textId="68634CC3" w:rsidTr="0047125D">
        <w:trPr>
          <w:trHeight w:val="300"/>
        </w:trPr>
        <w:tc>
          <w:tcPr>
            <w:cnfStyle w:val="001000000000" w:firstRow="0" w:lastRow="0" w:firstColumn="1" w:lastColumn="0" w:oddVBand="0" w:evenVBand="0" w:oddHBand="0" w:evenHBand="0" w:firstRowFirstColumn="0" w:firstRowLastColumn="0" w:lastRowFirstColumn="0" w:lastRowLastColumn="0"/>
            <w:tcW w:w="900" w:type="pct"/>
            <w:noWrap/>
          </w:tcPr>
          <w:p w14:paraId="2BAD7CF4" w14:textId="3BFD7858" w:rsidR="00394384" w:rsidRPr="00ED6412" w:rsidRDefault="00394384" w:rsidP="00B75143">
            <w:pPr>
              <w:spacing w:line="360" w:lineRule="auto"/>
              <w:jc w:val="center"/>
              <w:rPr>
                <w:lang w:eastAsia="en-US"/>
              </w:rPr>
            </w:pPr>
            <w:r w:rsidRPr="00ED6412">
              <w:rPr>
                <w:lang w:eastAsia="en-US"/>
              </w:rPr>
              <w:t>S</w:t>
            </w:r>
          </w:p>
        </w:tc>
        <w:tc>
          <w:tcPr>
            <w:tcW w:w="2338" w:type="pct"/>
            <w:noWrap/>
          </w:tcPr>
          <w:p w14:paraId="399F6579" w14:textId="122B3B45" w:rsidR="00394384" w:rsidRPr="00ED6412" w:rsidRDefault="00394384" w:rsidP="00B7514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ED6412">
              <w:rPr>
                <w:lang w:eastAsia="en-US"/>
              </w:rPr>
              <w:t>0.40</w:t>
            </w:r>
          </w:p>
        </w:tc>
        <w:tc>
          <w:tcPr>
            <w:tcW w:w="1762" w:type="pct"/>
          </w:tcPr>
          <w:p w14:paraId="4484C049" w14:textId="3EDE2785" w:rsidR="00394384" w:rsidRPr="00ED6412" w:rsidRDefault="00394384" w:rsidP="00B7514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ED6412">
              <w:rPr>
                <w:lang w:eastAsia="en-US"/>
              </w:rPr>
              <w:t>98</w:t>
            </w:r>
          </w:p>
        </w:tc>
      </w:tr>
      <w:tr w:rsidR="00A53152" w:rsidRPr="00ED6412" w14:paraId="4B2A2732" w14:textId="33D19C7E" w:rsidTr="0047125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pct"/>
            <w:noWrap/>
          </w:tcPr>
          <w:p w14:paraId="099085FA" w14:textId="20DB367A" w:rsidR="00394384" w:rsidRPr="00ED6412" w:rsidRDefault="00394384" w:rsidP="00B75143">
            <w:pPr>
              <w:spacing w:line="360" w:lineRule="auto"/>
              <w:jc w:val="center"/>
              <w:rPr>
                <w:lang w:eastAsia="en-US"/>
              </w:rPr>
            </w:pPr>
            <w:r w:rsidRPr="00ED6412">
              <w:rPr>
                <w:lang w:eastAsia="en-US"/>
              </w:rPr>
              <w:t>N</w:t>
            </w:r>
          </w:p>
        </w:tc>
        <w:tc>
          <w:tcPr>
            <w:tcW w:w="2338" w:type="pct"/>
            <w:noWrap/>
          </w:tcPr>
          <w:p w14:paraId="08708D5C" w14:textId="3D18E99C" w:rsidR="00394384" w:rsidRPr="00ED6412" w:rsidRDefault="00394384" w:rsidP="00B75143">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ED6412">
              <w:rPr>
                <w:lang w:eastAsia="en-US"/>
              </w:rPr>
              <w:t>0.75</w:t>
            </w:r>
          </w:p>
        </w:tc>
        <w:tc>
          <w:tcPr>
            <w:tcW w:w="1762" w:type="pct"/>
          </w:tcPr>
          <w:p w14:paraId="0B6D5DCD" w14:textId="2AEE44B5" w:rsidR="00394384" w:rsidRPr="00ED6412" w:rsidRDefault="00394384" w:rsidP="00B75143">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ED6412">
              <w:rPr>
                <w:lang w:eastAsia="en-US"/>
              </w:rPr>
              <w:t>30</w:t>
            </w:r>
          </w:p>
        </w:tc>
      </w:tr>
      <w:tr w:rsidR="00A53152" w:rsidRPr="00ED6412" w14:paraId="6001B7E4" w14:textId="7DB434A5" w:rsidTr="0047125D">
        <w:trPr>
          <w:trHeight w:val="300"/>
        </w:trPr>
        <w:tc>
          <w:tcPr>
            <w:cnfStyle w:val="001000000000" w:firstRow="0" w:lastRow="0" w:firstColumn="1" w:lastColumn="0" w:oddVBand="0" w:evenVBand="0" w:oddHBand="0" w:evenHBand="0" w:firstRowFirstColumn="0" w:firstRowLastColumn="0" w:lastRowFirstColumn="0" w:lastRowLastColumn="0"/>
            <w:tcW w:w="900" w:type="pct"/>
            <w:noWrap/>
          </w:tcPr>
          <w:p w14:paraId="2B2E84F4" w14:textId="57B3A452" w:rsidR="00394384" w:rsidRPr="00ED6412" w:rsidRDefault="00394384" w:rsidP="00B75143">
            <w:pPr>
              <w:spacing w:line="360" w:lineRule="auto"/>
              <w:jc w:val="center"/>
              <w:rPr>
                <w:lang w:eastAsia="en-US"/>
              </w:rPr>
            </w:pPr>
            <w:r w:rsidRPr="00ED6412">
              <w:rPr>
                <w:lang w:eastAsia="en-US"/>
              </w:rPr>
              <w:t>H</w:t>
            </w:r>
          </w:p>
        </w:tc>
        <w:tc>
          <w:tcPr>
            <w:tcW w:w="2338" w:type="pct"/>
            <w:noWrap/>
          </w:tcPr>
          <w:p w14:paraId="32AF4BAC" w14:textId="755755C4" w:rsidR="00394384" w:rsidRPr="00ED6412" w:rsidRDefault="00394384" w:rsidP="00B7514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ED6412">
              <w:rPr>
                <w:lang w:eastAsia="en-US"/>
              </w:rPr>
              <w:t>3.55</w:t>
            </w:r>
          </w:p>
        </w:tc>
        <w:tc>
          <w:tcPr>
            <w:tcW w:w="1762" w:type="pct"/>
          </w:tcPr>
          <w:p w14:paraId="0554A078" w14:textId="2B2F0DB8" w:rsidR="00394384" w:rsidRPr="00ED6412" w:rsidRDefault="008A0D44" w:rsidP="00B7514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ED6412">
              <w:rPr>
                <w:lang w:eastAsia="en-US"/>
              </w:rPr>
              <w:t>n/a</w:t>
            </w:r>
          </w:p>
        </w:tc>
      </w:tr>
      <w:tr w:rsidR="00A53152" w:rsidRPr="00ED6412" w14:paraId="3333C51D" w14:textId="1A9CDF42" w:rsidTr="0047125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pct"/>
            <w:noWrap/>
          </w:tcPr>
          <w:p w14:paraId="3A94A159" w14:textId="40A003F5" w:rsidR="00394384" w:rsidRPr="00ED6412" w:rsidRDefault="00394384" w:rsidP="00B75143">
            <w:pPr>
              <w:spacing w:line="360" w:lineRule="auto"/>
              <w:jc w:val="center"/>
              <w:rPr>
                <w:lang w:eastAsia="en-US"/>
              </w:rPr>
            </w:pPr>
            <w:r w:rsidRPr="00ED6412">
              <w:rPr>
                <w:lang w:eastAsia="en-US"/>
              </w:rPr>
              <w:t>O</w:t>
            </w:r>
          </w:p>
        </w:tc>
        <w:tc>
          <w:tcPr>
            <w:tcW w:w="2338" w:type="pct"/>
            <w:noWrap/>
          </w:tcPr>
          <w:p w14:paraId="72FEB915" w14:textId="38EAA952" w:rsidR="00394384" w:rsidRPr="00ED6412" w:rsidRDefault="00394384" w:rsidP="00B75143">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ED6412">
              <w:rPr>
                <w:lang w:eastAsia="en-US"/>
              </w:rPr>
              <w:t>8.99</w:t>
            </w:r>
          </w:p>
        </w:tc>
        <w:tc>
          <w:tcPr>
            <w:tcW w:w="1762" w:type="pct"/>
          </w:tcPr>
          <w:p w14:paraId="0F2D9B48" w14:textId="287FA83A" w:rsidR="00394384" w:rsidRPr="00ED6412" w:rsidRDefault="008A0D44" w:rsidP="00B75143">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ED6412">
              <w:rPr>
                <w:lang w:eastAsia="en-US"/>
              </w:rPr>
              <w:t>n/a</w:t>
            </w:r>
          </w:p>
        </w:tc>
      </w:tr>
      <w:tr w:rsidR="00A53152" w:rsidRPr="00ED6412" w14:paraId="51F540A1" w14:textId="63AAC463" w:rsidTr="0047125D">
        <w:trPr>
          <w:trHeight w:val="300"/>
        </w:trPr>
        <w:tc>
          <w:tcPr>
            <w:cnfStyle w:val="001000000000" w:firstRow="0" w:lastRow="0" w:firstColumn="1" w:lastColumn="0" w:oddVBand="0" w:evenVBand="0" w:oddHBand="0" w:evenHBand="0" w:firstRowFirstColumn="0" w:firstRowLastColumn="0" w:lastRowFirstColumn="0" w:lastRowLastColumn="0"/>
            <w:tcW w:w="900" w:type="pct"/>
            <w:noWrap/>
          </w:tcPr>
          <w:p w14:paraId="4F6033F7" w14:textId="56CD7DC2" w:rsidR="00394384" w:rsidRPr="00ED6412" w:rsidRDefault="00394384" w:rsidP="00B75143">
            <w:pPr>
              <w:spacing w:line="360" w:lineRule="auto"/>
              <w:jc w:val="center"/>
              <w:rPr>
                <w:lang w:eastAsia="en-US"/>
              </w:rPr>
            </w:pPr>
            <w:r w:rsidRPr="00ED6412">
              <w:rPr>
                <w:lang w:eastAsia="en-US"/>
              </w:rPr>
              <w:t>H</w:t>
            </w:r>
            <w:r w:rsidRPr="00ED6412">
              <w:rPr>
                <w:vertAlign w:val="subscript"/>
                <w:lang w:eastAsia="en-US"/>
              </w:rPr>
              <w:t>2</w:t>
            </w:r>
            <w:r w:rsidRPr="00ED6412">
              <w:rPr>
                <w:lang w:eastAsia="en-US"/>
              </w:rPr>
              <w:t>O</w:t>
            </w:r>
          </w:p>
        </w:tc>
        <w:tc>
          <w:tcPr>
            <w:tcW w:w="2338" w:type="pct"/>
            <w:noWrap/>
          </w:tcPr>
          <w:p w14:paraId="38B67C79" w14:textId="5C8663A9" w:rsidR="00394384" w:rsidRPr="00ED6412" w:rsidRDefault="00394384" w:rsidP="00B7514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ED6412">
              <w:rPr>
                <w:lang w:eastAsia="en-US"/>
              </w:rPr>
              <w:t>8.45</w:t>
            </w:r>
          </w:p>
        </w:tc>
        <w:tc>
          <w:tcPr>
            <w:tcW w:w="1762" w:type="pct"/>
          </w:tcPr>
          <w:p w14:paraId="293D02C0" w14:textId="7B82B825" w:rsidR="00394384" w:rsidRPr="00ED6412" w:rsidRDefault="008A0D44" w:rsidP="00B7514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ED6412">
              <w:rPr>
                <w:lang w:eastAsia="en-US"/>
              </w:rPr>
              <w:t>n/a</w:t>
            </w:r>
          </w:p>
        </w:tc>
      </w:tr>
      <w:tr w:rsidR="00A53152" w:rsidRPr="00ED6412" w14:paraId="1A5C7FA4" w14:textId="249F5219" w:rsidTr="0047125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pct"/>
            <w:noWrap/>
          </w:tcPr>
          <w:p w14:paraId="48D75B6A" w14:textId="19E0C391" w:rsidR="00394384" w:rsidRPr="00ED6412" w:rsidRDefault="00394384" w:rsidP="00B75143">
            <w:pPr>
              <w:spacing w:line="360" w:lineRule="auto"/>
              <w:jc w:val="center"/>
              <w:rPr>
                <w:lang w:eastAsia="en-US"/>
              </w:rPr>
            </w:pPr>
            <w:r w:rsidRPr="00ED6412">
              <w:rPr>
                <w:lang w:eastAsia="en-US"/>
              </w:rPr>
              <w:t>Ash</w:t>
            </w:r>
          </w:p>
        </w:tc>
        <w:tc>
          <w:tcPr>
            <w:tcW w:w="2338" w:type="pct"/>
            <w:noWrap/>
          </w:tcPr>
          <w:p w14:paraId="08DADDEF" w14:textId="1D036AFB" w:rsidR="00394384" w:rsidRPr="00ED6412" w:rsidRDefault="00394384" w:rsidP="00B75143">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ED6412">
              <w:rPr>
                <w:lang w:eastAsia="en-US"/>
              </w:rPr>
              <w:t>12.96</w:t>
            </w:r>
          </w:p>
        </w:tc>
        <w:tc>
          <w:tcPr>
            <w:tcW w:w="1762" w:type="pct"/>
          </w:tcPr>
          <w:p w14:paraId="0F1D5477" w14:textId="269FF664" w:rsidR="00394384" w:rsidRPr="00ED6412" w:rsidRDefault="008A0D44" w:rsidP="00B75143">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ED6412">
              <w:rPr>
                <w:lang w:eastAsia="en-US"/>
              </w:rPr>
              <w:t>n/a</w:t>
            </w:r>
          </w:p>
        </w:tc>
      </w:tr>
      <w:tr w:rsidR="00A53152" w:rsidRPr="00ED6412" w14:paraId="7F9637C4" w14:textId="733E025D" w:rsidTr="0047125D">
        <w:trPr>
          <w:trHeight w:val="300"/>
        </w:trPr>
        <w:tc>
          <w:tcPr>
            <w:cnfStyle w:val="001000000000" w:firstRow="0" w:lastRow="0" w:firstColumn="1" w:lastColumn="0" w:oddVBand="0" w:evenVBand="0" w:oddHBand="0" w:evenHBand="0" w:firstRowFirstColumn="0" w:firstRowLastColumn="0" w:lastRowFirstColumn="0" w:lastRowLastColumn="0"/>
            <w:tcW w:w="900" w:type="pct"/>
            <w:noWrap/>
          </w:tcPr>
          <w:p w14:paraId="6DA711DA" w14:textId="44FBF664" w:rsidR="00394384" w:rsidRPr="00ED6412" w:rsidRDefault="00394384" w:rsidP="00B75143">
            <w:pPr>
              <w:spacing w:line="360" w:lineRule="auto"/>
              <w:jc w:val="center"/>
              <w:rPr>
                <w:lang w:eastAsia="en-US"/>
              </w:rPr>
            </w:pPr>
            <w:r w:rsidRPr="00ED6412">
              <w:rPr>
                <w:lang w:eastAsia="en-US"/>
              </w:rPr>
              <w:t>Total</w:t>
            </w:r>
          </w:p>
        </w:tc>
        <w:tc>
          <w:tcPr>
            <w:tcW w:w="2338" w:type="pct"/>
            <w:noWrap/>
          </w:tcPr>
          <w:p w14:paraId="3D64DA7F" w14:textId="1B4F207B" w:rsidR="00394384" w:rsidRPr="00ED6412" w:rsidRDefault="00394384" w:rsidP="00B7514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ED6412">
              <w:rPr>
                <w:lang w:eastAsia="en-US"/>
              </w:rPr>
              <w:t>100</w:t>
            </w:r>
          </w:p>
        </w:tc>
        <w:tc>
          <w:tcPr>
            <w:tcW w:w="1762" w:type="pct"/>
          </w:tcPr>
          <w:p w14:paraId="2CED9F46" w14:textId="0C4F78DE" w:rsidR="00394384" w:rsidRPr="00ED6412" w:rsidRDefault="008A0D44" w:rsidP="00B7514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ED6412">
              <w:rPr>
                <w:lang w:eastAsia="en-US"/>
              </w:rPr>
              <w:t>n/a</w:t>
            </w:r>
          </w:p>
        </w:tc>
      </w:tr>
    </w:tbl>
    <w:p w14:paraId="3CF8891C" w14:textId="36B23FEF" w:rsidR="00E32582" w:rsidRPr="00ED6412" w:rsidRDefault="00E32582" w:rsidP="00E32582">
      <w:pPr>
        <w:rPr>
          <w:lang w:eastAsia="en-US"/>
        </w:rPr>
      </w:pPr>
    </w:p>
    <w:p w14:paraId="7F2BC51E" w14:textId="0E78EA75" w:rsidR="005672FF" w:rsidRPr="00ED6412" w:rsidRDefault="005672FF" w:rsidP="005672FF">
      <w:pPr>
        <w:rPr>
          <w:lang w:eastAsia="en-US"/>
        </w:rPr>
      </w:pPr>
      <w:bookmarkStart w:id="390" w:name="_Ref499385591"/>
      <w:r w:rsidRPr="00ED6412">
        <w:rPr>
          <w:lang w:eastAsia="en-US"/>
        </w:rPr>
        <w:t xml:space="preserve">It can be seen from </w:t>
      </w:r>
      <w:r w:rsidRPr="00ED6412">
        <w:rPr>
          <w:lang w:eastAsia="en-US"/>
        </w:rPr>
        <w:fldChar w:fldCharType="begin"/>
      </w:r>
      <w:r w:rsidRPr="00ED6412">
        <w:rPr>
          <w:lang w:eastAsia="en-US"/>
        </w:rPr>
        <w:instrText xml:space="preserve"> REF _Ref499382426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6</w:t>
      </w:r>
      <w:r w:rsidRPr="00ED6412">
        <w:rPr>
          <w:lang w:eastAsia="en-US"/>
        </w:rPr>
        <w:fldChar w:fldCharType="end"/>
      </w:r>
      <w:r w:rsidRPr="00ED6412">
        <w:rPr>
          <w:lang w:eastAsia="en-US"/>
        </w:rPr>
        <w:t xml:space="preserve"> that C, S and N are the elements in the sample that may produce pollution. </w:t>
      </w:r>
    </w:p>
    <w:p w14:paraId="1DC079AE" w14:textId="006583E7" w:rsidR="00F04C86" w:rsidRDefault="005672FF" w:rsidP="005672FF">
      <w:pPr>
        <w:rPr>
          <w:lang w:eastAsia="en-US"/>
        </w:rPr>
      </w:pPr>
      <w:r w:rsidRPr="00ED6412">
        <w:rPr>
          <w:lang w:eastAsia="en-US"/>
        </w:rPr>
        <w:t>In complete combustion, almost all the C and S are converted to CO</w:t>
      </w:r>
      <w:r w:rsidRPr="00ED6412">
        <w:rPr>
          <w:vertAlign w:val="subscript"/>
          <w:lang w:eastAsia="en-US"/>
        </w:rPr>
        <w:t>2</w:t>
      </w:r>
      <w:r w:rsidR="004D2FD9" w:rsidRPr="00ED6412">
        <w:rPr>
          <w:lang w:eastAsia="en-US"/>
        </w:rPr>
        <w:t xml:space="preserve"> </w:t>
      </w:r>
      <w:r w:rsidRPr="00ED6412">
        <w:rPr>
          <w:lang w:eastAsia="en-US"/>
        </w:rPr>
        <w:t>and SO</w:t>
      </w:r>
      <w:r w:rsidRPr="00ED6412">
        <w:rPr>
          <w:vertAlign w:val="subscript"/>
          <w:lang w:eastAsia="en-US"/>
        </w:rPr>
        <w:t>2</w:t>
      </w:r>
      <w:r w:rsidR="004D2FD9" w:rsidRPr="00ED6412">
        <w:rPr>
          <w:lang w:eastAsia="en-US"/>
        </w:rPr>
        <w:t xml:space="preserve">. </w:t>
      </w:r>
      <w:r w:rsidR="00526113" w:rsidRPr="00ED6412">
        <w:rPr>
          <w:lang w:eastAsia="en-US"/>
        </w:rPr>
        <w:t>The major emission of N is N</w:t>
      </w:r>
      <w:r w:rsidR="00526113" w:rsidRPr="00ED6412">
        <w:rPr>
          <w:vertAlign w:val="subscript"/>
          <w:lang w:eastAsia="en-US"/>
        </w:rPr>
        <w:t>2</w:t>
      </w:r>
      <w:r w:rsidR="00526113" w:rsidRPr="00ED6412">
        <w:rPr>
          <w:lang w:eastAsia="en-US"/>
        </w:rPr>
        <w:t xml:space="preserve"> and </w:t>
      </w:r>
      <w:r w:rsidR="004D2FD9" w:rsidRPr="00ED6412">
        <w:rPr>
          <w:lang w:eastAsia="en-US"/>
        </w:rPr>
        <w:t>NO</w:t>
      </w:r>
      <w:r w:rsidR="004D2FD9" w:rsidRPr="00ED6412">
        <w:rPr>
          <w:vertAlign w:val="subscript"/>
          <w:lang w:eastAsia="en-US"/>
        </w:rPr>
        <w:t>x</w:t>
      </w:r>
      <w:r w:rsidR="00526113" w:rsidRPr="00ED6412">
        <w:rPr>
          <w:lang w:eastAsia="en-US"/>
        </w:rPr>
        <w:t>, which</w:t>
      </w:r>
      <w:r w:rsidR="004D2FD9" w:rsidRPr="00ED6412">
        <w:rPr>
          <w:lang w:eastAsia="en-US"/>
        </w:rPr>
        <w:t xml:space="preserve"> </w:t>
      </w:r>
      <w:r w:rsidR="00526113" w:rsidRPr="00ED6412">
        <w:rPr>
          <w:lang w:eastAsia="en-US"/>
        </w:rPr>
        <w:t xml:space="preserve">consists </w:t>
      </w:r>
      <w:r w:rsidR="000944C0" w:rsidRPr="00ED6412">
        <w:rPr>
          <w:lang w:eastAsia="en-US"/>
        </w:rPr>
        <w:t>of</w:t>
      </w:r>
      <w:r w:rsidR="00526113" w:rsidRPr="00ED6412">
        <w:rPr>
          <w:lang w:eastAsia="en-US"/>
        </w:rPr>
        <w:t xml:space="preserve"> NO and NO</w:t>
      </w:r>
      <w:r w:rsidR="00526113" w:rsidRPr="00ED6412">
        <w:rPr>
          <w:vertAlign w:val="subscript"/>
          <w:lang w:eastAsia="en-US"/>
        </w:rPr>
        <w:t>2</w:t>
      </w:r>
      <w:r w:rsidR="00B40244" w:rsidRPr="00ED6412">
        <w:rPr>
          <w:vertAlign w:val="subscript"/>
          <w:lang w:eastAsia="en-US"/>
        </w:rPr>
        <w:t xml:space="preserve"> </w:t>
      </w:r>
      <w:r w:rsidR="004D2FD9" w:rsidRPr="00ED6412">
        <w:rPr>
          <w:lang w:eastAsia="en-US"/>
        </w:rPr>
        <w:t xml:space="preserve"> </w:t>
      </w:r>
      <w:r w:rsidR="00B40244" w:rsidRPr="00ED6412">
        <w:rPr>
          <w:lang w:eastAsia="en-US"/>
        </w:rPr>
        <w:t>and t</w:t>
      </w:r>
      <w:r w:rsidR="00526113" w:rsidRPr="00ED6412">
        <w:rPr>
          <w:lang w:eastAsia="en-US"/>
        </w:rPr>
        <w:t>he</w:t>
      </w:r>
      <w:r w:rsidR="004D2FD9" w:rsidRPr="00ED6412">
        <w:rPr>
          <w:lang w:eastAsia="en-US"/>
        </w:rPr>
        <w:t xml:space="preserve"> NO is </w:t>
      </w:r>
      <w:r w:rsidR="00526113" w:rsidRPr="00ED6412">
        <w:rPr>
          <w:lang w:eastAsia="en-US"/>
        </w:rPr>
        <w:t>over 90%</w:t>
      </w:r>
      <w:r w:rsidR="004D2FD9" w:rsidRPr="00ED6412">
        <w:rPr>
          <w:lang w:eastAsia="en-US"/>
        </w:rPr>
        <w:t xml:space="preserve"> </w:t>
      </w:r>
      <w:r w:rsidR="00526113" w:rsidRPr="00ED6412">
        <w:rPr>
          <w:lang w:eastAsia="en-US"/>
        </w:rPr>
        <w:t>in</w:t>
      </w:r>
      <w:r w:rsidR="004D2FD9" w:rsidRPr="00ED6412">
        <w:rPr>
          <w:lang w:eastAsia="en-US"/>
        </w:rPr>
        <w:t xml:space="preserve"> the NO</w:t>
      </w:r>
      <w:r w:rsidR="004D2FD9" w:rsidRPr="00ED6412">
        <w:rPr>
          <w:vertAlign w:val="subscript"/>
          <w:lang w:eastAsia="en-US"/>
        </w:rPr>
        <w:t>x</w:t>
      </w:r>
      <w:r w:rsidR="00526113" w:rsidRPr="00ED6412">
        <w:rPr>
          <w:lang w:eastAsia="en-US"/>
        </w:rPr>
        <w:t xml:space="preserve"> </w:t>
      </w:r>
      <w:r w:rsidR="00BD00B5" w:rsidRPr="00ED6412">
        <w:rPr>
          <w:lang w:eastAsia="en-US"/>
        </w:rPr>
        <w:fldChar w:fldCharType="begin"/>
      </w:r>
      <w:r w:rsidR="000201C4">
        <w:rPr>
          <w:lang w:eastAsia="en-US"/>
        </w:rPr>
        <w:instrText xml:space="preserve"> ADDIN EN.CITE &lt;EndNote&gt;&lt;Cite ExcludeYear="1"&gt;&lt;Author&gt;Technology&lt;/Author&gt;&lt;RecNum&gt;381&lt;/RecNum&gt;&lt;DisplayText&gt;[243]&lt;/DisplayText&gt;&lt;record&gt;&lt;rec-number&gt;381&lt;/rec-number&gt;&lt;foreign-keys&gt;&lt;key app="EN" db-id="wat2z5xv39zx9lefev2vrzeifd9dzfzsx50x" timestamp="0"&gt;381&lt;/key&gt;&lt;/foreign-keys&gt;&lt;ref-type name="Journal Article"&gt;17&lt;/ref-type&gt;&lt;contributors&gt;&lt;authors&gt;&lt;author&gt;&lt;style face="normal" font="default" size="100%"&gt;Wroc&lt;/style&gt;&lt;style face="normal" font="default" charset="238" size="100%"&gt;ław&lt;/style&gt;&lt;style face="normal" font="default" size="100%"&gt; &lt;/style&gt;&lt;style face="normal" font="default" charset="238" size="100%"&gt;University&lt;/style&gt;&lt;style face="normal" font="default" size="100%"&gt; &lt;/style&gt;&lt;style face="normal" font="default" charset="238" size="100%"&gt;of&lt;/style&gt;&lt;style face="normal" font="default" size="100%"&gt; &lt;/style&gt;&lt;style face="normal" font="default" charset="238" size="100%"&gt;Science&lt;/style&gt;&lt;style face="normal" font="default" size="100%"&gt; &lt;/style&gt;&lt;style face="normal" font="default" charset="238" size="100%"&gt;and&lt;/style&gt;&lt;style face="normal" font="default" size="100%"&gt; &lt;/style&gt;&lt;style face="normal" font="default" charset="238" size="100%"&gt;Technology&lt;/style&gt;&lt;/author&gt;&lt;/authors&gt;&lt;/contributors&gt;&lt;titles&gt;&lt;title&gt;Nitrogen oxides formation in combustion processes&lt;/title&gt;&lt;/titles&gt;&lt;dates&gt;&lt;/dates&gt;&lt;urls&gt;&lt;related-urls&gt;&lt;url&gt;http://fluid.wme.pwr.wroc.pl/~spalanie/dydaktyka/combustion_en/NOx/NOx_formation.pdf&lt;/url&gt;&lt;/related-urls&gt;&lt;/urls&gt;&lt;/record&gt;&lt;/Cite&gt;&lt;/EndNote&gt;</w:instrText>
      </w:r>
      <w:r w:rsidR="00BD00B5" w:rsidRPr="00ED6412">
        <w:rPr>
          <w:lang w:eastAsia="en-US"/>
        </w:rPr>
        <w:fldChar w:fldCharType="separate"/>
      </w:r>
      <w:r w:rsidR="000201C4">
        <w:rPr>
          <w:noProof/>
          <w:lang w:eastAsia="en-US"/>
        </w:rPr>
        <w:t>[</w:t>
      </w:r>
      <w:hyperlink w:anchor="_ENREF_243" w:tooltip="Technology,  #381" w:history="1">
        <w:r w:rsidR="00213BF8">
          <w:rPr>
            <w:noProof/>
            <w:lang w:eastAsia="en-US"/>
          </w:rPr>
          <w:t>243</w:t>
        </w:r>
      </w:hyperlink>
      <w:r w:rsidR="000201C4">
        <w:rPr>
          <w:noProof/>
          <w:lang w:eastAsia="en-US"/>
        </w:rPr>
        <w:t>]</w:t>
      </w:r>
      <w:r w:rsidR="00BD00B5" w:rsidRPr="00ED6412">
        <w:rPr>
          <w:lang w:eastAsia="en-US"/>
        </w:rPr>
        <w:fldChar w:fldCharType="end"/>
      </w:r>
      <w:r w:rsidR="00526113" w:rsidRPr="00ED6412">
        <w:rPr>
          <w:lang w:eastAsia="en-US"/>
        </w:rPr>
        <w:t>. However, it will</w:t>
      </w:r>
      <w:r w:rsidR="004D2FD9" w:rsidRPr="00ED6412">
        <w:rPr>
          <w:lang w:eastAsia="en-US"/>
        </w:rPr>
        <w:t xml:space="preserve"> convert to NO</w:t>
      </w:r>
      <w:r w:rsidR="004D2FD9" w:rsidRPr="00ED6412">
        <w:rPr>
          <w:vertAlign w:val="subscript"/>
          <w:lang w:eastAsia="en-US"/>
        </w:rPr>
        <w:t>2</w:t>
      </w:r>
      <w:r w:rsidR="004D2FD9" w:rsidRPr="00ED6412">
        <w:rPr>
          <w:lang w:eastAsia="en-US"/>
        </w:rPr>
        <w:t xml:space="preserve"> in </w:t>
      </w:r>
      <w:r w:rsidR="00B40244" w:rsidRPr="00ED6412">
        <w:rPr>
          <w:lang w:eastAsia="en-US"/>
        </w:rPr>
        <w:t xml:space="preserve">the </w:t>
      </w:r>
      <w:r w:rsidR="004D2FD9" w:rsidRPr="00ED6412">
        <w:rPr>
          <w:lang w:eastAsia="en-US"/>
        </w:rPr>
        <w:t>atmosphere</w:t>
      </w:r>
      <w:r w:rsidR="00526113" w:rsidRPr="00ED6412">
        <w:rPr>
          <w:lang w:eastAsia="en-US"/>
        </w:rPr>
        <w:t xml:space="preserve"> </w:t>
      </w:r>
      <w:r w:rsidR="00BD00B5" w:rsidRPr="00ED6412">
        <w:rPr>
          <w:lang w:eastAsia="en-US"/>
        </w:rPr>
        <w:lastRenderedPageBreak/>
        <w:fldChar w:fldCharType="begin"/>
      </w:r>
      <w:r w:rsidR="000201C4">
        <w:rPr>
          <w:lang w:eastAsia="en-US"/>
        </w:rPr>
        <w:instrText xml:space="preserve"> ADDIN EN.CITE &lt;EndNote&gt;&lt;Cite&gt;&lt;Author&gt;Zhou&lt;/Author&gt;&lt;Year&gt;2017&lt;/Year&gt;&lt;RecNum&gt;551&lt;/RecNum&gt;&lt;DisplayText&gt;[244]&lt;/DisplayText&gt;&lt;record&gt;&lt;rec-number&gt;551&lt;/rec-number&gt;&lt;foreign-keys&gt;&lt;key app="EN" db-id="wat2z5xv39zx9lefev2vrzeifd9dzfzsx50x" timestamp="0"&gt;551&lt;/key&gt;&lt;/foreign-keys&gt;&lt;ref-type name="Journal Article"&gt;17&lt;/ref-type&gt;&lt;contributors&gt;&lt;authors&gt;&lt;author&gt;Zhou, Hao&lt;/author&gt;&lt;author&gt;Huang, Yan&lt;/author&gt;&lt;author&gt;Mo, Guiyuan&lt;/author&gt;&lt;author&gt;Liao, Ziyu&lt;/author&gt;&lt;author&gt;Cen, Kefa&lt;/author&gt;&lt;/authors&gt;&lt;/contributors&gt;&lt;titles&gt;&lt;title&gt;Experimental investigations of the conversion of fuel-N, volatile-N and char-N to NOx and N2O during single coal particle fluidized bed combustion&lt;/title&gt;&lt;secondary-title&gt;Journal of the Energy Institute&lt;/secondary-title&gt;&lt;/titles&gt;&lt;pages&gt;62-72&lt;/pages&gt;&lt;volume&gt;90&lt;/volume&gt;&lt;number&gt;1&lt;/number&gt;&lt;keywords&gt;&lt;keyword&gt;NOx&lt;/keyword&gt;&lt;keyword&gt;NO&lt;/keyword&gt;&lt;keyword&gt;Fuel-N&lt;/keyword&gt;&lt;keyword&gt;Volatile-N&lt;/keyword&gt;&lt;keyword&gt;Char-N&lt;/keyword&gt;&lt;/keywords&gt;&lt;dates&gt;&lt;year&gt;2017&lt;/year&gt;&lt;pub-dates&gt;&lt;date&gt;2017/02/01/&lt;/date&gt;&lt;/pub-dates&gt;&lt;/dates&gt;&lt;isbn&gt;1743-9671&lt;/isbn&gt;&lt;urls&gt;&lt;related-urls&gt;&lt;url&gt;http://www.sciencedirect.com/science/article/pii/S1743967115300520&lt;/url&gt;&lt;/related-urls&gt;&lt;/urls&gt;&lt;electronic-resource-num&gt;https://doi.org/10.1016/j.joei.2015.10.006&lt;/electronic-resource-num&gt;&lt;/record&gt;&lt;/Cite&gt;&lt;/EndNote&gt;</w:instrText>
      </w:r>
      <w:r w:rsidR="00BD00B5" w:rsidRPr="00ED6412">
        <w:rPr>
          <w:lang w:eastAsia="en-US"/>
        </w:rPr>
        <w:fldChar w:fldCharType="separate"/>
      </w:r>
      <w:r w:rsidR="000201C4">
        <w:rPr>
          <w:noProof/>
          <w:lang w:eastAsia="en-US"/>
        </w:rPr>
        <w:t>[</w:t>
      </w:r>
      <w:hyperlink w:anchor="_ENREF_244" w:tooltip="Zhou, 2017 #551" w:history="1">
        <w:r w:rsidR="00213BF8">
          <w:rPr>
            <w:noProof/>
            <w:lang w:eastAsia="en-US"/>
          </w:rPr>
          <w:t>244</w:t>
        </w:r>
      </w:hyperlink>
      <w:r w:rsidR="000201C4">
        <w:rPr>
          <w:noProof/>
          <w:lang w:eastAsia="en-US"/>
        </w:rPr>
        <w:t>]</w:t>
      </w:r>
      <w:r w:rsidR="00BD00B5" w:rsidRPr="00ED6412">
        <w:rPr>
          <w:lang w:eastAsia="en-US"/>
        </w:rPr>
        <w:fldChar w:fldCharType="end"/>
      </w:r>
      <w:r w:rsidR="004D2FD9" w:rsidRPr="00ED6412">
        <w:rPr>
          <w:lang w:eastAsia="en-US"/>
        </w:rPr>
        <w:t xml:space="preserve">. </w:t>
      </w:r>
      <w:r w:rsidRPr="00ED6412">
        <w:rPr>
          <w:lang w:eastAsia="en-US"/>
        </w:rPr>
        <w:t>Therefore, CO</w:t>
      </w:r>
      <w:r w:rsidRPr="00ED6412">
        <w:rPr>
          <w:vertAlign w:val="subscript"/>
          <w:lang w:eastAsia="en-US"/>
        </w:rPr>
        <w:t>2</w:t>
      </w:r>
      <w:r w:rsidRPr="00ED6412">
        <w:rPr>
          <w:lang w:eastAsia="en-US"/>
        </w:rPr>
        <w:t>, SO</w:t>
      </w:r>
      <w:r w:rsidRPr="00ED6412">
        <w:rPr>
          <w:vertAlign w:val="subscript"/>
          <w:lang w:eastAsia="en-US"/>
        </w:rPr>
        <w:t>2</w:t>
      </w:r>
      <w:r w:rsidRPr="00ED6412">
        <w:rPr>
          <w:lang w:eastAsia="en-US"/>
        </w:rPr>
        <w:t xml:space="preserve"> and </w:t>
      </w:r>
      <w:r w:rsidR="00107501" w:rsidRPr="00ED6412">
        <w:rPr>
          <w:lang w:eastAsia="en-US"/>
        </w:rPr>
        <w:t>NO</w:t>
      </w:r>
      <w:r w:rsidR="00107501" w:rsidRPr="00ED6412">
        <w:rPr>
          <w:vertAlign w:val="subscript"/>
          <w:lang w:eastAsia="en-US"/>
        </w:rPr>
        <w:t>x</w:t>
      </w:r>
      <w:r w:rsidR="00107501" w:rsidRPr="00ED6412">
        <w:rPr>
          <w:lang w:eastAsia="en-US"/>
        </w:rPr>
        <w:t xml:space="preserve"> (measured as </w:t>
      </w:r>
      <w:r w:rsidRPr="00ED6412">
        <w:rPr>
          <w:lang w:eastAsia="en-US"/>
        </w:rPr>
        <w:t>NO</w:t>
      </w:r>
      <w:r w:rsidR="00526113" w:rsidRPr="00ED6412">
        <w:rPr>
          <w:vertAlign w:val="subscript"/>
          <w:lang w:eastAsia="en-US"/>
        </w:rPr>
        <w:t>2</w:t>
      </w:r>
      <w:r w:rsidR="00107501" w:rsidRPr="00ED6412">
        <w:rPr>
          <w:lang w:eastAsia="en-US"/>
        </w:rPr>
        <w:t>)</w:t>
      </w:r>
      <w:r w:rsidRPr="00ED6412">
        <w:rPr>
          <w:lang w:eastAsia="en-US"/>
        </w:rPr>
        <w:t xml:space="preserve"> are taken as the emissions in this model and assuming that N is </w:t>
      </w:r>
      <w:r w:rsidR="00107501" w:rsidRPr="00ED6412">
        <w:rPr>
          <w:lang w:eastAsia="en-US"/>
        </w:rPr>
        <w:t xml:space="preserve">about 60% </w:t>
      </w:r>
      <w:r w:rsidRPr="00ED6412">
        <w:rPr>
          <w:lang w:eastAsia="en-US"/>
        </w:rPr>
        <w:t>converted to</w:t>
      </w:r>
      <w:r w:rsidR="00107501" w:rsidRPr="00ED6412">
        <w:rPr>
          <w:lang w:eastAsia="en-US"/>
        </w:rPr>
        <w:t xml:space="preserve"> NO</w:t>
      </w:r>
      <w:r w:rsidR="00107501" w:rsidRPr="00ED6412">
        <w:rPr>
          <w:vertAlign w:val="subscript"/>
          <w:lang w:eastAsia="en-US"/>
        </w:rPr>
        <w:t>x</w:t>
      </w:r>
      <w:r w:rsidR="00107501" w:rsidRPr="00ED6412">
        <w:rPr>
          <w:lang w:eastAsia="en-US"/>
        </w:rPr>
        <w:t xml:space="preserve"> </w:t>
      </w:r>
      <w:r w:rsidR="001D75CC" w:rsidRPr="00ED6412">
        <w:rPr>
          <w:lang w:eastAsia="en-US"/>
        </w:rPr>
        <w:fldChar w:fldCharType="begin"/>
      </w:r>
      <w:r w:rsidR="000201C4">
        <w:rPr>
          <w:lang w:eastAsia="en-US"/>
        </w:rPr>
        <w:instrText xml:space="preserve"> ADDIN EN.CITE &lt;EndNote&gt;&lt;Cite&gt;&lt;Author&gt;Shaddix&lt;/Author&gt;&lt;Year&gt;2011&lt;/Year&gt;&lt;RecNum&gt;556&lt;/RecNum&gt;&lt;DisplayText&gt;[245]&lt;/DisplayText&gt;&lt;record&gt;&lt;rec-number&gt;556&lt;/rec-number&gt;&lt;foreign-keys&gt;&lt;key app="EN" db-id="wat2z5xv39zx9lefev2vrzeifd9dzfzsx50x" timestamp="0"&gt;556&lt;/key&gt;&lt;/foreign-keys&gt;&lt;ref-type name="Journal Article"&gt;17&lt;/ref-type&gt;&lt;contributors&gt;&lt;authors&gt;&lt;author&gt;Shaddix, Christopher R.&lt;/author&gt;&lt;author&gt;Molina, Alejandro&lt;/author&gt;&lt;/authors&gt;&lt;/contributors&gt;&lt;titles&gt;&lt;title&gt;Fundamental investigation of NOx formation during oxy-fuel combustion of pulverized coal&lt;/title&gt;&lt;secondary-title&gt;Proceedings of the Combustion Institute&lt;/secondary-title&gt;&lt;/titles&gt;&lt;pages&gt;1723-1730&lt;/pages&gt;&lt;volume&gt;33&lt;/volume&gt;&lt;number&gt;2&lt;/number&gt;&lt;keywords&gt;&lt;keyword&gt;Coal combustion&lt;/keyword&gt;&lt;keyword&gt;NO&lt;/keyword&gt;&lt;keyword&gt;Oxy-fuel&lt;/keyword&gt;&lt;keyword&gt;CO recycle&lt;/keyword&gt;&lt;keyword&gt;Reburn&lt;/keyword&gt;&lt;/keywords&gt;&lt;dates&gt;&lt;year&gt;2011&lt;/year&gt;&lt;pub-dates&gt;&lt;date&gt;2011/01/01/&lt;/date&gt;&lt;/pub-dates&gt;&lt;/dates&gt;&lt;isbn&gt;1540-7489&lt;/isbn&gt;&lt;urls&gt;&lt;related-urls&gt;&lt;url&gt;http://www.sciencedirect.com/science/article/pii/S1540748910003457&lt;/url&gt;&lt;/related-urls&gt;&lt;/urls&gt;&lt;electronic-resource-num&gt;https://doi.org/10.1016/j.proci.2010.07.072&lt;/electronic-resource-num&gt;&lt;/record&gt;&lt;/Cite&gt;&lt;/EndNote&gt;</w:instrText>
      </w:r>
      <w:r w:rsidR="001D75CC" w:rsidRPr="00ED6412">
        <w:rPr>
          <w:lang w:eastAsia="en-US"/>
        </w:rPr>
        <w:fldChar w:fldCharType="separate"/>
      </w:r>
      <w:r w:rsidR="000201C4">
        <w:rPr>
          <w:noProof/>
          <w:lang w:eastAsia="en-US"/>
        </w:rPr>
        <w:t>[</w:t>
      </w:r>
      <w:hyperlink w:anchor="_ENREF_245" w:tooltip="Shaddix, 2011 #556" w:history="1">
        <w:r w:rsidR="00213BF8">
          <w:rPr>
            <w:noProof/>
            <w:lang w:eastAsia="en-US"/>
          </w:rPr>
          <w:t>245</w:t>
        </w:r>
      </w:hyperlink>
      <w:r w:rsidR="000201C4">
        <w:rPr>
          <w:noProof/>
          <w:lang w:eastAsia="en-US"/>
        </w:rPr>
        <w:t>]</w:t>
      </w:r>
      <w:r w:rsidR="001D75CC" w:rsidRPr="00ED6412">
        <w:rPr>
          <w:lang w:eastAsia="en-US"/>
        </w:rPr>
        <w:fldChar w:fldCharType="end"/>
      </w:r>
      <w:r w:rsidR="00FE59B8" w:rsidRPr="00ED6412">
        <w:rPr>
          <w:lang w:eastAsia="en-US"/>
        </w:rPr>
        <w:t xml:space="preserve"> </w:t>
      </w:r>
      <w:r w:rsidR="00107501" w:rsidRPr="00ED6412">
        <w:rPr>
          <w:lang w:eastAsia="en-US"/>
        </w:rPr>
        <w:t>before denitration</w:t>
      </w:r>
      <w:r w:rsidRPr="00ED6412">
        <w:rPr>
          <w:lang w:eastAsia="en-US"/>
        </w:rPr>
        <w:t xml:space="preserve">. </w:t>
      </w:r>
    </w:p>
    <w:p w14:paraId="179DC715" w14:textId="5FE91274" w:rsidR="005672FF" w:rsidRPr="00ED6412" w:rsidRDefault="005672FF" w:rsidP="005672FF">
      <w:pPr>
        <w:rPr>
          <w:lang w:eastAsia="en-US"/>
        </w:rPr>
      </w:pPr>
      <w:r w:rsidRPr="00ED6412">
        <w:rPr>
          <w:lang w:eastAsia="en-US"/>
        </w:rPr>
        <w:t>Therefore, the emission of CO</w:t>
      </w:r>
      <w:r w:rsidRPr="00ED6412">
        <w:rPr>
          <w:vertAlign w:val="subscript"/>
          <w:lang w:eastAsia="en-US"/>
        </w:rPr>
        <w:t>2</w:t>
      </w:r>
      <w:r w:rsidRPr="00ED6412">
        <w:rPr>
          <w:lang w:eastAsia="en-US"/>
        </w:rPr>
        <w:t>, SO</w:t>
      </w:r>
      <w:r w:rsidRPr="00ED6412">
        <w:rPr>
          <w:vertAlign w:val="subscript"/>
          <w:lang w:eastAsia="en-US"/>
        </w:rPr>
        <w:t>2</w:t>
      </w:r>
      <w:r w:rsidRPr="00ED6412">
        <w:rPr>
          <w:lang w:eastAsia="en-US"/>
        </w:rPr>
        <w:t xml:space="preserve"> and NO</w:t>
      </w:r>
      <w:r w:rsidR="00947E18" w:rsidRPr="00ED6412">
        <w:rPr>
          <w:vertAlign w:val="subscript"/>
          <w:lang w:eastAsia="en-US"/>
        </w:rPr>
        <w:t>2</w:t>
      </w:r>
      <w:r w:rsidRPr="00ED6412">
        <w:rPr>
          <w:lang w:eastAsia="en-US"/>
        </w:rPr>
        <w:t xml:space="preserve"> may be foun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61836C4C" w14:textId="77777777" w:rsidTr="003939E8">
        <w:trPr>
          <w:trHeight w:val="737"/>
        </w:trPr>
        <w:tc>
          <w:tcPr>
            <w:tcW w:w="7260" w:type="dxa"/>
            <w:vAlign w:val="center"/>
          </w:tcPr>
          <w:p w14:paraId="1AEB3258" w14:textId="77777777" w:rsidR="005672FF" w:rsidRPr="00ED6412" w:rsidRDefault="008568D1" w:rsidP="003939E8">
            <w:pPr>
              <w:jc w:val="center"/>
              <w:rPr>
                <w:i/>
              </w:rPr>
            </w:pPr>
            <m:oMathPara>
              <m:oMath>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XO</m:t>
                        </m:r>
                      </m:e>
                      <m:sub>
                        <m:r>
                          <w:rPr>
                            <w:rFonts w:ascii="Cambria Math" w:hAnsi="Cambria Math"/>
                          </w:rPr>
                          <m:t>n</m:t>
                        </m:r>
                      </m:sub>
                    </m:sSub>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XO</m:t>
                            </m:r>
                          </m:e>
                          <m:sub>
                            <m:r>
                              <w:rPr>
                                <w:rFonts w:ascii="Cambria Math" w:hAnsi="Cambria Math"/>
                              </w:rPr>
                              <m:t>n</m:t>
                            </m:r>
                          </m:sub>
                        </m:sSub>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X</m:t>
                        </m:r>
                      </m:sub>
                    </m:sSub>
                  </m:den>
                </m:f>
                <m:r>
                  <w:rPr>
                    <w:rFonts w:ascii="Cambria Math" w:hAnsi="Cambria Math"/>
                  </w:rPr>
                  <m:t>×</m:t>
                </m:r>
                <m:sSub>
                  <m:sSubPr>
                    <m:ctrlPr>
                      <w:rPr>
                        <w:rFonts w:ascii="Cambria Math" w:hAnsi="Cambria Math"/>
                        <w:i/>
                      </w:rPr>
                    </m:ctrlPr>
                  </m:sSubPr>
                  <m:e>
                    <m:r>
                      <w:rPr>
                        <w:rFonts w:ascii="Cambria Math" w:hAnsi="Cambria Math"/>
                      </w:rPr>
                      <m:t>UA</m:t>
                    </m:r>
                  </m:e>
                  <m:sub>
                    <m:r>
                      <m:rPr>
                        <m:sty m:val="p"/>
                      </m:rPr>
                      <w:rPr>
                        <w:rFonts w:ascii="Cambria Math" w:hAnsi="Cambria Math"/>
                      </w:rPr>
                      <m:t>X</m:t>
                    </m:r>
                  </m:sub>
                </m:sSub>
                <m:r>
                  <w:rPr>
                    <w:rFonts w:ascii="Cambria Math" w:hAnsi="Cambria Math"/>
                  </w:rPr>
                  <m:t>×(1-</m:t>
                </m:r>
                <m:sSub>
                  <m:sSubPr>
                    <m:ctrlPr>
                      <w:rPr>
                        <w:rFonts w:ascii="Cambria Math" w:hAnsi="Cambria Math"/>
                        <w:i/>
                      </w:rPr>
                    </m:ctrlPr>
                  </m:sSubPr>
                  <m:e>
                    <m:r>
                      <w:rPr>
                        <w:rFonts w:ascii="Cambria Math" w:hAnsi="Cambria Math"/>
                      </w:rPr>
                      <m:t>η</m:t>
                    </m:r>
                  </m:e>
                  <m:sub>
                    <m:r>
                      <m:rPr>
                        <m:sty m:val="p"/>
                      </m:rPr>
                      <w:rPr>
                        <w:rFonts w:ascii="Cambria Math" w:hAnsi="Cambria Math"/>
                      </w:rPr>
                      <m:t>X</m:t>
                    </m:r>
                  </m:sub>
                </m:sSub>
                <m:r>
                  <w:rPr>
                    <w:rFonts w:ascii="Cambria Math" w:hAnsi="Cambria Math"/>
                  </w:rPr>
                  <m:t>)</m:t>
                </m:r>
              </m:oMath>
            </m:oMathPara>
          </w:p>
        </w:tc>
        <w:tc>
          <w:tcPr>
            <w:tcW w:w="676" w:type="dxa"/>
            <w:vAlign w:val="center"/>
          </w:tcPr>
          <w:p w14:paraId="4BF718E8" w14:textId="3B202A29" w:rsidR="005672FF" w:rsidRPr="00ED6412" w:rsidRDefault="005672FF" w:rsidP="003939E8">
            <w:pPr>
              <w:jc w:val="center"/>
              <w:rPr>
                <w:noProof/>
              </w:rPr>
            </w:pPr>
            <w:bookmarkStart w:id="391" w:name="_Ref500092450"/>
            <w:r w:rsidRPr="00ED6412">
              <w:rPr>
                <w:noProof/>
              </w:rPr>
              <w:t>(</w:t>
            </w:r>
            <w:r w:rsidRPr="00ED6412">
              <w:rPr>
                <w:noProof/>
              </w:rPr>
              <w:fldChar w:fldCharType="begin"/>
            </w:r>
            <w:r w:rsidRPr="00ED6412">
              <w:rPr>
                <w:noProof/>
              </w:rPr>
              <w:instrText xml:space="preserve"> STYLEREF 1 \s </w:instrText>
            </w:r>
            <w:r w:rsidRPr="00ED6412">
              <w:rPr>
                <w:noProof/>
              </w:rPr>
              <w:fldChar w:fldCharType="separate"/>
            </w:r>
            <w:r w:rsidR="00C05E44">
              <w:rPr>
                <w:noProof/>
              </w:rPr>
              <w:t>6</w:t>
            </w:r>
            <w:r w:rsidRPr="00ED6412">
              <w:rPr>
                <w:noProof/>
              </w:rPr>
              <w:fldChar w:fldCharType="end"/>
            </w:r>
            <w:r w:rsidRPr="00ED6412">
              <w:rPr>
                <w:noProof/>
              </w:rPr>
              <w:t>.</w:t>
            </w:r>
            <w:r w:rsidRPr="00ED6412">
              <w:rPr>
                <w:noProof/>
              </w:rPr>
              <w:fldChar w:fldCharType="begin"/>
            </w:r>
            <w:r w:rsidRPr="00ED6412">
              <w:rPr>
                <w:noProof/>
              </w:rPr>
              <w:instrText xml:space="preserve"> SEQ Equation \* ARABIC \s 1 </w:instrText>
            </w:r>
            <w:r w:rsidRPr="00ED6412">
              <w:rPr>
                <w:noProof/>
              </w:rPr>
              <w:fldChar w:fldCharType="separate"/>
            </w:r>
            <w:r w:rsidR="00C05E44">
              <w:rPr>
                <w:noProof/>
              </w:rPr>
              <w:t>3</w:t>
            </w:r>
            <w:r w:rsidRPr="00ED6412">
              <w:rPr>
                <w:noProof/>
              </w:rPr>
              <w:fldChar w:fldCharType="end"/>
            </w:r>
            <w:r w:rsidRPr="00ED6412">
              <w:rPr>
                <w:noProof/>
              </w:rPr>
              <w:t>)</w:t>
            </w:r>
            <w:bookmarkEnd w:id="391"/>
          </w:p>
        </w:tc>
      </w:tr>
    </w:tbl>
    <w:p w14:paraId="705AA9ED" w14:textId="36E9E932" w:rsidR="005672FF" w:rsidRPr="00ED6412" w:rsidRDefault="005672FF" w:rsidP="005672FF">
      <w:pPr>
        <w:rPr>
          <w:lang w:eastAsia="en-US"/>
        </w:rPr>
      </w:pPr>
      <w:r w:rsidRPr="00ED6412">
        <w:rPr>
          <w:lang w:eastAsia="en-US"/>
        </w:rPr>
        <w:t xml:space="preserve">where the </w:t>
      </w:r>
      <m:oMath>
        <m:sSub>
          <m:sSubPr>
            <m:ctrlPr>
              <w:rPr>
                <w:rFonts w:ascii="Cambria Math" w:hAnsi="Cambria Math"/>
                <w:i/>
                <w:lang w:eastAsia="en-US"/>
              </w:rPr>
            </m:ctrlPr>
          </m:sSubPr>
          <m:e>
            <m:r>
              <w:rPr>
                <w:rFonts w:ascii="Cambria Math" w:hAnsi="Cambria Math"/>
              </w:rPr>
              <m:t>m</m:t>
            </m:r>
          </m:e>
          <m:sub>
            <m:sSub>
              <m:sSubPr>
                <m:ctrlPr>
                  <w:rPr>
                    <w:rFonts w:ascii="Cambria Math" w:hAnsi="Cambria Math"/>
                    <w:i/>
                    <w:lang w:eastAsia="en-US"/>
                  </w:rPr>
                </m:ctrlPr>
              </m:sSubPr>
              <m:e>
                <m:r>
                  <w:rPr>
                    <w:rFonts w:ascii="Cambria Math" w:hAnsi="Cambria Math"/>
                  </w:rPr>
                  <m:t>XO</m:t>
                </m:r>
              </m:e>
              <m:sub>
                <m:r>
                  <w:rPr>
                    <w:rFonts w:ascii="Cambria Math" w:hAnsi="Cambria Math"/>
                  </w:rPr>
                  <m:t>n</m:t>
                </m:r>
              </m:sub>
            </m:sSub>
          </m:sub>
        </m:sSub>
      </m:oMath>
      <w:r w:rsidRPr="00ED6412">
        <w:rPr>
          <w:lang w:eastAsia="en-US"/>
        </w:rPr>
        <w:t xml:space="preserve"> is the mass of the CO</w:t>
      </w:r>
      <w:r w:rsidRPr="00ED6412">
        <w:rPr>
          <w:vertAlign w:val="subscript"/>
          <w:lang w:eastAsia="en-US"/>
        </w:rPr>
        <w:t>2</w:t>
      </w:r>
      <w:r w:rsidRPr="00ED6412">
        <w:rPr>
          <w:lang w:eastAsia="en-US"/>
        </w:rPr>
        <w:t>, SO</w:t>
      </w:r>
      <w:r w:rsidRPr="00ED6412">
        <w:rPr>
          <w:vertAlign w:val="subscript"/>
          <w:lang w:eastAsia="en-US"/>
        </w:rPr>
        <w:t>2</w:t>
      </w:r>
      <w:r w:rsidRPr="00ED6412">
        <w:rPr>
          <w:lang w:eastAsia="en-US"/>
        </w:rPr>
        <w:t xml:space="preserve"> and NO</w:t>
      </w:r>
      <w:r w:rsidR="00947E18" w:rsidRPr="00ED6412">
        <w:rPr>
          <w:vertAlign w:val="subscript"/>
          <w:lang w:eastAsia="en-US"/>
        </w:rPr>
        <w:t>2</w:t>
      </w:r>
      <w:r w:rsidRPr="00ED6412">
        <w:rPr>
          <w:lang w:eastAsia="en-US"/>
        </w:rPr>
        <w:t xml:space="preserve">, </w:t>
      </w:r>
      <w:r w:rsidRPr="00ED6412">
        <w:rPr>
          <w:i/>
          <w:lang w:eastAsia="en-US"/>
        </w:rPr>
        <w:t>M</w:t>
      </w:r>
      <w:r w:rsidRPr="00ED6412">
        <w:rPr>
          <w:vertAlign w:val="subscript"/>
          <w:lang w:eastAsia="en-US"/>
        </w:rPr>
        <w:t>X</w:t>
      </w:r>
      <w:r w:rsidRPr="00ED6412">
        <w:rPr>
          <w:lang w:eastAsia="en-US"/>
        </w:rPr>
        <w:t xml:space="preserve"> is the molar mass of C, S and N (see </w:t>
      </w:r>
      <w:r w:rsidR="002D6A8D" w:rsidRPr="00ED6412">
        <w:rPr>
          <w:lang w:eastAsia="en-US"/>
        </w:rPr>
        <w:fldChar w:fldCharType="begin"/>
      </w:r>
      <w:r w:rsidR="002D6A8D" w:rsidRPr="00ED6412">
        <w:rPr>
          <w:lang w:eastAsia="en-US"/>
        </w:rPr>
        <w:instrText xml:space="preserve"> REF _Ref504513318 \h </w:instrText>
      </w:r>
      <w:r w:rsidR="00A63E2B" w:rsidRPr="00ED6412">
        <w:rPr>
          <w:lang w:eastAsia="en-US"/>
        </w:rPr>
        <w:instrText xml:space="preserve"> \* MERGEFORMAT </w:instrText>
      </w:r>
      <w:r w:rsidR="002D6A8D" w:rsidRPr="00ED6412">
        <w:rPr>
          <w:lang w:eastAsia="en-US"/>
        </w:rPr>
      </w:r>
      <w:r w:rsidR="002D6A8D"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7</w:t>
      </w:r>
      <w:r w:rsidR="002D6A8D" w:rsidRPr="00ED6412">
        <w:rPr>
          <w:lang w:eastAsia="en-US"/>
        </w:rPr>
        <w:fldChar w:fldCharType="end"/>
      </w:r>
      <w:r w:rsidRPr="00ED6412">
        <w:rPr>
          <w:lang w:eastAsia="en-US"/>
        </w:rPr>
        <w:t xml:space="preserve">), </w:t>
      </w:r>
      <w:r w:rsidRPr="00ED6412">
        <w:rPr>
          <w:i/>
          <w:lang w:eastAsia="en-US"/>
        </w:rPr>
        <w:t>UA</w:t>
      </w:r>
      <w:r w:rsidRPr="00ED6412">
        <w:rPr>
          <w:vertAlign w:val="subscript"/>
          <w:lang w:eastAsia="en-US"/>
        </w:rPr>
        <w:t>X</w:t>
      </w:r>
      <w:r w:rsidRPr="00ED6412">
        <w:rPr>
          <w:lang w:eastAsia="en-US"/>
        </w:rPr>
        <w:t xml:space="preserve"> is the ultimate analysis of C, S and N and </w:t>
      </w:r>
      <w:r w:rsidRPr="00ED6412">
        <w:rPr>
          <w:i/>
          <w:lang w:eastAsia="en-US"/>
        </w:rPr>
        <w:t>η</w:t>
      </w:r>
      <w:r w:rsidRPr="00ED6412">
        <w:rPr>
          <w:vertAlign w:val="subscript"/>
          <w:lang w:eastAsia="en-US"/>
        </w:rPr>
        <w:t>X</w:t>
      </w:r>
      <w:r w:rsidRPr="00ED6412">
        <w:rPr>
          <w:lang w:eastAsia="en-US"/>
        </w:rPr>
        <w:t xml:space="preserve"> is the removal efficiency of C, S and N (see </w:t>
      </w:r>
      <w:r w:rsidRPr="00ED6412">
        <w:rPr>
          <w:lang w:eastAsia="en-US"/>
        </w:rPr>
        <w:fldChar w:fldCharType="begin"/>
      </w:r>
      <w:r w:rsidRPr="00ED6412">
        <w:rPr>
          <w:lang w:eastAsia="en-US"/>
        </w:rPr>
        <w:instrText xml:space="preserve"> REF _Ref499382426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6</w:t>
      </w:r>
      <w:r w:rsidRPr="00ED6412">
        <w:rPr>
          <w:lang w:eastAsia="en-US"/>
        </w:rPr>
        <w:fldChar w:fldCharType="end"/>
      </w:r>
      <w:r w:rsidRPr="00ED6412">
        <w:rPr>
          <w:lang w:eastAsia="en-US"/>
        </w:rPr>
        <w:t>).</w:t>
      </w:r>
    </w:p>
    <w:bookmarkEnd w:id="390"/>
    <w:p w14:paraId="6B140364" w14:textId="3B7C37D0" w:rsidR="00F04C86" w:rsidRDefault="00F04C86" w:rsidP="00F04C86">
      <w:pPr>
        <w:rPr>
          <w:lang w:eastAsia="en-US"/>
        </w:rPr>
      </w:pPr>
      <w:r w:rsidRPr="00ED6412">
        <w:rPr>
          <w:lang w:eastAsia="en-US"/>
        </w:rPr>
        <w:fldChar w:fldCharType="begin"/>
      </w:r>
      <w:r w:rsidRPr="00ED6412">
        <w:rPr>
          <w:lang w:eastAsia="en-US"/>
        </w:rPr>
        <w:instrText xml:space="preserve"> REF _Ref504513318 \h  \* MERGEFORMAT </w:instrText>
      </w:r>
      <w:r w:rsidRPr="00ED6412">
        <w:rPr>
          <w:lang w:eastAsia="en-US"/>
        </w:rPr>
      </w:r>
      <w:r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7</w:t>
      </w:r>
      <w:r w:rsidRPr="00ED6412">
        <w:rPr>
          <w:lang w:eastAsia="en-US"/>
        </w:rPr>
        <w:fldChar w:fldCharType="end"/>
      </w:r>
      <w:r w:rsidRPr="00ED6412">
        <w:rPr>
          <w:lang w:eastAsia="en-US"/>
        </w:rPr>
        <w:t xml:space="preserve"> lists the molar mass of C, S, N and their oxidised emissions.</w:t>
      </w:r>
      <w:r>
        <w:rPr>
          <w:lang w:eastAsia="en-US"/>
        </w:rPr>
        <w:t xml:space="preserve"> </w:t>
      </w:r>
    </w:p>
    <w:p w14:paraId="79D30CEF" w14:textId="502B3992" w:rsidR="00F04C86" w:rsidRPr="00ED6412" w:rsidRDefault="00F04C86" w:rsidP="00F04C86">
      <w:pPr>
        <w:pStyle w:val="Caption"/>
        <w:keepNext/>
        <w:jc w:val="both"/>
      </w:pPr>
      <w:bookmarkStart w:id="392" w:name="_Ref504513318"/>
      <w:bookmarkStart w:id="393" w:name="_Toc523347945"/>
      <w:r w:rsidRPr="00ED6412">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6</w:t>
      </w:r>
      <w:r w:rsidR="001041A1">
        <w:rPr>
          <w:noProof/>
        </w:rPr>
        <w:fldChar w:fldCharType="end"/>
      </w:r>
      <w:r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7</w:t>
      </w:r>
      <w:r w:rsidR="001041A1">
        <w:rPr>
          <w:noProof/>
        </w:rPr>
        <w:fldChar w:fldCharType="end"/>
      </w:r>
      <w:bookmarkEnd w:id="392"/>
      <w:r w:rsidRPr="00ED6412">
        <w:t xml:space="preserve"> Molar mass of C, S, N and their oxidised emissions.</w:t>
      </w:r>
      <w:bookmarkEnd w:id="393"/>
    </w:p>
    <w:tbl>
      <w:tblPr>
        <w:tblStyle w:val="PlainTable2"/>
        <w:tblW w:w="5000" w:type="pct"/>
        <w:tblLook w:val="04A0" w:firstRow="1" w:lastRow="0" w:firstColumn="1" w:lastColumn="0" w:noHBand="0" w:noVBand="1"/>
      </w:tblPr>
      <w:tblGrid>
        <w:gridCol w:w="4029"/>
        <w:gridCol w:w="1303"/>
        <w:gridCol w:w="1302"/>
        <w:gridCol w:w="1302"/>
      </w:tblGrid>
      <w:tr w:rsidR="00F04C86" w:rsidRPr="00ED6412" w14:paraId="1D5311B8" w14:textId="77777777" w:rsidTr="00E8113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38" w:type="pct"/>
            <w:noWrap/>
          </w:tcPr>
          <w:p w14:paraId="30A42589" w14:textId="77777777" w:rsidR="00F04C86" w:rsidRPr="00ED6412" w:rsidRDefault="00F04C86" w:rsidP="00E81138">
            <w:pPr>
              <w:spacing w:line="360" w:lineRule="auto"/>
              <w:jc w:val="center"/>
              <w:rPr>
                <w:lang w:eastAsia="en-US"/>
              </w:rPr>
            </w:pPr>
            <w:r w:rsidRPr="00ED6412">
              <w:rPr>
                <w:lang w:eastAsia="en-US"/>
              </w:rPr>
              <w:t>Molar mass (g/mol)</w:t>
            </w:r>
          </w:p>
        </w:tc>
        <w:tc>
          <w:tcPr>
            <w:tcW w:w="821" w:type="pct"/>
            <w:noWrap/>
          </w:tcPr>
          <w:p w14:paraId="2440C439" w14:textId="77777777" w:rsidR="00F04C86" w:rsidRPr="00ED6412" w:rsidRDefault="00F04C86" w:rsidP="00E81138">
            <w:pPr>
              <w:spacing w:line="360" w:lineRule="auto"/>
              <w:jc w:val="center"/>
              <w:cnfStyle w:val="100000000000" w:firstRow="1" w:lastRow="0" w:firstColumn="0" w:lastColumn="0" w:oddVBand="0" w:evenVBand="0" w:oddHBand="0" w:evenHBand="0" w:firstRowFirstColumn="0" w:firstRowLastColumn="0" w:lastRowFirstColumn="0" w:lastRowLastColumn="0"/>
              <w:rPr>
                <w:lang w:eastAsia="en-US"/>
              </w:rPr>
            </w:pPr>
            <w:r w:rsidRPr="00ED6412">
              <w:rPr>
                <w:lang w:eastAsia="en-US"/>
              </w:rPr>
              <w:t>C</w:t>
            </w:r>
          </w:p>
        </w:tc>
        <w:tc>
          <w:tcPr>
            <w:tcW w:w="820" w:type="pct"/>
            <w:noWrap/>
          </w:tcPr>
          <w:p w14:paraId="63B4952C" w14:textId="77777777" w:rsidR="00F04C86" w:rsidRPr="00ED6412" w:rsidRDefault="00F04C86" w:rsidP="00E81138">
            <w:pPr>
              <w:spacing w:line="360" w:lineRule="auto"/>
              <w:jc w:val="center"/>
              <w:cnfStyle w:val="100000000000" w:firstRow="1" w:lastRow="0" w:firstColumn="0" w:lastColumn="0" w:oddVBand="0" w:evenVBand="0" w:oddHBand="0" w:evenHBand="0" w:firstRowFirstColumn="0" w:firstRowLastColumn="0" w:lastRowFirstColumn="0" w:lastRowLastColumn="0"/>
              <w:rPr>
                <w:lang w:eastAsia="en-US"/>
              </w:rPr>
            </w:pPr>
            <w:r w:rsidRPr="00ED6412">
              <w:rPr>
                <w:lang w:eastAsia="en-US"/>
              </w:rPr>
              <w:t>S</w:t>
            </w:r>
          </w:p>
        </w:tc>
        <w:tc>
          <w:tcPr>
            <w:tcW w:w="820" w:type="pct"/>
          </w:tcPr>
          <w:p w14:paraId="21CBAA5A" w14:textId="77777777" w:rsidR="00F04C86" w:rsidRPr="00ED6412" w:rsidRDefault="00F04C86" w:rsidP="00E81138">
            <w:pPr>
              <w:spacing w:line="360" w:lineRule="auto"/>
              <w:jc w:val="center"/>
              <w:cnfStyle w:val="100000000000" w:firstRow="1" w:lastRow="0" w:firstColumn="0" w:lastColumn="0" w:oddVBand="0" w:evenVBand="0" w:oddHBand="0" w:evenHBand="0" w:firstRowFirstColumn="0" w:firstRowLastColumn="0" w:lastRowFirstColumn="0" w:lastRowLastColumn="0"/>
              <w:rPr>
                <w:lang w:eastAsia="en-US"/>
              </w:rPr>
            </w:pPr>
            <w:r w:rsidRPr="00ED6412">
              <w:rPr>
                <w:lang w:eastAsia="en-US"/>
              </w:rPr>
              <w:t>N</w:t>
            </w:r>
          </w:p>
        </w:tc>
      </w:tr>
      <w:tr w:rsidR="00F04C86" w:rsidRPr="00ED6412" w14:paraId="43155F39" w14:textId="77777777" w:rsidTr="00E811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38" w:type="pct"/>
            <w:noWrap/>
          </w:tcPr>
          <w:p w14:paraId="16DB7D36" w14:textId="77777777" w:rsidR="00F04C86" w:rsidRPr="00ED6412" w:rsidRDefault="00F04C86" w:rsidP="00E81138">
            <w:pPr>
              <w:spacing w:line="360" w:lineRule="auto"/>
              <w:jc w:val="center"/>
              <w:rPr>
                <w:lang w:eastAsia="en-US"/>
              </w:rPr>
            </w:pPr>
            <w:r w:rsidRPr="00ED6412">
              <w:rPr>
                <w:lang w:eastAsia="en-US"/>
              </w:rPr>
              <w:t>Element</w:t>
            </w:r>
          </w:p>
        </w:tc>
        <w:tc>
          <w:tcPr>
            <w:tcW w:w="821" w:type="pct"/>
            <w:noWrap/>
          </w:tcPr>
          <w:p w14:paraId="7D5F5163" w14:textId="77777777" w:rsidR="00F04C86" w:rsidRPr="00ED6412" w:rsidRDefault="00F04C86" w:rsidP="00E81138">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ED6412">
              <w:rPr>
                <w:lang w:eastAsia="en-US"/>
              </w:rPr>
              <w:t>12</w:t>
            </w:r>
          </w:p>
        </w:tc>
        <w:tc>
          <w:tcPr>
            <w:tcW w:w="820" w:type="pct"/>
            <w:noWrap/>
          </w:tcPr>
          <w:p w14:paraId="4CC23BD3" w14:textId="77777777" w:rsidR="00F04C86" w:rsidRPr="00ED6412" w:rsidRDefault="00F04C86" w:rsidP="00E81138">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ED6412">
              <w:rPr>
                <w:lang w:eastAsia="en-US"/>
              </w:rPr>
              <w:t>32</w:t>
            </w:r>
          </w:p>
        </w:tc>
        <w:tc>
          <w:tcPr>
            <w:tcW w:w="820" w:type="pct"/>
          </w:tcPr>
          <w:p w14:paraId="527DE70A" w14:textId="77777777" w:rsidR="00F04C86" w:rsidRPr="00ED6412" w:rsidRDefault="00F04C86" w:rsidP="00E81138">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ED6412">
              <w:rPr>
                <w:lang w:eastAsia="en-US"/>
              </w:rPr>
              <w:t>14</w:t>
            </w:r>
          </w:p>
        </w:tc>
      </w:tr>
      <w:tr w:rsidR="00F04C86" w:rsidRPr="00ED6412" w14:paraId="50316292" w14:textId="77777777" w:rsidTr="00E81138">
        <w:trPr>
          <w:trHeight w:val="300"/>
        </w:trPr>
        <w:tc>
          <w:tcPr>
            <w:cnfStyle w:val="001000000000" w:firstRow="0" w:lastRow="0" w:firstColumn="1" w:lastColumn="0" w:oddVBand="0" w:evenVBand="0" w:oddHBand="0" w:evenHBand="0" w:firstRowFirstColumn="0" w:firstRowLastColumn="0" w:lastRowFirstColumn="0" w:lastRowLastColumn="0"/>
            <w:tcW w:w="2538" w:type="pct"/>
            <w:noWrap/>
          </w:tcPr>
          <w:p w14:paraId="25F2D976" w14:textId="77777777" w:rsidR="00F04C86" w:rsidRPr="00ED6412" w:rsidRDefault="00F04C86" w:rsidP="00E81138">
            <w:pPr>
              <w:spacing w:line="360" w:lineRule="auto"/>
              <w:jc w:val="center"/>
              <w:rPr>
                <w:lang w:eastAsia="en-US"/>
              </w:rPr>
            </w:pPr>
            <w:r w:rsidRPr="00ED6412">
              <w:rPr>
                <w:lang w:eastAsia="en-US"/>
              </w:rPr>
              <w:t>Deoxidised of element</w:t>
            </w:r>
          </w:p>
        </w:tc>
        <w:tc>
          <w:tcPr>
            <w:tcW w:w="821" w:type="pct"/>
            <w:noWrap/>
          </w:tcPr>
          <w:p w14:paraId="708D4FD8" w14:textId="77777777" w:rsidR="00F04C86" w:rsidRPr="00ED6412" w:rsidRDefault="00F04C86" w:rsidP="00E81138">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ED6412">
              <w:rPr>
                <w:lang w:eastAsia="en-US"/>
              </w:rPr>
              <w:t>44</w:t>
            </w:r>
          </w:p>
        </w:tc>
        <w:tc>
          <w:tcPr>
            <w:tcW w:w="820" w:type="pct"/>
            <w:noWrap/>
          </w:tcPr>
          <w:p w14:paraId="783CF259" w14:textId="77777777" w:rsidR="00F04C86" w:rsidRPr="00ED6412" w:rsidRDefault="00F04C86" w:rsidP="00E81138">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ED6412">
              <w:rPr>
                <w:lang w:eastAsia="en-US"/>
              </w:rPr>
              <w:t>64</w:t>
            </w:r>
          </w:p>
        </w:tc>
        <w:tc>
          <w:tcPr>
            <w:tcW w:w="820" w:type="pct"/>
          </w:tcPr>
          <w:p w14:paraId="552A3B4A" w14:textId="77777777" w:rsidR="00F04C86" w:rsidRPr="00ED6412" w:rsidRDefault="00F04C86" w:rsidP="00E81138">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ED6412">
              <w:rPr>
                <w:lang w:eastAsia="en-US"/>
              </w:rPr>
              <w:t>46</w:t>
            </w:r>
          </w:p>
        </w:tc>
      </w:tr>
    </w:tbl>
    <w:p w14:paraId="78E33F50" w14:textId="5C111F2D" w:rsidR="009D4840" w:rsidRPr="00ED6412" w:rsidRDefault="009D4840" w:rsidP="00E32582">
      <w:pPr>
        <w:rPr>
          <w:lang w:eastAsia="en-US"/>
        </w:rPr>
      </w:pPr>
    </w:p>
    <w:bookmarkStart w:id="394" w:name="_Ref499411601"/>
    <w:p w14:paraId="7616DD50" w14:textId="7CA41028" w:rsidR="00981495" w:rsidRPr="00ED6412" w:rsidRDefault="0026009D" w:rsidP="00981495">
      <w:pPr>
        <w:rPr>
          <w:lang w:eastAsia="en-US"/>
        </w:rPr>
      </w:pPr>
      <w:r w:rsidRPr="00ED6412">
        <w:rPr>
          <w:lang w:eastAsia="en-US"/>
        </w:rPr>
        <w:fldChar w:fldCharType="begin"/>
      </w:r>
      <w:r w:rsidRPr="00ED6412">
        <w:rPr>
          <w:lang w:eastAsia="en-US"/>
        </w:rPr>
        <w:instrText xml:space="preserve"> REF _Ref506286601 \h </w:instrText>
      </w:r>
      <w:r w:rsidRPr="00ED6412">
        <w:rPr>
          <w:lang w:eastAsia="en-US"/>
        </w:rPr>
      </w:r>
      <w:r w:rsidRPr="00ED6412">
        <w:rPr>
          <w:lang w:eastAsia="en-US"/>
        </w:rPr>
        <w:fldChar w:fldCharType="separate"/>
      </w:r>
      <w:r w:rsidR="00C05E44" w:rsidRPr="00ED6412">
        <w:t xml:space="preserve">Table </w:t>
      </w:r>
      <w:r w:rsidR="00C05E44">
        <w:rPr>
          <w:noProof/>
        </w:rPr>
        <w:t>6</w:t>
      </w:r>
      <w:r w:rsidR="00C05E44" w:rsidRPr="00ED6412">
        <w:t>.</w:t>
      </w:r>
      <w:r w:rsidR="00C05E44">
        <w:rPr>
          <w:noProof/>
        </w:rPr>
        <w:t>8</w:t>
      </w:r>
      <w:r w:rsidRPr="00ED6412">
        <w:rPr>
          <w:lang w:eastAsia="en-US"/>
        </w:rPr>
        <w:fldChar w:fldCharType="end"/>
      </w:r>
      <w:r w:rsidRPr="00ED6412">
        <w:rPr>
          <w:lang w:eastAsia="en-US"/>
        </w:rPr>
        <w:t xml:space="preserve"> </w:t>
      </w:r>
      <w:r w:rsidR="00981495" w:rsidRPr="00ED6412">
        <w:rPr>
          <w:lang w:eastAsia="en-US"/>
        </w:rPr>
        <w:t xml:space="preserve">gives the </w:t>
      </w:r>
      <w:r w:rsidR="00981495" w:rsidRPr="00ED6412">
        <w:rPr>
          <w:noProof/>
        </w:rPr>
        <w:t xml:space="preserve">mass of the emissions at different power outputs according to equation </w:t>
      </w:r>
      <w:r w:rsidR="00981495" w:rsidRPr="00ED6412">
        <w:rPr>
          <w:noProof/>
        </w:rPr>
        <w:fldChar w:fldCharType="begin"/>
      </w:r>
      <w:r w:rsidR="00981495" w:rsidRPr="00ED6412">
        <w:rPr>
          <w:noProof/>
        </w:rPr>
        <w:instrText xml:space="preserve"> REF _Ref500092450 \h </w:instrText>
      </w:r>
      <w:r w:rsidR="00A63E2B" w:rsidRPr="00ED6412">
        <w:rPr>
          <w:noProof/>
        </w:rPr>
        <w:instrText xml:space="preserve"> \* MERGEFORMAT </w:instrText>
      </w:r>
      <w:r w:rsidR="00981495" w:rsidRPr="00ED6412">
        <w:rPr>
          <w:noProof/>
        </w:rPr>
      </w:r>
      <w:r w:rsidR="00981495" w:rsidRPr="00ED6412">
        <w:rPr>
          <w:noProof/>
        </w:rPr>
        <w:fldChar w:fldCharType="separate"/>
      </w:r>
      <w:r w:rsidR="00C05E44" w:rsidRPr="00ED6412">
        <w:rPr>
          <w:noProof/>
        </w:rPr>
        <w:t>(</w:t>
      </w:r>
      <w:r w:rsidR="00C05E44">
        <w:rPr>
          <w:noProof/>
        </w:rPr>
        <w:t>6</w:t>
      </w:r>
      <w:r w:rsidR="00C05E44" w:rsidRPr="00ED6412">
        <w:rPr>
          <w:noProof/>
        </w:rPr>
        <w:t>.</w:t>
      </w:r>
      <w:r w:rsidR="00C05E44">
        <w:rPr>
          <w:noProof/>
        </w:rPr>
        <w:t>3</w:t>
      </w:r>
      <w:r w:rsidR="00C05E44" w:rsidRPr="00ED6412">
        <w:rPr>
          <w:noProof/>
        </w:rPr>
        <w:t>)</w:t>
      </w:r>
      <w:r w:rsidR="00981495" w:rsidRPr="00ED6412">
        <w:rPr>
          <w:noProof/>
        </w:rPr>
        <w:fldChar w:fldCharType="end"/>
      </w:r>
      <w:r w:rsidR="00981495" w:rsidRPr="00ED6412">
        <w:rPr>
          <w:noProof/>
        </w:rPr>
        <w:t xml:space="preserve">. </w:t>
      </w:r>
      <w:r w:rsidR="00981495" w:rsidRPr="00ED6412">
        <w:rPr>
          <w:lang w:eastAsia="en-US"/>
        </w:rPr>
        <w:t>According to the results presented</w:t>
      </w:r>
      <w:r w:rsidRPr="00ED6412">
        <w:rPr>
          <w:lang w:eastAsia="en-US"/>
        </w:rPr>
        <w:t xml:space="preserve"> </w:t>
      </w:r>
      <w:r w:rsidRPr="00ED6412">
        <w:rPr>
          <w:lang w:eastAsia="en-US"/>
        </w:rPr>
        <w:fldChar w:fldCharType="begin"/>
      </w:r>
      <w:r w:rsidRPr="00ED6412">
        <w:rPr>
          <w:lang w:eastAsia="en-US"/>
        </w:rPr>
        <w:instrText xml:space="preserve"> REF _Ref506286601 \h </w:instrText>
      </w:r>
      <w:r w:rsidRPr="00ED6412">
        <w:rPr>
          <w:lang w:eastAsia="en-US"/>
        </w:rPr>
      </w:r>
      <w:r w:rsidRPr="00ED6412">
        <w:rPr>
          <w:lang w:eastAsia="en-US"/>
        </w:rPr>
        <w:fldChar w:fldCharType="separate"/>
      </w:r>
      <w:r w:rsidR="00C05E44" w:rsidRPr="00ED6412">
        <w:t xml:space="preserve">Table </w:t>
      </w:r>
      <w:r w:rsidR="00C05E44">
        <w:rPr>
          <w:noProof/>
        </w:rPr>
        <w:t>6</w:t>
      </w:r>
      <w:r w:rsidR="00C05E44" w:rsidRPr="00ED6412">
        <w:t>.</w:t>
      </w:r>
      <w:r w:rsidR="00C05E44">
        <w:rPr>
          <w:noProof/>
        </w:rPr>
        <w:t>8</w:t>
      </w:r>
      <w:r w:rsidRPr="00ED6412">
        <w:rPr>
          <w:lang w:eastAsia="en-US"/>
        </w:rPr>
        <w:fldChar w:fldCharType="end"/>
      </w:r>
      <w:r w:rsidR="00981495" w:rsidRPr="00ED6412">
        <w:rPr>
          <w:lang w:eastAsia="en-US"/>
        </w:rPr>
        <w:t>, the fit of CO</w:t>
      </w:r>
      <w:r w:rsidR="00981495" w:rsidRPr="00ED6412">
        <w:rPr>
          <w:vertAlign w:val="subscript"/>
          <w:lang w:eastAsia="en-US"/>
        </w:rPr>
        <w:t>2</w:t>
      </w:r>
      <w:r w:rsidR="00981495" w:rsidRPr="00ED6412">
        <w:rPr>
          <w:lang w:eastAsia="en-US"/>
        </w:rPr>
        <w:t>, SO</w:t>
      </w:r>
      <w:r w:rsidR="00981495" w:rsidRPr="00ED6412">
        <w:rPr>
          <w:vertAlign w:val="subscript"/>
          <w:lang w:eastAsia="en-US"/>
        </w:rPr>
        <w:t>2</w:t>
      </w:r>
      <w:r w:rsidR="00981495" w:rsidRPr="00ED6412">
        <w:rPr>
          <w:lang w:eastAsia="en-US"/>
        </w:rPr>
        <w:t xml:space="preserve"> and NO</w:t>
      </w:r>
      <w:r w:rsidR="00981495" w:rsidRPr="00ED6412">
        <w:rPr>
          <w:vertAlign w:val="subscript"/>
          <w:lang w:eastAsia="en-US"/>
        </w:rPr>
        <w:t>x</w:t>
      </w:r>
      <w:r w:rsidR="00981495" w:rsidRPr="00ED6412">
        <w:rPr>
          <w:lang w:eastAsia="en-US"/>
        </w:rPr>
        <w:t xml:space="preserve"> can be obtained. Similar to the</w:t>
      </w:r>
      <w:r w:rsidR="00981495" w:rsidRPr="00ED6412">
        <w:t xml:space="preserve"> cost function, the emission functions are smooth quadratic functions as well. The</w:t>
      </w:r>
      <w:r w:rsidR="00981495" w:rsidRPr="00ED6412">
        <w:rPr>
          <w:lang w:eastAsia="en-US"/>
        </w:rPr>
        <w:t xml:space="preserve"> coefficients and variance of the parabolic fit equations for the emissions, namely CO</w:t>
      </w:r>
      <w:r w:rsidR="00981495" w:rsidRPr="00ED6412">
        <w:rPr>
          <w:vertAlign w:val="subscript"/>
          <w:lang w:eastAsia="en-US"/>
        </w:rPr>
        <w:t>2</w:t>
      </w:r>
      <w:r w:rsidR="00981495" w:rsidRPr="00ED6412">
        <w:rPr>
          <w:lang w:eastAsia="en-US"/>
        </w:rPr>
        <w:t>, SO</w:t>
      </w:r>
      <w:r w:rsidR="00981495" w:rsidRPr="00ED6412">
        <w:rPr>
          <w:vertAlign w:val="subscript"/>
          <w:lang w:eastAsia="en-US"/>
        </w:rPr>
        <w:t>2</w:t>
      </w:r>
      <w:r w:rsidR="00981495" w:rsidRPr="00ED6412">
        <w:rPr>
          <w:lang w:eastAsia="en-US"/>
        </w:rPr>
        <w:t xml:space="preserve"> and NO, of the typical charcoal and generators are presented in </w:t>
      </w:r>
      <w:r w:rsidR="00981495" w:rsidRPr="00ED6412">
        <w:rPr>
          <w:lang w:eastAsia="en-US"/>
        </w:rPr>
        <w:fldChar w:fldCharType="begin"/>
      </w:r>
      <w:r w:rsidR="00981495" w:rsidRPr="00ED6412">
        <w:rPr>
          <w:lang w:eastAsia="en-US"/>
        </w:rPr>
        <w:instrText xml:space="preserve"> REF _Ref499413120 \h </w:instrText>
      </w:r>
      <w:r w:rsidR="00A63E2B" w:rsidRPr="00ED6412">
        <w:rPr>
          <w:lang w:eastAsia="en-US"/>
        </w:rPr>
        <w:instrText xml:space="preserve"> \* MERGEFORMAT </w:instrText>
      </w:r>
      <w:r w:rsidR="00981495" w:rsidRPr="00ED6412">
        <w:rPr>
          <w:lang w:eastAsia="en-US"/>
        </w:rPr>
      </w:r>
      <w:r w:rsidR="00981495"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9</w:t>
      </w:r>
      <w:r w:rsidR="00981495" w:rsidRPr="00ED6412">
        <w:rPr>
          <w:lang w:eastAsia="en-US"/>
        </w:rPr>
        <w:fldChar w:fldCharType="end"/>
      </w:r>
      <w:r w:rsidR="00981495" w:rsidRPr="00ED6412">
        <w:rPr>
          <w:lang w:eastAsia="en-US"/>
        </w:rPr>
        <w:t>.</w:t>
      </w:r>
    </w:p>
    <w:p w14:paraId="25B0C480" w14:textId="1737261E" w:rsidR="00E32582" w:rsidRPr="00ED6412" w:rsidRDefault="00E32582" w:rsidP="00CE1884">
      <w:pPr>
        <w:pStyle w:val="Caption"/>
        <w:keepNext/>
        <w:jc w:val="both"/>
      </w:pPr>
      <w:bookmarkStart w:id="395" w:name="_Ref506286601"/>
      <w:bookmarkStart w:id="396" w:name="_Toc523347946"/>
      <w:r w:rsidRPr="00ED6412">
        <w:lastRenderedPageBreak/>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6</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8</w:t>
      </w:r>
      <w:r w:rsidR="001041A1">
        <w:rPr>
          <w:noProof/>
        </w:rPr>
        <w:fldChar w:fldCharType="end"/>
      </w:r>
      <w:bookmarkEnd w:id="394"/>
      <w:bookmarkEnd w:id="395"/>
      <w:r w:rsidR="00CE1884" w:rsidRPr="00ED6412">
        <w:rPr>
          <w:noProof/>
        </w:rPr>
        <w:t xml:space="preserve"> Mass of </w:t>
      </w:r>
      <w:r w:rsidR="009E7CCA" w:rsidRPr="00ED6412">
        <w:rPr>
          <w:noProof/>
        </w:rPr>
        <w:t xml:space="preserve">the </w:t>
      </w:r>
      <w:r w:rsidR="00CE1884" w:rsidRPr="00ED6412">
        <w:rPr>
          <w:noProof/>
        </w:rPr>
        <w:t>emission</w:t>
      </w:r>
      <w:r w:rsidR="00476715" w:rsidRPr="00ED6412">
        <w:rPr>
          <w:noProof/>
        </w:rPr>
        <w:t>s at different power outputs.</w:t>
      </w:r>
      <w:bookmarkEnd w:id="396"/>
    </w:p>
    <w:tbl>
      <w:tblPr>
        <w:tblStyle w:val="PlainTable2"/>
        <w:tblW w:w="5000" w:type="pct"/>
        <w:tblLook w:val="0420" w:firstRow="1" w:lastRow="0" w:firstColumn="0" w:lastColumn="0" w:noHBand="0" w:noVBand="1"/>
      </w:tblPr>
      <w:tblGrid>
        <w:gridCol w:w="1984"/>
        <w:gridCol w:w="1984"/>
        <w:gridCol w:w="1984"/>
        <w:gridCol w:w="1984"/>
      </w:tblGrid>
      <w:tr w:rsidR="00A53152" w:rsidRPr="00ED6412" w14:paraId="789C56CB" w14:textId="21C6EA47" w:rsidTr="00B75143">
        <w:trPr>
          <w:cnfStyle w:val="100000000000" w:firstRow="1" w:lastRow="0" w:firstColumn="0" w:lastColumn="0" w:oddVBand="0" w:evenVBand="0" w:oddHBand="0" w:evenHBand="0" w:firstRowFirstColumn="0" w:firstRowLastColumn="0" w:lastRowFirstColumn="0" w:lastRowLastColumn="0"/>
          <w:trHeight w:val="397"/>
        </w:trPr>
        <w:tc>
          <w:tcPr>
            <w:tcW w:w="1250" w:type="pct"/>
            <w:vMerge w:val="restart"/>
          </w:tcPr>
          <w:p w14:paraId="096F275D" w14:textId="77777777" w:rsidR="007F17CA" w:rsidRPr="00ED6412" w:rsidRDefault="007F17CA" w:rsidP="00B75143">
            <w:pPr>
              <w:spacing w:line="360" w:lineRule="auto"/>
              <w:jc w:val="center"/>
              <w:rPr>
                <w:lang w:eastAsia="en-US"/>
              </w:rPr>
            </w:pPr>
            <w:r w:rsidRPr="00ED6412">
              <w:rPr>
                <w:lang w:eastAsia="en-US"/>
              </w:rPr>
              <w:t>Power output (MW)</w:t>
            </w:r>
          </w:p>
        </w:tc>
        <w:tc>
          <w:tcPr>
            <w:tcW w:w="3750" w:type="pct"/>
            <w:gridSpan w:val="3"/>
            <w:noWrap/>
            <w:hideMark/>
          </w:tcPr>
          <w:p w14:paraId="67166A80" w14:textId="039FAE90" w:rsidR="007F17CA" w:rsidRPr="00ED6412" w:rsidRDefault="001A0410" w:rsidP="00B75143">
            <w:pPr>
              <w:spacing w:line="360" w:lineRule="auto"/>
              <w:jc w:val="center"/>
              <w:rPr>
                <w:lang w:eastAsia="en-US"/>
              </w:rPr>
            </w:pPr>
            <w:r w:rsidRPr="00ED6412">
              <w:rPr>
                <w:lang w:eastAsia="en-US"/>
              </w:rPr>
              <w:t>Emission (t</w:t>
            </w:r>
            <w:r w:rsidR="007F17CA" w:rsidRPr="00ED6412">
              <w:rPr>
                <w:lang w:eastAsia="en-US"/>
              </w:rPr>
              <w:t>/h)</w:t>
            </w:r>
          </w:p>
        </w:tc>
      </w:tr>
      <w:tr w:rsidR="00A53152" w:rsidRPr="00ED6412" w14:paraId="0737717F" w14:textId="62009FFE" w:rsidTr="00B75143">
        <w:trPr>
          <w:cnfStyle w:val="000000100000" w:firstRow="0" w:lastRow="0" w:firstColumn="0" w:lastColumn="0" w:oddVBand="0" w:evenVBand="0" w:oddHBand="1" w:evenHBand="0" w:firstRowFirstColumn="0" w:firstRowLastColumn="0" w:lastRowFirstColumn="0" w:lastRowLastColumn="0"/>
          <w:trHeight w:val="397"/>
        </w:trPr>
        <w:tc>
          <w:tcPr>
            <w:tcW w:w="1250" w:type="pct"/>
            <w:vMerge/>
          </w:tcPr>
          <w:p w14:paraId="20BAA887" w14:textId="77777777" w:rsidR="007F17CA" w:rsidRPr="00ED6412" w:rsidRDefault="007F17CA" w:rsidP="00B75143">
            <w:pPr>
              <w:spacing w:line="360" w:lineRule="auto"/>
              <w:jc w:val="center"/>
              <w:rPr>
                <w:lang w:eastAsia="en-US"/>
              </w:rPr>
            </w:pPr>
          </w:p>
        </w:tc>
        <w:tc>
          <w:tcPr>
            <w:tcW w:w="1250" w:type="pct"/>
            <w:noWrap/>
          </w:tcPr>
          <w:p w14:paraId="33E00368" w14:textId="77777777" w:rsidR="007F17CA" w:rsidRPr="00ED6412" w:rsidRDefault="007F17CA" w:rsidP="00B75143">
            <w:pPr>
              <w:spacing w:line="360" w:lineRule="auto"/>
              <w:jc w:val="center"/>
              <w:rPr>
                <w:b/>
                <w:lang w:eastAsia="en-US"/>
              </w:rPr>
            </w:pPr>
            <w:r w:rsidRPr="00ED6412">
              <w:rPr>
                <w:b/>
                <w:lang w:eastAsia="en-US"/>
              </w:rPr>
              <w:t>CO</w:t>
            </w:r>
            <w:r w:rsidRPr="00ED6412">
              <w:rPr>
                <w:b/>
                <w:vertAlign w:val="subscript"/>
                <w:lang w:eastAsia="en-US"/>
              </w:rPr>
              <w:t>2</w:t>
            </w:r>
          </w:p>
        </w:tc>
        <w:tc>
          <w:tcPr>
            <w:tcW w:w="1250" w:type="pct"/>
          </w:tcPr>
          <w:p w14:paraId="33EF87BF" w14:textId="77777777" w:rsidR="007F17CA" w:rsidRPr="00ED6412" w:rsidRDefault="007F17CA" w:rsidP="00B75143">
            <w:pPr>
              <w:spacing w:line="360" w:lineRule="auto"/>
              <w:jc w:val="center"/>
              <w:rPr>
                <w:b/>
                <w:lang w:eastAsia="en-US"/>
              </w:rPr>
            </w:pPr>
            <w:r w:rsidRPr="00ED6412">
              <w:rPr>
                <w:b/>
                <w:lang w:eastAsia="en-US"/>
              </w:rPr>
              <w:t>SO</w:t>
            </w:r>
            <w:r w:rsidRPr="00ED6412">
              <w:rPr>
                <w:b/>
                <w:vertAlign w:val="subscript"/>
                <w:lang w:eastAsia="en-US"/>
              </w:rPr>
              <w:t>2</w:t>
            </w:r>
          </w:p>
        </w:tc>
        <w:tc>
          <w:tcPr>
            <w:tcW w:w="1250" w:type="pct"/>
          </w:tcPr>
          <w:p w14:paraId="4D06B7E7" w14:textId="2FEC5888" w:rsidR="007F17CA" w:rsidRPr="00ED6412" w:rsidRDefault="007F17CA" w:rsidP="00B75143">
            <w:pPr>
              <w:spacing w:line="360" w:lineRule="auto"/>
              <w:jc w:val="center"/>
              <w:rPr>
                <w:b/>
                <w:lang w:eastAsia="en-US"/>
              </w:rPr>
            </w:pPr>
            <w:r w:rsidRPr="00ED6412">
              <w:rPr>
                <w:b/>
                <w:lang w:eastAsia="en-US"/>
              </w:rPr>
              <w:t>NO</w:t>
            </w:r>
            <w:r w:rsidR="00981495" w:rsidRPr="00ED6412">
              <w:rPr>
                <w:vertAlign w:val="subscript"/>
                <w:lang w:eastAsia="en-US"/>
              </w:rPr>
              <w:t>x</w:t>
            </w:r>
          </w:p>
        </w:tc>
      </w:tr>
      <w:tr w:rsidR="00A53152" w:rsidRPr="00ED6412" w14:paraId="760B25AB" w14:textId="15C9F096" w:rsidTr="00B75143">
        <w:trPr>
          <w:trHeight w:val="397"/>
        </w:trPr>
        <w:tc>
          <w:tcPr>
            <w:tcW w:w="1250" w:type="pct"/>
          </w:tcPr>
          <w:p w14:paraId="7509D712" w14:textId="77777777" w:rsidR="002F3B25" w:rsidRPr="00ED6412" w:rsidRDefault="002F3B25" w:rsidP="00B75143">
            <w:pPr>
              <w:spacing w:line="360" w:lineRule="auto"/>
              <w:jc w:val="center"/>
              <w:rPr>
                <w:lang w:eastAsia="en-US"/>
              </w:rPr>
            </w:pPr>
            <w:r w:rsidRPr="00ED6412">
              <w:rPr>
                <w:lang w:eastAsia="en-US"/>
              </w:rPr>
              <w:t>150</w:t>
            </w:r>
          </w:p>
        </w:tc>
        <w:tc>
          <w:tcPr>
            <w:tcW w:w="1250" w:type="pct"/>
            <w:noWrap/>
            <w:hideMark/>
          </w:tcPr>
          <w:p w14:paraId="158CC7C0" w14:textId="2E42C5B9" w:rsidR="002F3B25" w:rsidRPr="00ED6412" w:rsidRDefault="002F3B25" w:rsidP="00B75143">
            <w:pPr>
              <w:spacing w:line="360" w:lineRule="auto"/>
              <w:jc w:val="center"/>
              <w:rPr>
                <w:lang w:eastAsia="en-US"/>
              </w:rPr>
            </w:pPr>
            <w:r w:rsidRPr="00ED6412">
              <w:t>118.65</w:t>
            </w:r>
          </w:p>
        </w:tc>
        <w:tc>
          <w:tcPr>
            <w:tcW w:w="1250" w:type="pct"/>
            <w:noWrap/>
            <w:hideMark/>
          </w:tcPr>
          <w:p w14:paraId="54D7CE1E" w14:textId="36441141" w:rsidR="002F3B25" w:rsidRPr="00ED6412" w:rsidRDefault="002F3B25" w:rsidP="00B75143">
            <w:pPr>
              <w:spacing w:line="360" w:lineRule="auto"/>
              <w:jc w:val="center"/>
              <w:rPr>
                <w:lang w:eastAsia="en-US"/>
              </w:rPr>
            </w:pPr>
            <w:r w:rsidRPr="00ED6412">
              <w:t>7.98</w:t>
            </w:r>
            <w:r w:rsidR="008555ED" w:rsidRPr="00ED6412">
              <w:t xml:space="preserve"> × 10</w:t>
            </w:r>
            <w:r w:rsidRPr="00ED6412">
              <w:rPr>
                <w:vertAlign w:val="superscript"/>
              </w:rPr>
              <w:t>-3</w:t>
            </w:r>
          </w:p>
        </w:tc>
        <w:tc>
          <w:tcPr>
            <w:tcW w:w="1250" w:type="pct"/>
          </w:tcPr>
          <w:p w14:paraId="7F1F71E5" w14:textId="2688F3B4" w:rsidR="002F3B25" w:rsidRPr="00ED6412" w:rsidRDefault="002F3B25" w:rsidP="001D75CC">
            <w:pPr>
              <w:spacing w:line="360" w:lineRule="auto"/>
              <w:jc w:val="center"/>
            </w:pPr>
            <w:r w:rsidRPr="00ED6412">
              <w:t>0.5</w:t>
            </w:r>
            <w:r w:rsidR="001D75CC" w:rsidRPr="00ED6412">
              <w:t>2</w:t>
            </w:r>
          </w:p>
        </w:tc>
      </w:tr>
      <w:tr w:rsidR="00A53152" w:rsidRPr="00ED6412" w14:paraId="39A4203E" w14:textId="7461625D" w:rsidTr="00B75143">
        <w:trPr>
          <w:cnfStyle w:val="000000100000" w:firstRow="0" w:lastRow="0" w:firstColumn="0" w:lastColumn="0" w:oddVBand="0" w:evenVBand="0" w:oddHBand="1" w:evenHBand="0" w:firstRowFirstColumn="0" w:firstRowLastColumn="0" w:lastRowFirstColumn="0" w:lastRowLastColumn="0"/>
          <w:trHeight w:val="397"/>
        </w:trPr>
        <w:tc>
          <w:tcPr>
            <w:tcW w:w="1250" w:type="pct"/>
          </w:tcPr>
          <w:p w14:paraId="24B109FC" w14:textId="77777777" w:rsidR="002F3B25" w:rsidRPr="00ED6412" w:rsidRDefault="002F3B25" w:rsidP="00B75143">
            <w:pPr>
              <w:spacing w:line="360" w:lineRule="auto"/>
              <w:jc w:val="center"/>
              <w:rPr>
                <w:lang w:eastAsia="en-US"/>
              </w:rPr>
            </w:pPr>
            <w:r w:rsidRPr="00ED6412">
              <w:rPr>
                <w:lang w:eastAsia="en-US"/>
              </w:rPr>
              <w:t>180</w:t>
            </w:r>
          </w:p>
        </w:tc>
        <w:tc>
          <w:tcPr>
            <w:tcW w:w="1250" w:type="pct"/>
            <w:noWrap/>
            <w:hideMark/>
          </w:tcPr>
          <w:p w14:paraId="36D8BB93" w14:textId="71924EEE" w:rsidR="002F3B25" w:rsidRPr="00ED6412" w:rsidRDefault="002F3B25" w:rsidP="00B75143">
            <w:pPr>
              <w:spacing w:line="360" w:lineRule="auto"/>
              <w:jc w:val="center"/>
              <w:rPr>
                <w:lang w:eastAsia="en-US"/>
              </w:rPr>
            </w:pPr>
            <w:r w:rsidRPr="00ED6412">
              <w:t>139.60</w:t>
            </w:r>
          </w:p>
        </w:tc>
        <w:tc>
          <w:tcPr>
            <w:tcW w:w="1250" w:type="pct"/>
            <w:noWrap/>
            <w:hideMark/>
          </w:tcPr>
          <w:p w14:paraId="33A0C4A1" w14:textId="1AC35FA2" w:rsidR="002F3B25" w:rsidRPr="00ED6412" w:rsidRDefault="002F3B25" w:rsidP="00B75143">
            <w:pPr>
              <w:spacing w:line="360" w:lineRule="auto"/>
              <w:jc w:val="center"/>
              <w:rPr>
                <w:lang w:eastAsia="en-US"/>
              </w:rPr>
            </w:pPr>
            <w:r w:rsidRPr="00ED6412">
              <w:t>9</w:t>
            </w:r>
            <w:r w:rsidR="008555ED" w:rsidRPr="00ED6412">
              <w:t>.39 × 10</w:t>
            </w:r>
            <w:r w:rsidR="008555ED" w:rsidRPr="00ED6412">
              <w:rPr>
                <w:vertAlign w:val="superscript"/>
              </w:rPr>
              <w:t>-3</w:t>
            </w:r>
          </w:p>
        </w:tc>
        <w:tc>
          <w:tcPr>
            <w:tcW w:w="1250" w:type="pct"/>
          </w:tcPr>
          <w:p w14:paraId="57077382" w14:textId="6BD91962" w:rsidR="002F3B25" w:rsidRPr="00ED6412" w:rsidRDefault="002F3B25" w:rsidP="001D75CC">
            <w:pPr>
              <w:spacing w:line="360" w:lineRule="auto"/>
              <w:jc w:val="center"/>
            </w:pPr>
            <w:r w:rsidRPr="00ED6412">
              <w:t>0.</w:t>
            </w:r>
            <w:r w:rsidR="001D75CC" w:rsidRPr="00ED6412">
              <w:t>61</w:t>
            </w:r>
          </w:p>
        </w:tc>
      </w:tr>
      <w:tr w:rsidR="00A53152" w:rsidRPr="00ED6412" w14:paraId="3463C3E8" w14:textId="53E72774" w:rsidTr="00B75143">
        <w:trPr>
          <w:trHeight w:val="397"/>
        </w:trPr>
        <w:tc>
          <w:tcPr>
            <w:tcW w:w="1250" w:type="pct"/>
          </w:tcPr>
          <w:p w14:paraId="6875B680" w14:textId="77777777" w:rsidR="002F3B25" w:rsidRPr="00ED6412" w:rsidRDefault="002F3B25" w:rsidP="00B75143">
            <w:pPr>
              <w:spacing w:line="360" w:lineRule="auto"/>
              <w:jc w:val="center"/>
              <w:rPr>
                <w:lang w:eastAsia="en-US"/>
              </w:rPr>
            </w:pPr>
            <w:r w:rsidRPr="00ED6412">
              <w:rPr>
                <w:lang w:eastAsia="en-US"/>
              </w:rPr>
              <w:t>230</w:t>
            </w:r>
          </w:p>
        </w:tc>
        <w:tc>
          <w:tcPr>
            <w:tcW w:w="1250" w:type="pct"/>
            <w:noWrap/>
            <w:hideMark/>
          </w:tcPr>
          <w:p w14:paraId="06E72D63" w14:textId="796C5212" w:rsidR="002F3B25" w:rsidRPr="00ED6412" w:rsidRDefault="002F3B25" w:rsidP="00B75143">
            <w:pPr>
              <w:spacing w:line="360" w:lineRule="auto"/>
              <w:jc w:val="center"/>
              <w:rPr>
                <w:lang w:eastAsia="en-US"/>
              </w:rPr>
            </w:pPr>
            <w:r w:rsidRPr="00ED6412">
              <w:t>172.46</w:t>
            </w:r>
          </w:p>
        </w:tc>
        <w:tc>
          <w:tcPr>
            <w:tcW w:w="1250" w:type="pct"/>
            <w:noWrap/>
            <w:hideMark/>
          </w:tcPr>
          <w:p w14:paraId="6DC4DD1E" w14:textId="0A40B6E7" w:rsidR="002F3B25" w:rsidRPr="00ED6412" w:rsidRDefault="002F3B25" w:rsidP="00B75143">
            <w:pPr>
              <w:spacing w:line="360" w:lineRule="auto"/>
              <w:jc w:val="center"/>
              <w:rPr>
                <w:lang w:eastAsia="en-US"/>
              </w:rPr>
            </w:pPr>
            <w:r w:rsidRPr="00ED6412">
              <w:t>11.60</w:t>
            </w:r>
            <w:r w:rsidR="008555ED" w:rsidRPr="00ED6412">
              <w:t xml:space="preserve"> × 10</w:t>
            </w:r>
            <w:r w:rsidR="008555ED" w:rsidRPr="00ED6412">
              <w:rPr>
                <w:vertAlign w:val="superscript"/>
              </w:rPr>
              <w:t>-3</w:t>
            </w:r>
          </w:p>
        </w:tc>
        <w:tc>
          <w:tcPr>
            <w:tcW w:w="1250" w:type="pct"/>
          </w:tcPr>
          <w:p w14:paraId="65E17630" w14:textId="1AEB8589" w:rsidR="002F3B25" w:rsidRPr="00ED6412" w:rsidRDefault="002F3B25" w:rsidP="001D75CC">
            <w:pPr>
              <w:spacing w:line="360" w:lineRule="auto"/>
              <w:jc w:val="center"/>
            </w:pPr>
            <w:r w:rsidRPr="00ED6412">
              <w:t>0.7</w:t>
            </w:r>
            <w:r w:rsidR="001D75CC" w:rsidRPr="00ED6412">
              <w:t>5</w:t>
            </w:r>
          </w:p>
        </w:tc>
      </w:tr>
      <w:tr w:rsidR="00A53152" w:rsidRPr="00ED6412" w14:paraId="1BB01535" w14:textId="1580029B" w:rsidTr="00B75143">
        <w:trPr>
          <w:cnfStyle w:val="000000100000" w:firstRow="0" w:lastRow="0" w:firstColumn="0" w:lastColumn="0" w:oddVBand="0" w:evenVBand="0" w:oddHBand="1" w:evenHBand="0" w:firstRowFirstColumn="0" w:firstRowLastColumn="0" w:lastRowFirstColumn="0" w:lastRowLastColumn="0"/>
          <w:trHeight w:val="397"/>
        </w:trPr>
        <w:tc>
          <w:tcPr>
            <w:tcW w:w="1250" w:type="pct"/>
          </w:tcPr>
          <w:p w14:paraId="725F666E" w14:textId="77777777" w:rsidR="002F3B25" w:rsidRPr="00ED6412" w:rsidRDefault="002F3B25" w:rsidP="00B75143">
            <w:pPr>
              <w:spacing w:line="360" w:lineRule="auto"/>
              <w:jc w:val="center"/>
              <w:rPr>
                <w:lang w:eastAsia="en-US"/>
              </w:rPr>
            </w:pPr>
            <w:r w:rsidRPr="00ED6412">
              <w:rPr>
                <w:lang w:eastAsia="en-US"/>
              </w:rPr>
              <w:t>250</w:t>
            </w:r>
          </w:p>
        </w:tc>
        <w:tc>
          <w:tcPr>
            <w:tcW w:w="1250" w:type="pct"/>
            <w:noWrap/>
            <w:hideMark/>
          </w:tcPr>
          <w:p w14:paraId="50E99148" w14:textId="0536AF80" w:rsidR="002F3B25" w:rsidRPr="00ED6412" w:rsidRDefault="002F3B25" w:rsidP="00B75143">
            <w:pPr>
              <w:spacing w:line="360" w:lineRule="auto"/>
              <w:jc w:val="center"/>
              <w:rPr>
                <w:lang w:eastAsia="en-US"/>
              </w:rPr>
            </w:pPr>
            <w:r w:rsidRPr="00ED6412">
              <w:t>186.46</w:t>
            </w:r>
          </w:p>
        </w:tc>
        <w:tc>
          <w:tcPr>
            <w:tcW w:w="1250" w:type="pct"/>
            <w:noWrap/>
            <w:hideMark/>
          </w:tcPr>
          <w:p w14:paraId="2B7752CC" w14:textId="76A27A84" w:rsidR="002F3B25" w:rsidRPr="00ED6412" w:rsidRDefault="002F3B25" w:rsidP="00B75143">
            <w:pPr>
              <w:spacing w:line="360" w:lineRule="auto"/>
              <w:jc w:val="center"/>
              <w:rPr>
                <w:lang w:eastAsia="en-US"/>
              </w:rPr>
            </w:pPr>
            <w:r w:rsidRPr="00ED6412">
              <w:t>12.53</w:t>
            </w:r>
            <w:r w:rsidR="008555ED" w:rsidRPr="00ED6412">
              <w:t xml:space="preserve"> × 10</w:t>
            </w:r>
            <w:r w:rsidR="008555ED" w:rsidRPr="00ED6412">
              <w:rPr>
                <w:vertAlign w:val="superscript"/>
              </w:rPr>
              <w:t>-3</w:t>
            </w:r>
          </w:p>
        </w:tc>
        <w:tc>
          <w:tcPr>
            <w:tcW w:w="1250" w:type="pct"/>
          </w:tcPr>
          <w:p w14:paraId="6AF0AEC0" w14:textId="107F58CE" w:rsidR="002F3B25" w:rsidRPr="00ED6412" w:rsidRDefault="002F3B25" w:rsidP="001D75CC">
            <w:pPr>
              <w:spacing w:line="360" w:lineRule="auto"/>
              <w:jc w:val="center"/>
            </w:pPr>
            <w:r w:rsidRPr="00ED6412">
              <w:t>0.</w:t>
            </w:r>
            <w:r w:rsidR="001D75CC" w:rsidRPr="00ED6412">
              <w:t>81</w:t>
            </w:r>
          </w:p>
        </w:tc>
      </w:tr>
      <w:tr w:rsidR="00A53152" w:rsidRPr="00ED6412" w14:paraId="50357AE8" w14:textId="2E6CEFAA" w:rsidTr="00B75143">
        <w:trPr>
          <w:trHeight w:val="397"/>
        </w:trPr>
        <w:tc>
          <w:tcPr>
            <w:tcW w:w="1250" w:type="pct"/>
          </w:tcPr>
          <w:p w14:paraId="4D2A5577" w14:textId="77777777" w:rsidR="002F3B25" w:rsidRPr="00ED6412" w:rsidRDefault="002F3B25" w:rsidP="00B75143">
            <w:pPr>
              <w:spacing w:line="360" w:lineRule="auto"/>
              <w:jc w:val="center"/>
              <w:rPr>
                <w:lang w:eastAsia="en-US"/>
              </w:rPr>
            </w:pPr>
            <w:r w:rsidRPr="00ED6412">
              <w:rPr>
                <w:lang w:eastAsia="en-US"/>
              </w:rPr>
              <w:t>307</w:t>
            </w:r>
          </w:p>
        </w:tc>
        <w:tc>
          <w:tcPr>
            <w:tcW w:w="1250" w:type="pct"/>
            <w:noWrap/>
            <w:hideMark/>
          </w:tcPr>
          <w:p w14:paraId="6C1D8D72" w14:textId="7CA1C6AC" w:rsidR="002F3B25" w:rsidRPr="00ED6412" w:rsidRDefault="002F3B25" w:rsidP="00B75143">
            <w:pPr>
              <w:spacing w:line="360" w:lineRule="auto"/>
              <w:jc w:val="center"/>
              <w:rPr>
                <w:lang w:eastAsia="en-US"/>
              </w:rPr>
            </w:pPr>
            <w:r w:rsidRPr="00ED6412">
              <w:t>225.92</w:t>
            </w:r>
          </w:p>
        </w:tc>
        <w:tc>
          <w:tcPr>
            <w:tcW w:w="1250" w:type="pct"/>
            <w:noWrap/>
            <w:hideMark/>
          </w:tcPr>
          <w:p w14:paraId="44C838BD" w14:textId="078C1169" w:rsidR="002F3B25" w:rsidRPr="00ED6412" w:rsidRDefault="002F3B25" w:rsidP="00B75143">
            <w:pPr>
              <w:spacing w:line="360" w:lineRule="auto"/>
              <w:jc w:val="center"/>
              <w:rPr>
                <w:lang w:eastAsia="en-US"/>
              </w:rPr>
            </w:pPr>
            <w:r w:rsidRPr="00ED6412">
              <w:t>15.19</w:t>
            </w:r>
            <w:r w:rsidR="008555ED" w:rsidRPr="00ED6412">
              <w:t xml:space="preserve"> × 10</w:t>
            </w:r>
            <w:r w:rsidR="008555ED" w:rsidRPr="00ED6412">
              <w:rPr>
                <w:vertAlign w:val="superscript"/>
              </w:rPr>
              <w:t>-3</w:t>
            </w:r>
          </w:p>
        </w:tc>
        <w:tc>
          <w:tcPr>
            <w:tcW w:w="1250" w:type="pct"/>
          </w:tcPr>
          <w:p w14:paraId="24332699" w14:textId="5A4765DA" w:rsidR="002F3B25" w:rsidRPr="00ED6412" w:rsidRDefault="002F3B25" w:rsidP="001D75CC">
            <w:pPr>
              <w:spacing w:line="360" w:lineRule="auto"/>
              <w:jc w:val="center"/>
            </w:pPr>
            <w:r w:rsidRPr="00ED6412">
              <w:t>0.9</w:t>
            </w:r>
            <w:r w:rsidR="001D75CC" w:rsidRPr="00ED6412">
              <w:t>8</w:t>
            </w:r>
          </w:p>
        </w:tc>
      </w:tr>
    </w:tbl>
    <w:p w14:paraId="2EB904BA" w14:textId="028093D1" w:rsidR="00E32582" w:rsidRPr="00ED6412" w:rsidRDefault="00E32582" w:rsidP="00E32582">
      <w:pPr>
        <w:rPr>
          <w:lang w:eastAsia="en-US"/>
        </w:rPr>
      </w:pPr>
    </w:p>
    <w:p w14:paraId="52FB7D84" w14:textId="07FB1D99" w:rsidR="00EB09A6" w:rsidRPr="00ED6412" w:rsidRDefault="00237E50" w:rsidP="00FA043F">
      <w:pPr>
        <w:pStyle w:val="Caption"/>
        <w:keepNext/>
        <w:jc w:val="both"/>
      </w:pPr>
      <w:bookmarkStart w:id="397" w:name="_Ref499413120"/>
      <w:bookmarkStart w:id="398" w:name="_Toc523347947"/>
      <w:r w:rsidRPr="00ED6412">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6</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9</w:t>
      </w:r>
      <w:r w:rsidR="001041A1">
        <w:rPr>
          <w:noProof/>
        </w:rPr>
        <w:fldChar w:fldCharType="end"/>
      </w:r>
      <w:bookmarkEnd w:id="397"/>
      <w:r w:rsidR="00BC585B" w:rsidRPr="00ED6412">
        <w:rPr>
          <w:noProof/>
        </w:rPr>
        <w:t xml:space="preserve"> </w:t>
      </w:r>
      <w:r w:rsidR="00FA043F" w:rsidRPr="00ED6412">
        <w:t xml:space="preserve">Coefficients and variance of the </w:t>
      </w:r>
      <w:r w:rsidR="002C27D3" w:rsidRPr="00ED6412">
        <w:t>parabolic fit equation</w:t>
      </w:r>
      <w:r w:rsidR="00FA043F" w:rsidRPr="00ED6412">
        <w:t xml:space="preserve"> for </w:t>
      </w:r>
      <w:r w:rsidR="00FA043F" w:rsidRPr="00ED6412">
        <w:rPr>
          <w:noProof/>
        </w:rPr>
        <w:t>CO</w:t>
      </w:r>
      <w:r w:rsidR="00FA043F" w:rsidRPr="00ED6412">
        <w:rPr>
          <w:noProof/>
          <w:vertAlign w:val="subscript"/>
        </w:rPr>
        <w:t>2</w:t>
      </w:r>
      <w:r w:rsidR="002C27D3" w:rsidRPr="00ED6412">
        <w:t>, SO</w:t>
      </w:r>
      <w:r w:rsidR="002C27D3" w:rsidRPr="00ED6412">
        <w:rPr>
          <w:vertAlign w:val="subscript"/>
        </w:rPr>
        <w:t>2</w:t>
      </w:r>
      <w:r w:rsidR="002C27D3" w:rsidRPr="00ED6412">
        <w:t xml:space="preserve"> and NO</w:t>
      </w:r>
      <w:r w:rsidR="00981495" w:rsidRPr="00ED6412">
        <w:rPr>
          <w:vertAlign w:val="subscript"/>
        </w:rPr>
        <w:t>x</w:t>
      </w:r>
      <w:r w:rsidR="00FA043F" w:rsidRPr="00ED6412">
        <w:rPr>
          <w:noProof/>
        </w:rPr>
        <w:t xml:space="preserve"> </w:t>
      </w:r>
      <w:r w:rsidR="007B1E52" w:rsidRPr="00ED6412">
        <w:t>for</w:t>
      </w:r>
      <w:r w:rsidR="00FA043F" w:rsidRPr="00ED6412">
        <w:t xml:space="preserve"> the typical charcoal and generators.</w:t>
      </w:r>
      <w:bookmarkEnd w:id="398"/>
    </w:p>
    <w:tbl>
      <w:tblPr>
        <w:tblStyle w:val="ListTable21"/>
        <w:tblW w:w="5000" w:type="pct"/>
        <w:tblLook w:val="0600" w:firstRow="0" w:lastRow="0" w:firstColumn="0" w:lastColumn="0" w:noHBand="1" w:noVBand="1"/>
      </w:tblPr>
      <w:tblGrid>
        <w:gridCol w:w="2288"/>
        <w:gridCol w:w="1682"/>
        <w:gridCol w:w="1570"/>
        <w:gridCol w:w="1341"/>
        <w:gridCol w:w="1055"/>
      </w:tblGrid>
      <w:tr w:rsidR="00A53152" w:rsidRPr="00ED6412" w14:paraId="34159E17" w14:textId="77777777" w:rsidTr="002C27D3">
        <w:trPr>
          <w:cantSplit/>
          <w:trHeight w:val="397"/>
        </w:trPr>
        <w:tc>
          <w:tcPr>
            <w:tcW w:w="1441" w:type="pct"/>
            <w:tcBorders>
              <w:right w:val="nil"/>
            </w:tcBorders>
            <w:vAlign w:val="center"/>
          </w:tcPr>
          <w:p w14:paraId="39ACAA83" w14:textId="3B7B54AB" w:rsidR="00DC582C" w:rsidRPr="00ED6412" w:rsidRDefault="00DC582C" w:rsidP="00B75143">
            <w:pPr>
              <w:spacing w:line="360" w:lineRule="auto"/>
              <w:jc w:val="center"/>
              <w:rPr>
                <w:noProof/>
              </w:rPr>
            </w:pPr>
            <w:r w:rsidRPr="00ED6412">
              <w:rPr>
                <w:rFonts w:eastAsia="SimSun"/>
                <w:b/>
              </w:rPr>
              <w:t>Emission functions</w:t>
            </w:r>
          </w:p>
        </w:tc>
        <w:tc>
          <w:tcPr>
            <w:tcW w:w="1060" w:type="pct"/>
            <w:tcBorders>
              <w:left w:val="nil"/>
            </w:tcBorders>
            <w:vAlign w:val="center"/>
          </w:tcPr>
          <w:p w14:paraId="301629A6" w14:textId="056BE53D" w:rsidR="00DC582C" w:rsidRPr="00ED6412" w:rsidRDefault="00DC582C" w:rsidP="00B75143">
            <w:pPr>
              <w:spacing w:line="360" w:lineRule="auto"/>
              <w:jc w:val="center"/>
              <w:textAlignment w:val="bottom"/>
              <w:rPr>
                <w:rFonts w:eastAsia="SimSun"/>
              </w:rPr>
            </w:pPr>
            <w:r w:rsidRPr="00ED6412">
              <w:rPr>
                <w:b/>
                <w:i/>
              </w:rPr>
              <w:t>e</w:t>
            </w:r>
            <w:r w:rsidRPr="00ED6412">
              <w:rPr>
                <w:b/>
                <w:vertAlign w:val="subscript"/>
              </w:rPr>
              <w:t>i</w:t>
            </w:r>
            <w:r w:rsidRPr="00ED6412">
              <w:rPr>
                <w:b/>
                <w:i/>
              </w:rPr>
              <w:t xml:space="preserve"> </w:t>
            </w:r>
            <w:r w:rsidRPr="00ED6412">
              <w:rPr>
                <w:b/>
              </w:rPr>
              <w:t>(kg/MW</w:t>
            </w:r>
            <w:r w:rsidRPr="00ED6412">
              <w:rPr>
                <w:b/>
                <w:vertAlign w:val="superscript"/>
              </w:rPr>
              <w:t>2</w:t>
            </w:r>
            <w:r w:rsidRPr="00ED6412">
              <w:rPr>
                <w:b/>
              </w:rPr>
              <w:t>h)</w:t>
            </w:r>
          </w:p>
        </w:tc>
        <w:tc>
          <w:tcPr>
            <w:tcW w:w="989" w:type="pct"/>
            <w:vAlign w:val="center"/>
          </w:tcPr>
          <w:p w14:paraId="5D4898C6" w14:textId="174602B8" w:rsidR="00DC582C" w:rsidRPr="00ED6412" w:rsidRDefault="00DC582C" w:rsidP="00B75143">
            <w:pPr>
              <w:spacing w:line="360" w:lineRule="auto"/>
              <w:jc w:val="center"/>
              <w:textAlignment w:val="bottom"/>
              <w:rPr>
                <w:rFonts w:eastAsia="SimSun"/>
              </w:rPr>
            </w:pPr>
            <w:r w:rsidRPr="00ED6412">
              <w:rPr>
                <w:b/>
                <w:i/>
              </w:rPr>
              <w:t>f</w:t>
            </w:r>
            <w:r w:rsidRPr="00ED6412">
              <w:rPr>
                <w:b/>
                <w:vertAlign w:val="subscript"/>
              </w:rPr>
              <w:t>i</w:t>
            </w:r>
            <w:r w:rsidRPr="00ED6412">
              <w:rPr>
                <w:b/>
                <w:i/>
              </w:rPr>
              <w:t xml:space="preserve"> </w:t>
            </w:r>
            <w:r w:rsidRPr="00ED6412">
              <w:rPr>
                <w:b/>
              </w:rPr>
              <w:t>(kg/MWh)</w:t>
            </w:r>
          </w:p>
        </w:tc>
        <w:tc>
          <w:tcPr>
            <w:tcW w:w="845" w:type="pct"/>
            <w:vAlign w:val="center"/>
          </w:tcPr>
          <w:p w14:paraId="4519CB1B" w14:textId="73E3111A" w:rsidR="00DC582C" w:rsidRPr="00ED6412" w:rsidRDefault="00DC582C" w:rsidP="00B75143">
            <w:pPr>
              <w:spacing w:line="360" w:lineRule="auto"/>
              <w:jc w:val="center"/>
              <w:textAlignment w:val="bottom"/>
              <w:rPr>
                <w:rFonts w:eastAsia="SimSun"/>
              </w:rPr>
            </w:pPr>
            <w:r w:rsidRPr="00ED6412">
              <w:rPr>
                <w:b/>
                <w:i/>
              </w:rPr>
              <w:t>β</w:t>
            </w:r>
            <w:r w:rsidRPr="00ED6412">
              <w:rPr>
                <w:b/>
                <w:vertAlign w:val="subscript"/>
              </w:rPr>
              <w:t>i</w:t>
            </w:r>
            <w:r w:rsidRPr="00ED6412">
              <w:rPr>
                <w:b/>
                <w:i/>
              </w:rPr>
              <w:t xml:space="preserve"> </w:t>
            </w:r>
            <w:r w:rsidRPr="00ED6412">
              <w:rPr>
                <w:b/>
              </w:rPr>
              <w:t>(kg/h)</w:t>
            </w:r>
          </w:p>
        </w:tc>
        <w:tc>
          <w:tcPr>
            <w:tcW w:w="665" w:type="pct"/>
            <w:vAlign w:val="center"/>
          </w:tcPr>
          <w:p w14:paraId="0991A939" w14:textId="6913FE7D" w:rsidR="00DC582C" w:rsidRPr="00ED6412" w:rsidRDefault="00DC582C" w:rsidP="00B75143">
            <w:pPr>
              <w:spacing w:line="360" w:lineRule="auto"/>
              <w:jc w:val="center"/>
              <w:textAlignment w:val="bottom"/>
              <w:rPr>
                <w:lang w:eastAsia="en-US"/>
              </w:rPr>
            </w:pPr>
            <w:r w:rsidRPr="00ED6412">
              <w:rPr>
                <w:b/>
                <w:i/>
                <w:lang w:eastAsia="en-US"/>
              </w:rPr>
              <w:t>σ</w:t>
            </w:r>
            <w:r w:rsidRPr="00ED6412">
              <w:rPr>
                <w:b/>
                <w:vertAlign w:val="superscript"/>
                <w:lang w:eastAsia="en-US"/>
              </w:rPr>
              <w:t>2</w:t>
            </w:r>
          </w:p>
        </w:tc>
      </w:tr>
      <w:tr w:rsidR="00A53152" w:rsidRPr="00ED6412" w14:paraId="06CFFB23" w14:textId="3381E79F" w:rsidTr="002C27D3">
        <w:trPr>
          <w:cantSplit/>
          <w:trHeight w:val="397"/>
        </w:trPr>
        <w:tc>
          <w:tcPr>
            <w:tcW w:w="1441" w:type="pct"/>
            <w:tcBorders>
              <w:right w:val="nil"/>
            </w:tcBorders>
            <w:vAlign w:val="center"/>
          </w:tcPr>
          <w:p w14:paraId="537504D7" w14:textId="0BD2A3EE" w:rsidR="00DC582C" w:rsidRPr="00ED6412" w:rsidRDefault="00DC582C" w:rsidP="00B75143">
            <w:pPr>
              <w:spacing w:line="360" w:lineRule="auto"/>
              <w:jc w:val="center"/>
              <w:rPr>
                <w:rFonts w:eastAsia="SimSun"/>
                <w:b/>
              </w:rPr>
            </w:pPr>
            <w:r w:rsidRPr="00ED6412">
              <w:rPr>
                <w:b/>
                <w:noProof/>
              </w:rPr>
              <w:t>CO</w:t>
            </w:r>
            <w:r w:rsidRPr="00ED6412">
              <w:rPr>
                <w:b/>
                <w:noProof/>
                <w:vertAlign w:val="subscript"/>
              </w:rPr>
              <w:t>2</w:t>
            </w:r>
          </w:p>
        </w:tc>
        <w:tc>
          <w:tcPr>
            <w:tcW w:w="1060" w:type="pct"/>
            <w:tcBorders>
              <w:left w:val="nil"/>
            </w:tcBorders>
            <w:vAlign w:val="center"/>
            <w:hideMark/>
          </w:tcPr>
          <w:p w14:paraId="4B4780B3" w14:textId="3BDA8697" w:rsidR="00DC582C" w:rsidRPr="00ED6412" w:rsidRDefault="00DC582C" w:rsidP="00B75143">
            <w:pPr>
              <w:spacing w:line="360" w:lineRule="auto"/>
              <w:jc w:val="center"/>
              <w:textAlignment w:val="bottom"/>
              <w:rPr>
                <w:rFonts w:eastAsia="SimSun"/>
              </w:rPr>
            </w:pPr>
            <w:r w:rsidRPr="00ED6412">
              <w:rPr>
                <w:lang w:eastAsia="en-US"/>
              </w:rPr>
              <w:t xml:space="preserve">9.87 </w:t>
            </w:r>
            <w:r w:rsidRPr="00ED6412">
              <w:t>× 10</w:t>
            </w:r>
            <w:r w:rsidRPr="00ED6412">
              <w:rPr>
                <w:vertAlign w:val="superscript"/>
              </w:rPr>
              <w:t>-5</w:t>
            </w:r>
          </w:p>
        </w:tc>
        <w:tc>
          <w:tcPr>
            <w:tcW w:w="989" w:type="pct"/>
            <w:vAlign w:val="center"/>
            <w:hideMark/>
          </w:tcPr>
          <w:p w14:paraId="11212FA4" w14:textId="617053D0" w:rsidR="00DC582C" w:rsidRPr="00ED6412" w:rsidRDefault="00DC582C" w:rsidP="00B75143">
            <w:pPr>
              <w:spacing w:line="360" w:lineRule="auto"/>
              <w:jc w:val="center"/>
              <w:textAlignment w:val="bottom"/>
              <w:rPr>
                <w:rFonts w:eastAsia="SimSun"/>
              </w:rPr>
            </w:pPr>
            <w:r w:rsidRPr="00ED6412">
              <w:rPr>
                <w:lang w:eastAsia="en-US"/>
              </w:rPr>
              <w:t>0.64</w:t>
            </w:r>
          </w:p>
        </w:tc>
        <w:tc>
          <w:tcPr>
            <w:tcW w:w="845" w:type="pct"/>
            <w:vAlign w:val="center"/>
            <w:hideMark/>
          </w:tcPr>
          <w:p w14:paraId="412D6D89" w14:textId="2E6E7EC8" w:rsidR="00DC582C" w:rsidRPr="00ED6412" w:rsidRDefault="00DC582C" w:rsidP="00B75143">
            <w:pPr>
              <w:spacing w:line="360" w:lineRule="auto"/>
              <w:jc w:val="center"/>
              <w:textAlignment w:val="bottom"/>
              <w:rPr>
                <w:rFonts w:eastAsia="SimSun"/>
              </w:rPr>
            </w:pPr>
            <w:r w:rsidRPr="00ED6412">
              <w:rPr>
                <w:lang w:eastAsia="en-US"/>
              </w:rPr>
              <w:t>21.38</w:t>
            </w:r>
          </w:p>
        </w:tc>
        <w:tc>
          <w:tcPr>
            <w:tcW w:w="665" w:type="pct"/>
            <w:vAlign w:val="center"/>
          </w:tcPr>
          <w:p w14:paraId="51D045F3" w14:textId="22290CB8" w:rsidR="00DC582C" w:rsidRPr="00ED6412" w:rsidRDefault="00DC582C" w:rsidP="00B75143">
            <w:pPr>
              <w:spacing w:line="360" w:lineRule="auto"/>
              <w:jc w:val="center"/>
              <w:textAlignment w:val="bottom"/>
              <w:rPr>
                <w:rFonts w:eastAsia="SimSun"/>
              </w:rPr>
            </w:pPr>
            <w:r w:rsidRPr="00ED6412">
              <w:rPr>
                <w:lang w:eastAsia="en-US"/>
              </w:rPr>
              <w:t>0.99992</w:t>
            </w:r>
          </w:p>
        </w:tc>
      </w:tr>
      <w:tr w:rsidR="00A53152" w:rsidRPr="00ED6412" w14:paraId="325E8290" w14:textId="16B48B67" w:rsidTr="002C27D3">
        <w:trPr>
          <w:cantSplit/>
          <w:trHeight w:val="397"/>
        </w:trPr>
        <w:tc>
          <w:tcPr>
            <w:tcW w:w="1441" w:type="pct"/>
            <w:tcBorders>
              <w:right w:val="nil"/>
            </w:tcBorders>
            <w:vAlign w:val="center"/>
          </w:tcPr>
          <w:p w14:paraId="45766298" w14:textId="405DC2DB" w:rsidR="00DC582C" w:rsidRPr="00ED6412" w:rsidRDefault="00DC582C" w:rsidP="00B75143">
            <w:pPr>
              <w:spacing w:line="360" w:lineRule="auto"/>
              <w:jc w:val="center"/>
              <w:rPr>
                <w:rFonts w:eastAsia="SimSun"/>
                <w:b/>
              </w:rPr>
            </w:pPr>
            <w:r w:rsidRPr="00ED6412">
              <w:rPr>
                <w:b/>
                <w:noProof/>
              </w:rPr>
              <w:t>SO</w:t>
            </w:r>
            <w:r w:rsidRPr="00ED6412">
              <w:rPr>
                <w:b/>
                <w:noProof/>
                <w:vertAlign w:val="subscript"/>
              </w:rPr>
              <w:t>2</w:t>
            </w:r>
          </w:p>
        </w:tc>
        <w:tc>
          <w:tcPr>
            <w:tcW w:w="1060" w:type="pct"/>
            <w:tcBorders>
              <w:left w:val="nil"/>
            </w:tcBorders>
            <w:vAlign w:val="center"/>
          </w:tcPr>
          <w:p w14:paraId="69B13210" w14:textId="435DB709" w:rsidR="00DC582C" w:rsidRPr="00ED6412" w:rsidRDefault="004A1FD7" w:rsidP="00B75143">
            <w:pPr>
              <w:spacing w:line="360" w:lineRule="auto"/>
              <w:jc w:val="center"/>
              <w:textAlignment w:val="bottom"/>
              <w:rPr>
                <w:rFonts w:eastAsia="SimSun"/>
              </w:rPr>
            </w:pPr>
            <w:r w:rsidRPr="00ED6412">
              <w:rPr>
                <w:lang w:eastAsia="en-US"/>
              </w:rPr>
              <w:t xml:space="preserve">6.63 </w:t>
            </w:r>
            <w:r w:rsidRPr="00ED6412">
              <w:t>× 10</w:t>
            </w:r>
            <w:r w:rsidRPr="00ED6412">
              <w:rPr>
                <w:vertAlign w:val="superscript"/>
              </w:rPr>
              <w:t>-9</w:t>
            </w:r>
          </w:p>
        </w:tc>
        <w:tc>
          <w:tcPr>
            <w:tcW w:w="989" w:type="pct"/>
            <w:vAlign w:val="center"/>
          </w:tcPr>
          <w:p w14:paraId="4DDA8FA4" w14:textId="66BE1A77" w:rsidR="00DC582C" w:rsidRPr="00ED6412" w:rsidRDefault="004A1FD7" w:rsidP="00B75143">
            <w:pPr>
              <w:spacing w:line="360" w:lineRule="auto"/>
              <w:jc w:val="center"/>
              <w:textAlignment w:val="bottom"/>
              <w:rPr>
                <w:rFonts w:eastAsia="SimSun"/>
              </w:rPr>
            </w:pPr>
            <w:r w:rsidRPr="00ED6412">
              <w:rPr>
                <w:lang w:eastAsia="en-US"/>
              </w:rPr>
              <w:t xml:space="preserve">4.27 </w:t>
            </w:r>
            <w:r w:rsidRPr="00ED6412">
              <w:t>× 10</w:t>
            </w:r>
            <w:r w:rsidRPr="00ED6412">
              <w:rPr>
                <w:vertAlign w:val="superscript"/>
              </w:rPr>
              <w:t>-5</w:t>
            </w:r>
          </w:p>
        </w:tc>
        <w:tc>
          <w:tcPr>
            <w:tcW w:w="845" w:type="pct"/>
            <w:vAlign w:val="center"/>
          </w:tcPr>
          <w:p w14:paraId="54C55BC5" w14:textId="0EB12BE9" w:rsidR="00DC582C" w:rsidRPr="00ED6412" w:rsidRDefault="004A1FD7" w:rsidP="00B75143">
            <w:pPr>
              <w:spacing w:line="360" w:lineRule="auto"/>
              <w:jc w:val="center"/>
              <w:textAlignment w:val="bottom"/>
              <w:rPr>
                <w:rFonts w:eastAsia="SimSun"/>
              </w:rPr>
            </w:pPr>
            <w:r w:rsidRPr="00ED6412">
              <w:rPr>
                <w:lang w:eastAsia="en-US"/>
              </w:rPr>
              <w:t xml:space="preserve">1.44 </w:t>
            </w:r>
            <w:r w:rsidRPr="00ED6412">
              <w:t>× 10</w:t>
            </w:r>
            <w:r w:rsidRPr="00ED6412">
              <w:rPr>
                <w:vertAlign w:val="superscript"/>
              </w:rPr>
              <w:t>-3</w:t>
            </w:r>
          </w:p>
        </w:tc>
        <w:tc>
          <w:tcPr>
            <w:tcW w:w="665" w:type="pct"/>
          </w:tcPr>
          <w:p w14:paraId="463E54CE" w14:textId="027D6211" w:rsidR="00DC582C" w:rsidRPr="00ED6412" w:rsidRDefault="004A1FD7" w:rsidP="00B75143">
            <w:pPr>
              <w:spacing w:line="360" w:lineRule="auto"/>
              <w:jc w:val="center"/>
              <w:textAlignment w:val="bottom"/>
              <w:rPr>
                <w:rFonts w:eastAsia="SimSun"/>
              </w:rPr>
            </w:pPr>
            <w:r w:rsidRPr="00ED6412">
              <w:rPr>
                <w:lang w:eastAsia="en-US"/>
              </w:rPr>
              <w:t>0.99992</w:t>
            </w:r>
          </w:p>
        </w:tc>
      </w:tr>
      <w:tr w:rsidR="00A53152" w:rsidRPr="00ED6412" w14:paraId="68349A2C" w14:textId="74EA9ED3" w:rsidTr="002C27D3">
        <w:trPr>
          <w:cantSplit/>
          <w:trHeight w:val="397"/>
        </w:trPr>
        <w:tc>
          <w:tcPr>
            <w:tcW w:w="1441" w:type="pct"/>
            <w:tcBorders>
              <w:right w:val="nil"/>
            </w:tcBorders>
            <w:vAlign w:val="center"/>
          </w:tcPr>
          <w:p w14:paraId="6111491E" w14:textId="3B6DB7F8" w:rsidR="00DC582C" w:rsidRPr="00ED6412" w:rsidRDefault="00DC582C" w:rsidP="00B75143">
            <w:pPr>
              <w:spacing w:line="360" w:lineRule="auto"/>
              <w:jc w:val="center"/>
              <w:rPr>
                <w:rFonts w:eastAsia="SimSun"/>
              </w:rPr>
            </w:pPr>
            <w:r w:rsidRPr="00ED6412">
              <w:rPr>
                <w:rFonts w:hint="eastAsia"/>
                <w:b/>
              </w:rPr>
              <w:t>NO</w:t>
            </w:r>
            <w:r w:rsidR="00981495" w:rsidRPr="00ED6412">
              <w:rPr>
                <w:vertAlign w:val="subscript"/>
                <w:lang w:eastAsia="en-US"/>
              </w:rPr>
              <w:t>x</w:t>
            </w:r>
          </w:p>
        </w:tc>
        <w:tc>
          <w:tcPr>
            <w:tcW w:w="1060" w:type="pct"/>
            <w:tcBorders>
              <w:left w:val="nil"/>
            </w:tcBorders>
            <w:vAlign w:val="center"/>
          </w:tcPr>
          <w:p w14:paraId="6F2EEA53" w14:textId="297351BF" w:rsidR="00DC582C" w:rsidRPr="00ED6412" w:rsidRDefault="004A1FD7" w:rsidP="007C028F">
            <w:pPr>
              <w:spacing w:line="360" w:lineRule="auto"/>
              <w:jc w:val="center"/>
              <w:textAlignment w:val="bottom"/>
              <w:rPr>
                <w:rFonts w:eastAsia="SimSun"/>
              </w:rPr>
            </w:pPr>
            <w:r w:rsidRPr="00ED6412">
              <w:rPr>
                <w:lang w:eastAsia="en-US"/>
              </w:rPr>
              <w:t>4.</w:t>
            </w:r>
            <w:r w:rsidR="007C028F" w:rsidRPr="00ED6412">
              <w:rPr>
                <w:lang w:eastAsia="en-US"/>
              </w:rPr>
              <w:t>29</w:t>
            </w:r>
            <w:r w:rsidRPr="00ED6412">
              <w:t>× 10</w:t>
            </w:r>
            <w:r w:rsidRPr="00ED6412">
              <w:rPr>
                <w:vertAlign w:val="superscript"/>
              </w:rPr>
              <w:t>-7</w:t>
            </w:r>
          </w:p>
        </w:tc>
        <w:tc>
          <w:tcPr>
            <w:tcW w:w="989" w:type="pct"/>
            <w:vAlign w:val="center"/>
          </w:tcPr>
          <w:p w14:paraId="75E0579A" w14:textId="5ABB678D" w:rsidR="00DC582C" w:rsidRPr="00ED6412" w:rsidRDefault="007C028F" w:rsidP="00B75143">
            <w:pPr>
              <w:spacing w:line="360" w:lineRule="auto"/>
              <w:jc w:val="center"/>
              <w:textAlignment w:val="bottom"/>
              <w:rPr>
                <w:rFonts w:eastAsia="SimSun"/>
              </w:rPr>
            </w:pPr>
            <w:r w:rsidRPr="00ED6412">
              <w:rPr>
                <w:lang w:eastAsia="en-US"/>
              </w:rPr>
              <w:t xml:space="preserve">2.76 </w:t>
            </w:r>
            <w:r w:rsidRPr="00ED6412">
              <w:t>× 10</w:t>
            </w:r>
            <w:r w:rsidRPr="00ED6412">
              <w:rPr>
                <w:vertAlign w:val="superscript"/>
              </w:rPr>
              <w:t>-3</w:t>
            </w:r>
          </w:p>
        </w:tc>
        <w:tc>
          <w:tcPr>
            <w:tcW w:w="845" w:type="pct"/>
            <w:vAlign w:val="center"/>
          </w:tcPr>
          <w:p w14:paraId="3A8DAD0D" w14:textId="1B914B63" w:rsidR="00DC582C" w:rsidRPr="00ED6412" w:rsidRDefault="004A1FD7" w:rsidP="00D5475D">
            <w:pPr>
              <w:spacing w:line="360" w:lineRule="auto"/>
              <w:jc w:val="center"/>
              <w:textAlignment w:val="bottom"/>
              <w:rPr>
                <w:rFonts w:eastAsia="SimSun"/>
              </w:rPr>
            </w:pPr>
            <w:r w:rsidRPr="00ED6412">
              <w:rPr>
                <w:lang w:eastAsia="en-US"/>
              </w:rPr>
              <w:t>0.09</w:t>
            </w:r>
          </w:p>
        </w:tc>
        <w:tc>
          <w:tcPr>
            <w:tcW w:w="665" w:type="pct"/>
          </w:tcPr>
          <w:p w14:paraId="4C6C801E" w14:textId="2CFB3D2A" w:rsidR="00DC582C" w:rsidRPr="00ED6412" w:rsidRDefault="004A1FD7" w:rsidP="00B75143">
            <w:pPr>
              <w:spacing w:line="360" w:lineRule="auto"/>
              <w:jc w:val="center"/>
              <w:textAlignment w:val="bottom"/>
              <w:rPr>
                <w:rFonts w:eastAsia="SimSun"/>
              </w:rPr>
            </w:pPr>
            <w:r w:rsidRPr="00ED6412">
              <w:rPr>
                <w:lang w:eastAsia="en-US"/>
              </w:rPr>
              <w:t>0.99992</w:t>
            </w:r>
          </w:p>
        </w:tc>
      </w:tr>
    </w:tbl>
    <w:p w14:paraId="7D6DBFD3" w14:textId="4513F7E1" w:rsidR="00DC582C" w:rsidRPr="00ED6412" w:rsidRDefault="00DC582C" w:rsidP="00DC582C">
      <w:pPr>
        <w:rPr>
          <w:lang w:eastAsia="en-US"/>
        </w:rPr>
      </w:pPr>
    </w:p>
    <w:p w14:paraId="2A1956C5" w14:textId="5A810CED" w:rsidR="002C27D3" w:rsidRPr="00ED6412" w:rsidRDefault="002C27D3" w:rsidP="00DC582C">
      <w:pPr>
        <w:rPr>
          <w:lang w:eastAsia="en-US"/>
        </w:rPr>
      </w:pPr>
      <w:r w:rsidRPr="00ED6412">
        <w:rPr>
          <w:lang w:eastAsia="en-US"/>
        </w:rPr>
        <w:t xml:space="preserve">Similar to the cost function in </w:t>
      </w:r>
      <w:r w:rsidRPr="00ED6412">
        <w:rPr>
          <w:lang w:eastAsia="en-US"/>
        </w:rPr>
        <w:fldChar w:fldCharType="begin"/>
      </w:r>
      <w:r w:rsidRPr="00ED6412">
        <w:rPr>
          <w:lang w:eastAsia="en-US"/>
        </w:rPr>
        <w:instrText xml:space="preserve"> REF _Ref500681135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5</w:t>
      </w:r>
      <w:r w:rsidRPr="00ED6412">
        <w:rPr>
          <w:lang w:eastAsia="en-US"/>
        </w:rPr>
        <w:fldChar w:fldCharType="end"/>
      </w:r>
      <w:r w:rsidRPr="00ED6412">
        <w:rPr>
          <w:lang w:eastAsia="en-US"/>
        </w:rPr>
        <w:t xml:space="preserve">, the variance of the emission functions </w:t>
      </w:r>
      <w:r w:rsidR="009832CD" w:rsidRPr="00ED6412">
        <w:rPr>
          <w:lang w:eastAsia="en-US"/>
        </w:rPr>
        <w:t xml:space="preserve">in </w:t>
      </w:r>
      <w:r w:rsidR="009832CD" w:rsidRPr="00ED6412">
        <w:rPr>
          <w:lang w:eastAsia="en-US"/>
        </w:rPr>
        <w:fldChar w:fldCharType="begin"/>
      </w:r>
      <w:r w:rsidR="009832CD" w:rsidRPr="00ED6412">
        <w:rPr>
          <w:lang w:eastAsia="en-US"/>
        </w:rPr>
        <w:instrText xml:space="preserve"> REF _Ref499413120 \h </w:instrText>
      </w:r>
      <w:r w:rsidR="00A63E2B" w:rsidRPr="00ED6412">
        <w:rPr>
          <w:lang w:eastAsia="en-US"/>
        </w:rPr>
        <w:instrText xml:space="preserve"> \* MERGEFORMAT </w:instrText>
      </w:r>
      <w:r w:rsidR="009832CD" w:rsidRPr="00ED6412">
        <w:rPr>
          <w:lang w:eastAsia="en-US"/>
        </w:rPr>
      </w:r>
      <w:r w:rsidR="009832CD"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9</w:t>
      </w:r>
      <w:r w:rsidR="009832CD" w:rsidRPr="00ED6412">
        <w:rPr>
          <w:lang w:eastAsia="en-US"/>
        </w:rPr>
        <w:fldChar w:fldCharType="end"/>
      </w:r>
      <w:r w:rsidR="009832CD" w:rsidRPr="00ED6412">
        <w:rPr>
          <w:lang w:eastAsia="en-US"/>
        </w:rPr>
        <w:t xml:space="preserve"> </w:t>
      </w:r>
      <w:r w:rsidRPr="00ED6412">
        <w:rPr>
          <w:lang w:eastAsia="en-US"/>
        </w:rPr>
        <w:t xml:space="preserve">shows very good fitness with the parabolic fit. </w:t>
      </w:r>
    </w:p>
    <w:p w14:paraId="2611AE81" w14:textId="278AA953" w:rsidR="00772A1C" w:rsidRPr="00ED6412" w:rsidRDefault="00772A1C" w:rsidP="001E3750">
      <w:pPr>
        <w:pStyle w:val="Heading3"/>
      </w:pPr>
      <w:bookmarkStart w:id="399" w:name="_Toc523347846"/>
      <w:r w:rsidRPr="00ED6412">
        <w:t xml:space="preserve">Wind </w:t>
      </w:r>
      <w:r w:rsidR="009D798E" w:rsidRPr="00ED6412">
        <w:t>power</w:t>
      </w:r>
      <w:bookmarkEnd w:id="399"/>
    </w:p>
    <w:p w14:paraId="27AFC30D" w14:textId="2764CEC6" w:rsidR="005129C9" w:rsidRPr="00ED6412" w:rsidRDefault="00B40244" w:rsidP="00C659DE">
      <w:pPr>
        <w:rPr>
          <w:lang w:eastAsia="en-US"/>
        </w:rPr>
      </w:pPr>
      <w:r w:rsidRPr="00ED6412">
        <w:t>The</w:t>
      </w:r>
      <w:r w:rsidR="00161F89" w:rsidRPr="00ED6412">
        <w:t xml:space="preserve"> wind power share </w:t>
      </w:r>
      <w:r w:rsidRPr="00ED6412">
        <w:t>is</w:t>
      </w:r>
      <w:r w:rsidR="00EF13CF">
        <w:t xml:space="preserve"> </w:t>
      </w:r>
      <w:r w:rsidR="00161F89" w:rsidRPr="00ED6412">
        <w:t xml:space="preserve">12.8% of </w:t>
      </w:r>
      <w:r w:rsidRPr="00ED6412">
        <w:t xml:space="preserve">the </w:t>
      </w:r>
      <w:r w:rsidR="00161F89" w:rsidRPr="00ED6412">
        <w:t xml:space="preserve">electricity generation in 2016, where the total renewable share </w:t>
      </w:r>
      <w:r w:rsidRPr="00ED6412">
        <w:t xml:space="preserve">is </w:t>
      </w:r>
      <w:r w:rsidR="00161F89" w:rsidRPr="00ED6412">
        <w:t xml:space="preserve">about 25% </w:t>
      </w:r>
      <w:r w:rsidR="00161F89" w:rsidRPr="00ED6412">
        <w:fldChar w:fldCharType="begin"/>
      </w:r>
      <w:r w:rsidR="000201C4">
        <w:instrText xml:space="preserve"> ADDIN EN.CITE &lt;EndNote&gt;&lt;Cite&gt;&lt;Author&gt;BEIS&lt;/Author&gt;&lt;Year&gt;2018&lt;/Year&gt;&lt;RecNum&gt;558&lt;/RecNum&gt;&lt;DisplayText&gt;[231]&lt;/DisplayText&gt;&lt;record&gt;&lt;rec-number&gt;558&lt;/rec-number&gt;&lt;foreign-keys&gt;&lt;key app="EN" db-id="wat2z5xv39zx9lefev2vrzeifd9dzfzsx50x" timestamp="0"&gt;558&lt;/key&gt;&lt;/foreign-keys&gt;&lt;ref-type name="Journal Article"&gt;17&lt;/ref-type&gt;&lt;contributors&gt;&lt;authors&gt;&lt;author&gt;BEIS&lt;/author&gt;&lt;/authors&gt;&lt;/contributors&gt;&lt;titles&gt;&lt;title&gt;Energy Trends section 6: renewables&lt;/title&gt;&lt;/titles&gt;&lt;dates&gt;&lt;year&gt;2018&lt;/year&gt;&lt;/dates&gt;&lt;urls&gt;&lt;related-urls&gt;&lt;url&gt;https://www.gov.uk/government/uploads/system/uploads/attachment_data/file/669723/Renewables.pdf&lt;/url&gt;&lt;/related-urls&gt;&lt;/urls&gt;&lt;/record&gt;&lt;/Cite&gt;&lt;/EndNote&gt;</w:instrText>
      </w:r>
      <w:r w:rsidR="00161F89" w:rsidRPr="00ED6412">
        <w:fldChar w:fldCharType="separate"/>
      </w:r>
      <w:r w:rsidR="000201C4">
        <w:rPr>
          <w:noProof/>
        </w:rPr>
        <w:t>[</w:t>
      </w:r>
      <w:hyperlink w:anchor="_ENREF_231" w:tooltip="BEIS, 2018 #558" w:history="1">
        <w:r w:rsidR="00213BF8">
          <w:rPr>
            <w:noProof/>
          </w:rPr>
          <w:t>231</w:t>
        </w:r>
      </w:hyperlink>
      <w:r w:rsidR="000201C4">
        <w:rPr>
          <w:noProof/>
        </w:rPr>
        <w:t>]</w:t>
      </w:r>
      <w:r w:rsidR="00161F89" w:rsidRPr="00ED6412">
        <w:fldChar w:fldCharType="end"/>
      </w:r>
      <w:r w:rsidR="00161F89" w:rsidRPr="00ED6412">
        <w:t xml:space="preserve">. Therefore, this wind farm should be able to produce between these percentages in the generation. </w:t>
      </w:r>
      <w:r w:rsidR="00292996" w:rsidRPr="00ED6412">
        <w:rPr>
          <w:lang w:eastAsia="en-US"/>
        </w:rPr>
        <w:t>Therefore,</w:t>
      </w:r>
      <w:r w:rsidR="008A0CF3" w:rsidRPr="00ED6412">
        <w:rPr>
          <w:lang w:eastAsia="en-US"/>
        </w:rPr>
        <w:t xml:space="preserve"> </w:t>
      </w:r>
      <w:r w:rsidR="00CE72F2" w:rsidRPr="00ED6412">
        <w:rPr>
          <w:lang w:eastAsia="en-US"/>
        </w:rPr>
        <w:t xml:space="preserve">the </w:t>
      </w:r>
      <w:r w:rsidR="005F6437" w:rsidRPr="00ED6412">
        <w:rPr>
          <w:lang w:eastAsia="en-US"/>
        </w:rPr>
        <w:t xml:space="preserve">Pen y Cymoedd wind </w:t>
      </w:r>
      <w:r w:rsidR="00B704E9" w:rsidRPr="00ED6412">
        <w:rPr>
          <w:lang w:eastAsia="en-US"/>
        </w:rPr>
        <w:t>farm</w:t>
      </w:r>
      <w:r w:rsidR="005F6437" w:rsidRPr="00ED6412">
        <w:rPr>
          <w:lang w:eastAsia="en-US"/>
        </w:rPr>
        <w:t xml:space="preserve"> is considered as the wind power in this </w:t>
      </w:r>
      <w:r w:rsidR="00B704E9" w:rsidRPr="00ED6412">
        <w:rPr>
          <w:lang w:eastAsia="en-US"/>
        </w:rPr>
        <w:t xml:space="preserve">proposed </w:t>
      </w:r>
      <w:r w:rsidR="007D7464" w:rsidRPr="00ED6412">
        <w:rPr>
          <w:lang w:eastAsia="en-US"/>
        </w:rPr>
        <w:t xml:space="preserve">model since </w:t>
      </w:r>
      <w:r w:rsidR="007D7464" w:rsidRPr="00ED6412">
        <w:rPr>
          <w:lang w:eastAsia="en-US"/>
        </w:rPr>
        <w:lastRenderedPageBreak/>
        <w:t>t</w:t>
      </w:r>
      <w:r w:rsidR="005F6437" w:rsidRPr="00ED6412">
        <w:rPr>
          <w:lang w:eastAsia="en-US"/>
        </w:rPr>
        <w:t>his is a</w:t>
      </w:r>
      <w:r w:rsidR="00292996" w:rsidRPr="00ED6412">
        <w:rPr>
          <w:lang w:eastAsia="en-US"/>
        </w:rPr>
        <w:t>n</w:t>
      </w:r>
      <w:r w:rsidR="005F6437" w:rsidRPr="00ED6412">
        <w:rPr>
          <w:lang w:eastAsia="en-US"/>
        </w:rPr>
        <w:t xml:space="preserve"> </w:t>
      </w:r>
      <w:r w:rsidR="00631B34" w:rsidRPr="00ED6412">
        <w:rPr>
          <w:lang w:eastAsia="en-US"/>
        </w:rPr>
        <w:t xml:space="preserve">onshore </w:t>
      </w:r>
      <w:r w:rsidR="005F6437" w:rsidRPr="00ED6412">
        <w:rPr>
          <w:lang w:eastAsia="en-US"/>
        </w:rPr>
        <w:t>wind farm with 228 MW capacity</w:t>
      </w:r>
      <w:r w:rsidR="0042044B" w:rsidRPr="00ED6412">
        <w:rPr>
          <w:lang w:eastAsia="en-US"/>
        </w:rPr>
        <w:t xml:space="preserve"> </w:t>
      </w:r>
      <w:r w:rsidR="00A1198A" w:rsidRPr="00ED6412">
        <w:rPr>
          <w:lang w:eastAsia="en-US"/>
        </w:rPr>
        <w:fldChar w:fldCharType="begin"/>
      </w:r>
      <w:r w:rsidR="000201C4">
        <w:rPr>
          <w:lang w:eastAsia="en-US"/>
        </w:rPr>
        <w:instrText xml:space="preserve"> ADDIN EN.CITE &lt;EndNote&gt;&lt;Cite&gt;&lt;Author&gt;Siemens&lt;/Author&gt;&lt;Year&gt;2014&lt;/Year&gt;&lt;RecNum&gt;382&lt;/RecNum&gt;&lt;DisplayText&gt;[227]&lt;/DisplayText&gt;&lt;record&gt;&lt;rec-number&gt;382&lt;/rec-number&gt;&lt;foreign-keys&gt;&lt;key app="EN" db-id="wat2z5xv39zx9lefev2vrzeifd9dzfzsx50x" timestamp="0"&gt;382&lt;/key&gt;&lt;/foreign-keys&gt;&lt;ref-type name="Journal Article"&gt;17&lt;/ref-type&gt;&lt;contributors&gt;&lt;authors&gt;&lt;author&gt;Siemens&lt;/author&gt;&lt;/authors&gt;&lt;/contributors&gt;&lt;titles&gt;&lt;title&gt;Fact Sheet Wind Power – United Kingdom&lt;/title&gt;&lt;/titles&gt;&lt;dates&gt;&lt;year&gt;&lt;style face="normal" font="default" size="100%"&gt;2&lt;/style&gt;&lt;style face="normal" font="default" charset="134" size="100%"&gt;014&lt;/style&gt;&lt;/year&gt;&lt;/dates&gt;&lt;urls&gt;&lt;related-urls&gt;&lt;url&gt;https://www.siemens.com/press/pool/de/feature/2014/energy/2014-03-hull/fact-sheet-wind-power-uk-e.pdf&lt;/url&gt;&lt;/related-urls&gt;&lt;/urls&gt;&lt;/record&gt;&lt;/Cite&gt;&lt;/EndNote&gt;</w:instrText>
      </w:r>
      <w:r w:rsidR="00A1198A" w:rsidRPr="00ED6412">
        <w:rPr>
          <w:lang w:eastAsia="en-US"/>
        </w:rPr>
        <w:fldChar w:fldCharType="separate"/>
      </w:r>
      <w:r w:rsidR="000201C4">
        <w:rPr>
          <w:noProof/>
          <w:lang w:eastAsia="en-US"/>
        </w:rPr>
        <w:t>[</w:t>
      </w:r>
      <w:hyperlink w:anchor="_ENREF_227" w:tooltip="Siemens, 2014 #382" w:history="1">
        <w:r w:rsidR="00213BF8">
          <w:rPr>
            <w:noProof/>
            <w:lang w:eastAsia="en-US"/>
          </w:rPr>
          <w:t>227</w:t>
        </w:r>
      </w:hyperlink>
      <w:r w:rsidR="000201C4">
        <w:rPr>
          <w:noProof/>
          <w:lang w:eastAsia="en-US"/>
        </w:rPr>
        <w:t>]</w:t>
      </w:r>
      <w:r w:rsidR="00A1198A" w:rsidRPr="00ED6412">
        <w:rPr>
          <w:lang w:eastAsia="en-US"/>
        </w:rPr>
        <w:fldChar w:fldCharType="end"/>
      </w:r>
      <w:r w:rsidR="005E6D69" w:rsidRPr="00ED6412">
        <w:rPr>
          <w:lang w:eastAsia="en-US"/>
        </w:rPr>
        <w:t>,</w:t>
      </w:r>
      <w:r w:rsidR="005F6437" w:rsidRPr="00ED6412">
        <w:rPr>
          <w:lang w:eastAsia="en-US"/>
        </w:rPr>
        <w:t xml:space="preserve"> which is </w:t>
      </w:r>
      <w:r w:rsidR="007F4752" w:rsidRPr="00ED6412">
        <w:rPr>
          <w:lang w:eastAsia="en-US"/>
        </w:rPr>
        <w:t>about 16% of the total capacity w</w:t>
      </w:r>
      <w:r w:rsidR="00C43F6E" w:rsidRPr="00ED6412">
        <w:rPr>
          <w:lang w:eastAsia="en-US"/>
        </w:rPr>
        <w:t>hen</w:t>
      </w:r>
      <w:r w:rsidR="007F4752" w:rsidRPr="00ED6412">
        <w:rPr>
          <w:lang w:eastAsia="en-US"/>
        </w:rPr>
        <w:t xml:space="preserve"> the</w:t>
      </w:r>
      <w:r w:rsidR="00C43F6E" w:rsidRPr="00ED6412">
        <w:rPr>
          <w:lang w:eastAsia="en-US"/>
        </w:rPr>
        <w:t xml:space="preserve">re is 1200 MW conventional power </w:t>
      </w:r>
      <w:r w:rsidR="001246F8" w:rsidRPr="00ED6412">
        <w:rPr>
          <w:lang w:eastAsia="en-US"/>
        </w:rPr>
        <w:t xml:space="preserve">as described </w:t>
      </w:r>
      <w:r w:rsidR="00C43F6E" w:rsidRPr="00ED6412">
        <w:rPr>
          <w:lang w:eastAsia="en-US"/>
        </w:rPr>
        <w:t>in S</w:t>
      </w:r>
      <w:r w:rsidR="007F4752" w:rsidRPr="00ED6412">
        <w:rPr>
          <w:lang w:eastAsia="en-US"/>
        </w:rPr>
        <w:t xml:space="preserve">ection </w:t>
      </w:r>
      <w:r w:rsidR="007D29BC" w:rsidRPr="00ED6412">
        <w:rPr>
          <w:lang w:eastAsia="en-US"/>
        </w:rPr>
        <w:fldChar w:fldCharType="begin"/>
      </w:r>
      <w:r w:rsidR="007D29BC" w:rsidRPr="00ED6412">
        <w:rPr>
          <w:lang w:eastAsia="en-US"/>
        </w:rPr>
        <w:instrText xml:space="preserve"> REF _Ref499466312 \r \h </w:instrText>
      </w:r>
      <w:r w:rsidR="00A63E2B" w:rsidRPr="00ED6412">
        <w:rPr>
          <w:lang w:eastAsia="en-US"/>
        </w:rPr>
        <w:instrText xml:space="preserve"> \* MERGEFORMAT </w:instrText>
      </w:r>
      <w:r w:rsidR="007D29BC" w:rsidRPr="00ED6412">
        <w:rPr>
          <w:lang w:eastAsia="en-US"/>
        </w:rPr>
      </w:r>
      <w:r w:rsidR="007D29BC" w:rsidRPr="00ED6412">
        <w:rPr>
          <w:lang w:eastAsia="en-US"/>
        </w:rPr>
        <w:fldChar w:fldCharType="separate"/>
      </w:r>
      <w:r w:rsidR="00C05E44">
        <w:rPr>
          <w:lang w:eastAsia="en-US"/>
        </w:rPr>
        <w:t>6.2.1</w:t>
      </w:r>
      <w:r w:rsidR="007D29BC" w:rsidRPr="00ED6412">
        <w:rPr>
          <w:lang w:eastAsia="en-US"/>
        </w:rPr>
        <w:fldChar w:fldCharType="end"/>
      </w:r>
      <w:r w:rsidR="007D29BC" w:rsidRPr="00ED6412">
        <w:rPr>
          <w:lang w:eastAsia="en-US"/>
        </w:rPr>
        <w:t>.</w:t>
      </w:r>
      <w:r w:rsidR="009E5347" w:rsidRPr="00ED6412">
        <w:rPr>
          <w:lang w:eastAsia="en-US"/>
        </w:rPr>
        <w:t xml:space="preserve"> </w:t>
      </w:r>
    </w:p>
    <w:p w14:paraId="6DE7CB6D" w14:textId="6DDD5928" w:rsidR="007D29BC" w:rsidRPr="00ED6412" w:rsidRDefault="007D29BC" w:rsidP="00C659DE">
      <w:r w:rsidRPr="00ED6412">
        <w:rPr>
          <w:lang w:eastAsia="en-US"/>
        </w:rPr>
        <w:t xml:space="preserve">This section </w:t>
      </w:r>
      <w:r w:rsidR="00D234CD" w:rsidRPr="00ED6412">
        <w:rPr>
          <w:lang w:eastAsia="en-US"/>
        </w:rPr>
        <w:t>provid</w:t>
      </w:r>
      <w:r w:rsidRPr="00ED6412">
        <w:rPr>
          <w:lang w:eastAsia="en-US"/>
        </w:rPr>
        <w:t xml:space="preserve">es the wind power capacity, </w:t>
      </w:r>
      <w:r w:rsidR="00315033" w:rsidRPr="00ED6412">
        <w:rPr>
          <w:lang w:eastAsia="en-US"/>
        </w:rPr>
        <w:t xml:space="preserve">wind turbine technical specifications, </w:t>
      </w:r>
      <w:r w:rsidRPr="00ED6412">
        <w:rPr>
          <w:lang w:eastAsia="en-US"/>
        </w:rPr>
        <w:t xml:space="preserve">wind </w:t>
      </w:r>
      <w:r w:rsidR="006C543B" w:rsidRPr="00ED6412">
        <w:rPr>
          <w:lang w:eastAsia="en-US"/>
        </w:rPr>
        <w:t>power uncertainty model and the wind power price.</w:t>
      </w:r>
    </w:p>
    <w:p w14:paraId="502C10C5" w14:textId="2E520B92" w:rsidR="009D798E" w:rsidRPr="00ED6412" w:rsidRDefault="009D798E" w:rsidP="00A326F0">
      <w:pPr>
        <w:pStyle w:val="Heading4"/>
      </w:pPr>
      <w:bookmarkStart w:id="400" w:name="_Toc523347847"/>
      <w:r w:rsidRPr="00ED6412">
        <w:t>Wind farm</w:t>
      </w:r>
      <w:bookmarkEnd w:id="400"/>
    </w:p>
    <w:p w14:paraId="59BD2264" w14:textId="13A7F11F" w:rsidR="005129C9" w:rsidRPr="00ED6412" w:rsidRDefault="00235F4C" w:rsidP="00096A17">
      <w:pPr>
        <w:rPr>
          <w:lang w:eastAsia="en-US"/>
        </w:rPr>
      </w:pPr>
      <w:r w:rsidRPr="00ED6412">
        <w:rPr>
          <w:lang w:eastAsia="en-US"/>
        </w:rPr>
        <w:t>The Pen y Cymoedd wind farm</w:t>
      </w:r>
      <w:r w:rsidR="009E0DBF" w:rsidRPr="00ED6412">
        <w:rPr>
          <w:lang w:eastAsia="en-US"/>
        </w:rPr>
        <w:t xml:space="preserve"> contains </w:t>
      </w:r>
      <w:r w:rsidR="005E6D69" w:rsidRPr="00ED6412">
        <w:rPr>
          <w:lang w:eastAsia="en-US"/>
        </w:rPr>
        <w:t>76</w:t>
      </w:r>
      <w:r w:rsidR="00096A17" w:rsidRPr="00ED6412">
        <w:rPr>
          <w:lang w:eastAsia="en-US"/>
        </w:rPr>
        <w:t xml:space="preserve"> Siemens wind turbine</w:t>
      </w:r>
      <w:r w:rsidR="00D124AC" w:rsidRPr="00ED6412">
        <w:rPr>
          <w:lang w:eastAsia="en-US"/>
        </w:rPr>
        <w:t>s</w:t>
      </w:r>
      <w:r w:rsidR="00096A17" w:rsidRPr="00ED6412">
        <w:rPr>
          <w:lang w:eastAsia="en-US"/>
        </w:rPr>
        <w:t xml:space="preserve"> SWT-3.0-113 </w:t>
      </w:r>
      <w:r w:rsidR="00A1198A" w:rsidRPr="00ED6412">
        <w:rPr>
          <w:lang w:eastAsia="en-US"/>
        </w:rPr>
        <w:fldChar w:fldCharType="begin">
          <w:fldData xml:space="preserve">PEVuZE5vdGU+PENpdGUgRXhjbHVkZVllYXI9IjEiPjxBdXRob3I+QWNvdXN0aWNzPC9BdXRob3I+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</w:fldData>
        </w:fldChar>
      </w:r>
      <w:r w:rsidR="000201C4">
        <w:rPr>
          <w:lang w:eastAsia="en-US"/>
        </w:rPr>
        <w:instrText xml:space="preserve"> ADDIN EN.CITE </w:instrText>
      </w:r>
      <w:r w:rsidR="000201C4">
        <w:rPr>
          <w:lang w:eastAsia="en-US"/>
        </w:rPr>
        <w:fldChar w:fldCharType="begin">
          <w:fldData xml:space="preserve">PEVuZE5vdGU+PENpdGUgRXhjbHVkZVllYXI9IjEiPjxBdXRob3I+QWNvdXN0aWNzPC9BdXRob3I+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</w:fldData>
        </w:fldChar>
      </w:r>
      <w:r w:rsidR="000201C4">
        <w:rPr>
          <w:lang w:eastAsia="en-US"/>
        </w:rPr>
        <w:instrText xml:space="preserve"> ADDIN EN.CITE.DATA </w:instrText>
      </w:r>
      <w:r w:rsidR="000201C4">
        <w:rPr>
          <w:lang w:eastAsia="en-US"/>
        </w:rPr>
      </w:r>
      <w:r w:rsidR="000201C4">
        <w:rPr>
          <w:lang w:eastAsia="en-US"/>
        </w:rPr>
        <w:fldChar w:fldCharType="end"/>
      </w:r>
      <w:r w:rsidR="00A1198A" w:rsidRPr="00ED6412">
        <w:rPr>
          <w:lang w:eastAsia="en-US"/>
        </w:rPr>
      </w:r>
      <w:r w:rsidR="00A1198A" w:rsidRPr="00ED6412">
        <w:rPr>
          <w:lang w:eastAsia="en-US"/>
        </w:rPr>
        <w:fldChar w:fldCharType="separate"/>
      </w:r>
      <w:r w:rsidR="000201C4">
        <w:rPr>
          <w:noProof/>
          <w:lang w:eastAsia="en-US"/>
        </w:rPr>
        <w:t>[</w:t>
      </w:r>
      <w:hyperlink w:anchor="_ENREF_226" w:tooltip="Acoustics,  #384" w:history="1">
        <w:r w:rsidR="00213BF8">
          <w:rPr>
            <w:noProof/>
            <w:lang w:eastAsia="en-US"/>
          </w:rPr>
          <w:t>226-229</w:t>
        </w:r>
      </w:hyperlink>
      <w:r w:rsidR="000201C4">
        <w:rPr>
          <w:noProof/>
          <w:lang w:eastAsia="en-US"/>
        </w:rPr>
        <w:t>]</w:t>
      </w:r>
      <w:r w:rsidR="00A1198A" w:rsidRPr="00ED6412">
        <w:rPr>
          <w:lang w:eastAsia="en-US"/>
        </w:rPr>
        <w:fldChar w:fldCharType="end"/>
      </w:r>
      <w:r w:rsidR="00A27D2D" w:rsidRPr="00ED6412">
        <w:rPr>
          <w:lang w:eastAsia="en-US"/>
        </w:rPr>
        <w:t xml:space="preserve"> </w:t>
      </w:r>
      <w:r w:rsidR="00241E20" w:rsidRPr="00ED6412">
        <w:rPr>
          <w:lang w:eastAsia="en-US"/>
        </w:rPr>
        <w:t>and</w:t>
      </w:r>
      <w:r w:rsidR="005702E0" w:rsidRPr="00ED6412">
        <w:rPr>
          <w:lang w:eastAsia="en-US"/>
        </w:rPr>
        <w:t xml:space="preserve"> </w:t>
      </w:r>
      <w:r w:rsidR="00D124AC" w:rsidRPr="00ED6412">
        <w:rPr>
          <w:lang w:eastAsia="en-US"/>
        </w:rPr>
        <w:t>t</w:t>
      </w:r>
      <w:r w:rsidR="00C8066A" w:rsidRPr="00ED6412">
        <w:rPr>
          <w:lang w:eastAsia="en-US"/>
        </w:rPr>
        <w:t>he technical specifications of th</w:t>
      </w:r>
      <w:r w:rsidR="0003212E" w:rsidRPr="00ED6412">
        <w:rPr>
          <w:lang w:eastAsia="en-US"/>
        </w:rPr>
        <w:t>ese</w:t>
      </w:r>
      <w:r w:rsidR="00C8066A" w:rsidRPr="00ED6412">
        <w:rPr>
          <w:lang w:eastAsia="en-US"/>
        </w:rPr>
        <w:t xml:space="preserve"> wind turbine</w:t>
      </w:r>
      <w:r w:rsidR="0003212E" w:rsidRPr="00ED6412">
        <w:rPr>
          <w:lang w:eastAsia="en-US"/>
        </w:rPr>
        <w:t>s</w:t>
      </w:r>
      <w:r w:rsidR="00C8066A" w:rsidRPr="00ED6412">
        <w:rPr>
          <w:lang w:eastAsia="en-US"/>
        </w:rPr>
        <w:t xml:space="preserve"> </w:t>
      </w:r>
      <w:r w:rsidR="0003212E" w:rsidRPr="00ED6412">
        <w:rPr>
          <w:lang w:eastAsia="en-US"/>
        </w:rPr>
        <w:t>are</w:t>
      </w:r>
      <w:r w:rsidR="00C8066A" w:rsidRPr="00ED6412">
        <w:rPr>
          <w:lang w:eastAsia="en-US"/>
        </w:rPr>
        <w:t xml:space="preserve"> listed in </w:t>
      </w:r>
      <w:r w:rsidR="00CA3C77" w:rsidRPr="00ED6412">
        <w:rPr>
          <w:lang w:eastAsia="en-US"/>
        </w:rPr>
        <w:fldChar w:fldCharType="begin"/>
      </w:r>
      <w:r w:rsidR="00CA3C77" w:rsidRPr="00ED6412">
        <w:rPr>
          <w:lang w:eastAsia="en-US"/>
        </w:rPr>
        <w:instrText xml:space="preserve"> REF _Ref499467902 \h </w:instrText>
      </w:r>
      <w:r w:rsidR="00A63E2B" w:rsidRPr="00ED6412">
        <w:rPr>
          <w:lang w:eastAsia="en-US"/>
        </w:rPr>
        <w:instrText xml:space="preserve"> \* MERGEFORMAT </w:instrText>
      </w:r>
      <w:r w:rsidR="00CA3C77" w:rsidRPr="00ED6412">
        <w:rPr>
          <w:lang w:eastAsia="en-US"/>
        </w:rPr>
      </w:r>
      <w:r w:rsidR="00CA3C77"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10</w:t>
      </w:r>
      <w:r w:rsidR="00CA3C77" w:rsidRPr="00ED6412">
        <w:rPr>
          <w:lang w:eastAsia="en-US"/>
        </w:rPr>
        <w:fldChar w:fldCharType="end"/>
      </w:r>
      <w:r w:rsidR="0003212E" w:rsidRPr="00ED6412">
        <w:rPr>
          <w:lang w:eastAsia="en-US"/>
        </w:rPr>
        <w:t>.</w:t>
      </w:r>
    </w:p>
    <w:p w14:paraId="6603BE3D" w14:textId="574CF12C" w:rsidR="00CA3C77" w:rsidRPr="00ED6412" w:rsidRDefault="00CA3C77" w:rsidP="00CA3C77">
      <w:pPr>
        <w:pStyle w:val="Caption"/>
        <w:keepNext/>
        <w:jc w:val="both"/>
      </w:pPr>
      <w:bookmarkStart w:id="401" w:name="_Ref499467902"/>
      <w:bookmarkStart w:id="402" w:name="_Toc523347948"/>
      <w:r w:rsidRPr="00ED6412">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6</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10</w:t>
      </w:r>
      <w:r w:rsidR="001041A1">
        <w:rPr>
          <w:noProof/>
        </w:rPr>
        <w:fldChar w:fldCharType="end"/>
      </w:r>
      <w:bookmarkEnd w:id="401"/>
      <w:r w:rsidRPr="00ED6412">
        <w:t xml:space="preserve"> Technical specification of </w:t>
      </w:r>
      <w:r w:rsidR="00D234CD" w:rsidRPr="00ED6412">
        <w:t xml:space="preserve">the </w:t>
      </w:r>
      <w:r w:rsidRPr="00ED6412">
        <w:t>Siemens wind turbine</w:t>
      </w:r>
      <w:r w:rsidR="000E08DD" w:rsidRPr="00ED6412">
        <w:t>s</w:t>
      </w:r>
      <w:r w:rsidRPr="00ED6412">
        <w:t xml:space="preserve"> SWT-3.0-113</w:t>
      </w:r>
      <w:r w:rsidR="0003212E" w:rsidRPr="00ED6412">
        <w:t xml:space="preserve"> installed in the Pen y Cymoedd wind farm</w:t>
      </w:r>
      <w:r w:rsidRPr="00ED6412">
        <w:t>.</w:t>
      </w:r>
      <w:bookmarkEnd w:id="402"/>
      <w:r w:rsidRPr="00ED6412">
        <w:t xml:space="preserve">  </w:t>
      </w:r>
    </w:p>
    <w:tbl>
      <w:tblPr>
        <w:tblStyle w:val="PlainTable21"/>
        <w:tblW w:w="0" w:type="auto"/>
        <w:jc w:val="center"/>
        <w:tblLook w:val="04A0" w:firstRow="1" w:lastRow="0" w:firstColumn="1" w:lastColumn="0" w:noHBand="0" w:noVBand="1"/>
      </w:tblPr>
      <w:tblGrid>
        <w:gridCol w:w="1701"/>
        <w:gridCol w:w="1644"/>
        <w:gridCol w:w="1928"/>
      </w:tblGrid>
      <w:tr w:rsidR="00A53152" w:rsidRPr="00ED6412" w14:paraId="23B302E2" w14:textId="77777777" w:rsidTr="00D07CD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nil"/>
            </w:tcBorders>
          </w:tcPr>
          <w:p w14:paraId="0BEA9E80" w14:textId="0F14408E" w:rsidR="00C77ECE" w:rsidRPr="00ED6412" w:rsidRDefault="00C77ECE" w:rsidP="00801341">
            <w:pPr>
              <w:spacing w:line="360" w:lineRule="auto"/>
              <w:rPr>
                <w:lang w:eastAsia="en-US"/>
              </w:rPr>
            </w:pPr>
            <w:r w:rsidRPr="00ED6412">
              <w:rPr>
                <w:lang w:eastAsia="en-US"/>
              </w:rPr>
              <w:t xml:space="preserve">Cut-in speed </w:t>
            </w:r>
          </w:p>
        </w:tc>
        <w:tc>
          <w:tcPr>
            <w:tcW w:w="1644" w:type="dxa"/>
            <w:tcBorders>
              <w:bottom w:val="nil"/>
            </w:tcBorders>
          </w:tcPr>
          <w:p w14:paraId="0D0E3F4C" w14:textId="0D0A0E9C" w:rsidR="00C77ECE" w:rsidRPr="00ED6412" w:rsidRDefault="00C77ECE" w:rsidP="00801341">
            <w:pPr>
              <w:spacing w:line="360" w:lineRule="auto"/>
              <w:cnfStyle w:val="100000000000" w:firstRow="1" w:lastRow="0" w:firstColumn="0" w:lastColumn="0" w:oddVBand="0" w:evenVBand="0" w:oddHBand="0" w:evenHBand="0" w:firstRowFirstColumn="0" w:firstRowLastColumn="0" w:lastRowFirstColumn="0" w:lastRowLastColumn="0"/>
              <w:rPr>
                <w:lang w:eastAsia="en-US"/>
              </w:rPr>
            </w:pPr>
            <w:r w:rsidRPr="00ED6412">
              <w:rPr>
                <w:lang w:eastAsia="en-US"/>
              </w:rPr>
              <w:t>(m/s)</w:t>
            </w:r>
          </w:p>
        </w:tc>
        <w:tc>
          <w:tcPr>
            <w:tcW w:w="1928" w:type="dxa"/>
            <w:tcBorders>
              <w:bottom w:val="nil"/>
            </w:tcBorders>
            <w:vAlign w:val="center"/>
          </w:tcPr>
          <w:p w14:paraId="42CF3F0F" w14:textId="0341C424" w:rsidR="00C77ECE" w:rsidRPr="00ED6412" w:rsidRDefault="00C77ECE" w:rsidP="00801341">
            <w:pPr>
              <w:spacing w:line="360" w:lineRule="auto"/>
              <w:jc w:val="center"/>
              <w:cnfStyle w:val="100000000000" w:firstRow="1" w:lastRow="0" w:firstColumn="0" w:lastColumn="0" w:oddVBand="0" w:evenVBand="0" w:oddHBand="0" w:evenHBand="0" w:firstRowFirstColumn="0" w:firstRowLastColumn="0" w:lastRowFirstColumn="0" w:lastRowLastColumn="0"/>
              <w:rPr>
                <w:b w:val="0"/>
                <w:lang w:eastAsia="en-US"/>
              </w:rPr>
            </w:pPr>
            <w:r w:rsidRPr="00ED6412">
              <w:rPr>
                <w:b w:val="0"/>
                <w:lang w:eastAsia="en-US"/>
              </w:rPr>
              <w:t>5</w:t>
            </w:r>
          </w:p>
        </w:tc>
      </w:tr>
      <w:tr w:rsidR="00A53152" w:rsidRPr="00ED6412" w14:paraId="68FF8AE3" w14:textId="77777777" w:rsidTr="00D07C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2582692D" w14:textId="75C2D3C4" w:rsidR="00C77ECE" w:rsidRPr="00ED6412" w:rsidRDefault="00C77ECE" w:rsidP="00801341">
            <w:pPr>
              <w:spacing w:line="360" w:lineRule="auto"/>
              <w:rPr>
                <w:lang w:eastAsia="en-US"/>
              </w:rPr>
            </w:pPr>
            <w:r w:rsidRPr="00ED6412">
              <w:rPr>
                <w:lang w:eastAsia="en-US"/>
              </w:rPr>
              <w:t xml:space="preserve">Rated speed </w:t>
            </w:r>
          </w:p>
        </w:tc>
        <w:tc>
          <w:tcPr>
            <w:tcW w:w="1644" w:type="dxa"/>
            <w:tcBorders>
              <w:top w:val="nil"/>
              <w:bottom w:val="nil"/>
            </w:tcBorders>
          </w:tcPr>
          <w:p w14:paraId="49D65EB6" w14:textId="2F157FE2" w:rsidR="00C77ECE" w:rsidRPr="00ED6412" w:rsidRDefault="00C77ECE" w:rsidP="00801341">
            <w:pPr>
              <w:spacing w:line="360" w:lineRule="auto"/>
              <w:cnfStyle w:val="000000100000" w:firstRow="0" w:lastRow="0" w:firstColumn="0" w:lastColumn="0" w:oddVBand="0" w:evenVBand="0" w:oddHBand="1" w:evenHBand="0" w:firstRowFirstColumn="0" w:firstRowLastColumn="0" w:lastRowFirstColumn="0" w:lastRowLastColumn="0"/>
              <w:rPr>
                <w:b/>
                <w:lang w:eastAsia="en-US"/>
              </w:rPr>
            </w:pPr>
            <w:r w:rsidRPr="00ED6412">
              <w:rPr>
                <w:b/>
                <w:lang w:eastAsia="en-US"/>
              </w:rPr>
              <w:t>(m/s)</w:t>
            </w:r>
          </w:p>
        </w:tc>
        <w:tc>
          <w:tcPr>
            <w:tcW w:w="1928" w:type="dxa"/>
            <w:tcBorders>
              <w:top w:val="nil"/>
              <w:bottom w:val="nil"/>
            </w:tcBorders>
            <w:vAlign w:val="center"/>
          </w:tcPr>
          <w:p w14:paraId="1709AB5B" w14:textId="769EEC26" w:rsidR="00C77ECE" w:rsidRPr="00ED6412" w:rsidRDefault="00C77ECE" w:rsidP="00801341">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ED6412">
              <w:rPr>
                <w:lang w:eastAsia="en-US"/>
              </w:rPr>
              <w:t>12</w:t>
            </w:r>
          </w:p>
        </w:tc>
      </w:tr>
      <w:tr w:rsidR="00A53152" w:rsidRPr="00ED6412" w14:paraId="6EDDD910" w14:textId="77777777" w:rsidTr="00D07CD4">
        <w:trPr>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2E801596" w14:textId="156BBC3A" w:rsidR="00C77ECE" w:rsidRPr="00ED6412" w:rsidRDefault="00C77ECE" w:rsidP="00801341">
            <w:pPr>
              <w:spacing w:line="360" w:lineRule="auto"/>
              <w:rPr>
                <w:lang w:eastAsia="en-US"/>
              </w:rPr>
            </w:pPr>
            <w:r w:rsidRPr="00ED6412">
              <w:rPr>
                <w:lang w:eastAsia="en-US"/>
              </w:rPr>
              <w:t xml:space="preserve">Cut-out speed </w:t>
            </w:r>
          </w:p>
        </w:tc>
        <w:tc>
          <w:tcPr>
            <w:tcW w:w="1644" w:type="dxa"/>
            <w:tcBorders>
              <w:top w:val="nil"/>
              <w:bottom w:val="nil"/>
            </w:tcBorders>
          </w:tcPr>
          <w:p w14:paraId="4E03036E" w14:textId="411FC270" w:rsidR="00C77ECE" w:rsidRPr="00ED6412" w:rsidRDefault="00C77ECE" w:rsidP="00801341">
            <w:pPr>
              <w:spacing w:line="360" w:lineRule="auto"/>
              <w:cnfStyle w:val="000000000000" w:firstRow="0" w:lastRow="0" w:firstColumn="0" w:lastColumn="0" w:oddVBand="0" w:evenVBand="0" w:oddHBand="0" w:evenHBand="0" w:firstRowFirstColumn="0" w:firstRowLastColumn="0" w:lastRowFirstColumn="0" w:lastRowLastColumn="0"/>
              <w:rPr>
                <w:b/>
                <w:lang w:eastAsia="en-US"/>
              </w:rPr>
            </w:pPr>
            <w:r w:rsidRPr="00ED6412">
              <w:rPr>
                <w:b/>
                <w:lang w:eastAsia="en-US"/>
              </w:rPr>
              <w:t>(m/s)</w:t>
            </w:r>
          </w:p>
        </w:tc>
        <w:tc>
          <w:tcPr>
            <w:tcW w:w="1928" w:type="dxa"/>
            <w:tcBorders>
              <w:top w:val="nil"/>
              <w:bottom w:val="nil"/>
            </w:tcBorders>
            <w:vAlign w:val="center"/>
          </w:tcPr>
          <w:p w14:paraId="02C8DD49" w14:textId="3FFC52D8" w:rsidR="00C77ECE" w:rsidRPr="00ED6412" w:rsidRDefault="00C77ECE" w:rsidP="00801341">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ED6412">
              <w:rPr>
                <w:lang w:eastAsia="en-US"/>
              </w:rPr>
              <w:t>25</w:t>
            </w:r>
          </w:p>
        </w:tc>
      </w:tr>
      <w:tr w:rsidR="00A53152" w:rsidRPr="00ED6412" w14:paraId="420116D0" w14:textId="77777777" w:rsidTr="00D07C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4FDD26B6" w14:textId="1B4E0169" w:rsidR="00C77ECE" w:rsidRPr="00ED6412" w:rsidRDefault="00C77ECE" w:rsidP="00801341">
            <w:pPr>
              <w:spacing w:line="360" w:lineRule="auto"/>
              <w:rPr>
                <w:lang w:eastAsia="en-US"/>
              </w:rPr>
            </w:pPr>
            <w:r w:rsidRPr="00ED6412">
              <w:rPr>
                <w:lang w:eastAsia="en-US"/>
              </w:rPr>
              <w:t xml:space="preserve">Hub height </w:t>
            </w:r>
          </w:p>
        </w:tc>
        <w:tc>
          <w:tcPr>
            <w:tcW w:w="1644" w:type="dxa"/>
            <w:tcBorders>
              <w:top w:val="nil"/>
              <w:bottom w:val="nil"/>
            </w:tcBorders>
          </w:tcPr>
          <w:p w14:paraId="08F6E444" w14:textId="1F0A3457" w:rsidR="00C77ECE" w:rsidRPr="00ED6412" w:rsidRDefault="00C77ECE" w:rsidP="00801341">
            <w:pPr>
              <w:spacing w:line="360" w:lineRule="auto"/>
              <w:cnfStyle w:val="000000100000" w:firstRow="0" w:lastRow="0" w:firstColumn="0" w:lastColumn="0" w:oddVBand="0" w:evenVBand="0" w:oddHBand="1" w:evenHBand="0" w:firstRowFirstColumn="0" w:firstRowLastColumn="0" w:lastRowFirstColumn="0" w:lastRowLastColumn="0"/>
              <w:rPr>
                <w:b/>
                <w:lang w:eastAsia="en-US"/>
              </w:rPr>
            </w:pPr>
            <w:r w:rsidRPr="00ED6412">
              <w:rPr>
                <w:b/>
                <w:lang w:eastAsia="en-US"/>
              </w:rPr>
              <w:t>(m)</w:t>
            </w:r>
          </w:p>
        </w:tc>
        <w:tc>
          <w:tcPr>
            <w:tcW w:w="1928" w:type="dxa"/>
            <w:tcBorders>
              <w:top w:val="nil"/>
              <w:bottom w:val="nil"/>
            </w:tcBorders>
            <w:vAlign w:val="center"/>
          </w:tcPr>
          <w:p w14:paraId="7222F43F" w14:textId="64A7806E" w:rsidR="00C77ECE" w:rsidRPr="00ED6412" w:rsidRDefault="00C77ECE" w:rsidP="00801341">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ED6412">
              <w:rPr>
                <w:lang w:eastAsia="en-US"/>
              </w:rPr>
              <w:t>90</w:t>
            </w:r>
          </w:p>
        </w:tc>
      </w:tr>
      <w:tr w:rsidR="00A53152" w:rsidRPr="00ED6412" w14:paraId="1709A57F" w14:textId="77777777" w:rsidTr="00D07CD4">
        <w:trPr>
          <w:jc w:val="center"/>
        </w:trPr>
        <w:tc>
          <w:tcPr>
            <w:cnfStyle w:val="001000000000" w:firstRow="0" w:lastRow="0" w:firstColumn="1" w:lastColumn="0" w:oddVBand="0" w:evenVBand="0" w:oddHBand="0" w:evenHBand="0" w:firstRowFirstColumn="0" w:firstRowLastColumn="0" w:lastRowFirstColumn="0" w:lastRowLastColumn="0"/>
            <w:tcW w:w="1701" w:type="dxa"/>
            <w:tcBorders>
              <w:top w:val="nil"/>
            </w:tcBorders>
          </w:tcPr>
          <w:p w14:paraId="3ED50234" w14:textId="789C5D4E" w:rsidR="00C77ECE" w:rsidRPr="00ED6412" w:rsidRDefault="00C77ECE" w:rsidP="00801341">
            <w:pPr>
              <w:spacing w:line="360" w:lineRule="auto"/>
              <w:rPr>
                <w:lang w:eastAsia="en-US"/>
              </w:rPr>
            </w:pPr>
            <w:r w:rsidRPr="00ED6412">
              <w:rPr>
                <w:lang w:eastAsia="en-US"/>
              </w:rPr>
              <w:t xml:space="preserve">Capacity </w:t>
            </w:r>
          </w:p>
        </w:tc>
        <w:tc>
          <w:tcPr>
            <w:tcW w:w="1644" w:type="dxa"/>
            <w:tcBorders>
              <w:top w:val="nil"/>
            </w:tcBorders>
          </w:tcPr>
          <w:p w14:paraId="438398BB" w14:textId="35C237D8" w:rsidR="00C77ECE" w:rsidRPr="00ED6412" w:rsidRDefault="00C77ECE" w:rsidP="00801341">
            <w:pPr>
              <w:spacing w:line="360" w:lineRule="auto"/>
              <w:cnfStyle w:val="000000000000" w:firstRow="0" w:lastRow="0" w:firstColumn="0" w:lastColumn="0" w:oddVBand="0" w:evenVBand="0" w:oddHBand="0" w:evenHBand="0" w:firstRowFirstColumn="0" w:firstRowLastColumn="0" w:lastRowFirstColumn="0" w:lastRowLastColumn="0"/>
              <w:rPr>
                <w:b/>
                <w:lang w:eastAsia="en-US"/>
              </w:rPr>
            </w:pPr>
            <w:r w:rsidRPr="00ED6412">
              <w:rPr>
                <w:b/>
                <w:lang w:eastAsia="en-US"/>
              </w:rPr>
              <w:t>(MW)</w:t>
            </w:r>
          </w:p>
        </w:tc>
        <w:tc>
          <w:tcPr>
            <w:tcW w:w="1928" w:type="dxa"/>
            <w:tcBorders>
              <w:top w:val="nil"/>
            </w:tcBorders>
            <w:vAlign w:val="center"/>
          </w:tcPr>
          <w:p w14:paraId="0CC25A2A" w14:textId="029FB230" w:rsidR="00C77ECE" w:rsidRPr="00ED6412" w:rsidRDefault="00C77ECE" w:rsidP="00801341">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ED6412">
              <w:rPr>
                <w:lang w:eastAsia="en-US"/>
              </w:rPr>
              <w:t>3</w:t>
            </w:r>
          </w:p>
        </w:tc>
      </w:tr>
    </w:tbl>
    <w:p w14:paraId="269553ED" w14:textId="77777777" w:rsidR="00C8066A" w:rsidRPr="00ED6412" w:rsidRDefault="00C8066A" w:rsidP="00096A17">
      <w:pPr>
        <w:rPr>
          <w:lang w:eastAsia="en-US"/>
        </w:rPr>
      </w:pPr>
    </w:p>
    <w:p w14:paraId="35DB4D8F" w14:textId="1862CB62" w:rsidR="009D798E" w:rsidRPr="00ED6412" w:rsidRDefault="007D29BC" w:rsidP="00A326F0">
      <w:pPr>
        <w:pStyle w:val="Heading4"/>
      </w:pPr>
      <w:bookmarkStart w:id="403" w:name="_Toc523347848"/>
      <w:r w:rsidRPr="00ED6412">
        <w:t xml:space="preserve">Wind power </w:t>
      </w:r>
      <w:r w:rsidR="006C543B" w:rsidRPr="00ED6412">
        <w:t>uncertainty model</w:t>
      </w:r>
      <w:bookmarkEnd w:id="403"/>
    </w:p>
    <w:p w14:paraId="338C0304" w14:textId="1AB2C5E5" w:rsidR="00450D9E" w:rsidRPr="00ED6412" w:rsidRDefault="00D124AC" w:rsidP="005129C9">
      <w:pPr>
        <w:rPr>
          <w:lang w:eastAsia="en-US"/>
        </w:rPr>
      </w:pPr>
      <w:r w:rsidRPr="00ED6412">
        <w:rPr>
          <w:lang w:eastAsia="en-US"/>
        </w:rPr>
        <w:t>According to S</w:t>
      </w:r>
      <w:r w:rsidR="00450D9E" w:rsidRPr="00ED6412">
        <w:rPr>
          <w:lang w:eastAsia="en-US"/>
        </w:rPr>
        <w:t xml:space="preserve">ection </w:t>
      </w:r>
      <w:r w:rsidR="00F52F1B" w:rsidRPr="00ED6412">
        <w:rPr>
          <w:lang w:eastAsia="en-US"/>
        </w:rPr>
        <w:fldChar w:fldCharType="begin"/>
      </w:r>
      <w:r w:rsidR="00F52F1B" w:rsidRPr="00ED6412">
        <w:rPr>
          <w:lang w:eastAsia="en-US"/>
        </w:rPr>
        <w:instrText xml:space="preserve"> REF _Ref499468461 \r \h </w:instrText>
      </w:r>
      <w:r w:rsidR="00A63E2B" w:rsidRPr="00ED6412">
        <w:rPr>
          <w:lang w:eastAsia="en-US"/>
        </w:rPr>
        <w:instrText xml:space="preserve"> \* MERGEFORMAT </w:instrText>
      </w:r>
      <w:r w:rsidR="00F52F1B" w:rsidRPr="00ED6412">
        <w:rPr>
          <w:lang w:eastAsia="en-US"/>
        </w:rPr>
      </w:r>
      <w:r w:rsidR="00F52F1B" w:rsidRPr="00ED6412">
        <w:rPr>
          <w:lang w:eastAsia="en-US"/>
        </w:rPr>
        <w:fldChar w:fldCharType="separate"/>
      </w:r>
      <w:r w:rsidR="00C05E44">
        <w:rPr>
          <w:lang w:eastAsia="en-US"/>
        </w:rPr>
        <w:t>3.2.3</w:t>
      </w:r>
      <w:r w:rsidR="00F52F1B" w:rsidRPr="00ED6412">
        <w:rPr>
          <w:lang w:eastAsia="en-US"/>
        </w:rPr>
        <w:fldChar w:fldCharType="end"/>
      </w:r>
      <w:r w:rsidR="00F52F1B" w:rsidRPr="00ED6412">
        <w:rPr>
          <w:lang w:eastAsia="en-US"/>
        </w:rPr>
        <w:t xml:space="preserve">, the </w:t>
      </w:r>
      <w:r w:rsidR="00924326" w:rsidRPr="00ED6412">
        <w:rPr>
          <w:lang w:eastAsia="en-US"/>
        </w:rPr>
        <w:t xml:space="preserve">wind power uncertainty model is expressed by the </w:t>
      </w:r>
      <w:r w:rsidR="00E47D68" w:rsidRPr="00ED6412">
        <w:rPr>
          <w:lang w:eastAsia="en-US"/>
        </w:rPr>
        <w:t>Weibull distribution.</w:t>
      </w:r>
    </w:p>
    <w:p w14:paraId="629F0D7A" w14:textId="7E18B3EB" w:rsidR="00E47D68" w:rsidRPr="00ED6412" w:rsidRDefault="00BB009E" w:rsidP="005129C9">
      <w:pPr>
        <w:rPr>
          <w:lang w:eastAsia="en-US"/>
        </w:rPr>
      </w:pPr>
      <w:r w:rsidRPr="00ED6412">
        <w:rPr>
          <w:lang w:eastAsia="en-US"/>
        </w:rPr>
        <w:lastRenderedPageBreak/>
        <w:t xml:space="preserve">The </w:t>
      </w:r>
      <w:r w:rsidR="00F01DD4" w:rsidRPr="00ED6412">
        <w:rPr>
          <w:lang w:eastAsia="en-US"/>
        </w:rPr>
        <w:t>wind speed data</w:t>
      </w:r>
      <w:r w:rsidR="002E7DBC" w:rsidRPr="00ED6412">
        <w:rPr>
          <w:lang w:eastAsia="en-US"/>
        </w:rPr>
        <w:t xml:space="preserve"> used </w:t>
      </w:r>
      <w:r w:rsidR="00156D26" w:rsidRPr="00ED6412">
        <w:rPr>
          <w:lang w:eastAsia="en-US"/>
        </w:rPr>
        <w:t xml:space="preserve">in </w:t>
      </w:r>
      <w:r w:rsidR="002E7DBC" w:rsidRPr="00ED6412">
        <w:rPr>
          <w:lang w:eastAsia="en-US"/>
        </w:rPr>
        <w:t>this model</w:t>
      </w:r>
      <w:r w:rsidR="00F01DD4" w:rsidRPr="00ED6412">
        <w:rPr>
          <w:lang w:eastAsia="en-US"/>
        </w:rPr>
        <w:t xml:space="preserve"> is </w:t>
      </w:r>
      <w:r w:rsidR="008903B1" w:rsidRPr="00ED6412">
        <w:rPr>
          <w:lang w:eastAsia="en-US"/>
        </w:rPr>
        <w:t xml:space="preserve">modified from </w:t>
      </w:r>
      <w:r w:rsidR="00BF4514" w:rsidRPr="00ED6412">
        <w:rPr>
          <w:lang w:eastAsia="en-US"/>
        </w:rPr>
        <w:t>t</w:t>
      </w:r>
      <w:r w:rsidR="00F01DD4" w:rsidRPr="00ED6412">
        <w:rPr>
          <w:lang w:eastAsia="en-US"/>
        </w:rPr>
        <w:t xml:space="preserve">he </w:t>
      </w:r>
      <w:r w:rsidR="002E7DBC" w:rsidRPr="00ED6412">
        <w:rPr>
          <w:lang w:eastAsia="en-US"/>
        </w:rPr>
        <w:t>daily wind dataset from 1</w:t>
      </w:r>
      <w:r w:rsidR="00144EAA" w:rsidRPr="00ED6412">
        <w:rPr>
          <w:vertAlign w:val="superscript"/>
          <w:lang w:eastAsia="en-US"/>
        </w:rPr>
        <w:t>st</w:t>
      </w:r>
      <w:r w:rsidR="00144EAA" w:rsidRPr="00ED6412">
        <w:rPr>
          <w:lang w:eastAsia="en-US"/>
        </w:rPr>
        <w:t xml:space="preserve"> </w:t>
      </w:r>
      <w:r w:rsidR="002E7DBC" w:rsidRPr="00ED6412">
        <w:rPr>
          <w:lang w:eastAsia="en-US"/>
        </w:rPr>
        <w:t>January 2016 to 1</w:t>
      </w:r>
      <w:r w:rsidR="00144EAA" w:rsidRPr="00ED6412">
        <w:rPr>
          <w:vertAlign w:val="superscript"/>
          <w:lang w:eastAsia="en-US"/>
        </w:rPr>
        <w:t>st</w:t>
      </w:r>
      <w:r w:rsidR="00144EAA" w:rsidRPr="00ED6412">
        <w:rPr>
          <w:lang w:eastAsia="en-US"/>
        </w:rPr>
        <w:t xml:space="preserve"> </w:t>
      </w:r>
      <w:r w:rsidR="002E7DBC" w:rsidRPr="00ED6412">
        <w:rPr>
          <w:lang w:eastAsia="en-US"/>
        </w:rPr>
        <w:t xml:space="preserve">January 2017 </w:t>
      </w:r>
      <w:r w:rsidR="001B634D" w:rsidRPr="00ED6412">
        <w:rPr>
          <w:lang w:eastAsia="en-US"/>
        </w:rPr>
        <w:t>at</w:t>
      </w:r>
      <w:r w:rsidR="002E7DBC" w:rsidRPr="00ED6412">
        <w:rPr>
          <w:lang w:eastAsia="en-US"/>
        </w:rPr>
        <w:t xml:space="preserve"> the </w:t>
      </w:r>
      <w:r w:rsidR="00BF4514" w:rsidRPr="00ED6412">
        <w:rPr>
          <w:lang w:eastAsia="en-US"/>
        </w:rPr>
        <w:t>closest weather station</w:t>
      </w:r>
      <w:r w:rsidR="00E03C7D" w:rsidRPr="00ED6412">
        <w:rPr>
          <w:lang w:eastAsia="en-US"/>
        </w:rPr>
        <w:t xml:space="preserve">, which is </w:t>
      </w:r>
      <w:r w:rsidR="006324D9" w:rsidRPr="00ED6412">
        <w:rPr>
          <w:lang w:eastAsia="en-US"/>
        </w:rPr>
        <w:t>about 20 mile</w:t>
      </w:r>
      <w:r w:rsidR="00E03C7D" w:rsidRPr="00ED6412">
        <w:rPr>
          <w:lang w:eastAsia="en-US"/>
        </w:rPr>
        <w:t xml:space="preserve"> </w:t>
      </w:r>
      <w:r w:rsidR="00BF4514" w:rsidRPr="00ED6412">
        <w:rPr>
          <w:lang w:eastAsia="en-US"/>
        </w:rPr>
        <w:t xml:space="preserve"> to the Pen y Cymoedd wind farm</w:t>
      </w:r>
      <w:r w:rsidR="006324D9" w:rsidRPr="00ED6412">
        <w:rPr>
          <w:lang w:eastAsia="en-US"/>
        </w:rPr>
        <w:t>,</w:t>
      </w:r>
      <w:r w:rsidR="008903B1" w:rsidRPr="00ED6412">
        <w:rPr>
          <w:lang w:eastAsia="en-US"/>
        </w:rPr>
        <w:t xml:space="preserve"> that</w:t>
      </w:r>
      <w:r w:rsidR="00BF4514" w:rsidRPr="00ED6412">
        <w:rPr>
          <w:lang w:eastAsia="en-US"/>
        </w:rPr>
        <w:t xml:space="preserve"> captur</w:t>
      </w:r>
      <w:r w:rsidR="00144EAA" w:rsidRPr="00ED6412">
        <w:rPr>
          <w:lang w:eastAsia="en-US"/>
        </w:rPr>
        <w:t>es</w:t>
      </w:r>
      <w:r w:rsidR="00BF4514" w:rsidRPr="00ED6412">
        <w:rPr>
          <w:lang w:eastAsia="en-US"/>
        </w:rPr>
        <w:t xml:space="preserve"> daily wind </w:t>
      </w:r>
      <w:r w:rsidR="00144EAA" w:rsidRPr="00ED6412">
        <w:rPr>
          <w:lang w:eastAsia="en-US"/>
        </w:rPr>
        <w:t>data</w:t>
      </w:r>
      <w:r w:rsidR="002E7DBC" w:rsidRPr="00ED6412">
        <w:rPr>
          <w:lang w:eastAsia="en-US"/>
        </w:rPr>
        <w:t xml:space="preserve"> </w:t>
      </w:r>
      <w:r w:rsidR="00A1198A" w:rsidRPr="00ED6412">
        <w:rPr>
          <w:lang w:eastAsia="en-US"/>
        </w:rPr>
        <w:fldChar w:fldCharType="begin"/>
      </w:r>
      <w:r w:rsidR="000201C4">
        <w:rPr>
          <w:lang w:eastAsia="en-US"/>
        </w:rPr>
        <w:instrText xml:space="preserve"> ADDIN EN.CITE &lt;EndNote&gt;&lt;Cite&gt;&lt;Author&gt;Office&lt;/Author&gt;&lt;Year&gt;2017&lt;/Year&gt;&lt;RecNum&gt;388&lt;/RecNum&gt;&lt;DisplayText&gt;[230]&lt;/DisplayText&gt;&lt;record&gt;&lt;rec-number&gt;388&lt;/rec-number&gt;&lt;foreign-keys&gt;&lt;key app="EN" db-id="wat2z5xv39zx9lefev2vrzeifd9dzfzsx50x" timestamp="0"&gt;388&lt;/key&gt;&lt;/foreign-keys&gt;&lt;ref-type name="Journal Article"&gt;17&lt;/ref-type&gt;&lt;contributors&gt;&lt;authors&gt;&lt;author&gt;Met Office&lt;/author&gt;&lt;/authors&gt;&lt;/contributors&gt;&lt;titles&gt;&lt;title&gt;St. Athan Daily 1/1/2016-1/1/2017&lt;/title&gt;&lt;/titles&gt;&lt;dates&gt;&lt;year&gt;2017&lt;/year&gt;&lt;/dates&gt;&lt;urls&gt;&lt;/urls&gt;&lt;/record&gt;&lt;/Cite&gt;&lt;/EndNote&gt;</w:instrText>
      </w:r>
      <w:r w:rsidR="00A1198A" w:rsidRPr="00ED6412">
        <w:rPr>
          <w:lang w:eastAsia="en-US"/>
        </w:rPr>
        <w:fldChar w:fldCharType="separate"/>
      </w:r>
      <w:r w:rsidR="000201C4">
        <w:rPr>
          <w:noProof/>
          <w:lang w:eastAsia="en-US"/>
        </w:rPr>
        <w:t>[</w:t>
      </w:r>
      <w:hyperlink w:anchor="_ENREF_230" w:tooltip="Office, 2017 #388" w:history="1">
        <w:r w:rsidR="00213BF8">
          <w:rPr>
            <w:noProof/>
            <w:lang w:eastAsia="en-US"/>
          </w:rPr>
          <w:t>230</w:t>
        </w:r>
      </w:hyperlink>
      <w:r w:rsidR="000201C4">
        <w:rPr>
          <w:noProof/>
          <w:lang w:eastAsia="en-US"/>
        </w:rPr>
        <w:t>]</w:t>
      </w:r>
      <w:r w:rsidR="00A1198A" w:rsidRPr="00ED6412">
        <w:rPr>
          <w:lang w:eastAsia="en-US"/>
        </w:rPr>
        <w:fldChar w:fldCharType="end"/>
      </w:r>
      <w:r w:rsidR="00BF4514" w:rsidRPr="00ED6412">
        <w:rPr>
          <w:lang w:eastAsia="en-US"/>
        </w:rPr>
        <w:t>.</w:t>
      </w:r>
      <w:r w:rsidR="002E7DBC" w:rsidRPr="00ED6412">
        <w:rPr>
          <w:lang w:eastAsia="en-US"/>
        </w:rPr>
        <w:t xml:space="preserve"> </w:t>
      </w:r>
    </w:p>
    <w:p w14:paraId="527F68D2" w14:textId="743D9EC9" w:rsidR="00CD5593" w:rsidRPr="00ED6412" w:rsidRDefault="00531E3C" w:rsidP="005129C9">
      <w:pPr>
        <w:rPr>
          <w:lang w:eastAsia="en-US"/>
        </w:rPr>
      </w:pPr>
      <w:r w:rsidRPr="00ED6412">
        <w:rPr>
          <w:lang w:eastAsia="en-US"/>
        </w:rPr>
        <w:t>However</w:t>
      </w:r>
      <w:r w:rsidR="00E316DA" w:rsidRPr="00ED6412">
        <w:rPr>
          <w:lang w:eastAsia="en-US"/>
        </w:rPr>
        <w:t>, t</w:t>
      </w:r>
      <w:r w:rsidR="00CD5593" w:rsidRPr="00ED6412">
        <w:rPr>
          <w:lang w:eastAsia="en-US"/>
        </w:rPr>
        <w:t>he altitude</w:t>
      </w:r>
      <w:r w:rsidR="006E1D6A" w:rsidRPr="00ED6412">
        <w:rPr>
          <w:lang w:eastAsia="en-US"/>
        </w:rPr>
        <w:t xml:space="preserve"> of this </w:t>
      </w:r>
      <w:r w:rsidR="002E7DBC" w:rsidRPr="00ED6412">
        <w:rPr>
          <w:lang w:eastAsia="en-US"/>
        </w:rPr>
        <w:t>weather</w:t>
      </w:r>
      <w:r w:rsidR="006E1D6A" w:rsidRPr="00ED6412">
        <w:rPr>
          <w:lang w:eastAsia="en-US"/>
        </w:rPr>
        <w:t xml:space="preserve"> </w:t>
      </w:r>
      <w:r w:rsidR="002E7DBC" w:rsidRPr="00ED6412">
        <w:rPr>
          <w:lang w:eastAsia="en-US"/>
        </w:rPr>
        <w:t>station</w:t>
      </w:r>
      <w:r w:rsidR="006E1D6A" w:rsidRPr="00ED6412">
        <w:rPr>
          <w:lang w:eastAsia="en-US"/>
        </w:rPr>
        <w:t xml:space="preserve"> is </w:t>
      </w:r>
      <w:r w:rsidR="002E7DBC" w:rsidRPr="00ED6412">
        <w:rPr>
          <w:lang w:eastAsia="en-US"/>
        </w:rPr>
        <w:t xml:space="preserve">49 m </w:t>
      </w:r>
      <w:r w:rsidR="00A1198A" w:rsidRPr="00ED6412">
        <w:rPr>
          <w:lang w:eastAsia="en-US"/>
        </w:rPr>
        <w:fldChar w:fldCharType="begin"/>
      </w:r>
      <w:r w:rsidR="000201C4">
        <w:rPr>
          <w:lang w:eastAsia="en-US"/>
        </w:rPr>
        <w:instrText xml:space="preserve"> ADDIN EN.CITE &lt;EndNote&gt;&lt;Cite&gt;&lt;Author&gt;Office&lt;/Author&gt;&lt;Year&gt;2017&lt;/Year&gt;&lt;RecNum&gt;388&lt;/RecNum&gt;&lt;DisplayText&gt;[230]&lt;/DisplayText&gt;&lt;record&gt;&lt;rec-number&gt;388&lt;/rec-number&gt;&lt;foreign-keys&gt;&lt;key app="EN" db-id="wat2z5xv39zx9lefev2vrzeifd9dzfzsx50x" timestamp="0"&gt;388&lt;/key&gt;&lt;/foreign-keys&gt;&lt;ref-type name="Journal Article"&gt;17&lt;/ref-type&gt;&lt;contributors&gt;&lt;authors&gt;&lt;author&gt;Met Office&lt;/author&gt;&lt;/authors&gt;&lt;/contributors&gt;&lt;titles&gt;&lt;title&gt;St. Athan Daily 1/1/2016-1/1/2017&lt;/title&gt;&lt;/titles&gt;&lt;dates&gt;&lt;year&gt;2017&lt;/year&gt;&lt;/dates&gt;&lt;urls&gt;&lt;/urls&gt;&lt;/record&gt;&lt;/Cite&gt;&lt;/EndNote&gt;</w:instrText>
      </w:r>
      <w:r w:rsidR="00A1198A" w:rsidRPr="00ED6412">
        <w:rPr>
          <w:lang w:eastAsia="en-US"/>
        </w:rPr>
        <w:fldChar w:fldCharType="separate"/>
      </w:r>
      <w:r w:rsidR="000201C4">
        <w:rPr>
          <w:noProof/>
          <w:lang w:eastAsia="en-US"/>
        </w:rPr>
        <w:t>[</w:t>
      </w:r>
      <w:hyperlink w:anchor="_ENREF_230" w:tooltip="Office, 2017 #388" w:history="1">
        <w:r w:rsidR="00213BF8">
          <w:rPr>
            <w:noProof/>
            <w:lang w:eastAsia="en-US"/>
          </w:rPr>
          <w:t>230</w:t>
        </w:r>
      </w:hyperlink>
      <w:r w:rsidR="000201C4">
        <w:rPr>
          <w:noProof/>
          <w:lang w:eastAsia="en-US"/>
        </w:rPr>
        <w:t>]</w:t>
      </w:r>
      <w:r w:rsidR="00A1198A" w:rsidRPr="00ED6412">
        <w:rPr>
          <w:lang w:eastAsia="en-US"/>
        </w:rPr>
        <w:fldChar w:fldCharType="end"/>
      </w:r>
      <w:r w:rsidR="002E7DBC" w:rsidRPr="00ED6412">
        <w:rPr>
          <w:lang w:eastAsia="en-US"/>
        </w:rPr>
        <w:t xml:space="preserve"> and the wind farm is</w:t>
      </w:r>
      <w:r w:rsidR="0075354A" w:rsidRPr="00ED6412">
        <w:rPr>
          <w:lang w:eastAsia="en-US"/>
        </w:rPr>
        <w:t xml:space="preserve"> </w:t>
      </w:r>
      <w:r w:rsidR="001B634D" w:rsidRPr="00ED6412">
        <w:rPr>
          <w:lang w:eastAsia="en-US"/>
        </w:rPr>
        <w:t xml:space="preserve">at an altitude </w:t>
      </w:r>
      <w:r w:rsidR="0075354A" w:rsidRPr="00ED6412">
        <w:rPr>
          <w:lang w:eastAsia="en-US"/>
        </w:rPr>
        <w:t>470</w:t>
      </w:r>
      <w:r w:rsidR="00770A4B" w:rsidRPr="00ED6412">
        <w:rPr>
          <w:rFonts w:ascii="Batang" w:eastAsia="Batang" w:hAnsi="Batang"/>
          <w:lang w:eastAsia="en-US"/>
        </w:rPr>
        <w:t> </w:t>
      </w:r>
      <w:r w:rsidR="0075354A" w:rsidRPr="00ED6412">
        <w:rPr>
          <w:lang w:eastAsia="en-US"/>
        </w:rPr>
        <w:t>m</w:t>
      </w:r>
      <w:r w:rsidR="006777CD" w:rsidRPr="00ED6412">
        <w:rPr>
          <w:lang w:eastAsia="en-US"/>
        </w:rPr>
        <w:t xml:space="preserve"> </w:t>
      </w:r>
      <w:r w:rsidR="00C55CCF" w:rsidRPr="00ED6412">
        <w:rPr>
          <w:lang w:eastAsia="en-US"/>
        </w:rPr>
        <w:fldChar w:fldCharType="begin"/>
      </w:r>
      <w:r w:rsidR="000201C4">
        <w:rPr>
          <w:lang w:eastAsia="en-US"/>
        </w:rPr>
        <w:instrText xml:space="preserve"> ADDIN EN.CITE &lt;EndNote&gt;&lt;Cite ExcludeYear="1"&gt;&lt;Author&gt;Logic&lt;/Author&gt;&lt;RecNum&gt;389&lt;/RecNum&gt;&lt;DisplayText&gt;[246]&lt;/DisplayText&gt;&lt;record&gt;&lt;rec-number&gt;389&lt;/rec-number&gt;&lt;foreign-keys&gt;&lt;key app="EN" db-id="wat2z5xv39zx9lefev2vrzeifd9dzfzsx50x" timestamp="0"&gt;389&lt;/key&gt;&lt;/foreign-keys&gt;&lt;ref-type name="Web Page"&gt;12&lt;/ref-type&gt;&lt;contributors&gt;&lt;authors&gt;&lt;author&gt;Daft Logic&lt;/author&gt;&lt;/authors&gt;&lt;/contributors&gt;&lt;titles&gt;&lt;title&gt;Google Maps Find Altitude&lt;/title&gt;&lt;/titles&gt;&lt;volume&gt;2017&lt;/volume&gt;&lt;number&gt;26 November&lt;/number&gt;&lt;dates&gt;&lt;/dates&gt;&lt;urls&gt;&lt;related-urls&gt;&lt;url&gt;https://www.daftlogic.com/sandbox-google-maps-find-altitude.htm&lt;/url&gt;&lt;/related-urls&gt;&lt;/urls&gt;&lt;/record&gt;&lt;/Cite&gt;&lt;/EndNote&gt;</w:instrText>
      </w:r>
      <w:r w:rsidR="00C55CCF" w:rsidRPr="00ED6412">
        <w:rPr>
          <w:lang w:eastAsia="en-US"/>
        </w:rPr>
        <w:fldChar w:fldCharType="separate"/>
      </w:r>
      <w:r w:rsidR="000201C4">
        <w:rPr>
          <w:noProof/>
          <w:lang w:eastAsia="en-US"/>
        </w:rPr>
        <w:t>[</w:t>
      </w:r>
      <w:hyperlink w:anchor="_ENREF_246" w:tooltip="Logic,  #389" w:history="1">
        <w:r w:rsidR="00213BF8">
          <w:rPr>
            <w:noProof/>
            <w:lang w:eastAsia="en-US"/>
          </w:rPr>
          <w:t>246</w:t>
        </w:r>
      </w:hyperlink>
      <w:r w:rsidR="000201C4">
        <w:rPr>
          <w:noProof/>
          <w:lang w:eastAsia="en-US"/>
        </w:rPr>
        <w:t>]</w:t>
      </w:r>
      <w:r w:rsidR="00C55CCF" w:rsidRPr="00ED6412">
        <w:rPr>
          <w:lang w:eastAsia="en-US"/>
        </w:rPr>
        <w:fldChar w:fldCharType="end"/>
      </w:r>
      <w:r w:rsidR="00C55CCF" w:rsidRPr="00ED6412">
        <w:rPr>
          <w:lang w:eastAsia="en-US"/>
        </w:rPr>
        <w:t xml:space="preserve"> </w:t>
      </w:r>
      <w:r w:rsidR="006777CD" w:rsidRPr="00ED6412">
        <w:rPr>
          <w:lang w:eastAsia="en-US"/>
        </w:rPr>
        <w:t>and assumes that all the wind turbines are at the same altitude</w:t>
      </w:r>
      <w:r w:rsidR="002E7DBC" w:rsidRPr="00ED6412">
        <w:rPr>
          <w:lang w:eastAsia="en-US"/>
        </w:rPr>
        <w:t xml:space="preserve"> </w:t>
      </w:r>
      <w:r w:rsidR="00C55CCF" w:rsidRPr="00ED6412">
        <w:rPr>
          <w:lang w:eastAsia="en-US"/>
        </w:rPr>
        <w:t>and the wind speed</w:t>
      </w:r>
      <w:r w:rsidR="00B40244" w:rsidRPr="00ED6412">
        <w:rPr>
          <w:lang w:eastAsia="en-US"/>
        </w:rPr>
        <w:t xml:space="preserve">s </w:t>
      </w:r>
      <w:r w:rsidR="00C55CCF" w:rsidRPr="00ED6412">
        <w:rPr>
          <w:lang w:eastAsia="en-US"/>
        </w:rPr>
        <w:t>up</w:t>
      </w:r>
      <w:r w:rsidR="00B40244" w:rsidRPr="00ED6412">
        <w:rPr>
          <w:lang w:eastAsia="en-US"/>
        </w:rPr>
        <w:t xml:space="preserve"> when flowing</w:t>
      </w:r>
      <w:r w:rsidR="00C55CCF" w:rsidRPr="00ED6412">
        <w:rPr>
          <w:lang w:eastAsia="en-US"/>
        </w:rPr>
        <w:t xml:space="preserve"> over hills </w:t>
      </w:r>
      <w:r w:rsidR="00867575" w:rsidRPr="00ED6412">
        <w:rPr>
          <w:lang w:eastAsia="en-US"/>
        </w:rPr>
        <w:fldChar w:fldCharType="begin"/>
      </w:r>
      <w:r w:rsidR="000201C4">
        <w:rPr>
          <w:lang w:eastAsia="en-US"/>
        </w:rPr>
        <w:instrText xml:space="preserve"> ADDIN EN.CITE &lt;EndNote&gt;&lt;Cite&gt;&lt;Author&gt;Lemelin&lt;/Author&gt;&lt;Year&gt;1988&lt;/Year&gt;&lt;RecNum&gt;555&lt;/RecNum&gt;&lt;DisplayText&gt;[247]&lt;/DisplayText&gt;&lt;record&gt;&lt;rec-number&gt;555&lt;/rec-number&gt;&lt;foreign-keys&gt;&lt;key app="EN" db-id="wat2z5xv39zx9lefev2vrzeifd9dzfzsx50x" timestamp="0"&gt;555&lt;/key&gt;&lt;/foreign-keys&gt;&lt;ref-type name="Journal Article"&gt;17&lt;/ref-type&gt;&lt;contributors&gt;&lt;authors&gt;&lt;author&gt;Lemelin, D. R.&lt;/author&gt;&lt;author&gt;Surry, D.&lt;/author&gt;&lt;author&gt;Davenport, A. G.&lt;/author&gt;&lt;/authors&gt;&lt;/contributors&gt;&lt;titles&gt;&lt;title&gt;Simple approximations for wind speed-up over hills&lt;/title&gt;&lt;secondary-title&gt;Journal of Wind Engineering and Industrial Aerodynamics&lt;/secondary-title&gt;&lt;/titles&gt;&lt;pages&gt;117-127&lt;/pages&gt;&lt;volume&gt;28&lt;/volume&gt;&lt;number&gt;1&lt;/number&gt;&lt;dates&gt;&lt;year&gt;1988&lt;/year&gt;&lt;pub-dates&gt;&lt;date&gt;1988/08/01/&lt;/date&gt;&lt;/pub-dates&gt;&lt;/dates&gt;&lt;isbn&gt;0167-6105&lt;/isbn&gt;&lt;urls&gt;&lt;related-urls&gt;&lt;url&gt;http://www.sciencedirect.com/science/article/pii/0167610588901080&lt;/url&gt;&lt;/related-urls&gt;&lt;/urls&gt;&lt;electronic-resource-num&gt;https://doi.org/10.1016/0167-6105(88)90108-0&lt;/electronic-resource-num&gt;&lt;/record&gt;&lt;/Cite&gt;&lt;/EndNote&gt;</w:instrText>
      </w:r>
      <w:r w:rsidR="00867575" w:rsidRPr="00ED6412">
        <w:rPr>
          <w:lang w:eastAsia="en-US"/>
        </w:rPr>
        <w:fldChar w:fldCharType="separate"/>
      </w:r>
      <w:r w:rsidR="000201C4">
        <w:rPr>
          <w:noProof/>
          <w:lang w:eastAsia="en-US"/>
        </w:rPr>
        <w:t>[</w:t>
      </w:r>
      <w:hyperlink w:anchor="_ENREF_247" w:tooltip="Lemelin, 1988 #555" w:history="1">
        <w:r w:rsidR="00213BF8">
          <w:rPr>
            <w:noProof/>
            <w:lang w:eastAsia="en-US"/>
          </w:rPr>
          <w:t>247</w:t>
        </w:r>
      </w:hyperlink>
      <w:r w:rsidR="000201C4">
        <w:rPr>
          <w:noProof/>
          <w:lang w:eastAsia="en-US"/>
        </w:rPr>
        <w:t>]</w:t>
      </w:r>
      <w:r w:rsidR="00867575" w:rsidRPr="00ED6412">
        <w:rPr>
          <w:lang w:eastAsia="en-US"/>
        </w:rPr>
        <w:fldChar w:fldCharType="end"/>
      </w:r>
      <w:r w:rsidR="00EB5FD2" w:rsidRPr="00ED6412">
        <w:rPr>
          <w:lang w:eastAsia="en-US"/>
        </w:rPr>
        <w:t>.</w:t>
      </w:r>
      <w:r w:rsidR="007245CC" w:rsidRPr="00ED6412">
        <w:rPr>
          <w:lang w:eastAsia="en-US"/>
        </w:rPr>
        <w:t xml:space="preserve"> </w:t>
      </w:r>
      <w:r w:rsidR="00E316DA" w:rsidRPr="00ED6412">
        <w:rPr>
          <w:lang w:eastAsia="en-US"/>
        </w:rPr>
        <w:t>In order to obtain</w:t>
      </w:r>
      <w:r w:rsidR="002257DB" w:rsidRPr="00ED6412">
        <w:rPr>
          <w:lang w:eastAsia="en-US"/>
        </w:rPr>
        <w:t xml:space="preserve"> the wind speed at the altitude </w:t>
      </w:r>
      <w:r w:rsidR="00A53E16" w:rsidRPr="00ED6412">
        <w:rPr>
          <w:lang w:eastAsia="en-US"/>
        </w:rPr>
        <w:t xml:space="preserve">of the </w:t>
      </w:r>
      <w:r w:rsidR="002257DB" w:rsidRPr="00ED6412">
        <w:rPr>
          <w:lang w:eastAsia="en-US"/>
        </w:rPr>
        <w:t xml:space="preserve">wind turbines, </w:t>
      </w:r>
      <w:r w:rsidR="0008501F" w:rsidRPr="00ED6412">
        <w:rPr>
          <w:lang w:eastAsia="en-US"/>
        </w:rPr>
        <w:t>assuming</w:t>
      </w:r>
      <w:r w:rsidR="001B634D" w:rsidRPr="00ED6412">
        <w:rPr>
          <w:lang w:eastAsia="en-US"/>
        </w:rPr>
        <w:t xml:space="preserve"> that they are</w:t>
      </w:r>
      <w:r w:rsidR="0008501F" w:rsidRPr="00ED6412">
        <w:rPr>
          <w:lang w:eastAsia="en-US"/>
        </w:rPr>
        <w:t xml:space="preserve"> in a neutral condition, </w:t>
      </w:r>
      <w:r w:rsidR="001B634D" w:rsidRPr="00ED6412">
        <w:rPr>
          <w:lang w:eastAsia="en-US"/>
        </w:rPr>
        <w:t xml:space="preserve">then </w:t>
      </w:r>
      <w:r w:rsidR="002257DB" w:rsidRPr="00ED6412">
        <w:rPr>
          <w:lang w:eastAsia="en-US"/>
        </w:rPr>
        <w:t>the</w:t>
      </w:r>
      <w:r w:rsidR="00C77B81" w:rsidRPr="00ED6412">
        <w:rPr>
          <w:lang w:eastAsia="en-US"/>
        </w:rPr>
        <w:t xml:space="preserve"> logarithmic</w:t>
      </w:r>
      <w:r w:rsidR="002257DB" w:rsidRPr="00ED6412">
        <w:rPr>
          <w:lang w:eastAsia="en-US"/>
        </w:rPr>
        <w:t xml:space="preserve"> </w:t>
      </w:r>
      <w:r w:rsidR="00A44123" w:rsidRPr="00ED6412">
        <w:rPr>
          <w:lang w:eastAsia="en-US"/>
        </w:rPr>
        <w:t>wind profile log law is applied</w:t>
      </w:r>
      <w:r w:rsidR="0008501F" w:rsidRPr="00ED6412">
        <w:rPr>
          <w:lang w:eastAsia="en-US"/>
        </w:rPr>
        <w:t xml:space="preserve"> </w:t>
      </w:r>
      <w:r w:rsidR="00356F6B" w:rsidRPr="00ED6412">
        <w:rPr>
          <w:lang w:eastAsia="en-US"/>
        </w:rPr>
        <w:t xml:space="preserve">to </w:t>
      </w:r>
      <w:r w:rsidR="000854CE" w:rsidRPr="00ED6412">
        <w:rPr>
          <w:lang w:eastAsia="en-US"/>
        </w:rPr>
        <w:t>theoretical</w:t>
      </w:r>
      <w:r w:rsidR="001B634D" w:rsidRPr="00ED6412">
        <w:rPr>
          <w:lang w:eastAsia="en-US"/>
        </w:rPr>
        <w:t>ly</w:t>
      </w:r>
      <w:r w:rsidR="000854CE" w:rsidRPr="00ED6412">
        <w:rPr>
          <w:lang w:eastAsia="en-US"/>
        </w:rPr>
        <w:t xml:space="preserve"> </w:t>
      </w:r>
      <w:r w:rsidR="00356F6B" w:rsidRPr="00ED6412">
        <w:rPr>
          <w:lang w:eastAsia="en-US"/>
        </w:rPr>
        <w:t>estimate the wind speed at different altitude</w:t>
      </w:r>
      <w:r w:rsidR="0074676E" w:rsidRPr="00ED6412">
        <w:rPr>
          <w:lang w:eastAsia="en-US"/>
        </w:rPr>
        <w:t>s</w:t>
      </w:r>
      <w:r w:rsidR="00C77B81" w:rsidRPr="00ED6412">
        <w:rPr>
          <w:lang w:eastAsia="en-US"/>
        </w:rPr>
        <w:t xml:space="preserve"> </w:t>
      </w:r>
      <w:r w:rsidR="00051B93" w:rsidRPr="00ED6412">
        <w:rPr>
          <w:lang w:eastAsia="en-US"/>
        </w:rPr>
        <w:fldChar w:fldCharType="begin"/>
      </w:r>
      <w:r w:rsidR="000201C4">
        <w:rPr>
          <w:lang w:eastAsia="en-US"/>
        </w:rPr>
        <w:instrText xml:space="preserve"> ADDIN EN.CITE &lt;EndNote&gt;&lt;Cite&gt;&lt;Author&gt;Panofsky&lt;/Author&gt;&lt;Year&gt;1984&lt;/Year&gt;&lt;RecNum&gt;392&lt;/RecNum&gt;&lt;DisplayText&gt;[248]&lt;/DisplayText&gt;&lt;record&gt;&lt;rec-number&gt;392&lt;/rec-number&gt;&lt;foreign-keys&gt;&lt;key app="EN" db-id="wat2z5xv39zx9lefev2vrzeifd9dzfzsx50x" timestamp="0"&gt;392&lt;/key&gt;&lt;/foreign-keys&gt;&lt;ref-type name="Report"&gt;27&lt;/ref-type&gt;&lt;contributors&gt;&lt;authors&gt;&lt;author&gt;Panofsky, Hans A&lt;/author&gt;&lt;author&gt;Dutton, John A&lt;/author&gt;&lt;/authors&gt;&lt;/contributors&gt;&lt;titles&gt;&lt;title&gt;Atmospheric turbulence: models and methods for engineering applications&lt;/title&gt;&lt;/titles&gt;&lt;dates&gt;&lt;year&gt;1984&lt;/year&gt;&lt;/dates&gt;&lt;publisher&gt;Wiley&lt;/publisher&gt;&lt;urls&gt;&lt;/urls&gt;&lt;/record&gt;&lt;/Cite&gt;&lt;/EndNote&gt;</w:instrText>
      </w:r>
      <w:r w:rsidR="00051B93" w:rsidRPr="00ED6412">
        <w:rPr>
          <w:lang w:eastAsia="en-US"/>
        </w:rPr>
        <w:fldChar w:fldCharType="separate"/>
      </w:r>
      <w:r w:rsidR="000201C4">
        <w:rPr>
          <w:noProof/>
          <w:lang w:eastAsia="en-US"/>
        </w:rPr>
        <w:t>[</w:t>
      </w:r>
      <w:hyperlink w:anchor="_ENREF_248" w:tooltip="Panofsky, 1984 #392" w:history="1">
        <w:r w:rsidR="00213BF8">
          <w:rPr>
            <w:noProof/>
            <w:lang w:eastAsia="en-US"/>
          </w:rPr>
          <w:t>248</w:t>
        </w:r>
      </w:hyperlink>
      <w:r w:rsidR="000201C4">
        <w:rPr>
          <w:noProof/>
          <w:lang w:eastAsia="en-US"/>
        </w:rPr>
        <w:t>]</w:t>
      </w:r>
      <w:r w:rsidR="00051B93" w:rsidRPr="00ED6412">
        <w:rPr>
          <w:lang w:eastAsia="en-US"/>
        </w:rPr>
        <w:fldChar w:fldCharType="end"/>
      </w:r>
      <w:r w:rsidR="00726707" w:rsidRPr="00ED6412">
        <w:rPr>
          <w:lang w:eastAsia="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21C883DF" w14:textId="77777777" w:rsidTr="003554B2">
        <w:trPr>
          <w:trHeight w:val="737"/>
        </w:trPr>
        <w:tc>
          <w:tcPr>
            <w:tcW w:w="7260" w:type="dxa"/>
            <w:vAlign w:val="center"/>
          </w:tcPr>
          <w:p w14:paraId="1C13CD09" w14:textId="661C244D" w:rsidR="0008501F" w:rsidRPr="00ED6412" w:rsidRDefault="008568D1" w:rsidP="00AF59B5">
            <w:pPr>
              <w:jc w:val="center"/>
              <w:rPr>
                <w:i/>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z</m:t>
                    </m:r>
                  </m:sub>
                </m:sSub>
                <m:r>
                  <w:rPr>
                    <w:rFonts w:ascii="Cambria Math" w:hAnsi="Cambria Math"/>
                  </w:rPr>
                  <m:t>=</m:t>
                </m:r>
                <m:r>
                  <m:rPr>
                    <m:sty m:val="p"/>
                  </m:rPr>
                  <w:rPr>
                    <w:rFonts w:ascii="Cambria Math" w:hAnsi="Cambria Math"/>
                  </w:rPr>
                  <m:t>ln⁡</m:t>
                </m:r>
                <m:r>
                  <w:rPr>
                    <w:rFonts w:ascii="Cambria Math" w:hAnsi="Cambria Math"/>
                  </w:rPr>
                  <m:t>(</m:t>
                </m:r>
                <m:f>
                  <m:fPr>
                    <m:ctrlPr>
                      <w:rPr>
                        <w:rFonts w:ascii="Cambria Math" w:hAnsi="Cambria Math"/>
                        <w:i/>
                      </w:rPr>
                    </m:ctrlPr>
                  </m:fPr>
                  <m:num>
                    <m:r>
                      <w:rPr>
                        <w:rFonts w:ascii="Cambria Math" w:hAnsi="Cambria Math"/>
                      </w:rPr>
                      <m:t>z</m:t>
                    </m:r>
                  </m:num>
                  <m:den>
                    <m:sSub>
                      <m:sSubPr>
                        <m:ctrlPr>
                          <w:rPr>
                            <w:rFonts w:ascii="Cambria Math" w:hAnsi="Cambria Math"/>
                            <w:i/>
                          </w:rPr>
                        </m:ctrlPr>
                      </m:sSubPr>
                      <m:e>
                        <m:r>
                          <w:rPr>
                            <w:rFonts w:ascii="Cambria Math" w:hAnsi="Cambria Math"/>
                          </w:rPr>
                          <m:t>z</m:t>
                        </m:r>
                      </m:e>
                      <m:sub>
                        <m:r>
                          <w:rPr>
                            <w:rFonts w:ascii="Cambria Math" w:hAnsi="Cambria Math"/>
                          </w:rPr>
                          <m:t>0</m:t>
                        </m:r>
                      </m:sub>
                    </m:sSub>
                  </m:den>
                </m:f>
                <m:r>
                  <w:rPr>
                    <w:rFonts w:ascii="Cambria Math" w:hAnsi="Cambria Math"/>
                  </w:rPr>
                  <m: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m:rPr>
                            <m:sty m:val="p"/>
                          </m:rPr>
                          <w:rPr>
                            <w:rFonts w:ascii="Cambria Math" w:hAnsi="Cambria Math"/>
                          </w:rPr>
                          <m:t>ref</m:t>
                        </m:r>
                      </m:sub>
                    </m:sSub>
                  </m:num>
                  <m:den>
                    <m:r>
                      <m:rPr>
                        <m:sty m:val="p"/>
                      </m:rPr>
                      <w:rPr>
                        <w:rFonts w:ascii="Cambria Math" w:hAnsi="Cambria Math"/>
                      </w:rPr>
                      <m:t>ln⁡</m:t>
                    </m:r>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z</m:t>
                            </m:r>
                          </m:e>
                          <m:sub>
                            <m:r>
                              <m:rPr>
                                <m:sty m:val="p"/>
                              </m:rPr>
                              <w:rPr>
                                <w:rFonts w:ascii="Cambria Math" w:hAnsi="Cambria Math"/>
                              </w:rPr>
                              <m:t>ref</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r>
                      <w:rPr>
                        <w:rFonts w:ascii="Cambria Math" w:hAnsi="Cambria Math"/>
                      </w:rPr>
                      <m:t>)</m:t>
                    </m:r>
                  </m:den>
                </m:f>
              </m:oMath>
            </m:oMathPara>
          </w:p>
        </w:tc>
        <w:tc>
          <w:tcPr>
            <w:tcW w:w="676" w:type="dxa"/>
            <w:vAlign w:val="center"/>
          </w:tcPr>
          <w:p w14:paraId="3EAD84B2" w14:textId="36A2E6BB" w:rsidR="0008501F" w:rsidRPr="00ED6412" w:rsidRDefault="0008501F" w:rsidP="003554B2">
            <w:pPr>
              <w:jc w:val="center"/>
              <w:rPr>
                <w:noProof/>
              </w:rPr>
            </w:pPr>
            <w:bookmarkStart w:id="404" w:name="_Ref499493007"/>
            <w:r w:rsidRPr="00ED6412">
              <w:rPr>
                <w:noProof/>
              </w:rPr>
              <w:t>(</w:t>
            </w:r>
            <w:r w:rsidRPr="00ED6412">
              <w:rPr>
                <w:noProof/>
              </w:rPr>
              <w:fldChar w:fldCharType="begin"/>
            </w:r>
            <w:r w:rsidRPr="00ED6412">
              <w:rPr>
                <w:noProof/>
              </w:rPr>
              <w:instrText xml:space="preserve"> STYLEREF 1 \s </w:instrText>
            </w:r>
            <w:r w:rsidRPr="00ED6412">
              <w:rPr>
                <w:noProof/>
              </w:rPr>
              <w:fldChar w:fldCharType="separate"/>
            </w:r>
            <w:r w:rsidR="00C05E44">
              <w:rPr>
                <w:noProof/>
              </w:rPr>
              <w:t>6</w:t>
            </w:r>
            <w:r w:rsidRPr="00ED6412">
              <w:rPr>
                <w:noProof/>
              </w:rPr>
              <w:fldChar w:fldCharType="end"/>
            </w:r>
            <w:r w:rsidRPr="00ED6412">
              <w:rPr>
                <w:noProof/>
              </w:rPr>
              <w:t>.</w:t>
            </w:r>
            <w:r w:rsidRPr="00ED6412">
              <w:rPr>
                <w:noProof/>
              </w:rPr>
              <w:fldChar w:fldCharType="begin"/>
            </w:r>
            <w:r w:rsidRPr="00ED6412">
              <w:rPr>
                <w:noProof/>
              </w:rPr>
              <w:instrText xml:space="preserve"> SEQ Equation \* ARABIC \s 1 </w:instrText>
            </w:r>
            <w:r w:rsidRPr="00ED6412">
              <w:rPr>
                <w:noProof/>
              </w:rPr>
              <w:fldChar w:fldCharType="separate"/>
            </w:r>
            <w:r w:rsidR="00C05E44">
              <w:rPr>
                <w:noProof/>
              </w:rPr>
              <w:t>4</w:t>
            </w:r>
            <w:r w:rsidRPr="00ED6412">
              <w:rPr>
                <w:noProof/>
              </w:rPr>
              <w:fldChar w:fldCharType="end"/>
            </w:r>
            <w:r w:rsidRPr="00ED6412">
              <w:rPr>
                <w:noProof/>
              </w:rPr>
              <w:t>)</w:t>
            </w:r>
            <w:bookmarkEnd w:id="404"/>
          </w:p>
        </w:tc>
      </w:tr>
    </w:tbl>
    <w:p w14:paraId="7133146E" w14:textId="0106D4B0" w:rsidR="00C77B81" w:rsidRPr="00ED6412" w:rsidRDefault="00AF59B5" w:rsidP="005129C9">
      <w:pPr>
        <w:rPr>
          <w:lang w:eastAsia="en-US"/>
        </w:rPr>
      </w:pPr>
      <w:r w:rsidRPr="00ED6412">
        <w:rPr>
          <w:lang w:eastAsia="en-US"/>
        </w:rPr>
        <w:t xml:space="preserve">where </w:t>
      </w:r>
      <w:r w:rsidRPr="00ED6412">
        <w:rPr>
          <w:i/>
          <w:lang w:eastAsia="en-US"/>
        </w:rPr>
        <w:t>v</w:t>
      </w:r>
      <w:r w:rsidRPr="00ED6412">
        <w:rPr>
          <w:vertAlign w:val="subscript"/>
          <w:lang w:eastAsia="en-US"/>
        </w:rPr>
        <w:t>z</w:t>
      </w:r>
      <w:r w:rsidRPr="00ED6412">
        <w:rPr>
          <w:lang w:eastAsia="en-US"/>
        </w:rPr>
        <w:t xml:space="preserve"> is the </w:t>
      </w:r>
      <w:r w:rsidR="009420FA" w:rsidRPr="00ED6412">
        <w:rPr>
          <w:lang w:eastAsia="en-US"/>
        </w:rPr>
        <w:t xml:space="preserve">wind speed at height </w:t>
      </w:r>
      <w:r w:rsidR="009420FA" w:rsidRPr="00ED6412">
        <w:rPr>
          <w:i/>
          <w:lang w:eastAsia="en-US"/>
        </w:rPr>
        <w:t>z</w:t>
      </w:r>
      <w:r w:rsidR="009420FA" w:rsidRPr="00ED6412">
        <w:rPr>
          <w:lang w:eastAsia="en-US"/>
        </w:rPr>
        <w:t xml:space="preserve">, </w:t>
      </w:r>
      <w:r w:rsidR="009420FA" w:rsidRPr="00ED6412">
        <w:rPr>
          <w:i/>
          <w:lang w:eastAsia="en-US"/>
        </w:rPr>
        <w:t>v</w:t>
      </w:r>
      <w:r w:rsidR="009420FA" w:rsidRPr="00ED6412">
        <w:rPr>
          <w:vertAlign w:val="subscript"/>
          <w:lang w:eastAsia="en-US"/>
        </w:rPr>
        <w:t>ref</w:t>
      </w:r>
      <w:r w:rsidR="009420FA" w:rsidRPr="00ED6412">
        <w:rPr>
          <w:lang w:eastAsia="en-US"/>
        </w:rPr>
        <w:t xml:space="preserve"> is the wind speed at </w:t>
      </w:r>
      <w:r w:rsidR="00A27D2D" w:rsidRPr="00ED6412">
        <w:rPr>
          <w:lang w:eastAsia="en-US"/>
        </w:rPr>
        <w:t xml:space="preserve">the </w:t>
      </w:r>
      <w:r w:rsidR="00EA0960" w:rsidRPr="00ED6412">
        <w:rPr>
          <w:lang w:eastAsia="en-US"/>
        </w:rPr>
        <w:t>observed</w:t>
      </w:r>
      <w:r w:rsidR="009420FA" w:rsidRPr="00ED6412">
        <w:rPr>
          <w:lang w:eastAsia="en-US"/>
        </w:rPr>
        <w:t xml:space="preserve"> altitude</w:t>
      </w:r>
      <w:r w:rsidR="00EA0960" w:rsidRPr="00ED6412">
        <w:rPr>
          <w:lang w:eastAsia="en-US"/>
        </w:rPr>
        <w:t xml:space="preserve"> </w:t>
      </w:r>
      <w:r w:rsidR="00EA0960" w:rsidRPr="00ED6412">
        <w:rPr>
          <w:i/>
          <w:lang w:eastAsia="en-US"/>
        </w:rPr>
        <w:t>z</w:t>
      </w:r>
      <w:r w:rsidR="00EA0960" w:rsidRPr="00ED6412">
        <w:rPr>
          <w:vertAlign w:val="subscript"/>
          <w:lang w:eastAsia="en-US"/>
        </w:rPr>
        <w:t>ref</w:t>
      </w:r>
      <w:r w:rsidR="009420FA" w:rsidRPr="00ED6412">
        <w:rPr>
          <w:lang w:eastAsia="en-US"/>
        </w:rPr>
        <w:t xml:space="preserve">, </w:t>
      </w:r>
      <w:r w:rsidR="00816AF8" w:rsidRPr="00ED6412">
        <w:rPr>
          <w:lang w:eastAsia="en-US"/>
        </w:rPr>
        <w:t xml:space="preserve">and </w:t>
      </w:r>
      <w:r w:rsidR="00EA0960" w:rsidRPr="00ED6412">
        <w:rPr>
          <w:i/>
          <w:lang w:eastAsia="en-US"/>
        </w:rPr>
        <w:t>z</w:t>
      </w:r>
      <w:r w:rsidR="00EA0960" w:rsidRPr="00ED6412">
        <w:rPr>
          <w:vertAlign w:val="subscript"/>
          <w:lang w:eastAsia="en-US"/>
        </w:rPr>
        <w:t>0</w:t>
      </w:r>
      <w:r w:rsidR="00EA0960" w:rsidRPr="00ED6412">
        <w:rPr>
          <w:lang w:eastAsia="en-US"/>
        </w:rPr>
        <w:t xml:space="preserve"> is the roughness length</w:t>
      </w:r>
      <w:r w:rsidR="00BB6BC4" w:rsidRPr="00ED6412">
        <w:rPr>
          <w:lang w:eastAsia="en-US"/>
        </w:rPr>
        <w:t>. In this scenario, the roughness length is 0.03 m</w:t>
      </w:r>
      <w:r w:rsidR="00EA0960" w:rsidRPr="00ED6412">
        <w:rPr>
          <w:lang w:eastAsia="en-US"/>
        </w:rPr>
        <w:t xml:space="preserve"> </w:t>
      </w:r>
      <w:r w:rsidR="00BB6BC4" w:rsidRPr="00ED6412">
        <w:rPr>
          <w:lang w:eastAsia="en-US"/>
        </w:rPr>
        <w:t xml:space="preserve">for </w:t>
      </w:r>
      <w:r w:rsidR="00816AF8" w:rsidRPr="00ED6412">
        <w:rPr>
          <w:lang w:eastAsia="en-US"/>
        </w:rPr>
        <w:t xml:space="preserve">grass, </w:t>
      </w:r>
      <w:r w:rsidR="00BB6BC4" w:rsidRPr="00ED6412">
        <w:rPr>
          <w:lang w:eastAsia="en-US"/>
        </w:rPr>
        <w:t xml:space="preserve">open flat terrain and </w:t>
      </w:r>
      <w:r w:rsidR="00CD6249" w:rsidRPr="00ED6412">
        <w:rPr>
          <w:lang w:eastAsia="en-US"/>
        </w:rPr>
        <w:t xml:space="preserve">with a </w:t>
      </w:r>
      <w:r w:rsidR="00BB6BC4" w:rsidRPr="00ED6412">
        <w:rPr>
          <w:lang w:eastAsia="en-US"/>
        </w:rPr>
        <w:t>few isolated obstacles</w:t>
      </w:r>
      <w:r w:rsidR="00726707" w:rsidRPr="00ED6412">
        <w:rPr>
          <w:lang w:eastAsia="en-US"/>
        </w:rPr>
        <w:t xml:space="preserve"> </w:t>
      </w:r>
      <w:r w:rsidR="00051B93" w:rsidRPr="00ED6412">
        <w:rPr>
          <w:lang w:eastAsia="en-US"/>
        </w:rPr>
        <w:fldChar w:fldCharType="begin"/>
      </w:r>
      <w:r w:rsidR="000201C4">
        <w:rPr>
          <w:lang w:eastAsia="en-US"/>
        </w:rPr>
        <w:instrText xml:space="preserve"> ADDIN EN.CITE &lt;EndNote&gt;&lt;Cite&gt;&lt;Author&gt;WMO&lt;/Author&gt;&lt;Year&gt;2012&lt;/Year&gt;&lt;RecNum&gt;393&lt;/RecNum&gt;&lt;DisplayText&gt;[249]&lt;/DisplayText&gt;&lt;record&gt;&lt;rec-number&gt;393&lt;/rec-number&gt;&lt;foreign-keys&gt;&lt;key app="EN" db-id="wat2z5xv39zx9lefev2vrzeifd9dzfzsx50x" timestamp="0"&gt;393&lt;/key&gt;&lt;/foreign-keys&gt;&lt;ref-type name="Journal Article"&gt;17&lt;/ref-type&gt;&lt;contributors&gt;&lt;authors&gt;&lt;author&gt;WMO&lt;/author&gt;&lt;/authors&gt;&lt;/contributors&gt;&lt;titles&gt;&lt;title&gt;Guide to Meteorological Instruments and Methods of Observation WMO-No. 8&lt;/title&gt;&lt;/titles&gt;&lt;dates&gt;&lt;year&gt;2012&lt;/year&gt;&lt;/dates&gt;&lt;urls&gt;&lt;related-urls&gt;&lt;url&gt;https://library.wmo.int/pmb_ged/wmo_8_en-2012.pdf&lt;/url&gt;&lt;/related-urls&gt;&lt;/urls&gt;&lt;/record&gt;&lt;/Cite&gt;&lt;/EndNote&gt;</w:instrText>
      </w:r>
      <w:r w:rsidR="00051B93" w:rsidRPr="00ED6412">
        <w:rPr>
          <w:lang w:eastAsia="en-US"/>
        </w:rPr>
        <w:fldChar w:fldCharType="separate"/>
      </w:r>
      <w:r w:rsidR="000201C4">
        <w:rPr>
          <w:noProof/>
          <w:lang w:eastAsia="en-US"/>
        </w:rPr>
        <w:t>[</w:t>
      </w:r>
      <w:hyperlink w:anchor="_ENREF_249" w:tooltip="WMO, 2012 #393" w:history="1">
        <w:r w:rsidR="00213BF8">
          <w:rPr>
            <w:noProof/>
            <w:lang w:eastAsia="en-US"/>
          </w:rPr>
          <w:t>249</w:t>
        </w:r>
      </w:hyperlink>
      <w:r w:rsidR="000201C4">
        <w:rPr>
          <w:noProof/>
          <w:lang w:eastAsia="en-US"/>
        </w:rPr>
        <w:t>]</w:t>
      </w:r>
      <w:r w:rsidR="00051B93" w:rsidRPr="00ED6412">
        <w:rPr>
          <w:lang w:eastAsia="en-US"/>
        </w:rPr>
        <w:fldChar w:fldCharType="end"/>
      </w:r>
      <w:r w:rsidR="00BB6BC4" w:rsidRPr="00ED6412">
        <w:rPr>
          <w:lang w:eastAsia="en-US"/>
        </w:rPr>
        <w:t>.</w:t>
      </w:r>
    </w:p>
    <w:p w14:paraId="5BE2C721" w14:textId="27C21C63" w:rsidR="00A44123" w:rsidRPr="00ED6412" w:rsidRDefault="0069648B" w:rsidP="005129C9">
      <w:pPr>
        <w:rPr>
          <w:lang w:eastAsia="en-US"/>
        </w:rPr>
      </w:pPr>
      <w:r w:rsidRPr="00ED6412">
        <w:rPr>
          <w:lang w:eastAsia="en-US"/>
        </w:rPr>
        <w:t xml:space="preserve">The Weibull distribution </w:t>
      </w:r>
      <w:r w:rsidR="003D4FE2" w:rsidRPr="00ED6412">
        <w:rPr>
          <w:lang w:eastAsia="en-US"/>
        </w:rPr>
        <w:t>of the wind speed</w:t>
      </w:r>
      <w:r w:rsidR="00CD6249" w:rsidRPr="00ED6412">
        <w:rPr>
          <w:lang w:eastAsia="en-US"/>
        </w:rPr>
        <w:t>, see</w:t>
      </w:r>
      <w:r w:rsidR="00927CFF" w:rsidRPr="00ED6412">
        <w:rPr>
          <w:lang w:eastAsia="en-US"/>
        </w:rPr>
        <w:t xml:space="preserve"> equation</w:t>
      </w:r>
      <w:r w:rsidRPr="00ED6412">
        <w:rPr>
          <w:lang w:eastAsia="en-US"/>
        </w:rPr>
        <w:t xml:space="preserve"> </w:t>
      </w:r>
      <w:r w:rsidR="003D4FE2" w:rsidRPr="00ED6412">
        <w:rPr>
          <w:lang w:eastAsia="en-US"/>
        </w:rPr>
        <w:fldChar w:fldCharType="begin"/>
      </w:r>
      <w:r w:rsidR="003D4FE2" w:rsidRPr="00ED6412">
        <w:rPr>
          <w:lang w:eastAsia="en-US"/>
        </w:rPr>
        <w:instrText xml:space="preserve"> REF _Ref499482916 \h </w:instrText>
      </w:r>
      <w:r w:rsidR="00A63E2B" w:rsidRPr="00ED6412">
        <w:rPr>
          <w:lang w:eastAsia="en-US"/>
        </w:rPr>
        <w:instrText xml:space="preserve"> \* MERGEFORMAT </w:instrText>
      </w:r>
      <w:r w:rsidR="003D4FE2" w:rsidRPr="00ED6412">
        <w:rPr>
          <w:lang w:eastAsia="en-US"/>
        </w:rPr>
      </w:r>
      <w:r w:rsidR="003D4FE2" w:rsidRPr="00ED6412">
        <w:rPr>
          <w:lang w:eastAsia="en-US"/>
        </w:rPr>
        <w:fldChar w:fldCharType="separate"/>
      </w:r>
      <w:r w:rsidR="00C05E44" w:rsidRPr="00ED6412">
        <w:rPr>
          <w:noProof/>
        </w:rPr>
        <w:t>(</w:t>
      </w:r>
      <w:r w:rsidR="00C05E44">
        <w:rPr>
          <w:noProof/>
        </w:rPr>
        <w:t>3</w:t>
      </w:r>
      <w:r w:rsidR="00C05E44" w:rsidRPr="00ED6412">
        <w:rPr>
          <w:noProof/>
        </w:rPr>
        <w:t>.</w:t>
      </w:r>
      <w:r w:rsidR="00C05E44">
        <w:rPr>
          <w:noProof/>
        </w:rPr>
        <w:t>15</w:t>
      </w:r>
      <w:r w:rsidR="00C05E44" w:rsidRPr="00ED6412">
        <w:rPr>
          <w:noProof/>
        </w:rPr>
        <w:t>)</w:t>
      </w:r>
      <w:r w:rsidR="003D4FE2" w:rsidRPr="00ED6412">
        <w:rPr>
          <w:lang w:eastAsia="en-US"/>
        </w:rPr>
        <w:fldChar w:fldCharType="end"/>
      </w:r>
      <w:r w:rsidR="00CD6249" w:rsidRPr="00ED6412">
        <w:rPr>
          <w:lang w:eastAsia="en-US"/>
        </w:rPr>
        <w:t>,</w:t>
      </w:r>
      <w:r w:rsidR="000D3530" w:rsidRPr="00ED6412">
        <w:rPr>
          <w:lang w:eastAsia="en-US"/>
        </w:rPr>
        <w:t xml:space="preserve"> is applied to this model a</w:t>
      </w:r>
      <w:r w:rsidR="00CD6249" w:rsidRPr="00ED6412">
        <w:rPr>
          <w:lang w:eastAsia="en-US"/>
        </w:rPr>
        <w:t>nd</w:t>
      </w:r>
      <w:r w:rsidR="00363D60" w:rsidRPr="00ED6412">
        <w:rPr>
          <w:lang w:eastAsia="en-US"/>
        </w:rPr>
        <w:t xml:space="preserve"> the scale parameter </w:t>
      </w:r>
      <w:r w:rsidR="00363D60" w:rsidRPr="00ED6412">
        <w:rPr>
          <w:i/>
          <w:lang w:eastAsia="en-US"/>
        </w:rPr>
        <w:t>c</w:t>
      </w:r>
      <w:r w:rsidR="00363D60" w:rsidRPr="00ED6412">
        <w:rPr>
          <w:lang w:eastAsia="en-US"/>
        </w:rPr>
        <w:t xml:space="preserve"> and the shape parameter </w:t>
      </w:r>
      <w:r w:rsidR="00363D60" w:rsidRPr="00ED6412">
        <w:rPr>
          <w:i/>
          <w:lang w:eastAsia="en-US"/>
        </w:rPr>
        <w:t>k</w:t>
      </w:r>
      <w:r w:rsidR="003D4FE2" w:rsidRPr="00ED6412">
        <w:rPr>
          <w:lang w:eastAsia="en-US"/>
        </w:rPr>
        <w:t xml:space="preserve"> can be obtained from the </w:t>
      </w:r>
      <w:r w:rsidR="00D45D41" w:rsidRPr="00ED6412">
        <w:rPr>
          <w:lang w:eastAsia="en-US"/>
        </w:rPr>
        <w:t xml:space="preserve">wind speed data. </w:t>
      </w:r>
      <w:r w:rsidR="00084228" w:rsidRPr="00ED6412">
        <w:rPr>
          <w:lang w:eastAsia="en-US"/>
        </w:rPr>
        <w:t>Thus values of</w:t>
      </w:r>
      <w:r w:rsidR="00D45D41" w:rsidRPr="00ED6412">
        <w:rPr>
          <w:lang w:eastAsia="en-US"/>
        </w:rPr>
        <w:t xml:space="preserve"> </w:t>
      </w:r>
      <w:r w:rsidR="00D45D41" w:rsidRPr="00ED6412">
        <w:rPr>
          <w:i/>
          <w:lang w:eastAsia="en-US"/>
        </w:rPr>
        <w:t>k</w:t>
      </w:r>
      <w:r w:rsidR="00D45D41" w:rsidRPr="00ED6412">
        <w:rPr>
          <w:lang w:eastAsia="en-US"/>
        </w:rPr>
        <w:t xml:space="preserve"> and </w:t>
      </w:r>
      <w:r w:rsidR="00D45D41" w:rsidRPr="00ED6412">
        <w:rPr>
          <w:i/>
          <w:lang w:eastAsia="en-US"/>
        </w:rPr>
        <w:t>c</w:t>
      </w:r>
      <w:r w:rsidR="00D45D41" w:rsidRPr="00ED6412">
        <w:rPr>
          <w:lang w:eastAsia="en-US"/>
        </w:rPr>
        <w:t xml:space="preserve"> can be derived </w:t>
      </w:r>
      <w:r w:rsidR="00084228" w:rsidRPr="00ED6412">
        <w:rPr>
          <w:lang w:eastAsia="en-US"/>
        </w:rPr>
        <w:t>from</w:t>
      </w:r>
      <w:r w:rsidR="00356F6B" w:rsidRPr="00ED6412">
        <w:rPr>
          <w:lang w:eastAsia="en-US"/>
        </w:rPr>
        <w:t xml:space="preserve"> the following approximations</w:t>
      </w:r>
      <w:r w:rsidR="00D45D41" w:rsidRPr="00ED6412">
        <w:rPr>
          <w:lang w:eastAsia="en-US"/>
        </w:rPr>
        <w:t xml:space="preserve"> </w:t>
      </w:r>
      <w:r w:rsidR="00051B93" w:rsidRPr="00ED6412">
        <w:rPr>
          <w:lang w:eastAsia="en-US"/>
        </w:rPr>
        <w:fldChar w:fldCharType="begin"/>
      </w:r>
      <w:r w:rsidR="000201C4">
        <w:rPr>
          <w:lang w:eastAsia="en-US"/>
        </w:rPr>
        <w:instrText xml:space="preserve"> ADDIN EN.CITE &lt;EndNote&gt;&lt;Cite&gt;&lt;Author&gt;Shu&lt;/Author&gt;&lt;Year&gt;2015&lt;/Year&gt;&lt;RecNum&gt;390&lt;/RecNum&gt;&lt;DisplayText&gt;[250, 251]&lt;/DisplayText&gt;&lt;record&gt;&lt;rec-number&gt;390&lt;/rec-number&gt;&lt;foreign-keys&gt;&lt;key app="EN" db-id="wat2z5xv39zx9lefev2vrzeifd9dzfzsx50x" timestamp="0"&gt;390&lt;/key&gt;&lt;/foreign-keys&gt;&lt;ref-type name="Journal Article"&gt;17&lt;/ref-type&gt;&lt;contributors&gt;&lt;authors&gt;&lt;author&gt;Shu, Z. R.&lt;/author&gt;&lt;author&gt;Li, QS&lt;/author&gt;&lt;author&gt;Chan, PW&lt;/author&gt;&lt;/authors&gt;&lt;/contributors&gt;&lt;titles&gt;&lt;title&gt;Statistical analysis of wind characteristics and wind energy potential in Hong Kong&lt;/title&gt;&lt;secondary-title&gt;Energy Conversion and Management&lt;/secondary-title&gt;&lt;/titles&gt;&lt;pages&gt;644-657&lt;/pages&gt;&lt;volume&gt;101&lt;/volume&gt;&lt;dates&gt;&lt;year&gt;2015&lt;/year&gt;&lt;/dates&gt;&lt;isbn&gt;0196-8904&lt;/isbn&gt;&lt;urls&gt;&lt;/urls&gt;&lt;/record&gt;&lt;/Cite&gt;&lt;Cite&gt;&lt;Author&gt;Pishgar-Komleh&lt;/Author&gt;&lt;Year&gt;2015&lt;/Year&gt;&lt;RecNum&gt;391&lt;/RecNum&gt;&lt;record&gt;&lt;rec-number&gt;391&lt;/rec-number&gt;&lt;foreign-keys&gt;&lt;key app="EN" db-id="wat2z5xv39zx9lefev2vrzeifd9dzfzsx50x" timestamp="0"&gt;391&lt;/key&gt;&lt;/foreign-keys&gt;&lt;ref-type name="Journal Article"&gt;17&lt;/ref-type&gt;&lt;contributors&gt;&lt;authors&gt;&lt;author&gt;Pishgar-Komleh, S. H.&lt;/author&gt;&lt;author&gt;Keyhani, A&lt;/author&gt;&lt;author&gt;Sefeedpari, P&lt;/author&gt;&lt;/authors&gt;&lt;/contributors&gt;&lt;titles&gt;&lt;title&gt;Wind speed and power density analysis based on Weibull and Rayleigh distributions (a case study: Firouzkooh county of Iran)&lt;/title&gt;&lt;secondary-title&gt;Renewable and Sustainable Energy Reviews&lt;/secondary-title&gt;&lt;/titles&gt;&lt;pages&gt;313-322&lt;/pages&gt;&lt;volume&gt;42&lt;/volume&gt;&lt;dates&gt;&lt;year&gt;2015&lt;/year&gt;&lt;/dates&gt;&lt;isbn&gt;1364-0321&lt;/isbn&gt;&lt;urls&gt;&lt;/urls&gt;&lt;/record&gt;&lt;/Cite&gt;&lt;/EndNote&gt;</w:instrText>
      </w:r>
      <w:r w:rsidR="00051B93" w:rsidRPr="00ED6412">
        <w:rPr>
          <w:lang w:eastAsia="en-US"/>
        </w:rPr>
        <w:fldChar w:fldCharType="separate"/>
      </w:r>
      <w:r w:rsidR="000201C4">
        <w:rPr>
          <w:noProof/>
          <w:lang w:eastAsia="en-US"/>
        </w:rPr>
        <w:t>[</w:t>
      </w:r>
      <w:hyperlink w:anchor="_ENREF_250" w:tooltip="Shu, 2015 #390" w:history="1">
        <w:r w:rsidR="00213BF8">
          <w:rPr>
            <w:noProof/>
            <w:lang w:eastAsia="en-US"/>
          </w:rPr>
          <w:t>250</w:t>
        </w:r>
      </w:hyperlink>
      <w:r w:rsidR="000201C4">
        <w:rPr>
          <w:noProof/>
          <w:lang w:eastAsia="en-US"/>
        </w:rPr>
        <w:t xml:space="preserve">, </w:t>
      </w:r>
      <w:hyperlink w:anchor="_ENREF_251" w:tooltip="Pishgar-Komleh, 2015 #391" w:history="1">
        <w:r w:rsidR="00213BF8">
          <w:rPr>
            <w:noProof/>
            <w:lang w:eastAsia="en-US"/>
          </w:rPr>
          <w:t>251</w:t>
        </w:r>
      </w:hyperlink>
      <w:r w:rsidR="000201C4">
        <w:rPr>
          <w:noProof/>
          <w:lang w:eastAsia="en-US"/>
        </w:rPr>
        <w:t>]</w:t>
      </w:r>
      <w:r w:rsidR="00051B93" w:rsidRPr="00ED6412">
        <w:rPr>
          <w:lang w:eastAsia="en-US"/>
        </w:rPr>
        <w:fldChar w:fldCharType="end"/>
      </w:r>
      <w:r w:rsidR="00356F6B" w:rsidRPr="00ED6412">
        <w:rPr>
          <w:lang w:eastAsia="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6"/>
      </w:tblGrid>
      <w:tr w:rsidR="00A53152" w:rsidRPr="00ED6412" w14:paraId="76B8982A" w14:textId="77777777" w:rsidTr="00EE07F4">
        <w:trPr>
          <w:trHeight w:val="737"/>
        </w:trPr>
        <w:tc>
          <w:tcPr>
            <w:tcW w:w="7260" w:type="dxa"/>
            <w:vAlign w:val="center"/>
          </w:tcPr>
          <w:p w14:paraId="13FB3E36" w14:textId="3CED44EA" w:rsidR="006071E6" w:rsidRPr="00ED6412" w:rsidRDefault="006071E6" w:rsidP="00EE07F4">
            <w:pPr>
              <w:jc w:val="center"/>
              <w:rPr>
                <w:i/>
              </w:rPr>
            </w:pPr>
            <m:oMathPara>
              <m:oMath>
                <m:r>
                  <w:rPr>
                    <w:rFonts w:ascii="Cambria Math" w:hAnsi="Cambria Math"/>
                  </w:rPr>
                  <m:t>k</m:t>
                </m:r>
                <m:r>
                  <m:rPr>
                    <m:sty m:val="p"/>
                  </m:rPr>
                  <w:rPr>
                    <w:rFonts w:ascii="Cambria Math" w:hAnsi="Cambria Math"/>
                  </w:rPr>
                  <m:t>=</m:t>
                </m:r>
                <m:sSup>
                  <m:sSupPr>
                    <m:ctrlPr>
                      <w:rPr>
                        <w:rFonts w:ascii="Cambria Math" w:hAnsi="Cambria Math"/>
                      </w:rPr>
                    </m:ctrlPr>
                  </m:sSupPr>
                  <m:e>
                    <m:r>
                      <w:rPr>
                        <w:rFonts w:ascii="Cambria Math" w:hAnsi="Cambria Math"/>
                      </w:rPr>
                      <m:t>(</m:t>
                    </m:r>
                    <m:f>
                      <m:fPr>
                        <m:ctrlPr>
                          <w:rPr>
                            <w:rFonts w:ascii="Cambria Math" w:hAnsi="Cambria Math"/>
                            <w:i/>
                          </w:rPr>
                        </m:ctrlPr>
                      </m:fPr>
                      <m:num>
                        <m:r>
                          <w:rPr>
                            <w:rFonts w:ascii="Cambria Math" w:hAnsi="Cambria Math"/>
                          </w:rPr>
                          <m:t>σ</m:t>
                        </m:r>
                      </m:num>
                      <m:den>
                        <m:sSub>
                          <m:sSubPr>
                            <m:ctrlPr>
                              <w:rPr>
                                <w:rFonts w:ascii="Cambria Math" w:hAnsi="Cambria Math"/>
                                <w:i/>
                              </w:rPr>
                            </m:ctrlPr>
                          </m:sSubPr>
                          <m:e>
                            <m:r>
                              <w:rPr>
                                <w:rFonts w:ascii="Cambria Math" w:hAnsi="Cambria Math"/>
                              </w:rPr>
                              <m:t>v</m:t>
                            </m:r>
                          </m:e>
                          <m:sub>
                            <m:r>
                              <w:rPr>
                                <w:rFonts w:ascii="Cambria Math" w:hAnsi="Cambria Math"/>
                              </w:rPr>
                              <m:t>avg</m:t>
                            </m:r>
                          </m:sub>
                        </m:sSub>
                      </m:den>
                    </m:f>
                    <m:r>
                      <w:rPr>
                        <w:rFonts w:ascii="Cambria Math" w:hAnsi="Cambria Math"/>
                      </w:rPr>
                      <m:t>)</m:t>
                    </m:r>
                  </m:e>
                  <m:sup>
                    <m:r>
                      <w:rPr>
                        <w:rFonts w:ascii="Cambria Math" w:hAnsi="Cambria Math"/>
                      </w:rPr>
                      <m:t>-1.086</m:t>
                    </m:r>
                  </m:sup>
                </m:sSup>
              </m:oMath>
            </m:oMathPara>
          </w:p>
        </w:tc>
        <w:tc>
          <w:tcPr>
            <w:tcW w:w="676" w:type="dxa"/>
            <w:vAlign w:val="center"/>
          </w:tcPr>
          <w:p w14:paraId="288E50A5" w14:textId="3DA6A63C" w:rsidR="006071E6" w:rsidRPr="00ED6412" w:rsidRDefault="006071E6" w:rsidP="00EE07F4">
            <w:pPr>
              <w:jc w:val="center"/>
              <w:rPr>
                <w:noProof/>
              </w:rPr>
            </w:pPr>
            <w:bookmarkStart w:id="405" w:name="_Ref499493009"/>
            <w:r w:rsidRPr="00ED6412">
              <w:rPr>
                <w:noProof/>
              </w:rPr>
              <w:t>(</w:t>
            </w:r>
            <w:r w:rsidRPr="00ED6412">
              <w:rPr>
                <w:noProof/>
              </w:rPr>
              <w:fldChar w:fldCharType="begin"/>
            </w:r>
            <w:r w:rsidRPr="00ED6412">
              <w:rPr>
                <w:noProof/>
              </w:rPr>
              <w:instrText xml:space="preserve"> STYLEREF 1 \s </w:instrText>
            </w:r>
            <w:r w:rsidRPr="00ED6412">
              <w:rPr>
                <w:noProof/>
              </w:rPr>
              <w:fldChar w:fldCharType="separate"/>
            </w:r>
            <w:r w:rsidR="00C05E44">
              <w:rPr>
                <w:noProof/>
              </w:rPr>
              <w:t>6</w:t>
            </w:r>
            <w:r w:rsidRPr="00ED6412">
              <w:rPr>
                <w:noProof/>
              </w:rPr>
              <w:fldChar w:fldCharType="end"/>
            </w:r>
            <w:r w:rsidRPr="00ED6412">
              <w:rPr>
                <w:noProof/>
              </w:rPr>
              <w:t>.</w:t>
            </w:r>
            <w:r w:rsidRPr="00ED6412">
              <w:rPr>
                <w:noProof/>
              </w:rPr>
              <w:fldChar w:fldCharType="begin"/>
            </w:r>
            <w:r w:rsidRPr="00ED6412">
              <w:rPr>
                <w:noProof/>
              </w:rPr>
              <w:instrText xml:space="preserve"> SEQ Equation \* ARABIC \s 1 </w:instrText>
            </w:r>
            <w:r w:rsidRPr="00ED6412">
              <w:rPr>
                <w:noProof/>
              </w:rPr>
              <w:fldChar w:fldCharType="separate"/>
            </w:r>
            <w:r w:rsidR="00C05E44">
              <w:rPr>
                <w:noProof/>
              </w:rPr>
              <w:t>5</w:t>
            </w:r>
            <w:r w:rsidRPr="00ED6412">
              <w:rPr>
                <w:noProof/>
              </w:rPr>
              <w:fldChar w:fldCharType="end"/>
            </w:r>
            <w:r w:rsidRPr="00ED6412">
              <w:rPr>
                <w:noProof/>
              </w:rPr>
              <w:t>)</w:t>
            </w:r>
            <w:bookmarkEnd w:id="405"/>
          </w:p>
        </w:tc>
      </w:tr>
      <w:tr w:rsidR="00A53152" w:rsidRPr="00ED6412" w14:paraId="13BDF349" w14:textId="77777777" w:rsidTr="00EE07F4">
        <w:trPr>
          <w:trHeight w:val="737"/>
        </w:trPr>
        <w:tc>
          <w:tcPr>
            <w:tcW w:w="7260" w:type="dxa"/>
            <w:vAlign w:val="center"/>
          </w:tcPr>
          <w:p w14:paraId="5A80D611" w14:textId="73D73867" w:rsidR="006071E6" w:rsidRPr="00ED6412" w:rsidRDefault="006071E6" w:rsidP="006071E6">
            <w:pPr>
              <w:jc w:val="center"/>
              <w:rPr>
                <w:i/>
              </w:rPr>
            </w:pPr>
            <m:oMathPara>
              <m:oMath>
                <m:r>
                  <w:rPr>
                    <w:rFonts w:ascii="Cambria Math" w:hAnsi="Cambria Math"/>
                  </w:rPr>
                  <m:t>c</m:t>
                </m:r>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vg</m:t>
                        </m:r>
                      </m:sub>
                    </m:sSub>
                  </m:num>
                  <m:den>
                    <m:r>
                      <w:rPr>
                        <w:rFonts w:ascii="Cambria Math" w:hAnsi="Cambria Math"/>
                      </w:rPr>
                      <m:t>Γ(1+</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m:t>
                    </m:r>
                  </m:den>
                </m:f>
              </m:oMath>
            </m:oMathPara>
          </w:p>
        </w:tc>
        <w:tc>
          <w:tcPr>
            <w:tcW w:w="676" w:type="dxa"/>
            <w:vAlign w:val="center"/>
          </w:tcPr>
          <w:p w14:paraId="1BA13D6B" w14:textId="18A73693" w:rsidR="006071E6" w:rsidRPr="00ED6412" w:rsidRDefault="006071E6" w:rsidP="00EE07F4">
            <w:pPr>
              <w:jc w:val="center"/>
              <w:rPr>
                <w:noProof/>
              </w:rPr>
            </w:pPr>
            <w:bookmarkStart w:id="406" w:name="_Ref499493584"/>
            <w:r w:rsidRPr="00ED6412">
              <w:rPr>
                <w:noProof/>
              </w:rPr>
              <w:t>(</w:t>
            </w:r>
            <w:r w:rsidRPr="00ED6412">
              <w:rPr>
                <w:noProof/>
              </w:rPr>
              <w:fldChar w:fldCharType="begin"/>
            </w:r>
            <w:r w:rsidRPr="00ED6412">
              <w:rPr>
                <w:noProof/>
              </w:rPr>
              <w:instrText xml:space="preserve"> STYLEREF 1 \s </w:instrText>
            </w:r>
            <w:r w:rsidRPr="00ED6412">
              <w:rPr>
                <w:noProof/>
              </w:rPr>
              <w:fldChar w:fldCharType="separate"/>
            </w:r>
            <w:r w:rsidR="00C05E44">
              <w:rPr>
                <w:noProof/>
              </w:rPr>
              <w:t>6</w:t>
            </w:r>
            <w:r w:rsidRPr="00ED6412">
              <w:rPr>
                <w:noProof/>
              </w:rPr>
              <w:fldChar w:fldCharType="end"/>
            </w:r>
            <w:r w:rsidRPr="00ED6412">
              <w:rPr>
                <w:noProof/>
              </w:rPr>
              <w:t>.</w:t>
            </w:r>
            <w:r w:rsidRPr="00ED6412">
              <w:rPr>
                <w:noProof/>
              </w:rPr>
              <w:fldChar w:fldCharType="begin"/>
            </w:r>
            <w:r w:rsidRPr="00ED6412">
              <w:rPr>
                <w:noProof/>
              </w:rPr>
              <w:instrText xml:space="preserve"> SEQ Equation \* ARABIC \s 1 </w:instrText>
            </w:r>
            <w:r w:rsidRPr="00ED6412">
              <w:rPr>
                <w:noProof/>
              </w:rPr>
              <w:fldChar w:fldCharType="separate"/>
            </w:r>
            <w:r w:rsidR="00C05E44">
              <w:rPr>
                <w:noProof/>
              </w:rPr>
              <w:t>6</w:t>
            </w:r>
            <w:r w:rsidRPr="00ED6412">
              <w:rPr>
                <w:noProof/>
              </w:rPr>
              <w:fldChar w:fldCharType="end"/>
            </w:r>
            <w:r w:rsidRPr="00ED6412">
              <w:rPr>
                <w:noProof/>
              </w:rPr>
              <w:t>)</w:t>
            </w:r>
            <w:bookmarkEnd w:id="406"/>
          </w:p>
        </w:tc>
      </w:tr>
    </w:tbl>
    <w:p w14:paraId="7FB7C972" w14:textId="76D0D795" w:rsidR="006071E6" w:rsidRPr="00ED6412" w:rsidRDefault="003A014E" w:rsidP="005129C9">
      <w:pPr>
        <w:rPr>
          <w:lang w:eastAsia="en-US"/>
        </w:rPr>
      </w:pPr>
      <w:r w:rsidRPr="00ED6412">
        <w:rPr>
          <w:lang w:eastAsia="en-US"/>
        </w:rPr>
        <w:lastRenderedPageBreak/>
        <w:t xml:space="preserve">where </w:t>
      </w:r>
      <w:r w:rsidRPr="00ED6412">
        <w:rPr>
          <w:i/>
          <w:lang w:eastAsia="en-US"/>
        </w:rPr>
        <w:t>σ</w:t>
      </w:r>
      <w:r w:rsidRPr="00ED6412">
        <w:rPr>
          <w:lang w:eastAsia="en-US"/>
        </w:rPr>
        <w:t xml:space="preserve"> is </w:t>
      </w:r>
      <w:r w:rsidR="009E387B" w:rsidRPr="00ED6412">
        <w:rPr>
          <w:lang w:eastAsia="en-US"/>
        </w:rPr>
        <w:t xml:space="preserve">the </w:t>
      </w:r>
      <w:r w:rsidRPr="00ED6412">
        <w:rPr>
          <w:lang w:eastAsia="en-US"/>
        </w:rPr>
        <w:t xml:space="preserve">standard deviation of the wind speed, </w:t>
      </w:r>
      <w:r w:rsidRPr="00ED6412">
        <w:rPr>
          <w:i/>
          <w:lang w:eastAsia="en-US"/>
        </w:rPr>
        <w:t>v</w:t>
      </w:r>
      <w:r w:rsidRPr="00ED6412">
        <w:rPr>
          <w:vertAlign w:val="subscript"/>
          <w:lang w:eastAsia="en-US"/>
        </w:rPr>
        <w:t>avg</w:t>
      </w:r>
      <w:r w:rsidRPr="00ED6412">
        <w:rPr>
          <w:lang w:eastAsia="en-US"/>
        </w:rPr>
        <w:t xml:space="preserve"> is the average wind speed during the </w:t>
      </w:r>
      <w:r w:rsidR="005954DB" w:rsidRPr="00ED6412">
        <w:rPr>
          <w:lang w:eastAsia="en-US"/>
        </w:rPr>
        <w:t xml:space="preserve">observation time </w:t>
      </w:r>
      <w:r w:rsidRPr="00ED6412">
        <w:rPr>
          <w:lang w:eastAsia="en-US"/>
        </w:rPr>
        <w:t xml:space="preserve">period and </w:t>
      </w:r>
      <w:r w:rsidR="00030886" w:rsidRPr="00ED6412">
        <w:rPr>
          <w:i/>
          <w:lang w:eastAsia="en-US"/>
        </w:rPr>
        <w:t>Γ</w:t>
      </w:r>
      <w:r w:rsidR="00030886" w:rsidRPr="00ED6412">
        <w:rPr>
          <w:lang w:eastAsia="en-US"/>
        </w:rPr>
        <w:t xml:space="preserve"> is</w:t>
      </w:r>
      <w:r w:rsidR="00030886" w:rsidRPr="00ED6412">
        <w:t xml:space="preserve"> </w:t>
      </w:r>
      <w:r w:rsidR="005F5D98" w:rsidRPr="00ED6412">
        <w:t xml:space="preserve">the </w:t>
      </w:r>
      <w:r w:rsidR="00030886" w:rsidRPr="00ED6412">
        <w:rPr>
          <w:lang w:eastAsia="en-US"/>
        </w:rPr>
        <w:t>Gamma function</w:t>
      </w:r>
      <w:r w:rsidRPr="00ED6412">
        <w:rPr>
          <w:lang w:eastAsia="en-US"/>
        </w:rPr>
        <w:t>.</w:t>
      </w:r>
    </w:p>
    <w:p w14:paraId="14A6076B" w14:textId="39002884" w:rsidR="00EE76DE" w:rsidRPr="00ED6412" w:rsidRDefault="0081368D" w:rsidP="005129C9">
      <w:r w:rsidRPr="00ED6412">
        <w:rPr>
          <w:lang w:eastAsia="en-US"/>
        </w:rPr>
        <w:fldChar w:fldCharType="begin"/>
      </w:r>
      <w:r w:rsidRPr="00ED6412">
        <w:rPr>
          <w:lang w:eastAsia="en-US"/>
        </w:rPr>
        <w:instrText xml:space="preserve"> REF _Ref499492014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11</w:t>
      </w:r>
      <w:r w:rsidRPr="00ED6412">
        <w:rPr>
          <w:lang w:eastAsia="en-US"/>
        </w:rPr>
        <w:fldChar w:fldCharType="end"/>
      </w:r>
      <w:r w:rsidRPr="00ED6412">
        <w:rPr>
          <w:lang w:eastAsia="en-US"/>
        </w:rPr>
        <w:t xml:space="preserve"> </w:t>
      </w:r>
      <w:r w:rsidR="004974EF" w:rsidRPr="00ED6412">
        <w:rPr>
          <w:lang w:eastAsia="en-US"/>
        </w:rPr>
        <w:t>show</w:t>
      </w:r>
      <w:r w:rsidRPr="00ED6412">
        <w:rPr>
          <w:lang w:eastAsia="en-US"/>
        </w:rPr>
        <w:t>s the Weibull parameter</w:t>
      </w:r>
      <w:r w:rsidRPr="00ED6412">
        <w:t xml:space="preserve">s </w:t>
      </w:r>
      <w:r w:rsidR="004974EF" w:rsidRPr="00ED6412">
        <w:t>for</w:t>
      </w:r>
      <w:r w:rsidRPr="00ED6412">
        <w:t xml:space="preserve"> the weather station and the wind turbine.</w:t>
      </w:r>
      <w:r w:rsidR="00EE76DE" w:rsidRPr="00ED6412">
        <w:t xml:space="preserve"> </w:t>
      </w:r>
      <w:r w:rsidR="00EE76DE" w:rsidRPr="00ED6412">
        <w:rPr>
          <w:lang w:eastAsia="en-US"/>
        </w:rPr>
        <w:t xml:space="preserve">It can be seen from </w:t>
      </w:r>
      <w:r w:rsidR="00EE76DE" w:rsidRPr="00ED6412">
        <w:rPr>
          <w:lang w:eastAsia="en-US"/>
        </w:rPr>
        <w:fldChar w:fldCharType="begin"/>
      </w:r>
      <w:r w:rsidR="00EE76DE" w:rsidRPr="00ED6412">
        <w:rPr>
          <w:lang w:eastAsia="en-US"/>
        </w:rPr>
        <w:instrText xml:space="preserve"> REF _Ref499492014 \h </w:instrText>
      </w:r>
      <w:r w:rsidR="00A63E2B" w:rsidRPr="00ED6412">
        <w:rPr>
          <w:lang w:eastAsia="en-US"/>
        </w:rPr>
        <w:instrText xml:space="preserve"> \* MERGEFORMAT </w:instrText>
      </w:r>
      <w:r w:rsidR="00EE76DE" w:rsidRPr="00ED6412">
        <w:rPr>
          <w:lang w:eastAsia="en-US"/>
        </w:rPr>
      </w:r>
      <w:r w:rsidR="00EE76DE" w:rsidRPr="00ED6412">
        <w:rPr>
          <w:lang w:eastAsia="en-US"/>
        </w:rPr>
        <w:fldChar w:fldCharType="separate"/>
      </w:r>
      <w:r w:rsidR="00C05E44" w:rsidRPr="00ED6412">
        <w:t xml:space="preserve">Table </w:t>
      </w:r>
      <w:r w:rsidR="00C05E44">
        <w:rPr>
          <w:noProof/>
        </w:rPr>
        <w:t>6</w:t>
      </w:r>
      <w:r w:rsidR="00C05E44" w:rsidRPr="00ED6412">
        <w:rPr>
          <w:noProof/>
        </w:rPr>
        <w:t>.</w:t>
      </w:r>
      <w:r w:rsidR="00C05E44">
        <w:rPr>
          <w:noProof/>
        </w:rPr>
        <w:t>11</w:t>
      </w:r>
      <w:r w:rsidR="00EE76DE" w:rsidRPr="00ED6412">
        <w:rPr>
          <w:lang w:eastAsia="en-US"/>
        </w:rPr>
        <w:fldChar w:fldCharType="end"/>
      </w:r>
      <w:r w:rsidR="00EE76DE" w:rsidRPr="00ED6412">
        <w:rPr>
          <w:lang w:eastAsia="en-US"/>
        </w:rPr>
        <w:t xml:space="preserve"> that with an increase in the altitude, the shape parameter </w:t>
      </w:r>
      <w:r w:rsidR="00EE76DE" w:rsidRPr="00ED6412">
        <w:rPr>
          <w:i/>
          <w:lang w:eastAsia="en-US"/>
        </w:rPr>
        <w:t>k</w:t>
      </w:r>
      <w:r w:rsidR="00EE76DE" w:rsidRPr="00ED6412">
        <w:rPr>
          <w:lang w:eastAsia="en-US"/>
        </w:rPr>
        <w:t xml:space="preserve"> is almost the same. This is because, based on equations </w:t>
      </w:r>
      <w:r w:rsidR="00EE76DE" w:rsidRPr="00ED6412">
        <w:rPr>
          <w:lang w:eastAsia="en-US"/>
        </w:rPr>
        <w:fldChar w:fldCharType="begin"/>
      </w:r>
      <w:r w:rsidR="00EE76DE" w:rsidRPr="00ED6412">
        <w:rPr>
          <w:lang w:eastAsia="en-US"/>
        </w:rPr>
        <w:instrText xml:space="preserve"> REF _Ref499493007 \h </w:instrText>
      </w:r>
      <w:r w:rsidR="00A63E2B" w:rsidRPr="00ED6412">
        <w:rPr>
          <w:lang w:eastAsia="en-US"/>
        </w:rPr>
        <w:instrText xml:space="preserve"> \* MERGEFORMAT </w:instrText>
      </w:r>
      <w:r w:rsidR="00EE76DE" w:rsidRPr="00ED6412">
        <w:rPr>
          <w:lang w:eastAsia="en-US"/>
        </w:rPr>
      </w:r>
      <w:r w:rsidR="00EE76DE" w:rsidRPr="00ED6412">
        <w:rPr>
          <w:lang w:eastAsia="en-US"/>
        </w:rPr>
        <w:fldChar w:fldCharType="separate"/>
      </w:r>
      <w:r w:rsidR="00C05E44" w:rsidRPr="00ED6412">
        <w:rPr>
          <w:noProof/>
        </w:rPr>
        <w:t>(</w:t>
      </w:r>
      <w:r w:rsidR="00C05E44">
        <w:rPr>
          <w:noProof/>
        </w:rPr>
        <w:t>6</w:t>
      </w:r>
      <w:r w:rsidR="00C05E44" w:rsidRPr="00ED6412">
        <w:rPr>
          <w:noProof/>
        </w:rPr>
        <w:t>.</w:t>
      </w:r>
      <w:r w:rsidR="00C05E44">
        <w:rPr>
          <w:noProof/>
        </w:rPr>
        <w:t>4</w:t>
      </w:r>
      <w:r w:rsidR="00C05E44" w:rsidRPr="00ED6412">
        <w:rPr>
          <w:noProof/>
        </w:rPr>
        <w:t>)</w:t>
      </w:r>
      <w:r w:rsidR="00EE76DE" w:rsidRPr="00ED6412">
        <w:rPr>
          <w:lang w:eastAsia="en-US"/>
        </w:rPr>
        <w:fldChar w:fldCharType="end"/>
      </w:r>
      <w:r w:rsidR="00EE76DE" w:rsidRPr="00ED6412">
        <w:rPr>
          <w:lang w:eastAsia="en-US"/>
        </w:rPr>
        <w:t xml:space="preserve"> and </w:t>
      </w:r>
      <w:r w:rsidR="00EE76DE" w:rsidRPr="00ED6412">
        <w:rPr>
          <w:lang w:eastAsia="en-US"/>
        </w:rPr>
        <w:fldChar w:fldCharType="begin"/>
      </w:r>
      <w:r w:rsidR="00EE76DE" w:rsidRPr="00ED6412">
        <w:rPr>
          <w:lang w:eastAsia="en-US"/>
        </w:rPr>
        <w:instrText xml:space="preserve"> REF _Ref499493009 \h </w:instrText>
      </w:r>
      <w:r w:rsidR="00A63E2B" w:rsidRPr="00ED6412">
        <w:rPr>
          <w:lang w:eastAsia="en-US"/>
        </w:rPr>
        <w:instrText xml:space="preserve"> \* MERGEFORMAT </w:instrText>
      </w:r>
      <w:r w:rsidR="00EE76DE" w:rsidRPr="00ED6412">
        <w:rPr>
          <w:lang w:eastAsia="en-US"/>
        </w:rPr>
      </w:r>
      <w:r w:rsidR="00EE76DE" w:rsidRPr="00ED6412">
        <w:rPr>
          <w:lang w:eastAsia="en-US"/>
        </w:rPr>
        <w:fldChar w:fldCharType="separate"/>
      </w:r>
      <w:r w:rsidR="00C05E44" w:rsidRPr="00ED6412">
        <w:rPr>
          <w:noProof/>
        </w:rPr>
        <w:t>(</w:t>
      </w:r>
      <w:r w:rsidR="00C05E44">
        <w:rPr>
          <w:noProof/>
        </w:rPr>
        <w:t>6</w:t>
      </w:r>
      <w:r w:rsidR="00C05E44" w:rsidRPr="00ED6412">
        <w:rPr>
          <w:noProof/>
        </w:rPr>
        <w:t>.</w:t>
      </w:r>
      <w:r w:rsidR="00C05E44">
        <w:rPr>
          <w:noProof/>
        </w:rPr>
        <w:t>5</w:t>
      </w:r>
      <w:r w:rsidR="00C05E44" w:rsidRPr="00ED6412">
        <w:rPr>
          <w:noProof/>
        </w:rPr>
        <w:t>)</w:t>
      </w:r>
      <w:r w:rsidR="00EE76DE" w:rsidRPr="00ED6412">
        <w:rPr>
          <w:lang w:eastAsia="en-US"/>
        </w:rPr>
        <w:fldChar w:fldCharType="end"/>
      </w:r>
      <w:r w:rsidR="00EE76DE" w:rsidRPr="00ED6412">
        <w:rPr>
          <w:lang w:eastAsia="en-US"/>
        </w:rPr>
        <w:t xml:space="preserve">, the average wind speed and the sample wind speed all increase logarithmically with the altitude. Meanwhile the shape parameter </w:t>
      </w:r>
      <w:r w:rsidR="00EE76DE" w:rsidRPr="00ED6412">
        <w:rPr>
          <w:i/>
          <w:lang w:eastAsia="en-US"/>
        </w:rPr>
        <w:t>c</w:t>
      </w:r>
      <w:r w:rsidR="00EE76DE" w:rsidRPr="00ED6412">
        <w:rPr>
          <w:lang w:eastAsia="en-US"/>
        </w:rPr>
        <w:t xml:space="preserve"> increases because in equation </w:t>
      </w:r>
      <w:r w:rsidR="00EE76DE" w:rsidRPr="00ED6412">
        <w:rPr>
          <w:lang w:eastAsia="en-US"/>
        </w:rPr>
        <w:fldChar w:fldCharType="begin"/>
      </w:r>
      <w:r w:rsidR="00EE76DE" w:rsidRPr="00ED6412">
        <w:rPr>
          <w:lang w:eastAsia="en-US"/>
        </w:rPr>
        <w:instrText xml:space="preserve"> REF _Ref499493584 \h </w:instrText>
      </w:r>
      <w:r w:rsidR="00A63E2B" w:rsidRPr="00ED6412">
        <w:rPr>
          <w:lang w:eastAsia="en-US"/>
        </w:rPr>
        <w:instrText xml:space="preserve"> \* MERGEFORMAT </w:instrText>
      </w:r>
      <w:r w:rsidR="00EE76DE" w:rsidRPr="00ED6412">
        <w:rPr>
          <w:lang w:eastAsia="en-US"/>
        </w:rPr>
      </w:r>
      <w:r w:rsidR="00EE76DE" w:rsidRPr="00ED6412">
        <w:rPr>
          <w:lang w:eastAsia="en-US"/>
        </w:rPr>
        <w:fldChar w:fldCharType="separate"/>
      </w:r>
      <w:r w:rsidR="00C05E44" w:rsidRPr="00ED6412">
        <w:rPr>
          <w:noProof/>
        </w:rPr>
        <w:t>(</w:t>
      </w:r>
      <w:r w:rsidR="00C05E44">
        <w:rPr>
          <w:noProof/>
        </w:rPr>
        <w:t>6</w:t>
      </w:r>
      <w:r w:rsidR="00C05E44" w:rsidRPr="00ED6412">
        <w:rPr>
          <w:noProof/>
        </w:rPr>
        <w:t>.</w:t>
      </w:r>
      <w:r w:rsidR="00C05E44">
        <w:rPr>
          <w:noProof/>
        </w:rPr>
        <w:t>6</w:t>
      </w:r>
      <w:r w:rsidR="00C05E44" w:rsidRPr="00ED6412">
        <w:rPr>
          <w:noProof/>
        </w:rPr>
        <w:t>)</w:t>
      </w:r>
      <w:r w:rsidR="00EE76DE" w:rsidRPr="00ED6412">
        <w:rPr>
          <w:lang w:eastAsia="en-US"/>
        </w:rPr>
        <w:fldChar w:fldCharType="end"/>
      </w:r>
      <w:r w:rsidR="00EE76DE" w:rsidRPr="00ED6412">
        <w:rPr>
          <w:lang w:eastAsia="en-US"/>
        </w:rPr>
        <w:t>, the average wind speed increases logarithmically.</w:t>
      </w:r>
    </w:p>
    <w:p w14:paraId="4FBBB171" w14:textId="5D3C3DCD" w:rsidR="00A53E16" w:rsidRPr="00ED6412" w:rsidRDefault="00A53E16" w:rsidP="00A53E16">
      <w:pPr>
        <w:pStyle w:val="Caption"/>
        <w:keepNext/>
        <w:jc w:val="both"/>
      </w:pPr>
      <w:bookmarkStart w:id="407" w:name="_Ref499492014"/>
      <w:bookmarkStart w:id="408" w:name="_Toc523347949"/>
      <w:r w:rsidRPr="00ED6412">
        <w:t xml:space="preserve">Table </w:t>
      </w:r>
      <w:r w:rsidR="001041A1">
        <w:rPr>
          <w:noProof/>
        </w:rPr>
        <w:fldChar w:fldCharType="begin"/>
      </w:r>
      <w:r w:rsidR="001041A1">
        <w:rPr>
          <w:noProof/>
        </w:rPr>
        <w:instrText xml:space="preserve"> STYLEREF 1 \s </w:instrText>
      </w:r>
      <w:r w:rsidR="001041A1">
        <w:rPr>
          <w:noProof/>
        </w:rPr>
        <w:fldChar w:fldCharType="separate"/>
      </w:r>
      <w:r w:rsidR="00C05E44">
        <w:rPr>
          <w:noProof/>
        </w:rPr>
        <w:t>6</w:t>
      </w:r>
      <w:r w:rsidR="001041A1">
        <w:rPr>
          <w:noProof/>
        </w:rPr>
        <w:fldChar w:fldCharType="end"/>
      </w:r>
      <w:r w:rsidR="00A244FC" w:rsidRPr="00ED6412">
        <w:t>.</w:t>
      </w:r>
      <w:r w:rsidR="001041A1">
        <w:rPr>
          <w:noProof/>
        </w:rPr>
        <w:fldChar w:fldCharType="begin"/>
      </w:r>
      <w:r w:rsidR="001041A1">
        <w:rPr>
          <w:noProof/>
        </w:rPr>
        <w:instrText xml:space="preserve"> SEQ Table \* ARABIC \s 1 </w:instrText>
      </w:r>
      <w:r w:rsidR="001041A1">
        <w:rPr>
          <w:noProof/>
        </w:rPr>
        <w:fldChar w:fldCharType="separate"/>
      </w:r>
      <w:r w:rsidR="00C05E44">
        <w:rPr>
          <w:noProof/>
        </w:rPr>
        <w:t>11</w:t>
      </w:r>
      <w:r w:rsidR="001041A1">
        <w:rPr>
          <w:noProof/>
        </w:rPr>
        <w:fldChar w:fldCharType="end"/>
      </w:r>
      <w:bookmarkEnd w:id="407"/>
      <w:r w:rsidRPr="00ED6412">
        <w:t xml:space="preserve"> Weibull parameters </w:t>
      </w:r>
      <w:r w:rsidR="004974EF" w:rsidRPr="00ED6412">
        <w:t xml:space="preserve">for </w:t>
      </w:r>
      <w:r w:rsidRPr="00ED6412">
        <w:t xml:space="preserve">the weather station and the wind </w:t>
      </w:r>
      <w:r w:rsidR="00981495" w:rsidRPr="00ED6412">
        <w:t>farm</w:t>
      </w:r>
      <w:r w:rsidRPr="00ED6412">
        <w:t>.</w:t>
      </w:r>
      <w:bookmarkEnd w:id="408"/>
      <w:r w:rsidRPr="00ED6412">
        <w:t xml:space="preserve"> </w:t>
      </w:r>
    </w:p>
    <w:tbl>
      <w:tblPr>
        <w:tblStyle w:val="PlainTable21"/>
        <w:tblW w:w="0" w:type="auto"/>
        <w:tblLook w:val="04A0" w:firstRow="1" w:lastRow="0" w:firstColumn="1" w:lastColumn="0" w:noHBand="0" w:noVBand="1"/>
      </w:tblPr>
      <w:tblGrid>
        <w:gridCol w:w="2642"/>
        <w:gridCol w:w="2642"/>
        <w:gridCol w:w="2642"/>
      </w:tblGrid>
      <w:tr w:rsidR="00A53152" w:rsidRPr="00ED6412" w14:paraId="670EB1D8" w14:textId="77777777" w:rsidTr="008717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vAlign w:val="center"/>
          </w:tcPr>
          <w:p w14:paraId="7198C21E" w14:textId="322AD4C9" w:rsidR="00DB5517" w:rsidRPr="00ED6412" w:rsidRDefault="00DB5517" w:rsidP="00EE76DE">
            <w:pPr>
              <w:spacing w:line="360" w:lineRule="auto"/>
              <w:jc w:val="center"/>
              <w:rPr>
                <w:lang w:eastAsia="en-US"/>
              </w:rPr>
            </w:pPr>
            <w:r w:rsidRPr="00ED6412">
              <w:rPr>
                <w:lang w:eastAsia="en-US"/>
              </w:rPr>
              <w:t>Weibull parameter</w:t>
            </w:r>
          </w:p>
        </w:tc>
        <w:tc>
          <w:tcPr>
            <w:tcW w:w="2642" w:type="dxa"/>
            <w:vAlign w:val="center"/>
          </w:tcPr>
          <w:p w14:paraId="0C5BF535" w14:textId="13F860D8" w:rsidR="00DB5517" w:rsidRPr="00ED6412" w:rsidRDefault="00DB5517" w:rsidP="00EE76DE">
            <w:pPr>
              <w:spacing w:line="360" w:lineRule="auto"/>
              <w:jc w:val="center"/>
              <w:cnfStyle w:val="100000000000" w:firstRow="1" w:lastRow="0" w:firstColumn="0" w:lastColumn="0" w:oddVBand="0" w:evenVBand="0" w:oddHBand="0" w:evenHBand="0" w:firstRowFirstColumn="0" w:firstRowLastColumn="0" w:lastRowFirstColumn="0" w:lastRowLastColumn="0"/>
              <w:rPr>
                <w:lang w:eastAsia="en-US"/>
              </w:rPr>
            </w:pPr>
            <w:r w:rsidRPr="00ED6412">
              <w:rPr>
                <w:lang w:eastAsia="en-US"/>
              </w:rPr>
              <w:t>Weather station</w:t>
            </w:r>
          </w:p>
        </w:tc>
        <w:tc>
          <w:tcPr>
            <w:tcW w:w="2642" w:type="dxa"/>
            <w:vAlign w:val="center"/>
          </w:tcPr>
          <w:p w14:paraId="3EDAB2EB" w14:textId="3E12DAF1" w:rsidR="00DB5517" w:rsidRPr="00ED6412" w:rsidRDefault="000E63E7" w:rsidP="00981495">
            <w:pPr>
              <w:spacing w:line="360" w:lineRule="auto"/>
              <w:jc w:val="center"/>
              <w:cnfStyle w:val="100000000000" w:firstRow="1" w:lastRow="0" w:firstColumn="0" w:lastColumn="0" w:oddVBand="0" w:evenVBand="0" w:oddHBand="0" w:evenHBand="0" w:firstRowFirstColumn="0" w:firstRowLastColumn="0" w:lastRowFirstColumn="0" w:lastRowLastColumn="0"/>
              <w:rPr>
                <w:lang w:eastAsia="en-US"/>
              </w:rPr>
            </w:pPr>
            <w:r w:rsidRPr="00ED6412">
              <w:rPr>
                <w:lang w:eastAsia="en-US"/>
              </w:rPr>
              <w:t>W</w:t>
            </w:r>
            <w:r w:rsidR="00DB5517" w:rsidRPr="00ED6412">
              <w:rPr>
                <w:lang w:eastAsia="en-US"/>
              </w:rPr>
              <w:t xml:space="preserve">ind </w:t>
            </w:r>
            <w:r w:rsidR="00981495" w:rsidRPr="00ED6412">
              <w:rPr>
                <w:lang w:eastAsia="en-US"/>
              </w:rPr>
              <w:t>farm</w:t>
            </w:r>
          </w:p>
        </w:tc>
      </w:tr>
      <w:tr w:rsidR="00A53152" w:rsidRPr="00ED6412" w14:paraId="05E4B6AA" w14:textId="77777777" w:rsidTr="008717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vAlign w:val="center"/>
          </w:tcPr>
          <w:p w14:paraId="39C98875" w14:textId="6F40F870" w:rsidR="008717B3" w:rsidRPr="00ED6412" w:rsidRDefault="008717B3" w:rsidP="00EE76DE">
            <w:pPr>
              <w:spacing w:line="360" w:lineRule="auto"/>
              <w:jc w:val="center"/>
              <w:rPr>
                <w:i/>
                <w:lang w:eastAsia="en-US"/>
              </w:rPr>
            </w:pPr>
            <w:r w:rsidRPr="00ED6412">
              <w:rPr>
                <w:i/>
                <w:lang w:eastAsia="en-US"/>
              </w:rPr>
              <w:t>k</w:t>
            </w:r>
          </w:p>
        </w:tc>
        <w:tc>
          <w:tcPr>
            <w:tcW w:w="2642" w:type="dxa"/>
            <w:vAlign w:val="center"/>
          </w:tcPr>
          <w:p w14:paraId="0384B3F2" w14:textId="7B750C80" w:rsidR="008717B3" w:rsidRPr="00ED6412" w:rsidRDefault="008717B3" w:rsidP="00EE76DE">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ED6412">
              <w:t>2.39</w:t>
            </w:r>
          </w:p>
        </w:tc>
        <w:tc>
          <w:tcPr>
            <w:tcW w:w="2642" w:type="dxa"/>
            <w:vAlign w:val="center"/>
          </w:tcPr>
          <w:p w14:paraId="14F7EA50" w14:textId="2A1C832A" w:rsidR="008717B3" w:rsidRPr="00ED6412" w:rsidRDefault="008717B3" w:rsidP="00EE76DE">
            <w:pPr>
              <w:spacing w:line="360" w:lineRule="auto"/>
              <w:jc w:val="center"/>
              <w:cnfStyle w:val="000000100000" w:firstRow="0" w:lastRow="0" w:firstColumn="0" w:lastColumn="0" w:oddVBand="0" w:evenVBand="0" w:oddHBand="1" w:evenHBand="0" w:firstRowFirstColumn="0" w:firstRowLastColumn="0" w:lastRowFirstColumn="0" w:lastRowLastColumn="0"/>
            </w:pPr>
            <w:r w:rsidRPr="00ED6412">
              <w:t>2.39</w:t>
            </w:r>
          </w:p>
        </w:tc>
      </w:tr>
      <w:tr w:rsidR="00A53152" w:rsidRPr="00ED6412" w14:paraId="66ADDCA8" w14:textId="77777777" w:rsidTr="008717B3">
        <w:tc>
          <w:tcPr>
            <w:cnfStyle w:val="001000000000" w:firstRow="0" w:lastRow="0" w:firstColumn="1" w:lastColumn="0" w:oddVBand="0" w:evenVBand="0" w:oddHBand="0" w:evenHBand="0" w:firstRowFirstColumn="0" w:firstRowLastColumn="0" w:lastRowFirstColumn="0" w:lastRowLastColumn="0"/>
            <w:tcW w:w="2642" w:type="dxa"/>
            <w:vAlign w:val="center"/>
          </w:tcPr>
          <w:p w14:paraId="324042B1" w14:textId="1B3E8E23" w:rsidR="008717B3" w:rsidRPr="00ED6412" w:rsidRDefault="008717B3" w:rsidP="00EE76DE">
            <w:pPr>
              <w:spacing w:line="360" w:lineRule="auto"/>
              <w:jc w:val="center"/>
              <w:rPr>
                <w:lang w:eastAsia="en-US"/>
              </w:rPr>
            </w:pPr>
            <w:r w:rsidRPr="00ED6412">
              <w:rPr>
                <w:i/>
                <w:lang w:eastAsia="en-US"/>
              </w:rPr>
              <w:t>c</w:t>
            </w:r>
            <w:r w:rsidRPr="00ED6412">
              <w:rPr>
                <w:lang w:eastAsia="en-US"/>
              </w:rPr>
              <w:t xml:space="preserve"> (m/s)</w:t>
            </w:r>
          </w:p>
        </w:tc>
        <w:tc>
          <w:tcPr>
            <w:tcW w:w="2642" w:type="dxa"/>
            <w:vAlign w:val="center"/>
          </w:tcPr>
          <w:p w14:paraId="664B5D36" w14:textId="177D7185" w:rsidR="008717B3" w:rsidRPr="00ED6412" w:rsidRDefault="008717B3" w:rsidP="00EE76DE">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ED6412">
              <w:t>10.36</w:t>
            </w:r>
          </w:p>
        </w:tc>
        <w:tc>
          <w:tcPr>
            <w:tcW w:w="2642" w:type="dxa"/>
            <w:vAlign w:val="center"/>
          </w:tcPr>
          <w:p w14:paraId="7443C372" w14:textId="28D7EEAE" w:rsidR="008717B3" w:rsidRPr="00ED6412" w:rsidRDefault="008717B3" w:rsidP="00EE76DE">
            <w:pPr>
              <w:spacing w:line="360" w:lineRule="auto"/>
              <w:jc w:val="center"/>
              <w:cnfStyle w:val="000000000000" w:firstRow="0" w:lastRow="0" w:firstColumn="0" w:lastColumn="0" w:oddVBand="0" w:evenVBand="0" w:oddHBand="0" w:evenHBand="0" w:firstRowFirstColumn="0" w:firstRowLastColumn="0" w:lastRowFirstColumn="0" w:lastRowLastColumn="0"/>
            </w:pPr>
            <w:r w:rsidRPr="00ED6412">
              <w:t>13.77</w:t>
            </w:r>
          </w:p>
        </w:tc>
      </w:tr>
    </w:tbl>
    <w:p w14:paraId="250BDB6D" w14:textId="68515E86" w:rsidR="0068373B" w:rsidRPr="00ED6412" w:rsidRDefault="0068373B" w:rsidP="005129C9">
      <w:pPr>
        <w:rPr>
          <w:lang w:eastAsia="en-US"/>
        </w:rPr>
      </w:pPr>
    </w:p>
    <w:p w14:paraId="14A43C89" w14:textId="28346E38" w:rsidR="0068373B" w:rsidRPr="00ED6412" w:rsidRDefault="00EC2116" w:rsidP="005C1B46">
      <w:r w:rsidRPr="00ED6412">
        <w:t xml:space="preserve">According to the wind speed dataset </w:t>
      </w:r>
      <w:r w:rsidR="004974EF" w:rsidRPr="00ED6412">
        <w:t>from</w:t>
      </w:r>
      <w:r w:rsidR="00C453E2" w:rsidRPr="00ED6412">
        <w:t xml:space="preserve"> the</w:t>
      </w:r>
      <w:r w:rsidR="004974EF" w:rsidRPr="00ED6412">
        <w:t xml:space="preserve"> weather station </w:t>
      </w:r>
      <w:r w:rsidRPr="00ED6412">
        <w:t>and</w:t>
      </w:r>
      <w:r w:rsidR="004974EF" w:rsidRPr="00ED6412">
        <w:t xml:space="preserve"> the Weibull parameters in</w:t>
      </w:r>
      <w:r w:rsidRPr="00ED6412">
        <w:t xml:space="preserve"> </w:t>
      </w:r>
      <w:r w:rsidRPr="00ED6412">
        <w:fldChar w:fldCharType="begin"/>
      </w:r>
      <w:r w:rsidRPr="00ED6412">
        <w:instrText xml:space="preserve"> REF _Ref499492014 \h </w:instrText>
      </w:r>
      <w:r w:rsidR="005C1B46" w:rsidRPr="00ED6412">
        <w:instrText xml:space="preserve"> \* MERGEFORMAT </w:instrText>
      </w:r>
      <w:r w:rsidRPr="00ED6412">
        <w:fldChar w:fldCharType="separate"/>
      </w:r>
      <w:r w:rsidR="00C05E44" w:rsidRPr="00ED6412">
        <w:t xml:space="preserve">Table </w:t>
      </w:r>
      <w:r w:rsidR="00C05E44">
        <w:t>6</w:t>
      </w:r>
      <w:r w:rsidR="00C05E44" w:rsidRPr="00ED6412">
        <w:t>.</w:t>
      </w:r>
      <w:r w:rsidR="00C05E44">
        <w:t>11</w:t>
      </w:r>
      <w:r w:rsidRPr="00ED6412">
        <w:fldChar w:fldCharType="end"/>
      </w:r>
      <w:r w:rsidRPr="00ED6412">
        <w:t xml:space="preserve">, </w:t>
      </w:r>
      <w:r w:rsidR="00C453E2" w:rsidRPr="00ED6412">
        <w:fldChar w:fldCharType="begin"/>
      </w:r>
      <w:r w:rsidR="00C453E2" w:rsidRPr="00ED6412">
        <w:instrText xml:space="preserve"> REF _Ref500683509 \h </w:instrText>
      </w:r>
      <w:r w:rsidR="00A63E2B" w:rsidRPr="00ED6412">
        <w:instrText xml:space="preserve"> \* MERGEFORMAT </w:instrText>
      </w:r>
      <w:r w:rsidR="00C453E2" w:rsidRPr="00ED6412">
        <w:fldChar w:fldCharType="separate"/>
      </w:r>
      <w:r w:rsidR="00C05E44" w:rsidRPr="00ED6412">
        <w:t xml:space="preserve">Figure </w:t>
      </w:r>
      <w:r w:rsidR="00C05E44">
        <w:rPr>
          <w:noProof/>
        </w:rPr>
        <w:t>6</w:t>
      </w:r>
      <w:r w:rsidR="00C05E44" w:rsidRPr="00ED6412">
        <w:rPr>
          <w:noProof/>
        </w:rPr>
        <w:t>.</w:t>
      </w:r>
      <w:r w:rsidR="00C05E44">
        <w:rPr>
          <w:noProof/>
        </w:rPr>
        <w:t>3</w:t>
      </w:r>
      <w:r w:rsidR="00C453E2" w:rsidRPr="00ED6412">
        <w:fldChar w:fldCharType="end"/>
      </w:r>
      <w:r w:rsidR="00C453E2" w:rsidRPr="00ED6412">
        <w:t xml:space="preserve"> </w:t>
      </w:r>
      <w:r w:rsidR="00893E5A" w:rsidRPr="00ED6412">
        <w:t xml:space="preserve">shows the </w:t>
      </w:r>
      <w:r w:rsidR="00F71BD8" w:rsidRPr="00ED6412">
        <w:t xml:space="preserve">wind speed distribution and </w:t>
      </w:r>
      <w:r w:rsidR="004974EF" w:rsidRPr="00ED6412">
        <w:t xml:space="preserve">the </w:t>
      </w:r>
      <w:r w:rsidR="00F71BD8" w:rsidRPr="00ED6412">
        <w:t xml:space="preserve">Weibull distribution of the </w:t>
      </w:r>
      <w:r w:rsidR="004974EF" w:rsidRPr="00ED6412">
        <w:t>weather station</w:t>
      </w:r>
      <w:r w:rsidR="00F71BD8" w:rsidRPr="00ED6412">
        <w:t xml:space="preserve"> and </w:t>
      </w:r>
      <w:r w:rsidR="004974EF" w:rsidRPr="00ED6412">
        <w:t xml:space="preserve">the </w:t>
      </w:r>
      <w:r w:rsidR="00F71BD8" w:rsidRPr="00ED6412">
        <w:t>Weibull distribution of the wind farm.</w:t>
      </w:r>
    </w:p>
    <w:p w14:paraId="3BF9F41C" w14:textId="470BD043" w:rsidR="00C23373" w:rsidRPr="00ED6412" w:rsidRDefault="00BF3F49" w:rsidP="005103C0">
      <w:pPr>
        <w:pStyle w:val="Caption"/>
        <w:jc w:val="both"/>
      </w:pPr>
      <w:bookmarkStart w:id="409" w:name="_Ref499492546"/>
      <w:r w:rsidRPr="00ED6412">
        <w:rPr>
          <w:noProof/>
          <w:lang w:eastAsia="en-GB"/>
        </w:rPr>
        <w:lastRenderedPageBreak/>
        <w:drawing>
          <wp:inline distT="0" distB="0" distL="0" distR="0" wp14:anchorId="3F4A709C" wp14:editId="26E3900A">
            <wp:extent cx="5039360" cy="3858260"/>
            <wp:effectExtent l="0" t="0" r="8890" b="8890"/>
            <wp:docPr id="39" name="Picture 39" descr="C:\Users\admin\Desktop\thesis\thesis plot\chap6\20171111wind\6.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thesis\thesis plot\chap6\20171111wind\6.3.tif"/>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39360" cy="3858260"/>
                    </a:xfrm>
                    <a:prstGeom prst="rect">
                      <a:avLst/>
                    </a:prstGeom>
                    <a:noFill/>
                    <a:ln>
                      <a:noFill/>
                    </a:ln>
                  </pic:spPr>
                </pic:pic>
              </a:graphicData>
            </a:graphic>
          </wp:inline>
        </w:drawing>
      </w:r>
    </w:p>
    <w:p w14:paraId="65067460" w14:textId="7042B569" w:rsidR="00E37F7F" w:rsidRPr="00ED6412" w:rsidRDefault="005103C0" w:rsidP="005103C0">
      <w:pPr>
        <w:pStyle w:val="Caption"/>
        <w:jc w:val="both"/>
      </w:pPr>
      <w:bookmarkStart w:id="410" w:name="_Ref500683509"/>
      <w:bookmarkStart w:id="411" w:name="_Toc523347914"/>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6</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3</w:t>
      </w:r>
      <w:r w:rsidR="00C47357">
        <w:rPr>
          <w:noProof/>
        </w:rPr>
        <w:fldChar w:fldCharType="end"/>
      </w:r>
      <w:bookmarkEnd w:id="409"/>
      <w:bookmarkEnd w:id="410"/>
      <w:r w:rsidR="00701A69" w:rsidRPr="00ED6412">
        <w:t xml:space="preserve"> </w:t>
      </w:r>
      <w:r w:rsidR="004974EF" w:rsidRPr="00ED6412">
        <w:t>The w</w:t>
      </w:r>
      <w:r w:rsidR="00701A69" w:rsidRPr="00ED6412">
        <w:t xml:space="preserve">ind speed distribution and Weibull distribution </w:t>
      </w:r>
      <w:r w:rsidR="004974EF" w:rsidRPr="00ED6412">
        <w:t>at</w:t>
      </w:r>
      <w:r w:rsidR="00701A69" w:rsidRPr="00ED6412">
        <w:t xml:space="preserve"> the </w:t>
      </w:r>
      <w:r w:rsidR="004974EF" w:rsidRPr="00ED6412">
        <w:t>weather station</w:t>
      </w:r>
      <w:r w:rsidR="00701A69" w:rsidRPr="00ED6412">
        <w:t xml:space="preserve"> and </w:t>
      </w:r>
      <w:r w:rsidR="004974EF" w:rsidRPr="00ED6412">
        <w:t xml:space="preserve">the </w:t>
      </w:r>
      <w:r w:rsidR="00701A69" w:rsidRPr="00ED6412">
        <w:t>Weibull distribution of the wind farm.</w:t>
      </w:r>
      <w:bookmarkEnd w:id="411"/>
    </w:p>
    <w:p w14:paraId="5150B26F" w14:textId="2FBA8230" w:rsidR="00EE76DE" w:rsidRPr="00ED6412" w:rsidRDefault="00EE76DE" w:rsidP="00EE76DE">
      <w:r w:rsidRPr="00ED6412">
        <w:t xml:space="preserve">It can be observed from </w:t>
      </w:r>
      <w:r w:rsidRPr="00ED6412">
        <w:fldChar w:fldCharType="begin"/>
      </w:r>
      <w:r w:rsidRPr="00ED6412">
        <w:instrText xml:space="preserve"> REF _Ref500683509 \h </w:instrText>
      </w:r>
      <w:r w:rsidR="00A63E2B" w:rsidRPr="00ED6412">
        <w:instrText xml:space="preserve"> \* MERGEFORMAT </w:instrText>
      </w:r>
      <w:r w:rsidRPr="00ED6412">
        <w:fldChar w:fldCharType="separate"/>
      </w:r>
      <w:r w:rsidR="00C05E44" w:rsidRPr="00ED6412">
        <w:t xml:space="preserve">Figure </w:t>
      </w:r>
      <w:r w:rsidR="00C05E44">
        <w:rPr>
          <w:noProof/>
        </w:rPr>
        <w:t>6</w:t>
      </w:r>
      <w:r w:rsidR="00C05E44" w:rsidRPr="00ED6412">
        <w:rPr>
          <w:noProof/>
        </w:rPr>
        <w:t>.</w:t>
      </w:r>
      <w:r w:rsidR="00C05E44">
        <w:rPr>
          <w:noProof/>
        </w:rPr>
        <w:t>3</w:t>
      </w:r>
      <w:r w:rsidRPr="00ED6412">
        <w:fldChar w:fldCharType="end"/>
      </w:r>
      <w:r w:rsidRPr="00ED6412">
        <w:t xml:space="preserve"> that with an increase in the altitude, the highest frequency that occurs changes from about 8 m/s to 11 m/s and the range of the wind speeds </w:t>
      </w:r>
      <w:r w:rsidR="00B90BC9" w:rsidRPr="00ED6412">
        <w:t xml:space="preserve">with high frequency </w:t>
      </w:r>
      <w:r w:rsidRPr="00ED6412">
        <w:t xml:space="preserve">expands from </w:t>
      </w:r>
      <w:r w:rsidR="00B90BC9" w:rsidRPr="00ED6412">
        <w:t>3</w:t>
      </w:r>
      <w:r w:rsidRPr="00ED6412">
        <w:t xml:space="preserve"> to </w:t>
      </w:r>
      <w:r w:rsidR="00B90BC9" w:rsidRPr="00ED6412">
        <w:t>16</w:t>
      </w:r>
      <w:r w:rsidRPr="00ED6412">
        <w:t xml:space="preserve"> m/s to </w:t>
      </w:r>
      <w:r w:rsidR="00B90BC9" w:rsidRPr="00ED6412">
        <w:t>5</w:t>
      </w:r>
      <w:r w:rsidRPr="00ED6412">
        <w:t xml:space="preserve"> to </w:t>
      </w:r>
      <w:r w:rsidR="00B90BC9" w:rsidRPr="00ED6412">
        <w:t>2</w:t>
      </w:r>
      <w:r w:rsidRPr="00ED6412">
        <w:t xml:space="preserve">0 m/s. </w:t>
      </w:r>
    </w:p>
    <w:p w14:paraId="0E25A4BC" w14:textId="73E16FE4" w:rsidR="00DF52E1" w:rsidRPr="00ED6412" w:rsidRDefault="00BF5F3E" w:rsidP="00A326F0">
      <w:pPr>
        <w:pStyle w:val="Heading4"/>
      </w:pPr>
      <w:bookmarkStart w:id="412" w:name="_Toc523347849"/>
      <w:r w:rsidRPr="00ED6412">
        <w:t>Wind power price</w:t>
      </w:r>
      <w:bookmarkEnd w:id="412"/>
    </w:p>
    <w:p w14:paraId="6554DDEA" w14:textId="57500AA1" w:rsidR="005848D8" w:rsidRPr="00ED6412" w:rsidRDefault="00EE07F4" w:rsidP="00F50153">
      <w:pPr>
        <w:rPr>
          <w:lang w:eastAsia="en-US"/>
        </w:rPr>
      </w:pPr>
      <w:r w:rsidRPr="00ED6412">
        <w:rPr>
          <w:lang w:eastAsia="en-US"/>
        </w:rPr>
        <w:t xml:space="preserve">As declared by DECC, the wind power price in 2021/22 in </w:t>
      </w:r>
      <w:r w:rsidR="005954DB" w:rsidRPr="00ED6412">
        <w:rPr>
          <w:lang w:eastAsia="en-US"/>
        </w:rPr>
        <w:t xml:space="preserve">the </w:t>
      </w:r>
      <w:r w:rsidRPr="00ED6412">
        <w:rPr>
          <w:lang w:eastAsia="en-US"/>
        </w:rPr>
        <w:t>Contracts for Difference (C</w:t>
      </w:r>
      <w:r w:rsidR="006E3318" w:rsidRPr="00ED6412">
        <w:rPr>
          <w:lang w:eastAsia="en-US"/>
        </w:rPr>
        <w:t>f</w:t>
      </w:r>
      <w:r w:rsidRPr="00ED6412">
        <w:rPr>
          <w:lang w:eastAsia="en-US"/>
        </w:rPr>
        <w:t>D) Allocation Round 2 is 105 £/MWh</w:t>
      </w:r>
      <w:r w:rsidR="00C14238" w:rsidRPr="00ED6412">
        <w:rPr>
          <w:lang w:eastAsia="en-US"/>
        </w:rPr>
        <w:t xml:space="preserve"> </w:t>
      </w:r>
      <w:r w:rsidR="00051B93" w:rsidRPr="00ED6412">
        <w:rPr>
          <w:lang w:eastAsia="en-US"/>
        </w:rPr>
        <w:fldChar w:fldCharType="begin"/>
      </w:r>
      <w:r w:rsidR="000201C4">
        <w:rPr>
          <w:lang w:eastAsia="en-US"/>
        </w:rPr>
        <w:instrText xml:space="preserve"> ADDIN EN.CITE &lt;EndNote&gt;&lt;Cite&gt;&lt;Author&gt;KPMG&lt;/Author&gt;&lt;Year&gt;2016&lt;/Year&gt;&lt;RecNum&gt;329&lt;/RecNum&gt;&lt;DisplayText&gt;[171, 202]&lt;/DisplayText&gt;&lt;record&gt;&lt;rec-number&gt;329&lt;/rec-number&gt;&lt;foreign-keys&gt;&lt;key app="EN" db-id="wat2z5xv39zx9lefev2vrzeifd9dzfzsx50x" timestamp="0"&gt;329&lt;/key&gt;&lt;/foreign-keys&gt;&lt;ref-type name="Report"&gt;27&lt;/ref-type&gt;&lt;contributors&gt;&lt;authors&gt;&lt;author&gt;KPMG&lt;/author&gt;&lt;/authors&gt;&lt;/contributors&gt;&lt;titles&gt;&lt;title&gt;Second CfD Allocation Round&lt;/title&gt;&lt;/titles&gt;&lt;dates&gt;&lt;year&gt;2016&lt;/year&gt;&lt;pub-dates&gt;&lt;date&gt;10 November&lt;/date&gt;&lt;/pub-dates&gt;&lt;/dates&gt;&lt;urls&gt;&lt;related-urls&gt;&lt;url&gt;https://home.kpmg.com/content/dam/kpmg/uk/pdf/2016/11/second-cfd-allocation-round.pdf&lt;/url&gt;&lt;/related-urls&gt;&lt;/urls&gt;&lt;/record&gt;&lt;/Cite&gt;&lt;Cite&gt;&lt;Author&gt;BEIS&lt;/Author&gt;&lt;Year&gt;2016&lt;/Year&gt;&lt;RecNum&gt;331&lt;/RecNum&gt;&lt;record&gt;&lt;rec-number&gt;331&lt;/rec-number&gt;&lt;foreign-keys&gt;&lt;key app="EN" db-id="wat2z5xv39zx9lefev2vrzeifd9dzfzsx50x" timestamp="0"&gt;331&lt;/key&gt;&lt;/foreign-keys&gt;&lt;ref-type name="Report"&gt;27&lt;/ref-type&gt;&lt;contributors&gt;&lt;authors&gt;&lt;author&gt;BEIS&lt;/author&gt;&lt;/authors&gt;&lt;/contributors&gt;&lt;titles&gt;&lt;title&gt;Contracts for Difference: An explanation of the methodology used to set administrative CFD strike prices for the next CFD allocation round &lt;/title&gt;&lt;/titles&gt;&lt;dates&gt;&lt;year&gt;2016&lt;/year&gt;&lt;/dates&gt;&lt;urls&gt;&lt;related-urls&gt;&lt;url&gt;https://www.gov.uk/government/uploads/system/uploads/attachment_data/file/566337/CONTRACT_FOR_DIFFERENCE_STRIKE_PRICE_METHODOLOGY_final.pdf&lt;/url&gt;&lt;/related-urls&gt;&lt;/urls&gt;&lt;/record&gt;&lt;/Cite&gt;&lt;/EndNote&gt;</w:instrText>
      </w:r>
      <w:r w:rsidR="00051B93" w:rsidRPr="00ED6412">
        <w:rPr>
          <w:lang w:eastAsia="en-US"/>
        </w:rPr>
        <w:fldChar w:fldCharType="separate"/>
      </w:r>
      <w:r w:rsidR="000201C4">
        <w:rPr>
          <w:noProof/>
          <w:lang w:eastAsia="en-US"/>
        </w:rPr>
        <w:t>[</w:t>
      </w:r>
      <w:hyperlink w:anchor="_ENREF_171" w:tooltip="KPMG, 2016 #329" w:history="1">
        <w:r w:rsidR="00213BF8">
          <w:rPr>
            <w:noProof/>
            <w:lang w:eastAsia="en-US"/>
          </w:rPr>
          <w:t>171</w:t>
        </w:r>
      </w:hyperlink>
      <w:r w:rsidR="000201C4">
        <w:rPr>
          <w:noProof/>
          <w:lang w:eastAsia="en-US"/>
        </w:rPr>
        <w:t xml:space="preserve">, </w:t>
      </w:r>
      <w:hyperlink w:anchor="_ENREF_202" w:tooltip="BEIS, 2016 #331" w:history="1">
        <w:r w:rsidR="00213BF8">
          <w:rPr>
            <w:noProof/>
            <w:lang w:eastAsia="en-US"/>
          </w:rPr>
          <w:t>202</w:t>
        </w:r>
      </w:hyperlink>
      <w:r w:rsidR="000201C4">
        <w:rPr>
          <w:noProof/>
          <w:lang w:eastAsia="en-US"/>
        </w:rPr>
        <w:t>]</w:t>
      </w:r>
      <w:r w:rsidR="00051B93" w:rsidRPr="00ED6412">
        <w:rPr>
          <w:lang w:eastAsia="en-US"/>
        </w:rPr>
        <w:fldChar w:fldCharType="end"/>
      </w:r>
      <w:r w:rsidR="00343124" w:rsidRPr="00ED6412">
        <w:rPr>
          <w:lang w:eastAsia="en-US"/>
        </w:rPr>
        <w:t xml:space="preserve">, see Equation </w:t>
      </w:r>
      <w:r w:rsidR="0034319B" w:rsidRPr="00ED6412">
        <w:rPr>
          <w:lang w:eastAsia="en-US"/>
        </w:rPr>
        <w:fldChar w:fldCharType="begin"/>
      </w:r>
      <w:r w:rsidR="0034319B" w:rsidRPr="00ED6412">
        <w:rPr>
          <w:lang w:eastAsia="en-US"/>
        </w:rPr>
        <w:instrText xml:space="preserve"> REF _Ref496023599 \h </w:instrText>
      </w:r>
      <w:r w:rsidR="00A63E2B" w:rsidRPr="00ED6412">
        <w:rPr>
          <w:lang w:eastAsia="en-US"/>
        </w:rPr>
        <w:instrText xml:space="preserve"> \* MERGEFORMAT </w:instrText>
      </w:r>
      <w:r w:rsidR="0034319B" w:rsidRPr="00ED6412">
        <w:rPr>
          <w:lang w:eastAsia="en-US"/>
        </w:rPr>
      </w:r>
      <w:r w:rsidR="0034319B" w:rsidRPr="00ED6412">
        <w:rPr>
          <w:lang w:eastAsia="en-US"/>
        </w:rPr>
        <w:fldChar w:fldCharType="separate"/>
      </w:r>
      <w:r w:rsidR="00C05E44" w:rsidRPr="00ED6412">
        <w:rPr>
          <w:noProof/>
        </w:rPr>
        <w:t>(</w:t>
      </w:r>
      <w:r w:rsidR="00C05E44">
        <w:rPr>
          <w:noProof/>
        </w:rPr>
        <w:t>4</w:t>
      </w:r>
      <w:r w:rsidR="00C05E44" w:rsidRPr="00ED6412">
        <w:rPr>
          <w:noProof/>
        </w:rPr>
        <w:t>.</w:t>
      </w:r>
      <w:r w:rsidR="00C05E44">
        <w:rPr>
          <w:noProof/>
        </w:rPr>
        <w:t>3</w:t>
      </w:r>
      <w:r w:rsidR="00C05E44" w:rsidRPr="00ED6412">
        <w:rPr>
          <w:noProof/>
        </w:rPr>
        <w:t>)</w:t>
      </w:r>
      <w:r w:rsidR="0034319B" w:rsidRPr="00ED6412">
        <w:rPr>
          <w:lang w:eastAsia="en-US"/>
        </w:rPr>
        <w:fldChar w:fldCharType="end"/>
      </w:r>
      <w:r w:rsidRPr="00ED6412">
        <w:rPr>
          <w:lang w:eastAsia="en-US"/>
        </w:rPr>
        <w:t>.</w:t>
      </w:r>
      <w:r w:rsidR="00F50153" w:rsidRPr="00ED6412">
        <w:rPr>
          <w:lang w:eastAsia="en-US"/>
        </w:rPr>
        <w:t xml:space="preserve"> </w:t>
      </w:r>
    </w:p>
    <w:p w14:paraId="7A5D423E" w14:textId="5A2F2032" w:rsidR="004C35B0" w:rsidRPr="00ED6412" w:rsidRDefault="001F1925" w:rsidP="00F50153">
      <w:pPr>
        <w:rPr>
          <w:lang w:eastAsia="en-US"/>
        </w:rPr>
      </w:pPr>
      <w:r w:rsidRPr="00ED6412">
        <w:rPr>
          <w:lang w:eastAsia="en-US"/>
        </w:rPr>
        <w:t>Moreover, assuming that</w:t>
      </w:r>
      <w:r w:rsidR="00F50153" w:rsidRPr="00ED6412">
        <w:rPr>
          <w:lang w:eastAsia="en-US"/>
        </w:rPr>
        <w:t xml:space="preserve"> the reserved power is b</w:t>
      </w:r>
      <w:r w:rsidR="005954DB" w:rsidRPr="00ED6412">
        <w:rPr>
          <w:lang w:eastAsia="en-US"/>
        </w:rPr>
        <w:t>ought</w:t>
      </w:r>
      <w:r w:rsidR="00F50153" w:rsidRPr="00ED6412">
        <w:rPr>
          <w:lang w:eastAsia="en-US"/>
        </w:rPr>
        <w:t xml:space="preserve"> </w:t>
      </w:r>
      <w:r w:rsidRPr="00ED6412">
        <w:rPr>
          <w:lang w:eastAsia="en-US"/>
        </w:rPr>
        <w:t>from the wholesale electricity, therefore t</w:t>
      </w:r>
      <w:r w:rsidR="00F50153" w:rsidRPr="00ED6412">
        <w:rPr>
          <w:lang w:eastAsia="en-US"/>
        </w:rPr>
        <w:t xml:space="preserve">he reserve power price is </w:t>
      </w:r>
      <w:r w:rsidRPr="00ED6412">
        <w:rPr>
          <w:lang w:eastAsia="en-US"/>
        </w:rPr>
        <w:t>about</w:t>
      </w:r>
      <w:r w:rsidR="00F50153" w:rsidRPr="00ED6412">
        <w:rPr>
          <w:lang w:eastAsia="en-US"/>
        </w:rPr>
        <w:t xml:space="preserve"> 50 £/MWh, which is the </w:t>
      </w:r>
      <w:r w:rsidR="00F50153" w:rsidRPr="00ED6412">
        <w:rPr>
          <w:lang w:eastAsia="en-US"/>
        </w:rPr>
        <w:lastRenderedPageBreak/>
        <w:t xml:space="preserve">average wholesale electricity price in </w:t>
      </w:r>
      <w:r w:rsidRPr="00ED6412">
        <w:rPr>
          <w:lang w:eastAsia="en-US"/>
        </w:rPr>
        <w:t xml:space="preserve">the </w:t>
      </w:r>
      <w:r w:rsidR="00F50153" w:rsidRPr="00ED6412">
        <w:rPr>
          <w:lang w:eastAsia="en-US"/>
        </w:rPr>
        <w:t xml:space="preserve">first quarter of 2017 </w:t>
      </w:r>
      <w:r w:rsidR="00051B93" w:rsidRPr="00ED6412">
        <w:rPr>
          <w:lang w:eastAsia="en-US"/>
        </w:rPr>
        <w:fldChar w:fldCharType="begin"/>
      </w:r>
      <w:r w:rsidR="000201C4">
        <w:rPr>
          <w:lang w:eastAsia="en-US"/>
        </w:rPr>
        <w:instrText xml:space="preserve"> ADDIN EN.CITE &lt;EndNote&gt;&lt;Cite ExcludeYear="1"&gt;&lt;Author&gt;Prices&lt;/Author&gt;&lt;RecNum&gt;394&lt;/RecNum&gt;&lt;DisplayText&gt;[252]&lt;/DisplayText&gt;&lt;record&gt;&lt;rec-number&gt;394&lt;/rec-number&gt;&lt;foreign-keys&gt;&lt;key app="EN" db-id="wat2z5xv39zx9lefev2vrzeifd9dzfzsx50x" timestamp="0"&gt;394&lt;/key&gt;&lt;/foreign-keys&gt;&lt;ref-type name="Web Page"&gt;12&lt;/ref-type&gt;&lt;contributors&gt;&lt;authors&gt;&lt;author&gt;Business Electricity Prices&lt;/author&gt;&lt;/authors&gt;&lt;/contributors&gt;&lt;titles&gt;&lt;title&gt;A Guide to Wholesale Electricity Pricing&lt;/title&gt;&lt;/titles&gt;&lt;volume&gt;2017&lt;/volume&gt;&lt;number&gt;26 November&lt;/number&gt;&lt;dates&gt;&lt;/dates&gt;&lt;urls&gt;&lt;related-urls&gt;&lt;url&gt;https://www.businesselectricityprices.org.uk/retail-versus-wholesale-prices/&lt;/url&gt;&lt;/related-urls&gt;&lt;/urls&gt;&lt;/record&gt;&lt;/Cite&gt;&lt;/EndNote&gt;</w:instrText>
      </w:r>
      <w:r w:rsidR="00051B93" w:rsidRPr="00ED6412">
        <w:rPr>
          <w:lang w:eastAsia="en-US"/>
        </w:rPr>
        <w:fldChar w:fldCharType="separate"/>
      </w:r>
      <w:r w:rsidR="000201C4">
        <w:rPr>
          <w:noProof/>
          <w:lang w:eastAsia="en-US"/>
        </w:rPr>
        <w:t>[</w:t>
      </w:r>
      <w:hyperlink w:anchor="_ENREF_252" w:tooltip="Prices,  #394" w:history="1">
        <w:r w:rsidR="00213BF8">
          <w:rPr>
            <w:noProof/>
            <w:lang w:eastAsia="en-US"/>
          </w:rPr>
          <w:t>252</w:t>
        </w:r>
      </w:hyperlink>
      <w:r w:rsidR="000201C4">
        <w:rPr>
          <w:noProof/>
          <w:lang w:eastAsia="en-US"/>
        </w:rPr>
        <w:t>]</w:t>
      </w:r>
      <w:r w:rsidR="00051B93" w:rsidRPr="00ED6412">
        <w:rPr>
          <w:lang w:eastAsia="en-US"/>
        </w:rPr>
        <w:fldChar w:fldCharType="end"/>
      </w:r>
      <w:r w:rsidR="00F50153" w:rsidRPr="00ED6412">
        <w:rPr>
          <w:lang w:eastAsia="en-US"/>
        </w:rPr>
        <w:t xml:space="preserve"> </w:t>
      </w:r>
      <w:r w:rsidRPr="00ED6412">
        <w:rPr>
          <w:lang w:eastAsia="en-US"/>
        </w:rPr>
        <w:t>a</w:t>
      </w:r>
      <w:r w:rsidR="00AE3C59" w:rsidRPr="00ED6412">
        <w:rPr>
          <w:lang w:eastAsia="en-US"/>
        </w:rPr>
        <w:t xml:space="preserve">nd this price is </w:t>
      </w:r>
      <w:r w:rsidR="000D3E45" w:rsidRPr="00ED6412">
        <w:rPr>
          <w:lang w:eastAsia="en-US"/>
        </w:rPr>
        <w:t xml:space="preserve">a </w:t>
      </w:r>
      <w:r w:rsidR="00AE3C59" w:rsidRPr="00ED6412">
        <w:rPr>
          <w:lang w:eastAsia="en-US"/>
        </w:rPr>
        <w:t xml:space="preserve">coefficient </w:t>
      </w:r>
      <w:r w:rsidR="000D3E45" w:rsidRPr="00ED6412">
        <w:rPr>
          <w:lang w:eastAsia="en-US"/>
        </w:rPr>
        <w:t>in</w:t>
      </w:r>
      <w:r w:rsidR="00AE3C59" w:rsidRPr="00ED6412">
        <w:rPr>
          <w:lang w:eastAsia="en-US"/>
        </w:rPr>
        <w:t xml:space="preserve"> the overestimation wind power cost</w:t>
      </w:r>
      <w:r w:rsidR="0034319B" w:rsidRPr="00ED6412">
        <w:rPr>
          <w:lang w:eastAsia="en-US"/>
        </w:rPr>
        <w:t xml:space="preserve">, see Equation </w:t>
      </w:r>
      <w:r w:rsidR="0034319B" w:rsidRPr="00ED6412">
        <w:rPr>
          <w:lang w:eastAsia="en-US"/>
        </w:rPr>
        <w:fldChar w:fldCharType="begin"/>
      </w:r>
      <w:r w:rsidR="0034319B" w:rsidRPr="00ED6412">
        <w:rPr>
          <w:lang w:eastAsia="en-US"/>
        </w:rPr>
        <w:instrText xml:space="preserve"> REF _Ref500161134 \h </w:instrText>
      </w:r>
      <w:r w:rsidR="00A63E2B" w:rsidRPr="00ED6412">
        <w:rPr>
          <w:lang w:eastAsia="en-US"/>
        </w:rPr>
        <w:instrText xml:space="preserve"> \* MERGEFORMAT </w:instrText>
      </w:r>
      <w:r w:rsidR="0034319B" w:rsidRPr="00ED6412">
        <w:rPr>
          <w:lang w:eastAsia="en-US"/>
        </w:rPr>
      </w:r>
      <w:r w:rsidR="0034319B" w:rsidRPr="00ED6412">
        <w:rPr>
          <w:lang w:eastAsia="en-US"/>
        </w:rPr>
        <w:fldChar w:fldCharType="separate"/>
      </w:r>
      <w:r w:rsidR="00C05E44" w:rsidRPr="00ED6412">
        <w:rPr>
          <w:noProof/>
        </w:rPr>
        <w:t>(</w:t>
      </w:r>
      <w:r w:rsidR="00C05E44">
        <w:rPr>
          <w:noProof/>
        </w:rPr>
        <w:t>4</w:t>
      </w:r>
      <w:r w:rsidR="00C05E44" w:rsidRPr="00ED6412">
        <w:rPr>
          <w:noProof/>
        </w:rPr>
        <w:t>.</w:t>
      </w:r>
      <w:r w:rsidR="00C05E44">
        <w:rPr>
          <w:noProof/>
        </w:rPr>
        <w:t>4</w:t>
      </w:r>
      <w:r w:rsidR="00C05E44" w:rsidRPr="00ED6412">
        <w:rPr>
          <w:noProof/>
        </w:rPr>
        <w:t>)</w:t>
      </w:r>
      <w:r w:rsidR="0034319B" w:rsidRPr="00ED6412">
        <w:rPr>
          <w:lang w:eastAsia="en-US"/>
        </w:rPr>
        <w:fldChar w:fldCharType="end"/>
      </w:r>
      <w:r w:rsidR="0034319B" w:rsidRPr="00ED6412">
        <w:rPr>
          <w:lang w:eastAsia="en-US"/>
        </w:rPr>
        <w:t>.</w:t>
      </w:r>
    </w:p>
    <w:p w14:paraId="59DE013D" w14:textId="0A3AC980" w:rsidR="00261206" w:rsidRPr="00ED6412" w:rsidRDefault="005848D8" w:rsidP="00261206">
      <w:pPr>
        <w:rPr>
          <w:lang w:eastAsia="en-US"/>
        </w:rPr>
      </w:pPr>
      <w:r w:rsidRPr="00ED6412">
        <w:rPr>
          <w:lang w:eastAsia="en-US"/>
        </w:rPr>
        <w:t>In addition</w:t>
      </w:r>
      <w:r w:rsidR="00C37A04" w:rsidRPr="00ED6412">
        <w:rPr>
          <w:rFonts w:eastAsiaTheme="minorEastAsia"/>
        </w:rPr>
        <w:t>,</w:t>
      </w:r>
      <w:r w:rsidR="00C37A04" w:rsidRPr="00ED6412">
        <w:rPr>
          <w:lang w:eastAsia="en-US"/>
        </w:rPr>
        <w:t xml:space="preserve"> there will be</w:t>
      </w:r>
      <w:r w:rsidR="00E801E5" w:rsidRPr="00ED6412">
        <w:rPr>
          <w:lang w:eastAsia="en-US"/>
        </w:rPr>
        <w:t xml:space="preserve"> a penalty cost </w:t>
      </w:r>
      <w:r w:rsidR="00C37A04" w:rsidRPr="00ED6412">
        <w:rPr>
          <w:lang w:eastAsia="en-US"/>
        </w:rPr>
        <w:t>for the</w:t>
      </w:r>
      <w:r w:rsidR="00E801E5" w:rsidRPr="00ED6412">
        <w:rPr>
          <w:lang w:eastAsia="en-US"/>
        </w:rPr>
        <w:t xml:space="preserve"> waste </w:t>
      </w:r>
      <w:r w:rsidR="00C37A04" w:rsidRPr="00ED6412">
        <w:rPr>
          <w:lang w:eastAsia="en-US"/>
        </w:rPr>
        <w:t xml:space="preserve">in the </w:t>
      </w:r>
      <w:r w:rsidR="00261206" w:rsidRPr="00ED6412">
        <w:rPr>
          <w:lang w:eastAsia="en-US"/>
        </w:rPr>
        <w:t xml:space="preserve">available </w:t>
      </w:r>
      <w:r w:rsidR="00E801E5" w:rsidRPr="00ED6412">
        <w:rPr>
          <w:lang w:eastAsia="en-US"/>
        </w:rPr>
        <w:t xml:space="preserve">wind </w:t>
      </w:r>
      <w:r w:rsidR="00261206" w:rsidRPr="00ED6412">
        <w:rPr>
          <w:lang w:eastAsia="en-US"/>
        </w:rPr>
        <w:t xml:space="preserve">power. </w:t>
      </w:r>
      <w:r w:rsidR="004D6620" w:rsidRPr="00ED6412">
        <w:rPr>
          <w:lang w:eastAsia="en-US"/>
        </w:rPr>
        <w:t>This value cannot be higher than the electricity price, while it cannot be too small, which may reduce the charg</w:t>
      </w:r>
      <w:r w:rsidR="003542A9" w:rsidRPr="00ED6412">
        <w:rPr>
          <w:lang w:eastAsia="en-US"/>
        </w:rPr>
        <w:t>ing</w:t>
      </w:r>
      <w:r w:rsidR="004D6620" w:rsidRPr="00ED6412">
        <w:rPr>
          <w:lang w:eastAsia="en-US"/>
        </w:rPr>
        <w:t xml:space="preserve"> probability of the battery. </w:t>
      </w:r>
      <w:r w:rsidR="00C37A04" w:rsidRPr="00ED6412">
        <w:rPr>
          <w:lang w:eastAsia="en-US"/>
        </w:rPr>
        <w:t>Therefore we assume that there will be a</w:t>
      </w:r>
      <w:r w:rsidR="00261206" w:rsidRPr="00ED6412">
        <w:rPr>
          <w:lang w:eastAsia="en-US"/>
        </w:rPr>
        <w:t xml:space="preserve"> 20 £/MWh </w:t>
      </w:r>
      <w:r w:rsidR="006A5A18" w:rsidRPr="00ED6412">
        <w:rPr>
          <w:lang w:eastAsia="en-US"/>
        </w:rPr>
        <w:t xml:space="preserve">penalty </w:t>
      </w:r>
      <w:r w:rsidR="00C37A04" w:rsidRPr="00ED6412">
        <w:rPr>
          <w:lang w:eastAsia="en-US"/>
        </w:rPr>
        <w:t xml:space="preserve">charge and this is </w:t>
      </w:r>
      <w:r w:rsidR="000D3E45" w:rsidRPr="00ED6412">
        <w:rPr>
          <w:lang w:eastAsia="en-US"/>
        </w:rPr>
        <w:t>a</w:t>
      </w:r>
      <w:r w:rsidR="006A5A18" w:rsidRPr="00ED6412">
        <w:rPr>
          <w:lang w:eastAsia="en-US"/>
        </w:rPr>
        <w:t xml:space="preserve"> </w:t>
      </w:r>
      <w:r w:rsidR="00261206" w:rsidRPr="00ED6412">
        <w:rPr>
          <w:lang w:eastAsia="en-US"/>
        </w:rPr>
        <w:t xml:space="preserve">coefficient </w:t>
      </w:r>
      <w:r w:rsidR="000D3E45" w:rsidRPr="00ED6412">
        <w:rPr>
          <w:lang w:eastAsia="en-US"/>
        </w:rPr>
        <w:t>in</w:t>
      </w:r>
      <w:r w:rsidR="00261206" w:rsidRPr="00ED6412">
        <w:rPr>
          <w:lang w:eastAsia="en-US"/>
        </w:rPr>
        <w:t xml:space="preserve"> the underestimation wind power cost</w:t>
      </w:r>
      <w:r w:rsidR="0034319B" w:rsidRPr="00ED6412">
        <w:rPr>
          <w:lang w:eastAsia="en-US"/>
        </w:rPr>
        <w:t xml:space="preserve">, see Equation </w:t>
      </w:r>
      <w:r w:rsidR="0034319B" w:rsidRPr="00ED6412">
        <w:rPr>
          <w:lang w:eastAsia="en-US"/>
        </w:rPr>
        <w:fldChar w:fldCharType="begin"/>
      </w:r>
      <w:r w:rsidR="0034319B" w:rsidRPr="00ED6412">
        <w:rPr>
          <w:lang w:eastAsia="en-US"/>
        </w:rPr>
        <w:instrText xml:space="preserve"> REF _Ref500161135 \h </w:instrText>
      </w:r>
      <w:r w:rsidR="00A63E2B" w:rsidRPr="00ED6412">
        <w:rPr>
          <w:lang w:eastAsia="en-US"/>
        </w:rPr>
        <w:instrText xml:space="preserve"> \* MERGEFORMAT </w:instrText>
      </w:r>
      <w:r w:rsidR="0034319B" w:rsidRPr="00ED6412">
        <w:rPr>
          <w:lang w:eastAsia="en-US"/>
        </w:rPr>
      </w:r>
      <w:r w:rsidR="0034319B" w:rsidRPr="00ED6412">
        <w:rPr>
          <w:lang w:eastAsia="en-US"/>
        </w:rPr>
        <w:fldChar w:fldCharType="separate"/>
      </w:r>
      <w:r w:rsidR="00C05E44" w:rsidRPr="00ED6412">
        <w:rPr>
          <w:noProof/>
        </w:rPr>
        <w:t>(</w:t>
      </w:r>
      <w:r w:rsidR="00C05E44">
        <w:rPr>
          <w:noProof/>
        </w:rPr>
        <w:t>4</w:t>
      </w:r>
      <w:r w:rsidR="00C05E44" w:rsidRPr="00ED6412">
        <w:rPr>
          <w:noProof/>
        </w:rPr>
        <w:t>.</w:t>
      </w:r>
      <w:r w:rsidR="00C05E44">
        <w:rPr>
          <w:noProof/>
        </w:rPr>
        <w:t>5</w:t>
      </w:r>
      <w:r w:rsidR="00C05E44" w:rsidRPr="00ED6412">
        <w:rPr>
          <w:noProof/>
        </w:rPr>
        <w:t>)</w:t>
      </w:r>
      <w:r w:rsidR="0034319B" w:rsidRPr="00ED6412">
        <w:rPr>
          <w:lang w:eastAsia="en-US"/>
        </w:rPr>
        <w:fldChar w:fldCharType="end"/>
      </w:r>
      <w:r w:rsidR="0034319B" w:rsidRPr="00ED6412">
        <w:rPr>
          <w:lang w:eastAsia="en-US"/>
        </w:rPr>
        <w:t>.</w:t>
      </w:r>
    </w:p>
    <w:p w14:paraId="5D17093F" w14:textId="6A02BFFC" w:rsidR="00772A1C" w:rsidRPr="00ED6412" w:rsidRDefault="00772A1C" w:rsidP="001E3750">
      <w:pPr>
        <w:pStyle w:val="Heading3"/>
      </w:pPr>
      <w:bookmarkStart w:id="413" w:name="_Toc523347850"/>
      <w:r w:rsidRPr="00ED6412">
        <w:t>BESS</w:t>
      </w:r>
      <w:bookmarkEnd w:id="413"/>
    </w:p>
    <w:p w14:paraId="67A141D9" w14:textId="7F05A9F6" w:rsidR="007E5664" w:rsidRPr="00ED6412" w:rsidRDefault="00104E63" w:rsidP="006F264C">
      <w:pPr>
        <w:rPr>
          <w:lang w:eastAsia="en-US"/>
        </w:rPr>
      </w:pPr>
      <w:r w:rsidRPr="00ED6412">
        <w:rPr>
          <w:lang w:eastAsia="en-US"/>
        </w:rPr>
        <w:t>A</w:t>
      </w:r>
      <w:r w:rsidR="00756D06" w:rsidRPr="00ED6412">
        <w:rPr>
          <w:lang w:eastAsia="en-US"/>
        </w:rPr>
        <w:t xml:space="preserve"> </w:t>
      </w:r>
      <w:r w:rsidR="00190AE7" w:rsidRPr="00ED6412">
        <w:rPr>
          <w:lang w:eastAsia="en-US"/>
        </w:rPr>
        <w:t xml:space="preserve">lithium-ion </w:t>
      </w:r>
      <w:r w:rsidR="00756D06" w:rsidRPr="00ED6412">
        <w:rPr>
          <w:lang w:eastAsia="en-US"/>
        </w:rPr>
        <w:t xml:space="preserve">battery storage facility </w:t>
      </w:r>
      <w:r w:rsidRPr="00ED6412">
        <w:rPr>
          <w:lang w:eastAsia="en-US"/>
        </w:rPr>
        <w:t xml:space="preserve">is </w:t>
      </w:r>
      <w:r w:rsidR="00086C53" w:rsidRPr="00ED6412">
        <w:rPr>
          <w:lang w:eastAsia="en-US"/>
        </w:rPr>
        <w:t xml:space="preserve">an energy storage </w:t>
      </w:r>
      <w:r w:rsidR="00407517" w:rsidRPr="00ED6412">
        <w:rPr>
          <w:lang w:eastAsia="en-US"/>
        </w:rPr>
        <w:t xml:space="preserve">system </w:t>
      </w:r>
      <w:r w:rsidR="00086C53" w:rsidRPr="00ED6412">
        <w:rPr>
          <w:lang w:eastAsia="en-US"/>
        </w:rPr>
        <w:t>for the</w:t>
      </w:r>
      <w:r w:rsidRPr="00ED6412">
        <w:rPr>
          <w:lang w:eastAsia="en-US"/>
        </w:rPr>
        <w:t xml:space="preserve"> Pen y Cymoedd wind </w:t>
      </w:r>
      <w:r w:rsidR="00404D5F" w:rsidRPr="00ED6412">
        <w:rPr>
          <w:lang w:eastAsia="en-US"/>
        </w:rPr>
        <w:t>farm and</w:t>
      </w:r>
      <w:r w:rsidR="00102ED0" w:rsidRPr="00ED6412">
        <w:rPr>
          <w:lang w:eastAsia="en-US"/>
        </w:rPr>
        <w:t xml:space="preserve"> </w:t>
      </w:r>
      <w:r w:rsidR="00404D5F" w:rsidRPr="00ED6412">
        <w:rPr>
          <w:lang w:eastAsia="en-US"/>
        </w:rPr>
        <w:t>t</w:t>
      </w:r>
      <w:r w:rsidR="00190AE7" w:rsidRPr="00ED6412">
        <w:rPr>
          <w:lang w:eastAsia="en-US"/>
        </w:rPr>
        <w:t xml:space="preserve">his BESS </w:t>
      </w:r>
      <w:r w:rsidR="00404D5F" w:rsidRPr="00ED6412">
        <w:rPr>
          <w:lang w:eastAsia="en-US"/>
        </w:rPr>
        <w:t>consists</w:t>
      </w:r>
      <w:r w:rsidR="00A402E1" w:rsidRPr="00ED6412">
        <w:rPr>
          <w:lang w:eastAsia="en-US"/>
        </w:rPr>
        <w:t xml:space="preserve"> of 1000 batteries and its capacity is </w:t>
      </w:r>
      <w:r w:rsidR="000E5DE3" w:rsidRPr="00ED6412">
        <w:rPr>
          <w:lang w:eastAsia="en-US"/>
        </w:rPr>
        <w:t xml:space="preserve">in a discharge/charging power of 22 MW and capacity of 33 MWh </w:t>
      </w:r>
      <w:r w:rsidR="00A402E1" w:rsidRPr="00ED6412">
        <w:rPr>
          <w:lang w:eastAsia="en-US"/>
        </w:rPr>
        <w:t>in total</w:t>
      </w:r>
      <w:r w:rsidR="005C315D" w:rsidRPr="00ED6412">
        <w:rPr>
          <w:lang w:eastAsia="en-US"/>
        </w:rPr>
        <w:t xml:space="preserve"> </w:t>
      </w:r>
      <w:r w:rsidR="00051B93" w:rsidRPr="00ED6412">
        <w:rPr>
          <w:lang w:eastAsia="en-US"/>
        </w:rPr>
        <w:fldChar w:fldCharType="begin"/>
      </w:r>
      <w:r w:rsidR="000201C4">
        <w:rPr>
          <w:lang w:eastAsia="en-US"/>
        </w:rPr>
        <w:instrText xml:space="preserve"> ADDIN EN.CITE &lt;EndNote&gt;&lt;Cite&gt;&lt;Author&gt;Stelmach&lt;/Author&gt;&lt;Year&gt;2017&lt;/Year&gt;&lt;RecNum&gt;395&lt;/RecNum&gt;&lt;DisplayText&gt;[253, 254]&lt;/DisplayText&gt;&lt;record&gt;&lt;rec-number&gt;395&lt;/rec-number&gt;&lt;foreign-keys&gt;&lt;key app="EN" db-id="wat2z5xv39zx9lefev2vrzeifd9dzfzsx50x" timestamp="0"&gt;395&lt;/key&gt;&lt;/foreign-keys&gt;&lt;ref-type name="Journal Article"&gt;17&lt;/ref-type&gt;&lt;contributors&gt;&lt;authors&gt;&lt;author&gt;Paulina Stelmach&lt;/author&gt;&lt;/authors&gt;&lt;/contributors&gt;&lt;titles&gt;&lt;title&gt;198/01 - Application for a non-standard bm unit for Pen y Cymoedd battery modules&lt;/title&gt;&lt;secondary-title&gt;ELEXON&lt;/secondary-title&gt;&lt;/titles&gt;&lt;dates&gt;&lt;year&gt;2017&lt;/year&gt;&lt;/dates&gt;&lt;urls&gt;&lt;related-urls&gt;&lt;url&gt;https://www.elexon.co.uk/wp-content/uploads/2016/10/02_ISG198_01_Pen-Y-Cymoedd-Battery-Non-Standard-BMUv1.0.pdf&lt;/url&gt;&lt;/related-urls&gt;&lt;/urls&gt;&lt;/record&gt;&lt;/Cite&gt;&lt;Cite&gt;&lt;Author&gt;Vattenfall&lt;/Author&gt;&lt;Year&gt;2017&lt;/Year&gt;&lt;RecNum&gt;396&lt;/RecNum&gt;&lt;record&gt;&lt;rec-number&gt;396&lt;/rec-number&gt;&lt;foreign-keys&gt;&lt;key app="EN" db-id="wat2z5xv39zx9lefev2vrzeifd9dzfzsx50x" timestamp="0"&gt;396&lt;/key&gt;&lt;/foreign-keys&gt;&lt;ref-type name="Web Page"&gt;12&lt;/ref-type&gt;&lt;contributors&gt;&lt;authors&gt;&lt;author&gt;Vattenfall&lt;/author&gt;&lt;/authors&gt;&lt;/contributors&gt;&lt;titles&gt;&lt;title&gt;Vattenfall and bmw group conclude supply contract for batteries&lt;/title&gt;&lt;/titles&gt;&lt;volume&gt;2017&lt;/volume&gt;&lt;number&gt;26 November&lt;/number&gt;&lt;dates&gt;&lt;year&gt;2017&lt;/year&gt;&lt;/dates&gt;&lt;urls&gt;&lt;related-urls&gt;&lt;url&gt;https://corporate.vattenfall.com/press-and-media/press-releases/2017/vattenfall-and-bmw-group-conclude-supply-contract-for-batteries/&lt;/url&gt;&lt;/related-urls&gt;&lt;/urls&gt;&lt;/record&gt;&lt;/Cite&gt;&lt;/EndNote&gt;</w:instrText>
      </w:r>
      <w:r w:rsidR="00051B93" w:rsidRPr="00ED6412">
        <w:rPr>
          <w:lang w:eastAsia="en-US"/>
        </w:rPr>
        <w:fldChar w:fldCharType="separate"/>
      </w:r>
      <w:r w:rsidR="000201C4">
        <w:rPr>
          <w:noProof/>
          <w:lang w:eastAsia="en-US"/>
        </w:rPr>
        <w:t>[</w:t>
      </w:r>
      <w:hyperlink w:anchor="_ENREF_253" w:tooltip="Stelmach, 2017 #395" w:history="1">
        <w:r w:rsidR="00213BF8">
          <w:rPr>
            <w:noProof/>
            <w:lang w:eastAsia="en-US"/>
          </w:rPr>
          <w:t>253</w:t>
        </w:r>
      </w:hyperlink>
      <w:r w:rsidR="000201C4">
        <w:rPr>
          <w:noProof/>
          <w:lang w:eastAsia="en-US"/>
        </w:rPr>
        <w:t xml:space="preserve">, </w:t>
      </w:r>
      <w:hyperlink w:anchor="_ENREF_254" w:tooltip="Vattenfall, 2017 #396" w:history="1">
        <w:r w:rsidR="00213BF8">
          <w:rPr>
            <w:noProof/>
            <w:lang w:eastAsia="en-US"/>
          </w:rPr>
          <w:t>254</w:t>
        </w:r>
      </w:hyperlink>
      <w:r w:rsidR="000201C4">
        <w:rPr>
          <w:noProof/>
          <w:lang w:eastAsia="en-US"/>
        </w:rPr>
        <w:t>]</w:t>
      </w:r>
      <w:r w:rsidR="00051B93" w:rsidRPr="00ED6412">
        <w:rPr>
          <w:lang w:eastAsia="en-US"/>
        </w:rPr>
        <w:fldChar w:fldCharType="end"/>
      </w:r>
      <w:r w:rsidR="00190AE7" w:rsidRPr="00ED6412">
        <w:rPr>
          <w:lang w:eastAsia="en-US"/>
        </w:rPr>
        <w:t xml:space="preserve">. </w:t>
      </w:r>
      <w:r w:rsidR="006F264C" w:rsidRPr="00ED6412">
        <w:t xml:space="preserve">The charging and discharging conversion efficiency </w:t>
      </w:r>
      <w:r w:rsidR="00D03C01" w:rsidRPr="00ED6412">
        <w:t xml:space="preserve">of this BESS </w:t>
      </w:r>
      <w:r w:rsidR="006F264C" w:rsidRPr="00ED6412">
        <w:t xml:space="preserve">are assumed to be 90% </w:t>
      </w:r>
      <w:r w:rsidR="006F264C" w:rsidRPr="00ED6412">
        <w:fldChar w:fldCharType="begin">
          <w:fldData xml:space="preserve">PEVuZE5vdGU+PENpdGU+PEF1dGhvcj5BbGhhbTwvQXV0aG9yPjxZZWFyPjIwMTY8L1llYXI+PFJl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</w:fldData>
        </w:fldChar>
      </w:r>
      <w:r w:rsidR="000201C4">
        <w:instrText xml:space="preserve"> ADDIN EN.CITE </w:instrText>
      </w:r>
      <w:r w:rsidR="000201C4">
        <w:fldChar w:fldCharType="begin">
          <w:fldData xml:space="preserve">PEVuZE5vdGU+PENpdGU+PEF1dGhvcj5BbGhhbTwvQXV0aG9yPjxZZWFyPjIwMTY8L1llYXI+PFJl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</w:fldData>
        </w:fldChar>
      </w:r>
      <w:r w:rsidR="000201C4">
        <w:instrText xml:space="preserve"> ADDIN EN.CITE.DATA </w:instrText>
      </w:r>
      <w:r w:rsidR="000201C4">
        <w:fldChar w:fldCharType="end"/>
      </w:r>
      <w:r w:rsidR="006F264C" w:rsidRPr="00ED6412">
        <w:fldChar w:fldCharType="separate"/>
      </w:r>
      <w:r w:rsidR="000201C4">
        <w:rPr>
          <w:noProof/>
        </w:rPr>
        <w:t>[</w:t>
      </w:r>
      <w:hyperlink w:anchor="_ENREF_18" w:tooltip="Association, 2015 #368" w:history="1">
        <w:r w:rsidR="00213BF8">
          <w:rPr>
            <w:noProof/>
          </w:rPr>
          <w:t>18</w:t>
        </w:r>
      </w:hyperlink>
      <w:r w:rsidR="000201C4">
        <w:rPr>
          <w:noProof/>
        </w:rPr>
        <w:t xml:space="preserve">, </w:t>
      </w:r>
      <w:hyperlink w:anchor="_ENREF_75" w:tooltip="Alham, 2016 #312" w:history="1">
        <w:r w:rsidR="00213BF8">
          <w:rPr>
            <w:noProof/>
          </w:rPr>
          <w:t>75</w:t>
        </w:r>
      </w:hyperlink>
      <w:r w:rsidR="000201C4">
        <w:rPr>
          <w:noProof/>
        </w:rPr>
        <w:t xml:space="preserve">, </w:t>
      </w:r>
      <w:hyperlink w:anchor="_ENREF_220" w:tooltip="Radovic, 1992 #366" w:history="1">
        <w:r w:rsidR="00213BF8">
          <w:rPr>
            <w:noProof/>
          </w:rPr>
          <w:t>220</w:t>
        </w:r>
      </w:hyperlink>
      <w:r w:rsidR="000201C4">
        <w:rPr>
          <w:noProof/>
        </w:rPr>
        <w:t xml:space="preserve">, </w:t>
      </w:r>
      <w:hyperlink w:anchor="_ENREF_221" w:tooltip="Idota, 1997 #367" w:history="1">
        <w:r w:rsidR="00213BF8">
          <w:rPr>
            <w:noProof/>
          </w:rPr>
          <w:t>221</w:t>
        </w:r>
      </w:hyperlink>
      <w:r w:rsidR="000201C4">
        <w:rPr>
          <w:noProof/>
        </w:rPr>
        <w:t>]</w:t>
      </w:r>
      <w:r w:rsidR="006F264C" w:rsidRPr="00ED6412">
        <w:fldChar w:fldCharType="end"/>
      </w:r>
      <w:r w:rsidR="006F264C" w:rsidRPr="00ED6412">
        <w:t>.</w:t>
      </w:r>
    </w:p>
    <w:p w14:paraId="25306A32" w14:textId="31A834B3" w:rsidR="005539F6" w:rsidRPr="00ED6412" w:rsidRDefault="005539F6" w:rsidP="001E3750">
      <w:pPr>
        <w:pStyle w:val="Heading3"/>
      </w:pPr>
      <w:bookmarkStart w:id="414" w:name="_Toc523347851"/>
      <w:r w:rsidRPr="00ED6412">
        <w:t>Demand</w:t>
      </w:r>
      <w:bookmarkEnd w:id="414"/>
      <w:r w:rsidRPr="00ED6412">
        <w:t xml:space="preserve"> </w:t>
      </w:r>
    </w:p>
    <w:p w14:paraId="4D66C88B" w14:textId="710E652E" w:rsidR="005539F6" w:rsidRPr="00ED6412" w:rsidRDefault="005539F6" w:rsidP="00A670F2">
      <w:pPr>
        <w:rPr>
          <w:lang w:eastAsia="en-US"/>
        </w:rPr>
      </w:pPr>
      <w:r w:rsidRPr="00ED6412">
        <w:rPr>
          <w:lang w:eastAsia="en-US"/>
        </w:rPr>
        <w:fldChar w:fldCharType="begin"/>
      </w:r>
      <w:r w:rsidRPr="00ED6412">
        <w:rPr>
          <w:lang w:eastAsia="en-US"/>
        </w:rPr>
        <w:instrText xml:space="preserve"> REF _Ref498789292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Figure </w:t>
      </w:r>
      <w:r w:rsidR="00C05E44">
        <w:rPr>
          <w:noProof/>
        </w:rPr>
        <w:t>6</w:t>
      </w:r>
      <w:r w:rsidR="00C05E44" w:rsidRPr="00ED6412">
        <w:rPr>
          <w:noProof/>
        </w:rPr>
        <w:t>.</w:t>
      </w:r>
      <w:r w:rsidR="00C05E44">
        <w:rPr>
          <w:noProof/>
        </w:rPr>
        <w:t>4</w:t>
      </w:r>
      <w:r w:rsidRPr="00ED6412">
        <w:rPr>
          <w:lang w:eastAsia="en-US"/>
        </w:rPr>
        <w:fldChar w:fldCharType="end"/>
      </w:r>
      <w:r w:rsidRPr="00ED6412">
        <w:rPr>
          <w:lang w:eastAsia="en-US"/>
        </w:rPr>
        <w:t xml:space="preserve"> shows the hourly </w:t>
      </w:r>
      <w:r w:rsidR="005365E8" w:rsidRPr="00ED6412">
        <w:rPr>
          <w:lang w:eastAsia="en-US"/>
        </w:rPr>
        <w:t xml:space="preserve">power </w:t>
      </w:r>
      <w:r w:rsidRPr="00ED6412">
        <w:rPr>
          <w:lang w:eastAsia="en-US"/>
        </w:rPr>
        <w:t xml:space="preserve">demand data </w:t>
      </w:r>
      <w:r w:rsidR="00A670F2" w:rsidRPr="00ED6412">
        <w:rPr>
          <w:lang w:eastAsia="en-US"/>
        </w:rPr>
        <w:t>in</w:t>
      </w:r>
      <w:r w:rsidRPr="00ED6412">
        <w:rPr>
          <w:lang w:eastAsia="en-US"/>
        </w:rPr>
        <w:t xml:space="preserve"> Estonia </w:t>
      </w:r>
      <w:r w:rsidR="00A670F2" w:rsidRPr="00ED6412">
        <w:rPr>
          <w:lang w:eastAsia="en-US"/>
        </w:rPr>
        <w:t>on</w:t>
      </w:r>
      <w:r w:rsidRPr="00ED6412">
        <w:rPr>
          <w:lang w:eastAsia="en-US"/>
        </w:rPr>
        <w:t xml:space="preserve"> 3</w:t>
      </w:r>
      <w:r w:rsidRPr="00ED6412">
        <w:rPr>
          <w:vertAlign w:val="superscript"/>
          <w:lang w:eastAsia="en-US"/>
        </w:rPr>
        <w:t>rd</w:t>
      </w:r>
      <w:r w:rsidRPr="00ED6412">
        <w:rPr>
          <w:lang w:eastAsia="en-US"/>
        </w:rPr>
        <w:t xml:space="preserve"> May 2017, which is a typical weekday </w:t>
      </w:r>
      <w:r w:rsidRPr="00ED6412">
        <w:rPr>
          <w:lang w:eastAsia="en-US"/>
        </w:rPr>
        <w:fldChar w:fldCharType="begin"/>
      </w:r>
      <w:r w:rsidR="000201C4">
        <w:rPr>
          <w:lang w:eastAsia="en-US"/>
        </w:rPr>
        <w:instrText xml:space="preserve"> ADDIN EN.CITE &lt;EndNote&gt;&lt;Cite ExcludeYear="1"&gt;&lt;Author&gt;entsoe&lt;/Author&gt;&lt;RecNum&gt;373&lt;/RecNum&gt;&lt;DisplayText&gt;[235]&lt;/DisplayText&gt;&lt;record&gt;&lt;rec-number&gt;373&lt;/rec-number&gt;&lt;foreign-keys&gt;&lt;key app="EN" db-id="wat2z5xv39zx9lefev2vrzeifd9dzfzsx50x" timestamp="0"&gt;373&lt;/key&gt;&lt;/foreign-keys&gt;&lt;ref-type name="Web Page"&gt;12&lt;/ref-type&gt;&lt;contributors&gt;&lt;authors&gt;&lt;author&gt;entsoe&lt;/author&gt;&lt;/authors&gt;&lt;/contributors&gt;&lt;titles&gt;&lt;title&gt;Monthly hourly load&lt;/title&gt;&lt;/titles&gt;&lt;volume&gt;2017&lt;/volume&gt;&lt;number&gt;18 November&lt;/number&gt;&lt;dates&gt;&lt;/dates&gt;&lt;urls&gt;&lt;related-urls&gt;&lt;url&gt;https://www.entsoe.eu/data/statistics/Pages/monthly_hourly_load.aspx&lt;/url&gt;&lt;/related-urls&gt;&lt;/urls&gt;&lt;/record&gt;&lt;/Cite&gt;&lt;/EndNote&gt;</w:instrText>
      </w:r>
      <w:r w:rsidRPr="00ED6412">
        <w:rPr>
          <w:lang w:eastAsia="en-US"/>
        </w:rPr>
        <w:fldChar w:fldCharType="separate"/>
      </w:r>
      <w:r w:rsidR="000201C4">
        <w:rPr>
          <w:noProof/>
          <w:lang w:eastAsia="en-US"/>
        </w:rPr>
        <w:t>[</w:t>
      </w:r>
      <w:hyperlink w:anchor="_ENREF_235" w:tooltip="entsoe,  #373" w:history="1">
        <w:r w:rsidR="00213BF8">
          <w:rPr>
            <w:noProof/>
            <w:lang w:eastAsia="en-US"/>
          </w:rPr>
          <w:t>235</w:t>
        </w:r>
      </w:hyperlink>
      <w:r w:rsidR="000201C4">
        <w:rPr>
          <w:noProof/>
          <w:lang w:eastAsia="en-US"/>
        </w:rPr>
        <w:t>]</w:t>
      </w:r>
      <w:r w:rsidRPr="00ED6412">
        <w:rPr>
          <w:lang w:eastAsia="en-US"/>
        </w:rPr>
        <w:fldChar w:fldCharType="end"/>
      </w:r>
      <w:r w:rsidRPr="00ED6412">
        <w:rPr>
          <w:lang w:eastAsia="en-US"/>
        </w:rPr>
        <w:t>. This data is</w:t>
      </w:r>
      <w:r w:rsidR="00CB15CB" w:rsidRPr="00ED6412">
        <w:rPr>
          <w:lang w:eastAsia="en-US"/>
        </w:rPr>
        <w:t xml:space="preserve"> </w:t>
      </w:r>
      <w:r w:rsidR="00B6320C" w:rsidRPr="00ED6412">
        <w:rPr>
          <w:lang w:eastAsia="en-US"/>
        </w:rPr>
        <w:t>a suitable</w:t>
      </w:r>
      <w:r w:rsidR="00322A0B" w:rsidRPr="00ED6412">
        <w:rPr>
          <w:lang w:eastAsia="en-US"/>
        </w:rPr>
        <w:t xml:space="preserve"> demand size to the supply </w:t>
      </w:r>
      <w:r w:rsidR="003C44D7" w:rsidRPr="00ED6412">
        <w:rPr>
          <w:lang w:eastAsia="en-US"/>
        </w:rPr>
        <w:t xml:space="preserve">of </w:t>
      </w:r>
      <w:r w:rsidR="00322A0B" w:rsidRPr="00ED6412">
        <w:rPr>
          <w:lang w:eastAsia="en-US"/>
        </w:rPr>
        <w:t>conventional and wind power</w:t>
      </w:r>
      <w:r w:rsidR="00702AAE" w:rsidRPr="00ED6412">
        <w:rPr>
          <w:lang w:eastAsia="en-US"/>
        </w:rPr>
        <w:t xml:space="preserve"> </w:t>
      </w:r>
      <w:r w:rsidR="00A670F2" w:rsidRPr="00ED6412">
        <w:rPr>
          <w:lang w:eastAsia="en-US"/>
        </w:rPr>
        <w:t>to</w:t>
      </w:r>
      <w:r w:rsidR="00702AAE" w:rsidRPr="00ED6412">
        <w:rPr>
          <w:lang w:eastAsia="en-US"/>
        </w:rPr>
        <w:t xml:space="preserve"> the </w:t>
      </w:r>
      <w:r w:rsidR="00876BFE" w:rsidRPr="00ED6412">
        <w:rPr>
          <w:lang w:eastAsia="en-US"/>
        </w:rPr>
        <w:t>hypothetical system</w:t>
      </w:r>
      <w:r w:rsidR="00FF7CE9" w:rsidRPr="00ED6412">
        <w:rPr>
          <w:lang w:eastAsia="en-US"/>
        </w:rPr>
        <w:t xml:space="preserve"> in Wales</w:t>
      </w:r>
      <w:r w:rsidR="00322A0B" w:rsidRPr="00ED6412">
        <w:rPr>
          <w:lang w:eastAsia="en-US"/>
        </w:rPr>
        <w:t>.</w:t>
      </w:r>
      <w:r w:rsidR="00404D5F" w:rsidRPr="00ED6412">
        <w:t xml:space="preserve"> </w:t>
      </w:r>
      <w:r w:rsidR="00404D5F" w:rsidRPr="00ED6412">
        <w:rPr>
          <w:lang w:eastAsia="en-US"/>
        </w:rPr>
        <w:t xml:space="preserve">The reason for using the demand in Estonia </w:t>
      </w:r>
      <w:r w:rsidR="003C44D7" w:rsidRPr="00ED6412">
        <w:rPr>
          <w:lang w:eastAsia="en-US"/>
        </w:rPr>
        <w:t xml:space="preserve">is </w:t>
      </w:r>
      <w:r w:rsidR="00E67087" w:rsidRPr="00ED6412">
        <w:rPr>
          <w:lang w:eastAsia="en-US"/>
        </w:rPr>
        <w:t>that</w:t>
      </w:r>
      <w:r w:rsidR="003C44D7" w:rsidRPr="00ED6412">
        <w:rPr>
          <w:lang w:eastAsia="en-US"/>
        </w:rPr>
        <w:t xml:space="preserve"> it has suitable characteristics for the conventional</w:t>
      </w:r>
      <w:r w:rsidR="00404D5F" w:rsidRPr="00ED6412">
        <w:rPr>
          <w:lang w:eastAsia="en-US"/>
        </w:rPr>
        <w:t xml:space="preserve"> and wind power capacities in the model.</w:t>
      </w:r>
      <w:r w:rsidR="001B3D8E" w:rsidRPr="00ED6412">
        <w:t xml:space="preserve"> </w:t>
      </w:r>
      <w:r w:rsidR="00A670F2" w:rsidRPr="00ED6412">
        <w:t>The peak demand in this typical weekday is less than the capacity of the conventional power plant but the minimum demand is not less than the minimum power output of the power system</w:t>
      </w:r>
      <w:r w:rsidR="00E42C80" w:rsidRPr="00ED6412">
        <w:t>.</w:t>
      </w:r>
      <w:r w:rsidR="007E06DA" w:rsidRPr="00ED6412">
        <w:t xml:space="preserve"> </w:t>
      </w:r>
      <w:r w:rsidR="007E06DA" w:rsidRPr="00ED6412">
        <w:lastRenderedPageBreak/>
        <w:t xml:space="preserve">In general, the capacity factor of </w:t>
      </w:r>
      <w:r w:rsidR="00B40244" w:rsidRPr="00ED6412">
        <w:t xml:space="preserve">a </w:t>
      </w:r>
      <w:r w:rsidR="007E06DA" w:rsidRPr="00ED6412">
        <w:t xml:space="preserve">coal fired power plant is about 60% [EIA, 2017 #554] and wind power is about 30% </w:t>
      </w:r>
      <w:r w:rsidR="00867575" w:rsidRPr="00ED6412">
        <w:fldChar w:fldCharType="begin"/>
      </w:r>
      <w:r w:rsidR="000201C4">
        <w:instrText xml:space="preserve"> ADDIN EN.CITE &lt;EndNote&gt;&lt;Cite&gt;&lt;Author&gt;DECC&lt;/Author&gt;&lt;Year&gt;2015&lt;/Year&gt;&lt;RecNum&gt;383&lt;/RecNum&gt;&lt;DisplayText&gt;[13]&lt;/DisplayText&gt;&lt;record&gt;&lt;rec-number&gt;383&lt;/rec-number&gt;&lt;foreign-keys&gt;&lt;key app="EN" db-id="wat2z5xv39zx9lefev2vrzeifd9dzfzsx50x" timestamp="0"&gt;383&lt;/key&gt;&lt;/foreign-keys&gt;&lt;ref-type name="Journal Article"&gt;17&lt;/ref-type&gt;&lt;contributors&gt;&lt;authors&gt;&lt;author&gt;DECC&lt;/author&gt;&lt;/authors&gt;&lt;/contributors&gt;&lt;titles&gt;&lt;title&gt;Digest of UK Energy Statistics (DUKES) 2015 Chapter 6: renewable sources of energy&lt;/title&gt;&lt;/titles&gt;&lt;dates&gt;&lt;year&gt;2015&lt;/year&gt;&lt;/dates&gt;&lt;urls&gt;&lt;/urls&gt;&lt;/record&gt;&lt;/Cite&gt;&lt;/EndNote&gt;</w:instrText>
      </w:r>
      <w:r w:rsidR="00867575" w:rsidRPr="00ED6412">
        <w:fldChar w:fldCharType="separate"/>
      </w:r>
      <w:r w:rsidR="000201C4">
        <w:rPr>
          <w:noProof/>
        </w:rPr>
        <w:t>[</w:t>
      </w:r>
      <w:hyperlink w:anchor="_ENREF_13" w:tooltip="DECC, 2015 #383" w:history="1">
        <w:r w:rsidR="00213BF8">
          <w:rPr>
            <w:noProof/>
          </w:rPr>
          <w:t>13</w:t>
        </w:r>
      </w:hyperlink>
      <w:r w:rsidR="000201C4">
        <w:rPr>
          <w:noProof/>
        </w:rPr>
        <w:t>]</w:t>
      </w:r>
      <w:r w:rsidR="00867575" w:rsidRPr="00ED6412">
        <w:fldChar w:fldCharType="end"/>
      </w:r>
      <w:r w:rsidR="007E06DA" w:rsidRPr="00ED6412">
        <w:t>, which is not large enough for the peak demand</w:t>
      </w:r>
      <w:r w:rsidR="00AD578E" w:rsidRPr="00ED6412">
        <w:t xml:space="preserve"> </w:t>
      </w:r>
      <w:r w:rsidR="00B40244" w:rsidRPr="00ED6412">
        <w:t xml:space="preserve">shown </w:t>
      </w:r>
      <w:r w:rsidR="007E06DA" w:rsidRPr="00ED6412">
        <w:t xml:space="preserve">in </w:t>
      </w:r>
      <w:r w:rsidR="007E06DA" w:rsidRPr="00ED6412">
        <w:rPr>
          <w:lang w:eastAsia="en-US"/>
        </w:rPr>
        <w:fldChar w:fldCharType="begin"/>
      </w:r>
      <w:r w:rsidR="007E06DA" w:rsidRPr="00ED6412">
        <w:rPr>
          <w:lang w:eastAsia="en-US"/>
        </w:rPr>
        <w:instrText xml:space="preserve"> REF _Ref498789292 \h  \* MERGEFORMAT </w:instrText>
      </w:r>
      <w:r w:rsidR="007E06DA" w:rsidRPr="00ED6412">
        <w:rPr>
          <w:lang w:eastAsia="en-US"/>
        </w:rPr>
      </w:r>
      <w:r w:rsidR="007E06DA" w:rsidRPr="00ED6412">
        <w:rPr>
          <w:lang w:eastAsia="en-US"/>
        </w:rPr>
        <w:fldChar w:fldCharType="separate"/>
      </w:r>
      <w:r w:rsidR="00C05E44" w:rsidRPr="00ED6412">
        <w:t xml:space="preserve">Figure </w:t>
      </w:r>
      <w:r w:rsidR="00C05E44">
        <w:rPr>
          <w:noProof/>
        </w:rPr>
        <w:t>6</w:t>
      </w:r>
      <w:r w:rsidR="00C05E44" w:rsidRPr="00ED6412">
        <w:rPr>
          <w:noProof/>
        </w:rPr>
        <w:t>.</w:t>
      </w:r>
      <w:r w:rsidR="00C05E44">
        <w:rPr>
          <w:noProof/>
        </w:rPr>
        <w:t>4</w:t>
      </w:r>
      <w:r w:rsidR="007E06DA" w:rsidRPr="00ED6412">
        <w:rPr>
          <w:lang w:eastAsia="en-US"/>
        </w:rPr>
        <w:fldChar w:fldCharType="end"/>
      </w:r>
      <w:r w:rsidR="007E06DA" w:rsidRPr="00ED6412">
        <w:t xml:space="preserve">. This is because the capacity factor is an average load factor for mid- to long-term, however, the proposed model is a short-term. Therefore, </w:t>
      </w:r>
      <w:r w:rsidR="00B40244" w:rsidRPr="00ED6412">
        <w:t xml:space="preserve">we </w:t>
      </w:r>
      <w:r w:rsidR="007E06DA" w:rsidRPr="00ED6412">
        <w:t xml:space="preserve">assume that the capacity can be fully operated in </w:t>
      </w:r>
      <w:r w:rsidR="00B40244" w:rsidRPr="00ED6412">
        <w:t xml:space="preserve">the </w:t>
      </w:r>
      <w:r w:rsidR="007E06DA" w:rsidRPr="00ED6412">
        <w:t xml:space="preserve">short-term.  </w:t>
      </w:r>
    </w:p>
    <w:p w14:paraId="08E9508C" w14:textId="621B63D2" w:rsidR="005539F6" w:rsidRPr="00ED6412" w:rsidRDefault="003D3A73" w:rsidP="005539F6">
      <w:pPr>
        <w:keepNext/>
      </w:pPr>
      <w:r w:rsidRPr="00ED6412">
        <w:rPr>
          <w:noProof/>
          <w:lang w:eastAsia="en-GB"/>
        </w:rPr>
        <w:drawing>
          <wp:inline distT="0" distB="0" distL="0" distR="0" wp14:anchorId="001CF201" wp14:editId="630EF385">
            <wp:extent cx="5039360" cy="3858260"/>
            <wp:effectExtent l="0" t="0" r="8890" b="8890"/>
            <wp:docPr id="24" name="Picture 24" descr="C:\Users\admin\Desktop\data_chap6\deman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data_chap6\demand.tif"/>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360" cy="3858260"/>
                    </a:xfrm>
                    <a:prstGeom prst="rect">
                      <a:avLst/>
                    </a:prstGeom>
                    <a:noFill/>
                    <a:ln>
                      <a:noFill/>
                    </a:ln>
                  </pic:spPr>
                </pic:pic>
              </a:graphicData>
            </a:graphic>
          </wp:inline>
        </w:drawing>
      </w:r>
    </w:p>
    <w:p w14:paraId="79C3CB4B" w14:textId="1FB49209" w:rsidR="005539F6" w:rsidRPr="00ED6412" w:rsidRDefault="005539F6" w:rsidP="005539F6">
      <w:pPr>
        <w:pStyle w:val="Caption"/>
        <w:jc w:val="both"/>
      </w:pPr>
      <w:bookmarkStart w:id="415" w:name="_Ref498789292"/>
      <w:bookmarkStart w:id="416" w:name="_Toc523347915"/>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6</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4</w:t>
      </w:r>
      <w:r w:rsidR="00C47357">
        <w:rPr>
          <w:noProof/>
        </w:rPr>
        <w:fldChar w:fldCharType="end"/>
      </w:r>
      <w:bookmarkEnd w:id="415"/>
      <w:r w:rsidRPr="00ED6412">
        <w:t xml:space="preserve"> Hourly demand data </w:t>
      </w:r>
      <w:r w:rsidR="00E42C80" w:rsidRPr="00ED6412">
        <w:t>in</w:t>
      </w:r>
      <w:r w:rsidRPr="00ED6412">
        <w:t xml:space="preserve"> Estonia </w:t>
      </w:r>
      <w:r w:rsidR="00E42C80" w:rsidRPr="00ED6412">
        <w:t>on</w:t>
      </w:r>
      <w:r w:rsidRPr="00ED6412">
        <w:t xml:space="preserve"> a typical weekday.</w:t>
      </w:r>
      <w:bookmarkEnd w:id="416"/>
    </w:p>
    <w:p w14:paraId="21369F4A" w14:textId="4485E51C" w:rsidR="003C0866" w:rsidRPr="00ED6412" w:rsidRDefault="00241E20" w:rsidP="004E28C7">
      <w:pPr>
        <w:rPr>
          <w:lang w:eastAsia="en-US"/>
        </w:rPr>
      </w:pPr>
      <w:r w:rsidRPr="00ED6412">
        <w:rPr>
          <w:lang w:eastAsia="en-US"/>
        </w:rPr>
        <w:t>On</w:t>
      </w:r>
      <w:r w:rsidR="004E28C7" w:rsidRPr="00ED6412">
        <w:rPr>
          <w:lang w:eastAsia="en-US"/>
        </w:rPr>
        <w:t xml:space="preserve"> </w:t>
      </w:r>
      <w:r w:rsidR="000A1D37" w:rsidRPr="00ED6412">
        <w:rPr>
          <w:lang w:eastAsia="en-US"/>
        </w:rPr>
        <w:t xml:space="preserve">this typical day in </w:t>
      </w:r>
      <w:r w:rsidR="004E28C7" w:rsidRPr="00ED6412">
        <w:rPr>
          <w:lang w:eastAsia="en-US"/>
        </w:rPr>
        <w:t xml:space="preserve">Estonia, </w:t>
      </w:r>
      <w:r w:rsidR="00044B4A" w:rsidRPr="00ED6412">
        <w:rPr>
          <w:lang w:eastAsia="en-US"/>
        </w:rPr>
        <w:t xml:space="preserve">the lowest demand was at 4:00 and </w:t>
      </w:r>
      <w:r w:rsidR="00404D5F" w:rsidRPr="00ED6412">
        <w:rPr>
          <w:lang w:eastAsia="en-US"/>
        </w:rPr>
        <w:t xml:space="preserve">this is </w:t>
      </w:r>
      <w:r w:rsidR="00044B4A" w:rsidRPr="00ED6412">
        <w:rPr>
          <w:lang w:eastAsia="en-US"/>
        </w:rPr>
        <w:t>followed by a rapid increase</w:t>
      </w:r>
      <w:r w:rsidR="00E42C80" w:rsidRPr="00ED6412">
        <w:rPr>
          <w:lang w:eastAsia="en-US"/>
        </w:rPr>
        <w:t xml:space="preserve"> in demand</w:t>
      </w:r>
      <w:r w:rsidR="00044B4A" w:rsidRPr="00ED6412">
        <w:rPr>
          <w:lang w:eastAsia="en-US"/>
        </w:rPr>
        <w:t>. T</w:t>
      </w:r>
      <w:r w:rsidR="004E28C7" w:rsidRPr="00ED6412">
        <w:rPr>
          <w:lang w:eastAsia="en-US"/>
        </w:rPr>
        <w:t xml:space="preserve">he peak demand </w:t>
      </w:r>
      <w:r w:rsidR="00044B4A" w:rsidRPr="00ED6412">
        <w:rPr>
          <w:lang w:eastAsia="en-US"/>
        </w:rPr>
        <w:t>appeared</w:t>
      </w:r>
      <w:r w:rsidR="00404D5F" w:rsidRPr="00ED6412">
        <w:rPr>
          <w:lang w:eastAsia="en-US"/>
        </w:rPr>
        <w:t xml:space="preserve"> at about 8:00, </w:t>
      </w:r>
      <w:r w:rsidR="00E42C80" w:rsidRPr="00ED6412">
        <w:rPr>
          <w:lang w:eastAsia="en-US"/>
        </w:rPr>
        <w:t xml:space="preserve">and then </w:t>
      </w:r>
      <w:r w:rsidR="00404D5F" w:rsidRPr="00ED6412">
        <w:rPr>
          <w:lang w:eastAsia="en-US"/>
        </w:rPr>
        <w:t>the demand decreased slowly until 19:00, and</w:t>
      </w:r>
      <w:r w:rsidR="00244221" w:rsidRPr="00ED6412">
        <w:rPr>
          <w:lang w:eastAsia="en-US"/>
        </w:rPr>
        <w:t xml:space="preserve"> there </w:t>
      </w:r>
      <w:r w:rsidR="00044B4A" w:rsidRPr="00ED6412">
        <w:rPr>
          <w:lang w:eastAsia="en-US"/>
        </w:rPr>
        <w:t>were</w:t>
      </w:r>
      <w:r w:rsidR="00244221" w:rsidRPr="00ED6412">
        <w:rPr>
          <w:lang w:eastAsia="en-US"/>
        </w:rPr>
        <w:t xml:space="preserve"> </w:t>
      </w:r>
      <w:r w:rsidR="00F33A1E" w:rsidRPr="00ED6412">
        <w:rPr>
          <w:lang w:eastAsia="en-US"/>
        </w:rPr>
        <w:t xml:space="preserve">small </w:t>
      </w:r>
      <w:r w:rsidR="00404D5F" w:rsidRPr="00ED6412">
        <w:rPr>
          <w:lang w:eastAsia="en-US"/>
        </w:rPr>
        <w:t>increase</w:t>
      </w:r>
      <w:r w:rsidR="00E42C80" w:rsidRPr="00ED6412">
        <w:rPr>
          <w:lang w:eastAsia="en-US"/>
        </w:rPr>
        <w:t>s</w:t>
      </w:r>
      <w:r w:rsidR="00F33A1E" w:rsidRPr="00ED6412">
        <w:rPr>
          <w:lang w:eastAsia="en-US"/>
        </w:rPr>
        <w:t xml:space="preserve"> at 12:00 </w:t>
      </w:r>
      <w:r w:rsidR="00F33A1E" w:rsidRPr="00ED6412">
        <w:rPr>
          <w:lang w:eastAsia="en-US"/>
        </w:rPr>
        <w:lastRenderedPageBreak/>
        <w:t xml:space="preserve">and 20:00, respectively. </w:t>
      </w:r>
      <w:r w:rsidR="00404D5F" w:rsidRPr="00ED6412">
        <w:rPr>
          <w:lang w:eastAsia="en-US"/>
        </w:rPr>
        <w:t>A</w:t>
      </w:r>
      <w:r w:rsidR="00C276B6" w:rsidRPr="00ED6412">
        <w:rPr>
          <w:lang w:eastAsia="en-US"/>
        </w:rPr>
        <w:t>fter</w:t>
      </w:r>
      <w:r w:rsidR="00404D5F" w:rsidRPr="00ED6412">
        <w:rPr>
          <w:lang w:eastAsia="en-US"/>
        </w:rPr>
        <w:t xml:space="preserve"> 20:00</w:t>
      </w:r>
      <w:r w:rsidR="00C276B6" w:rsidRPr="00ED6412">
        <w:rPr>
          <w:lang w:eastAsia="en-US"/>
        </w:rPr>
        <w:t>,</w:t>
      </w:r>
      <w:r w:rsidR="00244221" w:rsidRPr="00ED6412">
        <w:rPr>
          <w:lang w:eastAsia="en-US"/>
        </w:rPr>
        <w:t xml:space="preserve"> </w:t>
      </w:r>
      <w:r w:rsidR="00C276B6" w:rsidRPr="00ED6412">
        <w:rPr>
          <w:lang w:eastAsia="en-US"/>
        </w:rPr>
        <w:t xml:space="preserve">the demand </w:t>
      </w:r>
      <w:r w:rsidR="003C44D7" w:rsidRPr="00ED6412">
        <w:rPr>
          <w:lang w:eastAsia="en-US"/>
        </w:rPr>
        <w:t>declined more rapidly</w:t>
      </w:r>
      <w:r w:rsidR="00C276B6" w:rsidRPr="00ED6412">
        <w:rPr>
          <w:lang w:eastAsia="en-US"/>
        </w:rPr>
        <w:t xml:space="preserve"> until midnight.</w:t>
      </w:r>
    </w:p>
    <w:p w14:paraId="282EBC40" w14:textId="407F9057" w:rsidR="00C268B9" w:rsidRPr="00ED6412" w:rsidRDefault="00160A47" w:rsidP="004C1551">
      <w:pPr>
        <w:pStyle w:val="Heading2"/>
        <w:spacing w:line="480" w:lineRule="auto"/>
        <w:rPr>
          <w:rFonts w:ascii="Times New Roman" w:hAnsi="Times New Roman" w:cs="Times New Roman"/>
          <w:color w:val="auto"/>
        </w:rPr>
      </w:pPr>
      <w:bookmarkStart w:id="417" w:name="_Toc523347852"/>
      <w:r w:rsidRPr="00ED6412">
        <w:rPr>
          <w:rFonts w:ascii="Times New Roman" w:hAnsi="Times New Roman" w:cs="Times New Roman"/>
          <w:color w:val="auto"/>
        </w:rPr>
        <w:t>Case study</w:t>
      </w:r>
      <w:bookmarkEnd w:id="417"/>
    </w:p>
    <w:p w14:paraId="7E30C752" w14:textId="2531443D" w:rsidR="007A262F" w:rsidRPr="00ED6412" w:rsidRDefault="007A262F" w:rsidP="00030043">
      <w:pPr>
        <w:rPr>
          <w:lang w:eastAsia="en-US"/>
        </w:rPr>
      </w:pPr>
      <w:r w:rsidRPr="00ED6412">
        <w:rPr>
          <w:lang w:eastAsia="en-US"/>
        </w:rPr>
        <w:t xml:space="preserve">In this case study, a </w:t>
      </w:r>
      <w:r w:rsidR="00FF7CE9" w:rsidRPr="00ED6412">
        <w:rPr>
          <w:lang w:eastAsia="en-US"/>
        </w:rPr>
        <w:t>hypothetical</w:t>
      </w:r>
      <w:r w:rsidRPr="00ED6412">
        <w:rPr>
          <w:lang w:eastAsia="en-US"/>
        </w:rPr>
        <w:t xml:space="preserve"> electrical system with a conventional power plant, a wind farm and a co-located BESS with the wind farm </w:t>
      </w:r>
      <w:r w:rsidR="009B2E52" w:rsidRPr="00ED6412">
        <w:rPr>
          <w:lang w:eastAsia="en-US"/>
        </w:rPr>
        <w:t xml:space="preserve">and the power flow in the system </w:t>
      </w:r>
      <w:r w:rsidRPr="00ED6412">
        <w:rPr>
          <w:lang w:eastAsia="en-US"/>
        </w:rPr>
        <w:t xml:space="preserve">is shown in </w:t>
      </w:r>
      <w:r w:rsidR="009B2E52" w:rsidRPr="00ED6412">
        <w:rPr>
          <w:lang w:eastAsia="en-US"/>
        </w:rPr>
        <w:fldChar w:fldCharType="begin"/>
      </w:r>
      <w:r w:rsidR="009B2E52" w:rsidRPr="00ED6412">
        <w:rPr>
          <w:lang w:eastAsia="en-US"/>
        </w:rPr>
        <w:instrText xml:space="preserve"> REF _Ref500259022 \h </w:instrText>
      </w:r>
      <w:r w:rsidR="00A63E2B" w:rsidRPr="00ED6412">
        <w:rPr>
          <w:lang w:eastAsia="en-US"/>
        </w:rPr>
        <w:instrText xml:space="preserve"> \* MERGEFORMAT </w:instrText>
      </w:r>
      <w:r w:rsidR="009B2E52" w:rsidRPr="00ED6412">
        <w:rPr>
          <w:lang w:eastAsia="en-US"/>
        </w:rPr>
      </w:r>
      <w:r w:rsidR="009B2E52" w:rsidRPr="00ED6412">
        <w:rPr>
          <w:lang w:eastAsia="en-US"/>
        </w:rPr>
        <w:fldChar w:fldCharType="separate"/>
      </w:r>
      <w:r w:rsidR="00C05E44" w:rsidRPr="00ED6412">
        <w:t xml:space="preserve">Figure </w:t>
      </w:r>
      <w:r w:rsidR="00C05E44">
        <w:rPr>
          <w:noProof/>
        </w:rPr>
        <w:t>6</w:t>
      </w:r>
      <w:r w:rsidR="00C05E44" w:rsidRPr="00ED6412">
        <w:rPr>
          <w:noProof/>
        </w:rPr>
        <w:t>.</w:t>
      </w:r>
      <w:r w:rsidR="00C05E44">
        <w:rPr>
          <w:noProof/>
        </w:rPr>
        <w:t>1</w:t>
      </w:r>
      <w:r w:rsidR="009B2E52" w:rsidRPr="00ED6412">
        <w:rPr>
          <w:lang w:eastAsia="en-US"/>
        </w:rPr>
        <w:fldChar w:fldCharType="end"/>
      </w:r>
      <w:r w:rsidR="009B2E52" w:rsidRPr="00ED6412">
        <w:rPr>
          <w:lang w:eastAsia="en-US"/>
        </w:rPr>
        <w:t>.</w:t>
      </w:r>
      <w:r w:rsidR="005A3931" w:rsidRPr="00ED6412">
        <w:rPr>
          <w:lang w:eastAsia="en-US"/>
        </w:rPr>
        <w:t xml:space="preserve"> </w:t>
      </w:r>
      <w:r w:rsidR="00A01ACA" w:rsidRPr="00ED6412">
        <w:rPr>
          <w:lang w:eastAsia="en-US"/>
        </w:rPr>
        <w:t>Moreover,</w:t>
      </w:r>
      <w:r w:rsidR="005A3931" w:rsidRPr="00ED6412">
        <w:rPr>
          <w:lang w:eastAsia="en-US"/>
        </w:rPr>
        <w:t xml:space="preserve"> the </w:t>
      </w:r>
      <w:r w:rsidR="009530A3" w:rsidRPr="00ED6412">
        <w:rPr>
          <w:lang w:eastAsia="en-US"/>
        </w:rPr>
        <w:t xml:space="preserve">parameters for the objective functions and </w:t>
      </w:r>
      <w:r w:rsidR="00E42C80" w:rsidRPr="00ED6412">
        <w:rPr>
          <w:lang w:eastAsia="en-US"/>
        </w:rPr>
        <w:t xml:space="preserve">the </w:t>
      </w:r>
      <w:r w:rsidR="009530A3" w:rsidRPr="00ED6412">
        <w:rPr>
          <w:lang w:eastAsia="en-US"/>
        </w:rPr>
        <w:t xml:space="preserve">constraints </w:t>
      </w:r>
      <w:r w:rsidR="00E42C80" w:rsidRPr="00ED6412">
        <w:rPr>
          <w:lang w:eastAsia="en-US"/>
        </w:rPr>
        <w:t>in</w:t>
      </w:r>
      <w:r w:rsidR="00A01ACA" w:rsidRPr="00ED6412">
        <w:rPr>
          <w:lang w:eastAsia="en-US"/>
        </w:rPr>
        <w:t xml:space="preserve"> the proposed DEED model </w:t>
      </w:r>
      <w:r w:rsidR="00B56103" w:rsidRPr="00ED6412">
        <w:rPr>
          <w:lang w:eastAsia="en-US"/>
        </w:rPr>
        <w:t xml:space="preserve">when </w:t>
      </w:r>
      <w:r w:rsidR="00A01ACA" w:rsidRPr="00ED6412">
        <w:rPr>
          <w:lang w:eastAsia="en-US"/>
        </w:rPr>
        <w:t xml:space="preserve">considering conventional power, wind power and </w:t>
      </w:r>
      <w:r w:rsidR="00E97587" w:rsidRPr="00ED6412">
        <w:rPr>
          <w:lang w:eastAsia="en-US"/>
        </w:rPr>
        <w:t xml:space="preserve">an </w:t>
      </w:r>
      <w:r w:rsidR="00A01ACA" w:rsidRPr="00ED6412">
        <w:rPr>
          <w:lang w:eastAsia="en-US"/>
        </w:rPr>
        <w:t xml:space="preserve">ESS incorporating CPF and </w:t>
      </w:r>
      <w:r w:rsidR="00FF0CBB" w:rsidRPr="00ED6412">
        <w:t xml:space="preserve">emission limit of </w:t>
      </w:r>
      <w:r w:rsidR="00A01ACA" w:rsidRPr="00ED6412">
        <w:rPr>
          <w:lang w:eastAsia="en-US"/>
        </w:rPr>
        <w:t xml:space="preserve">EPS </w:t>
      </w:r>
      <w:r w:rsidR="00003373" w:rsidRPr="00ED6412">
        <w:rPr>
          <w:lang w:eastAsia="en-US"/>
        </w:rPr>
        <w:t>as</w:t>
      </w:r>
      <w:r w:rsidR="009530A3" w:rsidRPr="00ED6412">
        <w:rPr>
          <w:lang w:eastAsia="en-US"/>
        </w:rPr>
        <w:t xml:space="preserve"> given in Section </w:t>
      </w:r>
      <w:r w:rsidR="00A01ACA" w:rsidRPr="00ED6412">
        <w:rPr>
          <w:lang w:eastAsia="en-US"/>
        </w:rPr>
        <w:fldChar w:fldCharType="begin"/>
      </w:r>
      <w:r w:rsidR="00A01ACA" w:rsidRPr="00ED6412">
        <w:rPr>
          <w:lang w:eastAsia="en-US"/>
        </w:rPr>
        <w:instrText xml:space="preserve"> REF _Ref500261767 \r \h </w:instrText>
      </w:r>
      <w:r w:rsidR="00A63E2B" w:rsidRPr="00ED6412">
        <w:rPr>
          <w:lang w:eastAsia="en-US"/>
        </w:rPr>
        <w:instrText xml:space="preserve"> \* MERGEFORMAT </w:instrText>
      </w:r>
      <w:r w:rsidR="00A01ACA" w:rsidRPr="00ED6412">
        <w:rPr>
          <w:lang w:eastAsia="en-US"/>
        </w:rPr>
      </w:r>
      <w:r w:rsidR="00A01ACA" w:rsidRPr="00ED6412">
        <w:rPr>
          <w:lang w:eastAsia="en-US"/>
        </w:rPr>
        <w:fldChar w:fldCharType="separate"/>
      </w:r>
      <w:r w:rsidR="00C05E44">
        <w:rPr>
          <w:lang w:eastAsia="en-US"/>
        </w:rPr>
        <w:t xml:space="preserve">6.2 </w:t>
      </w:r>
      <w:r w:rsidR="00A01ACA" w:rsidRPr="00ED6412">
        <w:rPr>
          <w:lang w:eastAsia="en-US"/>
        </w:rPr>
        <w:fldChar w:fldCharType="end"/>
      </w:r>
      <w:r w:rsidR="002F4923" w:rsidRPr="00ED6412">
        <w:rPr>
          <w:lang w:eastAsia="en-US"/>
        </w:rPr>
        <w:t>namely the data and its modification</w:t>
      </w:r>
      <w:r w:rsidR="00A01ACA" w:rsidRPr="00ED6412">
        <w:rPr>
          <w:lang w:eastAsia="en-US"/>
        </w:rPr>
        <w:t>.</w:t>
      </w:r>
    </w:p>
    <w:p w14:paraId="575D2931" w14:textId="3882F200" w:rsidR="00CE0348" w:rsidRPr="00ED6412" w:rsidRDefault="00C342A9" w:rsidP="00030043">
      <w:pPr>
        <w:rPr>
          <w:lang w:eastAsia="en-US"/>
        </w:rPr>
      </w:pPr>
      <w:r w:rsidRPr="00ED6412">
        <w:rPr>
          <w:lang w:eastAsia="en-US"/>
        </w:rPr>
        <w:t xml:space="preserve">Two types of analysis </w:t>
      </w:r>
      <w:r w:rsidR="00003373" w:rsidRPr="00ED6412">
        <w:rPr>
          <w:lang w:eastAsia="en-US"/>
        </w:rPr>
        <w:t>is</w:t>
      </w:r>
      <w:r w:rsidRPr="00ED6412">
        <w:rPr>
          <w:lang w:eastAsia="en-US"/>
        </w:rPr>
        <w:t xml:space="preserve"> applied to this case, one is inter-day and another is intra-day. </w:t>
      </w:r>
      <w:r w:rsidR="00003373" w:rsidRPr="00ED6412">
        <w:rPr>
          <w:lang w:eastAsia="en-US"/>
        </w:rPr>
        <w:t>The i</w:t>
      </w:r>
      <w:r w:rsidR="00540280" w:rsidRPr="00ED6412">
        <w:rPr>
          <w:lang w:eastAsia="en-US"/>
        </w:rPr>
        <w:t>nter-day analysis give</w:t>
      </w:r>
      <w:r w:rsidR="00030043" w:rsidRPr="00ED6412">
        <w:rPr>
          <w:lang w:eastAsia="en-US"/>
        </w:rPr>
        <w:t>s</w:t>
      </w:r>
      <w:r w:rsidR="00540280" w:rsidRPr="00ED6412">
        <w:rPr>
          <w:lang w:eastAsia="en-US"/>
        </w:rPr>
        <w:t xml:space="preserve"> the </w:t>
      </w:r>
      <w:r w:rsidR="00030043" w:rsidRPr="00ED6412">
        <w:rPr>
          <w:lang w:eastAsia="en-US"/>
        </w:rPr>
        <w:t>optimiz</w:t>
      </w:r>
      <w:r w:rsidR="00601C0D" w:rsidRPr="00ED6412">
        <w:rPr>
          <w:lang w:eastAsia="en-US"/>
        </w:rPr>
        <w:t>ed</w:t>
      </w:r>
      <w:r w:rsidR="00030043" w:rsidRPr="00ED6412">
        <w:rPr>
          <w:lang w:eastAsia="en-US"/>
        </w:rPr>
        <w:t xml:space="preserve"> results </w:t>
      </w:r>
      <w:r w:rsidR="00540280" w:rsidRPr="00ED6412">
        <w:rPr>
          <w:lang w:eastAsia="en-US"/>
        </w:rPr>
        <w:t xml:space="preserve">in different scenarios </w:t>
      </w:r>
      <w:r w:rsidR="00601C0D" w:rsidRPr="00ED6412">
        <w:rPr>
          <w:lang w:eastAsia="en-US"/>
        </w:rPr>
        <w:t>for</w:t>
      </w:r>
      <w:r w:rsidR="00540280" w:rsidRPr="00ED6412">
        <w:rPr>
          <w:lang w:eastAsia="en-US"/>
        </w:rPr>
        <w:t xml:space="preserve"> </w:t>
      </w:r>
      <w:r w:rsidR="00030043" w:rsidRPr="00ED6412">
        <w:rPr>
          <w:lang w:eastAsia="en-US"/>
        </w:rPr>
        <w:t>the whole</w:t>
      </w:r>
      <w:r w:rsidR="00540280" w:rsidRPr="00ED6412">
        <w:rPr>
          <w:lang w:eastAsia="en-US"/>
        </w:rPr>
        <w:t xml:space="preserve"> day and </w:t>
      </w:r>
      <w:r w:rsidR="00601C0D" w:rsidRPr="00ED6412">
        <w:rPr>
          <w:lang w:eastAsia="en-US"/>
        </w:rPr>
        <w:t xml:space="preserve">the </w:t>
      </w:r>
      <w:r w:rsidR="00030043" w:rsidRPr="00ED6412">
        <w:rPr>
          <w:lang w:eastAsia="en-US"/>
        </w:rPr>
        <w:t xml:space="preserve">intra-day analysis indicates the hourly optimization </w:t>
      </w:r>
      <w:r w:rsidR="00003373" w:rsidRPr="00ED6412">
        <w:rPr>
          <w:lang w:eastAsia="en-US"/>
        </w:rPr>
        <w:t>results in different scenarios o</w:t>
      </w:r>
      <w:r w:rsidR="00030043" w:rsidRPr="00ED6412">
        <w:rPr>
          <w:lang w:eastAsia="en-US"/>
        </w:rPr>
        <w:t>n</w:t>
      </w:r>
      <w:r w:rsidR="00B5033A" w:rsidRPr="00ED6412">
        <w:rPr>
          <w:lang w:eastAsia="en-US"/>
        </w:rPr>
        <w:t xml:space="preserve"> a </w:t>
      </w:r>
      <w:r w:rsidR="00030043" w:rsidRPr="00ED6412">
        <w:rPr>
          <w:lang w:eastAsia="en-US"/>
        </w:rPr>
        <w:t>typical day.</w:t>
      </w:r>
      <w:r w:rsidR="00CE0348" w:rsidRPr="00ED6412">
        <w:rPr>
          <w:lang w:eastAsia="en-US"/>
        </w:rPr>
        <w:t xml:space="preserve"> </w:t>
      </w:r>
    </w:p>
    <w:p w14:paraId="77A591AD" w14:textId="5F344815" w:rsidR="00C342A9" w:rsidRPr="00ED6412" w:rsidRDefault="0048646C" w:rsidP="00030043">
      <w:pPr>
        <w:rPr>
          <w:lang w:eastAsia="en-US"/>
        </w:rPr>
      </w:pPr>
      <w:r w:rsidRPr="00ED6412">
        <w:rPr>
          <w:lang w:eastAsia="en-US"/>
        </w:rPr>
        <w:t>It is</w:t>
      </w:r>
      <w:r w:rsidR="00003373" w:rsidRPr="00ED6412">
        <w:rPr>
          <w:lang w:eastAsia="en-US"/>
        </w:rPr>
        <w:t xml:space="preserve"> a</w:t>
      </w:r>
      <w:r w:rsidR="00CE0348" w:rsidRPr="00ED6412">
        <w:rPr>
          <w:lang w:eastAsia="en-US"/>
        </w:rPr>
        <w:t>ssum</w:t>
      </w:r>
      <w:r w:rsidR="00003373" w:rsidRPr="00ED6412">
        <w:rPr>
          <w:lang w:eastAsia="en-US"/>
        </w:rPr>
        <w:t>ed</w:t>
      </w:r>
      <w:r w:rsidR="00EA2A15" w:rsidRPr="00ED6412">
        <w:rPr>
          <w:lang w:eastAsia="en-US"/>
        </w:rPr>
        <w:t xml:space="preserve"> that</w:t>
      </w:r>
      <w:r w:rsidR="00CE0348" w:rsidRPr="00ED6412">
        <w:rPr>
          <w:lang w:eastAsia="en-US"/>
        </w:rPr>
        <w:t xml:space="preserve"> the BESS </w:t>
      </w:r>
      <w:r w:rsidR="00D3150A" w:rsidRPr="00ED6412">
        <w:rPr>
          <w:lang w:eastAsia="en-US"/>
        </w:rPr>
        <w:t xml:space="preserve">is </w:t>
      </w:r>
      <w:r w:rsidR="00CE0348" w:rsidRPr="00ED6412">
        <w:rPr>
          <w:lang w:eastAsia="en-US"/>
        </w:rPr>
        <w:t xml:space="preserve">half charged </w:t>
      </w:r>
      <w:r w:rsidR="00D3150A" w:rsidRPr="00ED6412">
        <w:rPr>
          <w:lang w:eastAsia="en-US"/>
        </w:rPr>
        <w:t xml:space="preserve">at the start </w:t>
      </w:r>
      <w:r w:rsidR="00CE0348" w:rsidRPr="00ED6412">
        <w:rPr>
          <w:lang w:eastAsia="en-US"/>
        </w:rPr>
        <w:t xml:space="preserve">and </w:t>
      </w:r>
      <w:r w:rsidR="003F7D91" w:rsidRPr="00ED6412">
        <w:rPr>
          <w:lang w:eastAsia="en-US"/>
        </w:rPr>
        <w:t xml:space="preserve">the starting time step of the model is that obtained from the optimal steady state prediction </w:t>
      </w:r>
      <w:r w:rsidR="00003373" w:rsidRPr="00ED6412">
        <w:rPr>
          <w:lang w:eastAsia="en-US"/>
        </w:rPr>
        <w:t>for</w:t>
      </w:r>
      <w:r w:rsidR="003F7D91" w:rsidRPr="00ED6412">
        <w:rPr>
          <w:lang w:eastAsia="en-US"/>
        </w:rPr>
        <w:t xml:space="preserve"> the </w:t>
      </w:r>
      <w:r w:rsidR="0081124A" w:rsidRPr="00ED6412">
        <w:rPr>
          <w:lang w:eastAsia="en-US"/>
        </w:rPr>
        <w:t>first</w:t>
      </w:r>
      <w:r w:rsidR="003F7D91" w:rsidRPr="00ED6412">
        <w:rPr>
          <w:lang w:eastAsia="en-US"/>
        </w:rPr>
        <w:t xml:space="preserve"> time step</w:t>
      </w:r>
      <w:r w:rsidR="00CE0348" w:rsidRPr="00ED6412">
        <w:rPr>
          <w:lang w:eastAsia="en-US"/>
        </w:rPr>
        <w:t>.</w:t>
      </w:r>
      <w:r w:rsidR="007C1B94" w:rsidRPr="00ED6412">
        <w:rPr>
          <w:lang w:eastAsia="en-US"/>
        </w:rPr>
        <w:t xml:space="preserve"> In addition, </w:t>
      </w:r>
      <w:r w:rsidRPr="00ED6412">
        <w:rPr>
          <w:lang w:eastAsia="en-US"/>
        </w:rPr>
        <w:t>it is</w:t>
      </w:r>
      <w:r w:rsidR="00003373" w:rsidRPr="00ED6412">
        <w:rPr>
          <w:lang w:eastAsia="en-US"/>
        </w:rPr>
        <w:t xml:space="preserve"> </w:t>
      </w:r>
      <w:r w:rsidR="003F7D91" w:rsidRPr="00ED6412">
        <w:rPr>
          <w:lang w:eastAsia="en-US"/>
        </w:rPr>
        <w:t>assume</w:t>
      </w:r>
      <w:r w:rsidRPr="00ED6412">
        <w:rPr>
          <w:lang w:eastAsia="en-US"/>
        </w:rPr>
        <w:t>d</w:t>
      </w:r>
      <w:r w:rsidR="003F7D91" w:rsidRPr="00ED6412">
        <w:rPr>
          <w:lang w:eastAsia="en-US"/>
        </w:rPr>
        <w:t xml:space="preserve"> that</w:t>
      </w:r>
      <w:r w:rsidR="007C1B94" w:rsidRPr="00ED6412">
        <w:rPr>
          <w:lang w:eastAsia="en-US"/>
        </w:rPr>
        <w:t xml:space="preserve"> there </w:t>
      </w:r>
      <w:r w:rsidR="00241E20" w:rsidRPr="00ED6412">
        <w:rPr>
          <w:lang w:eastAsia="en-US"/>
        </w:rPr>
        <w:t>are</w:t>
      </w:r>
      <w:r w:rsidR="007C1B94" w:rsidRPr="00ED6412">
        <w:rPr>
          <w:lang w:eastAsia="en-US"/>
        </w:rPr>
        <w:t xml:space="preserve"> no new constructed power station and generators in this system from 2010 to 2050.</w:t>
      </w:r>
    </w:p>
    <w:p w14:paraId="264587CC" w14:textId="44FCAB97" w:rsidR="002D7E62" w:rsidRPr="00ED6412" w:rsidRDefault="002D7E62" w:rsidP="001E3750">
      <w:pPr>
        <w:pStyle w:val="Heading3"/>
      </w:pPr>
      <w:bookmarkStart w:id="418" w:name="_Toc523347853"/>
      <w:r w:rsidRPr="00ED6412">
        <w:lastRenderedPageBreak/>
        <w:t>Inter-day analysis</w:t>
      </w:r>
      <w:bookmarkEnd w:id="418"/>
    </w:p>
    <w:p w14:paraId="413A7543" w14:textId="727C060C" w:rsidR="00A67A68" w:rsidRPr="00ED6412" w:rsidRDefault="001D3F32" w:rsidP="001C4742">
      <w:pPr>
        <w:rPr>
          <w:lang w:eastAsia="en-US"/>
        </w:rPr>
      </w:pPr>
      <w:r w:rsidRPr="00ED6412">
        <w:rPr>
          <w:lang w:eastAsia="en-US"/>
        </w:rPr>
        <w:t>The inter-day analysis is focus</w:t>
      </w:r>
      <w:r w:rsidR="003F7D91" w:rsidRPr="00ED6412">
        <w:rPr>
          <w:lang w:eastAsia="en-US"/>
        </w:rPr>
        <w:t>ed</w:t>
      </w:r>
      <w:r w:rsidRPr="00ED6412">
        <w:rPr>
          <w:lang w:eastAsia="en-US"/>
        </w:rPr>
        <w:t xml:space="preserve"> on the fuel cost</w:t>
      </w:r>
      <w:r w:rsidR="00B224DD" w:rsidRPr="00ED6412">
        <w:rPr>
          <w:lang w:eastAsia="en-US"/>
        </w:rPr>
        <w:t xml:space="preserve"> and</w:t>
      </w:r>
      <w:r w:rsidRPr="00ED6412">
        <w:rPr>
          <w:lang w:eastAsia="en-US"/>
        </w:rPr>
        <w:t xml:space="preserve"> </w:t>
      </w:r>
      <w:r w:rsidR="003F7D91" w:rsidRPr="00ED6412">
        <w:rPr>
          <w:lang w:eastAsia="en-US"/>
        </w:rPr>
        <w:t xml:space="preserve">the </w:t>
      </w:r>
      <w:r w:rsidRPr="00ED6412">
        <w:rPr>
          <w:lang w:eastAsia="en-US"/>
        </w:rPr>
        <w:t xml:space="preserve">emissions in </w:t>
      </w:r>
      <w:r w:rsidR="00C342A9" w:rsidRPr="00ED6412">
        <w:rPr>
          <w:lang w:eastAsia="en-US"/>
        </w:rPr>
        <w:t>3</w:t>
      </w:r>
      <w:r w:rsidRPr="00ED6412">
        <w:rPr>
          <w:lang w:eastAsia="en-US"/>
        </w:rPr>
        <w:t>0</w:t>
      </w:r>
      <w:r w:rsidR="00C342A9" w:rsidRPr="00ED6412">
        <w:rPr>
          <w:lang w:eastAsia="en-US"/>
        </w:rPr>
        <w:t xml:space="preserve"> </w:t>
      </w:r>
      <w:r w:rsidRPr="00ED6412">
        <w:rPr>
          <w:lang w:eastAsia="en-US"/>
        </w:rPr>
        <w:t xml:space="preserve">different </w:t>
      </w:r>
      <w:r w:rsidR="00C342A9" w:rsidRPr="00ED6412">
        <w:rPr>
          <w:lang w:eastAsia="en-US"/>
        </w:rPr>
        <w:t xml:space="preserve">scenarios </w:t>
      </w:r>
      <w:r w:rsidR="000658ED" w:rsidRPr="00ED6412">
        <w:rPr>
          <w:lang w:eastAsia="en-US"/>
        </w:rPr>
        <w:t>with</w:t>
      </w:r>
      <w:r w:rsidR="00C342A9" w:rsidRPr="00ED6412">
        <w:rPr>
          <w:lang w:eastAsia="en-US"/>
        </w:rPr>
        <w:t xml:space="preserve"> 2 different factors, namely CPF and EPS. The scenarios </w:t>
      </w:r>
      <w:r w:rsidR="00450BE9" w:rsidRPr="00ED6412">
        <w:rPr>
          <w:lang w:eastAsia="en-US"/>
        </w:rPr>
        <w:t>consider 5 CPF values, which range from those in 2010 to 2050, and over this timespan,</w:t>
      </w:r>
      <w:r w:rsidR="00003373" w:rsidRPr="00ED6412">
        <w:rPr>
          <w:lang w:eastAsia="en-US"/>
        </w:rPr>
        <w:t xml:space="preserve"> the CPF increases from 0 to 200 £/tCO</w:t>
      </w:r>
      <w:r w:rsidR="00003373" w:rsidRPr="00ED6412">
        <w:rPr>
          <w:vertAlign w:val="subscript"/>
          <w:lang w:eastAsia="en-US"/>
        </w:rPr>
        <w:t>2</w:t>
      </w:r>
      <w:r w:rsidR="00003373" w:rsidRPr="00ED6412">
        <w:rPr>
          <w:lang w:eastAsia="en-US"/>
        </w:rPr>
        <w:t>e,</w:t>
      </w:r>
      <w:r w:rsidR="00C342A9" w:rsidRPr="00ED6412">
        <w:rPr>
          <w:lang w:eastAsia="en-US"/>
        </w:rPr>
        <w:t xml:space="preserve"> see </w:t>
      </w:r>
      <w:r w:rsidR="00C342A9" w:rsidRPr="00ED6412">
        <w:rPr>
          <w:lang w:eastAsia="en-US"/>
        </w:rPr>
        <w:fldChar w:fldCharType="begin"/>
      </w:r>
      <w:r w:rsidR="00C342A9" w:rsidRPr="00ED6412">
        <w:rPr>
          <w:lang w:eastAsia="en-US"/>
        </w:rPr>
        <w:instrText xml:space="preserve"> REF _Ref484085350 \h </w:instrText>
      </w:r>
      <w:r w:rsidR="00A63E2B" w:rsidRPr="00ED6412">
        <w:rPr>
          <w:lang w:eastAsia="en-US"/>
        </w:rPr>
        <w:instrText xml:space="preserve"> \* MERGEFORMAT </w:instrText>
      </w:r>
      <w:r w:rsidR="00C342A9" w:rsidRPr="00ED6412">
        <w:rPr>
          <w:lang w:eastAsia="en-US"/>
        </w:rPr>
      </w:r>
      <w:r w:rsidR="00C342A9" w:rsidRPr="00ED6412">
        <w:rPr>
          <w:lang w:eastAsia="en-US"/>
        </w:rPr>
        <w:fldChar w:fldCharType="separate"/>
      </w:r>
      <w:r w:rsidR="00C05E44" w:rsidRPr="00ED6412">
        <w:t xml:space="preserve">Table </w:t>
      </w:r>
      <w:r w:rsidR="00C05E44">
        <w:rPr>
          <w:noProof/>
        </w:rPr>
        <w:t>3</w:t>
      </w:r>
      <w:r w:rsidR="00C05E44" w:rsidRPr="00ED6412">
        <w:rPr>
          <w:noProof/>
        </w:rPr>
        <w:t>.</w:t>
      </w:r>
      <w:r w:rsidR="00C05E44">
        <w:rPr>
          <w:noProof/>
        </w:rPr>
        <w:t>1</w:t>
      </w:r>
      <w:r w:rsidR="00C342A9" w:rsidRPr="00ED6412">
        <w:rPr>
          <w:lang w:eastAsia="en-US"/>
        </w:rPr>
        <w:fldChar w:fldCharType="end"/>
      </w:r>
      <w:r w:rsidR="00C342A9" w:rsidRPr="00ED6412">
        <w:rPr>
          <w:lang w:eastAsia="en-US"/>
        </w:rPr>
        <w:t xml:space="preserve">. </w:t>
      </w:r>
      <w:r w:rsidRPr="00ED6412">
        <w:rPr>
          <w:lang w:eastAsia="en-US"/>
        </w:rPr>
        <w:t xml:space="preserve">Moreover, </w:t>
      </w:r>
      <w:r w:rsidR="00B77AA1" w:rsidRPr="00ED6412">
        <w:rPr>
          <w:lang w:eastAsia="en-US"/>
        </w:rPr>
        <w:t xml:space="preserve">with </w:t>
      </w:r>
      <w:r w:rsidR="00450BE9" w:rsidRPr="00ED6412">
        <w:rPr>
          <w:lang w:eastAsia="en-US"/>
        </w:rPr>
        <w:t xml:space="preserve">an </w:t>
      </w:r>
      <w:r w:rsidRPr="00ED6412">
        <w:rPr>
          <w:lang w:eastAsia="en-US"/>
        </w:rPr>
        <w:t xml:space="preserve">unlimited </w:t>
      </w:r>
      <w:r w:rsidR="00B77AA1" w:rsidRPr="00ED6412">
        <w:rPr>
          <w:lang w:eastAsia="en-US"/>
        </w:rPr>
        <w:t>emission</w:t>
      </w:r>
      <w:r w:rsidR="00A654B3" w:rsidRPr="00ED6412">
        <w:rPr>
          <w:lang w:eastAsia="en-US"/>
        </w:rPr>
        <w:t>s scenario, t</w:t>
      </w:r>
      <w:r w:rsidR="00B77AA1" w:rsidRPr="00ED6412">
        <w:rPr>
          <w:lang w:eastAsia="en-US"/>
        </w:rPr>
        <w:t xml:space="preserve">he maximum emission </w:t>
      </w:r>
      <w:r w:rsidR="00A654B3" w:rsidRPr="00ED6412">
        <w:rPr>
          <w:lang w:eastAsia="en-US"/>
        </w:rPr>
        <w:t>on a</w:t>
      </w:r>
      <w:r w:rsidR="00B77AA1" w:rsidRPr="00ED6412">
        <w:rPr>
          <w:lang w:eastAsia="en-US"/>
        </w:rPr>
        <w:t xml:space="preserve"> typical day</w:t>
      </w:r>
      <w:r w:rsidRPr="00ED6412">
        <w:rPr>
          <w:lang w:eastAsia="en-US"/>
        </w:rPr>
        <w:t xml:space="preserve"> is about 800 </w:t>
      </w:r>
      <w:r w:rsidRPr="00ED6412">
        <w:t>tCO</w:t>
      </w:r>
      <w:r w:rsidRPr="00ED6412">
        <w:rPr>
          <w:vertAlign w:val="subscript"/>
        </w:rPr>
        <w:t>2</w:t>
      </w:r>
      <w:r w:rsidRPr="00ED6412">
        <w:t>e</w:t>
      </w:r>
      <w:r w:rsidRPr="00ED6412">
        <w:rPr>
          <w:lang w:eastAsia="en-US"/>
        </w:rPr>
        <w:t>/h</w:t>
      </w:r>
      <w:r w:rsidR="00B77AA1" w:rsidRPr="00ED6412">
        <w:rPr>
          <w:lang w:eastAsia="en-US"/>
        </w:rPr>
        <w:t xml:space="preserve"> </w:t>
      </w:r>
      <w:r w:rsidRPr="00ED6412">
        <w:rPr>
          <w:lang w:eastAsia="en-US"/>
        </w:rPr>
        <w:t>in 2010 and</w:t>
      </w:r>
      <w:r w:rsidR="00C342A9" w:rsidRPr="00ED6412">
        <w:rPr>
          <w:lang w:eastAsia="en-US"/>
        </w:rPr>
        <w:t xml:space="preserve"> </w:t>
      </w:r>
      <w:r w:rsidR="00275EDA" w:rsidRPr="00ED6412">
        <w:rPr>
          <w:lang w:eastAsia="en-US"/>
        </w:rPr>
        <w:t>660</w:t>
      </w:r>
      <w:r w:rsidR="00C342A9" w:rsidRPr="00ED6412">
        <w:rPr>
          <w:lang w:eastAsia="en-US"/>
        </w:rPr>
        <w:t xml:space="preserve"> </w:t>
      </w:r>
      <w:r w:rsidR="00C342A9" w:rsidRPr="00ED6412">
        <w:t>tCO</w:t>
      </w:r>
      <w:r w:rsidR="00C342A9" w:rsidRPr="00ED6412">
        <w:rPr>
          <w:vertAlign w:val="subscript"/>
        </w:rPr>
        <w:t>2</w:t>
      </w:r>
      <w:r w:rsidR="00C342A9" w:rsidRPr="00ED6412">
        <w:t>e</w:t>
      </w:r>
      <w:r w:rsidR="00C342A9" w:rsidRPr="00ED6412">
        <w:rPr>
          <w:lang w:eastAsia="en-US"/>
        </w:rPr>
        <w:t xml:space="preserve">/h </w:t>
      </w:r>
      <w:r w:rsidRPr="00ED6412">
        <w:rPr>
          <w:lang w:eastAsia="en-US"/>
        </w:rPr>
        <w:t>in 2050</w:t>
      </w:r>
      <w:r w:rsidR="00C342A9" w:rsidRPr="00ED6412">
        <w:rPr>
          <w:lang w:eastAsia="en-US"/>
        </w:rPr>
        <w:t xml:space="preserve">. Therefore </w:t>
      </w:r>
      <w:r w:rsidR="00790FCB" w:rsidRPr="00ED6412">
        <w:rPr>
          <w:lang w:eastAsia="en-US"/>
        </w:rPr>
        <w:t>6</w:t>
      </w:r>
      <w:r w:rsidR="00C342A9" w:rsidRPr="00ED6412">
        <w:rPr>
          <w:lang w:eastAsia="en-US"/>
        </w:rPr>
        <w:t xml:space="preserve"> different </w:t>
      </w:r>
      <w:r w:rsidR="00FF0CBB" w:rsidRPr="00ED6412">
        <w:t xml:space="preserve">emission limit </w:t>
      </w:r>
      <w:r w:rsidR="00C342A9" w:rsidRPr="00ED6412">
        <w:rPr>
          <w:lang w:eastAsia="en-US"/>
        </w:rPr>
        <w:t>are undertaken</w:t>
      </w:r>
      <w:r w:rsidR="007F493C" w:rsidRPr="00ED6412">
        <w:rPr>
          <w:lang w:eastAsia="en-US"/>
        </w:rPr>
        <w:t xml:space="preserve"> between 800 and 660 </w:t>
      </w:r>
      <w:r w:rsidR="007F493C" w:rsidRPr="00ED6412">
        <w:t>tCO</w:t>
      </w:r>
      <w:r w:rsidR="007F493C" w:rsidRPr="00ED6412">
        <w:rPr>
          <w:vertAlign w:val="subscript"/>
        </w:rPr>
        <w:t>2</w:t>
      </w:r>
      <w:r w:rsidR="007F493C" w:rsidRPr="00ED6412">
        <w:t>e</w:t>
      </w:r>
      <w:r w:rsidR="007F493C" w:rsidRPr="00ED6412">
        <w:rPr>
          <w:lang w:eastAsia="en-US"/>
        </w:rPr>
        <w:t>/h</w:t>
      </w:r>
      <w:r w:rsidR="00C342A9" w:rsidRPr="00ED6412">
        <w:rPr>
          <w:lang w:eastAsia="en-US"/>
        </w:rPr>
        <w:t xml:space="preserve">, namely unlimited, </w:t>
      </w:r>
      <w:r w:rsidR="00790FCB" w:rsidRPr="00ED6412">
        <w:rPr>
          <w:lang w:eastAsia="en-US"/>
        </w:rPr>
        <w:t>775</w:t>
      </w:r>
      <w:r w:rsidR="001C4742" w:rsidRPr="00ED6412">
        <w:rPr>
          <w:lang w:eastAsia="en-US"/>
        </w:rPr>
        <w:t xml:space="preserve"> </w:t>
      </w:r>
      <w:r w:rsidR="00C342A9" w:rsidRPr="00ED6412">
        <w:t>tCO</w:t>
      </w:r>
      <w:r w:rsidR="00C342A9" w:rsidRPr="00ED6412">
        <w:rPr>
          <w:vertAlign w:val="subscript"/>
        </w:rPr>
        <w:t>2</w:t>
      </w:r>
      <w:r w:rsidR="00C342A9" w:rsidRPr="00ED6412">
        <w:t>e</w:t>
      </w:r>
      <w:r w:rsidR="00C342A9" w:rsidRPr="00ED6412">
        <w:rPr>
          <w:lang w:eastAsia="en-US"/>
        </w:rPr>
        <w:t>/h</w:t>
      </w:r>
      <w:r w:rsidR="00790FCB" w:rsidRPr="00ED6412">
        <w:rPr>
          <w:lang w:eastAsia="en-US"/>
        </w:rPr>
        <w:t>,</w:t>
      </w:r>
      <w:r w:rsidR="00C342A9" w:rsidRPr="00ED6412">
        <w:rPr>
          <w:lang w:eastAsia="en-US"/>
        </w:rPr>
        <w:t xml:space="preserve"> </w:t>
      </w:r>
      <w:r w:rsidR="00790FCB" w:rsidRPr="00ED6412">
        <w:rPr>
          <w:lang w:eastAsia="en-US"/>
        </w:rPr>
        <w:t>75</w:t>
      </w:r>
      <w:r w:rsidR="00C342A9" w:rsidRPr="00ED6412">
        <w:rPr>
          <w:lang w:eastAsia="en-US"/>
        </w:rPr>
        <w:t>0</w:t>
      </w:r>
      <w:r w:rsidR="001C4742" w:rsidRPr="00ED6412">
        <w:rPr>
          <w:rFonts w:ascii="Microsoft Himalaya" w:hAnsi="Microsoft Himalaya" w:cs="Microsoft Himalaya"/>
          <w:lang w:eastAsia="en-US"/>
        </w:rPr>
        <w:t> </w:t>
      </w:r>
      <w:r w:rsidR="00C342A9" w:rsidRPr="00ED6412">
        <w:t>tCO</w:t>
      </w:r>
      <w:r w:rsidR="00C342A9" w:rsidRPr="00ED6412">
        <w:rPr>
          <w:vertAlign w:val="subscript"/>
        </w:rPr>
        <w:t>2</w:t>
      </w:r>
      <w:r w:rsidR="00C342A9" w:rsidRPr="00ED6412">
        <w:t>e</w:t>
      </w:r>
      <w:r w:rsidR="00C342A9" w:rsidRPr="00ED6412">
        <w:rPr>
          <w:lang w:eastAsia="en-US"/>
        </w:rPr>
        <w:t xml:space="preserve">/h, </w:t>
      </w:r>
      <w:r w:rsidR="00790FCB" w:rsidRPr="00ED6412">
        <w:rPr>
          <w:lang w:eastAsia="en-US"/>
        </w:rPr>
        <w:t>725</w:t>
      </w:r>
      <w:r w:rsidR="001C4742" w:rsidRPr="00ED6412">
        <w:rPr>
          <w:rFonts w:ascii="Meiryo" w:eastAsia="Meiryo" w:hAnsi="Meiryo" w:cs="Meiryo"/>
          <w:lang w:eastAsia="en-US"/>
        </w:rPr>
        <w:t xml:space="preserve"> </w:t>
      </w:r>
      <w:r w:rsidR="00C342A9" w:rsidRPr="00ED6412">
        <w:t>tCO</w:t>
      </w:r>
      <w:r w:rsidR="00C342A9" w:rsidRPr="00ED6412">
        <w:rPr>
          <w:vertAlign w:val="subscript"/>
        </w:rPr>
        <w:t>2</w:t>
      </w:r>
      <w:r w:rsidR="00C342A9" w:rsidRPr="00ED6412">
        <w:t>e</w:t>
      </w:r>
      <w:r w:rsidR="00C342A9" w:rsidRPr="00ED6412">
        <w:rPr>
          <w:lang w:eastAsia="en-US"/>
        </w:rPr>
        <w:t>/h</w:t>
      </w:r>
      <w:r w:rsidR="00790FCB" w:rsidRPr="00ED6412">
        <w:rPr>
          <w:lang w:eastAsia="en-US"/>
        </w:rPr>
        <w:t>,</w:t>
      </w:r>
      <w:r w:rsidR="00C342A9" w:rsidRPr="00ED6412">
        <w:rPr>
          <w:lang w:eastAsia="en-US"/>
        </w:rPr>
        <w:t xml:space="preserve"> 70</w:t>
      </w:r>
      <w:r w:rsidR="00790FCB" w:rsidRPr="00ED6412">
        <w:rPr>
          <w:lang w:eastAsia="en-US"/>
        </w:rPr>
        <w:t>0</w:t>
      </w:r>
      <w:r w:rsidR="00C342A9" w:rsidRPr="00ED6412">
        <w:rPr>
          <w:lang w:eastAsia="en-US"/>
        </w:rPr>
        <w:t xml:space="preserve"> </w:t>
      </w:r>
      <w:r w:rsidR="00C342A9" w:rsidRPr="00ED6412">
        <w:t>tCO</w:t>
      </w:r>
      <w:r w:rsidR="00C342A9" w:rsidRPr="00ED6412">
        <w:rPr>
          <w:vertAlign w:val="subscript"/>
        </w:rPr>
        <w:t>2</w:t>
      </w:r>
      <w:r w:rsidR="00C342A9" w:rsidRPr="00ED6412">
        <w:t>e</w:t>
      </w:r>
      <w:r w:rsidR="00C342A9" w:rsidRPr="00ED6412">
        <w:rPr>
          <w:lang w:eastAsia="en-US"/>
        </w:rPr>
        <w:t xml:space="preserve">/h </w:t>
      </w:r>
      <w:r w:rsidR="00790FCB" w:rsidRPr="00ED6412">
        <w:rPr>
          <w:lang w:eastAsia="en-US"/>
        </w:rPr>
        <w:t xml:space="preserve">and 675 </w:t>
      </w:r>
      <w:r w:rsidR="00790FCB" w:rsidRPr="00ED6412">
        <w:t>tCO</w:t>
      </w:r>
      <w:r w:rsidR="00790FCB" w:rsidRPr="00ED6412">
        <w:rPr>
          <w:vertAlign w:val="subscript"/>
        </w:rPr>
        <w:t>2</w:t>
      </w:r>
      <w:r w:rsidR="00790FCB" w:rsidRPr="00ED6412">
        <w:t>e</w:t>
      </w:r>
      <w:r w:rsidR="00790FCB" w:rsidRPr="00ED6412">
        <w:rPr>
          <w:lang w:eastAsia="en-US"/>
        </w:rPr>
        <w:t>/h.</w:t>
      </w:r>
      <w:r w:rsidR="001C4742" w:rsidRPr="00ED6412">
        <w:rPr>
          <w:lang w:eastAsia="en-US"/>
        </w:rPr>
        <w:t xml:space="preserve"> </w:t>
      </w:r>
    </w:p>
    <w:p w14:paraId="2246FCF9" w14:textId="3A53ABCB" w:rsidR="00C342A9" w:rsidRPr="00ED6412" w:rsidRDefault="001C4742" w:rsidP="0082056F">
      <w:pPr>
        <w:rPr>
          <w:lang w:eastAsia="en-US"/>
        </w:rPr>
      </w:pPr>
      <w:r w:rsidRPr="00ED6412">
        <w:rPr>
          <w:lang w:eastAsia="en-US"/>
        </w:rPr>
        <w:t xml:space="preserve">In the inter-day analysis, </w:t>
      </w:r>
      <w:r w:rsidR="00A654B3" w:rsidRPr="00ED6412">
        <w:rPr>
          <w:lang w:eastAsia="en-US"/>
        </w:rPr>
        <w:t xml:space="preserve">we </w:t>
      </w:r>
      <w:r w:rsidRPr="00ED6412">
        <w:rPr>
          <w:lang w:eastAsia="en-US"/>
        </w:rPr>
        <w:t xml:space="preserve">assume </w:t>
      </w:r>
      <w:r w:rsidR="009F1D7C" w:rsidRPr="00ED6412">
        <w:rPr>
          <w:lang w:eastAsia="en-US"/>
        </w:rPr>
        <w:t xml:space="preserve">that </w:t>
      </w:r>
      <w:r w:rsidRPr="00ED6412">
        <w:rPr>
          <w:lang w:eastAsia="en-US"/>
        </w:rPr>
        <w:t xml:space="preserve">the </w:t>
      </w:r>
      <w:r w:rsidR="001C7D1F" w:rsidRPr="00ED6412">
        <w:rPr>
          <w:lang w:eastAsia="en-US"/>
        </w:rPr>
        <w:t>demand does not change in the following hour</w:t>
      </w:r>
      <w:r w:rsidR="00A67A68" w:rsidRPr="00ED6412">
        <w:rPr>
          <w:lang w:eastAsia="en-US"/>
        </w:rPr>
        <w:t>. Thus,</w:t>
      </w:r>
      <w:r w:rsidR="004D796C" w:rsidRPr="00ED6412">
        <w:rPr>
          <w:lang w:eastAsia="en-US"/>
        </w:rPr>
        <w:t xml:space="preserve"> the energy in that hour </w:t>
      </w:r>
      <w:r w:rsidR="00A654B3" w:rsidRPr="00ED6412">
        <w:rPr>
          <w:lang w:eastAsia="en-US"/>
        </w:rPr>
        <w:t>is</w:t>
      </w:r>
      <w:r w:rsidR="004D796C" w:rsidRPr="00ED6412">
        <w:rPr>
          <w:lang w:eastAsia="en-US"/>
        </w:rPr>
        <w:t xml:space="preserve"> the value </w:t>
      </w:r>
      <w:r w:rsidR="00A67A68" w:rsidRPr="00ED6412">
        <w:rPr>
          <w:lang w:eastAsia="en-US"/>
        </w:rPr>
        <w:t>of</w:t>
      </w:r>
      <w:r w:rsidR="004D796C" w:rsidRPr="00ED6412">
        <w:rPr>
          <w:lang w:eastAsia="en-US"/>
        </w:rPr>
        <w:t xml:space="preserve"> the power</w:t>
      </w:r>
      <w:r w:rsidR="00A67A68" w:rsidRPr="00ED6412">
        <w:rPr>
          <w:lang w:eastAsia="en-US"/>
        </w:rPr>
        <w:t xml:space="preserve"> </w:t>
      </w:r>
      <w:r w:rsidR="002D419D" w:rsidRPr="00ED6412">
        <w:rPr>
          <w:lang w:eastAsia="en-US"/>
        </w:rPr>
        <w:t>multiplied by</w:t>
      </w:r>
      <w:r w:rsidR="00A67A68" w:rsidRPr="00ED6412">
        <w:rPr>
          <w:lang w:eastAsia="en-US"/>
        </w:rPr>
        <w:t xml:space="preserve"> one hour</w:t>
      </w:r>
      <w:r w:rsidR="001C7D1F" w:rsidRPr="00ED6412">
        <w:rPr>
          <w:lang w:eastAsia="en-US"/>
        </w:rPr>
        <w:t>.</w:t>
      </w:r>
      <w:r w:rsidR="00C66235" w:rsidRPr="00ED6412">
        <w:rPr>
          <w:lang w:eastAsia="en-US"/>
        </w:rPr>
        <w:t xml:space="preserve"> </w:t>
      </w:r>
      <w:r w:rsidR="009F1D7C" w:rsidRPr="00ED6412">
        <w:rPr>
          <w:lang w:eastAsia="en-US"/>
        </w:rPr>
        <w:t>Further, t</w:t>
      </w:r>
      <w:r w:rsidR="00C66235" w:rsidRPr="00ED6412">
        <w:rPr>
          <w:lang w:eastAsia="en-US"/>
        </w:rPr>
        <w:t xml:space="preserve">he </w:t>
      </w:r>
      <w:r w:rsidR="004A6711" w:rsidRPr="00ED6412">
        <w:rPr>
          <w:lang w:eastAsia="en-US"/>
        </w:rPr>
        <w:t xml:space="preserve">result </w:t>
      </w:r>
      <w:r w:rsidR="00A654B3" w:rsidRPr="00ED6412">
        <w:rPr>
          <w:lang w:eastAsia="en-US"/>
        </w:rPr>
        <w:t>for the</w:t>
      </w:r>
      <w:r w:rsidR="004A6711" w:rsidRPr="00ED6412">
        <w:rPr>
          <w:lang w:eastAsia="en-US"/>
        </w:rPr>
        <w:t xml:space="preserve"> </w:t>
      </w:r>
      <w:r w:rsidR="004318FE" w:rsidRPr="00ED6412">
        <w:rPr>
          <w:lang w:eastAsia="en-US"/>
        </w:rPr>
        <w:t xml:space="preserve">scheduled </w:t>
      </w:r>
      <w:r w:rsidR="00C66235" w:rsidRPr="00ED6412">
        <w:rPr>
          <w:lang w:eastAsia="en-US"/>
        </w:rPr>
        <w:t xml:space="preserve">wind power is not </w:t>
      </w:r>
      <w:r w:rsidR="00A664DA" w:rsidRPr="00ED6412">
        <w:rPr>
          <w:lang w:eastAsia="en-US"/>
        </w:rPr>
        <w:t>taken into account</w:t>
      </w:r>
      <w:r w:rsidR="00C66235" w:rsidRPr="00ED6412">
        <w:rPr>
          <w:lang w:eastAsia="en-US"/>
        </w:rPr>
        <w:t xml:space="preserve"> in this </w:t>
      </w:r>
      <w:r w:rsidR="007672AA" w:rsidRPr="00ED6412">
        <w:rPr>
          <w:lang w:eastAsia="en-US"/>
        </w:rPr>
        <w:t xml:space="preserve">section </w:t>
      </w:r>
      <w:r w:rsidR="00A67A68" w:rsidRPr="00ED6412">
        <w:rPr>
          <w:lang w:eastAsia="en-US"/>
        </w:rPr>
        <w:t>since</w:t>
      </w:r>
      <w:r w:rsidR="00C66235" w:rsidRPr="00ED6412">
        <w:rPr>
          <w:lang w:eastAsia="en-US"/>
        </w:rPr>
        <w:t xml:space="preserve"> </w:t>
      </w:r>
      <w:r w:rsidR="002B2432" w:rsidRPr="00ED6412">
        <w:rPr>
          <w:lang w:eastAsia="en-US"/>
        </w:rPr>
        <w:t xml:space="preserve">the emissions </w:t>
      </w:r>
      <w:r w:rsidR="00A654B3" w:rsidRPr="00ED6412">
        <w:rPr>
          <w:lang w:eastAsia="en-US"/>
        </w:rPr>
        <w:t xml:space="preserve">are </w:t>
      </w:r>
      <w:r w:rsidR="002B2432" w:rsidRPr="00ED6412">
        <w:rPr>
          <w:lang w:eastAsia="en-US"/>
        </w:rPr>
        <w:t xml:space="preserve">only produced by conventional power output. </w:t>
      </w:r>
      <w:r w:rsidR="00F14DFB" w:rsidRPr="00ED6412">
        <w:rPr>
          <w:lang w:eastAsia="en-US"/>
        </w:rPr>
        <w:t>Therefore,</w:t>
      </w:r>
      <w:r w:rsidR="002B2432" w:rsidRPr="00ED6412">
        <w:rPr>
          <w:lang w:eastAsia="en-US"/>
        </w:rPr>
        <w:t xml:space="preserve"> </w:t>
      </w:r>
      <w:r w:rsidR="007672AA" w:rsidRPr="00ED6412">
        <w:rPr>
          <w:lang w:eastAsia="en-US"/>
        </w:rPr>
        <w:t>the</w:t>
      </w:r>
      <w:r w:rsidR="00A110CF" w:rsidRPr="00ED6412">
        <w:rPr>
          <w:lang w:eastAsia="en-US"/>
        </w:rPr>
        <w:t xml:space="preserve"> trend </w:t>
      </w:r>
      <w:r w:rsidR="00A654B3" w:rsidRPr="00ED6412">
        <w:rPr>
          <w:lang w:eastAsia="en-US"/>
        </w:rPr>
        <w:t>in</w:t>
      </w:r>
      <w:r w:rsidR="007672AA" w:rsidRPr="00ED6412">
        <w:rPr>
          <w:lang w:eastAsia="en-US"/>
        </w:rPr>
        <w:t xml:space="preserve"> the </w:t>
      </w:r>
      <w:r w:rsidR="00277BD1" w:rsidRPr="00ED6412">
        <w:rPr>
          <w:lang w:eastAsia="en-US"/>
        </w:rPr>
        <w:t xml:space="preserve">scheduled </w:t>
      </w:r>
      <w:r w:rsidR="007672AA" w:rsidRPr="00ED6412">
        <w:rPr>
          <w:lang w:eastAsia="en-US"/>
        </w:rPr>
        <w:t xml:space="preserve">wind power </w:t>
      </w:r>
      <w:r w:rsidR="00A654B3" w:rsidRPr="00ED6412">
        <w:rPr>
          <w:lang w:eastAsia="en-US"/>
        </w:rPr>
        <w:t>can</w:t>
      </w:r>
      <w:r w:rsidR="007672AA" w:rsidRPr="00ED6412">
        <w:rPr>
          <w:lang w:eastAsia="en-US"/>
        </w:rPr>
        <w:t xml:space="preserve"> be represent</w:t>
      </w:r>
      <w:r w:rsidR="00890D0D" w:rsidRPr="00ED6412">
        <w:rPr>
          <w:lang w:eastAsia="en-US"/>
        </w:rPr>
        <w:t>ed</w:t>
      </w:r>
      <w:r w:rsidR="007672AA" w:rsidRPr="00ED6412">
        <w:rPr>
          <w:lang w:eastAsia="en-US"/>
        </w:rPr>
        <w:t xml:space="preserve"> by </w:t>
      </w:r>
      <w:r w:rsidR="00FE0321" w:rsidRPr="00ED6412">
        <w:rPr>
          <w:lang w:eastAsia="en-US"/>
        </w:rPr>
        <w:t xml:space="preserve">an </w:t>
      </w:r>
      <w:r w:rsidR="00903F86" w:rsidRPr="00ED6412">
        <w:rPr>
          <w:lang w:eastAsia="en-US"/>
        </w:rPr>
        <w:t xml:space="preserve">invert of </w:t>
      </w:r>
      <w:r w:rsidR="00C66235" w:rsidRPr="00ED6412">
        <w:rPr>
          <w:lang w:eastAsia="en-US"/>
        </w:rPr>
        <w:t>the emissions</w:t>
      </w:r>
      <w:r w:rsidR="0082056F" w:rsidRPr="00ED6412">
        <w:rPr>
          <w:lang w:eastAsia="en-US"/>
        </w:rPr>
        <w:t xml:space="preserve">, </w:t>
      </w:r>
      <w:r w:rsidR="002B2432" w:rsidRPr="00ED6412">
        <w:rPr>
          <w:lang w:eastAsia="en-US"/>
        </w:rPr>
        <w:t>and</w:t>
      </w:r>
      <w:r w:rsidR="00A110CF" w:rsidRPr="00ED6412">
        <w:rPr>
          <w:lang w:eastAsia="en-US"/>
        </w:rPr>
        <w:t xml:space="preserve"> the trend of the conventional power output</w:t>
      </w:r>
      <w:r w:rsidR="002B2432" w:rsidRPr="00ED6412">
        <w:rPr>
          <w:lang w:eastAsia="en-US"/>
        </w:rPr>
        <w:t xml:space="preserve"> can also be </w:t>
      </w:r>
      <w:r w:rsidR="002D419D" w:rsidRPr="00ED6412">
        <w:rPr>
          <w:lang w:eastAsia="en-US"/>
        </w:rPr>
        <w:t>re</w:t>
      </w:r>
      <w:r w:rsidR="002B2432" w:rsidRPr="00ED6412">
        <w:rPr>
          <w:lang w:eastAsia="en-US"/>
        </w:rPr>
        <w:t>present</w:t>
      </w:r>
      <w:r w:rsidR="002D419D" w:rsidRPr="00ED6412">
        <w:rPr>
          <w:lang w:eastAsia="en-US"/>
        </w:rPr>
        <w:t>ed</w:t>
      </w:r>
      <w:r w:rsidR="002B2432" w:rsidRPr="00ED6412">
        <w:rPr>
          <w:lang w:eastAsia="en-US"/>
        </w:rPr>
        <w:t xml:space="preserve"> by the emissions</w:t>
      </w:r>
      <w:r w:rsidR="00C66235" w:rsidRPr="00ED6412">
        <w:rPr>
          <w:lang w:eastAsia="en-US"/>
        </w:rPr>
        <w:t>.</w:t>
      </w:r>
      <w:r w:rsidR="0082056F" w:rsidRPr="00ED6412">
        <w:rPr>
          <w:lang w:eastAsia="en-US"/>
        </w:rPr>
        <w:t xml:space="preserve"> This is because the more scheduled wind power output supplied, the less conventional p</w:t>
      </w:r>
      <w:r w:rsidR="00241E20" w:rsidRPr="00ED6412">
        <w:rPr>
          <w:lang w:eastAsia="en-US"/>
        </w:rPr>
        <w:t>ower required and less emissions</w:t>
      </w:r>
      <w:r w:rsidR="00422D21" w:rsidRPr="00ED6412">
        <w:rPr>
          <w:lang w:eastAsia="en-US"/>
        </w:rPr>
        <w:t>.</w:t>
      </w:r>
    </w:p>
    <w:p w14:paraId="30F5A425" w14:textId="766D6AAE" w:rsidR="00415B2D" w:rsidRPr="00ED6412" w:rsidRDefault="00FE7DDA" w:rsidP="00415B2D">
      <w:r w:rsidRPr="00ED6412">
        <w:rPr>
          <w:lang w:eastAsia="en-US"/>
        </w:rPr>
        <w:fldChar w:fldCharType="begin"/>
      </w:r>
      <w:r w:rsidRPr="00ED6412">
        <w:rPr>
          <w:lang w:eastAsia="en-US"/>
        </w:rPr>
        <w:instrText xml:space="preserve"> REF _Ref499632672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Figure </w:t>
      </w:r>
      <w:r w:rsidR="00C05E44">
        <w:rPr>
          <w:noProof/>
        </w:rPr>
        <w:t>6</w:t>
      </w:r>
      <w:r w:rsidR="00C05E44" w:rsidRPr="00ED6412">
        <w:rPr>
          <w:noProof/>
        </w:rPr>
        <w:t>.</w:t>
      </w:r>
      <w:r w:rsidR="00C05E44">
        <w:rPr>
          <w:noProof/>
        </w:rPr>
        <w:t>5</w:t>
      </w:r>
      <w:r w:rsidRPr="00ED6412">
        <w:rPr>
          <w:lang w:eastAsia="en-US"/>
        </w:rPr>
        <w:fldChar w:fldCharType="end"/>
      </w:r>
      <w:r w:rsidRPr="00ED6412">
        <w:t xml:space="preserve"> shows the PF for the </w:t>
      </w:r>
      <w:r w:rsidR="00290095" w:rsidRPr="00ED6412">
        <w:t xml:space="preserve">given </w:t>
      </w:r>
      <w:r w:rsidR="008F4A6C" w:rsidRPr="00ED6412">
        <w:t>electrical</w:t>
      </w:r>
      <w:r w:rsidR="00A654B3" w:rsidRPr="00ED6412">
        <w:t xml:space="preserve"> system on</w:t>
      </w:r>
      <w:r w:rsidRPr="00ED6412">
        <w:t xml:space="preserve"> the typical day with different </w:t>
      </w:r>
      <w:r w:rsidR="00FF0CBB" w:rsidRPr="00ED6412">
        <w:t>emission limits.</w:t>
      </w:r>
    </w:p>
    <w:p w14:paraId="15665C07" w14:textId="69CECFDF" w:rsidR="002914F8" w:rsidRPr="00ED6412" w:rsidRDefault="002914F8" w:rsidP="002914F8">
      <w:pPr>
        <w:rPr>
          <w:lang w:eastAsia="en-US"/>
        </w:rPr>
      </w:pPr>
      <w:r w:rsidRPr="00ED6412">
        <w:rPr>
          <w:lang w:eastAsia="en-US"/>
        </w:rPr>
        <w:t xml:space="preserve">The PF shown in </w:t>
      </w:r>
      <w:r w:rsidRPr="00ED6412">
        <w:rPr>
          <w:lang w:eastAsia="en-US"/>
        </w:rPr>
        <w:fldChar w:fldCharType="begin"/>
      </w:r>
      <w:r w:rsidRPr="00ED6412">
        <w:rPr>
          <w:lang w:eastAsia="en-US"/>
        </w:rPr>
        <w:instrText xml:space="preserve"> REF _Ref499632672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Figure </w:t>
      </w:r>
      <w:r w:rsidR="00C05E44">
        <w:rPr>
          <w:noProof/>
        </w:rPr>
        <w:t>6</w:t>
      </w:r>
      <w:r w:rsidR="00C05E44" w:rsidRPr="00ED6412">
        <w:rPr>
          <w:noProof/>
        </w:rPr>
        <w:t>.</w:t>
      </w:r>
      <w:r w:rsidR="00C05E44">
        <w:rPr>
          <w:noProof/>
        </w:rPr>
        <w:t>5</w:t>
      </w:r>
      <w:r w:rsidRPr="00ED6412">
        <w:rPr>
          <w:lang w:eastAsia="en-US"/>
        </w:rPr>
        <w:fldChar w:fldCharType="end"/>
      </w:r>
      <w:r w:rsidRPr="00ED6412">
        <w:rPr>
          <w:lang w:eastAsia="en-US"/>
        </w:rPr>
        <w:t xml:space="preserve"> shows similar results to those presented in </w:t>
      </w:r>
      <w:r w:rsidRPr="00ED6412">
        <w:rPr>
          <w:lang w:eastAsia="en-US"/>
        </w:rPr>
        <w:fldChar w:fldCharType="begin"/>
      </w:r>
      <w:r w:rsidRPr="00ED6412">
        <w:rPr>
          <w:lang w:eastAsia="en-US"/>
        </w:rPr>
        <w:instrText xml:space="preserve"> REF _Ref488941326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Figure </w:t>
      </w:r>
      <w:r w:rsidR="00C05E44">
        <w:rPr>
          <w:noProof/>
        </w:rPr>
        <w:t>4</w:t>
      </w:r>
      <w:r w:rsidR="00C05E44" w:rsidRPr="00ED6412">
        <w:rPr>
          <w:noProof/>
        </w:rPr>
        <w:t>.</w:t>
      </w:r>
      <w:r w:rsidR="00C05E44">
        <w:rPr>
          <w:noProof/>
        </w:rPr>
        <w:t>4</w:t>
      </w:r>
      <w:r w:rsidRPr="00ED6412">
        <w:rPr>
          <w:lang w:eastAsia="en-US"/>
        </w:rPr>
        <w:fldChar w:fldCharType="end"/>
      </w:r>
      <w:r w:rsidRPr="00ED6412">
        <w:rPr>
          <w:lang w:eastAsia="en-US"/>
        </w:rPr>
        <w:t xml:space="preserve"> in Section </w:t>
      </w:r>
      <w:r w:rsidRPr="00ED6412">
        <w:rPr>
          <w:lang w:eastAsia="en-US"/>
        </w:rPr>
        <w:fldChar w:fldCharType="begin"/>
      </w:r>
      <w:r w:rsidRPr="00ED6412">
        <w:rPr>
          <w:lang w:eastAsia="en-US"/>
        </w:rPr>
        <w:instrText xml:space="preserve"> REF _Ref499638654 \r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Pr>
          <w:lang w:eastAsia="en-US"/>
        </w:rPr>
        <w:t>4.4.2.1</w:t>
      </w:r>
      <w:r w:rsidRPr="00ED6412">
        <w:rPr>
          <w:lang w:eastAsia="en-US"/>
        </w:rPr>
        <w:fldChar w:fldCharType="end"/>
      </w:r>
      <w:r w:rsidRPr="00ED6412">
        <w:rPr>
          <w:lang w:eastAsia="en-US"/>
        </w:rPr>
        <w:t xml:space="preserve">. Under the same EPS condition, the emissions are constant before 2030 and reduce dramatically from 2030 to 2050. </w:t>
      </w:r>
    </w:p>
    <w:p w14:paraId="02187532" w14:textId="591236E7" w:rsidR="004A7962" w:rsidRPr="00ED6412" w:rsidRDefault="002914F8" w:rsidP="00415B2D">
      <w:r w:rsidRPr="00ED6412">
        <w:rPr>
          <w:noProof/>
          <w:lang w:eastAsia="en-GB"/>
        </w:rPr>
        <w:lastRenderedPageBreak/>
        <w:drawing>
          <wp:inline distT="0" distB="0" distL="0" distR="0" wp14:anchorId="3FA330B4" wp14:editId="7BD4407E">
            <wp:extent cx="5039360" cy="3858260"/>
            <wp:effectExtent l="0" t="0" r="8890" b="8890"/>
            <wp:docPr id="57" name="Picture 57" descr="C:\Users\admin\Desktop\thesis\thesis plot\chap6\20171126sqp\6.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Desktop\thesis\thesis plot\chap6\20171126sqp\6.5.tif"/>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39360" cy="3858260"/>
                    </a:xfrm>
                    <a:prstGeom prst="rect">
                      <a:avLst/>
                    </a:prstGeom>
                    <a:noFill/>
                    <a:ln>
                      <a:noFill/>
                    </a:ln>
                  </pic:spPr>
                </pic:pic>
              </a:graphicData>
            </a:graphic>
          </wp:inline>
        </w:drawing>
      </w:r>
    </w:p>
    <w:p w14:paraId="43C6B4D3" w14:textId="5CF64F62" w:rsidR="005129C9" w:rsidRPr="00ED6412" w:rsidRDefault="004A7962" w:rsidP="004A7962">
      <w:pPr>
        <w:pStyle w:val="Caption"/>
        <w:jc w:val="both"/>
      </w:pPr>
      <w:bookmarkStart w:id="419" w:name="_Ref499632672"/>
      <w:bookmarkStart w:id="420" w:name="_Ref499632668"/>
      <w:bookmarkStart w:id="421" w:name="_Toc523347916"/>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6</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5</w:t>
      </w:r>
      <w:r w:rsidR="00C47357">
        <w:rPr>
          <w:noProof/>
        </w:rPr>
        <w:fldChar w:fldCharType="end"/>
      </w:r>
      <w:bookmarkEnd w:id="419"/>
      <w:r w:rsidR="008A3619" w:rsidRPr="00ED6412">
        <w:t xml:space="preserve"> </w:t>
      </w:r>
      <w:r w:rsidR="00241E20" w:rsidRPr="00ED6412">
        <w:t xml:space="preserve">The </w:t>
      </w:r>
      <w:r w:rsidR="008A3619" w:rsidRPr="00ED6412">
        <w:t xml:space="preserve">PF for the </w:t>
      </w:r>
      <w:r w:rsidR="00290095" w:rsidRPr="00ED6412">
        <w:t xml:space="preserve">given </w:t>
      </w:r>
      <w:r w:rsidR="008F4A6C" w:rsidRPr="00ED6412">
        <w:t>electrical</w:t>
      </w:r>
      <w:r w:rsidR="00A654B3" w:rsidRPr="00ED6412">
        <w:t xml:space="preserve"> system on</w:t>
      </w:r>
      <w:r w:rsidR="008A3619" w:rsidRPr="00ED6412">
        <w:t xml:space="preserve"> the typical day with </w:t>
      </w:r>
      <w:r w:rsidR="004F2063" w:rsidRPr="00ED6412">
        <w:t xml:space="preserve">different </w:t>
      </w:r>
      <w:r w:rsidR="00FF0CBB" w:rsidRPr="00ED6412">
        <w:t xml:space="preserve">emission limits of </w:t>
      </w:r>
      <w:r w:rsidR="004F2063" w:rsidRPr="00ED6412">
        <w:t>EPS.</w:t>
      </w:r>
      <w:bookmarkEnd w:id="420"/>
      <w:bookmarkEnd w:id="421"/>
    </w:p>
    <w:p w14:paraId="5A751A44" w14:textId="593E683A" w:rsidR="00EE76DE" w:rsidRPr="00ED6412" w:rsidRDefault="00EE76DE" w:rsidP="00EE76DE">
      <w:r w:rsidRPr="00ED6412">
        <w:rPr>
          <w:lang w:eastAsia="en-US"/>
        </w:rPr>
        <w:t xml:space="preserve">Moreover, with a reduced EPS from 2010 to 2030, both the cost and emissions reduce, and clearly it can be seen that the emissions reduce faster at the more restricted </w:t>
      </w:r>
      <w:r w:rsidRPr="00ED6412">
        <w:t>emission limit</w:t>
      </w:r>
      <w:r w:rsidRPr="00ED6412">
        <w:rPr>
          <w:lang w:eastAsia="en-US"/>
        </w:rPr>
        <w:t xml:space="preserve">. </w:t>
      </w:r>
      <w:r w:rsidRPr="00ED6412">
        <w:rPr>
          <w:lang w:eastAsia="en-US"/>
        </w:rPr>
        <w:fldChar w:fldCharType="begin"/>
      </w:r>
      <w:r w:rsidRPr="00ED6412">
        <w:rPr>
          <w:lang w:eastAsia="en-US"/>
        </w:rPr>
        <w:instrText xml:space="preserve"> REF _Ref499650968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Figure </w:t>
      </w:r>
      <w:r w:rsidR="00C05E44">
        <w:rPr>
          <w:noProof/>
        </w:rPr>
        <w:t>6</w:t>
      </w:r>
      <w:r w:rsidR="00C05E44" w:rsidRPr="00ED6412">
        <w:rPr>
          <w:noProof/>
        </w:rPr>
        <w:t>.</w:t>
      </w:r>
      <w:r w:rsidR="00C05E44">
        <w:rPr>
          <w:noProof/>
        </w:rPr>
        <w:t>6</w:t>
      </w:r>
      <w:r w:rsidRPr="00ED6412">
        <w:rPr>
          <w:lang w:eastAsia="en-US"/>
        </w:rPr>
        <w:fldChar w:fldCharType="end"/>
      </w:r>
      <w:r w:rsidRPr="00ED6412">
        <w:rPr>
          <w:lang w:eastAsia="en-US"/>
        </w:rPr>
        <w:t xml:space="preserve"> indicates the </w:t>
      </w:r>
      <w:r w:rsidRPr="00ED6412">
        <w:t>emission reduction when compared to the unlimited emission level in the CPF from 2010 to 2030 as a function of the EPS condition.</w:t>
      </w:r>
    </w:p>
    <w:p w14:paraId="71EB2641" w14:textId="4CD58835" w:rsidR="00072199" w:rsidRPr="00ED6412" w:rsidRDefault="00072199" w:rsidP="00072199">
      <w:pPr>
        <w:keepNext/>
      </w:pPr>
      <w:r w:rsidRPr="00ED6412">
        <w:rPr>
          <w:noProof/>
          <w:lang w:eastAsia="en-GB"/>
        </w:rPr>
        <w:lastRenderedPageBreak/>
        <w:drawing>
          <wp:inline distT="0" distB="0" distL="0" distR="0" wp14:anchorId="3A22D78D" wp14:editId="65B41370">
            <wp:extent cx="5039360" cy="3858260"/>
            <wp:effectExtent l="0" t="0" r="8890" b="8890"/>
            <wp:docPr id="37" name="Picture 37" descr="C:\Users\admin\Desktop\data_chap6\20171126sqp\e_ep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data_chap6\20171126sqp\e_eps.tif"/>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360" cy="3858260"/>
                    </a:xfrm>
                    <a:prstGeom prst="rect">
                      <a:avLst/>
                    </a:prstGeom>
                    <a:noFill/>
                    <a:ln>
                      <a:noFill/>
                    </a:ln>
                  </pic:spPr>
                </pic:pic>
              </a:graphicData>
            </a:graphic>
          </wp:inline>
        </w:drawing>
      </w:r>
    </w:p>
    <w:p w14:paraId="40F21F7A" w14:textId="30E9AF06" w:rsidR="00072199" w:rsidRPr="00ED6412" w:rsidRDefault="00072199" w:rsidP="00072199">
      <w:pPr>
        <w:pStyle w:val="Caption"/>
        <w:jc w:val="both"/>
        <w:rPr>
          <w:rStyle w:val="CommentReference"/>
          <w:sz w:val="24"/>
        </w:rPr>
      </w:pPr>
      <w:bookmarkStart w:id="422" w:name="_Ref499650968"/>
      <w:bookmarkStart w:id="423" w:name="_Toc523347917"/>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6</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6</w:t>
      </w:r>
      <w:r w:rsidR="00C47357">
        <w:rPr>
          <w:noProof/>
        </w:rPr>
        <w:fldChar w:fldCharType="end"/>
      </w:r>
      <w:bookmarkEnd w:id="422"/>
      <w:r w:rsidRPr="00ED6412">
        <w:t xml:space="preserve"> Emission reduction compared to the unlimited emission level of the CPF from 2010 to 2030 as a function of the emission limit of EPS.</w:t>
      </w:r>
      <w:bookmarkEnd w:id="423"/>
    </w:p>
    <w:p w14:paraId="7DE56510" w14:textId="2CE67CEA" w:rsidR="00295B2D" w:rsidRPr="00ED6412" w:rsidRDefault="00746B46" w:rsidP="000E08F9">
      <w:pPr>
        <w:rPr>
          <w:lang w:eastAsia="en-US"/>
        </w:rPr>
      </w:pPr>
      <w:r w:rsidRPr="00ED6412">
        <w:rPr>
          <w:lang w:eastAsia="en-US"/>
        </w:rPr>
        <w:t>F</w:t>
      </w:r>
      <w:r w:rsidR="00FD3542" w:rsidRPr="00ED6412">
        <w:rPr>
          <w:lang w:eastAsia="en-US"/>
        </w:rPr>
        <w:t xml:space="preserve">or </w:t>
      </w:r>
      <w:r w:rsidRPr="00ED6412">
        <w:rPr>
          <w:lang w:eastAsia="en-US"/>
        </w:rPr>
        <w:t>2040 and 2050</w:t>
      </w:r>
      <w:r w:rsidR="00C41CC9" w:rsidRPr="00ED6412">
        <w:rPr>
          <w:lang w:eastAsia="en-US"/>
        </w:rPr>
        <w:t>,</w:t>
      </w:r>
      <w:r w:rsidR="006A61E0" w:rsidRPr="00ED6412">
        <w:rPr>
          <w:lang w:eastAsia="en-US"/>
        </w:rPr>
        <w:t xml:space="preserve"> </w:t>
      </w:r>
      <w:r w:rsidR="006A61E0" w:rsidRPr="00ED6412">
        <w:rPr>
          <w:lang w:eastAsia="en-US"/>
        </w:rPr>
        <w:fldChar w:fldCharType="begin"/>
      </w:r>
      <w:r w:rsidR="006A61E0" w:rsidRPr="00ED6412">
        <w:rPr>
          <w:lang w:eastAsia="en-US"/>
        </w:rPr>
        <w:instrText xml:space="preserve"> REF _Ref499632672 \h </w:instrText>
      </w:r>
      <w:r w:rsidR="00A63E2B" w:rsidRPr="00ED6412">
        <w:rPr>
          <w:lang w:eastAsia="en-US"/>
        </w:rPr>
        <w:instrText xml:space="preserve"> \* MERGEFORMAT </w:instrText>
      </w:r>
      <w:r w:rsidR="006A61E0" w:rsidRPr="00ED6412">
        <w:rPr>
          <w:lang w:eastAsia="en-US"/>
        </w:rPr>
      </w:r>
      <w:r w:rsidR="006A61E0" w:rsidRPr="00ED6412">
        <w:rPr>
          <w:lang w:eastAsia="en-US"/>
        </w:rPr>
        <w:fldChar w:fldCharType="separate"/>
      </w:r>
      <w:r w:rsidR="00C05E44" w:rsidRPr="00ED6412">
        <w:t xml:space="preserve">Figure </w:t>
      </w:r>
      <w:r w:rsidR="00C05E44">
        <w:rPr>
          <w:noProof/>
        </w:rPr>
        <w:t>6</w:t>
      </w:r>
      <w:r w:rsidR="00C05E44" w:rsidRPr="00ED6412">
        <w:rPr>
          <w:noProof/>
        </w:rPr>
        <w:t>.</w:t>
      </w:r>
      <w:r w:rsidR="00C05E44">
        <w:rPr>
          <w:noProof/>
        </w:rPr>
        <w:t>5</w:t>
      </w:r>
      <w:r w:rsidR="006A61E0" w:rsidRPr="00ED6412">
        <w:rPr>
          <w:lang w:eastAsia="en-US"/>
        </w:rPr>
        <w:fldChar w:fldCharType="end"/>
      </w:r>
      <w:r w:rsidR="00C41CC9" w:rsidRPr="00ED6412">
        <w:rPr>
          <w:lang w:eastAsia="en-US"/>
        </w:rPr>
        <w:t xml:space="preserve"> shows that</w:t>
      </w:r>
      <w:r w:rsidRPr="00ED6412">
        <w:rPr>
          <w:lang w:eastAsia="en-US"/>
        </w:rPr>
        <w:t xml:space="preserve"> </w:t>
      </w:r>
      <w:r w:rsidR="00C41CC9" w:rsidRPr="00ED6412">
        <w:rPr>
          <w:lang w:eastAsia="en-US"/>
        </w:rPr>
        <w:t>at</w:t>
      </w:r>
      <w:r w:rsidR="00C93C6E" w:rsidRPr="00ED6412">
        <w:rPr>
          <w:lang w:eastAsia="en-US"/>
        </w:rPr>
        <w:t xml:space="preserve"> a</w:t>
      </w:r>
      <w:r w:rsidRPr="00ED6412">
        <w:rPr>
          <w:lang w:eastAsia="en-US"/>
        </w:rPr>
        <w:t xml:space="preserve"> high</w:t>
      </w:r>
      <w:r w:rsidR="003F2B50" w:rsidRPr="00ED6412">
        <w:rPr>
          <w:lang w:eastAsia="en-US"/>
        </w:rPr>
        <w:t>er</w:t>
      </w:r>
      <w:r w:rsidRPr="00ED6412">
        <w:rPr>
          <w:lang w:eastAsia="en-US"/>
        </w:rPr>
        <w:t xml:space="preserve"> CPF,</w:t>
      </w:r>
      <w:r w:rsidR="001C12FC" w:rsidRPr="00ED6412">
        <w:rPr>
          <w:lang w:eastAsia="en-US"/>
        </w:rPr>
        <w:t xml:space="preserve"> </w:t>
      </w:r>
      <w:r w:rsidR="00FD3542" w:rsidRPr="00ED6412">
        <w:rPr>
          <w:lang w:eastAsia="en-US"/>
        </w:rPr>
        <w:t xml:space="preserve">the cost and the emissions no longer dominate the </w:t>
      </w:r>
      <w:r w:rsidR="00FF0CBB" w:rsidRPr="00ED6412">
        <w:t xml:space="preserve">emission limit </w:t>
      </w:r>
      <w:r w:rsidR="00FD3542" w:rsidRPr="00ED6412">
        <w:rPr>
          <w:lang w:eastAsia="en-US"/>
        </w:rPr>
        <w:t xml:space="preserve">value, and the CPF </w:t>
      </w:r>
      <w:r w:rsidR="00E07262" w:rsidRPr="00ED6412">
        <w:rPr>
          <w:lang w:eastAsia="en-US"/>
        </w:rPr>
        <w:t xml:space="preserve">has the largest </w:t>
      </w:r>
      <w:r w:rsidR="00FD3542" w:rsidRPr="00ED6412">
        <w:rPr>
          <w:lang w:eastAsia="en-US"/>
        </w:rPr>
        <w:t xml:space="preserve">effect on the optimization. The reason can be found in </w:t>
      </w:r>
      <w:r w:rsidR="000E08F9" w:rsidRPr="00ED6412">
        <w:rPr>
          <w:lang w:eastAsia="en-US"/>
        </w:rPr>
        <w:fldChar w:fldCharType="begin"/>
      </w:r>
      <w:r w:rsidR="000E08F9" w:rsidRPr="00ED6412">
        <w:rPr>
          <w:lang w:eastAsia="en-US"/>
        </w:rPr>
        <w:instrText xml:space="preserve"> REF _Ref500265564 \h </w:instrText>
      </w:r>
      <w:r w:rsidR="00A63E2B" w:rsidRPr="00ED6412">
        <w:rPr>
          <w:lang w:eastAsia="en-US"/>
        </w:rPr>
        <w:instrText xml:space="preserve"> \* MERGEFORMAT </w:instrText>
      </w:r>
      <w:r w:rsidR="000E08F9" w:rsidRPr="00ED6412">
        <w:rPr>
          <w:lang w:eastAsia="en-US"/>
        </w:rPr>
      </w:r>
      <w:r w:rsidR="000E08F9" w:rsidRPr="00ED6412">
        <w:rPr>
          <w:lang w:eastAsia="en-US"/>
        </w:rPr>
        <w:fldChar w:fldCharType="separate"/>
      </w:r>
      <w:r w:rsidR="00C05E44" w:rsidRPr="00ED6412">
        <w:t xml:space="preserve">Figure </w:t>
      </w:r>
      <w:r w:rsidR="00C05E44">
        <w:rPr>
          <w:noProof/>
        </w:rPr>
        <w:t>6</w:t>
      </w:r>
      <w:r w:rsidR="00C05E44" w:rsidRPr="00ED6412">
        <w:rPr>
          <w:noProof/>
        </w:rPr>
        <w:t>.</w:t>
      </w:r>
      <w:r w:rsidR="00C05E44">
        <w:rPr>
          <w:noProof/>
        </w:rPr>
        <w:t>7</w:t>
      </w:r>
      <w:r w:rsidR="000E08F9" w:rsidRPr="00ED6412">
        <w:rPr>
          <w:lang w:eastAsia="en-US"/>
        </w:rPr>
        <w:fldChar w:fldCharType="end"/>
      </w:r>
      <w:r w:rsidR="000E08F9" w:rsidRPr="00ED6412">
        <w:rPr>
          <w:lang w:eastAsia="en-US"/>
        </w:rPr>
        <w:t xml:space="preserve">, which shows the emission cost in the total cost as a function of the CPF with different </w:t>
      </w:r>
      <w:r w:rsidR="006E3318" w:rsidRPr="00ED6412">
        <w:rPr>
          <w:lang w:eastAsia="en-US"/>
        </w:rPr>
        <w:t xml:space="preserve">emission limit of </w:t>
      </w:r>
      <w:r w:rsidR="000E08F9" w:rsidRPr="00ED6412">
        <w:rPr>
          <w:lang w:eastAsia="en-US"/>
        </w:rPr>
        <w:t xml:space="preserve">EPS. This figure </w:t>
      </w:r>
      <w:r w:rsidR="00241E20" w:rsidRPr="00ED6412">
        <w:rPr>
          <w:lang w:eastAsia="en-US"/>
        </w:rPr>
        <w:t>assist</w:t>
      </w:r>
      <w:r w:rsidR="00FD3542" w:rsidRPr="00ED6412">
        <w:rPr>
          <w:lang w:eastAsia="en-US"/>
        </w:rPr>
        <w:t xml:space="preserve">s </w:t>
      </w:r>
      <w:r w:rsidR="00241E20" w:rsidRPr="00ED6412">
        <w:rPr>
          <w:lang w:eastAsia="en-US"/>
        </w:rPr>
        <w:t>in</w:t>
      </w:r>
      <w:r w:rsidR="00FD3542" w:rsidRPr="00ED6412">
        <w:rPr>
          <w:lang w:eastAsia="en-US"/>
        </w:rPr>
        <w:t xml:space="preserve"> </w:t>
      </w:r>
      <w:r w:rsidR="00C41CC9" w:rsidRPr="00ED6412">
        <w:rPr>
          <w:lang w:eastAsia="en-US"/>
        </w:rPr>
        <w:t>provid</w:t>
      </w:r>
      <w:r w:rsidR="00241E20" w:rsidRPr="00ED6412">
        <w:rPr>
          <w:lang w:eastAsia="en-US"/>
        </w:rPr>
        <w:t>ing</w:t>
      </w:r>
      <w:r w:rsidR="000E08F9" w:rsidRPr="00ED6412">
        <w:rPr>
          <w:lang w:eastAsia="en-US"/>
        </w:rPr>
        <w:t xml:space="preserve"> a better understanding of the </w:t>
      </w:r>
      <w:r w:rsidR="000E08F9" w:rsidRPr="00ED6412">
        <w:rPr>
          <w:lang w:eastAsia="en-US"/>
        </w:rPr>
        <w:fldChar w:fldCharType="begin"/>
      </w:r>
      <w:r w:rsidR="000E08F9" w:rsidRPr="00ED6412">
        <w:rPr>
          <w:lang w:eastAsia="en-US"/>
        </w:rPr>
        <w:instrText xml:space="preserve"> REF _Ref499632672 \h </w:instrText>
      </w:r>
      <w:r w:rsidR="00A63E2B" w:rsidRPr="00ED6412">
        <w:rPr>
          <w:lang w:eastAsia="en-US"/>
        </w:rPr>
        <w:instrText xml:space="preserve"> \* MERGEFORMAT </w:instrText>
      </w:r>
      <w:r w:rsidR="000E08F9" w:rsidRPr="00ED6412">
        <w:rPr>
          <w:lang w:eastAsia="en-US"/>
        </w:rPr>
      </w:r>
      <w:r w:rsidR="000E08F9" w:rsidRPr="00ED6412">
        <w:rPr>
          <w:lang w:eastAsia="en-US"/>
        </w:rPr>
        <w:fldChar w:fldCharType="separate"/>
      </w:r>
      <w:r w:rsidR="00C05E44" w:rsidRPr="00ED6412">
        <w:t xml:space="preserve">Figure </w:t>
      </w:r>
      <w:r w:rsidR="00C05E44">
        <w:rPr>
          <w:noProof/>
        </w:rPr>
        <w:t>6</w:t>
      </w:r>
      <w:r w:rsidR="00C05E44" w:rsidRPr="00ED6412">
        <w:rPr>
          <w:noProof/>
        </w:rPr>
        <w:t>.</w:t>
      </w:r>
      <w:r w:rsidR="00C05E44">
        <w:rPr>
          <w:noProof/>
        </w:rPr>
        <w:t>5</w:t>
      </w:r>
      <w:r w:rsidR="000E08F9" w:rsidRPr="00ED6412">
        <w:rPr>
          <w:lang w:eastAsia="en-US"/>
        </w:rPr>
        <w:fldChar w:fldCharType="end"/>
      </w:r>
      <w:r w:rsidR="000E08F9" w:rsidRPr="00ED6412">
        <w:rPr>
          <w:lang w:eastAsia="en-US"/>
        </w:rPr>
        <w:t xml:space="preserve">. </w:t>
      </w:r>
    </w:p>
    <w:p w14:paraId="6BC37CCA" w14:textId="41A4C2D7" w:rsidR="00422D21" w:rsidRPr="00ED6412" w:rsidRDefault="00422D21" w:rsidP="000E08F9">
      <w:pPr>
        <w:rPr>
          <w:lang w:eastAsia="en-US"/>
        </w:rPr>
      </w:pPr>
      <w:r w:rsidRPr="00ED6412">
        <w:rPr>
          <w:lang w:eastAsia="en-US"/>
        </w:rPr>
        <w:t xml:space="preserve">It can be seen from the </w:t>
      </w:r>
      <w:r w:rsidRPr="00ED6412">
        <w:t xml:space="preserve">emission cost in the total cost of the system shown in </w:t>
      </w:r>
      <w:r w:rsidRPr="00ED6412">
        <w:rPr>
          <w:lang w:eastAsia="en-US"/>
        </w:rPr>
        <w:fldChar w:fldCharType="begin"/>
      </w:r>
      <w:r w:rsidRPr="00ED6412">
        <w:rPr>
          <w:lang w:eastAsia="en-US"/>
        </w:rPr>
        <w:instrText xml:space="preserve"> REF _Ref500265564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Figure </w:t>
      </w:r>
      <w:r w:rsidR="00C05E44">
        <w:rPr>
          <w:noProof/>
        </w:rPr>
        <w:t>6</w:t>
      </w:r>
      <w:r w:rsidR="00C05E44" w:rsidRPr="00ED6412">
        <w:rPr>
          <w:noProof/>
        </w:rPr>
        <w:t>.</w:t>
      </w:r>
      <w:r w:rsidR="00C05E44">
        <w:rPr>
          <w:noProof/>
        </w:rPr>
        <w:t>7</w:t>
      </w:r>
      <w:r w:rsidRPr="00ED6412">
        <w:rPr>
          <w:lang w:eastAsia="en-US"/>
        </w:rPr>
        <w:fldChar w:fldCharType="end"/>
      </w:r>
      <w:r w:rsidRPr="00ED6412">
        <w:rPr>
          <w:lang w:eastAsia="en-US"/>
        </w:rPr>
        <w:t xml:space="preserve"> that the emission cost is zero in 2010 due to no CPF being considered and the emission proportion increases rapidly to about 60% by 2030. Then the increase of the emission cost slows and finally it reaches approximately 70% of the total cost </w:t>
      </w:r>
      <w:r w:rsidRPr="00ED6412">
        <w:rPr>
          <w:lang w:eastAsia="en-US"/>
        </w:rPr>
        <w:lastRenderedPageBreak/>
        <w:t xml:space="preserve">in 2050. Thus, the CPF, which may lead to a high emission cost, has its largest effects in 2040 and 2050. Further, at high CPF, the emission cost is much higher than the fuel cost. The reduced emission cost means reduced emissions and an increase in the scheduled wind power. </w:t>
      </w:r>
      <w:r w:rsidR="00E07262" w:rsidRPr="00ED6412">
        <w:rPr>
          <w:lang w:eastAsia="en-US"/>
        </w:rPr>
        <w:t>In addition,</w:t>
      </w:r>
      <w:r w:rsidRPr="00ED6412">
        <w:rPr>
          <w:lang w:eastAsia="en-US"/>
        </w:rPr>
        <w:t xml:space="preserve"> this can be observed from the scheduled wind power of the intra-day analysis next section that is shown in </w:t>
      </w:r>
      <w:r w:rsidRPr="00ED6412">
        <w:rPr>
          <w:lang w:eastAsia="en-US"/>
        </w:rPr>
        <w:fldChar w:fldCharType="begin"/>
      </w:r>
      <w:r w:rsidRPr="00ED6412">
        <w:rPr>
          <w:lang w:eastAsia="en-US"/>
        </w:rPr>
        <w:instrText xml:space="preserve"> REF _Ref499678312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t xml:space="preserve">Figure </w:t>
      </w:r>
      <w:r w:rsidR="00C05E44">
        <w:rPr>
          <w:noProof/>
        </w:rPr>
        <w:t>6</w:t>
      </w:r>
      <w:r w:rsidR="00C05E44" w:rsidRPr="00ED6412">
        <w:rPr>
          <w:noProof/>
        </w:rPr>
        <w:t>.</w:t>
      </w:r>
      <w:r w:rsidR="00C05E44">
        <w:rPr>
          <w:noProof/>
        </w:rPr>
        <w:t>8</w:t>
      </w:r>
      <w:r w:rsidRPr="00ED6412">
        <w:rPr>
          <w:lang w:eastAsia="en-US"/>
        </w:rPr>
        <w:fldChar w:fldCharType="end"/>
      </w:r>
      <w:r w:rsidRPr="00ED6412">
        <w:rPr>
          <w:lang w:eastAsia="en-US"/>
        </w:rPr>
        <w:t>. In 2040 and 2050, the wind power capacity is highly demanded to achieve the minimum emission cost and this is due to the high CPF. As a result, there is no significant difference in the cost and emissions at the different EPS conditions.</w:t>
      </w:r>
    </w:p>
    <w:p w14:paraId="06E3B3AC" w14:textId="54FE9D43" w:rsidR="004E4E0F" w:rsidRPr="00ED6412" w:rsidRDefault="002645AC" w:rsidP="004E4E0F">
      <w:pPr>
        <w:keepNext/>
      </w:pPr>
      <w:r w:rsidRPr="00ED6412">
        <w:rPr>
          <w:noProof/>
          <w:lang w:eastAsia="en-GB"/>
        </w:rPr>
        <w:drawing>
          <wp:inline distT="0" distB="0" distL="0" distR="0" wp14:anchorId="6ABF29BF" wp14:editId="0C1E86E3">
            <wp:extent cx="5039360" cy="3858260"/>
            <wp:effectExtent l="0" t="0" r="8890" b="8890"/>
            <wp:docPr id="58" name="Picture 58" descr="C:\Users\admin\Desktop\thesis\thesis plot\chap6\20171126sqp\6.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min\Desktop\thesis\thesis plot\chap6\20171126sqp\6.7.tif"/>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360" cy="3858260"/>
                    </a:xfrm>
                    <a:prstGeom prst="rect">
                      <a:avLst/>
                    </a:prstGeom>
                    <a:noFill/>
                    <a:ln>
                      <a:noFill/>
                    </a:ln>
                  </pic:spPr>
                </pic:pic>
              </a:graphicData>
            </a:graphic>
          </wp:inline>
        </w:drawing>
      </w:r>
    </w:p>
    <w:p w14:paraId="2AC5EB0D" w14:textId="12E7EED6" w:rsidR="004E4E0F" w:rsidRPr="00ED6412" w:rsidRDefault="004E4E0F" w:rsidP="004E4E0F">
      <w:pPr>
        <w:pStyle w:val="Caption"/>
        <w:jc w:val="both"/>
      </w:pPr>
      <w:bookmarkStart w:id="424" w:name="_Ref500265564"/>
      <w:bookmarkStart w:id="425" w:name="_Toc523347918"/>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6</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7</w:t>
      </w:r>
      <w:r w:rsidR="00C47357">
        <w:rPr>
          <w:noProof/>
        </w:rPr>
        <w:fldChar w:fldCharType="end"/>
      </w:r>
      <w:bookmarkEnd w:id="424"/>
      <w:r w:rsidRPr="00ED6412">
        <w:t xml:space="preserve"> Emission </w:t>
      </w:r>
      <w:r w:rsidR="009D7C09" w:rsidRPr="00ED6412">
        <w:t xml:space="preserve">cost in the total cost </w:t>
      </w:r>
      <w:r w:rsidR="007679EA" w:rsidRPr="00ED6412">
        <w:t>as a function of</w:t>
      </w:r>
      <w:r w:rsidR="0040154F" w:rsidRPr="00ED6412">
        <w:t xml:space="preserve"> the</w:t>
      </w:r>
      <w:r w:rsidR="007679EA" w:rsidRPr="00ED6412">
        <w:t xml:space="preserve"> </w:t>
      </w:r>
      <w:r w:rsidR="0061794F" w:rsidRPr="00ED6412">
        <w:t>CPF</w:t>
      </w:r>
      <w:r w:rsidR="007679EA" w:rsidRPr="00ED6412">
        <w:t xml:space="preserve"> </w:t>
      </w:r>
      <w:r w:rsidR="009D7C09" w:rsidRPr="00ED6412">
        <w:t xml:space="preserve">for the given electrical system </w:t>
      </w:r>
      <w:r w:rsidR="00C41CC9" w:rsidRPr="00ED6412">
        <w:t>on</w:t>
      </w:r>
      <w:r w:rsidR="009D7C09" w:rsidRPr="00ED6412">
        <w:t xml:space="preserve"> the typical day with different </w:t>
      </w:r>
      <w:r w:rsidR="00806F4E" w:rsidRPr="00ED6412">
        <w:t xml:space="preserve">emission limits of </w:t>
      </w:r>
      <w:r w:rsidR="009D7C09" w:rsidRPr="00ED6412">
        <w:t>EPS.</w:t>
      </w:r>
      <w:bookmarkEnd w:id="425"/>
    </w:p>
    <w:p w14:paraId="1C483E14" w14:textId="67E23FA8" w:rsidR="000E08F9" w:rsidRPr="00ED6412" w:rsidRDefault="00644159" w:rsidP="000E08F9">
      <w:pPr>
        <w:rPr>
          <w:lang w:eastAsia="en-US"/>
        </w:rPr>
      </w:pPr>
      <w:r w:rsidRPr="00ED6412">
        <w:rPr>
          <w:lang w:eastAsia="en-US"/>
        </w:rPr>
        <w:lastRenderedPageBreak/>
        <w:t xml:space="preserve">Moreover, </w:t>
      </w:r>
      <w:r w:rsidR="00D375B6" w:rsidRPr="00ED6412">
        <w:rPr>
          <w:lang w:eastAsia="en-US"/>
        </w:rPr>
        <w:t xml:space="preserve">the emission proportion is less with </w:t>
      </w:r>
      <w:r w:rsidR="00A44E5E" w:rsidRPr="00ED6412">
        <w:rPr>
          <w:lang w:eastAsia="en-US"/>
        </w:rPr>
        <w:t xml:space="preserve">low </w:t>
      </w:r>
      <w:r w:rsidR="005C394D" w:rsidRPr="00ED6412">
        <w:t>emission limits</w:t>
      </w:r>
      <w:r w:rsidR="00D375B6" w:rsidRPr="00ED6412">
        <w:rPr>
          <w:lang w:eastAsia="en-US"/>
        </w:rPr>
        <w:t xml:space="preserve">. This is </w:t>
      </w:r>
      <w:r w:rsidR="008D350F" w:rsidRPr="00ED6412">
        <w:rPr>
          <w:lang w:eastAsia="en-US"/>
        </w:rPr>
        <w:t>intuitive because the EPS is used to restrict the emission</w:t>
      </w:r>
      <w:r w:rsidR="00A44E5E" w:rsidRPr="00ED6412">
        <w:rPr>
          <w:lang w:eastAsia="en-US"/>
        </w:rPr>
        <w:t>s</w:t>
      </w:r>
      <w:r w:rsidR="008D350F" w:rsidRPr="00ED6412">
        <w:rPr>
          <w:lang w:eastAsia="en-US"/>
        </w:rPr>
        <w:t xml:space="preserve"> in the system</w:t>
      </w:r>
      <w:r w:rsidR="00241E20" w:rsidRPr="00ED6412">
        <w:rPr>
          <w:lang w:eastAsia="en-US"/>
        </w:rPr>
        <w:t xml:space="preserve"> and</w:t>
      </w:r>
      <w:r w:rsidR="00A44E5E" w:rsidRPr="00ED6412">
        <w:rPr>
          <w:lang w:eastAsia="en-US"/>
        </w:rPr>
        <w:t xml:space="preserve"> it</w:t>
      </w:r>
      <w:r w:rsidR="00D375B6" w:rsidRPr="00ED6412">
        <w:rPr>
          <w:lang w:eastAsia="en-US"/>
        </w:rPr>
        <w:t xml:space="preserve"> show</w:t>
      </w:r>
      <w:r w:rsidR="00A44E5E" w:rsidRPr="00ED6412">
        <w:rPr>
          <w:lang w:eastAsia="en-US"/>
        </w:rPr>
        <w:t>s</w:t>
      </w:r>
      <w:r w:rsidR="00D375B6" w:rsidRPr="00ED6412">
        <w:rPr>
          <w:lang w:eastAsia="en-US"/>
        </w:rPr>
        <w:t xml:space="preserve"> the</w:t>
      </w:r>
      <w:r w:rsidR="008D350F" w:rsidRPr="00ED6412">
        <w:rPr>
          <w:lang w:eastAsia="en-US"/>
        </w:rPr>
        <w:t xml:space="preserve"> </w:t>
      </w:r>
      <w:r w:rsidR="004A7331" w:rsidRPr="00ED6412">
        <w:rPr>
          <w:lang w:eastAsia="en-US"/>
        </w:rPr>
        <w:t xml:space="preserve">affect </w:t>
      </w:r>
      <w:r w:rsidR="00241E20" w:rsidRPr="00ED6412">
        <w:rPr>
          <w:lang w:eastAsia="en-US"/>
        </w:rPr>
        <w:t>due to</w:t>
      </w:r>
      <w:r w:rsidR="004A7331" w:rsidRPr="00ED6412">
        <w:rPr>
          <w:lang w:eastAsia="en-US"/>
        </w:rPr>
        <w:t xml:space="preserve"> </w:t>
      </w:r>
      <w:r w:rsidR="008D350F" w:rsidRPr="00ED6412">
        <w:rPr>
          <w:lang w:eastAsia="en-US"/>
        </w:rPr>
        <w:t xml:space="preserve">EPS </w:t>
      </w:r>
      <w:r w:rsidR="00184786" w:rsidRPr="00ED6412">
        <w:rPr>
          <w:lang w:eastAsia="en-US"/>
        </w:rPr>
        <w:t>before 2030.</w:t>
      </w:r>
      <w:r w:rsidR="000E08F9" w:rsidRPr="00ED6412">
        <w:rPr>
          <w:lang w:eastAsia="en-US"/>
        </w:rPr>
        <w:t xml:space="preserve"> This result </w:t>
      </w:r>
      <w:r w:rsidR="00A44E5E" w:rsidRPr="00ED6412">
        <w:rPr>
          <w:lang w:eastAsia="en-US"/>
        </w:rPr>
        <w:t>gives</w:t>
      </w:r>
      <w:r w:rsidR="000E08F9" w:rsidRPr="00ED6412">
        <w:rPr>
          <w:lang w:eastAsia="en-US"/>
        </w:rPr>
        <w:t xml:space="preserve"> the same features of the domination in the system in </w:t>
      </w:r>
      <w:r w:rsidR="00A44E5E" w:rsidRPr="00ED6412">
        <w:rPr>
          <w:lang w:eastAsia="en-US"/>
        </w:rPr>
        <w:t xml:space="preserve">the </w:t>
      </w:r>
      <w:r w:rsidR="000E08F9" w:rsidRPr="00ED6412">
        <w:rPr>
          <w:lang w:eastAsia="en-US"/>
        </w:rPr>
        <w:t xml:space="preserve">different scenarios </w:t>
      </w:r>
      <w:r w:rsidR="00E07262" w:rsidRPr="00ED6412">
        <w:rPr>
          <w:lang w:eastAsia="en-US"/>
        </w:rPr>
        <w:t>when using</w:t>
      </w:r>
      <w:r w:rsidR="000E08F9" w:rsidRPr="00ED6412">
        <w:rPr>
          <w:lang w:eastAsia="en-US"/>
        </w:rPr>
        <w:t xml:space="preserve"> CPF and EPS</w:t>
      </w:r>
      <w:r w:rsidR="00D402C3" w:rsidRPr="00ED6412">
        <w:rPr>
          <w:lang w:eastAsia="en-US"/>
        </w:rPr>
        <w:t xml:space="preserve"> as found</w:t>
      </w:r>
      <w:r w:rsidR="000E08F9" w:rsidRPr="00ED6412">
        <w:rPr>
          <w:lang w:eastAsia="en-US"/>
        </w:rPr>
        <w:t xml:space="preserve"> in Chapter</w:t>
      </w:r>
      <w:r w:rsidR="00241E20" w:rsidRPr="00ED6412">
        <w:rPr>
          <w:lang w:eastAsia="en-US"/>
        </w:rPr>
        <w:t>s</w:t>
      </w:r>
      <w:r w:rsidR="000E08F9" w:rsidRPr="00ED6412">
        <w:rPr>
          <w:lang w:eastAsia="en-US"/>
        </w:rPr>
        <w:t xml:space="preserve"> 3, 4 and 5. </w:t>
      </w:r>
    </w:p>
    <w:p w14:paraId="5F4D64EF" w14:textId="14ACEB9C" w:rsidR="000E08F9" w:rsidRPr="00ED6412" w:rsidRDefault="000E08F9" w:rsidP="00D375B6">
      <w:pPr>
        <w:rPr>
          <w:lang w:eastAsia="en-US"/>
        </w:rPr>
      </w:pPr>
      <w:r w:rsidRPr="00ED6412">
        <w:rPr>
          <w:lang w:eastAsia="en-US"/>
        </w:rPr>
        <w:t>In addition, compare</w:t>
      </w:r>
      <w:r w:rsidR="00A44E5E" w:rsidRPr="00ED6412">
        <w:rPr>
          <w:lang w:eastAsia="en-US"/>
        </w:rPr>
        <w:t>d</w:t>
      </w:r>
      <w:r w:rsidRPr="00ED6412">
        <w:rPr>
          <w:lang w:eastAsia="en-US"/>
        </w:rPr>
        <w:t xml:space="preserve"> to the results </w:t>
      </w:r>
      <w:r w:rsidR="00A44E5E" w:rsidRPr="00ED6412">
        <w:rPr>
          <w:lang w:eastAsia="en-US"/>
        </w:rPr>
        <w:t>presented in</w:t>
      </w:r>
      <w:r w:rsidRPr="00ED6412">
        <w:rPr>
          <w:lang w:eastAsia="en-US"/>
        </w:rPr>
        <w:t xml:space="preserve"> Section </w:t>
      </w:r>
      <w:r w:rsidRPr="00ED6412">
        <w:rPr>
          <w:lang w:eastAsia="en-US"/>
        </w:rPr>
        <w:fldChar w:fldCharType="begin"/>
      </w:r>
      <w:r w:rsidRPr="00ED6412">
        <w:rPr>
          <w:lang w:eastAsia="en-US"/>
        </w:rPr>
        <w:instrText xml:space="preserve"> REF _Ref499638654 \r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Pr>
          <w:lang w:eastAsia="en-US"/>
        </w:rPr>
        <w:t>4.4.2.1</w:t>
      </w:r>
      <w:r w:rsidRPr="00ED6412">
        <w:rPr>
          <w:lang w:eastAsia="en-US"/>
        </w:rPr>
        <w:fldChar w:fldCharType="end"/>
      </w:r>
      <w:r w:rsidR="00A44E5E" w:rsidRPr="00ED6412">
        <w:rPr>
          <w:lang w:eastAsia="en-US"/>
        </w:rPr>
        <w:t>, namely the inter-day analysis of a DEED model considering conventional and wind power</w:t>
      </w:r>
      <w:r w:rsidRPr="00ED6412">
        <w:rPr>
          <w:lang w:eastAsia="en-US"/>
        </w:rPr>
        <w:t xml:space="preserve">, the way to reduce </w:t>
      </w:r>
      <w:r w:rsidR="00A44E5E" w:rsidRPr="00ED6412">
        <w:rPr>
          <w:lang w:eastAsia="en-US"/>
        </w:rPr>
        <w:t xml:space="preserve">the </w:t>
      </w:r>
      <w:r w:rsidRPr="00ED6412">
        <w:rPr>
          <w:lang w:eastAsia="en-US"/>
        </w:rPr>
        <w:t>emission</w:t>
      </w:r>
      <w:r w:rsidR="00A44E5E" w:rsidRPr="00ED6412">
        <w:rPr>
          <w:lang w:eastAsia="en-US"/>
        </w:rPr>
        <w:t>s</w:t>
      </w:r>
      <w:r w:rsidRPr="00ED6412">
        <w:rPr>
          <w:lang w:eastAsia="en-US"/>
        </w:rPr>
        <w:t xml:space="preserve"> and cost after 2040 is to increase the capacity of the renewable power. </w:t>
      </w:r>
    </w:p>
    <w:p w14:paraId="0A2EF326" w14:textId="62668060" w:rsidR="002D7E62" w:rsidRPr="00ED6412" w:rsidRDefault="002D7E62" w:rsidP="001E3750">
      <w:pPr>
        <w:pStyle w:val="Heading3"/>
      </w:pPr>
      <w:bookmarkStart w:id="426" w:name="_Toc523347854"/>
      <w:r w:rsidRPr="00ED6412">
        <w:t>Intra-day analysis</w:t>
      </w:r>
      <w:bookmarkEnd w:id="426"/>
    </w:p>
    <w:p w14:paraId="596059D9" w14:textId="123851EA" w:rsidR="005129C9" w:rsidRPr="00ED6412" w:rsidRDefault="007B6733" w:rsidP="00960E0C">
      <w:pPr>
        <w:rPr>
          <w:lang w:eastAsia="en-US"/>
        </w:rPr>
      </w:pPr>
      <w:r w:rsidRPr="00ED6412">
        <w:rPr>
          <w:lang w:eastAsia="en-US"/>
        </w:rPr>
        <w:t xml:space="preserve">In the intra-day analysis, </w:t>
      </w:r>
      <w:r w:rsidR="000355E4" w:rsidRPr="00ED6412">
        <w:rPr>
          <w:lang w:eastAsia="en-US"/>
        </w:rPr>
        <w:t xml:space="preserve">the </w:t>
      </w:r>
      <w:r w:rsidR="004318FE" w:rsidRPr="00ED6412">
        <w:rPr>
          <w:lang w:eastAsia="en-US"/>
        </w:rPr>
        <w:t xml:space="preserve">scheduled </w:t>
      </w:r>
      <w:r w:rsidR="00A60988" w:rsidRPr="00ED6412">
        <w:rPr>
          <w:lang w:eastAsia="en-US"/>
        </w:rPr>
        <w:t xml:space="preserve">wind power and </w:t>
      </w:r>
      <w:r w:rsidR="004A40F7" w:rsidRPr="00ED6412">
        <w:rPr>
          <w:lang w:eastAsia="en-US"/>
        </w:rPr>
        <w:t xml:space="preserve">the </w:t>
      </w:r>
      <w:r w:rsidR="00A60988" w:rsidRPr="00ED6412">
        <w:rPr>
          <w:lang w:eastAsia="en-US"/>
        </w:rPr>
        <w:t xml:space="preserve">energy stored in </w:t>
      </w:r>
      <w:r w:rsidR="00B333E2" w:rsidRPr="00ED6412">
        <w:rPr>
          <w:lang w:eastAsia="en-US"/>
        </w:rPr>
        <w:t>the BESS</w:t>
      </w:r>
      <w:r w:rsidR="00A60988" w:rsidRPr="00ED6412">
        <w:rPr>
          <w:lang w:eastAsia="en-US"/>
        </w:rPr>
        <w:t xml:space="preserve"> </w:t>
      </w:r>
      <w:r w:rsidR="005C63EE" w:rsidRPr="00ED6412">
        <w:rPr>
          <w:lang w:eastAsia="en-US"/>
        </w:rPr>
        <w:t>with</w:t>
      </w:r>
      <w:r w:rsidR="00A60988" w:rsidRPr="00ED6412">
        <w:rPr>
          <w:lang w:eastAsia="en-US"/>
        </w:rPr>
        <w:t xml:space="preserve"> 30 different scenarios </w:t>
      </w:r>
      <w:r w:rsidR="00D402C3" w:rsidRPr="00ED6412">
        <w:rPr>
          <w:lang w:eastAsia="en-US"/>
        </w:rPr>
        <w:t xml:space="preserve">resulting from </w:t>
      </w:r>
      <w:r w:rsidR="005C63EE" w:rsidRPr="00ED6412">
        <w:rPr>
          <w:lang w:eastAsia="en-US"/>
        </w:rPr>
        <w:t>the</w:t>
      </w:r>
      <w:r w:rsidR="00A60988" w:rsidRPr="00ED6412">
        <w:rPr>
          <w:lang w:eastAsia="en-US"/>
        </w:rPr>
        <w:t xml:space="preserve"> different CPF and EPS are considered.</w:t>
      </w:r>
    </w:p>
    <w:p w14:paraId="73DC71C3" w14:textId="78F17CAF" w:rsidR="00A733CF" w:rsidRPr="00ED6412" w:rsidRDefault="00C75AB3" w:rsidP="00960E0C">
      <w:pPr>
        <w:rPr>
          <w:lang w:eastAsia="en-US"/>
        </w:rPr>
      </w:pPr>
      <w:r w:rsidRPr="00ED6412">
        <w:rPr>
          <w:lang w:eastAsia="en-US"/>
        </w:rPr>
        <w:t xml:space="preserve">Figures </w:t>
      </w:r>
      <w:r w:rsidRPr="00ED6412">
        <w:rPr>
          <w:lang w:eastAsia="en-US"/>
        </w:rPr>
        <w:fldChar w:fldCharType="begin"/>
      </w:r>
      <w:r w:rsidRPr="00ED6412">
        <w:rPr>
          <w:lang w:eastAsia="en-US"/>
        </w:rPr>
        <w:instrText xml:space="preserve"> QUOTE </w:instrText>
      </w:r>
      <w:r w:rsidR="00052957" w:rsidRPr="00ED6412">
        <w:rPr>
          <w:lang w:eastAsia="en-US"/>
        </w:rPr>
        <w:fldChar w:fldCharType="begin"/>
      </w:r>
      <w:r w:rsidR="00052957" w:rsidRPr="00ED6412">
        <w:rPr>
          <w:lang w:eastAsia="en-US"/>
        </w:rPr>
        <w:instrText xml:space="preserve"> REF _Ref499678312 \h </w:instrText>
      </w:r>
      <w:r w:rsidR="00A63E2B" w:rsidRPr="00ED6412">
        <w:rPr>
          <w:lang w:eastAsia="en-US"/>
        </w:rPr>
        <w:instrText xml:space="preserve"> \* MERGEFORMAT </w:instrText>
      </w:r>
      <w:r w:rsidR="00052957" w:rsidRPr="00ED6412">
        <w:rPr>
          <w:lang w:eastAsia="en-US"/>
        </w:rPr>
      </w:r>
      <w:r w:rsidR="00052957" w:rsidRPr="00ED6412">
        <w:rPr>
          <w:lang w:eastAsia="en-US"/>
        </w:rPr>
        <w:fldChar w:fldCharType="separate"/>
      </w:r>
      <w:r w:rsidR="00C05E44" w:rsidRPr="00ED6412">
        <w:instrText xml:space="preserve">Figure </w:instrText>
      </w:r>
      <w:r w:rsidR="00C05E44">
        <w:rPr>
          <w:noProof/>
        </w:rPr>
        <w:instrText>6</w:instrText>
      </w:r>
      <w:r w:rsidR="00C05E44" w:rsidRPr="00ED6412">
        <w:rPr>
          <w:noProof/>
        </w:rPr>
        <w:instrText>.</w:instrText>
      </w:r>
      <w:r w:rsidR="00C05E44">
        <w:rPr>
          <w:noProof/>
        </w:rPr>
        <w:instrText>8</w:instrText>
      </w:r>
      <w:r w:rsidR="00052957" w:rsidRPr="00ED6412">
        <w:rPr>
          <w:lang w:eastAsia="en-US"/>
        </w:rPr>
        <w:fldChar w:fldCharType="end"/>
      </w:r>
      <w:r w:rsidRPr="00ED6412">
        <w:rPr>
          <w:lang w:eastAsia="en-US"/>
        </w:rPr>
        <w:instrText xml:space="preserve"> </w:instrText>
      </w:r>
      <w:r w:rsidRPr="00ED6412">
        <w:instrText xml:space="preserve">\# 0.0 </w:instrText>
      </w:r>
      <w:r w:rsidRPr="00ED6412">
        <w:rPr>
          <w:lang w:eastAsia="en-US"/>
        </w:rPr>
        <w:fldChar w:fldCharType="separate"/>
      </w:r>
      <w:r w:rsidR="00C05E44">
        <w:t>6.8</w:t>
      </w:r>
      <w:r w:rsidRPr="00ED6412">
        <w:rPr>
          <w:lang w:eastAsia="en-US"/>
        </w:rPr>
        <w:fldChar w:fldCharType="end"/>
      </w:r>
      <w:r w:rsidR="009201E3" w:rsidRPr="00ED6412">
        <w:rPr>
          <w:lang w:eastAsia="en-US"/>
        </w:rPr>
        <w:t xml:space="preserve"> </w:t>
      </w:r>
      <w:r w:rsidR="00B95499" w:rsidRPr="00ED6412">
        <w:rPr>
          <w:lang w:eastAsia="en-US"/>
        </w:rPr>
        <w:t xml:space="preserve">and </w:t>
      </w:r>
      <w:r w:rsidRPr="00ED6412">
        <w:rPr>
          <w:lang w:eastAsia="en-US"/>
        </w:rPr>
        <w:fldChar w:fldCharType="begin"/>
      </w:r>
      <w:r w:rsidRPr="00ED6412">
        <w:rPr>
          <w:lang w:eastAsia="en-US"/>
        </w:rPr>
        <w:instrText xml:space="preserve"> QUOTE </w:instrText>
      </w:r>
      <w:r w:rsidR="00052957" w:rsidRPr="00ED6412">
        <w:rPr>
          <w:lang w:eastAsia="en-US"/>
        </w:rPr>
        <w:fldChar w:fldCharType="begin"/>
      </w:r>
      <w:r w:rsidR="00052957" w:rsidRPr="00ED6412">
        <w:rPr>
          <w:lang w:eastAsia="en-US"/>
        </w:rPr>
        <w:instrText xml:space="preserve"> REF _Ref504510502 \h </w:instrText>
      </w:r>
      <w:r w:rsidR="00A63E2B" w:rsidRPr="00ED6412">
        <w:rPr>
          <w:lang w:eastAsia="en-US"/>
        </w:rPr>
        <w:instrText xml:space="preserve"> \* MERGEFORMAT </w:instrText>
      </w:r>
      <w:r w:rsidR="00052957" w:rsidRPr="00ED6412">
        <w:rPr>
          <w:lang w:eastAsia="en-US"/>
        </w:rPr>
      </w:r>
      <w:r w:rsidR="00052957" w:rsidRPr="00ED6412">
        <w:rPr>
          <w:lang w:eastAsia="en-US"/>
        </w:rPr>
        <w:fldChar w:fldCharType="separate"/>
      </w:r>
      <w:r w:rsidR="00C05E44" w:rsidRPr="00ED6412">
        <w:instrText xml:space="preserve">Figure </w:instrText>
      </w:r>
      <w:r w:rsidR="00C05E44">
        <w:rPr>
          <w:noProof/>
        </w:rPr>
        <w:instrText>6</w:instrText>
      </w:r>
      <w:r w:rsidR="00C05E44" w:rsidRPr="00ED6412">
        <w:rPr>
          <w:noProof/>
        </w:rPr>
        <w:instrText>.</w:instrText>
      </w:r>
      <w:r w:rsidR="00C05E44">
        <w:rPr>
          <w:noProof/>
        </w:rPr>
        <w:instrText>9</w:instrText>
      </w:r>
      <w:r w:rsidR="00052957" w:rsidRPr="00ED6412">
        <w:rPr>
          <w:lang w:eastAsia="en-US"/>
        </w:rPr>
        <w:fldChar w:fldCharType="end"/>
      </w:r>
      <w:r w:rsidRPr="00ED6412">
        <w:rPr>
          <w:lang w:eastAsia="en-US"/>
        </w:rPr>
        <w:instrText xml:space="preserve"> </w:instrText>
      </w:r>
      <w:r w:rsidRPr="00ED6412">
        <w:instrText xml:space="preserve">\# 0.0 </w:instrText>
      </w:r>
      <w:r w:rsidRPr="00ED6412">
        <w:rPr>
          <w:lang w:eastAsia="en-US"/>
        </w:rPr>
        <w:fldChar w:fldCharType="separate"/>
      </w:r>
      <w:r w:rsidR="00C05E44">
        <w:t>6.9</w:t>
      </w:r>
      <w:r w:rsidRPr="00ED6412">
        <w:rPr>
          <w:lang w:eastAsia="en-US"/>
        </w:rPr>
        <w:fldChar w:fldCharType="end"/>
      </w:r>
      <w:r w:rsidR="00052957" w:rsidRPr="00ED6412">
        <w:rPr>
          <w:lang w:eastAsia="en-US"/>
        </w:rPr>
        <w:t xml:space="preserve"> </w:t>
      </w:r>
      <w:r w:rsidR="009201E3" w:rsidRPr="00ED6412">
        <w:rPr>
          <w:lang w:eastAsia="en-US"/>
        </w:rPr>
        <w:t xml:space="preserve">shows the </w:t>
      </w:r>
      <w:r w:rsidR="00A733CF" w:rsidRPr="00ED6412">
        <w:rPr>
          <w:lang w:eastAsia="en-US"/>
        </w:rPr>
        <w:t xml:space="preserve">scheduled wind power and energy stored in the BESS on a typical weekday under </w:t>
      </w:r>
      <w:r w:rsidR="0038769D" w:rsidRPr="00ED6412">
        <w:rPr>
          <w:lang w:eastAsia="en-US"/>
        </w:rPr>
        <w:t>the CPF values</w:t>
      </w:r>
      <w:r w:rsidR="00A733CF" w:rsidRPr="00ED6412">
        <w:rPr>
          <w:lang w:eastAsia="en-US"/>
        </w:rPr>
        <w:t xml:space="preserve"> </w:t>
      </w:r>
      <w:r w:rsidR="005C63EE" w:rsidRPr="00ED6412">
        <w:rPr>
          <w:lang w:eastAsia="en-US"/>
        </w:rPr>
        <w:t xml:space="preserve">from </w:t>
      </w:r>
      <w:r w:rsidR="00A733CF" w:rsidRPr="00ED6412">
        <w:rPr>
          <w:lang w:eastAsia="en-US"/>
        </w:rPr>
        <w:t xml:space="preserve">2010 to 2050 and for different </w:t>
      </w:r>
      <w:r w:rsidR="005C394D" w:rsidRPr="00ED6412">
        <w:t xml:space="preserve">emission limits of </w:t>
      </w:r>
      <w:r w:rsidR="00A733CF" w:rsidRPr="00ED6412">
        <w:rPr>
          <w:lang w:eastAsia="en-US"/>
        </w:rPr>
        <w:t xml:space="preserve">EPS. </w:t>
      </w:r>
    </w:p>
    <w:p w14:paraId="6F94DAD3" w14:textId="5BA44253" w:rsidR="00CB7B7B" w:rsidRPr="00ED6412" w:rsidRDefault="00C63BE7" w:rsidP="00B074C2">
      <w:pPr>
        <w:rPr>
          <w:lang w:eastAsia="en-US"/>
        </w:rPr>
      </w:pPr>
      <w:r>
        <w:rPr>
          <w:noProof/>
          <w:lang w:eastAsia="en-GB"/>
        </w:rPr>
        <w:lastRenderedPageBreak/>
        <w:drawing>
          <wp:inline distT="0" distB="0" distL="0" distR="0" wp14:anchorId="3D9B1338" wp14:editId="784DCC51">
            <wp:extent cx="5029200" cy="4191000"/>
            <wp:effectExtent l="0" t="0" r="0" b="0"/>
            <wp:docPr id="16" name="Picture 16" descr="C:\Users\admin\Desktop\hft_THESIS_correction\thesis plot\chap6\fig6.8_cor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hft_THESIS_correction\thesis plot\chap6\fig6.8_corr.tif"/>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29200" cy="4191000"/>
                    </a:xfrm>
                    <a:prstGeom prst="rect">
                      <a:avLst/>
                    </a:prstGeom>
                    <a:noFill/>
                    <a:ln>
                      <a:noFill/>
                    </a:ln>
                  </pic:spPr>
                </pic:pic>
              </a:graphicData>
            </a:graphic>
          </wp:inline>
        </w:drawing>
      </w:r>
    </w:p>
    <w:p w14:paraId="6677AF72" w14:textId="4F953528" w:rsidR="00B074C2" w:rsidRPr="00ED6412" w:rsidRDefault="00CB7B7B" w:rsidP="00052957">
      <w:pPr>
        <w:pStyle w:val="Caption"/>
        <w:jc w:val="both"/>
      </w:pPr>
      <w:bookmarkStart w:id="427" w:name="_Ref499678312"/>
      <w:bookmarkStart w:id="428" w:name="_Toc523347919"/>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6</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8</w:t>
      </w:r>
      <w:r w:rsidR="00C47357">
        <w:rPr>
          <w:noProof/>
        </w:rPr>
        <w:fldChar w:fldCharType="end"/>
      </w:r>
      <w:bookmarkEnd w:id="427"/>
      <w:r w:rsidR="004318FE" w:rsidRPr="00ED6412">
        <w:t xml:space="preserve"> Scheduled wind power on a typical weekday under CPF of 2010 to 2050 and for different </w:t>
      </w:r>
      <w:r w:rsidR="005C394D" w:rsidRPr="00ED6412">
        <w:t xml:space="preserve">emission limits of </w:t>
      </w:r>
      <w:r w:rsidR="004318FE" w:rsidRPr="00ED6412">
        <w:t xml:space="preserve">EPS. </w:t>
      </w:r>
      <w:r w:rsidR="00B95499" w:rsidRPr="00ED6412">
        <w:t>(a) no EPS, (b) 775 tCO2e/h emission limit, (c) 750 tCO2e/h, (d) 725 tCO2e/h, (e) 700 tCO2e/h,</w:t>
      </w:r>
      <w:r w:rsidR="00E07262" w:rsidRPr="00ED6412">
        <w:t xml:space="preserve"> and</w:t>
      </w:r>
      <w:r w:rsidR="00B95499" w:rsidRPr="00ED6412">
        <w:t xml:space="preserve"> (f)</w:t>
      </w:r>
      <w:r w:rsidR="00D22965">
        <w:t> </w:t>
      </w:r>
      <w:r w:rsidR="00B95499" w:rsidRPr="00ED6412">
        <w:t>675 tCO2e/h.</w:t>
      </w:r>
      <w:bookmarkEnd w:id="428"/>
    </w:p>
    <w:p w14:paraId="2646BB34" w14:textId="1496BEF4" w:rsidR="00072199" w:rsidRPr="00ED6412" w:rsidRDefault="00072199" w:rsidP="00072199">
      <w:pPr>
        <w:rPr>
          <w:lang w:eastAsia="en-US"/>
        </w:rPr>
      </w:pPr>
      <w:r w:rsidRPr="00ED6412">
        <w:rPr>
          <w:lang w:eastAsia="en-US"/>
        </w:rPr>
        <w:t xml:space="preserve">From Figures </w:t>
      </w:r>
      <w:r w:rsidRPr="00ED6412">
        <w:rPr>
          <w:lang w:eastAsia="en-US"/>
        </w:rPr>
        <w:fldChar w:fldCharType="begin"/>
      </w:r>
      <w:r w:rsidRPr="00ED6412">
        <w:rPr>
          <w:lang w:eastAsia="en-US"/>
        </w:rPr>
        <w:instrText xml:space="preserve"> QUOTE </w:instrText>
      </w:r>
      <w:r w:rsidRPr="00ED6412">
        <w:rPr>
          <w:lang w:eastAsia="en-US"/>
        </w:rPr>
        <w:fldChar w:fldCharType="begin"/>
      </w:r>
      <w:r w:rsidRPr="00ED6412">
        <w:rPr>
          <w:lang w:eastAsia="en-US"/>
        </w:rPr>
        <w:instrText xml:space="preserve"> REF _Ref499678312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instrText xml:space="preserve">Figure </w:instrText>
      </w:r>
      <w:r w:rsidR="00C05E44">
        <w:rPr>
          <w:noProof/>
        </w:rPr>
        <w:instrText>6</w:instrText>
      </w:r>
      <w:r w:rsidR="00C05E44" w:rsidRPr="00ED6412">
        <w:rPr>
          <w:noProof/>
        </w:rPr>
        <w:instrText>.</w:instrText>
      </w:r>
      <w:r w:rsidR="00C05E44">
        <w:rPr>
          <w:noProof/>
        </w:rPr>
        <w:instrText>8</w:instrText>
      </w:r>
      <w:r w:rsidRPr="00ED6412">
        <w:rPr>
          <w:lang w:eastAsia="en-US"/>
        </w:rPr>
        <w:fldChar w:fldCharType="end"/>
      </w:r>
      <w:r w:rsidRPr="00ED6412">
        <w:rPr>
          <w:lang w:eastAsia="en-US"/>
        </w:rPr>
        <w:instrText xml:space="preserve"> </w:instrText>
      </w:r>
      <w:r w:rsidRPr="00ED6412">
        <w:instrText xml:space="preserve">\# 0.0 </w:instrText>
      </w:r>
      <w:r w:rsidRPr="00ED6412">
        <w:rPr>
          <w:lang w:eastAsia="en-US"/>
        </w:rPr>
        <w:fldChar w:fldCharType="separate"/>
      </w:r>
      <w:r w:rsidR="00C05E44">
        <w:t>6.8</w:t>
      </w:r>
      <w:r w:rsidRPr="00ED6412">
        <w:rPr>
          <w:lang w:eastAsia="en-US"/>
        </w:rPr>
        <w:fldChar w:fldCharType="end"/>
      </w:r>
      <w:r w:rsidRPr="00ED6412">
        <w:rPr>
          <w:lang w:eastAsia="en-US"/>
        </w:rPr>
        <w:t xml:space="preserve"> and </w:t>
      </w:r>
      <w:r w:rsidRPr="00ED6412">
        <w:rPr>
          <w:lang w:eastAsia="en-US"/>
        </w:rPr>
        <w:fldChar w:fldCharType="begin"/>
      </w:r>
      <w:r w:rsidRPr="00ED6412">
        <w:rPr>
          <w:lang w:eastAsia="en-US"/>
        </w:rPr>
        <w:instrText xml:space="preserve"> QUOTE </w:instrText>
      </w:r>
      <w:r w:rsidRPr="00ED6412">
        <w:rPr>
          <w:lang w:eastAsia="en-US"/>
        </w:rPr>
        <w:fldChar w:fldCharType="begin"/>
      </w:r>
      <w:r w:rsidRPr="00ED6412">
        <w:rPr>
          <w:lang w:eastAsia="en-US"/>
        </w:rPr>
        <w:instrText xml:space="preserve"> REF _Ref504510502 \h </w:instrText>
      </w:r>
      <w:r w:rsidR="00A63E2B" w:rsidRPr="00ED6412">
        <w:rPr>
          <w:lang w:eastAsia="en-US"/>
        </w:rPr>
        <w:instrText xml:space="preserve"> \* MERGEFORMAT </w:instrText>
      </w:r>
      <w:r w:rsidRPr="00ED6412">
        <w:rPr>
          <w:lang w:eastAsia="en-US"/>
        </w:rPr>
      </w:r>
      <w:r w:rsidRPr="00ED6412">
        <w:rPr>
          <w:lang w:eastAsia="en-US"/>
        </w:rPr>
        <w:fldChar w:fldCharType="separate"/>
      </w:r>
      <w:r w:rsidR="00C05E44" w:rsidRPr="00ED6412">
        <w:instrText xml:space="preserve">Figure </w:instrText>
      </w:r>
      <w:r w:rsidR="00C05E44">
        <w:rPr>
          <w:noProof/>
        </w:rPr>
        <w:instrText>6</w:instrText>
      </w:r>
      <w:r w:rsidR="00C05E44" w:rsidRPr="00ED6412">
        <w:rPr>
          <w:noProof/>
        </w:rPr>
        <w:instrText>.</w:instrText>
      </w:r>
      <w:r w:rsidR="00C05E44">
        <w:rPr>
          <w:noProof/>
        </w:rPr>
        <w:instrText>9</w:instrText>
      </w:r>
      <w:r w:rsidRPr="00ED6412">
        <w:rPr>
          <w:lang w:eastAsia="en-US"/>
        </w:rPr>
        <w:fldChar w:fldCharType="end"/>
      </w:r>
      <w:r w:rsidRPr="00ED6412">
        <w:rPr>
          <w:lang w:eastAsia="en-US"/>
        </w:rPr>
        <w:instrText xml:space="preserve"> </w:instrText>
      </w:r>
      <w:r w:rsidRPr="00ED6412">
        <w:instrText xml:space="preserve">\# 0.0 </w:instrText>
      </w:r>
      <w:r w:rsidRPr="00ED6412">
        <w:rPr>
          <w:lang w:eastAsia="en-US"/>
        </w:rPr>
        <w:fldChar w:fldCharType="separate"/>
      </w:r>
      <w:r w:rsidR="00C05E44">
        <w:t>6.9</w:t>
      </w:r>
      <w:r w:rsidRPr="00ED6412">
        <w:rPr>
          <w:lang w:eastAsia="en-US"/>
        </w:rPr>
        <w:fldChar w:fldCharType="end"/>
      </w:r>
      <w:r w:rsidRPr="00ED6412">
        <w:rPr>
          <w:lang w:eastAsia="en-US"/>
        </w:rPr>
        <w:t xml:space="preserve"> it can observe the following:</w:t>
      </w:r>
    </w:p>
    <w:p w14:paraId="35E1C2A8" w14:textId="0F375745" w:rsidR="00072199" w:rsidRPr="00ED6412" w:rsidRDefault="00072199" w:rsidP="00072199">
      <w:pPr>
        <w:pStyle w:val="ListParagraph"/>
        <w:numPr>
          <w:ilvl w:val="0"/>
          <w:numId w:val="10"/>
        </w:numPr>
        <w:spacing w:line="480" w:lineRule="auto"/>
        <w:contextualSpacing w:val="0"/>
      </w:pPr>
      <w:r w:rsidRPr="00ED6412">
        <w:rPr>
          <w:rFonts w:eastAsiaTheme="minorEastAsia"/>
          <w:lang w:eastAsia="zh-CN"/>
        </w:rPr>
        <w:t>T</w:t>
      </w:r>
      <w:r w:rsidRPr="00ED6412">
        <w:rPr>
          <w:rFonts w:eastAsiaTheme="minorEastAsia" w:hint="eastAsia"/>
          <w:lang w:eastAsia="zh-CN"/>
        </w:rPr>
        <w:t xml:space="preserve">he </w:t>
      </w:r>
      <w:r w:rsidRPr="00ED6412">
        <w:rPr>
          <w:rFonts w:eastAsiaTheme="minorEastAsia"/>
          <w:lang w:eastAsia="zh-CN"/>
        </w:rPr>
        <w:t xml:space="preserve">scheduled wind power and energy </w:t>
      </w:r>
      <w:r w:rsidRPr="00ED6412">
        <w:t>stored</w:t>
      </w:r>
      <w:r w:rsidRPr="00ED6412">
        <w:rPr>
          <w:rFonts w:eastAsiaTheme="minorEastAsia"/>
          <w:lang w:eastAsia="zh-CN"/>
        </w:rPr>
        <w:t xml:space="preserve"> in the </w:t>
      </w:r>
      <w:r w:rsidRPr="00ED6412">
        <w:t>stored</w:t>
      </w:r>
      <w:r w:rsidRPr="00ED6412">
        <w:rPr>
          <w:rFonts w:eastAsiaTheme="minorEastAsia"/>
          <w:lang w:eastAsia="zh-CN"/>
        </w:rPr>
        <w:t xml:space="preserve"> BESS overlap from 2010 to 2030. It can be found from this result that the scheduled wind power is not affected by the low CPF in this scenario. This is because the emission cost is not large enough compared to the conventional and wind power cost. Further, it can be found that the emission cost is less than 60% </w:t>
      </w:r>
      <w:r w:rsidRPr="00ED6412">
        <w:rPr>
          <w:rFonts w:eastAsiaTheme="minorEastAsia"/>
          <w:lang w:eastAsia="zh-CN"/>
        </w:rPr>
        <w:lastRenderedPageBreak/>
        <w:t xml:space="preserve">of the total cost, see </w:t>
      </w:r>
      <w:r w:rsidRPr="00ED6412">
        <w:rPr>
          <w:rFonts w:eastAsiaTheme="minorEastAsia"/>
          <w:lang w:eastAsia="zh-CN"/>
        </w:rPr>
        <w:fldChar w:fldCharType="begin"/>
      </w:r>
      <w:r w:rsidRPr="00ED6412">
        <w:rPr>
          <w:rFonts w:eastAsiaTheme="minorEastAsia"/>
          <w:lang w:eastAsia="zh-CN"/>
        </w:rPr>
        <w:instrText xml:space="preserve"> REF _Ref500265564 \h </w:instrText>
      </w:r>
      <w:r w:rsidR="00A63E2B" w:rsidRPr="00ED6412">
        <w:rPr>
          <w:rFonts w:eastAsiaTheme="minorEastAsia"/>
          <w:lang w:eastAsia="zh-CN"/>
        </w:rPr>
        <w:instrText xml:space="preserve"> \* MERGEFORMAT </w:instrText>
      </w:r>
      <w:r w:rsidRPr="00ED6412">
        <w:rPr>
          <w:rFonts w:eastAsiaTheme="minorEastAsia"/>
          <w:lang w:eastAsia="zh-CN"/>
        </w:rPr>
      </w:r>
      <w:r w:rsidRPr="00ED6412">
        <w:rPr>
          <w:rFonts w:eastAsiaTheme="minorEastAsia"/>
          <w:lang w:eastAsia="zh-CN"/>
        </w:rPr>
        <w:fldChar w:fldCharType="separate"/>
      </w:r>
      <w:r w:rsidR="00C05E44" w:rsidRPr="00ED6412">
        <w:t xml:space="preserve">Figure </w:t>
      </w:r>
      <w:r w:rsidR="00C05E44">
        <w:rPr>
          <w:noProof/>
        </w:rPr>
        <w:t>6</w:t>
      </w:r>
      <w:r w:rsidR="00C05E44" w:rsidRPr="00ED6412">
        <w:rPr>
          <w:noProof/>
        </w:rPr>
        <w:t>.</w:t>
      </w:r>
      <w:r w:rsidR="00C05E44">
        <w:rPr>
          <w:noProof/>
        </w:rPr>
        <w:t>7</w:t>
      </w:r>
      <w:r w:rsidRPr="00ED6412">
        <w:rPr>
          <w:rFonts w:eastAsiaTheme="minorEastAsia"/>
          <w:lang w:eastAsia="zh-CN"/>
        </w:rPr>
        <w:fldChar w:fldCharType="end"/>
      </w:r>
      <w:r w:rsidRPr="00ED6412">
        <w:rPr>
          <w:rFonts w:eastAsiaTheme="minorEastAsia"/>
          <w:lang w:eastAsia="zh-CN"/>
        </w:rPr>
        <w:t xml:space="preserve">. Moreover, the energy </w:t>
      </w:r>
      <w:r w:rsidRPr="00ED6412">
        <w:t>stored</w:t>
      </w:r>
      <w:r w:rsidRPr="00ED6412">
        <w:rPr>
          <w:rFonts w:eastAsiaTheme="minorEastAsia"/>
          <w:lang w:eastAsia="zh-CN"/>
        </w:rPr>
        <w:t xml:space="preserve"> in the </w:t>
      </w:r>
      <w:r w:rsidRPr="00ED6412">
        <w:t>stored</w:t>
      </w:r>
      <w:r w:rsidRPr="00ED6412">
        <w:rPr>
          <w:rFonts w:eastAsiaTheme="minorEastAsia"/>
          <w:lang w:eastAsia="zh-CN"/>
        </w:rPr>
        <w:t xml:space="preserve"> BESS is dominated by the scheduled wind power.</w:t>
      </w:r>
    </w:p>
    <w:p w14:paraId="4DC62224" w14:textId="2FDB5F0F" w:rsidR="00052957" w:rsidRPr="00ED6412" w:rsidRDefault="00110E94" w:rsidP="00B074C2">
      <w:pPr>
        <w:keepNext/>
      </w:pPr>
      <w:r>
        <w:rPr>
          <w:noProof/>
          <w:lang w:eastAsia="en-GB"/>
        </w:rPr>
        <w:drawing>
          <wp:inline distT="0" distB="0" distL="0" distR="0" wp14:anchorId="39E38127" wp14:editId="7AFF5135">
            <wp:extent cx="5029200" cy="4191000"/>
            <wp:effectExtent l="0" t="0" r="0" b="0"/>
            <wp:docPr id="19" name="Picture 19" descr="C:\Users\admin\Desktop\hft_THESIS_correction\thesis plot\chap6\fig6.9_cor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esktop\hft_THESIS_correction\thesis plot\chap6\fig6.9_corr.tif"/>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029200" cy="4191000"/>
                    </a:xfrm>
                    <a:prstGeom prst="rect">
                      <a:avLst/>
                    </a:prstGeom>
                    <a:noFill/>
                    <a:ln>
                      <a:noFill/>
                    </a:ln>
                  </pic:spPr>
                </pic:pic>
              </a:graphicData>
            </a:graphic>
          </wp:inline>
        </w:drawing>
      </w:r>
    </w:p>
    <w:p w14:paraId="77D80983" w14:textId="16570311" w:rsidR="00B074C2" w:rsidRPr="00ED6412" w:rsidRDefault="00B074C2" w:rsidP="00B074C2">
      <w:pPr>
        <w:pStyle w:val="Caption"/>
        <w:jc w:val="both"/>
      </w:pPr>
      <w:bookmarkStart w:id="429" w:name="_Ref504510502"/>
      <w:bookmarkStart w:id="430" w:name="_Toc523347920"/>
      <w:r w:rsidRPr="00ED6412">
        <w:t xml:space="preserve">Figure </w:t>
      </w:r>
      <w:r w:rsidR="00C47357">
        <w:rPr>
          <w:noProof/>
        </w:rPr>
        <w:fldChar w:fldCharType="begin"/>
      </w:r>
      <w:r w:rsidR="00C47357">
        <w:rPr>
          <w:noProof/>
        </w:rPr>
        <w:instrText xml:space="preserve"> STYLEREF 1 \s </w:instrText>
      </w:r>
      <w:r w:rsidR="00C47357">
        <w:rPr>
          <w:noProof/>
        </w:rPr>
        <w:fldChar w:fldCharType="separate"/>
      </w:r>
      <w:r w:rsidR="00837C3C">
        <w:rPr>
          <w:noProof/>
        </w:rPr>
        <w:t>6</w:t>
      </w:r>
      <w:r w:rsidR="00C47357">
        <w:rPr>
          <w:noProof/>
        </w:rPr>
        <w:fldChar w:fldCharType="end"/>
      </w:r>
      <w:r w:rsidR="00837C3C">
        <w:t>.</w:t>
      </w:r>
      <w:r w:rsidR="00C47357">
        <w:rPr>
          <w:noProof/>
        </w:rPr>
        <w:fldChar w:fldCharType="begin"/>
      </w:r>
      <w:r w:rsidR="00C47357">
        <w:rPr>
          <w:noProof/>
        </w:rPr>
        <w:instrText xml:space="preserve"> SEQ Figure \* ARABIC \s 1 </w:instrText>
      </w:r>
      <w:r w:rsidR="00C47357">
        <w:rPr>
          <w:noProof/>
        </w:rPr>
        <w:fldChar w:fldCharType="separate"/>
      </w:r>
      <w:r w:rsidR="00837C3C">
        <w:rPr>
          <w:noProof/>
        </w:rPr>
        <w:t>9</w:t>
      </w:r>
      <w:r w:rsidR="00C47357">
        <w:rPr>
          <w:noProof/>
        </w:rPr>
        <w:fldChar w:fldCharType="end"/>
      </w:r>
      <w:bookmarkEnd w:id="429"/>
      <w:r w:rsidRPr="00ED6412">
        <w:t xml:space="preserve"> Energy stored in the BESS on a typical weekday under CPF of 2010 to 2050 and for different emission limits of EPS. (a) no EPS, (b) 775 tCO2e/h emission limit, (c) 750 tCO2e/h, (d) 725 tCO2e/h, (e) 700 tCO2e/h,</w:t>
      </w:r>
      <w:r w:rsidR="00E07262" w:rsidRPr="00ED6412">
        <w:t xml:space="preserve"> and</w:t>
      </w:r>
      <w:r w:rsidRPr="00ED6412">
        <w:t xml:space="preserve"> (f)</w:t>
      </w:r>
      <w:r w:rsidR="00D22965">
        <w:t> </w:t>
      </w:r>
      <w:r w:rsidRPr="00ED6412">
        <w:t>675 tCO2e/h.</w:t>
      </w:r>
      <w:bookmarkEnd w:id="430"/>
    </w:p>
    <w:p w14:paraId="3F35D860" w14:textId="0BD4C493" w:rsidR="007163B2" w:rsidRPr="00ED6412" w:rsidRDefault="00563275" w:rsidP="0014420C">
      <w:pPr>
        <w:pStyle w:val="ListParagraph"/>
        <w:numPr>
          <w:ilvl w:val="0"/>
          <w:numId w:val="10"/>
        </w:numPr>
        <w:spacing w:line="480" w:lineRule="auto"/>
        <w:contextualSpacing w:val="0"/>
      </w:pPr>
      <w:r w:rsidRPr="00ED6412">
        <w:t xml:space="preserve">The scheduled wind power in 2050 always </w:t>
      </w:r>
      <w:r w:rsidR="005C63EE" w:rsidRPr="00ED6412">
        <w:t xml:space="preserve">fully uses </w:t>
      </w:r>
      <w:r w:rsidRPr="00ED6412">
        <w:t xml:space="preserve">all the wind power </w:t>
      </w:r>
      <w:r w:rsidR="00437C58" w:rsidRPr="00ED6412">
        <w:t>capacity</w:t>
      </w:r>
      <w:r w:rsidR="002A6971" w:rsidRPr="00ED6412">
        <w:t xml:space="preserve"> </w:t>
      </w:r>
      <w:r w:rsidR="005C63EE" w:rsidRPr="00ED6412">
        <w:t>and this</w:t>
      </w:r>
      <w:r w:rsidR="002A6971" w:rsidRPr="00ED6412">
        <w:t xml:space="preserve"> can be seen </w:t>
      </w:r>
      <w:r w:rsidR="00EB583C" w:rsidRPr="00ED6412">
        <w:t>from</w:t>
      </w:r>
      <w:r w:rsidR="00E17CD1" w:rsidRPr="00ED6412">
        <w:t xml:space="preserve"> </w:t>
      </w:r>
      <w:r w:rsidR="00437C58" w:rsidRPr="00ED6412">
        <w:fldChar w:fldCharType="begin"/>
      </w:r>
      <w:r w:rsidR="00437C58" w:rsidRPr="00ED6412">
        <w:instrText xml:space="preserve"> REF _Ref499678312 \h </w:instrText>
      </w:r>
      <w:r w:rsidR="00A63E2B" w:rsidRPr="00ED6412">
        <w:instrText xml:space="preserve"> \* MERGEFORMAT </w:instrText>
      </w:r>
      <w:r w:rsidR="00437C58" w:rsidRPr="00ED6412">
        <w:fldChar w:fldCharType="separate"/>
      </w:r>
      <w:r w:rsidR="00C05E44" w:rsidRPr="00ED6412">
        <w:t xml:space="preserve">Figure </w:t>
      </w:r>
      <w:r w:rsidR="00C05E44">
        <w:rPr>
          <w:noProof/>
        </w:rPr>
        <w:t>6</w:t>
      </w:r>
      <w:r w:rsidR="00C05E44" w:rsidRPr="00ED6412">
        <w:rPr>
          <w:noProof/>
        </w:rPr>
        <w:t>.</w:t>
      </w:r>
      <w:r w:rsidR="00C05E44">
        <w:rPr>
          <w:noProof/>
        </w:rPr>
        <w:t>8</w:t>
      </w:r>
      <w:r w:rsidR="00437C58" w:rsidRPr="00ED6412">
        <w:fldChar w:fldCharType="end"/>
      </w:r>
      <w:r w:rsidR="00437C58" w:rsidRPr="00ED6412">
        <w:t>.</w:t>
      </w:r>
      <w:r w:rsidRPr="00ED6412">
        <w:t xml:space="preserve"> This </w:t>
      </w:r>
      <w:r w:rsidR="00A343E0" w:rsidRPr="00ED6412">
        <w:t xml:space="preserve">is </w:t>
      </w:r>
      <w:r w:rsidRPr="00ED6412">
        <w:t xml:space="preserve">because the </w:t>
      </w:r>
      <w:r w:rsidR="002A6971" w:rsidRPr="00ED6412">
        <w:t xml:space="preserve">very </w:t>
      </w:r>
      <w:r w:rsidRPr="00ED6412">
        <w:t>high CPF in 2050</w:t>
      </w:r>
      <w:r w:rsidR="00E17CD1" w:rsidRPr="00ED6412">
        <w:t xml:space="preserve"> leads to very high emission</w:t>
      </w:r>
      <w:r w:rsidR="00AF0A4B" w:rsidRPr="00ED6412">
        <w:t>s</w:t>
      </w:r>
      <w:r w:rsidR="00E17CD1" w:rsidRPr="00ED6412">
        <w:t xml:space="preserve"> cost</w:t>
      </w:r>
      <w:r w:rsidR="006516EA" w:rsidRPr="00ED6412">
        <w:t xml:space="preserve">, which </w:t>
      </w:r>
      <w:r w:rsidR="006251A2" w:rsidRPr="00ED6412">
        <w:t>is over</w:t>
      </w:r>
      <w:r w:rsidR="00DB3F55" w:rsidRPr="00ED6412">
        <w:t xml:space="preserve"> </w:t>
      </w:r>
      <w:r w:rsidR="006251A2" w:rsidRPr="00ED6412">
        <w:t>70%</w:t>
      </w:r>
      <w:r w:rsidR="006516EA" w:rsidRPr="00ED6412">
        <w:t xml:space="preserve"> of the fuel cost </w:t>
      </w:r>
      <w:r w:rsidR="00AF0A4B" w:rsidRPr="00ED6412">
        <w:t>in</w:t>
      </w:r>
      <w:r w:rsidR="006516EA" w:rsidRPr="00ED6412">
        <w:t xml:space="preserve"> that year. </w:t>
      </w:r>
      <w:r w:rsidR="00EE3171" w:rsidRPr="00ED6412">
        <w:t>Therefore,</w:t>
      </w:r>
      <w:r w:rsidRPr="00ED6412">
        <w:t xml:space="preserve"> the </w:t>
      </w:r>
      <w:r w:rsidR="002F1116" w:rsidRPr="00ED6412">
        <w:t xml:space="preserve">BESS </w:t>
      </w:r>
      <w:r w:rsidR="00A343E0" w:rsidRPr="00ED6412">
        <w:t>is</w:t>
      </w:r>
      <w:r w:rsidR="002F1116" w:rsidRPr="00ED6412">
        <w:t xml:space="preserve"> always fully discharged since no wa</w:t>
      </w:r>
      <w:r w:rsidR="00680802" w:rsidRPr="00ED6412">
        <w:t>ste wind power can be charge</w:t>
      </w:r>
      <w:r w:rsidR="00AF0A4B" w:rsidRPr="00ED6412">
        <w:t>d</w:t>
      </w:r>
      <w:r w:rsidR="00680802" w:rsidRPr="00ED6412">
        <w:t xml:space="preserve"> in</w:t>
      </w:r>
      <w:r w:rsidR="002F1116" w:rsidRPr="00ED6412">
        <w:t>to the BESS</w:t>
      </w:r>
      <w:r w:rsidR="00FA04C0" w:rsidRPr="00ED6412">
        <w:t xml:space="preserve">, </w:t>
      </w:r>
      <w:r w:rsidR="00680802" w:rsidRPr="00ED6412">
        <w:t>see</w:t>
      </w:r>
      <w:r w:rsidR="00FA04C0" w:rsidRPr="00ED6412">
        <w:t xml:space="preserve"> </w:t>
      </w:r>
      <w:r w:rsidR="00EB583C" w:rsidRPr="00ED6412">
        <w:fldChar w:fldCharType="begin"/>
      </w:r>
      <w:r w:rsidR="00EB583C" w:rsidRPr="00ED6412">
        <w:instrText xml:space="preserve"> REF _Ref504510502 \h </w:instrText>
      </w:r>
      <w:r w:rsidR="00A63E2B" w:rsidRPr="00ED6412">
        <w:instrText xml:space="preserve"> \* MERGEFORMAT </w:instrText>
      </w:r>
      <w:r w:rsidR="00EB583C" w:rsidRPr="00ED6412">
        <w:fldChar w:fldCharType="separate"/>
      </w:r>
      <w:r w:rsidR="00C05E44" w:rsidRPr="00ED6412">
        <w:t xml:space="preserve">Figure </w:t>
      </w:r>
      <w:r w:rsidR="00C05E44">
        <w:rPr>
          <w:noProof/>
        </w:rPr>
        <w:t>6</w:t>
      </w:r>
      <w:r w:rsidR="00C05E44" w:rsidRPr="00ED6412">
        <w:rPr>
          <w:noProof/>
        </w:rPr>
        <w:t>.</w:t>
      </w:r>
      <w:r w:rsidR="00C05E44">
        <w:rPr>
          <w:noProof/>
        </w:rPr>
        <w:t>9</w:t>
      </w:r>
      <w:r w:rsidR="00EB583C" w:rsidRPr="00ED6412">
        <w:fldChar w:fldCharType="end"/>
      </w:r>
      <w:r w:rsidR="00437C58" w:rsidRPr="00ED6412">
        <w:t>.</w:t>
      </w:r>
      <w:r w:rsidR="00403F67" w:rsidRPr="00ED6412">
        <w:t xml:space="preserve"> T</w:t>
      </w:r>
      <w:r w:rsidR="00884D98" w:rsidRPr="00ED6412">
        <w:t xml:space="preserve">his </w:t>
      </w:r>
      <w:r w:rsidR="00884D98" w:rsidRPr="00ED6412">
        <w:lastRenderedPageBreak/>
        <w:t>indicates that this</w:t>
      </w:r>
      <w:r w:rsidR="00403F67" w:rsidRPr="00ED6412">
        <w:t xml:space="preserve"> </w:t>
      </w:r>
      <w:r w:rsidR="00652A83" w:rsidRPr="00ED6412">
        <w:t>BESS</w:t>
      </w:r>
      <w:r w:rsidR="00403F67" w:rsidRPr="00ED6412">
        <w:t xml:space="preserve"> size is not </w:t>
      </w:r>
      <w:r w:rsidR="000B4BC1" w:rsidRPr="00ED6412">
        <w:t xml:space="preserve">sufficiently </w:t>
      </w:r>
      <w:r w:rsidR="00403F67" w:rsidRPr="00ED6412">
        <w:t xml:space="preserve">large </w:t>
      </w:r>
      <w:r w:rsidR="000B4BC1" w:rsidRPr="00ED6412">
        <w:t>in</w:t>
      </w:r>
      <w:r w:rsidR="00403F67" w:rsidRPr="00ED6412">
        <w:t xml:space="preserve"> </w:t>
      </w:r>
      <w:r w:rsidR="00A82C54" w:rsidRPr="00ED6412">
        <w:t>such</w:t>
      </w:r>
      <w:r w:rsidR="00403F67" w:rsidRPr="00ED6412">
        <w:t xml:space="preserve"> </w:t>
      </w:r>
      <w:r w:rsidR="00D429CF" w:rsidRPr="00ED6412">
        <w:t>a</w:t>
      </w:r>
      <w:r w:rsidR="00DC5255" w:rsidRPr="00ED6412">
        <w:t xml:space="preserve"> scenario </w:t>
      </w:r>
      <w:r w:rsidR="000B4BC1" w:rsidRPr="00ED6412">
        <w:t>where there is a</w:t>
      </w:r>
      <w:r w:rsidR="00DC5255" w:rsidRPr="00ED6412">
        <w:t xml:space="preserve"> </w:t>
      </w:r>
      <w:r w:rsidR="00403F67" w:rsidRPr="00ED6412">
        <w:t>high scheduled wind power.</w:t>
      </w:r>
    </w:p>
    <w:p w14:paraId="4E7D3642" w14:textId="6DC97728" w:rsidR="00D36947" w:rsidRPr="00ED6412" w:rsidRDefault="0089000C" w:rsidP="0014420C">
      <w:pPr>
        <w:pStyle w:val="ListParagraph"/>
        <w:numPr>
          <w:ilvl w:val="0"/>
          <w:numId w:val="10"/>
        </w:numPr>
        <w:spacing w:line="480" w:lineRule="auto"/>
        <w:ind w:left="714" w:hanging="357"/>
        <w:contextualSpacing w:val="0"/>
      </w:pPr>
      <w:r w:rsidRPr="00ED6412">
        <w:t xml:space="preserve">In 2040, </w:t>
      </w:r>
      <w:r w:rsidR="0058391B" w:rsidRPr="00ED6412">
        <w:t>the scheduled wind power remain</w:t>
      </w:r>
      <w:r w:rsidR="003D66F2" w:rsidRPr="00ED6412">
        <w:t>s the</w:t>
      </w:r>
      <w:r w:rsidR="0058391B" w:rsidRPr="00ED6412">
        <w:t xml:space="preserve"> same </w:t>
      </w:r>
      <w:r w:rsidR="003D66F2" w:rsidRPr="00ED6412">
        <w:t xml:space="preserve">at different </w:t>
      </w:r>
      <w:r w:rsidR="00B91986" w:rsidRPr="00ED6412">
        <w:t xml:space="preserve">emission limits of </w:t>
      </w:r>
      <w:r w:rsidR="003D66F2" w:rsidRPr="00ED6412">
        <w:t>EPS</w:t>
      </w:r>
      <w:r w:rsidR="008D5E24" w:rsidRPr="00ED6412">
        <w:t>,</w:t>
      </w:r>
      <w:r w:rsidR="003D66F2" w:rsidRPr="00ED6412">
        <w:t xml:space="preserve"> </w:t>
      </w:r>
      <w:r w:rsidR="0058391B" w:rsidRPr="00ED6412">
        <w:t xml:space="preserve">except under the </w:t>
      </w:r>
      <w:r w:rsidR="00B91986" w:rsidRPr="00ED6412">
        <w:t xml:space="preserve">emission limit </w:t>
      </w:r>
      <w:r w:rsidR="0058391B" w:rsidRPr="00ED6412">
        <w:t xml:space="preserve">of 675 </w:t>
      </w:r>
      <w:r w:rsidR="008C4B3E" w:rsidRPr="00ED6412">
        <w:t>tCO</w:t>
      </w:r>
      <w:r w:rsidR="008C4B3E" w:rsidRPr="00ED6412">
        <w:rPr>
          <w:vertAlign w:val="subscript"/>
        </w:rPr>
        <w:t>2</w:t>
      </w:r>
      <w:r w:rsidR="008C4B3E" w:rsidRPr="00ED6412">
        <w:t>e/h</w:t>
      </w:r>
      <w:r w:rsidR="00697E19" w:rsidRPr="00ED6412">
        <w:t xml:space="preserve">, see </w:t>
      </w:r>
      <w:r w:rsidR="00697E19" w:rsidRPr="00ED6412">
        <w:fldChar w:fldCharType="begin"/>
      </w:r>
      <w:r w:rsidR="00697E19" w:rsidRPr="00ED6412">
        <w:instrText xml:space="preserve"> REF _Ref499678312 \h </w:instrText>
      </w:r>
      <w:r w:rsidR="00A63E2B" w:rsidRPr="00ED6412">
        <w:instrText xml:space="preserve"> \* MERGEFORMAT </w:instrText>
      </w:r>
      <w:r w:rsidR="00697E19" w:rsidRPr="00ED6412">
        <w:fldChar w:fldCharType="separate"/>
      </w:r>
      <w:r w:rsidR="00C05E44" w:rsidRPr="00ED6412">
        <w:t xml:space="preserve">Figure </w:t>
      </w:r>
      <w:r w:rsidR="00C05E44">
        <w:rPr>
          <w:noProof/>
        </w:rPr>
        <w:t>6</w:t>
      </w:r>
      <w:r w:rsidR="00C05E44" w:rsidRPr="00ED6412">
        <w:rPr>
          <w:noProof/>
        </w:rPr>
        <w:t>.</w:t>
      </w:r>
      <w:r w:rsidR="00C05E44">
        <w:rPr>
          <w:noProof/>
        </w:rPr>
        <w:t>8</w:t>
      </w:r>
      <w:r w:rsidR="00697E19" w:rsidRPr="00ED6412">
        <w:fldChar w:fldCharType="end"/>
      </w:r>
      <w:r w:rsidR="00697E19" w:rsidRPr="00ED6412">
        <w:t xml:space="preserve">. </w:t>
      </w:r>
      <w:r w:rsidR="008E10D5" w:rsidRPr="00ED6412">
        <w:t xml:space="preserve">This is because only under this </w:t>
      </w:r>
      <w:r w:rsidR="00B91986" w:rsidRPr="00ED6412">
        <w:t xml:space="preserve">emission limit </w:t>
      </w:r>
      <w:r w:rsidR="008D5E24" w:rsidRPr="00ED6412">
        <w:t xml:space="preserve">does </w:t>
      </w:r>
      <w:r w:rsidR="008E10D5" w:rsidRPr="00ED6412">
        <w:t xml:space="preserve">the </w:t>
      </w:r>
      <w:r w:rsidR="008D5E24" w:rsidRPr="00ED6412">
        <w:t>system require</w:t>
      </w:r>
      <w:r w:rsidR="00D36947" w:rsidRPr="00ED6412">
        <w:t xml:space="preserve"> more </w:t>
      </w:r>
      <w:r w:rsidR="008E10D5" w:rsidRPr="00ED6412">
        <w:t xml:space="preserve">scheduled wind power </w:t>
      </w:r>
      <w:r w:rsidR="00D36947" w:rsidRPr="00ED6412">
        <w:t>to meet the given EPS. Moreover, the BESS</w:t>
      </w:r>
      <w:r w:rsidR="00FF3F9F" w:rsidRPr="00ED6412">
        <w:t xml:space="preserve"> is</w:t>
      </w:r>
      <w:r w:rsidR="00D36947" w:rsidRPr="00ED6412">
        <w:t xml:space="preserve"> also fully discharged since the probability</w:t>
      </w:r>
      <w:r w:rsidR="009F70F6" w:rsidRPr="00ED6412">
        <w:t xml:space="preserve"> of</w:t>
      </w:r>
      <w:r w:rsidR="00D36947" w:rsidRPr="00ED6412">
        <w:t xml:space="preserve"> the </w:t>
      </w:r>
      <w:r w:rsidR="009E0126" w:rsidRPr="00ED6412">
        <w:t>reserve power</w:t>
      </w:r>
      <w:r w:rsidR="00D36947" w:rsidRPr="00ED6412">
        <w:t xml:space="preserve"> </w:t>
      </w:r>
      <w:r w:rsidR="009E0126" w:rsidRPr="00ED6412">
        <w:t xml:space="preserve">requirement </w:t>
      </w:r>
      <w:r w:rsidR="00D36947" w:rsidRPr="00ED6412">
        <w:t xml:space="preserve">is </w:t>
      </w:r>
      <w:r w:rsidR="009E0126" w:rsidRPr="00ED6412">
        <w:t>high</w:t>
      </w:r>
      <w:r w:rsidR="00D36947" w:rsidRPr="00ED6412">
        <w:t>.</w:t>
      </w:r>
    </w:p>
    <w:p w14:paraId="058F16AD" w14:textId="11B9BBB0" w:rsidR="00A82C54" w:rsidRPr="00ED6412" w:rsidRDefault="00412F9C" w:rsidP="0014420C">
      <w:pPr>
        <w:pStyle w:val="ListParagraph"/>
        <w:numPr>
          <w:ilvl w:val="0"/>
          <w:numId w:val="10"/>
        </w:numPr>
        <w:spacing w:line="480" w:lineRule="auto"/>
        <w:ind w:left="714" w:hanging="357"/>
        <w:contextualSpacing w:val="0"/>
      </w:pPr>
      <w:r w:rsidRPr="00ED6412">
        <w:t xml:space="preserve">From 2010 to 2030, the </w:t>
      </w:r>
      <w:r w:rsidR="008D1471" w:rsidRPr="00ED6412">
        <w:t>requirement of the scheduled wind power increases</w:t>
      </w:r>
      <w:r w:rsidR="009375E1" w:rsidRPr="00ED6412">
        <w:t xml:space="preserve"> </w:t>
      </w:r>
      <w:r w:rsidR="00860E00" w:rsidRPr="00ED6412">
        <w:t xml:space="preserve">as </w:t>
      </w:r>
      <w:r w:rsidR="003423C2" w:rsidRPr="00ED6412">
        <w:t xml:space="preserve">the </w:t>
      </w:r>
      <w:r w:rsidR="00B91986" w:rsidRPr="00ED6412">
        <w:t xml:space="preserve">emission limit </w:t>
      </w:r>
      <w:r w:rsidR="00860E00" w:rsidRPr="00ED6412">
        <w:t>reduces</w:t>
      </w:r>
      <w:r w:rsidR="008D5E24" w:rsidRPr="00ED6412">
        <w:t>.</w:t>
      </w:r>
      <w:r w:rsidR="00560553" w:rsidRPr="00ED6412">
        <w:t xml:space="preserve"> </w:t>
      </w:r>
      <w:r w:rsidR="00C8141E" w:rsidRPr="00ED6412">
        <w:t xml:space="preserve">Moreover, </w:t>
      </w:r>
      <w:r w:rsidR="009421A5" w:rsidRPr="00ED6412">
        <w:t xml:space="preserve">when the </w:t>
      </w:r>
      <w:r w:rsidR="003423C2" w:rsidRPr="00ED6412">
        <w:t xml:space="preserve">emission limit </w:t>
      </w:r>
      <w:r w:rsidR="009421A5" w:rsidRPr="00ED6412">
        <w:t>is higher than 725</w:t>
      </w:r>
      <w:r w:rsidR="008D5E24" w:rsidRPr="00ED6412">
        <w:t> </w:t>
      </w:r>
      <w:r w:rsidR="008C4B3E" w:rsidRPr="00ED6412">
        <w:t>tCO</w:t>
      </w:r>
      <w:r w:rsidR="008C4B3E" w:rsidRPr="00ED6412">
        <w:rPr>
          <w:vertAlign w:val="subscript"/>
        </w:rPr>
        <w:t>2</w:t>
      </w:r>
      <w:r w:rsidR="008C4B3E" w:rsidRPr="00ED6412">
        <w:t>e/h</w:t>
      </w:r>
      <w:r w:rsidR="009421A5" w:rsidRPr="00ED6412">
        <w:t>,</w:t>
      </w:r>
      <w:r w:rsidR="00DC634A" w:rsidRPr="00ED6412">
        <w:t xml:space="preserve"> </w:t>
      </w:r>
      <w:r w:rsidR="005352FC" w:rsidRPr="00ED6412">
        <w:t xml:space="preserve">the BESS remains fully </w:t>
      </w:r>
      <w:r w:rsidR="00707C70" w:rsidRPr="00ED6412">
        <w:t>charged,</w:t>
      </w:r>
      <w:r w:rsidR="00D30722" w:rsidRPr="00ED6412">
        <w:t xml:space="preserve"> </w:t>
      </w:r>
      <w:r w:rsidR="00F66D85" w:rsidRPr="00ED6412">
        <w:t>see</w:t>
      </w:r>
      <w:r w:rsidR="00B42048" w:rsidRPr="00ED6412">
        <w:t xml:space="preserve"> </w:t>
      </w:r>
      <w:r w:rsidR="00EB583C" w:rsidRPr="00ED6412">
        <w:fldChar w:fldCharType="begin"/>
      </w:r>
      <w:r w:rsidR="00EB583C" w:rsidRPr="00ED6412">
        <w:instrText xml:space="preserve"> REF _Ref504510502 \h </w:instrText>
      </w:r>
      <w:r w:rsidR="00A63E2B" w:rsidRPr="00ED6412">
        <w:instrText xml:space="preserve"> \* MERGEFORMAT </w:instrText>
      </w:r>
      <w:r w:rsidR="00EB583C" w:rsidRPr="00ED6412">
        <w:fldChar w:fldCharType="separate"/>
      </w:r>
      <w:r w:rsidR="00C05E44" w:rsidRPr="00ED6412">
        <w:t xml:space="preserve">Figure </w:t>
      </w:r>
      <w:r w:rsidR="00C05E44">
        <w:rPr>
          <w:noProof/>
        </w:rPr>
        <w:t>6</w:t>
      </w:r>
      <w:r w:rsidR="00C05E44" w:rsidRPr="00ED6412">
        <w:rPr>
          <w:noProof/>
        </w:rPr>
        <w:t>.</w:t>
      </w:r>
      <w:r w:rsidR="00C05E44">
        <w:rPr>
          <w:noProof/>
        </w:rPr>
        <w:t>9</w:t>
      </w:r>
      <w:r w:rsidR="00EB583C" w:rsidRPr="00ED6412">
        <w:fldChar w:fldCharType="end"/>
      </w:r>
      <w:r w:rsidR="00E44BE9" w:rsidRPr="00ED6412">
        <w:t xml:space="preserve">, </w:t>
      </w:r>
      <w:r w:rsidR="00707C70" w:rsidRPr="00ED6412">
        <w:t>and</w:t>
      </w:r>
      <w:r w:rsidR="00F66D85" w:rsidRPr="00ED6412">
        <w:t xml:space="preserve"> this is </w:t>
      </w:r>
      <w:r w:rsidR="00D30722" w:rsidRPr="00ED6412">
        <w:t>because of the low scheduled wind power</w:t>
      </w:r>
      <w:r w:rsidR="00B40B26" w:rsidRPr="00ED6412">
        <w:t>s</w:t>
      </w:r>
      <w:r w:rsidR="009F70F6" w:rsidRPr="00ED6412">
        <w:t xml:space="preserve"> and the </w:t>
      </w:r>
      <w:r w:rsidR="00FA70E1" w:rsidRPr="00ED6412">
        <w:t>high</w:t>
      </w:r>
      <w:r w:rsidR="009F70F6" w:rsidRPr="00ED6412">
        <w:t xml:space="preserve"> probability of </w:t>
      </w:r>
      <w:r w:rsidR="00FA70E1" w:rsidRPr="00ED6412">
        <w:t>the waste penalty</w:t>
      </w:r>
      <w:r w:rsidR="005352FC" w:rsidRPr="00ED6412">
        <w:t>.</w:t>
      </w:r>
      <w:r w:rsidR="00D30722" w:rsidRPr="00ED6412">
        <w:t xml:space="preserve"> </w:t>
      </w:r>
      <w:r w:rsidR="00A82C54" w:rsidRPr="00ED6412">
        <w:t>This indicates that the size</w:t>
      </w:r>
      <w:r w:rsidR="00652A83" w:rsidRPr="00ED6412">
        <w:t xml:space="preserve"> of this BESS</w:t>
      </w:r>
      <w:r w:rsidR="00A82C54" w:rsidRPr="00ED6412">
        <w:t xml:space="preserve"> is </w:t>
      </w:r>
      <w:r w:rsidR="00FC470B" w:rsidRPr="00ED6412">
        <w:t>too</w:t>
      </w:r>
      <w:r w:rsidR="00A82C54" w:rsidRPr="00ED6412">
        <w:t xml:space="preserve"> large </w:t>
      </w:r>
      <w:r w:rsidR="00DB1615" w:rsidRPr="00ED6412">
        <w:t>in the</w:t>
      </w:r>
      <w:r w:rsidR="00707C70" w:rsidRPr="00ED6412">
        <w:t>s</w:t>
      </w:r>
      <w:r w:rsidR="00DB1615" w:rsidRPr="00ED6412">
        <w:t>e</w:t>
      </w:r>
      <w:r w:rsidR="00D429CF" w:rsidRPr="00ED6412">
        <w:t xml:space="preserve"> scenario</w:t>
      </w:r>
      <w:r w:rsidR="008D5E24" w:rsidRPr="00ED6412">
        <w:t>s</w:t>
      </w:r>
      <w:r w:rsidR="00D429CF" w:rsidRPr="00ED6412">
        <w:t xml:space="preserve"> </w:t>
      </w:r>
      <w:r w:rsidR="00707C70" w:rsidRPr="00ED6412">
        <w:t>when there is a</w:t>
      </w:r>
      <w:r w:rsidR="003B2D24" w:rsidRPr="00ED6412">
        <w:t xml:space="preserve"> very </w:t>
      </w:r>
      <w:r w:rsidR="00DB1615" w:rsidRPr="00ED6412">
        <w:t>little</w:t>
      </w:r>
      <w:r w:rsidR="00A82C54" w:rsidRPr="00ED6412">
        <w:t xml:space="preserve"> scheduled wind power.</w:t>
      </w:r>
    </w:p>
    <w:p w14:paraId="1BB5BC6C" w14:textId="371EF4AE" w:rsidR="002F1116" w:rsidRPr="00ED6412" w:rsidRDefault="008D5E24" w:rsidP="0014420C">
      <w:pPr>
        <w:pStyle w:val="ListParagraph"/>
        <w:numPr>
          <w:ilvl w:val="0"/>
          <w:numId w:val="10"/>
        </w:numPr>
        <w:spacing w:line="480" w:lineRule="auto"/>
        <w:contextualSpacing w:val="0"/>
      </w:pPr>
      <w:r w:rsidRPr="00ED6412">
        <w:t>A</w:t>
      </w:r>
      <w:r w:rsidR="0080740B" w:rsidRPr="00ED6412">
        <w:t xml:space="preserve">s the scheduled wind power </w:t>
      </w:r>
      <w:r w:rsidR="00A82C54" w:rsidRPr="00ED6412">
        <w:t xml:space="preserve">from 2010 to 2030 </w:t>
      </w:r>
      <w:r w:rsidR="00707C70" w:rsidRPr="00ED6412">
        <w:t xml:space="preserve">is </w:t>
      </w:r>
      <w:r w:rsidR="0080740B" w:rsidRPr="00ED6412">
        <w:t xml:space="preserve">under </w:t>
      </w:r>
      <w:r w:rsidR="00707C70" w:rsidRPr="00ED6412">
        <w:t xml:space="preserve">a </w:t>
      </w:r>
      <w:r w:rsidR="0080740B" w:rsidRPr="00ED6412">
        <w:t xml:space="preserve">strict </w:t>
      </w:r>
      <w:r w:rsidR="003423C2" w:rsidRPr="00ED6412">
        <w:t xml:space="preserve">emission limit of </w:t>
      </w:r>
      <w:r w:rsidR="0080740B" w:rsidRPr="00ED6412">
        <w:t>EPS</w:t>
      </w:r>
      <w:r w:rsidRPr="00ED6412">
        <w:t>, being</w:t>
      </w:r>
      <w:r w:rsidR="00B22930" w:rsidRPr="00ED6412">
        <w:t xml:space="preserve"> below 725 tCO</w:t>
      </w:r>
      <w:r w:rsidR="00B22930" w:rsidRPr="00ED6412">
        <w:rPr>
          <w:vertAlign w:val="subscript"/>
        </w:rPr>
        <w:t>2</w:t>
      </w:r>
      <w:r w:rsidR="00B22930" w:rsidRPr="00ED6412">
        <w:t xml:space="preserve">e/h </w:t>
      </w:r>
      <w:r w:rsidR="00707C70" w:rsidRPr="00ED6412">
        <w:t>and this</w:t>
      </w:r>
      <w:r w:rsidR="0080740B" w:rsidRPr="00ED6412">
        <w:t xml:space="preserve"> require</w:t>
      </w:r>
      <w:r w:rsidR="00707C70" w:rsidRPr="00ED6412">
        <w:t>s</w:t>
      </w:r>
      <w:r w:rsidR="0080740B" w:rsidRPr="00ED6412">
        <w:t xml:space="preserve"> more wind power to reduce the emissions from about 6:00 to 16:00</w:t>
      </w:r>
      <w:r w:rsidRPr="00ED6412">
        <w:t>,</w:t>
      </w:r>
      <w:r w:rsidR="00FB1AB5" w:rsidRPr="00ED6412">
        <w:t xml:space="preserve"> and</w:t>
      </w:r>
      <w:r w:rsidR="0080740B" w:rsidRPr="00ED6412">
        <w:t xml:space="preserve"> </w:t>
      </w:r>
      <w:r w:rsidR="00FB1AB5" w:rsidRPr="00ED6412">
        <w:t xml:space="preserve">the high scheduled wind power has </w:t>
      </w:r>
      <w:r w:rsidR="00707C70" w:rsidRPr="00ED6412">
        <w:t xml:space="preserve">a </w:t>
      </w:r>
      <w:r w:rsidR="00FB1AB5" w:rsidRPr="00ED6412">
        <w:t xml:space="preserve">high probability </w:t>
      </w:r>
      <w:r w:rsidR="00707C70" w:rsidRPr="00ED6412">
        <w:t xml:space="preserve">in the required </w:t>
      </w:r>
      <w:r w:rsidR="00FB1AB5" w:rsidRPr="00ED6412">
        <w:t xml:space="preserve">of the </w:t>
      </w:r>
      <w:r w:rsidR="00F56EF0" w:rsidRPr="00ED6412">
        <w:t>reserve power</w:t>
      </w:r>
      <w:r w:rsidR="00FB1AB5" w:rsidRPr="00ED6412">
        <w:t xml:space="preserve">. </w:t>
      </w:r>
      <w:r w:rsidR="00F56EF0" w:rsidRPr="00ED6412">
        <w:t>Thus,</w:t>
      </w:r>
      <w:r w:rsidR="00FB1AB5" w:rsidRPr="00ED6412">
        <w:t xml:space="preserve"> </w:t>
      </w:r>
      <w:r w:rsidR="00B42048" w:rsidRPr="00ED6412">
        <w:t xml:space="preserve">the BESS </w:t>
      </w:r>
      <w:r w:rsidR="00B22930" w:rsidRPr="00ED6412">
        <w:t xml:space="preserve">under the same </w:t>
      </w:r>
      <w:r w:rsidR="009C0E4C" w:rsidRPr="00ED6412">
        <w:t xml:space="preserve">emission limit of </w:t>
      </w:r>
      <w:r w:rsidR="00B22930" w:rsidRPr="00ED6412">
        <w:t>EPS</w:t>
      </w:r>
      <w:r w:rsidR="0080740B" w:rsidRPr="00ED6412">
        <w:t xml:space="preserve"> has the probability </w:t>
      </w:r>
      <w:r w:rsidRPr="00ED6412">
        <w:t>of</w:t>
      </w:r>
      <w:r w:rsidR="0080740B" w:rsidRPr="00ED6412">
        <w:t xml:space="preserve"> </w:t>
      </w:r>
      <w:r w:rsidR="00FB1AB5" w:rsidRPr="00ED6412">
        <w:t>dis</w:t>
      </w:r>
      <w:r w:rsidRPr="00ED6412">
        <w:t>charging</w:t>
      </w:r>
      <w:r w:rsidR="00F56EF0" w:rsidRPr="00ED6412">
        <w:t>.</w:t>
      </w:r>
      <w:r w:rsidR="00FB1AB5" w:rsidRPr="00ED6412">
        <w:t xml:space="preserve"> </w:t>
      </w:r>
      <w:r w:rsidR="00F56EF0" w:rsidRPr="00ED6412">
        <w:t>Then</w:t>
      </w:r>
      <w:r w:rsidR="00FB1AB5" w:rsidRPr="00ED6412">
        <w:t xml:space="preserve"> </w:t>
      </w:r>
      <w:r w:rsidR="00F56EF0" w:rsidRPr="00ED6412">
        <w:t xml:space="preserve">the BESS </w:t>
      </w:r>
      <w:r w:rsidR="00FB1AB5" w:rsidRPr="00ED6412">
        <w:t>charge</w:t>
      </w:r>
      <w:r w:rsidR="00F56EF0" w:rsidRPr="00ED6412">
        <w:t>s</w:t>
      </w:r>
      <w:r w:rsidR="00FB1AB5" w:rsidRPr="00ED6412">
        <w:t xml:space="preserve"> </w:t>
      </w:r>
      <w:r w:rsidR="005B770B" w:rsidRPr="00ED6412">
        <w:t>after about 16:00</w:t>
      </w:r>
      <w:r w:rsidRPr="00ED6412">
        <w:t>,</w:t>
      </w:r>
      <w:r w:rsidR="00FB1AB5" w:rsidRPr="00ED6412">
        <w:t xml:space="preserve"> </w:t>
      </w:r>
      <w:r w:rsidR="005B770B" w:rsidRPr="00ED6412">
        <w:t xml:space="preserve">when </w:t>
      </w:r>
      <w:r w:rsidR="00FB1AB5" w:rsidRPr="00ED6412">
        <w:t xml:space="preserve">the </w:t>
      </w:r>
      <w:r w:rsidR="00F56EF0" w:rsidRPr="00ED6412">
        <w:t>demand reduces</w:t>
      </w:r>
      <w:r w:rsidR="00596B20" w:rsidRPr="00ED6412">
        <w:t xml:space="preserve"> sufficiently</w:t>
      </w:r>
      <w:r w:rsidRPr="00ED6412">
        <w:t>,</w:t>
      </w:r>
      <w:r w:rsidR="00F56EF0" w:rsidRPr="00ED6412">
        <w:t xml:space="preserve"> and the requirement of the scheduled wind power decreases</w:t>
      </w:r>
      <w:r w:rsidR="00B42048" w:rsidRPr="00ED6412">
        <w:t>.</w:t>
      </w:r>
      <w:r w:rsidR="00C71698" w:rsidRPr="00ED6412">
        <w:t xml:space="preserve"> </w:t>
      </w:r>
    </w:p>
    <w:p w14:paraId="5406D1B6" w14:textId="15AC5CA0" w:rsidR="00B42048" w:rsidRPr="00ED6412" w:rsidRDefault="00B53247" w:rsidP="0014420C">
      <w:pPr>
        <w:pStyle w:val="ListParagraph"/>
        <w:numPr>
          <w:ilvl w:val="0"/>
          <w:numId w:val="10"/>
        </w:numPr>
        <w:spacing w:line="480" w:lineRule="auto"/>
        <w:contextualSpacing w:val="0"/>
      </w:pPr>
      <w:r w:rsidRPr="00ED6412">
        <w:lastRenderedPageBreak/>
        <w:t xml:space="preserve">It can be observed from the scheduled wind power, that for the CPF in 2040 and the </w:t>
      </w:r>
      <w:r w:rsidR="003423C2" w:rsidRPr="00ED6412">
        <w:t xml:space="preserve">emission limit </w:t>
      </w:r>
      <w:r w:rsidRPr="00ED6412">
        <w:t xml:space="preserve">of </w:t>
      </w:r>
      <w:r w:rsidR="009F195F" w:rsidRPr="00ED6412">
        <w:t>675 tCO</w:t>
      </w:r>
      <w:r w:rsidR="009F195F" w:rsidRPr="00ED6412">
        <w:rPr>
          <w:vertAlign w:val="subscript"/>
        </w:rPr>
        <w:t>2</w:t>
      </w:r>
      <w:r w:rsidR="009F195F" w:rsidRPr="00ED6412">
        <w:t>e/h,</w:t>
      </w:r>
      <w:r w:rsidR="004250E1" w:rsidRPr="00ED6412">
        <w:t xml:space="preserve"> </w:t>
      </w:r>
      <w:r w:rsidR="008D5E24" w:rsidRPr="00ED6412">
        <w:t xml:space="preserve">then the scheduled wind power </w:t>
      </w:r>
      <w:r w:rsidR="009F195F" w:rsidRPr="00ED6412">
        <w:t>at about 8:00 is higher than that in 2010 to 2030</w:t>
      </w:r>
      <w:r w:rsidR="001D4DD6" w:rsidRPr="00ED6412">
        <w:t>.</w:t>
      </w:r>
      <w:r w:rsidR="009F195F" w:rsidRPr="00ED6412">
        <w:t xml:space="preserve"> </w:t>
      </w:r>
      <w:r w:rsidR="00340DD9" w:rsidRPr="00ED6412">
        <w:t xml:space="preserve">This is because the BESS discharges </w:t>
      </w:r>
      <w:r w:rsidR="009C5287" w:rsidRPr="00ED6412">
        <w:t xml:space="preserve">the power into the system </w:t>
      </w:r>
      <w:r w:rsidR="00340DD9" w:rsidRPr="00ED6412">
        <w:t>in 2010 to 2030</w:t>
      </w:r>
      <w:r w:rsidR="009C5287" w:rsidRPr="00ED6412">
        <w:t>,</w:t>
      </w:r>
      <w:r w:rsidR="00340DD9" w:rsidRPr="00ED6412">
        <w:t xml:space="preserve"> while it remains empty in 2040</w:t>
      </w:r>
      <w:r w:rsidR="009C5287" w:rsidRPr="00ED6412">
        <w:t xml:space="preserve"> and cannot supply any power to the system</w:t>
      </w:r>
      <w:r w:rsidRPr="00ED6412">
        <w:t>. This illustrates how the change in the BESS causes the differences in the scheduled wind power.</w:t>
      </w:r>
    </w:p>
    <w:p w14:paraId="23F89EAC" w14:textId="748A2266" w:rsidR="00C268B9" w:rsidRPr="00ED6412" w:rsidRDefault="00C268B9" w:rsidP="004C1551">
      <w:pPr>
        <w:pStyle w:val="Heading2"/>
        <w:spacing w:line="480" w:lineRule="auto"/>
        <w:rPr>
          <w:rFonts w:ascii="Times New Roman" w:hAnsi="Times New Roman" w:cs="Times New Roman"/>
          <w:color w:val="auto"/>
        </w:rPr>
      </w:pPr>
      <w:bookmarkStart w:id="431" w:name="_Toc523347855"/>
      <w:r w:rsidRPr="00ED6412">
        <w:rPr>
          <w:rFonts w:ascii="Times New Roman" w:hAnsi="Times New Roman" w:cs="Times New Roman"/>
          <w:color w:val="auto"/>
        </w:rPr>
        <w:t>Discussion</w:t>
      </w:r>
      <w:bookmarkEnd w:id="431"/>
    </w:p>
    <w:p w14:paraId="55BD9C07" w14:textId="7A724445" w:rsidR="000C042F" w:rsidRPr="00ED6412" w:rsidRDefault="000C042F" w:rsidP="000C042F">
      <w:pPr>
        <w:spacing w:after="120"/>
      </w:pPr>
      <w:r w:rsidRPr="00ED6412">
        <w:t xml:space="preserve">There are some </w:t>
      </w:r>
      <w:r w:rsidR="002748F7" w:rsidRPr="00ED6412">
        <w:t xml:space="preserve">very </w:t>
      </w:r>
      <w:r w:rsidRPr="00ED6412">
        <w:t xml:space="preserve">interesting observations according to the practical case study of the DEED model that </w:t>
      </w:r>
      <w:r w:rsidR="002748F7" w:rsidRPr="00ED6412">
        <w:t xml:space="preserve">is </w:t>
      </w:r>
      <w:r w:rsidR="008D5E24" w:rsidRPr="00ED6412">
        <w:t xml:space="preserve">being </w:t>
      </w:r>
      <w:r w:rsidRPr="00ED6412">
        <w:t>investigated for an electrical system with wind power and ESS.</w:t>
      </w:r>
    </w:p>
    <w:p w14:paraId="7BA97A4F" w14:textId="7CC72784" w:rsidR="001F19B1" w:rsidRPr="00ED6412" w:rsidRDefault="002C1AF9" w:rsidP="00802F73">
      <w:pPr>
        <w:spacing w:after="120"/>
      </w:pPr>
      <w:r w:rsidRPr="00ED6412">
        <w:rPr>
          <w:lang w:eastAsia="en-US"/>
        </w:rPr>
        <w:t xml:space="preserve">Firstly, </w:t>
      </w:r>
      <w:r w:rsidR="001F19B1" w:rsidRPr="00ED6412">
        <w:t>this DEED model is appl</w:t>
      </w:r>
      <w:r w:rsidR="00537E93" w:rsidRPr="00ED6412">
        <w:t>ied</w:t>
      </w:r>
      <w:r w:rsidR="001F19B1" w:rsidRPr="00ED6412">
        <w:t xml:space="preserve"> to a case study </w:t>
      </w:r>
      <w:r w:rsidR="00802F73" w:rsidRPr="00ED6412">
        <w:t>of a hypothetical off-grid system in W</w:t>
      </w:r>
      <w:r w:rsidR="008D5E24" w:rsidRPr="00ED6412">
        <w:t>ales</w:t>
      </w:r>
      <w:r w:rsidR="00802F73" w:rsidRPr="00ED6412">
        <w:t xml:space="preserve"> </w:t>
      </w:r>
      <w:r w:rsidR="001F19B1" w:rsidRPr="00ED6412">
        <w:t xml:space="preserve">with </w:t>
      </w:r>
      <w:r w:rsidR="008D5E24" w:rsidRPr="00ED6412">
        <w:t>a</w:t>
      </w:r>
      <w:r w:rsidR="001F19B1" w:rsidRPr="00ED6412">
        <w:t xml:space="preserve"> practical </w:t>
      </w:r>
      <w:r w:rsidR="008D5E24" w:rsidRPr="00ED6412">
        <w:t xml:space="preserve">power </w:t>
      </w:r>
      <w:r w:rsidR="003659A0" w:rsidRPr="00ED6412">
        <w:t>demand, conventional power and a WSCS including</w:t>
      </w:r>
      <w:r w:rsidR="001F19B1" w:rsidRPr="00ED6412">
        <w:t xml:space="preserve"> wind power and </w:t>
      </w:r>
      <w:r w:rsidR="00537E93" w:rsidRPr="00ED6412">
        <w:t xml:space="preserve">an </w:t>
      </w:r>
      <w:r w:rsidR="001F19B1" w:rsidRPr="00ED6412">
        <w:t xml:space="preserve">ESS. The proposed model </w:t>
      </w:r>
      <w:r w:rsidR="002B5BB3" w:rsidRPr="00ED6412">
        <w:t>aims to minimize</w:t>
      </w:r>
      <w:r w:rsidR="001F19B1" w:rsidRPr="00ED6412">
        <w:t xml:space="preserve"> the fuel and emission costs of an electrical system with both </w:t>
      </w:r>
      <w:r w:rsidR="002B5BB3" w:rsidRPr="00ED6412">
        <w:t xml:space="preserve">conventional </w:t>
      </w:r>
      <w:r w:rsidR="001F19B1" w:rsidRPr="00ED6412">
        <w:t>wind powers</w:t>
      </w:r>
      <w:r w:rsidR="002B5BB3" w:rsidRPr="00ED6412">
        <w:t xml:space="preserve"> and ESS</w:t>
      </w:r>
      <w:r w:rsidR="001F19B1" w:rsidRPr="00ED6412">
        <w:rPr>
          <w:rFonts w:hint="eastAsia"/>
        </w:rPr>
        <w:t xml:space="preserve"> and </w:t>
      </w:r>
      <w:r w:rsidR="00504040" w:rsidRPr="00ED6412">
        <w:t>taking</w:t>
      </w:r>
      <w:r w:rsidR="001F19B1" w:rsidRPr="00ED6412">
        <w:t xml:space="preserve"> into account the CPF and EPS. </w:t>
      </w:r>
      <w:r w:rsidR="00504040" w:rsidRPr="00ED6412">
        <w:t>In addition,</w:t>
      </w:r>
      <w:r w:rsidR="001F19B1" w:rsidRPr="00ED6412">
        <w:t xml:space="preserve"> the model works well and effectively </w:t>
      </w:r>
      <w:r w:rsidR="006715C3" w:rsidRPr="00ED6412">
        <w:t xml:space="preserve">in </w:t>
      </w:r>
      <w:r w:rsidR="0086360D" w:rsidRPr="00ED6412">
        <w:t>this</w:t>
      </w:r>
      <w:r w:rsidR="001F19B1" w:rsidRPr="00ED6412">
        <w:t xml:space="preserve"> </w:t>
      </w:r>
      <w:r w:rsidR="001F19B1" w:rsidRPr="00ED6412">
        <w:rPr>
          <w:rFonts w:hint="eastAsia"/>
        </w:rPr>
        <w:t>case stud</w:t>
      </w:r>
      <w:r w:rsidR="0086360D" w:rsidRPr="00ED6412">
        <w:t>y</w:t>
      </w:r>
      <w:r w:rsidR="001F19B1" w:rsidRPr="00ED6412">
        <w:t xml:space="preserve">. </w:t>
      </w:r>
      <w:r w:rsidR="000A2E1E" w:rsidRPr="00ED6412">
        <w:t xml:space="preserve">Moreover, this case study </w:t>
      </w:r>
      <w:r w:rsidR="008A24D9" w:rsidRPr="00ED6412">
        <w:t>indicate</w:t>
      </w:r>
      <w:r w:rsidR="000A2E1E" w:rsidRPr="00ED6412">
        <w:t xml:space="preserve">s the practical significance </w:t>
      </w:r>
      <w:r w:rsidR="008D5E24" w:rsidRPr="00ED6412">
        <w:t>of</w:t>
      </w:r>
      <w:r w:rsidR="000A2E1E" w:rsidRPr="00ED6412">
        <w:t xml:space="preserve"> the DEED model.</w:t>
      </w:r>
    </w:p>
    <w:p w14:paraId="51E2F215" w14:textId="2E1964BB" w:rsidR="005F440E" w:rsidRPr="00ED6412" w:rsidRDefault="005F440E" w:rsidP="00A325D1">
      <w:pPr>
        <w:spacing w:after="120"/>
      </w:pPr>
      <w:r w:rsidRPr="00ED6412">
        <w:t xml:space="preserve">Secondly, the model </w:t>
      </w:r>
      <w:r w:rsidR="005365E8" w:rsidRPr="00ED6412">
        <w:t xml:space="preserve">investigated </w:t>
      </w:r>
      <w:r w:rsidRPr="00ED6412">
        <w:t xml:space="preserve">in this case </w:t>
      </w:r>
      <w:r w:rsidR="00504040" w:rsidRPr="00ED6412">
        <w:t>study, which</w:t>
      </w:r>
      <w:r w:rsidR="005365E8" w:rsidRPr="00ED6412">
        <w:t xml:space="preserve"> includes</w:t>
      </w:r>
      <w:r w:rsidRPr="00ED6412">
        <w:t xml:space="preserve"> practical data</w:t>
      </w:r>
      <w:r w:rsidR="00241E20" w:rsidRPr="00ED6412">
        <w:t>,</w:t>
      </w:r>
      <w:r w:rsidRPr="00ED6412">
        <w:t xml:space="preserve"> shows the same </w:t>
      </w:r>
      <w:r w:rsidR="008A24D9" w:rsidRPr="00ED6412">
        <w:t xml:space="preserve">general </w:t>
      </w:r>
      <w:r w:rsidRPr="00ED6412">
        <w:t xml:space="preserve">features as </w:t>
      </w:r>
      <w:r w:rsidR="008A24D9" w:rsidRPr="00ED6412">
        <w:t xml:space="preserve">those presented in </w:t>
      </w:r>
      <w:r w:rsidRPr="00ED6412">
        <w:t>the Chapter</w:t>
      </w:r>
      <w:r w:rsidR="008A24D9" w:rsidRPr="00ED6412">
        <w:t xml:space="preserve">s 3, 4 and 5. </w:t>
      </w:r>
      <w:r w:rsidR="005B1B86" w:rsidRPr="00ED6412">
        <w:t>T</w:t>
      </w:r>
      <w:r w:rsidR="00CB39D3" w:rsidRPr="00ED6412">
        <w:t xml:space="preserve">he </w:t>
      </w:r>
      <w:r w:rsidR="00CB39D3" w:rsidRPr="00ED6412">
        <w:lastRenderedPageBreak/>
        <w:t>CPF is able to dominate the dispatch</w:t>
      </w:r>
      <w:r w:rsidR="00903C36" w:rsidRPr="00ED6412">
        <w:t xml:space="preserve"> after 2040</w:t>
      </w:r>
      <w:r w:rsidR="005365E8" w:rsidRPr="00ED6412">
        <w:t>,</w:t>
      </w:r>
      <w:r w:rsidR="00903C36" w:rsidRPr="00ED6412">
        <w:t xml:space="preserve"> </w:t>
      </w:r>
      <w:r w:rsidR="005365E8" w:rsidRPr="00ED6412">
        <w:t>but</w:t>
      </w:r>
      <w:r w:rsidR="00CB39D3" w:rsidRPr="00ED6412">
        <w:t xml:space="preserve">, at </w:t>
      </w:r>
      <w:r w:rsidR="001F62C1" w:rsidRPr="00ED6412">
        <w:t>low CPF</w:t>
      </w:r>
      <w:r w:rsidR="00CB39D3" w:rsidRPr="00ED6412">
        <w:t xml:space="preserve">, </w:t>
      </w:r>
      <w:r w:rsidR="003423C2" w:rsidRPr="00ED6412">
        <w:t xml:space="preserve">the emission limit of </w:t>
      </w:r>
      <w:r w:rsidR="00CB39D3" w:rsidRPr="00ED6412">
        <w:t xml:space="preserve">the </w:t>
      </w:r>
      <w:r w:rsidR="001F62C1" w:rsidRPr="00ED6412">
        <w:t>EPS</w:t>
      </w:r>
      <w:r w:rsidR="00CB39D3" w:rsidRPr="00ED6412">
        <w:t xml:space="preserve"> has a high impact in the power dispatch. </w:t>
      </w:r>
      <w:r w:rsidR="005B1B86" w:rsidRPr="00ED6412">
        <w:t>Furthermore, t</w:t>
      </w:r>
      <w:r w:rsidR="00A36856" w:rsidRPr="00ED6412">
        <w:t xml:space="preserve">he </w:t>
      </w:r>
      <w:r w:rsidR="005365E8" w:rsidRPr="00ED6412">
        <w:t>emissions do not change</w:t>
      </w:r>
      <w:r w:rsidR="005B1B86" w:rsidRPr="00ED6412">
        <w:t xml:space="preserve"> significantly at low CPF but </w:t>
      </w:r>
      <w:r w:rsidR="00241E20" w:rsidRPr="00ED6412">
        <w:t>reduce</w:t>
      </w:r>
      <w:r w:rsidR="005B1B86" w:rsidRPr="00ED6412">
        <w:t xml:space="preserve"> dramatically at high CPF. </w:t>
      </w:r>
      <w:r w:rsidR="008734E3" w:rsidRPr="00ED6412">
        <w:t>Moreover,</w:t>
      </w:r>
      <w:r w:rsidR="00A51DAA" w:rsidRPr="00ED6412">
        <w:t xml:space="preserve"> </w:t>
      </w:r>
      <w:r w:rsidR="00EE7AE2" w:rsidRPr="00ED6412">
        <w:t>the scheduled wind power and ESS</w:t>
      </w:r>
      <w:r w:rsidR="008734E3" w:rsidRPr="00ED6412">
        <w:t xml:space="preserve"> interact</w:t>
      </w:r>
      <w:r w:rsidR="005365E8" w:rsidRPr="00ED6412">
        <w:t xml:space="preserve"> with each other</w:t>
      </w:r>
      <w:r w:rsidR="00690237" w:rsidRPr="00ED6412">
        <w:t>.</w:t>
      </w:r>
    </w:p>
    <w:p w14:paraId="42782BF8" w14:textId="5B11D792" w:rsidR="00276B61" w:rsidRPr="00ED6412" w:rsidRDefault="005F440E" w:rsidP="002F1116">
      <w:pPr>
        <w:rPr>
          <w:lang w:eastAsia="en-US"/>
        </w:rPr>
      </w:pPr>
      <w:r w:rsidRPr="00ED6412">
        <w:rPr>
          <w:lang w:eastAsia="en-US"/>
        </w:rPr>
        <w:t xml:space="preserve">Thirdly, </w:t>
      </w:r>
      <w:r w:rsidR="00310309" w:rsidRPr="00ED6412">
        <w:rPr>
          <w:lang w:eastAsia="en-US"/>
        </w:rPr>
        <w:t xml:space="preserve">it can be seen from the intra-day analysis </w:t>
      </w:r>
      <w:r w:rsidR="006D4E53" w:rsidRPr="00ED6412">
        <w:rPr>
          <w:lang w:eastAsia="en-US"/>
        </w:rPr>
        <w:t xml:space="preserve">that </w:t>
      </w:r>
      <w:r w:rsidR="00310309" w:rsidRPr="00ED6412">
        <w:rPr>
          <w:lang w:eastAsia="en-US"/>
        </w:rPr>
        <w:t xml:space="preserve">there is </w:t>
      </w:r>
      <w:r w:rsidR="008A24D9" w:rsidRPr="00ED6412">
        <w:rPr>
          <w:lang w:eastAsia="en-US"/>
        </w:rPr>
        <w:t xml:space="preserve">an </w:t>
      </w:r>
      <w:r w:rsidR="00310309" w:rsidRPr="00ED6412">
        <w:rPr>
          <w:lang w:eastAsia="en-US"/>
        </w:rPr>
        <w:t xml:space="preserve">increasing </w:t>
      </w:r>
      <w:r w:rsidR="00D23362" w:rsidRPr="00ED6412">
        <w:rPr>
          <w:lang w:eastAsia="en-US"/>
        </w:rPr>
        <w:t>demand</w:t>
      </w:r>
      <w:r w:rsidR="00310309" w:rsidRPr="00ED6412">
        <w:rPr>
          <w:lang w:eastAsia="en-US"/>
        </w:rPr>
        <w:t xml:space="preserve"> </w:t>
      </w:r>
      <w:r w:rsidR="008A24D9" w:rsidRPr="00ED6412">
        <w:rPr>
          <w:lang w:eastAsia="en-US"/>
        </w:rPr>
        <w:t>in</w:t>
      </w:r>
      <w:r w:rsidR="00310309" w:rsidRPr="00ED6412">
        <w:rPr>
          <w:lang w:eastAsia="en-US"/>
        </w:rPr>
        <w:t xml:space="preserve"> the size of the ESS. </w:t>
      </w:r>
      <w:r w:rsidR="0019738A" w:rsidRPr="00ED6412">
        <w:rPr>
          <w:lang w:eastAsia="en-US"/>
        </w:rPr>
        <w:t>With a proper size of the ESS compare</w:t>
      </w:r>
      <w:r w:rsidR="0094259F" w:rsidRPr="00ED6412">
        <w:rPr>
          <w:lang w:eastAsia="en-US"/>
        </w:rPr>
        <w:t>d</w:t>
      </w:r>
      <w:r w:rsidR="0019738A" w:rsidRPr="00ED6412">
        <w:rPr>
          <w:lang w:eastAsia="en-US"/>
        </w:rPr>
        <w:t xml:space="preserve"> to the value of the scheduled wind power, the ESS is able to be charged/discharged more frequently to reduce the emissions and the wind power cost. </w:t>
      </w:r>
      <w:r w:rsidR="00310309" w:rsidRPr="00ED6412">
        <w:rPr>
          <w:lang w:eastAsia="en-US"/>
        </w:rPr>
        <w:t>T</w:t>
      </w:r>
      <w:r w:rsidR="00B74C28" w:rsidRPr="00ED6412">
        <w:rPr>
          <w:lang w:eastAsia="en-US"/>
        </w:rPr>
        <w:t xml:space="preserve">he size of the ESS </w:t>
      </w:r>
      <w:r w:rsidR="004C29B5" w:rsidRPr="00ED6412">
        <w:rPr>
          <w:lang w:eastAsia="en-US"/>
        </w:rPr>
        <w:t>need</w:t>
      </w:r>
      <w:r w:rsidR="00276B61" w:rsidRPr="00ED6412">
        <w:rPr>
          <w:lang w:eastAsia="en-US"/>
        </w:rPr>
        <w:t>s</w:t>
      </w:r>
      <w:r w:rsidR="004C29B5" w:rsidRPr="00ED6412">
        <w:rPr>
          <w:lang w:eastAsia="en-US"/>
        </w:rPr>
        <w:t xml:space="preserve"> to increase</w:t>
      </w:r>
      <w:r w:rsidR="0094259F" w:rsidRPr="00ED6412">
        <w:rPr>
          <w:lang w:eastAsia="en-US"/>
        </w:rPr>
        <w:t>,</w:t>
      </w:r>
      <w:r w:rsidR="004C29B5" w:rsidRPr="00ED6412">
        <w:rPr>
          <w:lang w:eastAsia="en-US"/>
        </w:rPr>
        <w:t xml:space="preserve"> along with </w:t>
      </w:r>
      <w:r w:rsidR="0094259F" w:rsidRPr="00ED6412">
        <w:rPr>
          <w:lang w:eastAsia="en-US"/>
        </w:rPr>
        <w:t>an</w:t>
      </w:r>
      <w:r w:rsidR="004C29B5" w:rsidRPr="00ED6412">
        <w:rPr>
          <w:lang w:eastAsia="en-US"/>
        </w:rPr>
        <w:t xml:space="preserve"> increase in the CPF</w:t>
      </w:r>
      <w:r w:rsidR="00170763" w:rsidRPr="00ED6412">
        <w:rPr>
          <w:lang w:eastAsia="en-US"/>
        </w:rPr>
        <w:t xml:space="preserve"> and</w:t>
      </w:r>
      <w:r w:rsidR="004913A4" w:rsidRPr="00ED6412">
        <w:rPr>
          <w:lang w:eastAsia="en-US"/>
        </w:rPr>
        <w:t xml:space="preserve"> scheduled wind power</w:t>
      </w:r>
      <w:r w:rsidR="00170763" w:rsidRPr="00ED6412">
        <w:rPr>
          <w:lang w:eastAsia="en-US"/>
        </w:rPr>
        <w:t>, also</w:t>
      </w:r>
      <w:r w:rsidR="004913A4" w:rsidRPr="00ED6412">
        <w:rPr>
          <w:lang w:eastAsia="en-US"/>
        </w:rPr>
        <w:t xml:space="preserve"> the decreas</w:t>
      </w:r>
      <w:r w:rsidR="0094259F" w:rsidRPr="00ED6412">
        <w:rPr>
          <w:lang w:eastAsia="en-US"/>
        </w:rPr>
        <w:t>e</w:t>
      </w:r>
      <w:r w:rsidR="004913A4" w:rsidRPr="00ED6412">
        <w:rPr>
          <w:lang w:eastAsia="en-US"/>
        </w:rPr>
        <w:t xml:space="preserve"> in </w:t>
      </w:r>
      <w:r w:rsidR="00BE2E0D" w:rsidRPr="00ED6412">
        <w:t>emission limit</w:t>
      </w:r>
      <w:r w:rsidR="004913A4" w:rsidRPr="00ED6412">
        <w:rPr>
          <w:lang w:eastAsia="en-US"/>
        </w:rPr>
        <w:t xml:space="preserve"> </w:t>
      </w:r>
      <w:r w:rsidR="004C29B5" w:rsidRPr="00ED6412">
        <w:rPr>
          <w:lang w:eastAsia="en-US"/>
        </w:rPr>
        <w:t xml:space="preserve">in order to obtain a </w:t>
      </w:r>
      <w:r w:rsidR="00793E8C" w:rsidRPr="00ED6412">
        <w:rPr>
          <w:lang w:eastAsia="en-US"/>
        </w:rPr>
        <w:t>more effective usage of the ESS</w:t>
      </w:r>
      <w:r w:rsidR="002F1116" w:rsidRPr="00ED6412">
        <w:rPr>
          <w:lang w:eastAsia="en-US"/>
        </w:rPr>
        <w:t>.</w:t>
      </w:r>
      <w:r w:rsidR="00E72CCE" w:rsidRPr="00ED6412">
        <w:rPr>
          <w:lang w:eastAsia="en-US"/>
        </w:rPr>
        <w:t xml:space="preserve"> </w:t>
      </w:r>
      <w:r w:rsidR="00D925CD" w:rsidRPr="00ED6412">
        <w:rPr>
          <w:lang w:eastAsia="en-US"/>
        </w:rPr>
        <w:t>In the specif</w:t>
      </w:r>
      <w:r w:rsidR="0094259F" w:rsidRPr="00ED6412">
        <w:rPr>
          <w:lang w:eastAsia="en-US"/>
        </w:rPr>
        <w:t>ic</w:t>
      </w:r>
      <w:r w:rsidR="00D925CD" w:rsidRPr="00ED6412">
        <w:rPr>
          <w:lang w:eastAsia="en-US"/>
        </w:rPr>
        <w:t xml:space="preserve"> case of the Pen y Cymoedd wind farm, in</w:t>
      </w:r>
      <w:r w:rsidR="00E72CCE" w:rsidRPr="00ED6412">
        <w:rPr>
          <w:lang w:eastAsia="en-US"/>
        </w:rPr>
        <w:t xml:space="preserve"> 2040 and 2050, the recent size of the ESS </w:t>
      </w:r>
      <w:r w:rsidR="00A037A9" w:rsidRPr="00ED6412">
        <w:rPr>
          <w:lang w:eastAsia="en-US"/>
        </w:rPr>
        <w:t>will be</w:t>
      </w:r>
      <w:r w:rsidR="00E72CCE" w:rsidRPr="00ED6412">
        <w:rPr>
          <w:lang w:eastAsia="en-US"/>
        </w:rPr>
        <w:t xml:space="preserve"> </w:t>
      </w:r>
      <w:r w:rsidR="00A037A9" w:rsidRPr="00ED6412">
        <w:rPr>
          <w:lang w:eastAsia="en-US"/>
        </w:rPr>
        <w:t xml:space="preserve">insufficient </w:t>
      </w:r>
      <w:r w:rsidR="00E72CCE" w:rsidRPr="00ED6412">
        <w:rPr>
          <w:lang w:eastAsia="en-US"/>
        </w:rPr>
        <w:t xml:space="preserve">for an off-grid </w:t>
      </w:r>
      <w:r w:rsidR="007C600A" w:rsidRPr="00ED6412">
        <w:rPr>
          <w:lang w:eastAsia="en-US"/>
        </w:rPr>
        <w:t xml:space="preserve">system </w:t>
      </w:r>
      <w:r w:rsidR="00E72CCE" w:rsidRPr="00ED6412">
        <w:rPr>
          <w:lang w:eastAsia="en-US"/>
        </w:rPr>
        <w:t xml:space="preserve">or </w:t>
      </w:r>
      <w:r w:rsidR="007C600A" w:rsidRPr="00ED6412">
        <w:rPr>
          <w:lang w:eastAsia="en-US"/>
        </w:rPr>
        <w:t>an island model</w:t>
      </w:r>
      <w:r w:rsidR="002E3CC5" w:rsidRPr="00ED6412">
        <w:rPr>
          <w:lang w:eastAsia="en-US"/>
        </w:rPr>
        <w:t xml:space="preserve"> as it </w:t>
      </w:r>
      <w:r w:rsidR="008E4F2E" w:rsidRPr="00ED6412">
        <w:rPr>
          <w:lang w:eastAsia="en-US"/>
        </w:rPr>
        <w:t>infrequently</w:t>
      </w:r>
      <w:r w:rsidR="002E3CC5" w:rsidRPr="00ED6412">
        <w:rPr>
          <w:lang w:eastAsia="en-US"/>
        </w:rPr>
        <w:t xml:space="preserve"> charge</w:t>
      </w:r>
      <w:r w:rsidR="006E5BEA" w:rsidRPr="00ED6412">
        <w:rPr>
          <w:lang w:eastAsia="en-US"/>
        </w:rPr>
        <w:t>s</w:t>
      </w:r>
      <w:r w:rsidR="007C600A" w:rsidRPr="00ED6412">
        <w:rPr>
          <w:lang w:eastAsia="en-US"/>
        </w:rPr>
        <w:t>.</w:t>
      </w:r>
      <w:r w:rsidR="00F81F2F" w:rsidRPr="00ED6412">
        <w:rPr>
          <w:lang w:eastAsia="en-US"/>
        </w:rPr>
        <w:t xml:space="preserve"> </w:t>
      </w:r>
      <w:r w:rsidR="008E38C8" w:rsidRPr="00ED6412">
        <w:rPr>
          <w:lang w:eastAsia="en-US"/>
        </w:rPr>
        <w:t>However, as this model is based on the probability of the wind power, it is unable to obtain the exact size of the ESS.</w:t>
      </w:r>
    </w:p>
    <w:p w14:paraId="0D953A53" w14:textId="309E1461" w:rsidR="00364D8C" w:rsidRPr="00ED6412" w:rsidRDefault="0018301E" w:rsidP="002F1116">
      <w:pPr>
        <w:rPr>
          <w:lang w:eastAsia="en-US"/>
        </w:rPr>
      </w:pPr>
      <w:r w:rsidRPr="00ED6412">
        <w:rPr>
          <w:lang w:eastAsia="en-US"/>
        </w:rPr>
        <w:t xml:space="preserve">Furthermore, all the renewable </w:t>
      </w:r>
      <w:r w:rsidR="00E608D8" w:rsidRPr="00ED6412">
        <w:rPr>
          <w:lang w:eastAsia="en-US"/>
        </w:rPr>
        <w:t>powers</w:t>
      </w:r>
      <w:r w:rsidRPr="00ED6412">
        <w:rPr>
          <w:lang w:eastAsia="en-US"/>
        </w:rPr>
        <w:t xml:space="preserve"> </w:t>
      </w:r>
      <w:r w:rsidR="006E5BEA" w:rsidRPr="00ED6412">
        <w:rPr>
          <w:lang w:eastAsia="en-US"/>
        </w:rPr>
        <w:t xml:space="preserve">are </w:t>
      </w:r>
      <w:r w:rsidRPr="00ED6412">
        <w:rPr>
          <w:lang w:eastAsia="en-US"/>
        </w:rPr>
        <w:t xml:space="preserve">supplied by </w:t>
      </w:r>
      <w:r w:rsidR="008E4F2E" w:rsidRPr="00ED6412">
        <w:rPr>
          <w:lang w:eastAsia="en-US"/>
        </w:rPr>
        <w:t xml:space="preserve">the </w:t>
      </w:r>
      <w:r w:rsidRPr="00ED6412">
        <w:rPr>
          <w:lang w:eastAsia="en-US"/>
        </w:rPr>
        <w:t xml:space="preserve">wind in this system. As the wind power is the cheapest renewable resource </w:t>
      </w:r>
      <w:r w:rsidR="00983B8D" w:rsidRPr="00ED6412">
        <w:rPr>
          <w:lang w:eastAsia="en-US"/>
        </w:rPr>
        <w:fldChar w:fldCharType="begin"/>
      </w:r>
      <w:r w:rsidR="000201C4">
        <w:rPr>
          <w:lang w:eastAsia="en-US"/>
        </w:rPr>
        <w:instrText xml:space="preserve"> ADDIN EN.CITE &lt;EndNote&gt;&lt;Cite&gt;&lt;Author&gt;KPMG&lt;/Author&gt;&lt;Year&gt;2016&lt;/Year&gt;&lt;RecNum&gt;329&lt;/RecNum&gt;&lt;DisplayText&gt;[24, 171, 208]&lt;/DisplayText&gt;&lt;record&gt;&lt;rec-number&gt;329&lt;/rec-number&gt;&lt;foreign-keys&gt;&lt;key app="EN" db-id="wat2z5xv39zx9lefev2vrzeifd9dzfzsx50x" timestamp="0"&gt;329&lt;/key&gt;&lt;/foreign-keys&gt;&lt;ref-type name="Report"&gt;27&lt;/ref-type&gt;&lt;contributors&gt;&lt;authors&gt;&lt;author&gt;KPMG&lt;/author&gt;&lt;/authors&gt;&lt;/contributors&gt;&lt;titles&gt;&lt;title&gt;Second CfD Allocation Round&lt;/title&gt;&lt;/titles&gt;&lt;dates&gt;&lt;year&gt;2016&lt;/year&gt;&lt;pub-dates&gt;&lt;date&gt;10 November&lt;/date&gt;&lt;/pub-dates&gt;&lt;/dates&gt;&lt;urls&gt;&lt;related-urls&gt;&lt;url&gt;https://home.kpmg.com/content/dam/kpmg/uk/pdf/2016/11/second-cfd-allocation-round.pdf&lt;/url&gt;&lt;/related-urls&gt;&lt;/urls&gt;&lt;/record&gt;&lt;/Cite&gt;&lt;Cite&gt;&lt;Author&gt;CCC&lt;/Author&gt;&lt;Year&gt;2010&lt;/Year&gt;&lt;RecNum&gt;285&lt;/RecNum&gt;&lt;record&gt;&lt;rec-number&gt;285&lt;/rec-number&gt;&lt;foreign-keys&gt;&lt;key app="EN" db-id="wat2z5xv39zx9lefev2vrzeifd9dzfzsx50x" timestamp="0"&gt;285&lt;/key&gt;&lt;/foreign-keys&gt;&lt;ref-type name="Journal Article"&gt;17&lt;/ref-type&gt;&lt;contributors&gt;&lt;authors&gt;&lt;author&gt;CCC&lt;/author&gt;&lt;/authors&gt;&lt;/contributors&gt;&lt;titles&gt;&lt;title&gt;The Fourth Carbon Budget Reducing emissions through the 2020s &lt;/title&gt;&lt;/titles&gt;&lt;dates&gt;&lt;year&gt;2010&lt;/year&gt;&lt;/dates&gt;&lt;urls&gt;&lt;related-urls&gt;&lt;url&gt;https://www.theccc.org.uk/archive/aws2/4th%20Budget/CCC-4th-Budget-Book_interactive_singles.pdf&lt;/url&gt;&lt;/related-urls&gt;&lt;/urls&gt;&lt;/record&gt;&lt;/Cite&gt;&lt;Cite&gt;&lt;Author&gt;DECC&lt;/Author&gt;&lt;Year&gt;2015&lt;/Year&gt;&lt;RecNum&gt;353&lt;/RecNum&gt;&lt;record&gt;&lt;rec-number&gt;353&lt;/rec-number&gt;&lt;foreign-keys&gt;&lt;key app="EN" db-id="wat2z5xv39zx9lefev2vrzeifd9dzfzsx50x" timestamp="0"&gt;353&lt;/key&gt;&lt;/foreign-keys&gt;&lt;ref-type name="Report"&gt;27&lt;/ref-type&gt;&lt;contributors&gt;&lt;authors&gt;&lt;author&gt;DECC&lt;/author&gt;&lt;/authors&gt;&lt;/contributors&gt;&lt;titles&gt;&lt;title&gt;CFD Auction Allocation Round One - a breakdown of the outcome by technology, year and clearing price&lt;/title&gt;&lt;/titles&gt;&lt;dates&gt;&lt;year&gt;2015&lt;/year&gt;&lt;/dates&gt;&lt;urls&gt;&lt;related-urls&gt;&lt;url&gt;https://www.gov.uk/government/uploads/system/uploads/attachment_data/file/407465/Breakdown_information_on_CFD_auctions.pdf&lt;/url&gt;&lt;/related-urls&gt;&lt;/urls&gt;&lt;/record&gt;&lt;/Cite&gt;&lt;/EndNote&gt;</w:instrText>
      </w:r>
      <w:r w:rsidR="00983B8D" w:rsidRPr="00ED6412">
        <w:rPr>
          <w:lang w:eastAsia="en-US"/>
        </w:rPr>
        <w:fldChar w:fldCharType="separate"/>
      </w:r>
      <w:r w:rsidR="000201C4">
        <w:rPr>
          <w:noProof/>
          <w:lang w:eastAsia="en-US"/>
        </w:rPr>
        <w:t>[</w:t>
      </w:r>
      <w:hyperlink w:anchor="_ENREF_24" w:tooltip="CCC, 2010 #285" w:history="1">
        <w:r w:rsidR="00213BF8">
          <w:rPr>
            <w:noProof/>
            <w:lang w:eastAsia="en-US"/>
          </w:rPr>
          <w:t>24</w:t>
        </w:r>
      </w:hyperlink>
      <w:r w:rsidR="000201C4">
        <w:rPr>
          <w:noProof/>
          <w:lang w:eastAsia="en-US"/>
        </w:rPr>
        <w:t xml:space="preserve">, </w:t>
      </w:r>
      <w:hyperlink w:anchor="_ENREF_171" w:tooltip="KPMG, 2016 #329" w:history="1">
        <w:r w:rsidR="00213BF8">
          <w:rPr>
            <w:noProof/>
            <w:lang w:eastAsia="en-US"/>
          </w:rPr>
          <w:t>171</w:t>
        </w:r>
      </w:hyperlink>
      <w:r w:rsidR="000201C4">
        <w:rPr>
          <w:noProof/>
          <w:lang w:eastAsia="en-US"/>
        </w:rPr>
        <w:t xml:space="preserve">, </w:t>
      </w:r>
      <w:hyperlink w:anchor="_ENREF_208" w:tooltip="DECC, 2015 #353" w:history="1">
        <w:r w:rsidR="00213BF8">
          <w:rPr>
            <w:noProof/>
            <w:lang w:eastAsia="en-US"/>
          </w:rPr>
          <w:t>208</w:t>
        </w:r>
      </w:hyperlink>
      <w:r w:rsidR="000201C4">
        <w:rPr>
          <w:noProof/>
          <w:lang w:eastAsia="en-US"/>
        </w:rPr>
        <w:t>]</w:t>
      </w:r>
      <w:r w:rsidR="00983B8D" w:rsidRPr="00ED6412">
        <w:rPr>
          <w:lang w:eastAsia="en-US"/>
        </w:rPr>
        <w:fldChar w:fldCharType="end"/>
      </w:r>
      <w:r w:rsidR="00983B8D" w:rsidRPr="00ED6412">
        <w:rPr>
          <w:lang w:eastAsia="en-US"/>
        </w:rPr>
        <w:t>,</w:t>
      </w:r>
      <w:r w:rsidRPr="00ED6412">
        <w:rPr>
          <w:lang w:eastAsia="en-US"/>
        </w:rPr>
        <w:t xml:space="preserve"> the cost of the renewable power </w:t>
      </w:r>
      <w:r w:rsidR="00133272" w:rsidRPr="00ED6412">
        <w:rPr>
          <w:lang w:eastAsia="en-US"/>
        </w:rPr>
        <w:t xml:space="preserve">in this system </w:t>
      </w:r>
      <w:r w:rsidRPr="00ED6412">
        <w:rPr>
          <w:lang w:eastAsia="en-US"/>
        </w:rPr>
        <w:t>is less than the realist</w:t>
      </w:r>
      <w:r w:rsidR="00923131" w:rsidRPr="00ED6412">
        <w:rPr>
          <w:lang w:eastAsia="en-US"/>
        </w:rPr>
        <w:t xml:space="preserve"> energy system in the UK</w:t>
      </w:r>
      <w:r w:rsidRPr="00ED6412">
        <w:rPr>
          <w:lang w:eastAsia="en-US"/>
        </w:rPr>
        <w:t xml:space="preserve">. </w:t>
      </w:r>
      <w:r w:rsidR="00DE7287" w:rsidRPr="00ED6412">
        <w:rPr>
          <w:lang w:eastAsia="en-US"/>
        </w:rPr>
        <w:t xml:space="preserve">Thus in </w:t>
      </w:r>
      <w:r w:rsidR="00133272" w:rsidRPr="00ED6412">
        <w:rPr>
          <w:lang w:eastAsia="en-US"/>
        </w:rPr>
        <w:t xml:space="preserve">a </w:t>
      </w:r>
      <w:r w:rsidR="00DE7287" w:rsidRPr="00ED6412">
        <w:rPr>
          <w:lang w:eastAsia="en-US"/>
        </w:rPr>
        <w:t xml:space="preserve">real power grid in the UK </w:t>
      </w:r>
      <w:r w:rsidR="008E4F2E" w:rsidRPr="00ED6412">
        <w:rPr>
          <w:lang w:eastAsia="en-US"/>
        </w:rPr>
        <w:t>that has</w:t>
      </w:r>
      <w:r w:rsidR="00DE7287" w:rsidRPr="00ED6412">
        <w:rPr>
          <w:lang w:eastAsia="en-US"/>
        </w:rPr>
        <w:t xml:space="preserve"> many different types of renewable resources, the </w:t>
      </w:r>
      <w:r w:rsidR="00133272" w:rsidRPr="00ED6412">
        <w:rPr>
          <w:lang w:eastAsia="en-US"/>
        </w:rPr>
        <w:t xml:space="preserve">proportion </w:t>
      </w:r>
      <w:r w:rsidR="008E4F2E" w:rsidRPr="00ED6412">
        <w:rPr>
          <w:lang w:eastAsia="en-US"/>
        </w:rPr>
        <w:t xml:space="preserve">of the emission cost </w:t>
      </w:r>
      <w:r w:rsidR="00133272" w:rsidRPr="00ED6412">
        <w:rPr>
          <w:lang w:eastAsia="en-US"/>
        </w:rPr>
        <w:t>should be less than that in this</w:t>
      </w:r>
      <w:r w:rsidR="008E4F2E" w:rsidRPr="00ED6412">
        <w:rPr>
          <w:lang w:eastAsia="en-US"/>
        </w:rPr>
        <w:t xml:space="preserve"> system. H</w:t>
      </w:r>
      <w:r w:rsidR="00133272" w:rsidRPr="00ED6412">
        <w:rPr>
          <w:lang w:eastAsia="en-US"/>
        </w:rPr>
        <w:t xml:space="preserve">ence the domination of the EPS will last longer and the CPF may not dominate the dispatch that early. </w:t>
      </w:r>
      <w:r w:rsidR="007B565E" w:rsidRPr="00ED6412">
        <w:rPr>
          <w:lang w:eastAsia="en-US"/>
        </w:rPr>
        <w:t>Meantime, the total cost of the system may increase.</w:t>
      </w:r>
    </w:p>
    <w:p w14:paraId="75E3055F" w14:textId="0DDED613" w:rsidR="0018301E" w:rsidRPr="00ED6412" w:rsidRDefault="00364D8C" w:rsidP="002F1116">
      <w:pPr>
        <w:rPr>
          <w:lang w:eastAsia="en-US"/>
        </w:rPr>
      </w:pPr>
      <w:r w:rsidRPr="00ED6412">
        <w:rPr>
          <w:lang w:eastAsia="en-US"/>
        </w:rPr>
        <w:lastRenderedPageBreak/>
        <w:t>In addition, if the</w:t>
      </w:r>
      <w:r w:rsidR="00FF7F37" w:rsidRPr="00ED6412">
        <w:rPr>
          <w:lang w:eastAsia="en-US"/>
        </w:rPr>
        <w:t xml:space="preserve"> fraction </w:t>
      </w:r>
      <w:r w:rsidRPr="00ED6412">
        <w:rPr>
          <w:lang w:eastAsia="en-US"/>
        </w:rPr>
        <w:t>of the renewable power increase</w:t>
      </w:r>
      <w:r w:rsidR="00FF7F37" w:rsidRPr="00ED6412">
        <w:rPr>
          <w:lang w:eastAsia="en-US"/>
        </w:rPr>
        <w:t>s</w:t>
      </w:r>
      <w:r w:rsidRPr="00ED6412">
        <w:rPr>
          <w:lang w:eastAsia="en-US"/>
        </w:rPr>
        <w:t xml:space="preserve"> to 30%</w:t>
      </w:r>
      <w:r w:rsidR="008C6805" w:rsidRPr="00ED6412">
        <w:rPr>
          <w:lang w:eastAsia="en-US"/>
        </w:rPr>
        <w:t>,</w:t>
      </w:r>
      <w:r w:rsidRPr="00ED6412">
        <w:rPr>
          <w:lang w:eastAsia="en-US"/>
        </w:rPr>
        <w:t xml:space="preserve"> as in Section</w:t>
      </w:r>
      <w:r w:rsidR="00021C86">
        <w:rPr>
          <w:lang w:eastAsia="en-US"/>
        </w:rPr>
        <w:t> </w:t>
      </w:r>
      <w:r w:rsidRPr="00ED6412">
        <w:rPr>
          <w:lang w:eastAsia="en-US"/>
        </w:rPr>
        <w:t>4.4.2, the total cost and emission</w:t>
      </w:r>
      <w:r w:rsidR="008C6805" w:rsidRPr="00ED6412">
        <w:rPr>
          <w:lang w:eastAsia="en-US"/>
        </w:rPr>
        <w:t>s</w:t>
      </w:r>
      <w:r w:rsidRPr="00ED6412">
        <w:rPr>
          <w:lang w:eastAsia="en-US"/>
        </w:rPr>
        <w:t xml:space="preserve"> may reduce more</w:t>
      </w:r>
      <w:r w:rsidR="0014062E" w:rsidRPr="00ED6412">
        <w:rPr>
          <w:lang w:eastAsia="en-US"/>
        </w:rPr>
        <w:t xml:space="preserve"> after 2030. This is because the</w:t>
      </w:r>
      <w:r w:rsidR="00CA4D06" w:rsidRPr="00ED6412">
        <w:rPr>
          <w:lang w:eastAsia="en-US"/>
        </w:rPr>
        <w:t>re may be</w:t>
      </w:r>
      <w:r w:rsidR="0014062E" w:rsidRPr="00ED6412">
        <w:rPr>
          <w:lang w:eastAsia="en-US"/>
        </w:rPr>
        <w:t xml:space="preserve"> more usage </w:t>
      </w:r>
      <w:r w:rsidR="008C6805" w:rsidRPr="00ED6412">
        <w:rPr>
          <w:lang w:eastAsia="en-US"/>
        </w:rPr>
        <w:t>of</w:t>
      </w:r>
      <w:r w:rsidR="0014062E" w:rsidRPr="00ED6412">
        <w:rPr>
          <w:lang w:eastAsia="en-US"/>
        </w:rPr>
        <w:t xml:space="preserve"> the renewable power and </w:t>
      </w:r>
      <w:r w:rsidR="00CA4D06" w:rsidRPr="00ED6412">
        <w:rPr>
          <w:lang w:eastAsia="en-US"/>
        </w:rPr>
        <w:t>less emission cost</w:t>
      </w:r>
      <w:r w:rsidR="008C6805" w:rsidRPr="00ED6412">
        <w:rPr>
          <w:lang w:eastAsia="en-US"/>
        </w:rPr>
        <w:t>s</w:t>
      </w:r>
      <w:r w:rsidRPr="00ED6412">
        <w:rPr>
          <w:lang w:eastAsia="en-US"/>
        </w:rPr>
        <w:t>.</w:t>
      </w:r>
    </w:p>
    <w:p w14:paraId="4A17E9E9" w14:textId="5E4C95AE" w:rsidR="00F65579" w:rsidRPr="00ED6412" w:rsidRDefault="00C268B9" w:rsidP="004E7C6A">
      <w:pPr>
        <w:pStyle w:val="Heading2"/>
        <w:spacing w:line="480" w:lineRule="auto"/>
        <w:rPr>
          <w:rFonts w:ascii="Times New Roman" w:hAnsi="Times New Roman" w:cs="Times New Roman"/>
          <w:color w:val="auto"/>
          <w:lang w:eastAsia="zh-CN"/>
        </w:rPr>
      </w:pPr>
      <w:bookmarkStart w:id="432" w:name="_Toc523347856"/>
      <w:r w:rsidRPr="00ED6412">
        <w:rPr>
          <w:rFonts w:ascii="Times New Roman" w:hAnsi="Times New Roman" w:cs="Times New Roman"/>
          <w:color w:val="auto"/>
        </w:rPr>
        <w:t>Conclusions</w:t>
      </w:r>
      <w:bookmarkEnd w:id="432"/>
    </w:p>
    <w:p w14:paraId="17BBF604" w14:textId="445514A1" w:rsidR="00EA31BA" w:rsidRPr="00ED6412" w:rsidRDefault="004F61D9" w:rsidP="004C1551">
      <w:r w:rsidRPr="00ED6412">
        <w:rPr>
          <w:lang w:val="en-US"/>
        </w:rPr>
        <w:t>In t</w:t>
      </w:r>
      <w:r w:rsidR="00A20935" w:rsidRPr="00ED6412">
        <w:rPr>
          <w:lang w:val="en-US"/>
        </w:rPr>
        <w:t xml:space="preserve">his </w:t>
      </w:r>
      <w:r w:rsidR="00A20935" w:rsidRPr="00ED6412">
        <w:rPr>
          <w:rFonts w:hint="eastAsia"/>
          <w:lang w:val="en-US"/>
        </w:rPr>
        <w:t>chapter</w:t>
      </w:r>
      <w:r w:rsidRPr="00ED6412">
        <w:rPr>
          <w:lang w:val="en-US"/>
        </w:rPr>
        <w:t>,</w:t>
      </w:r>
      <w:r w:rsidR="00A20935" w:rsidRPr="00ED6412">
        <w:rPr>
          <w:lang w:val="en-US"/>
        </w:rPr>
        <w:t xml:space="preserve"> a case </w:t>
      </w:r>
      <w:r w:rsidRPr="00ED6412">
        <w:rPr>
          <w:lang w:val="en-US"/>
        </w:rPr>
        <w:t xml:space="preserve">study </w:t>
      </w:r>
      <w:r w:rsidR="00A20935" w:rsidRPr="00ED6412">
        <w:rPr>
          <w:lang w:val="en-US"/>
        </w:rPr>
        <w:t xml:space="preserve">of a proposed DEED model </w:t>
      </w:r>
      <w:r w:rsidR="008C6805" w:rsidRPr="00ED6412">
        <w:rPr>
          <w:lang w:val="en-US"/>
        </w:rPr>
        <w:t xml:space="preserve">that takes </w:t>
      </w:r>
      <w:r w:rsidRPr="00ED6412">
        <w:rPr>
          <w:lang w:val="en-US"/>
        </w:rPr>
        <w:t>into account the</w:t>
      </w:r>
      <w:r w:rsidR="00A20935" w:rsidRPr="00ED6412">
        <w:rPr>
          <w:lang w:val="en-US"/>
        </w:rPr>
        <w:t xml:space="preserve"> wind power and ESS </w:t>
      </w:r>
      <w:r w:rsidRPr="00ED6412">
        <w:rPr>
          <w:lang w:val="en-US"/>
        </w:rPr>
        <w:t>and</w:t>
      </w:r>
      <w:r w:rsidR="00A20935" w:rsidRPr="00ED6412">
        <w:rPr>
          <w:lang w:val="en-US"/>
        </w:rPr>
        <w:t xml:space="preserve"> </w:t>
      </w:r>
      <w:r w:rsidR="008C6805" w:rsidRPr="00ED6412">
        <w:rPr>
          <w:lang w:val="en-US"/>
        </w:rPr>
        <w:t>uses</w:t>
      </w:r>
      <w:r w:rsidR="00A20935" w:rsidRPr="00ED6412">
        <w:rPr>
          <w:lang w:val="en-US"/>
        </w:rPr>
        <w:t xml:space="preserve"> practical data</w:t>
      </w:r>
      <w:r w:rsidRPr="00ED6412">
        <w:rPr>
          <w:lang w:val="en-US"/>
        </w:rPr>
        <w:t xml:space="preserve"> has been investigated</w:t>
      </w:r>
      <w:r w:rsidR="00A20935" w:rsidRPr="00ED6412">
        <w:rPr>
          <w:lang w:val="en-US"/>
        </w:rPr>
        <w:t>. From the case stud</w:t>
      </w:r>
      <w:r w:rsidR="002B228A" w:rsidRPr="00ED6412">
        <w:rPr>
          <w:lang w:val="en-US"/>
        </w:rPr>
        <w:t>y</w:t>
      </w:r>
      <w:r w:rsidR="00A20935" w:rsidRPr="00ED6412">
        <w:rPr>
          <w:lang w:val="en-US"/>
        </w:rPr>
        <w:t xml:space="preserve">, </w:t>
      </w:r>
      <w:r w:rsidRPr="00ED6412">
        <w:rPr>
          <w:lang w:val="en-US"/>
        </w:rPr>
        <w:t xml:space="preserve">the </w:t>
      </w:r>
      <w:r w:rsidR="002B228A" w:rsidRPr="00ED6412">
        <w:rPr>
          <w:lang w:val="en-US"/>
        </w:rPr>
        <w:t xml:space="preserve">proposed model shows its </w:t>
      </w:r>
      <w:r w:rsidR="002B228A" w:rsidRPr="00ED6412">
        <w:t xml:space="preserve">practical significance. </w:t>
      </w:r>
      <w:r w:rsidR="00D113A3" w:rsidRPr="00ED6412">
        <w:rPr>
          <w:lang w:val="en-US"/>
        </w:rPr>
        <w:t>Also,</w:t>
      </w:r>
      <w:r w:rsidR="00A20935" w:rsidRPr="00ED6412">
        <w:rPr>
          <w:lang w:val="en-US"/>
        </w:rPr>
        <w:t xml:space="preserve"> </w:t>
      </w:r>
      <w:r w:rsidRPr="00ED6412">
        <w:rPr>
          <w:lang w:val="en-US"/>
        </w:rPr>
        <w:t xml:space="preserve">the optimization results </w:t>
      </w:r>
      <w:r w:rsidRPr="00ED6412">
        <w:t>show</w:t>
      </w:r>
      <w:r w:rsidR="00354961" w:rsidRPr="00ED6412">
        <w:t xml:space="preserve"> the same</w:t>
      </w:r>
      <w:r w:rsidR="00504040" w:rsidRPr="00ED6412">
        <w:t xml:space="preserve"> general</w:t>
      </w:r>
      <w:r w:rsidR="00354961" w:rsidRPr="00ED6412">
        <w:t xml:space="preserve"> features as</w:t>
      </w:r>
      <w:r w:rsidR="00504040" w:rsidRPr="00ED6412">
        <w:t xml:space="preserve"> those in</w:t>
      </w:r>
      <w:r w:rsidR="00354961" w:rsidRPr="00ED6412">
        <w:t xml:space="preserve"> the ED model in Chapter</w:t>
      </w:r>
      <w:r w:rsidRPr="00ED6412">
        <w:t>s</w:t>
      </w:r>
      <w:r w:rsidR="001F62C1" w:rsidRPr="00ED6412">
        <w:t xml:space="preserve"> 3, 4 and 5</w:t>
      </w:r>
      <w:r w:rsidR="00504040" w:rsidRPr="00ED6412">
        <w:t>. These include</w:t>
      </w:r>
      <w:r w:rsidR="00354961" w:rsidRPr="00ED6412">
        <w:t xml:space="preserve"> </w:t>
      </w:r>
      <w:r w:rsidR="001F62C1" w:rsidRPr="00ED6412">
        <w:t xml:space="preserve">the CPF </w:t>
      </w:r>
      <w:r w:rsidR="008C6805" w:rsidRPr="00ED6412">
        <w:t>being</w:t>
      </w:r>
      <w:r w:rsidR="001F62C1" w:rsidRPr="00ED6412">
        <w:t xml:space="preserve"> able to dominate the dispatch after 2040; the EPS has a high impact in the power dispatch at low CPF; the emissions do not changes significantly at low CPF but </w:t>
      </w:r>
      <w:r w:rsidR="008C6805" w:rsidRPr="00ED6412">
        <w:t>decreases</w:t>
      </w:r>
      <w:r w:rsidR="001F62C1" w:rsidRPr="00ED6412">
        <w:t xml:space="preserve"> dramatically at high CPF; the scheduled wind power and ESS </w:t>
      </w:r>
      <w:r w:rsidR="008C6805" w:rsidRPr="00ED6412">
        <w:t>interact</w:t>
      </w:r>
      <w:r w:rsidR="001F62C1" w:rsidRPr="00ED6412">
        <w:t>.</w:t>
      </w:r>
      <w:r w:rsidR="00D113A3" w:rsidRPr="00ED6412">
        <w:t xml:space="preserve"> </w:t>
      </w:r>
      <w:r w:rsidR="00147C4C" w:rsidRPr="00ED6412">
        <w:t xml:space="preserve">Furthermore, </w:t>
      </w:r>
      <w:r w:rsidR="00F75A4D" w:rsidRPr="00ED6412">
        <w:t xml:space="preserve">a proper size ESS is able to be charged/discharged more </w:t>
      </w:r>
      <w:r w:rsidR="00504040" w:rsidRPr="00ED6412">
        <w:t>frequently, this reduces the emissions,</w:t>
      </w:r>
      <w:r w:rsidR="00F75A4D" w:rsidRPr="00ED6412">
        <w:t xml:space="preserve"> and the wind power cost. I</w:t>
      </w:r>
      <w:r w:rsidR="00A23600" w:rsidRPr="00ED6412">
        <w:t>t should be noted</w:t>
      </w:r>
      <w:r w:rsidR="00147C4C" w:rsidRPr="00ED6412">
        <w:t xml:space="preserve"> that with the increasing of CPF</w:t>
      </w:r>
      <w:r w:rsidRPr="00ED6412">
        <w:t>,</w:t>
      </w:r>
      <w:r w:rsidR="00147C4C" w:rsidRPr="00ED6412">
        <w:t xml:space="preserve"> and </w:t>
      </w:r>
      <w:r w:rsidRPr="00ED6412">
        <w:t xml:space="preserve">the </w:t>
      </w:r>
      <w:r w:rsidR="00147C4C" w:rsidRPr="00ED6412">
        <w:t xml:space="preserve">decreasing of </w:t>
      </w:r>
      <w:r w:rsidR="00BE2E0D" w:rsidRPr="00ED6412">
        <w:t xml:space="preserve">the emission limit of </w:t>
      </w:r>
      <w:r w:rsidR="00147C4C" w:rsidRPr="00ED6412">
        <w:t xml:space="preserve">EPS, </w:t>
      </w:r>
      <w:r w:rsidRPr="00ED6412">
        <w:t xml:space="preserve">then </w:t>
      </w:r>
      <w:r w:rsidR="00147C4C" w:rsidRPr="00ED6412">
        <w:t xml:space="preserve">the size of the ESS is </w:t>
      </w:r>
      <w:r w:rsidR="004F2005" w:rsidRPr="00ED6412">
        <w:t>required</w:t>
      </w:r>
      <w:r w:rsidRPr="00ED6412">
        <w:t xml:space="preserve"> to </w:t>
      </w:r>
      <w:r w:rsidR="00F556D5" w:rsidRPr="00ED6412">
        <w:t>be even</w:t>
      </w:r>
      <w:r w:rsidR="004F2005" w:rsidRPr="00ED6412">
        <w:t xml:space="preserve"> larger</w:t>
      </w:r>
      <w:r w:rsidR="00A238CB" w:rsidRPr="00ED6412">
        <w:t xml:space="preserve">, </w:t>
      </w:r>
      <w:r w:rsidRPr="00ED6412">
        <w:t>especially</w:t>
      </w:r>
      <w:r w:rsidR="00A238CB" w:rsidRPr="00ED6412">
        <w:t xml:space="preserve"> </w:t>
      </w:r>
      <w:r w:rsidRPr="00ED6412">
        <w:t>for</w:t>
      </w:r>
      <w:r w:rsidR="00A238CB" w:rsidRPr="00ED6412">
        <w:t xml:space="preserve"> the off-grid system</w:t>
      </w:r>
      <w:r w:rsidR="004F2005" w:rsidRPr="00ED6412">
        <w:t>.</w:t>
      </w:r>
    </w:p>
    <w:p w14:paraId="68405D4F" w14:textId="646E0D3E" w:rsidR="00EA31BA" w:rsidRPr="00ED6412" w:rsidRDefault="00EA31BA" w:rsidP="004C1551">
      <w:pPr>
        <w:sectPr w:rsidR="00EA31BA" w:rsidRPr="00ED6412" w:rsidSect="001C7A61">
          <w:headerReference w:type="even" r:id="rId82"/>
          <w:headerReference w:type="default" r:id="rId83"/>
          <w:footerReference w:type="default" r:id="rId84"/>
          <w:pgSz w:w="11906" w:h="16838"/>
          <w:pgMar w:top="2268" w:right="1418" w:bottom="1701" w:left="2552" w:header="1134" w:footer="567" w:gutter="0"/>
          <w:cols w:space="708"/>
          <w:titlePg/>
          <w:docGrid w:linePitch="360"/>
        </w:sectPr>
      </w:pPr>
    </w:p>
    <w:p w14:paraId="3F558A83" w14:textId="7D9CA15E" w:rsidR="00DF43E0" w:rsidRPr="00ED6412" w:rsidRDefault="00DF43E0" w:rsidP="00E673B9">
      <w:pPr>
        <w:pStyle w:val="Heading1"/>
        <w:rPr>
          <w:color w:val="auto"/>
        </w:rPr>
      </w:pPr>
      <w:bookmarkStart w:id="433" w:name="_Toc310605653"/>
      <w:bookmarkStart w:id="434" w:name="_Toc310605948"/>
      <w:bookmarkStart w:id="435" w:name="_Toc523347857"/>
      <w:r w:rsidRPr="00ED6412">
        <w:rPr>
          <w:color w:val="auto"/>
        </w:rPr>
        <w:lastRenderedPageBreak/>
        <w:t>Conclusions</w:t>
      </w:r>
      <w:bookmarkEnd w:id="433"/>
      <w:bookmarkEnd w:id="434"/>
      <w:r w:rsidR="00B57075" w:rsidRPr="00ED6412">
        <w:rPr>
          <w:color w:val="auto"/>
        </w:rPr>
        <w:t xml:space="preserve"> and future work</w:t>
      </w:r>
      <w:bookmarkEnd w:id="435"/>
    </w:p>
    <w:p w14:paraId="0E26796A" w14:textId="5A3D25C6" w:rsidR="00F93F73" w:rsidRPr="00ED6412" w:rsidRDefault="00F93F73" w:rsidP="00F93F73">
      <w:r w:rsidRPr="00ED6412">
        <w:t xml:space="preserve">In recent years, renewable power resources have played a significant role in electrical systems worldwide because </w:t>
      </w:r>
      <w:r w:rsidR="000F6E89" w:rsidRPr="00ED6412">
        <w:t xml:space="preserve">of </w:t>
      </w:r>
      <w:r w:rsidRPr="00ED6412">
        <w:t xml:space="preserve">the awareness of environmental issues </w:t>
      </w:r>
      <w:r w:rsidR="000F6E89" w:rsidRPr="00ED6412">
        <w:t>and this has</w:t>
      </w:r>
      <w:r w:rsidRPr="00ED6412">
        <w:t xml:space="preserve"> had an important impact on both industry and the public </w:t>
      </w:r>
      <w:r w:rsidRPr="00ED6412">
        <w:fldChar w:fldCharType="begin"/>
      </w:r>
      <w:r w:rsidR="000201C4">
        <w:instrText xml:space="preserve"> ADDIN EN.CITE &lt;EndNote&gt;&lt;Cite&gt;&lt;Author&gt;DECC&lt;/Author&gt;&lt;Year&gt;2012&lt;/Year&gt;&lt;RecNum&gt;22&lt;/RecNum&gt;&lt;DisplayText&gt;[255]&lt;/DisplayText&gt;&lt;record&gt;&lt;rec-number&gt;22&lt;/rec-number&gt;&lt;foreign-keys&gt;&lt;key app="EN" db-id="wat2z5xv39zx9lefev2vrzeifd9dzfzsx50x" timestamp="0"&gt;22&lt;/key&gt;&lt;/foreign-keys&gt;&lt;ref-type name="Journal Article"&gt;17&lt;/ref-type&gt;&lt;contributors&gt;&lt;authors&gt;&lt;author&gt;DECC&lt;/author&gt;&lt;/authors&gt;&lt;/contributors&gt;&lt;titles&gt;&lt;title&gt;UK Renewable Energy Roadmap Update 2012&lt;/title&gt;&lt;secondary-title&gt;Department of Energy and Climate Change&lt;/secondary-title&gt;&lt;/titles&gt;&lt;dates&gt;&lt;year&gt;2012&lt;/year&gt;&lt;/dates&gt;&lt;urls&gt;&lt;/urls&gt;&lt;/record&gt;&lt;/Cite&gt;&lt;/EndNote&gt;</w:instrText>
      </w:r>
      <w:r w:rsidRPr="00ED6412">
        <w:fldChar w:fldCharType="separate"/>
      </w:r>
      <w:r w:rsidR="000201C4">
        <w:rPr>
          <w:noProof/>
        </w:rPr>
        <w:t>[</w:t>
      </w:r>
      <w:hyperlink w:anchor="_ENREF_255" w:tooltip="DECC, 2012 #22" w:history="1">
        <w:r w:rsidR="00213BF8">
          <w:rPr>
            <w:noProof/>
          </w:rPr>
          <w:t>255</w:t>
        </w:r>
      </w:hyperlink>
      <w:r w:rsidR="000201C4">
        <w:rPr>
          <w:noProof/>
        </w:rPr>
        <w:t>]</w:t>
      </w:r>
      <w:r w:rsidRPr="00ED6412">
        <w:fldChar w:fldCharType="end"/>
      </w:r>
      <w:r w:rsidRPr="00ED6412">
        <w:t xml:space="preserve">. With the development of renewable power, an ESS becomes a very important component in the energy system to reduce the uncertainty of the renewable resources. In addition, the techno-economics based technique of the power dispatch, namely CEED, shows its importance in the power grid </w:t>
      </w:r>
      <w:r w:rsidRPr="00ED6412">
        <w:fldChar w:fldCharType="begin"/>
      </w:r>
      <w:r w:rsidR="000201C4">
        <w:instrText xml:space="preserve"> ADDIN EN.CITE &lt;EndNote&gt;&lt;Cite&gt;&lt;Author&gt;Grid&lt;/Author&gt;&lt;Year&gt;2013&lt;/Year&gt;&lt;RecNum&gt;101&lt;/RecNum&gt;&lt;DisplayText&gt;[70, 134]&lt;/DisplayText&gt;&lt;record&gt;&lt;rec-number&gt;101&lt;/rec-number&gt;&lt;foreign-keys&gt;&lt;key app="EN" db-id="wat2z5xv39zx9lefev2vrzeifd9dzfzsx50x" timestamp="0"&gt;101&lt;/key&gt;&lt;/foreign-keys&gt;&lt;ref-type name="Journal Article"&gt;17&lt;/ref-type&gt;&lt;contributors&gt;&lt;authors&gt;&lt;author&gt;National Grid&lt;/author&gt;&lt;/authors&gt;&lt;/contributors&gt;&lt;titles&gt;&lt;title&gt;Dispatch Model&lt;/title&gt;&lt;/titles&gt;&lt;dates&gt;&lt;year&gt;2013&lt;/year&gt;&lt;/dates&gt;&lt;urls&gt;&lt;related-urls&gt;&lt;url&gt;http://www.nationalgrid.com/NR/rdonlyres/64797821-6BA2-4FFA-BF6E-B9871DE9B294/61491/DispatchmodeFinal.pdf&lt;/url&gt;&lt;/related-urls&gt;&lt;/urls&gt;&lt;/record&gt;&lt;/Cite&gt;&lt;Cite&gt;&lt;Author&gt;Cheng&lt;/Author&gt;&lt;Year&gt;2014&lt;/Year&gt;&lt;RecNum&gt;273&lt;/RecNum&gt;&lt;record&gt;&lt;rec-number&gt;273&lt;/rec-number&gt;&lt;foreign-keys&gt;&lt;key app="EN" db-id="wat2z5xv39zx9lefev2vrzeifd9dzfzsx50x" timestamp="0"&gt;273&lt;/key&gt;&lt;/foreign-keys&gt;&lt;ref-type name="Journal Article"&gt;17&lt;/ref-type&gt;&lt;contributors&gt;&lt;authors&gt;&lt;author&gt;Cheng, Wushan&lt;/author&gt;&lt;author&gt;Zhang, Haifeng&lt;/author&gt;&lt;/authors&gt;&lt;/contributors&gt;&lt;titles&gt;&lt;title&gt;A Dynamic Economic Dispatch Model Incorporating Wind Power Based on Chance Constrained Programming&lt;/title&gt;&lt;secondary-title&gt;Energies&lt;/secondary-title&gt;&lt;/titles&gt;&lt;pages&gt;233-256&lt;/pages&gt;&lt;volume&gt;8&lt;/volume&gt;&lt;number&gt;1&lt;/number&gt;&lt;dates&gt;&lt;year&gt;2014&lt;/year&gt;&lt;/dates&gt;&lt;urls&gt;&lt;/urls&gt;&lt;/record&gt;&lt;/Cite&gt;&lt;/EndNote&gt;</w:instrText>
      </w:r>
      <w:r w:rsidRPr="00ED6412">
        <w:fldChar w:fldCharType="separate"/>
      </w:r>
      <w:r w:rsidR="000201C4">
        <w:rPr>
          <w:noProof/>
        </w:rPr>
        <w:t>[</w:t>
      </w:r>
      <w:hyperlink w:anchor="_ENREF_70" w:tooltip="Grid, 2013 #101" w:history="1">
        <w:r w:rsidR="00213BF8">
          <w:rPr>
            <w:noProof/>
          </w:rPr>
          <w:t>70</w:t>
        </w:r>
      </w:hyperlink>
      <w:r w:rsidR="000201C4">
        <w:rPr>
          <w:noProof/>
        </w:rPr>
        <w:t xml:space="preserve">, </w:t>
      </w:r>
      <w:hyperlink w:anchor="_ENREF_134" w:tooltip="Cheng, 2014 #273" w:history="1">
        <w:r w:rsidR="00213BF8">
          <w:rPr>
            <w:noProof/>
          </w:rPr>
          <w:t>134</w:t>
        </w:r>
      </w:hyperlink>
      <w:r w:rsidR="000201C4">
        <w:rPr>
          <w:noProof/>
        </w:rPr>
        <w:t>]</w:t>
      </w:r>
      <w:r w:rsidRPr="00ED6412">
        <w:fldChar w:fldCharType="end"/>
      </w:r>
      <w:r w:rsidRPr="00ED6412">
        <w:t xml:space="preserve">. Therefore, development of the CEED </w:t>
      </w:r>
      <w:r w:rsidR="000F6E89" w:rsidRPr="00ED6412">
        <w:t>tak</w:t>
      </w:r>
      <w:r w:rsidRPr="00ED6412">
        <w:t>ing</w:t>
      </w:r>
      <w:r w:rsidR="000F6E89" w:rsidRPr="00ED6412">
        <w:t xml:space="preserve"> into account</w:t>
      </w:r>
      <w:r w:rsidRPr="00ED6412">
        <w:t xml:space="preserve"> renewable power is very useful in order to obtain a cleaner and </w:t>
      </w:r>
      <w:r w:rsidR="000F6E89" w:rsidRPr="00ED6412">
        <w:t xml:space="preserve">a more </w:t>
      </w:r>
      <w:r w:rsidRPr="00ED6412">
        <w:t>economic</w:t>
      </w:r>
      <w:r w:rsidR="000F6E89" w:rsidRPr="00ED6412">
        <w:t>al</w:t>
      </w:r>
      <w:r w:rsidRPr="00ED6412">
        <w:t xml:space="preserve"> power system dispatch on the supply side. </w:t>
      </w:r>
    </w:p>
    <w:p w14:paraId="750C9ED6" w14:textId="1500CCF3" w:rsidR="00F93F73" w:rsidRPr="00ED6412" w:rsidRDefault="00F93F73" w:rsidP="00F93F73">
      <w:r w:rsidRPr="00ED6412">
        <w:t>The work in this thesis has focused on developing CEED and DEED models in a power system</w:t>
      </w:r>
      <w:r w:rsidR="000F6E89" w:rsidRPr="00ED6412">
        <w:t xml:space="preserve"> by</w:t>
      </w:r>
      <w:r w:rsidRPr="00ED6412">
        <w:t xml:space="preserve"> considering different power sources, for instance conventional and wind power, </w:t>
      </w:r>
      <w:r w:rsidR="00504040" w:rsidRPr="00ED6412">
        <w:t>and</w:t>
      </w:r>
      <w:r w:rsidRPr="00ED6412">
        <w:t xml:space="preserve"> taking into account the energy policies in the UK. Further, the ESS for the wind power has also been modelled in the energy system. Moreover, a hypothetical practical off-grid energy system in the UK is investigated by </w:t>
      </w:r>
      <w:r w:rsidR="000F6E89" w:rsidRPr="00ED6412">
        <w:t xml:space="preserve">using </w:t>
      </w:r>
      <w:r w:rsidRPr="00ED6412">
        <w:t>the DEED model.</w:t>
      </w:r>
    </w:p>
    <w:p w14:paraId="3BEFE483" w14:textId="4631DEAF" w:rsidR="00EF4E3F" w:rsidRPr="00ED6412" w:rsidRDefault="000F6E89" w:rsidP="001D32C6">
      <w:pPr>
        <w:rPr>
          <w:rFonts w:eastAsiaTheme="minorEastAsia"/>
        </w:rPr>
      </w:pPr>
      <w:r w:rsidRPr="00ED6412">
        <w:t>A</w:t>
      </w:r>
      <w:r w:rsidR="00522B88" w:rsidRPr="00ED6412">
        <w:t xml:space="preserve"> summary of the conclusions </w:t>
      </w:r>
      <w:r w:rsidR="00C94987" w:rsidRPr="00ED6412">
        <w:t>of this thesis are</w:t>
      </w:r>
      <w:r w:rsidR="00522B88" w:rsidRPr="00ED6412">
        <w:t xml:space="preserve"> presented in Section 7.1</w:t>
      </w:r>
      <w:r w:rsidR="00CC1C6E" w:rsidRPr="00ED6412">
        <w:rPr>
          <w:rFonts w:eastAsiaTheme="minorEastAsia"/>
        </w:rPr>
        <w:t xml:space="preserve">, </w:t>
      </w:r>
      <w:r w:rsidR="00CC1C6E" w:rsidRPr="00ED6412">
        <w:t>the limitations and</w:t>
      </w:r>
      <w:r w:rsidRPr="00ED6412">
        <w:t xml:space="preserve"> a</w:t>
      </w:r>
      <w:r w:rsidR="00CC1C6E" w:rsidRPr="00ED6412">
        <w:t xml:space="preserve"> critical assessment of this work are assessed in Section 7.2 and the recommendations for future work are discussed in Section 7.3.</w:t>
      </w:r>
    </w:p>
    <w:p w14:paraId="6549398A" w14:textId="77777777" w:rsidR="00BF694F" w:rsidRPr="00ED6412" w:rsidRDefault="00BF694F" w:rsidP="0014420C">
      <w:pPr>
        <w:pStyle w:val="ListParagraph"/>
        <w:keepNext/>
        <w:keepLines/>
        <w:numPr>
          <w:ilvl w:val="0"/>
          <w:numId w:val="1"/>
        </w:numPr>
        <w:spacing w:after="0" w:line="480" w:lineRule="auto"/>
        <w:contextualSpacing w:val="0"/>
        <w:outlineLvl w:val="1"/>
        <w:rPr>
          <w:rFonts w:eastAsiaTheme="majorEastAsia"/>
          <w:b/>
          <w:bCs/>
          <w:vanish/>
          <w:sz w:val="32"/>
          <w:szCs w:val="26"/>
        </w:rPr>
      </w:pPr>
    </w:p>
    <w:p w14:paraId="4531546D" w14:textId="7753EBFD" w:rsidR="00DF43E0" w:rsidRPr="00ED6412" w:rsidRDefault="00DF43E0" w:rsidP="004C1551">
      <w:pPr>
        <w:pStyle w:val="Heading2"/>
        <w:spacing w:line="480" w:lineRule="auto"/>
        <w:rPr>
          <w:rFonts w:ascii="Times New Roman" w:hAnsi="Times New Roman" w:cs="Times New Roman"/>
          <w:color w:val="auto"/>
        </w:rPr>
      </w:pPr>
      <w:bookmarkStart w:id="436" w:name="_Toc523347858"/>
      <w:r w:rsidRPr="00ED6412">
        <w:rPr>
          <w:rFonts w:ascii="Times New Roman" w:hAnsi="Times New Roman" w:cs="Times New Roman"/>
          <w:color w:val="auto"/>
        </w:rPr>
        <w:t xml:space="preserve">Summary of </w:t>
      </w:r>
      <w:r w:rsidR="000F6E89" w:rsidRPr="00ED6412">
        <w:rPr>
          <w:rFonts w:ascii="Times New Roman" w:hAnsi="Times New Roman" w:cs="Times New Roman"/>
          <w:color w:val="auto"/>
        </w:rPr>
        <w:t xml:space="preserve">the </w:t>
      </w:r>
      <w:r w:rsidRPr="00ED6412">
        <w:rPr>
          <w:rFonts w:ascii="Times New Roman" w:hAnsi="Times New Roman" w:cs="Times New Roman"/>
          <w:color w:val="auto"/>
        </w:rPr>
        <w:t>main contributions</w:t>
      </w:r>
      <w:bookmarkEnd w:id="436"/>
    </w:p>
    <w:p w14:paraId="6D4796EF" w14:textId="3CED5C15" w:rsidR="00CC33FD" w:rsidRPr="00ED6412" w:rsidRDefault="00F93F73" w:rsidP="00EA6629">
      <w:pPr>
        <w:rPr>
          <w:lang w:eastAsia="en-US"/>
        </w:rPr>
      </w:pPr>
      <w:r w:rsidRPr="00ED6412">
        <w:rPr>
          <w:lang w:eastAsia="en-US"/>
        </w:rPr>
        <w:t xml:space="preserve">This thesis raises problems of modelling the economic and emission dispatch taking into consideration </w:t>
      </w:r>
      <w:r w:rsidRPr="00ED6412">
        <w:t>different types of power sources</w:t>
      </w:r>
      <w:r w:rsidRPr="00ED6412">
        <w:rPr>
          <w:lang w:eastAsia="en-US"/>
        </w:rPr>
        <w:t xml:space="preserve"> and the energy polic</w:t>
      </w:r>
      <w:r w:rsidR="000F6E89" w:rsidRPr="00ED6412">
        <w:rPr>
          <w:lang w:eastAsia="en-US"/>
        </w:rPr>
        <w:t>ies</w:t>
      </w:r>
      <w:r w:rsidRPr="00ED6412">
        <w:rPr>
          <w:lang w:eastAsia="en-US"/>
        </w:rPr>
        <w:t xml:space="preserve"> in the UK. </w:t>
      </w:r>
      <w:r w:rsidR="000F6E89" w:rsidRPr="00ED6412">
        <w:rPr>
          <w:lang w:eastAsia="en-US"/>
        </w:rPr>
        <w:t>This thesis contains f</w:t>
      </w:r>
      <w:r w:rsidRPr="00ED6412">
        <w:rPr>
          <w:lang w:eastAsia="en-US"/>
        </w:rPr>
        <w:t xml:space="preserve">our research chapters, namely the CEED model of an electrical grid with conventional and wind power under the UK energy policies, a DEED model with conventional and wind power, a DEED model with conventional </w:t>
      </w:r>
      <w:r w:rsidR="00791995" w:rsidRPr="00ED6412">
        <w:rPr>
          <w:lang w:eastAsia="en-US"/>
        </w:rPr>
        <w:t xml:space="preserve">power </w:t>
      </w:r>
      <w:r w:rsidRPr="00ED6412">
        <w:rPr>
          <w:lang w:eastAsia="en-US"/>
        </w:rPr>
        <w:t xml:space="preserve">and </w:t>
      </w:r>
      <w:r w:rsidR="00791995" w:rsidRPr="00ED6412">
        <w:t>WSCS</w:t>
      </w:r>
      <w:r w:rsidRPr="00ED6412">
        <w:t xml:space="preserve">, and a practical case study for a DEED model of an electrical grid with conventional </w:t>
      </w:r>
      <w:r w:rsidR="00791995" w:rsidRPr="00ED6412">
        <w:t xml:space="preserve">power </w:t>
      </w:r>
      <w:r w:rsidRPr="00ED6412">
        <w:t xml:space="preserve">and </w:t>
      </w:r>
      <w:r w:rsidR="00791995" w:rsidRPr="00ED6412">
        <w:t>WSCS</w:t>
      </w:r>
      <w:r w:rsidR="00E95341" w:rsidRPr="00ED6412">
        <w:t>.</w:t>
      </w:r>
    </w:p>
    <w:p w14:paraId="268B59B4" w14:textId="5D52595B" w:rsidR="002E662A" w:rsidRPr="00ED6412" w:rsidRDefault="001F3669" w:rsidP="001E3750">
      <w:pPr>
        <w:pStyle w:val="Heading3"/>
      </w:pPr>
      <w:bookmarkStart w:id="437" w:name="_Toc523347859"/>
      <w:r w:rsidRPr="00ED6412">
        <w:t>CEED model of an electrical grid with conventional and wind power under the UK energy policies</w:t>
      </w:r>
      <w:bookmarkEnd w:id="437"/>
    </w:p>
    <w:p w14:paraId="5E684B7A" w14:textId="3F37BE05" w:rsidR="00EC1D22" w:rsidRPr="00ED6412" w:rsidRDefault="008D6DDE" w:rsidP="009D35EC">
      <w:r w:rsidRPr="00ED6412">
        <w:rPr>
          <w:lang w:eastAsia="en-US"/>
        </w:rPr>
        <w:t xml:space="preserve">The first research chapter </w:t>
      </w:r>
      <w:r w:rsidR="00B06D78" w:rsidRPr="00ED6412">
        <w:rPr>
          <w:lang w:eastAsia="en-US"/>
        </w:rPr>
        <w:t xml:space="preserve">investigates </w:t>
      </w:r>
      <w:r w:rsidR="00B06D78" w:rsidRPr="00ED6412">
        <w:t xml:space="preserve">a </w:t>
      </w:r>
      <w:r w:rsidR="006E14B7" w:rsidRPr="00ED6412">
        <w:t xml:space="preserve">novel </w:t>
      </w:r>
      <w:r w:rsidR="00B06D78" w:rsidRPr="00ED6412">
        <w:t xml:space="preserve">CEED model for a combined conventional and wind power system incorporating </w:t>
      </w:r>
      <w:r w:rsidR="000F6E89" w:rsidRPr="00ED6412">
        <w:t xml:space="preserve">the </w:t>
      </w:r>
      <w:r w:rsidR="00B06D78" w:rsidRPr="00ED6412">
        <w:t>carbon price</w:t>
      </w:r>
      <w:r w:rsidR="005771E2" w:rsidRPr="00ED6412">
        <w:t xml:space="preserve"> floor (CPF)</w:t>
      </w:r>
      <w:r w:rsidR="00B06D78" w:rsidRPr="00ED6412">
        <w:t xml:space="preserve"> and emission allowances</w:t>
      </w:r>
      <w:r w:rsidR="009175C5" w:rsidRPr="00ED6412">
        <w:t xml:space="preserve">, </w:t>
      </w:r>
      <w:r w:rsidR="0009467F" w:rsidRPr="00ED6412">
        <w:t xml:space="preserve">namely </w:t>
      </w:r>
      <w:r w:rsidR="00EA425A" w:rsidRPr="00ED6412">
        <w:t>emission limitation of</w:t>
      </w:r>
      <w:r w:rsidR="0009467F" w:rsidRPr="00ED6412">
        <w:t xml:space="preserve"> emission performance standard (EPS), which is in line with UK energy policies. This proposed model aims to determine the optimal operation strategy from an economics aspect for </w:t>
      </w:r>
      <w:r w:rsidR="000F6E89" w:rsidRPr="00ED6412">
        <w:t xml:space="preserve">the </w:t>
      </w:r>
      <w:r w:rsidR="0009467F" w:rsidRPr="00ED6412">
        <w:t>power dispatch of the given electrical system considering the waste and reservation in the wind power by the employed</w:t>
      </w:r>
      <w:r w:rsidR="00EE74AC" w:rsidRPr="00ED6412">
        <w:t xml:space="preserve"> wind power uncertainty,</w:t>
      </w:r>
      <w:r w:rsidR="00B06D78" w:rsidRPr="00ED6412">
        <w:t xml:space="preserve"> and also the environmental aspect, especially the </w:t>
      </w:r>
      <w:r w:rsidR="0086469D" w:rsidRPr="00ED6412">
        <w:t xml:space="preserve">CPF </w:t>
      </w:r>
      <w:r w:rsidR="00B06D78" w:rsidRPr="00ED6412">
        <w:t xml:space="preserve">of </w:t>
      </w:r>
      <w:r w:rsidR="00EE74AC" w:rsidRPr="00ED6412">
        <w:t>GHG</w:t>
      </w:r>
      <w:r w:rsidR="00B06D78" w:rsidRPr="00ED6412">
        <w:t xml:space="preserve"> and </w:t>
      </w:r>
      <w:r w:rsidR="00791995" w:rsidRPr="00ED6412">
        <w:t xml:space="preserve">emission limit of </w:t>
      </w:r>
      <w:r w:rsidR="0086469D" w:rsidRPr="00ED6412">
        <w:t xml:space="preserve">EPS </w:t>
      </w:r>
      <w:r w:rsidR="00B06D78" w:rsidRPr="00ED6412">
        <w:t xml:space="preserve">of </w:t>
      </w:r>
      <w:r w:rsidR="000F6E89" w:rsidRPr="00ED6412">
        <w:t xml:space="preserve">the </w:t>
      </w:r>
      <w:r w:rsidR="00B06D78" w:rsidRPr="00ED6412">
        <w:t>decarbonisation scenarios.</w:t>
      </w:r>
      <w:r w:rsidR="00EC1D22" w:rsidRPr="00ED6412">
        <w:t xml:space="preserve"> </w:t>
      </w:r>
      <w:r w:rsidR="009D35EC" w:rsidRPr="00ED6412">
        <w:t>Two case studies are performed for demonstrating the interactions between carbon price, emission levels, and renewable power penetration.</w:t>
      </w:r>
    </w:p>
    <w:p w14:paraId="26207EC4" w14:textId="331242AA" w:rsidR="00122863" w:rsidRPr="00ED6412" w:rsidRDefault="00122863" w:rsidP="00122863">
      <w:r w:rsidRPr="00ED6412">
        <w:lastRenderedPageBreak/>
        <w:t xml:space="preserve">It is </w:t>
      </w:r>
      <w:r w:rsidR="00EA425A" w:rsidRPr="00ED6412">
        <w:t>concluded</w:t>
      </w:r>
      <w:r w:rsidRPr="00ED6412">
        <w:t xml:space="preserve"> </w:t>
      </w:r>
      <w:r w:rsidR="00F529A3" w:rsidRPr="00ED6412">
        <w:t xml:space="preserve">from this chapter </w:t>
      </w:r>
      <w:r w:rsidRPr="00ED6412">
        <w:t xml:space="preserve">that the proposed CEED model has the ability to </w:t>
      </w:r>
      <w:r w:rsidR="003E6580" w:rsidRPr="00ED6412">
        <w:t xml:space="preserve">obtain </w:t>
      </w:r>
      <w:r w:rsidRPr="00ED6412">
        <w:t>generate solutions</w:t>
      </w:r>
      <w:r w:rsidR="003E6580" w:rsidRPr="00ED6412">
        <w:t xml:space="preserve"> effectively by GA-SQP algorithm</w:t>
      </w:r>
      <w:r w:rsidR="00DE1230" w:rsidRPr="00ED6412">
        <w:t xml:space="preserve"> in validation</w:t>
      </w:r>
      <w:r w:rsidRPr="00ED6412">
        <w:t xml:space="preserve">. Moreover, increasing the CPF at a low </w:t>
      </w:r>
      <w:r w:rsidR="00BA2D5E" w:rsidRPr="00ED6412">
        <w:t xml:space="preserve">emission limit </w:t>
      </w:r>
      <w:r w:rsidRPr="00ED6412">
        <w:t xml:space="preserve">leads to an increase in the total cost of an electrical system with renewable resources, but the increasing cost rate is mitigated by decreasing the </w:t>
      </w:r>
      <w:r w:rsidR="00BA2D5E" w:rsidRPr="00ED6412">
        <w:t>emission limit.</w:t>
      </w:r>
      <w:r w:rsidRPr="00ED6412">
        <w:t xml:space="preserve"> Furthermore, the CPF is able to dominate the dispatch at high EPS conditions in this model with renewable energy penetration. Nevertheless, at low </w:t>
      </w:r>
      <w:r w:rsidR="00BA2D5E" w:rsidRPr="00ED6412">
        <w:t>emission limits,</w:t>
      </w:r>
      <w:r w:rsidRPr="00ED6412">
        <w:t xml:space="preserve"> the EPS has a high impact </w:t>
      </w:r>
      <w:r w:rsidR="004D1BD2" w:rsidRPr="00ED6412">
        <w:t>o</w:t>
      </w:r>
      <w:r w:rsidRPr="00ED6412">
        <w:t>n the power dispatch.</w:t>
      </w:r>
    </w:p>
    <w:p w14:paraId="03F5F9A7" w14:textId="07462ABE" w:rsidR="003101A1" w:rsidRPr="00ED6412" w:rsidRDefault="003101A1" w:rsidP="001E3750">
      <w:pPr>
        <w:pStyle w:val="Heading3"/>
      </w:pPr>
      <w:bookmarkStart w:id="438" w:name="_Toc523347860"/>
      <w:r w:rsidRPr="00ED6412">
        <w:t>DEED model of an electrical grid with conventional and wind power under UK energy policies</w:t>
      </w:r>
      <w:bookmarkEnd w:id="438"/>
    </w:p>
    <w:p w14:paraId="7FE68B66" w14:textId="5FB10E8B" w:rsidR="00525396" w:rsidRPr="00ED6412" w:rsidRDefault="007B011D" w:rsidP="00525396">
      <w:r w:rsidRPr="00ED6412">
        <w:t>In t</w:t>
      </w:r>
      <w:r w:rsidR="00525396" w:rsidRPr="00ED6412">
        <w:t>h</w:t>
      </w:r>
      <w:r w:rsidR="00B35ACE" w:rsidRPr="00ED6412">
        <w:t>e second</w:t>
      </w:r>
      <w:r w:rsidR="00525396" w:rsidRPr="00ED6412">
        <w:t xml:space="preserve"> </w:t>
      </w:r>
      <w:r w:rsidR="005A5D61" w:rsidRPr="00ED6412">
        <w:rPr>
          <w:lang w:eastAsia="en-US"/>
        </w:rPr>
        <w:t xml:space="preserve">research </w:t>
      </w:r>
      <w:r w:rsidR="00525396" w:rsidRPr="00ED6412">
        <w:t>chapter</w:t>
      </w:r>
      <w:r w:rsidRPr="00ED6412">
        <w:t>,</w:t>
      </w:r>
      <w:r w:rsidR="00525396" w:rsidRPr="00ED6412">
        <w:t xml:space="preserve"> a novel </w:t>
      </w:r>
      <w:r w:rsidR="009A4EAB" w:rsidRPr="00ED6412">
        <w:t>dynamic C</w:t>
      </w:r>
      <w:r w:rsidR="00525396" w:rsidRPr="00ED6412">
        <w:t xml:space="preserve">EED model </w:t>
      </w:r>
      <w:r w:rsidRPr="00ED6412">
        <w:t xml:space="preserve">is developed </w:t>
      </w:r>
      <w:r w:rsidR="00525396" w:rsidRPr="00ED6412">
        <w:t>for a</w:t>
      </w:r>
      <w:r w:rsidR="00A84BD4" w:rsidRPr="00ED6412">
        <w:t>n electrical system with</w:t>
      </w:r>
      <w:r w:rsidR="00525396" w:rsidRPr="00ED6412">
        <w:t xml:space="preserve"> conventional and wind power incorporating </w:t>
      </w:r>
      <w:r w:rsidR="009A4EAB" w:rsidRPr="00ED6412">
        <w:t>CPF</w:t>
      </w:r>
      <w:r w:rsidR="00525396" w:rsidRPr="00ED6412">
        <w:t xml:space="preserve"> and </w:t>
      </w:r>
      <w:r w:rsidR="009A4EAB" w:rsidRPr="00ED6412">
        <w:t>EPS</w:t>
      </w:r>
      <w:r w:rsidR="00525396" w:rsidRPr="00ED6412">
        <w:t xml:space="preserve">. The proposed model aims to determine the optimal operation strategy for the given system on </w:t>
      </w:r>
      <w:r w:rsidR="004D1BD2" w:rsidRPr="00ED6412">
        <w:t xml:space="preserve">the </w:t>
      </w:r>
      <w:r w:rsidR="00525396" w:rsidRPr="00ED6412">
        <w:t xml:space="preserve">power dispatch </w:t>
      </w:r>
      <w:r w:rsidRPr="00ED6412">
        <w:t xml:space="preserve">during a </w:t>
      </w:r>
      <w:r w:rsidR="004D1BD2" w:rsidRPr="00ED6412">
        <w:t xml:space="preserve">typical </w:t>
      </w:r>
      <w:r w:rsidRPr="00ED6412">
        <w:t xml:space="preserve">day </w:t>
      </w:r>
      <w:r w:rsidR="00BC7C8C" w:rsidRPr="00ED6412">
        <w:t xml:space="preserve">in both the economics and environmental aspects </w:t>
      </w:r>
      <w:r w:rsidR="00464FCA" w:rsidRPr="00ED6412">
        <w:t xml:space="preserve">and also </w:t>
      </w:r>
      <w:r w:rsidR="00525396" w:rsidRPr="00ED6412">
        <w:t>taking into account</w:t>
      </w:r>
      <w:r w:rsidR="00BC7C8C" w:rsidRPr="00ED6412">
        <w:t xml:space="preserve"> the</w:t>
      </w:r>
      <w:r w:rsidR="00525396" w:rsidRPr="00ED6412">
        <w:t xml:space="preserve"> </w:t>
      </w:r>
      <w:r w:rsidR="004D1BD2" w:rsidRPr="00ED6412">
        <w:t xml:space="preserve">cost of </w:t>
      </w:r>
      <w:r w:rsidR="00BC7C8C" w:rsidRPr="00ED6412">
        <w:t>waste and reserv</w:t>
      </w:r>
      <w:r w:rsidR="004D1BD2" w:rsidRPr="00ED6412">
        <w:t>e</w:t>
      </w:r>
      <w:r w:rsidR="00BC7C8C" w:rsidRPr="00ED6412">
        <w:t xml:space="preserve"> </w:t>
      </w:r>
      <w:r w:rsidR="004D1BD2" w:rsidRPr="00ED6412">
        <w:t xml:space="preserve">power </w:t>
      </w:r>
      <w:r w:rsidR="00BC7C8C" w:rsidRPr="00ED6412">
        <w:t xml:space="preserve">of </w:t>
      </w:r>
      <w:r w:rsidR="004D1BD2" w:rsidRPr="00ED6412">
        <w:t xml:space="preserve">the </w:t>
      </w:r>
      <w:r w:rsidR="00525396" w:rsidRPr="00ED6412">
        <w:t xml:space="preserve">wind power </w:t>
      </w:r>
      <w:r w:rsidR="00464FCA" w:rsidRPr="00ED6412">
        <w:t>in</w:t>
      </w:r>
      <w:r w:rsidR="00525396" w:rsidRPr="00ED6412">
        <w:t xml:space="preserve"> </w:t>
      </w:r>
      <w:r w:rsidR="001D00DA" w:rsidRPr="00ED6412">
        <w:t xml:space="preserve">decarbonisation scenarios with different </w:t>
      </w:r>
      <w:r w:rsidR="00525396" w:rsidRPr="00ED6412">
        <w:t>CPF</w:t>
      </w:r>
      <w:r w:rsidR="001D00DA" w:rsidRPr="00ED6412">
        <w:t>s</w:t>
      </w:r>
      <w:r w:rsidR="00525396" w:rsidRPr="00ED6412">
        <w:t xml:space="preserve"> and </w:t>
      </w:r>
      <w:r w:rsidR="00791995" w:rsidRPr="00ED6412">
        <w:t xml:space="preserve">emission limits of </w:t>
      </w:r>
      <w:r w:rsidR="00525396" w:rsidRPr="00ED6412">
        <w:t xml:space="preserve">EPS. </w:t>
      </w:r>
      <w:r w:rsidR="00CE14B9" w:rsidRPr="00ED6412">
        <w:t>Two</w:t>
      </w:r>
      <w:r w:rsidR="00525396" w:rsidRPr="00ED6412">
        <w:t xml:space="preserve"> case stud</w:t>
      </w:r>
      <w:r w:rsidR="00CE14B9" w:rsidRPr="00ED6412">
        <w:t>ies</w:t>
      </w:r>
      <w:r w:rsidR="00525396" w:rsidRPr="00ED6412">
        <w:t xml:space="preserve"> for </w:t>
      </w:r>
      <w:r w:rsidR="00D17C76" w:rsidRPr="00ED6412">
        <w:t>the</w:t>
      </w:r>
      <w:r w:rsidR="00525396" w:rsidRPr="00ED6412">
        <w:t xml:space="preserve"> </w:t>
      </w:r>
      <w:r w:rsidR="00C63278" w:rsidRPr="00ED6412">
        <w:t xml:space="preserve">demand profile in </w:t>
      </w:r>
      <w:r w:rsidR="0009467F" w:rsidRPr="00ED6412">
        <w:t xml:space="preserve">the </w:t>
      </w:r>
      <w:r w:rsidR="00525396" w:rsidRPr="00ED6412">
        <w:t xml:space="preserve">Sheffield region </w:t>
      </w:r>
      <w:r w:rsidR="00CE14B9" w:rsidRPr="00ED6412">
        <w:t>with different time interval</w:t>
      </w:r>
      <w:r w:rsidRPr="00ED6412">
        <w:t>s</w:t>
      </w:r>
      <w:r w:rsidR="00CE14B9" w:rsidRPr="00ED6412">
        <w:t xml:space="preserve"> are</w:t>
      </w:r>
      <w:r w:rsidR="00525396" w:rsidRPr="00ED6412">
        <w:t xml:space="preserve"> </w:t>
      </w:r>
      <w:r w:rsidR="00F529A3" w:rsidRPr="00ED6412">
        <w:t xml:space="preserve">presented and the results are discussed in </w:t>
      </w:r>
      <w:r w:rsidR="0009467F" w:rsidRPr="00ED6412">
        <w:t xml:space="preserve">an </w:t>
      </w:r>
      <w:r w:rsidR="00F529A3" w:rsidRPr="00ED6412">
        <w:t>inter-day and intra-day analysis.</w:t>
      </w:r>
    </w:p>
    <w:p w14:paraId="6E107594" w14:textId="7E0C7C4B" w:rsidR="00525396" w:rsidRPr="00ED6412" w:rsidRDefault="007B011D" w:rsidP="00525396">
      <w:r w:rsidRPr="00ED6412">
        <w:t>From</w:t>
      </w:r>
      <w:r w:rsidR="00621B77" w:rsidRPr="00ED6412">
        <w:t xml:space="preserve"> the results</w:t>
      </w:r>
      <w:r w:rsidRPr="00ED6412">
        <w:t xml:space="preserve">, it </w:t>
      </w:r>
      <w:r w:rsidR="0009467F" w:rsidRPr="00ED6412">
        <w:t xml:space="preserve">was observed </w:t>
      </w:r>
      <w:r w:rsidR="00621B77" w:rsidRPr="00ED6412">
        <w:t xml:space="preserve">that the proposed DEED model has the ability to effectively generate solutions for different time intervals in the real-time dynamic dispatch. </w:t>
      </w:r>
      <w:r w:rsidRPr="00ED6412">
        <w:t>In addition</w:t>
      </w:r>
      <w:r w:rsidR="00621B77" w:rsidRPr="00ED6412">
        <w:t xml:space="preserve">, this research uses current practical </w:t>
      </w:r>
      <w:r w:rsidR="0042190F" w:rsidRPr="00ED6412">
        <w:t xml:space="preserve">demand and CPF </w:t>
      </w:r>
      <w:r w:rsidR="00621B77" w:rsidRPr="00ED6412">
        <w:t xml:space="preserve">data in </w:t>
      </w:r>
      <w:r w:rsidR="00621B77" w:rsidRPr="00ED6412">
        <w:lastRenderedPageBreak/>
        <w:t>the UK to obtain solutions. Furthermore, the re</w:t>
      </w:r>
      <w:r w:rsidR="004D1BD2" w:rsidRPr="00ED6412">
        <w:t>sults from the studies indicate</w:t>
      </w:r>
      <w:r w:rsidR="00621B77" w:rsidRPr="00ED6412">
        <w:t xml:space="preserve"> that renewable power has the superiority in both the economics and emissions </w:t>
      </w:r>
      <w:r w:rsidR="002A0A34" w:rsidRPr="00ED6412">
        <w:t>for</w:t>
      </w:r>
      <w:r w:rsidR="00621B77" w:rsidRPr="00ED6412">
        <w:t xml:space="preserve"> a mid </w:t>
      </w:r>
      <w:r w:rsidR="002A0A34" w:rsidRPr="00ED6412">
        <w:t>to</w:t>
      </w:r>
      <w:r w:rsidR="00621B77" w:rsidRPr="00ED6412">
        <w:t xml:space="preserve"> long-term energy strategy to the UK.</w:t>
      </w:r>
    </w:p>
    <w:p w14:paraId="077B1B48" w14:textId="493E82D5" w:rsidR="003101A1" w:rsidRPr="00ED6412" w:rsidRDefault="003101A1" w:rsidP="001E3750">
      <w:pPr>
        <w:pStyle w:val="Heading3"/>
      </w:pPr>
      <w:bookmarkStart w:id="439" w:name="_Toc523347861"/>
      <w:r w:rsidRPr="00ED6412">
        <w:t xml:space="preserve">DEED model of an electrical grid with conventional </w:t>
      </w:r>
      <w:r w:rsidR="00791995" w:rsidRPr="00ED6412">
        <w:t xml:space="preserve">power </w:t>
      </w:r>
      <w:r w:rsidRPr="00ED6412">
        <w:t>and wind</w:t>
      </w:r>
      <w:r w:rsidR="00791995" w:rsidRPr="00ED6412">
        <w:t>-storage combined system</w:t>
      </w:r>
      <w:r w:rsidRPr="00ED6412">
        <w:t xml:space="preserve"> </w:t>
      </w:r>
      <w:r w:rsidR="00725D5F" w:rsidRPr="00ED6412">
        <w:t>under UK energy policies</w:t>
      </w:r>
      <w:bookmarkEnd w:id="439"/>
    </w:p>
    <w:p w14:paraId="4D644894" w14:textId="52A9907C" w:rsidR="00525396" w:rsidRPr="00ED6412" w:rsidRDefault="00B35ACE" w:rsidP="00525396">
      <w:r w:rsidRPr="00ED6412">
        <w:t>The third</w:t>
      </w:r>
      <w:r w:rsidR="00525396" w:rsidRPr="00ED6412">
        <w:t xml:space="preserve"> </w:t>
      </w:r>
      <w:r w:rsidR="005A5D61" w:rsidRPr="00ED6412">
        <w:rPr>
          <w:lang w:eastAsia="en-US"/>
        </w:rPr>
        <w:t xml:space="preserve">research </w:t>
      </w:r>
      <w:r w:rsidR="00525396" w:rsidRPr="00ED6412">
        <w:t>chapter develops a novel DEED model for a</w:t>
      </w:r>
      <w:r w:rsidR="00931051" w:rsidRPr="00ED6412">
        <w:t>n electrical</w:t>
      </w:r>
      <w:r w:rsidR="00525396" w:rsidRPr="00ED6412">
        <w:t xml:space="preserve"> system considering conventional power and </w:t>
      </w:r>
      <w:r w:rsidR="00791995" w:rsidRPr="00ED6412">
        <w:t>WSCS</w:t>
      </w:r>
      <w:r w:rsidR="00525396" w:rsidRPr="00ED6412">
        <w:t xml:space="preserve"> </w:t>
      </w:r>
      <w:r w:rsidR="003423C2" w:rsidRPr="00ED6412">
        <w:t xml:space="preserve">including wind power and ESS </w:t>
      </w:r>
      <w:r w:rsidR="00D13DF3" w:rsidRPr="00ED6412">
        <w:t xml:space="preserve">and also </w:t>
      </w:r>
      <w:r w:rsidR="00525396" w:rsidRPr="00ED6412">
        <w:t xml:space="preserve">incorporating </w:t>
      </w:r>
      <w:r w:rsidR="00931051" w:rsidRPr="00ED6412">
        <w:t>CPF and EPS</w:t>
      </w:r>
      <w:r w:rsidR="00525396" w:rsidRPr="00ED6412">
        <w:t xml:space="preserve">. The proposed model optimizes the operation strategy for the given system </w:t>
      </w:r>
      <w:r w:rsidR="00931051" w:rsidRPr="00ED6412">
        <w:t xml:space="preserve">in both the economics and environmental </w:t>
      </w:r>
      <w:r w:rsidR="00902B12" w:rsidRPr="00ED6412">
        <w:t xml:space="preserve">aspects </w:t>
      </w:r>
      <w:r w:rsidR="00525396" w:rsidRPr="00ED6412">
        <w:t xml:space="preserve">on </w:t>
      </w:r>
      <w:r w:rsidR="00902B12" w:rsidRPr="00ED6412">
        <w:t xml:space="preserve">the </w:t>
      </w:r>
      <w:r w:rsidR="00931051" w:rsidRPr="00ED6412">
        <w:t xml:space="preserve">dynamic </w:t>
      </w:r>
      <w:r w:rsidR="00525396" w:rsidRPr="00ED6412">
        <w:t xml:space="preserve">power dispatch taking into account </w:t>
      </w:r>
      <w:r w:rsidR="004D1BD2" w:rsidRPr="00ED6412">
        <w:t xml:space="preserve">the cost of </w:t>
      </w:r>
      <w:r w:rsidR="00902B12" w:rsidRPr="00ED6412">
        <w:t>waste and reserv</w:t>
      </w:r>
      <w:r w:rsidR="004D1BD2" w:rsidRPr="00ED6412">
        <w:t>e</w:t>
      </w:r>
      <w:r w:rsidR="00902B12" w:rsidRPr="00ED6412">
        <w:t xml:space="preserve"> </w:t>
      </w:r>
      <w:r w:rsidR="004D1BD2" w:rsidRPr="00ED6412">
        <w:t xml:space="preserve">power </w:t>
      </w:r>
      <w:r w:rsidR="00902B12" w:rsidRPr="00ED6412">
        <w:t xml:space="preserve">of the </w:t>
      </w:r>
      <w:r w:rsidR="00525396" w:rsidRPr="00ED6412">
        <w:t xml:space="preserve">wind power and considering the </w:t>
      </w:r>
      <w:r w:rsidR="00931051" w:rsidRPr="00ED6412">
        <w:t xml:space="preserve">CPF and </w:t>
      </w:r>
      <w:r w:rsidR="00791995" w:rsidRPr="00ED6412">
        <w:t xml:space="preserve">emission limit of </w:t>
      </w:r>
      <w:r w:rsidR="00931051" w:rsidRPr="00ED6412">
        <w:t>EPS</w:t>
      </w:r>
      <w:r w:rsidR="00902B12" w:rsidRPr="00ED6412">
        <w:t xml:space="preserve"> as decarbonisation factors</w:t>
      </w:r>
      <w:r w:rsidR="00525396" w:rsidRPr="00ED6412">
        <w:t xml:space="preserve">. The ESS in the model aims to reduce the waste and reservation costs and uncertainty of the wind power. Two case studies </w:t>
      </w:r>
      <w:r w:rsidR="00C76129" w:rsidRPr="00ED6412">
        <w:t xml:space="preserve">with different sizes of the system </w:t>
      </w:r>
      <w:r w:rsidR="00525396" w:rsidRPr="00ED6412">
        <w:t>are presented</w:t>
      </w:r>
      <w:r w:rsidR="00C86453" w:rsidRPr="00ED6412">
        <w:t xml:space="preserve"> in order to demonstrate the </w:t>
      </w:r>
      <w:r w:rsidR="00F55E31" w:rsidRPr="00ED6412">
        <w:rPr>
          <w:rFonts w:hint="eastAsia"/>
          <w:lang w:val="en-US"/>
        </w:rPr>
        <w:t>benefit</w:t>
      </w:r>
      <w:r w:rsidR="006649E2" w:rsidRPr="00ED6412">
        <w:rPr>
          <w:lang w:val="en-US"/>
        </w:rPr>
        <w:t>s</w:t>
      </w:r>
      <w:r w:rsidR="00F55E31" w:rsidRPr="00ED6412">
        <w:rPr>
          <w:rFonts w:hint="eastAsia"/>
          <w:lang w:val="en-US"/>
        </w:rPr>
        <w:t xml:space="preserve"> </w:t>
      </w:r>
      <w:r w:rsidR="006649E2" w:rsidRPr="00ED6412">
        <w:rPr>
          <w:lang w:val="en-US"/>
        </w:rPr>
        <w:t xml:space="preserve">and features </w:t>
      </w:r>
      <w:r w:rsidR="00F55E31" w:rsidRPr="00ED6412">
        <w:rPr>
          <w:rFonts w:hint="eastAsia"/>
          <w:lang w:val="en-US"/>
        </w:rPr>
        <w:t xml:space="preserve">of </w:t>
      </w:r>
      <w:r w:rsidR="004736F0" w:rsidRPr="00ED6412">
        <w:t>an electrical system</w:t>
      </w:r>
      <w:r w:rsidR="006649E2" w:rsidRPr="00ED6412">
        <w:t xml:space="preserve"> </w:t>
      </w:r>
      <w:r w:rsidR="00153CC0" w:rsidRPr="00ED6412">
        <w:t>in which there is</w:t>
      </w:r>
      <w:r w:rsidR="00153CC0" w:rsidRPr="00ED6412">
        <w:rPr>
          <w:rFonts w:hint="eastAsia"/>
          <w:lang w:val="en-US"/>
        </w:rPr>
        <w:t xml:space="preserve"> </w:t>
      </w:r>
      <w:r w:rsidR="00153CC0" w:rsidRPr="00ED6412">
        <w:rPr>
          <w:lang w:val="en-US"/>
        </w:rPr>
        <w:t>an</w:t>
      </w:r>
      <w:r w:rsidR="00153CC0" w:rsidRPr="00ED6412">
        <w:rPr>
          <w:rFonts w:hint="eastAsia"/>
          <w:lang w:val="en-US"/>
        </w:rPr>
        <w:t xml:space="preserve"> </w:t>
      </w:r>
      <w:r w:rsidR="00153CC0" w:rsidRPr="00ED6412">
        <w:t>ESS linked with the renewable power resource.</w:t>
      </w:r>
    </w:p>
    <w:p w14:paraId="6F0EF9BD" w14:textId="51C05E76" w:rsidR="00515A93" w:rsidRPr="00ED6412" w:rsidRDefault="00EF02F3" w:rsidP="00515A93">
      <w:pPr>
        <w:rPr>
          <w:lang w:val="en-US"/>
        </w:rPr>
      </w:pPr>
      <w:r w:rsidRPr="00ED6412">
        <w:rPr>
          <w:lang w:val="en-US"/>
        </w:rPr>
        <w:t xml:space="preserve">It is observed from this chapter that </w:t>
      </w:r>
      <w:r w:rsidR="00515A93" w:rsidRPr="00ED6412">
        <w:rPr>
          <w:lang w:val="en-US"/>
        </w:rPr>
        <w:t xml:space="preserve">the </w:t>
      </w:r>
      <w:r w:rsidR="00515A93" w:rsidRPr="00ED6412">
        <w:rPr>
          <w:rFonts w:hint="eastAsia"/>
          <w:lang w:val="en-US"/>
        </w:rPr>
        <w:t>fuel and emission cost</w:t>
      </w:r>
      <w:r w:rsidR="00515A93" w:rsidRPr="00ED6412">
        <w:rPr>
          <w:lang w:val="en-US"/>
        </w:rPr>
        <w:t>s</w:t>
      </w:r>
      <w:r w:rsidR="00515A93" w:rsidRPr="00ED6412">
        <w:rPr>
          <w:rFonts w:hint="eastAsia"/>
          <w:lang w:val="en-US"/>
        </w:rPr>
        <w:t xml:space="preserve"> </w:t>
      </w:r>
      <w:r w:rsidRPr="00ED6412">
        <w:rPr>
          <w:lang w:val="en-US"/>
        </w:rPr>
        <w:t xml:space="preserve">in the </w:t>
      </w:r>
      <w:r w:rsidRPr="00ED6412">
        <w:rPr>
          <w:rFonts w:hint="eastAsia"/>
          <w:lang w:val="en-US"/>
        </w:rPr>
        <w:t xml:space="preserve">system </w:t>
      </w:r>
      <w:r w:rsidR="00515A93" w:rsidRPr="00ED6412">
        <w:rPr>
          <w:rFonts w:hint="eastAsia"/>
          <w:lang w:val="en-US"/>
        </w:rPr>
        <w:t xml:space="preserve">can be </w:t>
      </w:r>
      <w:r w:rsidR="00515A93" w:rsidRPr="00ED6412">
        <w:rPr>
          <w:lang w:val="en-US"/>
        </w:rPr>
        <w:t xml:space="preserve">optimized </w:t>
      </w:r>
      <w:r w:rsidR="00515A93" w:rsidRPr="00ED6412">
        <w:rPr>
          <w:rFonts w:hint="eastAsia"/>
          <w:lang w:val="en-US"/>
        </w:rPr>
        <w:t>by</w:t>
      </w:r>
      <w:r w:rsidR="00515A93" w:rsidRPr="00ED6412">
        <w:rPr>
          <w:lang w:val="en-US"/>
        </w:rPr>
        <w:t xml:space="preserve"> employing</w:t>
      </w:r>
      <w:r w:rsidR="00515A93" w:rsidRPr="00ED6412">
        <w:rPr>
          <w:rFonts w:hint="eastAsia"/>
          <w:lang w:val="en-US"/>
        </w:rPr>
        <w:t xml:space="preserve"> the</w:t>
      </w:r>
      <w:r w:rsidR="00515A93" w:rsidRPr="00ED6412">
        <w:rPr>
          <w:lang w:val="en-US"/>
        </w:rPr>
        <w:t xml:space="preserve"> dispatch planning procedures. </w:t>
      </w:r>
      <w:r w:rsidRPr="00ED6412">
        <w:rPr>
          <w:lang w:val="en-US"/>
        </w:rPr>
        <w:t>Moreover</w:t>
      </w:r>
      <w:r w:rsidR="00515A93" w:rsidRPr="00ED6412">
        <w:rPr>
          <w:lang w:val="en-US"/>
        </w:rPr>
        <w:t xml:space="preserve">, the total cost and emissions are reduced compared to the system without ESS. Along with </w:t>
      </w:r>
      <w:r w:rsidR="00515A93" w:rsidRPr="00ED6412">
        <w:rPr>
          <w:rFonts w:hint="eastAsia"/>
          <w:lang w:val="en-US"/>
        </w:rPr>
        <w:t xml:space="preserve">increasing </w:t>
      </w:r>
      <w:r w:rsidR="00515A93" w:rsidRPr="00ED6412">
        <w:rPr>
          <w:lang w:val="en-US"/>
        </w:rPr>
        <w:t>the</w:t>
      </w:r>
      <w:r w:rsidR="00515A93" w:rsidRPr="00ED6412">
        <w:rPr>
          <w:rFonts w:hint="eastAsia"/>
          <w:lang w:val="en-US"/>
        </w:rPr>
        <w:t xml:space="preserve"> </w:t>
      </w:r>
      <w:r w:rsidR="00515A93" w:rsidRPr="00ED6412">
        <w:rPr>
          <w:lang w:val="en-US"/>
        </w:rPr>
        <w:t xml:space="preserve">CPF and decreasing the </w:t>
      </w:r>
      <w:r w:rsidR="003423C2" w:rsidRPr="00ED6412">
        <w:t xml:space="preserve">emission limit of the </w:t>
      </w:r>
      <w:r w:rsidR="00515A93" w:rsidRPr="00ED6412">
        <w:rPr>
          <w:lang w:val="en-US"/>
        </w:rPr>
        <w:t>EPS</w:t>
      </w:r>
      <w:r w:rsidR="00515A93" w:rsidRPr="00ED6412">
        <w:rPr>
          <w:rFonts w:hint="eastAsia"/>
          <w:lang w:val="en-US"/>
        </w:rPr>
        <w:t xml:space="preserve">, the benefit of the </w:t>
      </w:r>
      <w:r w:rsidR="00515A93" w:rsidRPr="00ED6412">
        <w:rPr>
          <w:lang w:val="en-US"/>
        </w:rPr>
        <w:t>ESS</w:t>
      </w:r>
      <w:r w:rsidR="00515A93" w:rsidRPr="00ED6412">
        <w:rPr>
          <w:rFonts w:hint="eastAsia"/>
          <w:lang w:val="en-US"/>
        </w:rPr>
        <w:t xml:space="preserve"> and renewable resources </w:t>
      </w:r>
      <w:r w:rsidR="00515A93" w:rsidRPr="00ED6412">
        <w:rPr>
          <w:lang w:val="en-US"/>
        </w:rPr>
        <w:t>is</w:t>
      </w:r>
      <w:r w:rsidR="00515A93" w:rsidRPr="00ED6412">
        <w:rPr>
          <w:rFonts w:hint="eastAsia"/>
          <w:lang w:val="en-US"/>
        </w:rPr>
        <w:t xml:space="preserve"> more </w:t>
      </w:r>
      <w:r w:rsidR="00515A93" w:rsidRPr="00ED6412">
        <w:rPr>
          <w:lang w:val="en-US"/>
        </w:rPr>
        <w:t xml:space="preserve">noticeable. </w:t>
      </w:r>
      <w:r w:rsidRPr="00ED6412">
        <w:rPr>
          <w:lang w:val="en-US"/>
        </w:rPr>
        <w:t>In addition, w</w:t>
      </w:r>
      <w:r w:rsidR="00515A93" w:rsidRPr="00ED6412">
        <w:rPr>
          <w:lang w:val="en-US"/>
        </w:rPr>
        <w:t xml:space="preserve">ith the ESS in the </w:t>
      </w:r>
      <w:r w:rsidR="00515A93" w:rsidRPr="00ED6412">
        <w:rPr>
          <w:lang w:val="en-US"/>
        </w:rPr>
        <w:lastRenderedPageBreak/>
        <w:t>wind farm, the system reserve power requirement,</w:t>
      </w:r>
      <w:r w:rsidR="00515A93" w:rsidRPr="00ED6412">
        <w:rPr>
          <w:rFonts w:hint="eastAsia"/>
          <w:lang w:val="en-US"/>
        </w:rPr>
        <w:t xml:space="preserve"> the </w:t>
      </w:r>
      <w:r w:rsidR="00515A93" w:rsidRPr="00ED6412">
        <w:rPr>
          <w:lang w:val="en-US"/>
        </w:rPr>
        <w:t>wasted</w:t>
      </w:r>
      <w:r w:rsidR="00515A93" w:rsidRPr="00ED6412">
        <w:rPr>
          <w:rFonts w:hint="eastAsia"/>
          <w:lang w:val="en-US"/>
        </w:rPr>
        <w:t xml:space="preserve"> wind </w:t>
      </w:r>
      <w:r w:rsidR="00515A93" w:rsidRPr="00ED6412">
        <w:rPr>
          <w:lang w:val="en-US"/>
        </w:rPr>
        <w:t>power</w:t>
      </w:r>
      <w:r w:rsidR="00515A93" w:rsidRPr="00ED6412">
        <w:rPr>
          <w:rFonts w:hint="eastAsia"/>
          <w:lang w:val="en-US"/>
        </w:rPr>
        <w:t xml:space="preserve"> and </w:t>
      </w:r>
      <w:r w:rsidR="00515A93" w:rsidRPr="00ED6412">
        <w:rPr>
          <w:lang w:val="en-US"/>
        </w:rPr>
        <w:t xml:space="preserve">wind power uncertainty may be </w:t>
      </w:r>
      <w:r w:rsidR="00515A93" w:rsidRPr="00ED6412">
        <w:rPr>
          <w:rFonts w:hint="eastAsia"/>
          <w:lang w:val="en-US"/>
        </w:rPr>
        <w:t>reduced</w:t>
      </w:r>
      <w:r w:rsidR="00515A93" w:rsidRPr="00ED6412">
        <w:rPr>
          <w:lang w:val="en-US"/>
        </w:rPr>
        <w:t>.</w:t>
      </w:r>
    </w:p>
    <w:p w14:paraId="1CFD7AE4" w14:textId="4ACF64EA" w:rsidR="003101A1" w:rsidRPr="00ED6412" w:rsidRDefault="003101A1" w:rsidP="001E3750">
      <w:pPr>
        <w:pStyle w:val="Heading3"/>
      </w:pPr>
      <w:bookmarkStart w:id="440" w:name="_Toc523347862"/>
      <w:r w:rsidRPr="00ED6412">
        <w:t xml:space="preserve">A practical case study for DEED model </w:t>
      </w:r>
      <w:r w:rsidR="00BE3AB0" w:rsidRPr="00ED6412">
        <w:t>incorporating</w:t>
      </w:r>
      <w:r w:rsidR="00C52421" w:rsidRPr="00ED6412">
        <w:t xml:space="preserve"> </w:t>
      </w:r>
      <w:r w:rsidR="00791995" w:rsidRPr="00ED6412">
        <w:t xml:space="preserve">conventional power and wind-storage combined system </w:t>
      </w:r>
      <w:r w:rsidR="003C32A4" w:rsidRPr="00ED6412">
        <w:t>under UK energy policies</w:t>
      </w:r>
      <w:bookmarkEnd w:id="440"/>
    </w:p>
    <w:p w14:paraId="5322C742" w14:textId="71C48C91" w:rsidR="00525396" w:rsidRPr="00ED6412" w:rsidRDefault="00153CC0" w:rsidP="00525396">
      <w:r w:rsidRPr="00ED6412">
        <w:t xml:space="preserve">The fourth </w:t>
      </w:r>
      <w:r w:rsidRPr="00ED6412">
        <w:rPr>
          <w:lang w:eastAsia="en-US"/>
        </w:rPr>
        <w:t xml:space="preserve">research </w:t>
      </w:r>
      <w:r w:rsidRPr="00ED6412">
        <w:t>chapter investigates a practical case study of the DEED model of an electrical grid with conventional power and</w:t>
      </w:r>
      <w:r w:rsidRPr="00ED6412">
        <w:rPr>
          <w:rFonts w:hint="eastAsia"/>
        </w:rPr>
        <w:t xml:space="preserve"> with </w:t>
      </w:r>
      <w:r w:rsidR="00791995" w:rsidRPr="00ED6412">
        <w:t>a WSCS</w:t>
      </w:r>
      <w:r w:rsidRPr="00ED6412">
        <w:t xml:space="preserve"> and incorporating CPF and EPS based on UK energy policies. The practical case study involves </w:t>
      </w:r>
      <w:r w:rsidR="00525396" w:rsidRPr="00ED6412">
        <w:t xml:space="preserve">a hypothetical off-grid electrical system in Wales by applying the appropriate practical experimental data of the conventional power, wind farm, wind speeds, BESS and the demand to the DEED model of Chapter 5. </w:t>
      </w:r>
    </w:p>
    <w:p w14:paraId="03AB9F50" w14:textId="7B6182AF" w:rsidR="00515A93" w:rsidRPr="00ED6412" w:rsidRDefault="00515A93" w:rsidP="00515A93">
      <w:r w:rsidRPr="00ED6412">
        <w:rPr>
          <w:lang w:val="en-US"/>
        </w:rPr>
        <w:t>From th</w:t>
      </w:r>
      <w:r w:rsidR="000E3BFF" w:rsidRPr="00ED6412">
        <w:rPr>
          <w:lang w:val="en-US"/>
        </w:rPr>
        <w:t>is</w:t>
      </w:r>
      <w:r w:rsidRPr="00ED6412">
        <w:rPr>
          <w:lang w:val="en-US"/>
        </w:rPr>
        <w:t xml:space="preserve"> case study</w:t>
      </w:r>
      <w:r w:rsidR="004D1BD2" w:rsidRPr="00ED6412">
        <w:rPr>
          <w:lang w:val="en-US"/>
        </w:rPr>
        <w:t>,</w:t>
      </w:r>
      <w:r w:rsidR="008E6253" w:rsidRPr="00ED6412">
        <w:t xml:space="preserve"> when applying the practical data</w:t>
      </w:r>
      <w:r w:rsidRPr="00ED6412">
        <w:rPr>
          <w:lang w:val="en-US"/>
        </w:rPr>
        <w:t xml:space="preserve">, the proposed model shows its </w:t>
      </w:r>
      <w:r w:rsidRPr="00ED6412">
        <w:t xml:space="preserve">practical significance. </w:t>
      </w:r>
      <w:r w:rsidR="002C3E80" w:rsidRPr="00ED6412">
        <w:rPr>
          <w:lang w:val="en-US"/>
        </w:rPr>
        <w:t>Moreover</w:t>
      </w:r>
      <w:r w:rsidRPr="00ED6412">
        <w:rPr>
          <w:lang w:val="en-US"/>
        </w:rPr>
        <w:t xml:space="preserve">, the optimization results </w:t>
      </w:r>
      <w:r w:rsidRPr="00ED6412">
        <w:t xml:space="preserve">show the same </w:t>
      </w:r>
      <w:r w:rsidR="004D1BD2" w:rsidRPr="00ED6412">
        <w:t xml:space="preserve">general </w:t>
      </w:r>
      <w:r w:rsidRPr="00ED6412">
        <w:t>features as the ED model in Chapters 3, 4 and 5</w:t>
      </w:r>
      <w:r w:rsidR="00504040" w:rsidRPr="00ED6412">
        <w:t>. In particular</w:t>
      </w:r>
      <w:r w:rsidRPr="00ED6412">
        <w:t xml:space="preserve"> the </w:t>
      </w:r>
      <w:r w:rsidR="002C3E80" w:rsidRPr="00ED6412">
        <w:t xml:space="preserve">high </w:t>
      </w:r>
      <w:r w:rsidRPr="00ED6412">
        <w:t>CPF being able to dominate the dispatch; the EPS has a high impact in the power dispatch at low CPF;</w:t>
      </w:r>
      <w:r w:rsidR="004D1BD2" w:rsidRPr="00ED6412">
        <w:t xml:space="preserve"> the emissions do not change</w:t>
      </w:r>
      <w:r w:rsidRPr="00ED6412">
        <w:t xml:space="preserve"> significantly at low CPF but </w:t>
      </w:r>
      <w:r w:rsidR="004D1BD2" w:rsidRPr="00ED6412">
        <w:t>decrease</w:t>
      </w:r>
      <w:r w:rsidRPr="00ED6412">
        <w:t xml:space="preserve"> dramatically at high CPF; the scheduled wind power and ESS interact. Furthermore, </w:t>
      </w:r>
      <w:r w:rsidR="00153CC0" w:rsidRPr="00ED6412">
        <w:t xml:space="preserve">an optimally sized </w:t>
      </w:r>
      <w:r w:rsidRPr="00ED6412">
        <w:t xml:space="preserve">ESS is able to be charged/discharged more </w:t>
      </w:r>
      <w:r w:rsidR="00504040" w:rsidRPr="00ED6412">
        <w:t>frequently, this reduces the emissions,</w:t>
      </w:r>
      <w:r w:rsidRPr="00ED6412">
        <w:t xml:space="preserve"> and the wind power cost. It should be noted that with the increasing of CPF, and the decreasing of </w:t>
      </w:r>
      <w:r w:rsidR="00F2688D" w:rsidRPr="00ED6412">
        <w:t>the emission limit</w:t>
      </w:r>
      <w:r w:rsidRPr="00ED6412">
        <w:t>, then the size of the ESS is required to be even larger, especially for</w:t>
      </w:r>
      <w:r w:rsidR="0039345B" w:rsidRPr="00ED6412">
        <w:t xml:space="preserve"> an</w:t>
      </w:r>
      <w:r w:rsidRPr="00ED6412">
        <w:t xml:space="preserve"> off-grid system.</w:t>
      </w:r>
    </w:p>
    <w:p w14:paraId="60D248E5" w14:textId="17240C2B" w:rsidR="006149BD" w:rsidRPr="00ED6412" w:rsidRDefault="00B10914" w:rsidP="00B10914">
      <w:pPr>
        <w:pStyle w:val="Heading2"/>
        <w:rPr>
          <w:rFonts w:ascii="Times New Roman" w:hAnsi="Times New Roman" w:cs="Times New Roman"/>
          <w:color w:val="auto"/>
        </w:rPr>
      </w:pPr>
      <w:bookmarkStart w:id="441" w:name="_Toc523347863"/>
      <w:r w:rsidRPr="00ED6412">
        <w:rPr>
          <w:rFonts w:ascii="Times New Roman" w:hAnsi="Times New Roman" w:cs="Times New Roman"/>
          <w:color w:val="auto"/>
        </w:rPr>
        <w:lastRenderedPageBreak/>
        <w:t>Research limitations</w:t>
      </w:r>
      <w:bookmarkEnd w:id="441"/>
      <w:r w:rsidRPr="00ED6412">
        <w:rPr>
          <w:rFonts w:ascii="Times New Roman" w:hAnsi="Times New Roman" w:cs="Times New Roman"/>
          <w:color w:val="auto"/>
        </w:rPr>
        <w:t xml:space="preserve"> </w:t>
      </w:r>
    </w:p>
    <w:p w14:paraId="7E43520E" w14:textId="2C6A1D26" w:rsidR="006149BD" w:rsidRPr="00ED6412" w:rsidRDefault="006149BD" w:rsidP="006149BD">
      <w:pPr>
        <w:rPr>
          <w:lang w:eastAsia="en-US"/>
        </w:rPr>
      </w:pPr>
      <w:r w:rsidRPr="00ED6412">
        <w:rPr>
          <w:lang w:eastAsia="en-US"/>
        </w:rPr>
        <w:t xml:space="preserve">In this thesis, there are some limitations and </w:t>
      </w:r>
      <w:r w:rsidR="00153CC0" w:rsidRPr="00ED6412">
        <w:rPr>
          <w:lang w:eastAsia="en-US"/>
        </w:rPr>
        <w:t>hypotheses</w:t>
      </w:r>
      <w:r w:rsidRPr="00ED6412">
        <w:rPr>
          <w:lang w:eastAsia="en-US"/>
        </w:rPr>
        <w:t xml:space="preserve"> in the work as follows:</w:t>
      </w:r>
    </w:p>
    <w:p w14:paraId="77AFCD42" w14:textId="77777777" w:rsidR="006149BD" w:rsidRPr="00ED6412" w:rsidRDefault="006149BD" w:rsidP="0014420C">
      <w:pPr>
        <w:pStyle w:val="ListParagraph"/>
        <w:numPr>
          <w:ilvl w:val="0"/>
          <w:numId w:val="12"/>
        </w:numPr>
        <w:spacing w:line="480" w:lineRule="auto"/>
        <w:contextualSpacing w:val="0"/>
      </w:pPr>
      <w:r w:rsidRPr="00ED6412">
        <w:t>The energy system is stated as no power loss in the system transmission.</w:t>
      </w:r>
    </w:p>
    <w:p w14:paraId="2E6245A7" w14:textId="2E860FA3" w:rsidR="006149BD" w:rsidRPr="00ED6412" w:rsidRDefault="006149BD" w:rsidP="0014420C">
      <w:pPr>
        <w:pStyle w:val="ListParagraph"/>
        <w:numPr>
          <w:ilvl w:val="0"/>
          <w:numId w:val="12"/>
        </w:numPr>
        <w:spacing w:line="480" w:lineRule="auto"/>
        <w:ind w:left="714" w:hanging="357"/>
        <w:contextualSpacing w:val="0"/>
      </w:pPr>
      <w:r w:rsidRPr="00ED6412">
        <w:t xml:space="preserve">The reactive power is assumed between the limits 0.85 power factor lagging and 0.95 power factor leading and under steady state conditions, in order to obtain a constant frequency and voltage in the energy system </w:t>
      </w:r>
      <w:r w:rsidR="00071D25" w:rsidRPr="00ED6412">
        <w:fldChar w:fldCharType="begin"/>
      </w:r>
      <w:r w:rsidR="000201C4">
        <w:instrText xml:space="preserve"> ADDIN EN.CITE &lt;EndNote&gt;&lt;Cite ExcludeYear="1"&gt;&lt;Author&gt;Grid&lt;/Author&gt;&lt;RecNum&gt;405&lt;/RecNum&gt;&lt;DisplayText&gt;[256]&lt;/DisplayText&gt;&lt;record&gt;&lt;rec-number&gt;405&lt;/rec-number&gt;&lt;foreign-keys&gt;&lt;key app="EN" db-id="wat2z5xv39zx9lefev2vrzeifd9dzfzsx50x" timestamp="0"&gt;405&lt;/key&gt;&lt;/foreign-keys&gt;&lt;ref-type name="Journal Article"&gt;17&lt;/ref-type&gt;&lt;contributors&gt;&lt;authors&gt;&lt;author&gt;National Grid&lt;/author&gt;&lt;/authors&gt;&lt;/contributors&gt;&lt;titles&gt;&lt;title&gt;Reactive Power – Obligatory (Synchronous Generation) Version 1.1&lt;/title&gt;&lt;/titles&gt;&lt;dates&gt;&lt;/dates&gt;&lt;urls&gt;&lt;related-urls&gt;&lt;url&gt;https://www.nationalgrid.com/sites/default/files/documents/Reactive%20Power%20-%20Obligatory%20%2528Synch%20Gens%2529%20v1.1.pdf&lt;/url&gt;&lt;/related-urls&gt;&lt;/urls&gt;&lt;/record&gt;&lt;/Cite&gt;&lt;/EndNote&gt;</w:instrText>
      </w:r>
      <w:r w:rsidR="00071D25" w:rsidRPr="00ED6412">
        <w:fldChar w:fldCharType="separate"/>
      </w:r>
      <w:r w:rsidR="000201C4">
        <w:rPr>
          <w:noProof/>
        </w:rPr>
        <w:t>[</w:t>
      </w:r>
      <w:hyperlink w:anchor="_ENREF_256" w:tooltip="Grid,  #405" w:history="1">
        <w:r w:rsidR="00213BF8">
          <w:rPr>
            <w:noProof/>
          </w:rPr>
          <w:t>256</w:t>
        </w:r>
      </w:hyperlink>
      <w:r w:rsidR="000201C4">
        <w:rPr>
          <w:noProof/>
        </w:rPr>
        <w:t>]</w:t>
      </w:r>
      <w:r w:rsidR="00071D25" w:rsidRPr="00ED6412">
        <w:fldChar w:fldCharType="end"/>
      </w:r>
      <w:r w:rsidRPr="00ED6412">
        <w:t>.</w:t>
      </w:r>
    </w:p>
    <w:p w14:paraId="29610153" w14:textId="40739D25" w:rsidR="00B0020A" w:rsidRPr="00ED6412" w:rsidRDefault="00B0020A" w:rsidP="0014420C">
      <w:pPr>
        <w:pStyle w:val="ListParagraph"/>
        <w:numPr>
          <w:ilvl w:val="0"/>
          <w:numId w:val="12"/>
        </w:numPr>
        <w:spacing w:line="480" w:lineRule="auto"/>
        <w:ind w:left="714" w:hanging="357"/>
        <w:contextualSpacing w:val="0"/>
        <w:rPr>
          <w:rFonts w:eastAsia="Times New Roman"/>
        </w:rPr>
      </w:pPr>
      <w:r w:rsidRPr="00ED6412">
        <w:t xml:space="preserve">Intermittency of renewable energy resources such as </w:t>
      </w:r>
      <w:r w:rsidR="009E12CB" w:rsidRPr="00ED6412">
        <w:t>hydro</w:t>
      </w:r>
      <w:r w:rsidR="008E5C81" w:rsidRPr="00ED6412">
        <w:t xml:space="preserve"> </w:t>
      </w:r>
      <w:r w:rsidR="00482350" w:rsidRPr="00ED6412">
        <w:fldChar w:fldCharType="begin"/>
      </w:r>
      <w:r w:rsidR="000201C4">
        <w:instrText xml:space="preserve"> ADDIN EN.CITE &lt;EndNote&gt;&lt;Cite&gt;&lt;Author&gt;Huang&lt;/Author&gt;&lt;Year&gt;2001&lt;/Year&gt;&lt;RecNum&gt;323&lt;/RecNum&gt;&lt;DisplayText&gt;[44, 232]&lt;/DisplayText&gt;&lt;record&gt;&lt;rec-number&gt;323&lt;/rec-number&gt;&lt;foreign-keys&gt;&lt;key app="EN" db-id="wat2z5xv39zx9lefev2vrzeifd9dzfzsx50x" timestamp="0"&gt;323&lt;/key&gt;&lt;/foreign-keys&gt;&lt;ref-type name="Journal Article"&gt;17&lt;/ref-type&gt;&lt;contributors&gt;&lt;authors&gt;&lt;author&gt;Huang, Shyh-Jier&lt;/author&gt;&lt;/authors&gt;&lt;/contributors&gt;&lt;titles&gt;&lt;title&gt;Enhancement of hydroelectric generation scheduling using ant colony system based optimization approaches&lt;/title&gt;&lt;secondary-title&gt;IEEE Transactions on Energy Conversion&lt;/secondary-title&gt;&lt;/titles&gt;&lt;pages&gt;296-301&lt;/pages&gt;&lt;volume&gt;16&lt;/volume&gt;&lt;number&gt;3&lt;/number&gt;&lt;dates&gt;&lt;year&gt;2001&lt;/year&gt;&lt;/dates&gt;&lt;isbn&gt;0885-8969&lt;/isbn&gt;&lt;urls&gt;&lt;/urls&gt;&lt;/record&gt;&lt;/Cite&gt;&lt;Cite&gt;&lt;Author&gt;El-Hawary&lt;/Author&gt;&lt;Year&gt;1979&lt;/Year&gt;&lt;RecNum&gt;397&lt;/RecNum&gt;&lt;record&gt;&lt;rec-number&gt;397&lt;/rec-number&gt;&lt;foreign-keys&gt;&lt;key app="EN" db-id="wat2z5xv39zx9lefev2vrzeifd9dzfzsx50x" timestamp="0"&gt;397&lt;/key&gt;&lt;/foreign-keys&gt;&lt;ref-type name="Book"&gt;6&lt;/ref-type&gt;&lt;contributors&gt;&lt;authors&gt;&lt;author&gt;El-Hawary, Mohamed E&lt;/author&gt;&lt;author&gt;Christensen, Gustav S&lt;/author&gt;&lt;/authors&gt;&lt;/contributors&gt;&lt;titles&gt;&lt;title&gt;Optimal economic operation of electric power systems&lt;/title&gt;&lt;/titles&gt;&lt;volume&gt;142&lt;/volume&gt;&lt;dates&gt;&lt;year&gt;1979&lt;/year&gt;&lt;/dates&gt;&lt;publisher&gt;New York: Academic Press&lt;/publisher&gt;&lt;isbn&gt;0122368509&lt;/isbn&gt;&lt;urls&gt;&lt;/urls&gt;&lt;/record&gt;&lt;/Cite&gt;&lt;/EndNote&gt;</w:instrText>
      </w:r>
      <w:r w:rsidR="00482350" w:rsidRPr="00ED6412">
        <w:fldChar w:fldCharType="separate"/>
      </w:r>
      <w:r w:rsidR="000201C4">
        <w:rPr>
          <w:noProof/>
        </w:rPr>
        <w:t>[</w:t>
      </w:r>
      <w:hyperlink w:anchor="_ENREF_44" w:tooltip="Huang, 2001 #323" w:history="1">
        <w:r w:rsidR="00213BF8">
          <w:rPr>
            <w:noProof/>
          </w:rPr>
          <w:t>44</w:t>
        </w:r>
      </w:hyperlink>
      <w:r w:rsidR="000201C4">
        <w:rPr>
          <w:noProof/>
        </w:rPr>
        <w:t xml:space="preserve">, </w:t>
      </w:r>
      <w:hyperlink w:anchor="_ENREF_232" w:tooltip="El-Hawary, 1979 #397" w:history="1">
        <w:r w:rsidR="00213BF8">
          <w:rPr>
            <w:noProof/>
          </w:rPr>
          <w:t>232</w:t>
        </w:r>
      </w:hyperlink>
      <w:r w:rsidR="000201C4">
        <w:rPr>
          <w:noProof/>
        </w:rPr>
        <w:t>]</w:t>
      </w:r>
      <w:r w:rsidR="00482350" w:rsidRPr="00ED6412">
        <w:fldChar w:fldCharType="end"/>
      </w:r>
      <w:r w:rsidR="009E12CB" w:rsidRPr="00ED6412">
        <w:t xml:space="preserve">, </w:t>
      </w:r>
      <w:r w:rsidRPr="00ED6412">
        <w:t>solar PV</w:t>
      </w:r>
      <w:r w:rsidR="00026E64" w:rsidRPr="00ED6412">
        <w:t xml:space="preserve"> </w:t>
      </w:r>
      <w:r w:rsidR="00482350" w:rsidRPr="00ED6412">
        <w:fldChar w:fldCharType="begin">
          <w:fldData xml:space="preserve">PEVuZE5vdGU+PENpdGU+PEF1dGhvcj5LaGFuPC9BdXRob3I+PFllYXI+MjAxNTwvWWVhcj48UmVj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</w:fldData>
        </w:fldChar>
      </w:r>
      <w:r w:rsidR="000201C4">
        <w:instrText xml:space="preserve"> ADDIN EN.CITE </w:instrText>
      </w:r>
      <w:r w:rsidR="000201C4">
        <w:fldChar w:fldCharType="begin">
          <w:fldData xml:space="preserve">PEVuZE5vdGU+PENpdGU+PEF1dGhvcj5LaGFuPC9BdXRob3I+PFllYXI+MjAxNTwvWWVhcj48UmVj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</w:fldData>
        </w:fldChar>
      </w:r>
      <w:r w:rsidR="000201C4">
        <w:instrText xml:space="preserve"> ADDIN EN.CITE.DATA </w:instrText>
      </w:r>
      <w:r w:rsidR="000201C4">
        <w:fldChar w:fldCharType="end"/>
      </w:r>
      <w:r w:rsidR="00482350" w:rsidRPr="00ED6412">
        <w:fldChar w:fldCharType="separate"/>
      </w:r>
      <w:r w:rsidR="000201C4">
        <w:rPr>
          <w:noProof/>
        </w:rPr>
        <w:t>[</w:t>
      </w:r>
      <w:hyperlink w:anchor="_ENREF_198" w:tooltip="Khan, 2015 #243" w:history="1">
        <w:r w:rsidR="00213BF8">
          <w:rPr>
            <w:noProof/>
          </w:rPr>
          <w:t>198</w:t>
        </w:r>
      </w:hyperlink>
      <w:r w:rsidR="000201C4">
        <w:rPr>
          <w:noProof/>
        </w:rPr>
        <w:t xml:space="preserve">, </w:t>
      </w:r>
      <w:hyperlink w:anchor="_ENREF_257" w:tooltip="Nottrott, 2012 #292" w:history="1">
        <w:r w:rsidR="00213BF8">
          <w:rPr>
            <w:noProof/>
          </w:rPr>
          <w:t>257</w:t>
        </w:r>
      </w:hyperlink>
      <w:r w:rsidR="000201C4">
        <w:rPr>
          <w:noProof/>
        </w:rPr>
        <w:t>]</w:t>
      </w:r>
      <w:r w:rsidR="00482350" w:rsidRPr="00ED6412">
        <w:fldChar w:fldCharType="end"/>
      </w:r>
      <w:r w:rsidR="00343FFD" w:rsidRPr="00ED6412">
        <w:t>,</w:t>
      </w:r>
      <w:r w:rsidRPr="00ED6412">
        <w:t xml:space="preserve"> wave and tidal </w:t>
      </w:r>
      <w:r w:rsidR="00482350" w:rsidRPr="00ED6412">
        <w:fldChar w:fldCharType="begin">
          <w:fldData xml:space="preserve">PEVuZE5vdGU+PENpdGU+PEF1dGhvcj5OYWdpYjwvQXV0aG9yPjxZZWFyPjIwMTc8L1llYXI+PFJl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</w:fldData>
        </w:fldChar>
      </w:r>
      <w:r w:rsidR="000201C4">
        <w:instrText xml:space="preserve"> ADDIN EN.CITE </w:instrText>
      </w:r>
      <w:r w:rsidR="000201C4">
        <w:fldChar w:fldCharType="begin">
          <w:fldData xml:space="preserve">PEVuZE5vdGU+PENpdGU+PEF1dGhvcj5OYWdpYjwvQXV0aG9yPjxZZWFyPjIwMTc8L1llYXI+PFJl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</w:fldData>
        </w:fldChar>
      </w:r>
      <w:r w:rsidR="000201C4">
        <w:instrText xml:space="preserve"> ADDIN EN.CITE.DATA </w:instrText>
      </w:r>
      <w:r w:rsidR="000201C4">
        <w:fldChar w:fldCharType="end"/>
      </w:r>
      <w:r w:rsidR="00482350" w:rsidRPr="00ED6412">
        <w:fldChar w:fldCharType="separate"/>
      </w:r>
      <w:r w:rsidR="000201C4">
        <w:rPr>
          <w:noProof/>
        </w:rPr>
        <w:t>[</w:t>
      </w:r>
      <w:hyperlink w:anchor="_ENREF_74" w:tooltip="Nagib, 2017 #411" w:history="1">
        <w:r w:rsidR="00213BF8">
          <w:rPr>
            <w:noProof/>
          </w:rPr>
          <w:t>74</w:t>
        </w:r>
      </w:hyperlink>
      <w:r w:rsidR="000201C4">
        <w:rPr>
          <w:noProof/>
        </w:rPr>
        <w:t xml:space="preserve">, </w:t>
      </w:r>
      <w:hyperlink w:anchor="_ENREF_258" w:tooltip="Lisboa, 2017 #410" w:history="1">
        <w:r w:rsidR="00213BF8">
          <w:rPr>
            <w:noProof/>
          </w:rPr>
          <w:t>258</w:t>
        </w:r>
      </w:hyperlink>
      <w:r w:rsidR="000201C4">
        <w:rPr>
          <w:noProof/>
        </w:rPr>
        <w:t>]</w:t>
      </w:r>
      <w:r w:rsidR="00482350" w:rsidRPr="00ED6412">
        <w:fldChar w:fldCharType="end"/>
      </w:r>
      <w:r w:rsidR="00026E64" w:rsidRPr="00ED6412">
        <w:t xml:space="preserve"> </w:t>
      </w:r>
      <w:r w:rsidR="00343FFD" w:rsidRPr="00ED6412">
        <w:t>are</w:t>
      </w:r>
      <w:r w:rsidRPr="00ED6412">
        <w:t xml:space="preserve"> not </w:t>
      </w:r>
      <w:r w:rsidR="009E12CB" w:rsidRPr="00ED6412">
        <w:t>considered</w:t>
      </w:r>
      <w:r w:rsidRPr="00ED6412">
        <w:t xml:space="preserve"> in this research. These energy resources are distributed over a large geographical scale across the UK</w:t>
      </w:r>
      <w:r w:rsidR="00EB6755" w:rsidRPr="00ED6412">
        <w:t xml:space="preserve"> </w:t>
      </w:r>
      <w:r w:rsidR="00071D25" w:rsidRPr="00ED6412">
        <w:fldChar w:fldCharType="begin"/>
      </w:r>
      <w:r w:rsidR="000201C4">
        <w:instrText xml:space="preserve"> ADDIN EN.CITE &lt;EndNote&gt;&lt;Cite&gt;&lt;Author&gt;DECC&lt;/Author&gt;&lt;Year&gt;2012&lt;/Year&gt;&lt;RecNum&gt;21&lt;/RecNum&gt;&lt;DisplayText&gt;[259]&lt;/DisplayText&gt;&lt;record&gt;&lt;rec-number&gt;21&lt;/rec-number&gt;&lt;foreign-keys&gt;&lt;key app="EN" db-id="wat2z5xv39zx9lefev2vrzeifd9dzfzsx50x" timestamp="0"&gt;21&lt;/key&gt;&lt;/foreign-keys&gt;&lt;ref-type name="Journal Article"&gt;17&lt;/ref-type&gt;&lt;contributors&gt;&lt;authors&gt;&lt;author&gt;DECC&lt;/author&gt;&lt;/authors&gt;&lt;/contributors&gt;&lt;titles&gt;&lt;title&gt;Digest of United Kingdom Energy Statistics 2012 Chapter 6 Renewable sources of energy&lt;/title&gt;&lt;secondary-title&gt;Department of Energy and Climate Change&lt;/secondary-title&gt;&lt;/titles&gt;&lt;dates&gt;&lt;year&gt;2012&lt;/year&gt;&lt;/dates&gt;&lt;urls&gt;&lt;/urls&gt;&lt;/record&gt;&lt;/Cite&gt;&lt;/EndNote&gt;</w:instrText>
      </w:r>
      <w:r w:rsidR="00071D25" w:rsidRPr="00ED6412">
        <w:fldChar w:fldCharType="separate"/>
      </w:r>
      <w:r w:rsidR="000201C4">
        <w:rPr>
          <w:noProof/>
        </w:rPr>
        <w:t>[</w:t>
      </w:r>
      <w:hyperlink w:anchor="_ENREF_259" w:tooltip="DECC, 2012 #21" w:history="1">
        <w:r w:rsidR="00213BF8">
          <w:rPr>
            <w:noProof/>
          </w:rPr>
          <w:t>259</w:t>
        </w:r>
      </w:hyperlink>
      <w:r w:rsidR="000201C4">
        <w:rPr>
          <w:noProof/>
        </w:rPr>
        <w:t>]</w:t>
      </w:r>
      <w:r w:rsidR="00071D25" w:rsidRPr="00ED6412">
        <w:fldChar w:fldCharType="end"/>
      </w:r>
      <w:r w:rsidRPr="00ED6412">
        <w:t>.</w:t>
      </w:r>
      <w:r w:rsidR="009E12CB" w:rsidRPr="00ED6412">
        <w:t xml:space="preserve"> </w:t>
      </w:r>
    </w:p>
    <w:p w14:paraId="3345B051" w14:textId="50AEA36D" w:rsidR="0005012F" w:rsidRPr="00ED6412" w:rsidRDefault="00153CC0" w:rsidP="00A04689">
      <w:pPr>
        <w:pStyle w:val="ListParagraph"/>
        <w:numPr>
          <w:ilvl w:val="0"/>
          <w:numId w:val="12"/>
        </w:numPr>
        <w:spacing w:line="480" w:lineRule="auto"/>
        <w:contextualSpacing w:val="0"/>
        <w:rPr>
          <w:rFonts w:eastAsia="Times New Roman"/>
        </w:rPr>
      </w:pPr>
      <w:r w:rsidRPr="00ED6412">
        <w:rPr>
          <w:rFonts w:eastAsia="Times New Roman"/>
        </w:rPr>
        <w:t>By assessing the simulation time and the thoroughness, the iteration of GA is limited to 3000. In the SQP algorithm, the maximum number of function evaluations allowed are 50000 and the termination tolerance on the function value and the current point</w:t>
      </w:r>
      <w:r w:rsidR="000516A2" w:rsidRPr="00ED6412">
        <w:rPr>
          <w:rFonts w:eastAsia="Times New Roman"/>
        </w:rPr>
        <w:t xml:space="preserve"> are 2</w:t>
      </w:r>
      <w:r w:rsidR="000516A2" w:rsidRPr="00ED6412">
        <w:rPr>
          <w:rFonts w:eastAsia="Times New Roman"/>
          <w:vertAlign w:val="superscript"/>
        </w:rPr>
        <w:t>-52</w:t>
      </w:r>
      <w:r w:rsidRPr="00ED6412">
        <w:rPr>
          <w:rFonts w:eastAsia="Times New Roman"/>
        </w:rPr>
        <w:t>, which is floating-point relative accuracy</w:t>
      </w:r>
      <w:r w:rsidR="000516A2" w:rsidRPr="00ED6412">
        <w:rPr>
          <w:rFonts w:eastAsia="Times New Roman"/>
        </w:rPr>
        <w:t xml:space="preserve"> of Matlab</w:t>
      </w:r>
      <w:r w:rsidRPr="00ED6412">
        <w:rPr>
          <w:rFonts w:eastAsia="Times New Roman"/>
        </w:rPr>
        <w:t xml:space="preserve">. Therefore, the average simulation time for one daily demand with an hour interval is </w:t>
      </w:r>
      <w:r w:rsidR="00A04689" w:rsidRPr="00ED6412">
        <w:rPr>
          <w:rFonts w:eastAsia="Times New Roman"/>
        </w:rPr>
        <w:t>approximately</w:t>
      </w:r>
      <w:r w:rsidRPr="00ED6412">
        <w:rPr>
          <w:rFonts w:eastAsia="Times New Roman"/>
        </w:rPr>
        <w:t xml:space="preserve"> 400 s</w:t>
      </w:r>
      <w:r w:rsidR="006C54A6" w:rsidRPr="00ED6412">
        <w:rPr>
          <w:rFonts w:eastAsia="Times New Roman"/>
        </w:rPr>
        <w:t xml:space="preserve">. </w:t>
      </w:r>
      <w:r w:rsidR="00A04689" w:rsidRPr="00ED6412">
        <w:rPr>
          <w:rFonts w:eastAsia="Times New Roman"/>
        </w:rPr>
        <w:t xml:space="preserve">The proposed dispatch model was developed and implemented on </w:t>
      </w:r>
      <w:r w:rsidR="00D45766" w:rsidRPr="00ED6412">
        <w:rPr>
          <w:rFonts w:eastAsia="Times New Roman"/>
        </w:rPr>
        <w:t>a</w:t>
      </w:r>
      <w:r w:rsidR="00A04689" w:rsidRPr="00ED6412">
        <w:rPr>
          <w:rFonts w:eastAsia="Times New Roman"/>
        </w:rPr>
        <w:t xml:space="preserve"> 3.5 GHz processor with a 16 GB RAM using Matlab R2017a.</w:t>
      </w:r>
    </w:p>
    <w:p w14:paraId="299F4FA0" w14:textId="49D74725" w:rsidR="00B0020A" w:rsidRPr="00ED6412" w:rsidRDefault="00FF3889" w:rsidP="0014420C">
      <w:pPr>
        <w:pStyle w:val="ListParagraph"/>
        <w:numPr>
          <w:ilvl w:val="0"/>
          <w:numId w:val="12"/>
        </w:numPr>
        <w:spacing w:line="480" w:lineRule="auto"/>
        <w:ind w:left="714" w:hanging="357"/>
        <w:contextualSpacing w:val="0"/>
        <w:rPr>
          <w:rFonts w:eastAsia="Times New Roman"/>
        </w:rPr>
      </w:pPr>
      <w:r w:rsidRPr="00ED6412">
        <w:rPr>
          <w:rFonts w:eastAsia="Times New Roman"/>
        </w:rPr>
        <w:t xml:space="preserve">The scope of EPS in the case studies in this thesis is not exactly </w:t>
      </w:r>
      <w:r w:rsidR="00E81E87" w:rsidRPr="00ED6412">
        <w:rPr>
          <w:rFonts w:eastAsia="Times New Roman"/>
        </w:rPr>
        <w:t xml:space="preserve">the </w:t>
      </w:r>
      <w:r w:rsidRPr="00ED6412">
        <w:rPr>
          <w:rFonts w:eastAsia="Times New Roman"/>
        </w:rPr>
        <w:t xml:space="preserve">same as that in the UK </w:t>
      </w:r>
      <w:r w:rsidR="00E81E87" w:rsidRPr="00ED6412">
        <w:rPr>
          <w:rFonts w:eastAsia="Times New Roman"/>
        </w:rPr>
        <w:t>at present</w:t>
      </w:r>
      <w:r w:rsidRPr="00ED6412">
        <w:rPr>
          <w:rFonts w:eastAsia="Times New Roman"/>
        </w:rPr>
        <w:t>. It is set at a level equivalent to emissions of 450</w:t>
      </w:r>
      <w:r w:rsidR="00DB0F96" w:rsidRPr="00ED6412">
        <w:rPr>
          <w:rFonts w:eastAsia="Times New Roman"/>
        </w:rPr>
        <w:t> </w:t>
      </w:r>
      <w:r w:rsidRPr="00ED6412">
        <w:rPr>
          <w:rFonts w:eastAsia="Times New Roman"/>
        </w:rPr>
        <w:t>gCO</w:t>
      </w:r>
      <w:r w:rsidRPr="00ED6412">
        <w:rPr>
          <w:rFonts w:eastAsia="Times New Roman"/>
          <w:vertAlign w:val="subscript"/>
        </w:rPr>
        <w:t>2</w:t>
      </w:r>
      <w:r w:rsidRPr="00ED6412">
        <w:rPr>
          <w:rFonts w:eastAsia="Times New Roman"/>
        </w:rPr>
        <w:t xml:space="preserve">/kWh </w:t>
      </w:r>
      <w:r w:rsidRPr="00ED6412">
        <w:t xml:space="preserve">for all new fossil fuel electricity generation plants that are </w:t>
      </w:r>
      <w:r w:rsidRPr="00ED6412">
        <w:lastRenderedPageBreak/>
        <w:t xml:space="preserve">above 50 MWe </w:t>
      </w:r>
      <w:r w:rsidRPr="00ED6412">
        <w:fldChar w:fldCharType="begin"/>
      </w:r>
      <w:r w:rsidR="000201C4">
        <w:instrText xml:space="preserve"> ADDIN EN.CITE &lt;EndNote&gt;&lt;Cite ExcludeYear="1"&gt;&lt;Author&gt;DECC&lt;/Author&gt;&lt;RecNum&gt;406&lt;/RecNum&gt;&lt;DisplayText&gt;[260]&lt;/DisplayText&gt;&lt;record&gt;&lt;rec-number&gt;406&lt;/rec-number&gt;&lt;foreign-keys&gt;&lt;key app="EN" db-id="wat2z5xv39zx9lefev2vrzeifd9dzfzsx50x" timestamp="0"&gt;406&lt;/key&gt;&lt;/foreign-keys&gt;&lt;ref-type name="Journal Article"&gt;17&lt;/ref-type&gt;&lt;contributors&gt;&lt;authors&gt;&lt;author&gt;DECC&lt;/author&gt;&lt;/authors&gt;&lt;/contributors&gt;&lt;titles&gt;&lt;title&gt;The Emissions Performance Standard Regulations 2015&lt;/title&gt;&lt;/titles&gt;&lt;dates&gt;&lt;/dates&gt;&lt;urls&gt;&lt;related-urls&gt;&lt;url&gt;http://www.legislation.gov.uk/uksi/2015/933/pdfs/uksiem_20150933_en.pdf&lt;/url&gt;&lt;/related-urls&gt;&lt;/urls&gt;&lt;/record&gt;&lt;/Cite&gt;&lt;/EndNote&gt;</w:instrText>
      </w:r>
      <w:r w:rsidRPr="00ED6412">
        <w:fldChar w:fldCharType="separate"/>
      </w:r>
      <w:r w:rsidR="000201C4">
        <w:rPr>
          <w:noProof/>
        </w:rPr>
        <w:t>[</w:t>
      </w:r>
      <w:hyperlink w:anchor="_ENREF_260" w:tooltip="DECC,  #406" w:history="1">
        <w:r w:rsidR="00213BF8">
          <w:rPr>
            <w:noProof/>
          </w:rPr>
          <w:t>260</w:t>
        </w:r>
      </w:hyperlink>
      <w:r w:rsidR="000201C4">
        <w:rPr>
          <w:noProof/>
        </w:rPr>
        <w:t>]</w:t>
      </w:r>
      <w:r w:rsidRPr="00ED6412">
        <w:fldChar w:fldCharType="end"/>
      </w:r>
      <w:r w:rsidRPr="00ED6412">
        <w:rPr>
          <w:rFonts w:eastAsia="Times New Roman"/>
        </w:rPr>
        <w:t xml:space="preserve">. The EPS </w:t>
      </w:r>
      <w:r w:rsidRPr="00ED6412">
        <w:t>requires</w:t>
      </w:r>
      <w:r w:rsidRPr="00ED6412">
        <w:rPr>
          <w:rFonts w:eastAsia="Times New Roman"/>
        </w:rPr>
        <w:t xml:space="preserve"> that any </w:t>
      </w:r>
      <w:r w:rsidR="00844226" w:rsidRPr="00ED6412">
        <w:rPr>
          <w:rFonts w:eastAsia="Times New Roman"/>
        </w:rPr>
        <w:t xml:space="preserve">new </w:t>
      </w:r>
      <w:r w:rsidR="00844226" w:rsidRPr="00ED6412">
        <w:t>coal fired power station</w:t>
      </w:r>
      <w:r w:rsidR="00E81E87" w:rsidRPr="00ED6412">
        <w:t>s</w:t>
      </w:r>
      <w:r w:rsidR="00844226" w:rsidRPr="00ED6412">
        <w:t xml:space="preserve"> need to be equipped with </w:t>
      </w:r>
      <w:r w:rsidR="00ED339F" w:rsidRPr="00ED6412">
        <w:t>CCS</w:t>
      </w:r>
      <w:r w:rsidR="003F6E49" w:rsidRPr="00ED6412">
        <w:t xml:space="preserve"> </w:t>
      </w:r>
      <w:r w:rsidR="007528E7" w:rsidRPr="00ED6412">
        <w:fldChar w:fldCharType="begin"/>
      </w:r>
      <w:r w:rsidR="000201C4">
        <w:instrText xml:space="preserve"> ADDIN EN.CITE &lt;EndNote&gt;&lt;Cite ExcludeYear="1"&gt;&lt;Author&gt;DECC&lt;/Author&gt;&lt;RecNum&gt;406&lt;/RecNum&gt;&lt;DisplayText&gt;[260]&lt;/DisplayText&gt;&lt;record&gt;&lt;rec-number&gt;406&lt;/rec-number&gt;&lt;foreign-keys&gt;&lt;key app="EN" db-id="wat2z5xv39zx9lefev2vrzeifd9dzfzsx50x" timestamp="0"&gt;406&lt;/key&gt;&lt;/foreign-keys&gt;&lt;ref-type name="Journal Article"&gt;17&lt;/ref-type&gt;&lt;contributors&gt;&lt;authors&gt;&lt;author&gt;DECC&lt;/author&gt;&lt;/authors&gt;&lt;/contributors&gt;&lt;titles&gt;&lt;title&gt;The Emissions Performance Standard Regulations 2015&lt;/title&gt;&lt;/titles&gt;&lt;dates&gt;&lt;/dates&gt;&lt;urls&gt;&lt;related-urls&gt;&lt;url&gt;http://www.legislation.gov.uk/uksi/2015/933/pdfs/uksiem_20150933_en.pdf&lt;/url&gt;&lt;/related-urls&gt;&lt;/urls&gt;&lt;/record&gt;&lt;/Cite&gt;&lt;/EndNote&gt;</w:instrText>
      </w:r>
      <w:r w:rsidR="007528E7" w:rsidRPr="00ED6412">
        <w:fldChar w:fldCharType="separate"/>
      </w:r>
      <w:r w:rsidR="000201C4">
        <w:rPr>
          <w:noProof/>
        </w:rPr>
        <w:t>[</w:t>
      </w:r>
      <w:hyperlink w:anchor="_ENREF_260" w:tooltip="DECC,  #406" w:history="1">
        <w:r w:rsidR="00213BF8">
          <w:rPr>
            <w:noProof/>
          </w:rPr>
          <w:t>260</w:t>
        </w:r>
      </w:hyperlink>
      <w:r w:rsidR="000201C4">
        <w:rPr>
          <w:noProof/>
        </w:rPr>
        <w:t>]</w:t>
      </w:r>
      <w:r w:rsidR="007528E7" w:rsidRPr="00ED6412">
        <w:fldChar w:fldCharType="end"/>
      </w:r>
      <w:r w:rsidR="00B205B1" w:rsidRPr="00ED6412">
        <w:t>, however, the CCS is</w:t>
      </w:r>
      <w:r w:rsidR="00D47FEE" w:rsidRPr="00ED6412">
        <w:t xml:space="preserve"> not</w:t>
      </w:r>
      <w:r w:rsidR="00ED339F" w:rsidRPr="00ED6412">
        <w:t xml:space="preserve"> considered in this thesis. </w:t>
      </w:r>
    </w:p>
    <w:p w14:paraId="7B352A8E" w14:textId="726E97A5" w:rsidR="00A26749" w:rsidRPr="00ED6412" w:rsidRDefault="00E81E87" w:rsidP="0014420C">
      <w:pPr>
        <w:pStyle w:val="ListParagraph"/>
        <w:numPr>
          <w:ilvl w:val="0"/>
          <w:numId w:val="12"/>
        </w:numPr>
        <w:spacing w:line="480" w:lineRule="auto"/>
        <w:ind w:left="714" w:hanging="357"/>
        <w:contextualSpacing w:val="0"/>
        <w:rPr>
          <w:rFonts w:eastAsia="Times New Roman"/>
        </w:rPr>
      </w:pPr>
      <w:r w:rsidRPr="00ED6412">
        <w:t>This model uses</w:t>
      </w:r>
      <w:r w:rsidR="00A26749" w:rsidRPr="00ED6412">
        <w:t xml:space="preserve"> the uncertainty wind power model, which is not the physical wind power in reality. Therefore, this model is only able to obtain the maximum probability of the waste wind power and the reserved power. In addition, the charging, discharging and idle status of the ESS are also </w:t>
      </w:r>
      <w:r w:rsidRPr="00ED6412">
        <w:t xml:space="preserve">at </w:t>
      </w:r>
      <w:r w:rsidR="00A26749" w:rsidRPr="00ED6412">
        <w:t>their maximum probability.</w:t>
      </w:r>
    </w:p>
    <w:p w14:paraId="325FB928" w14:textId="6984F4CB" w:rsidR="00DF43E0" w:rsidRPr="00ED6412" w:rsidRDefault="00DF43E0" w:rsidP="004C1551">
      <w:pPr>
        <w:pStyle w:val="Heading2"/>
        <w:spacing w:line="480" w:lineRule="auto"/>
        <w:rPr>
          <w:rFonts w:ascii="Times New Roman" w:hAnsi="Times New Roman" w:cs="Times New Roman"/>
          <w:color w:val="auto"/>
        </w:rPr>
      </w:pPr>
      <w:bookmarkStart w:id="442" w:name="_Toc523347864"/>
      <w:r w:rsidRPr="00ED6412">
        <w:rPr>
          <w:rFonts w:ascii="Times New Roman" w:hAnsi="Times New Roman" w:cs="Times New Roman"/>
          <w:color w:val="auto"/>
        </w:rPr>
        <w:t>Future prospects</w:t>
      </w:r>
      <w:bookmarkEnd w:id="442"/>
    </w:p>
    <w:p w14:paraId="18924A69" w14:textId="453BE146" w:rsidR="00524787" w:rsidRPr="00ED6412" w:rsidRDefault="004D6806" w:rsidP="00524787">
      <w:pPr>
        <w:rPr>
          <w:lang w:eastAsia="en-US"/>
        </w:rPr>
      </w:pPr>
      <w:r w:rsidRPr="00ED6412">
        <w:rPr>
          <w:lang w:eastAsia="en-US"/>
        </w:rPr>
        <w:t xml:space="preserve">The DEED model is </w:t>
      </w:r>
      <w:r w:rsidR="00E81E87" w:rsidRPr="00ED6412">
        <w:rPr>
          <w:lang w:eastAsia="en-US"/>
        </w:rPr>
        <w:t>capable of being</w:t>
      </w:r>
      <w:r w:rsidRPr="00ED6412">
        <w:rPr>
          <w:lang w:eastAsia="en-US"/>
        </w:rPr>
        <w:t xml:space="preserve"> developed in two different aspects, namely the power system and the economics and emission</w:t>
      </w:r>
      <w:r w:rsidR="00F96FB5" w:rsidRPr="00ED6412">
        <w:rPr>
          <w:lang w:eastAsia="en-US"/>
        </w:rPr>
        <w:t>s</w:t>
      </w:r>
      <w:r w:rsidRPr="00ED6412">
        <w:rPr>
          <w:lang w:eastAsia="en-US"/>
        </w:rPr>
        <w:t>.</w:t>
      </w:r>
    </w:p>
    <w:p w14:paraId="7EF32759" w14:textId="76C90298" w:rsidR="0037414A" w:rsidRPr="00ED6412" w:rsidRDefault="00BF7348" w:rsidP="001E3750">
      <w:pPr>
        <w:pStyle w:val="Heading3"/>
      </w:pPr>
      <w:bookmarkStart w:id="443" w:name="_Toc523347865"/>
      <w:r w:rsidRPr="00ED6412">
        <w:t>Powe</w:t>
      </w:r>
      <w:r w:rsidRPr="00ED6412">
        <w:rPr>
          <w:rFonts w:hint="eastAsia"/>
        </w:rPr>
        <w:t>r system</w:t>
      </w:r>
      <w:r w:rsidR="00E81E87" w:rsidRPr="00ED6412">
        <w:t>s</w:t>
      </w:r>
      <w:bookmarkEnd w:id="443"/>
      <w:r w:rsidRPr="00ED6412">
        <w:rPr>
          <w:rFonts w:hint="eastAsia"/>
        </w:rPr>
        <w:t xml:space="preserve"> </w:t>
      </w:r>
    </w:p>
    <w:p w14:paraId="59A8F64A" w14:textId="5629AC88" w:rsidR="004560DE" w:rsidRPr="00ED6412" w:rsidRDefault="004560DE" w:rsidP="004560DE">
      <w:pPr>
        <w:rPr>
          <w:lang w:eastAsia="en-US"/>
        </w:rPr>
      </w:pPr>
      <w:r w:rsidRPr="00ED6412">
        <w:t>With the</w:t>
      </w:r>
      <w:r w:rsidR="006A5C9B" w:rsidRPr="00ED6412">
        <w:t xml:space="preserve"> </w:t>
      </w:r>
      <w:r w:rsidR="006A5C9B" w:rsidRPr="00ED6412">
        <w:rPr>
          <w:lang w:eastAsia="en-US"/>
        </w:rPr>
        <w:t>expedite</w:t>
      </w:r>
      <w:r w:rsidR="006E68C1" w:rsidRPr="00ED6412">
        <w:rPr>
          <w:lang w:eastAsia="en-US"/>
        </w:rPr>
        <w:t>d</w:t>
      </w:r>
      <w:r w:rsidR="006A5C9B" w:rsidRPr="00ED6412">
        <w:rPr>
          <w:lang w:eastAsia="en-US"/>
        </w:rPr>
        <w:t xml:space="preserve"> proceedings </w:t>
      </w:r>
      <w:r w:rsidR="00B2772B" w:rsidRPr="00ED6412">
        <w:rPr>
          <w:lang w:eastAsia="en-US"/>
        </w:rPr>
        <w:t>in deploying</w:t>
      </w:r>
      <w:r w:rsidR="004B6FD7" w:rsidRPr="00ED6412">
        <w:rPr>
          <w:lang w:eastAsia="en-US"/>
        </w:rPr>
        <w:t xml:space="preserve"> smart grid</w:t>
      </w:r>
      <w:r w:rsidR="00E81E87" w:rsidRPr="00ED6412">
        <w:rPr>
          <w:lang w:eastAsia="en-US"/>
        </w:rPr>
        <w:t>s</w:t>
      </w:r>
      <w:r w:rsidR="004B6FD7" w:rsidRPr="00ED6412">
        <w:rPr>
          <w:lang w:eastAsia="en-US"/>
        </w:rPr>
        <w:t xml:space="preserve"> in the UK, some new components </w:t>
      </w:r>
      <w:r w:rsidR="00E81E87" w:rsidRPr="00ED6412">
        <w:rPr>
          <w:lang w:eastAsia="en-US"/>
        </w:rPr>
        <w:t xml:space="preserve">may be </w:t>
      </w:r>
      <w:r w:rsidR="004B6FD7" w:rsidRPr="00ED6412">
        <w:rPr>
          <w:lang w:eastAsia="en-US"/>
        </w:rPr>
        <w:t xml:space="preserve">employed </w:t>
      </w:r>
      <w:r w:rsidR="00E81E87" w:rsidRPr="00ED6412">
        <w:rPr>
          <w:lang w:eastAsia="en-US"/>
        </w:rPr>
        <w:t>in</w:t>
      </w:r>
      <w:r w:rsidR="004B6FD7" w:rsidRPr="00ED6412">
        <w:rPr>
          <w:lang w:eastAsia="en-US"/>
        </w:rPr>
        <w:t xml:space="preserve"> the energy system</w:t>
      </w:r>
      <w:r w:rsidR="00E81E87" w:rsidRPr="00ED6412">
        <w:rPr>
          <w:lang w:eastAsia="en-US"/>
        </w:rPr>
        <w:t>s</w:t>
      </w:r>
      <w:r w:rsidRPr="00ED6412">
        <w:rPr>
          <w:lang w:eastAsia="en-US"/>
        </w:rPr>
        <w:t xml:space="preserve"> </w:t>
      </w:r>
      <w:r w:rsidR="000C68C2" w:rsidRPr="00ED6412">
        <w:rPr>
          <w:lang w:eastAsia="en-US"/>
        </w:rPr>
        <w:fldChar w:fldCharType="begin"/>
      </w:r>
      <w:r w:rsidR="000201C4">
        <w:rPr>
          <w:lang w:eastAsia="en-US"/>
        </w:rPr>
        <w:instrText xml:space="preserve"> ADDIN EN.CITE &lt;EndNote&gt;&lt;Cite&gt;&lt;Author&gt;DECC&lt;/Author&gt;&lt;Year&gt;2014&lt;/Year&gt;&lt;RecNum&gt;409&lt;/RecNum&gt;&lt;DisplayText&gt;[261, 262]&lt;/DisplayText&gt;&lt;record&gt;&lt;rec-number&gt;409&lt;/rec-number&gt;&lt;foreign-keys&gt;&lt;key app="EN" db-id="wat2z5xv39zx9lefev2vrzeifd9dzfzsx50x" timestamp="0"&gt;409&lt;/key&gt;&lt;/foreign-keys&gt;&lt;ref-type name="Journal Article"&gt;17&lt;/ref-type&gt;&lt;contributors&gt;&lt;authors&gt;&lt;author&gt;DECC&lt;/author&gt;&lt;/authors&gt;&lt;/contributors&gt;&lt;titles&gt;&lt;title&gt;Smart Grid Vision and Routemap&lt;/title&gt;&lt;/titles&gt;&lt;dates&gt;&lt;year&gt;2014&lt;/year&gt;&lt;/dates&gt;&lt;urls&gt;&lt;related-urls&gt;&lt;url&gt;https://www.gov.uk/government/uploads/system/uploads/attachment_data/file/285417/Smart_Grid_Vision_and_RoutemapFINAL.pdf&lt;/url&gt;&lt;/related-urls&gt;&lt;/urls&gt;&lt;/record&gt;&lt;/Cite&gt;&lt;Cite&gt;&lt;Author&gt;Jenkins&lt;/Author&gt;&lt;Year&gt;2015&lt;/Year&gt;&lt;RecNum&gt;408&lt;/RecNum&gt;&lt;record&gt;&lt;rec-number&gt;408&lt;/rec-number&gt;&lt;foreign-keys&gt;&lt;key app="EN" db-id="wat2z5xv39zx9lefev2vrzeifd9dzfzsx50x" timestamp="0"&gt;408&lt;/key&gt;&lt;/foreign-keys&gt;&lt;ref-type name="Journal Article"&gt;17&lt;/ref-type&gt;&lt;contributors&gt;&lt;authors&gt;&lt;author&gt;Jenkins, Nick&lt;/author&gt;&lt;author&gt;Long, Chao&lt;/author&gt;&lt;author&gt;Wu, Jianzhong&lt;/author&gt;&lt;/authors&gt;&lt;/contributors&gt;&lt;titles&gt;&lt;title&gt;An Overview of the Smart Grid in Great Britain&lt;/title&gt;&lt;secondary-title&gt;Engineering&lt;/secondary-title&gt;&lt;/titles&gt;&lt;pages&gt;413-421&lt;/pages&gt;&lt;volume&gt;1&lt;/volume&gt;&lt;number&gt;4&lt;/number&gt;&lt;keywords&gt;&lt;keyword&gt;smart grid&lt;/keyword&gt;&lt;keyword&gt;power system&lt;/keyword&gt;&lt;keyword&gt;renewable energy&lt;/keyword&gt;&lt;keyword&gt;Low Carbon Networks Fund&lt;/keyword&gt;&lt;keyword&gt;smart metering&lt;/keyword&gt;&lt;/keywords&gt;&lt;dates&gt;&lt;year&gt;2015&lt;/year&gt;&lt;pub-dates&gt;&lt;date&gt;2015/12/01/&lt;/date&gt;&lt;/pub-dates&gt;&lt;/dates&gt;&lt;isbn&gt;2095-8099&lt;/isbn&gt;&lt;urls&gt;&lt;related-urls&gt;&lt;url&gt;http://www.sciencedirect.com/science/article/pii/S2095809916300224&lt;/url&gt;&lt;/related-urls&gt;&lt;/urls&gt;&lt;electronic-resource-num&gt;https://doi.org/10.15302/J-ENG-2015112&lt;/electronic-resource-num&gt;&lt;/record&gt;&lt;/Cite&gt;&lt;/EndNote&gt;</w:instrText>
      </w:r>
      <w:r w:rsidR="000C68C2" w:rsidRPr="00ED6412">
        <w:rPr>
          <w:lang w:eastAsia="en-US"/>
        </w:rPr>
        <w:fldChar w:fldCharType="separate"/>
      </w:r>
      <w:r w:rsidR="000201C4">
        <w:rPr>
          <w:noProof/>
          <w:lang w:eastAsia="en-US"/>
        </w:rPr>
        <w:t>[</w:t>
      </w:r>
      <w:hyperlink w:anchor="_ENREF_261" w:tooltip="DECC, 2014 #409" w:history="1">
        <w:r w:rsidR="00213BF8">
          <w:rPr>
            <w:noProof/>
            <w:lang w:eastAsia="en-US"/>
          </w:rPr>
          <w:t>261</w:t>
        </w:r>
      </w:hyperlink>
      <w:r w:rsidR="000201C4">
        <w:rPr>
          <w:noProof/>
          <w:lang w:eastAsia="en-US"/>
        </w:rPr>
        <w:t xml:space="preserve">, </w:t>
      </w:r>
      <w:hyperlink w:anchor="_ENREF_262" w:tooltip="Jenkins, 2015 #408" w:history="1">
        <w:r w:rsidR="00213BF8">
          <w:rPr>
            <w:noProof/>
            <w:lang w:eastAsia="en-US"/>
          </w:rPr>
          <w:t>262</w:t>
        </w:r>
      </w:hyperlink>
      <w:r w:rsidR="000201C4">
        <w:rPr>
          <w:noProof/>
          <w:lang w:eastAsia="en-US"/>
        </w:rPr>
        <w:t>]</w:t>
      </w:r>
      <w:r w:rsidR="000C68C2" w:rsidRPr="00ED6412">
        <w:rPr>
          <w:lang w:eastAsia="en-US"/>
        </w:rPr>
        <w:fldChar w:fldCharType="end"/>
      </w:r>
      <w:r w:rsidR="004B6FD7" w:rsidRPr="00ED6412">
        <w:rPr>
          <w:lang w:eastAsia="en-US"/>
        </w:rPr>
        <w:t>.</w:t>
      </w:r>
    </w:p>
    <w:p w14:paraId="28316669" w14:textId="46FF667A" w:rsidR="00E8122D" w:rsidRPr="00ED6412" w:rsidRDefault="006E68C1" w:rsidP="0014420C">
      <w:pPr>
        <w:pStyle w:val="ListParagraph"/>
        <w:numPr>
          <w:ilvl w:val="0"/>
          <w:numId w:val="14"/>
        </w:numPr>
        <w:spacing w:line="480" w:lineRule="auto"/>
        <w:contextualSpacing w:val="0"/>
      </w:pPr>
      <w:r w:rsidRPr="00ED6412">
        <w:t>This thesis only consider</w:t>
      </w:r>
      <w:r w:rsidR="00E81E87" w:rsidRPr="00ED6412">
        <w:t>s</w:t>
      </w:r>
      <w:r w:rsidRPr="00ED6412">
        <w:t xml:space="preserve"> the dispatch with the constraints </w:t>
      </w:r>
      <w:r w:rsidR="00E81E87" w:rsidRPr="00ED6412">
        <w:t>o</w:t>
      </w:r>
      <w:r w:rsidRPr="00ED6412">
        <w:t xml:space="preserve">n the supply side. However, </w:t>
      </w:r>
      <w:r w:rsidR="00E81E87" w:rsidRPr="00ED6412">
        <w:t xml:space="preserve">the </w:t>
      </w:r>
      <w:r w:rsidRPr="00ED6412">
        <w:t xml:space="preserve">demand side management is a possibility </w:t>
      </w:r>
      <w:r w:rsidR="00E8122D" w:rsidRPr="00ED6412">
        <w:t>in smart grid</w:t>
      </w:r>
      <w:r w:rsidR="00E81E87" w:rsidRPr="00ED6412">
        <w:t>s</w:t>
      </w:r>
      <w:r w:rsidR="00E8122D" w:rsidRPr="00ED6412">
        <w:t xml:space="preserve"> by the installation of smart meters </w:t>
      </w:r>
      <w:r w:rsidR="00E8122D" w:rsidRPr="00ED6412">
        <w:fldChar w:fldCharType="begin"/>
      </w:r>
      <w:r w:rsidR="000201C4">
        <w:instrText xml:space="preserve"> ADDIN EN.CITE &lt;EndNote&gt;&lt;Cite&gt;&lt;Author&gt;Alham&lt;/Author&gt;&lt;Year&gt;2016&lt;/Year&gt;&lt;RecNum&gt;312&lt;/RecNum&gt;&lt;DisplayText&gt;[75]&lt;/DisplayText&gt;&lt;record&gt;&lt;rec-number&gt;312&lt;/rec-number&gt;&lt;foreign-keys&gt;&lt;key app="EN" db-id="wat2z5xv39zx9lefev2vrzeifd9dzfzsx50x" timestamp="0"&gt;312&lt;/key&gt;&lt;/foreign-keys&gt;&lt;ref-type name="Journal Article"&gt;17&lt;/ref-type&gt;&lt;contributors&gt;&lt;authors&gt;&lt;author&gt;Alham, M. H.&lt;/author&gt;&lt;author&gt;Elshahed, M.&lt;/author&gt;&lt;author&gt;Ibrahim, Doaa Khalil&lt;/author&gt;&lt;author&gt;Abo El Zahab, Essam El Din&lt;/author&gt;&lt;/authors&gt;&lt;/contributors&gt;&lt;titles&gt;&lt;title&gt;A dynamic economic emission dispatch considering wind power uncertainty incorporating energy storage system and demand side management&lt;/title&gt;&lt;secondary-title&gt;Renewable Energy&lt;/secondary-title&gt;&lt;/titles&gt;&lt;pages&gt;800-811&lt;/pages&gt;&lt;volume&gt;96, Part A&lt;/volume&gt;&lt;keywords&gt;&lt;keyword&gt;Energy storage&lt;/keyword&gt;&lt;keyword&gt;Demand side management&lt;/keyword&gt;&lt;keyword&gt;Dynamic economic emission dispatch&lt;/keyword&gt;&lt;keyword&gt;Wind energy&lt;/keyword&gt;&lt;/keywords&gt;&lt;dates&gt;&lt;year&gt;2016&lt;/year&gt;&lt;pub-dates&gt;&lt;date&gt;10//&lt;/date&gt;&lt;/pub-dates&gt;&lt;/dates&gt;&lt;isbn&gt;0960-1481&lt;/isbn&gt;&lt;urls&gt;&lt;related-urls&gt;&lt;url&gt;http://www.sciencedirect.com/science/article/pii/S0960148116304232&lt;/url&gt;&lt;/related-urls&gt;&lt;/urls&gt;&lt;electronic-resource-num&gt;http://dx.doi.org/10.1016/j.renene.2016.05.012&lt;/electronic-resource-num&gt;&lt;/record&gt;&lt;/Cite&gt;&lt;/EndNote&gt;</w:instrText>
      </w:r>
      <w:r w:rsidR="00E8122D" w:rsidRPr="00ED6412">
        <w:fldChar w:fldCharType="separate"/>
      </w:r>
      <w:r w:rsidR="000201C4">
        <w:rPr>
          <w:noProof/>
        </w:rPr>
        <w:t>[</w:t>
      </w:r>
      <w:hyperlink w:anchor="_ENREF_75" w:tooltip="Alham, 2016 #312" w:history="1">
        <w:r w:rsidR="00213BF8">
          <w:rPr>
            <w:noProof/>
          </w:rPr>
          <w:t>75</w:t>
        </w:r>
      </w:hyperlink>
      <w:r w:rsidR="000201C4">
        <w:rPr>
          <w:noProof/>
        </w:rPr>
        <w:t>]</w:t>
      </w:r>
      <w:r w:rsidR="00E8122D" w:rsidRPr="00ED6412">
        <w:fldChar w:fldCharType="end"/>
      </w:r>
      <w:r w:rsidR="00E8122D" w:rsidRPr="00ED6412">
        <w:t xml:space="preserve">. In the smart grid, not only the generation, but also the two way communications from the demand side </w:t>
      </w:r>
      <w:r w:rsidR="00E81E87" w:rsidRPr="00ED6412">
        <w:t xml:space="preserve">can </w:t>
      </w:r>
      <w:r w:rsidR="00E8122D" w:rsidRPr="00ED6412">
        <w:t xml:space="preserve">operate and control the strategy of the power requirement </w:t>
      </w:r>
      <w:r w:rsidR="00E8122D" w:rsidRPr="00ED6412">
        <w:fldChar w:fldCharType="begin"/>
      </w:r>
      <w:r w:rsidR="000201C4">
        <w:instrText xml:space="preserve"> ADDIN EN.CITE &lt;EndNote&gt;&lt;Cite&gt;&lt;Author&gt;Naamane&lt;/Author&gt;&lt;Year&gt;2015&lt;/Year&gt;&lt;RecNum&gt;407&lt;/RecNum&gt;&lt;DisplayText&gt;[263]&lt;/DisplayText&gt;&lt;record&gt;&lt;rec-number&gt;407&lt;/rec-number&gt;&lt;foreign-keys&gt;&lt;key app="EN" db-id="wat2z5xv39zx9lefev2vrzeifd9dzfzsx50x" timestamp="0"&gt;407&lt;/key&gt;&lt;/foreign-keys&gt;&lt;ref-type name="Journal Article"&gt;17&lt;/ref-type&gt;&lt;contributors&gt;&lt;authors&gt;&lt;author&gt;Naamane, A.&lt;/author&gt;&lt;author&gt;Msirdi, N. K.&lt;/author&gt;&lt;/authors&gt;&lt;/contributors&gt;&lt;titles&gt;&lt;title&gt;Towards a Smart Grid Communication&lt;/title&gt;&lt;secondary-title&gt;Energy Procedia&lt;/secondary-title&gt;&lt;/titles&gt;&lt;pages&gt;428-433&lt;/pages&gt;&lt;volume&gt;83&lt;/volume&gt;&lt;number&gt;Supplement C&lt;/number&gt;&lt;keywords&gt;&lt;keyword&gt;Smart Grid&lt;/keyword&gt;&lt;keyword&gt;ICT&lt;/keyword&gt;&lt;keyword&gt;WAN&lt;/keyword&gt;&lt;keyword&gt;NAN&lt;/keyword&gt;&lt;keyword&gt;HAN&lt;/keyword&gt;&lt;keyword&gt;AMR&lt;/keyword&gt;&lt;keyword&gt;communication Protocols&lt;/keyword&gt;&lt;/keywords&gt;&lt;dates&gt;&lt;year&gt;2015&lt;/year&gt;&lt;pub-dates&gt;&lt;date&gt;2015/12/01/&lt;/date&gt;&lt;/pub-dates&gt;&lt;/dates&gt;&lt;isbn&gt;1876-6102&lt;/isbn&gt;&lt;urls&gt;&lt;related-urls&gt;&lt;url&gt;http://www.sciencedirect.com/science/article/pii/S1876610215028271&lt;/url&gt;&lt;/related-urls&gt;&lt;/urls&gt;&lt;electronic-resource-num&gt;https://doi.org/10.1016/j.egypro.2015.12.162&lt;/electronic-resource-num&gt;&lt;/record&gt;&lt;/Cite&gt;&lt;/EndNote&gt;</w:instrText>
      </w:r>
      <w:r w:rsidR="00E8122D" w:rsidRPr="00ED6412">
        <w:fldChar w:fldCharType="separate"/>
      </w:r>
      <w:r w:rsidR="000201C4">
        <w:rPr>
          <w:noProof/>
        </w:rPr>
        <w:t>[</w:t>
      </w:r>
      <w:hyperlink w:anchor="_ENREF_263" w:tooltip="Naamane, 2015 #407" w:history="1">
        <w:r w:rsidR="00213BF8">
          <w:rPr>
            <w:noProof/>
          </w:rPr>
          <w:t>263</w:t>
        </w:r>
      </w:hyperlink>
      <w:r w:rsidR="000201C4">
        <w:rPr>
          <w:noProof/>
        </w:rPr>
        <w:t>]</w:t>
      </w:r>
      <w:r w:rsidR="00E8122D" w:rsidRPr="00ED6412">
        <w:fldChar w:fldCharType="end"/>
      </w:r>
      <w:r w:rsidR="00E8122D" w:rsidRPr="00ED6412">
        <w:t xml:space="preserve">. </w:t>
      </w:r>
    </w:p>
    <w:p w14:paraId="3D6C5873" w14:textId="6C464FB3" w:rsidR="00BA5B7B" w:rsidRPr="00ED6412" w:rsidRDefault="00305B66" w:rsidP="0014420C">
      <w:pPr>
        <w:pStyle w:val="ListParagraph"/>
        <w:numPr>
          <w:ilvl w:val="0"/>
          <w:numId w:val="14"/>
        </w:numPr>
        <w:spacing w:line="480" w:lineRule="auto"/>
        <w:contextualSpacing w:val="0"/>
      </w:pPr>
      <w:r w:rsidRPr="00ED6412">
        <w:lastRenderedPageBreak/>
        <w:t>In addition, i</w:t>
      </w:r>
      <w:r w:rsidR="00050D6D" w:rsidRPr="00ED6412">
        <w:t xml:space="preserve">n order to obtain a </w:t>
      </w:r>
      <w:r w:rsidR="000057E5" w:rsidRPr="00ED6412">
        <w:t xml:space="preserve">complete </w:t>
      </w:r>
      <w:r w:rsidR="001837AA" w:rsidRPr="00ED6412">
        <w:t>DEED model in accordance with the smart grid</w:t>
      </w:r>
      <w:r w:rsidR="00E81E87" w:rsidRPr="00ED6412">
        <w:t>s</w:t>
      </w:r>
      <w:r w:rsidR="001837AA" w:rsidRPr="00ED6412">
        <w:t xml:space="preserve"> in the UK,</w:t>
      </w:r>
      <w:r w:rsidR="00050D6D" w:rsidRPr="00ED6412">
        <w:t xml:space="preserve"> h</w:t>
      </w:r>
      <w:r w:rsidR="00343FFD" w:rsidRPr="00ED6412">
        <w:t>ydro, solar PV</w:t>
      </w:r>
      <w:r w:rsidR="001837AA" w:rsidRPr="00ED6412">
        <w:t>,</w:t>
      </w:r>
      <w:r w:rsidR="00343FFD" w:rsidRPr="00ED6412">
        <w:t xml:space="preserve"> w</w:t>
      </w:r>
      <w:r w:rsidR="00482350" w:rsidRPr="00ED6412">
        <w:t>ave and t</w:t>
      </w:r>
      <w:r w:rsidR="00073B80" w:rsidRPr="00ED6412">
        <w:t>idal</w:t>
      </w:r>
      <w:r w:rsidR="006A45F9" w:rsidRPr="00ED6412">
        <w:t>,</w:t>
      </w:r>
      <w:r w:rsidR="00E81E87" w:rsidRPr="00ED6412">
        <w:t xml:space="preserve"> and</w:t>
      </w:r>
      <w:r w:rsidR="006A45F9" w:rsidRPr="00ED6412">
        <w:t xml:space="preserve"> Combined Heat and Power (CHP) </w:t>
      </w:r>
      <w:r w:rsidR="00DF7E44" w:rsidRPr="00ED6412">
        <w:t>power</w:t>
      </w:r>
      <w:r w:rsidR="00343FFD" w:rsidRPr="00ED6412">
        <w:t xml:space="preserve"> resource</w:t>
      </w:r>
      <w:r w:rsidR="001837AA" w:rsidRPr="00ED6412">
        <w:t>s</w:t>
      </w:r>
      <w:r w:rsidR="00343FFD" w:rsidRPr="00ED6412">
        <w:t xml:space="preserve"> </w:t>
      </w:r>
      <w:r w:rsidR="00E81E87" w:rsidRPr="00ED6412">
        <w:t>bay</w:t>
      </w:r>
      <w:r w:rsidR="00DF7E44" w:rsidRPr="00ED6412">
        <w:t xml:space="preserve"> </w:t>
      </w:r>
      <w:r w:rsidR="00EC3BA0" w:rsidRPr="00ED6412">
        <w:t xml:space="preserve">all </w:t>
      </w:r>
      <w:r w:rsidR="00DF7E44" w:rsidRPr="00ED6412">
        <w:t xml:space="preserve">be considered in </w:t>
      </w:r>
      <w:r w:rsidR="00EC3BA0" w:rsidRPr="00ED6412">
        <w:t>a</w:t>
      </w:r>
      <w:r w:rsidR="00DF7E44" w:rsidRPr="00ED6412">
        <w:t xml:space="preserve"> power system model</w:t>
      </w:r>
      <w:r w:rsidR="001837AA" w:rsidRPr="00ED6412">
        <w:t xml:space="preserve"> </w:t>
      </w:r>
      <w:r w:rsidR="001837AA" w:rsidRPr="00ED6412">
        <w:fldChar w:fldCharType="begin"/>
      </w:r>
      <w:r w:rsidR="000201C4">
        <w:instrText xml:space="preserve"> ADDIN EN.CITE &lt;EndNote&gt;&lt;Cite&gt;&lt;Author&gt;DECC&lt;/Author&gt;&lt;Year&gt;2014&lt;/Year&gt;&lt;RecNum&gt;409&lt;/RecNum&gt;&lt;DisplayText&gt;[261, 262]&lt;/DisplayText&gt;&lt;record&gt;&lt;rec-number&gt;409&lt;/rec-number&gt;&lt;foreign-keys&gt;&lt;key app="EN" db-id="wat2z5xv39zx9lefev2vrzeifd9dzfzsx50x" timestamp="0"&gt;409&lt;/key&gt;&lt;/foreign-keys&gt;&lt;ref-type name="Journal Article"&gt;17&lt;/ref-type&gt;&lt;contributors&gt;&lt;authors&gt;&lt;author&gt;DECC&lt;/author&gt;&lt;/authors&gt;&lt;/contributors&gt;&lt;titles&gt;&lt;title&gt;Smart Grid Vision and Routemap&lt;/title&gt;&lt;/titles&gt;&lt;dates&gt;&lt;year&gt;2014&lt;/year&gt;&lt;/dates&gt;&lt;urls&gt;&lt;related-urls&gt;&lt;url&gt;https://www.gov.uk/government/uploads/system/uploads/attachment_data/file/285417/Smart_Grid_Vision_and_RoutemapFINAL.pdf&lt;/url&gt;&lt;/related-urls&gt;&lt;/urls&gt;&lt;/record&gt;&lt;/Cite&gt;&lt;Cite&gt;&lt;Author&gt;Jenkins&lt;/Author&gt;&lt;Year&gt;2015&lt;/Year&gt;&lt;RecNum&gt;408&lt;/RecNum&gt;&lt;record&gt;&lt;rec-number&gt;408&lt;/rec-number&gt;&lt;foreign-keys&gt;&lt;key app="EN" db-id="wat2z5xv39zx9lefev2vrzeifd9dzfzsx50x" timestamp="0"&gt;408&lt;/key&gt;&lt;/foreign-keys&gt;&lt;ref-type name="Journal Article"&gt;17&lt;/ref-type&gt;&lt;contributors&gt;&lt;authors&gt;&lt;author&gt;Jenkins, Nick&lt;/author&gt;&lt;author&gt;Long, Chao&lt;/author&gt;&lt;author&gt;Wu, Jianzhong&lt;/author&gt;&lt;/authors&gt;&lt;/contributors&gt;&lt;titles&gt;&lt;title&gt;An Overview of the Smart Grid in Great Britain&lt;/title&gt;&lt;secondary-title&gt;Engineering&lt;/secondary-title&gt;&lt;/titles&gt;&lt;pages&gt;413-421&lt;/pages&gt;&lt;volume&gt;1&lt;/volume&gt;&lt;number&gt;4&lt;/number&gt;&lt;keywords&gt;&lt;keyword&gt;smart grid&lt;/keyword&gt;&lt;keyword&gt;power system&lt;/keyword&gt;&lt;keyword&gt;renewable energy&lt;/keyword&gt;&lt;keyword&gt;Low Carbon Networks Fund&lt;/keyword&gt;&lt;keyword&gt;smart metering&lt;/keyword&gt;&lt;/keywords&gt;&lt;dates&gt;&lt;year&gt;2015&lt;/year&gt;&lt;pub-dates&gt;&lt;date&gt;2015/12/01/&lt;/date&gt;&lt;/pub-dates&gt;&lt;/dates&gt;&lt;isbn&gt;2095-8099&lt;/isbn&gt;&lt;urls&gt;&lt;related-urls&gt;&lt;url&gt;http://www.sciencedirect.com/science/article/pii/S2095809916300224&lt;/url&gt;&lt;/related-urls&gt;&lt;/urls&gt;&lt;electronic-resource-num&gt;https://doi.org/10.15302/J-ENG-2015112&lt;/electronic-resource-num&gt;&lt;/record&gt;&lt;/Cite&gt;&lt;/EndNote&gt;</w:instrText>
      </w:r>
      <w:r w:rsidR="001837AA" w:rsidRPr="00ED6412">
        <w:fldChar w:fldCharType="separate"/>
      </w:r>
      <w:r w:rsidR="000201C4">
        <w:rPr>
          <w:noProof/>
        </w:rPr>
        <w:t>[</w:t>
      </w:r>
      <w:hyperlink w:anchor="_ENREF_261" w:tooltip="DECC, 2014 #409" w:history="1">
        <w:r w:rsidR="00213BF8">
          <w:rPr>
            <w:noProof/>
          </w:rPr>
          <w:t>261</w:t>
        </w:r>
      </w:hyperlink>
      <w:r w:rsidR="000201C4">
        <w:rPr>
          <w:noProof/>
        </w:rPr>
        <w:t xml:space="preserve">, </w:t>
      </w:r>
      <w:hyperlink w:anchor="_ENREF_262" w:tooltip="Jenkins, 2015 #408" w:history="1">
        <w:r w:rsidR="00213BF8">
          <w:rPr>
            <w:noProof/>
          </w:rPr>
          <w:t>262</w:t>
        </w:r>
      </w:hyperlink>
      <w:r w:rsidR="000201C4">
        <w:rPr>
          <w:noProof/>
        </w:rPr>
        <w:t>]</w:t>
      </w:r>
      <w:r w:rsidR="001837AA" w:rsidRPr="00ED6412">
        <w:fldChar w:fldCharType="end"/>
      </w:r>
      <w:r w:rsidR="00947DEB" w:rsidRPr="00ED6412">
        <w:t>.</w:t>
      </w:r>
      <w:r w:rsidR="0085298B" w:rsidRPr="00ED6412">
        <w:t xml:space="preserve"> The uncertainty </w:t>
      </w:r>
      <w:r w:rsidR="00E81E87" w:rsidRPr="00ED6412">
        <w:t>in</w:t>
      </w:r>
      <w:r w:rsidR="0085298B" w:rsidRPr="00ED6412">
        <w:t xml:space="preserve"> the different power resources a</w:t>
      </w:r>
      <w:r w:rsidR="00EA7F3E" w:rsidRPr="00ED6412">
        <w:t xml:space="preserve">re able to be </w:t>
      </w:r>
      <w:r w:rsidR="00152B77" w:rsidRPr="00ED6412">
        <w:t>modelled</w:t>
      </w:r>
      <w:r w:rsidR="00EA7F3E" w:rsidRPr="00ED6412">
        <w:t xml:space="preserve"> and </w:t>
      </w:r>
      <w:r w:rsidR="00152B77" w:rsidRPr="00ED6412">
        <w:t xml:space="preserve">their corresponding waste and reserve power are </w:t>
      </w:r>
      <w:r w:rsidR="00E81E87" w:rsidRPr="00ED6412">
        <w:t>possible</w:t>
      </w:r>
      <w:r w:rsidR="00152B77" w:rsidRPr="00ED6412">
        <w:t xml:space="preserve"> to be simulated.</w:t>
      </w:r>
      <w:r w:rsidR="00EC3BA0" w:rsidRPr="00ED6412">
        <w:t xml:space="preserve"> </w:t>
      </w:r>
    </w:p>
    <w:p w14:paraId="6603532A" w14:textId="754BEA14" w:rsidR="002E02AC" w:rsidRPr="00ED6412" w:rsidRDefault="00E81E87" w:rsidP="0014420C">
      <w:pPr>
        <w:pStyle w:val="ListParagraph"/>
        <w:numPr>
          <w:ilvl w:val="0"/>
          <w:numId w:val="14"/>
        </w:numPr>
        <w:spacing w:line="480" w:lineRule="auto"/>
        <w:contextualSpacing w:val="0"/>
      </w:pPr>
      <w:r w:rsidRPr="00ED6412">
        <w:t>The</w:t>
      </w:r>
      <w:r w:rsidR="00305B66" w:rsidRPr="00ED6412">
        <w:t xml:space="preserve"> </w:t>
      </w:r>
      <w:r w:rsidR="00910133" w:rsidRPr="00ED6412">
        <w:t xml:space="preserve">electricity generation in the UK could remain dominated by conventional powers before the 2030s under the current policy developments </w:t>
      </w:r>
      <w:r w:rsidR="009D523D" w:rsidRPr="00ED6412">
        <w:fldChar w:fldCharType="begin"/>
      </w:r>
      <w:r w:rsidR="000201C4">
        <w:instrText xml:space="preserve"> ADDIN EN.CITE &lt;EndNote&gt;&lt;Cite&gt;&lt;Author&gt;DECC&lt;/Author&gt;&lt;Year&gt;2012&lt;/Year&gt;&lt;RecNum&gt;22&lt;/RecNum&gt;&lt;DisplayText&gt;[13, 255]&lt;/DisplayText&gt;&lt;record&gt;&lt;rec-number&gt;22&lt;/rec-number&gt;&lt;foreign-keys&gt;&lt;key app="EN" db-id="wat2z5xv39zx9lefev2vrzeifd9dzfzsx50x" timestamp="0"&gt;22&lt;/key&gt;&lt;/foreign-keys&gt;&lt;ref-type name="Journal Article"&gt;17&lt;/ref-type&gt;&lt;contributors&gt;&lt;authors&gt;&lt;author&gt;DECC&lt;/author&gt;&lt;/authors&gt;&lt;/contributors&gt;&lt;titles&gt;&lt;title&gt;UK Renewable Energy Roadmap Update 2012&lt;/title&gt;&lt;secondary-title&gt;Department of Energy and Climate Change&lt;/secondary-title&gt;&lt;/titles&gt;&lt;dates&gt;&lt;year&gt;2012&lt;/year&gt;&lt;/dates&gt;&lt;urls&gt;&lt;/urls&gt;&lt;/record&gt;&lt;/Cite&gt;&lt;Cite&gt;&lt;Author&gt;DECC&lt;/Author&gt;&lt;Year&gt;2015&lt;/Year&gt;&lt;RecNum&gt;383&lt;/RecNum&gt;&lt;record&gt;&lt;rec-number&gt;383&lt;/rec-number&gt;&lt;foreign-keys&gt;&lt;key app="EN" db-id="wat2z5xv39zx9lefev2vrzeifd9dzfzsx50x" timestamp="0"&gt;383&lt;/key&gt;&lt;/foreign-keys&gt;&lt;ref-type name="Journal Article"&gt;17&lt;/ref-type&gt;&lt;contributors&gt;&lt;authors&gt;&lt;author&gt;DECC&lt;/author&gt;&lt;/authors&gt;&lt;/contributors&gt;&lt;titles&gt;&lt;title&gt;Digest of UK Energy Statistics (DUKES) 2015 Chapter 6: renewable sources of energy&lt;/title&gt;&lt;/titles&gt;&lt;dates&gt;&lt;year&gt;2015&lt;/year&gt;&lt;/dates&gt;&lt;urls&gt;&lt;/urls&gt;&lt;/record&gt;&lt;/Cite&gt;&lt;/EndNote&gt;</w:instrText>
      </w:r>
      <w:r w:rsidR="009D523D" w:rsidRPr="00ED6412">
        <w:fldChar w:fldCharType="separate"/>
      </w:r>
      <w:r w:rsidR="000201C4">
        <w:rPr>
          <w:noProof/>
        </w:rPr>
        <w:t>[</w:t>
      </w:r>
      <w:hyperlink w:anchor="_ENREF_13" w:tooltip="DECC, 2015 #383" w:history="1">
        <w:r w:rsidR="00213BF8">
          <w:rPr>
            <w:noProof/>
          </w:rPr>
          <w:t>13</w:t>
        </w:r>
      </w:hyperlink>
      <w:r w:rsidR="000201C4">
        <w:rPr>
          <w:noProof/>
        </w:rPr>
        <w:t xml:space="preserve">, </w:t>
      </w:r>
      <w:hyperlink w:anchor="_ENREF_255" w:tooltip="DECC, 2012 #22" w:history="1">
        <w:r w:rsidR="00213BF8">
          <w:rPr>
            <w:noProof/>
          </w:rPr>
          <w:t>255</w:t>
        </w:r>
      </w:hyperlink>
      <w:r w:rsidR="000201C4">
        <w:rPr>
          <w:noProof/>
        </w:rPr>
        <w:t>]</w:t>
      </w:r>
      <w:r w:rsidR="009D523D" w:rsidRPr="00ED6412">
        <w:fldChar w:fldCharType="end"/>
      </w:r>
      <w:r w:rsidR="00910133" w:rsidRPr="00ED6412">
        <w:t xml:space="preserve">. </w:t>
      </w:r>
      <w:r w:rsidR="002E02AC" w:rsidRPr="00ED6412">
        <w:rPr>
          <w:rFonts w:eastAsia="Times New Roman"/>
        </w:rPr>
        <w:t>However, the increasing penetration of renewable power into power system</w:t>
      </w:r>
      <w:r w:rsidRPr="00ED6412">
        <w:rPr>
          <w:rFonts w:eastAsia="Times New Roman"/>
        </w:rPr>
        <w:t>s</w:t>
      </w:r>
      <w:r w:rsidR="002E02AC" w:rsidRPr="00ED6412">
        <w:rPr>
          <w:rFonts w:eastAsia="Times New Roman"/>
        </w:rPr>
        <w:t xml:space="preserve"> will require large ESS. In principle, Plug-In Electric Vehicles (PEVs) are capable of acting as a dynamic ESS using Vehicle-to-Grid (V2G) technologies </w:t>
      </w:r>
      <w:r w:rsidR="00737864" w:rsidRPr="00ED6412">
        <w:fldChar w:fldCharType="begin">
          <w:fldData xml:space="preserve">PEVuZE5vdGU+PENpdGU+PEF1dGhvcj5Nd2FzaWx1PC9BdXRob3I+PFllYXI+MjAxNDwvWWVhcj48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=
</w:fldData>
        </w:fldChar>
      </w:r>
      <w:r w:rsidR="000201C4">
        <w:instrText xml:space="preserve"> ADDIN EN.CITE </w:instrText>
      </w:r>
      <w:r w:rsidR="000201C4">
        <w:fldChar w:fldCharType="begin">
          <w:fldData xml:space="preserve">PEVuZE5vdGU+PENpdGU+PEF1dGhvcj5Nd2FzaWx1PC9BdXRob3I+PFllYXI+MjAxNDwvWWVhcj48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=
</w:fldData>
        </w:fldChar>
      </w:r>
      <w:r w:rsidR="000201C4">
        <w:instrText xml:space="preserve"> ADDIN EN.CITE.DATA </w:instrText>
      </w:r>
      <w:r w:rsidR="000201C4">
        <w:fldChar w:fldCharType="end"/>
      </w:r>
      <w:r w:rsidR="00737864" w:rsidRPr="00ED6412">
        <w:fldChar w:fldCharType="separate"/>
      </w:r>
      <w:r w:rsidR="000201C4">
        <w:rPr>
          <w:noProof/>
        </w:rPr>
        <w:t>[</w:t>
      </w:r>
      <w:hyperlink w:anchor="_ENREF_264" w:tooltip="Mwasilu, 2014 #413" w:history="1">
        <w:r w:rsidR="00213BF8">
          <w:rPr>
            <w:noProof/>
          </w:rPr>
          <w:t>264-268</w:t>
        </w:r>
      </w:hyperlink>
      <w:r w:rsidR="000201C4">
        <w:rPr>
          <w:noProof/>
        </w:rPr>
        <w:t>]</w:t>
      </w:r>
      <w:r w:rsidR="00737864" w:rsidRPr="00ED6412">
        <w:fldChar w:fldCharType="end"/>
      </w:r>
      <w:r w:rsidR="00737864" w:rsidRPr="00ED6412">
        <w:t>.</w:t>
      </w:r>
      <w:r w:rsidR="00724F5B" w:rsidRPr="00ED6412">
        <w:t xml:space="preserve"> </w:t>
      </w:r>
      <w:r w:rsidR="002E02AC" w:rsidRPr="00ED6412">
        <w:rPr>
          <w:rFonts w:eastAsia="Times New Roman"/>
        </w:rPr>
        <w:t xml:space="preserve">Therefore, the PEVs could be modelled as a type of ESS in the dispatch system </w:t>
      </w:r>
      <w:r w:rsidRPr="00ED6412">
        <w:rPr>
          <w:rFonts w:eastAsia="Times New Roman"/>
        </w:rPr>
        <w:t xml:space="preserve">in order </w:t>
      </w:r>
      <w:r w:rsidR="002E02AC" w:rsidRPr="00ED6412">
        <w:rPr>
          <w:rFonts w:eastAsia="Times New Roman"/>
        </w:rPr>
        <w:t xml:space="preserve">to reduce the contribution cost of </w:t>
      </w:r>
      <w:r w:rsidRPr="00ED6412">
        <w:rPr>
          <w:rFonts w:eastAsia="Times New Roman"/>
        </w:rPr>
        <w:t xml:space="preserve">the </w:t>
      </w:r>
      <w:r w:rsidR="002E02AC" w:rsidRPr="00ED6412">
        <w:rPr>
          <w:rFonts w:eastAsia="Times New Roman"/>
        </w:rPr>
        <w:t>battery and the levelized energy cost. However, PEVs are a relative uncontrollable and unpredictable ESS</w:t>
      </w:r>
      <w:r w:rsidRPr="00ED6412">
        <w:rPr>
          <w:rFonts w:eastAsia="Times New Roman"/>
        </w:rPr>
        <w:t>.</w:t>
      </w:r>
    </w:p>
    <w:p w14:paraId="4B6AD81F" w14:textId="522EE0BA" w:rsidR="00F57917" w:rsidRPr="00ED6412" w:rsidRDefault="00E81E87" w:rsidP="0014420C">
      <w:pPr>
        <w:pStyle w:val="ListParagraph"/>
        <w:numPr>
          <w:ilvl w:val="0"/>
          <w:numId w:val="14"/>
        </w:numPr>
        <w:spacing w:line="480" w:lineRule="auto"/>
        <w:contextualSpacing w:val="0"/>
      </w:pPr>
      <w:r w:rsidRPr="00ED6412">
        <w:rPr>
          <w:rFonts w:eastAsia="Times New Roman"/>
        </w:rPr>
        <w:t>In</w:t>
      </w:r>
      <w:r w:rsidR="00CA50A5" w:rsidRPr="00ED6412">
        <w:rPr>
          <w:rFonts w:eastAsia="Times New Roman"/>
        </w:rPr>
        <w:t xml:space="preserve"> order to reduce emissions, the UK </w:t>
      </w:r>
      <w:r w:rsidRPr="00ED6412">
        <w:rPr>
          <w:rFonts w:eastAsia="Times New Roman"/>
        </w:rPr>
        <w:t>are using</w:t>
      </w:r>
      <w:r w:rsidR="00CA50A5" w:rsidRPr="00ED6412">
        <w:rPr>
          <w:rFonts w:eastAsia="Times New Roman"/>
        </w:rPr>
        <w:t xml:space="preserve"> a combination of gas, nuclear, renewables and demand-reduction to replace coal. However, the UK is still unable to achieve its 2030 to 2050 targets without CCS </w:t>
      </w:r>
      <w:r w:rsidR="00CA50A5" w:rsidRPr="00ED6412">
        <w:rPr>
          <w:rFonts w:eastAsia="Times New Roman"/>
        </w:rPr>
        <w:fldChar w:fldCharType="begin"/>
      </w:r>
      <w:r w:rsidR="000201C4">
        <w:rPr>
          <w:rFonts w:eastAsia="Times New Roman"/>
        </w:rPr>
        <w:instrText xml:space="preserve"> ADDIN EN.CITE &lt;EndNote&gt;&lt;Cite&gt;&lt;Author&gt;ECC&lt;/Author&gt;&lt;Year&gt;2016&lt;/Year&gt;&lt;RecNum&gt;423&lt;/RecNum&gt;&lt;DisplayText&gt;[269]&lt;/DisplayText&gt;&lt;record&gt;&lt;rec-number&gt;423&lt;/rec-number&gt;&lt;foreign-keys&gt;&lt;key app="EN" db-id="wat2z5xv39zx9lefev2vrzeifd9dzfzsx50x" timestamp="0"&gt;423&lt;/key&gt;&lt;/foreign-keys&gt;&lt;ref-type name="Journal Article"&gt;17&lt;/ref-type&gt;&lt;contributors&gt;&lt;authors&gt;&lt;author&gt;ECC&lt;/author&gt;&lt;/authors&gt;&lt;/contributors&gt;&lt;titles&gt;&lt;title&gt;Future of carbon capture and storage in the UK Second Report of Session 2015–16&lt;/title&gt;&lt;/titles&gt;&lt;dates&gt;&lt;year&gt;2016&lt;/year&gt;&lt;/dates&gt;&lt;urls&gt;&lt;related-urls&gt;&lt;url&gt;https://publications.parliament.uk/pa/cm201516/cmselect/cmenergy/692/692.pdf&lt;/url&gt;&lt;/related-urls&gt;&lt;/urls&gt;&lt;/record&gt;&lt;/Cite&gt;&lt;/EndNote&gt;</w:instrText>
      </w:r>
      <w:r w:rsidR="00CA50A5" w:rsidRPr="00ED6412">
        <w:rPr>
          <w:rFonts w:eastAsia="Times New Roman"/>
        </w:rPr>
        <w:fldChar w:fldCharType="separate"/>
      </w:r>
      <w:r w:rsidR="000201C4">
        <w:rPr>
          <w:rFonts w:eastAsia="Times New Roman"/>
          <w:noProof/>
        </w:rPr>
        <w:t>[</w:t>
      </w:r>
      <w:hyperlink w:anchor="_ENREF_269" w:tooltip="ECC, 2016 #423" w:history="1">
        <w:r w:rsidR="00213BF8">
          <w:rPr>
            <w:rFonts w:eastAsia="Times New Roman"/>
            <w:noProof/>
          </w:rPr>
          <w:t>269</w:t>
        </w:r>
      </w:hyperlink>
      <w:r w:rsidR="000201C4">
        <w:rPr>
          <w:rFonts w:eastAsia="Times New Roman"/>
          <w:noProof/>
        </w:rPr>
        <w:t>]</w:t>
      </w:r>
      <w:r w:rsidR="00CA50A5" w:rsidRPr="00ED6412">
        <w:rPr>
          <w:rFonts w:eastAsia="Times New Roman"/>
        </w:rPr>
        <w:fldChar w:fldCharType="end"/>
      </w:r>
      <w:r w:rsidR="00CA50A5" w:rsidRPr="00ED6412">
        <w:rPr>
          <w:rFonts w:eastAsia="Times New Roman"/>
        </w:rPr>
        <w:t xml:space="preserve">. </w:t>
      </w:r>
      <w:r w:rsidRPr="00ED6412">
        <w:rPr>
          <w:rFonts w:eastAsia="Times New Roman"/>
        </w:rPr>
        <w:t>However, t</w:t>
      </w:r>
      <w:r w:rsidR="00CA50A5" w:rsidRPr="00ED6412">
        <w:rPr>
          <w:rFonts w:eastAsia="Times New Roman"/>
        </w:rPr>
        <w:t xml:space="preserve">he CCS </w:t>
      </w:r>
      <w:r w:rsidRPr="00ED6412">
        <w:rPr>
          <w:rFonts w:eastAsia="Times New Roman"/>
        </w:rPr>
        <w:t>in</w:t>
      </w:r>
      <w:r w:rsidR="00CA50A5" w:rsidRPr="00ED6412">
        <w:rPr>
          <w:rFonts w:eastAsia="Times New Roman"/>
        </w:rPr>
        <w:t xml:space="preserve"> coal and gas generators could be applied to future DEED models</w:t>
      </w:r>
      <w:r w:rsidR="00710752" w:rsidRPr="00ED6412">
        <w:t>.</w:t>
      </w:r>
      <w:r w:rsidR="007F5FA5" w:rsidRPr="00ED6412">
        <w:t xml:space="preserve"> </w:t>
      </w:r>
    </w:p>
    <w:p w14:paraId="12ED98D0" w14:textId="70EBE919" w:rsidR="00BF7348" w:rsidRPr="00ED6412" w:rsidRDefault="00BF7348" w:rsidP="001E3750">
      <w:pPr>
        <w:pStyle w:val="Heading3"/>
      </w:pPr>
      <w:bookmarkStart w:id="444" w:name="_Toc523347866"/>
      <w:r w:rsidRPr="00ED6412">
        <w:lastRenderedPageBreak/>
        <w:t>Economics and emission</w:t>
      </w:r>
      <w:r w:rsidR="00A23DE1" w:rsidRPr="00ED6412">
        <w:t>s</w:t>
      </w:r>
      <w:bookmarkEnd w:id="444"/>
    </w:p>
    <w:p w14:paraId="06300896" w14:textId="1865B61A" w:rsidR="00EF0473" w:rsidRPr="00ED6412" w:rsidRDefault="000A0866" w:rsidP="0014420C">
      <w:pPr>
        <w:pStyle w:val="ListParagraph"/>
        <w:numPr>
          <w:ilvl w:val="0"/>
          <w:numId w:val="13"/>
        </w:numPr>
        <w:spacing w:line="480" w:lineRule="auto"/>
        <w:contextualSpacing w:val="0"/>
      </w:pPr>
      <w:r w:rsidRPr="00ED6412">
        <w:t>T</w:t>
      </w:r>
      <w:r w:rsidR="00215C10" w:rsidRPr="00ED6412">
        <w:t>he DEED model</w:t>
      </w:r>
      <w:r w:rsidR="00E81E87" w:rsidRPr="00ED6412">
        <w:t xml:space="preserve"> presented</w:t>
      </w:r>
      <w:r w:rsidR="00215C10" w:rsidRPr="00ED6412">
        <w:t xml:space="preserve"> in this thesis aims to find the optimized strategy for the system operator. However, </w:t>
      </w:r>
      <w:r w:rsidR="00C555E5" w:rsidRPr="00ED6412">
        <w:t xml:space="preserve">by </w:t>
      </w:r>
      <w:r w:rsidR="00215C10" w:rsidRPr="00ED6412">
        <w:t xml:space="preserve">considering the </w:t>
      </w:r>
      <w:r w:rsidR="00FC3F99" w:rsidRPr="00ED6412">
        <w:t>Contract for Difference (C</w:t>
      </w:r>
      <w:r w:rsidR="00EF0473" w:rsidRPr="00ED6412">
        <w:t>fD</w:t>
      </w:r>
      <w:r w:rsidR="00FC3F99" w:rsidRPr="00ED6412">
        <w:t>)</w:t>
      </w:r>
      <w:r w:rsidR="0052032D" w:rsidRPr="00ED6412">
        <w:t xml:space="preserve"> </w:t>
      </w:r>
      <w:r w:rsidR="00C622C9" w:rsidRPr="00ED6412">
        <w:fldChar w:fldCharType="begin"/>
      </w:r>
      <w:r w:rsidR="000201C4">
        <w:instrText xml:space="preserve"> ADDIN EN.CITE &lt;EndNote&gt;&lt;Cite&gt;&lt;Author&gt;DECC&lt;/Author&gt;&lt;Year&gt;2015&lt;/Year&gt;&lt;RecNum&gt;353&lt;/RecNum&gt;&lt;DisplayText&gt;[208]&lt;/DisplayText&gt;&lt;record&gt;&lt;rec-number&gt;353&lt;/rec-number&gt;&lt;foreign-keys&gt;&lt;key app="EN" db-id="wat2z5xv39zx9lefev2vrzeifd9dzfzsx50x" timestamp="0"&gt;353&lt;/key&gt;&lt;/foreign-keys&gt;&lt;ref-type name="Report"&gt;27&lt;/ref-type&gt;&lt;contributors&gt;&lt;authors&gt;&lt;author&gt;DECC&lt;/author&gt;&lt;/authors&gt;&lt;/contributors&gt;&lt;titles&gt;&lt;title&gt;CFD Auction Allocation Round One - a breakdown of the outcome by technology, year and clearing price&lt;/title&gt;&lt;/titles&gt;&lt;dates&gt;&lt;year&gt;2015&lt;/year&gt;&lt;/dates&gt;&lt;urls&gt;&lt;related-urls&gt;&lt;url&gt;https://www.gov.uk/government/uploads/system/uploads/attachment_data/file/407465/Breakdown_information_on_CFD_auctions.pdf&lt;/url&gt;&lt;/related-urls&gt;&lt;/urls&gt;&lt;/record&gt;&lt;/Cite&gt;&lt;/EndNote&gt;</w:instrText>
      </w:r>
      <w:r w:rsidR="00C622C9" w:rsidRPr="00ED6412">
        <w:fldChar w:fldCharType="separate"/>
      </w:r>
      <w:r w:rsidR="000201C4">
        <w:rPr>
          <w:noProof/>
        </w:rPr>
        <w:t>[</w:t>
      </w:r>
      <w:hyperlink w:anchor="_ENREF_208" w:tooltip="DECC, 2015 #353" w:history="1">
        <w:r w:rsidR="00213BF8">
          <w:rPr>
            <w:noProof/>
          </w:rPr>
          <w:t>208</w:t>
        </w:r>
      </w:hyperlink>
      <w:r w:rsidR="000201C4">
        <w:rPr>
          <w:noProof/>
        </w:rPr>
        <w:t>]</w:t>
      </w:r>
      <w:r w:rsidR="00C622C9" w:rsidRPr="00ED6412">
        <w:fldChar w:fldCharType="end"/>
      </w:r>
      <w:r w:rsidR="00215C10" w:rsidRPr="00ED6412">
        <w:t xml:space="preserve"> in the system, the price-</w:t>
      </w:r>
      <w:r w:rsidR="0052032D" w:rsidRPr="00ED6412">
        <w:t>based</w:t>
      </w:r>
      <w:r w:rsidR="00192A41" w:rsidRPr="00ED6412">
        <w:t xml:space="preserve"> DEED model</w:t>
      </w:r>
      <w:r w:rsidR="00C622C9" w:rsidRPr="00ED6412">
        <w:t xml:space="preserve"> </w:t>
      </w:r>
      <w:r w:rsidR="00192A41" w:rsidRPr="00ED6412">
        <w:t>can be employed to maximise the profit for the renewable power suppliers</w:t>
      </w:r>
      <w:r w:rsidR="00665424" w:rsidRPr="00ED6412">
        <w:t xml:space="preserve"> </w:t>
      </w:r>
      <w:r w:rsidR="00665424" w:rsidRPr="00ED6412">
        <w:fldChar w:fldCharType="begin"/>
      </w:r>
      <w:r w:rsidR="000201C4">
        <w:instrText xml:space="preserve"> ADDIN EN.CITE &lt;EndNote&gt;&lt;Cite&gt;&lt;Author&gt;Attaviriyanupap&lt;/Author&gt;&lt;Year&gt;2004&lt;/Year&gt;&lt;RecNum&gt;424&lt;/RecNum&gt;&lt;DisplayText&gt;[61]&lt;/DisplayText&gt;&lt;record&gt;&lt;rec-number&gt;424&lt;/rec-number&gt;&lt;foreign-keys&gt;&lt;key app="EN" db-id="wat2z5xv39zx9lefev2vrzeifd9dzfzsx50x" timestamp="0"&gt;424&lt;/key&gt;&lt;/foreign-keys&gt;&lt;ref-type name="Journal Article"&gt;17&lt;/ref-type&gt;&lt;contributors&gt;&lt;authors&gt;&lt;author&gt;P. Attaviriyanupap&lt;/author&gt;&lt;author&gt;H. Kita&lt;/author&gt;&lt;author&gt;E. Tanaka&lt;/author&gt;&lt;author&gt;J. Hasegawa&lt;/author&gt;&lt;/authors&gt;&lt;/contributors&gt;&lt;titles&gt;&lt;title&gt;A fuzzy-optimization approach to dynamic economic dispatch considering uncertainties&lt;/title&gt;&lt;secondary-title&gt;IEEE Transactions on Power Systems&lt;/secondary-title&gt;&lt;/titles&gt;&lt;pages&gt;1299-1307&lt;/pages&gt;&lt;volume&gt;19&lt;/volume&gt;&lt;number&gt;3&lt;/number&gt;&lt;keywords&gt;&lt;keyword&gt;fuzzy set theory&lt;/keyword&gt;&lt;keyword&gt;load dispatching&lt;/keyword&gt;&lt;keyword&gt;optimisation&lt;/keyword&gt;&lt;keyword&gt;power markets&lt;/keyword&gt;&lt;keyword&gt;power system economics&lt;/keyword&gt;&lt;keyword&gt;dynamic economic dispatch&lt;/keyword&gt;&lt;keyword&gt;energy deregulation&lt;/keyword&gt;&lt;keyword&gt;energy market&lt;/keyword&gt;&lt;keyword&gt;fuzzy numbers&lt;/keyword&gt;&lt;keyword&gt;fuzzy optimization approach&lt;/keyword&gt;&lt;keyword&gt;reserve market&lt;/keyword&gt;&lt;keyword&gt;Costs&lt;/keyword&gt;&lt;keyword&gt;Economic forecasting&lt;/keyword&gt;&lt;keyword&gt;Environmental economics&lt;/keyword&gt;&lt;keyword&gt;Power engineering and energy&lt;/keyword&gt;&lt;keyword&gt;Power generation economics&lt;/keyword&gt;&lt;keyword&gt;Power system dynamics&lt;/keyword&gt;&lt;keyword&gt;Power systems&lt;/keyword&gt;&lt;keyword&gt;Spinning&lt;/keyword&gt;&lt;keyword&gt;Uncertainty&lt;/keyword&gt;&lt;keyword&gt;Competitive environment&lt;/keyword&gt;&lt;keyword&gt;deregulation&lt;/keyword&gt;&lt;keyword&gt;fuzzy approach&lt;/keyword&gt;&lt;keyword&gt;restructured power system&lt;/keyword&gt;&lt;/keywords&gt;&lt;dates&gt;&lt;year&gt;2004&lt;/year&gt;&lt;/dates&gt;&lt;isbn&gt;0885-8950&lt;/isbn&gt;&lt;urls&gt;&lt;/urls&gt;&lt;electronic-resource-num&gt;10.1109/TPWRS.2004.831272&lt;/electronic-resource-num&gt;&lt;/record&gt;&lt;/Cite&gt;&lt;/EndNote&gt;</w:instrText>
      </w:r>
      <w:r w:rsidR="00665424" w:rsidRPr="00ED6412">
        <w:fldChar w:fldCharType="separate"/>
      </w:r>
      <w:r w:rsidR="000201C4">
        <w:rPr>
          <w:noProof/>
        </w:rPr>
        <w:t>[</w:t>
      </w:r>
      <w:hyperlink w:anchor="_ENREF_61" w:tooltip="Attaviriyanupap, 2004 #424" w:history="1">
        <w:r w:rsidR="00213BF8">
          <w:rPr>
            <w:noProof/>
          </w:rPr>
          <w:t>61</w:t>
        </w:r>
      </w:hyperlink>
      <w:r w:rsidR="000201C4">
        <w:rPr>
          <w:noProof/>
        </w:rPr>
        <w:t>]</w:t>
      </w:r>
      <w:r w:rsidR="00665424" w:rsidRPr="00ED6412">
        <w:fldChar w:fldCharType="end"/>
      </w:r>
      <w:r w:rsidR="00192A41" w:rsidRPr="00ED6412">
        <w:t>.</w:t>
      </w:r>
    </w:p>
    <w:p w14:paraId="47DABAF6" w14:textId="1F3FACE7" w:rsidR="0099042C" w:rsidRPr="00ED6412" w:rsidRDefault="0069271E" w:rsidP="0014420C">
      <w:pPr>
        <w:pStyle w:val="ListParagraph"/>
        <w:numPr>
          <w:ilvl w:val="0"/>
          <w:numId w:val="13"/>
        </w:numPr>
        <w:spacing w:line="480" w:lineRule="auto"/>
        <w:contextualSpacing w:val="0"/>
      </w:pPr>
      <w:r w:rsidRPr="00ED6412">
        <w:t>In</w:t>
      </w:r>
      <w:r w:rsidR="00B14A9C" w:rsidRPr="00ED6412">
        <w:rPr>
          <w:rFonts w:eastAsia="Times New Roman"/>
        </w:rPr>
        <w:t xml:space="preserve"> order to encourage the generation of renewable and low-carbon power, the UK government</w:t>
      </w:r>
      <w:r w:rsidRPr="00ED6412">
        <w:rPr>
          <w:rFonts w:eastAsia="Times New Roman"/>
        </w:rPr>
        <w:t xml:space="preserve"> has</w:t>
      </w:r>
      <w:r w:rsidR="00B14A9C" w:rsidRPr="00ED6412">
        <w:rPr>
          <w:rFonts w:eastAsia="Times New Roman"/>
        </w:rPr>
        <w:t xml:space="preserve"> developed a scheme of </w:t>
      </w:r>
      <w:r w:rsidR="0099042C" w:rsidRPr="00ED6412">
        <w:t xml:space="preserve">Feed-in </w:t>
      </w:r>
      <w:r w:rsidRPr="00ED6412">
        <w:t>T</w:t>
      </w:r>
      <w:r w:rsidR="0099042C" w:rsidRPr="00ED6412">
        <w:t xml:space="preserve">ariffs (FIT). The owner of the small-scale generators, such as solar PV, wind, hydro, CHP and anaerobic digestion (AD), could sell their surplus energy to the grid </w:t>
      </w:r>
      <w:r w:rsidR="00977519" w:rsidRPr="00ED6412">
        <w:fldChar w:fldCharType="begin"/>
      </w:r>
      <w:r w:rsidR="000201C4">
        <w:instrText xml:space="preserve"> ADDIN EN.CITE &lt;EndNote&gt;&lt;Cite ExcludeYear="1"&gt;&lt;Author&gt;GOV.UK&lt;/Author&gt;&lt;RecNum&gt;425&lt;/RecNum&gt;&lt;DisplayText&gt;[270, 271]&lt;/DisplayText&gt;&lt;record&gt;&lt;rec-number&gt;425&lt;/rec-number&gt;&lt;foreign-keys&gt;&lt;key app="EN" db-id="wat2z5xv39zx9lefev2vrzeifd9dzfzsx50x" timestamp="0"&gt;425&lt;/key&gt;&lt;/foreign-keys&gt;&lt;ref-type name="Web Page"&gt;12&lt;/ref-type&gt;&lt;contributors&gt;&lt;authors&gt;&lt;author&gt;GOV.UK&lt;/author&gt;&lt;/authors&gt;&lt;/contributors&gt;&lt;titles&gt;&lt;title&gt;Feed-in tariffs: get money for generating your own electricity&lt;/title&gt;&lt;/titles&gt;&lt;volume&gt;2017&lt;/volume&gt;&lt;number&gt;12 December&lt;/number&gt;&lt;dates&gt;&lt;/dates&gt;&lt;urls&gt;&lt;related-urls&gt;&lt;url&gt;https://www.gov.uk/feed-in-tariffs&lt;/url&gt;&lt;/related-urls&gt;&lt;/urls&gt;&lt;/record&gt;&lt;/Cite&gt;&lt;Cite&gt;&lt;Author&gt;ofgem&lt;/Author&gt;&lt;Year&gt;2016&lt;/Year&gt;&lt;RecNum&gt;426&lt;/RecNum&gt;&lt;record&gt;&lt;rec-number&gt;426&lt;/rec-number&gt;&lt;foreign-keys&gt;&lt;key app="EN" db-id="wat2z5xv39zx9lefev2vrzeifd9dzfzsx50x" timestamp="0"&gt;426&lt;/key&gt;&lt;/foreign-keys&gt;&lt;ref-type name="Journal Article"&gt;17&lt;/ref-type&gt;&lt;contributors&gt;&lt;authors&gt;&lt;author&gt;ofgem&lt;/author&gt;&lt;/authors&gt;&lt;/contributors&gt;&lt;titles&gt;&lt;title&gt;Feed-in Tariff: Annual Report 2016&lt;/title&gt;&lt;/titles&gt;&lt;dates&gt;&lt;year&gt;2016&lt;/year&gt;&lt;/dates&gt;&lt;urls&gt;&lt;related-urls&gt;&lt;url&gt;https://www.ofgem.gov.uk/system/files/docs/2017/01/fit_annual_report_2016.pdf&lt;/url&gt;&lt;/related-urls&gt;&lt;/urls&gt;&lt;/record&gt;&lt;/Cite&gt;&lt;/EndNote&gt;</w:instrText>
      </w:r>
      <w:r w:rsidR="00977519" w:rsidRPr="00ED6412">
        <w:fldChar w:fldCharType="separate"/>
      </w:r>
      <w:r w:rsidR="000201C4">
        <w:rPr>
          <w:noProof/>
        </w:rPr>
        <w:t>[</w:t>
      </w:r>
      <w:hyperlink w:anchor="_ENREF_270" w:tooltip="GOV.UK,  #425" w:history="1">
        <w:r w:rsidR="00213BF8">
          <w:rPr>
            <w:noProof/>
          </w:rPr>
          <w:t>270</w:t>
        </w:r>
      </w:hyperlink>
      <w:r w:rsidR="000201C4">
        <w:rPr>
          <w:noProof/>
        </w:rPr>
        <w:t xml:space="preserve">, </w:t>
      </w:r>
      <w:hyperlink w:anchor="_ENREF_271" w:tooltip="ofgem, 2016 #426" w:history="1">
        <w:r w:rsidR="00213BF8">
          <w:rPr>
            <w:noProof/>
          </w:rPr>
          <w:t>271</w:t>
        </w:r>
      </w:hyperlink>
      <w:r w:rsidR="000201C4">
        <w:rPr>
          <w:noProof/>
        </w:rPr>
        <w:t>]</w:t>
      </w:r>
      <w:r w:rsidR="00977519" w:rsidRPr="00ED6412">
        <w:fldChar w:fldCharType="end"/>
      </w:r>
      <w:r w:rsidR="0099042C" w:rsidRPr="00ED6412">
        <w:t xml:space="preserve">. This programme is able to be considered </w:t>
      </w:r>
      <w:r w:rsidRPr="00ED6412">
        <w:t>in a</w:t>
      </w:r>
      <w:r w:rsidR="0099042C" w:rsidRPr="00ED6412">
        <w:t xml:space="preserve"> price-based DEED model that maximise the profit for the </w:t>
      </w:r>
      <w:r w:rsidR="003A00D6" w:rsidRPr="00ED6412">
        <w:t>consumers</w:t>
      </w:r>
      <w:r w:rsidR="003317BE" w:rsidRPr="00ED6412">
        <w:t xml:space="preserve"> by including the real-time or forecast fuel and electricity price. </w:t>
      </w:r>
    </w:p>
    <w:p w14:paraId="781B0EA1" w14:textId="1C6803FD" w:rsidR="00BA5B7B" w:rsidRPr="00ED6412" w:rsidRDefault="007C7D30" w:rsidP="0014420C">
      <w:pPr>
        <w:pStyle w:val="ListParagraph"/>
        <w:numPr>
          <w:ilvl w:val="0"/>
          <w:numId w:val="13"/>
        </w:numPr>
        <w:spacing w:line="480" w:lineRule="auto"/>
        <w:contextualSpacing w:val="0"/>
      </w:pPr>
      <w:r w:rsidRPr="00ED6412">
        <w:t>Some</w:t>
      </w:r>
      <w:r w:rsidR="00BA5B7B" w:rsidRPr="00ED6412">
        <w:t xml:space="preserve"> large ESS</w:t>
      </w:r>
      <w:r w:rsidR="00AE6004" w:rsidRPr="00ED6412">
        <w:t xml:space="preserve"> in the UK power system</w:t>
      </w:r>
      <w:r w:rsidR="00BA5B7B" w:rsidRPr="00ED6412">
        <w:t xml:space="preserve">, </w:t>
      </w:r>
      <w:r w:rsidR="00F83DAD" w:rsidRPr="00ED6412">
        <w:t>for instance</w:t>
      </w:r>
      <w:r w:rsidR="00BA5B7B" w:rsidRPr="00ED6412">
        <w:t xml:space="preserve"> the </w:t>
      </w:r>
      <w:r w:rsidR="005355F0" w:rsidRPr="00ED6412">
        <w:t>Pumped Hydro Storage</w:t>
      </w:r>
      <w:r w:rsidR="00BA5B7B" w:rsidRPr="00ED6412">
        <w:t xml:space="preserve"> (</w:t>
      </w:r>
      <w:r w:rsidR="005355F0" w:rsidRPr="00ED6412">
        <w:t>PH</w:t>
      </w:r>
      <w:r w:rsidR="00BA5B7B" w:rsidRPr="00ED6412">
        <w:t>S)</w:t>
      </w:r>
      <w:r w:rsidR="005355F0" w:rsidRPr="00ED6412">
        <w:t xml:space="preserve"> and Compressed Air Storage (CAS)</w:t>
      </w:r>
      <w:r w:rsidR="007F5FA5" w:rsidRPr="00ED6412">
        <w:t xml:space="preserve"> </w:t>
      </w:r>
      <w:r w:rsidR="009D523D" w:rsidRPr="00ED6412">
        <w:fldChar w:fldCharType="begin"/>
      </w:r>
      <w:r w:rsidR="000201C4">
        <w:instrText xml:space="preserve"> ADDIN EN.CITE &lt;EndNote&gt;&lt;Cite&gt;&lt;Author&gt;Newbery&lt;/Author&gt;&lt;Year&gt;2016&lt;/Year&gt;&lt;RecNum&gt;422&lt;/RecNum&gt;&lt;DisplayText&gt;[19, 272]&lt;/DisplayText&gt;&lt;record&gt;&lt;rec-number&gt;422&lt;/rec-number&gt;&lt;foreign-keys&gt;&lt;key app="EN" db-id="wat2z5xv39zx9lefev2vrzeifd9dzfzsx50x" timestamp="0"&gt;422&lt;/key&gt;&lt;/foreign-keys&gt;&lt;ref-type name="Journal Article"&gt;17&lt;/ref-type&gt;&lt;contributors&gt;&lt;authors&gt;&lt;author&gt;Newbery, D. G.&lt;/author&gt;&lt;/authors&gt;&lt;/contributors&gt;&lt;titles&gt;&lt;title&gt;A simple introduction to the economics of storage: shifting demand and supply over time and space&lt;/title&gt;&lt;/titles&gt;&lt;dates&gt;&lt;year&gt;2016&lt;/year&gt;&lt;/dates&gt;&lt;urls&gt;&lt;/urls&gt;&lt;/record&gt;&lt;/Cite&gt;&lt;Cite&gt;&lt;Author&gt;Association&lt;/Author&gt;&lt;Year&gt;2016&lt;/Year&gt;&lt;RecNum&gt;372&lt;/RecNum&gt;&lt;record&gt;&lt;rec-number&gt;372&lt;/rec-number&gt;&lt;foreign-keys&gt;&lt;key app="EN" db-id="wat2z5xv39zx9lefev2vrzeifd9dzfzsx50x" timestamp="0"&gt;372&lt;/key&gt;&lt;/foreign-keys&gt;&lt;ref-type name="Journal Article"&gt;17&lt;/ref-type&gt;&lt;contributors&gt;&lt;authors&gt;&lt;author&gt;Renewable Energy Association&lt;/author&gt;&lt;/authors&gt;&lt;/contributors&gt;&lt;titles&gt;&lt;title&gt;Energy storage in the UK An Overview 2nd Edition&lt;/title&gt;&lt;/titles&gt;&lt;dates&gt;&lt;year&gt;2016&lt;/year&gt;&lt;/dates&gt;&lt;urls&gt;&lt;/urls&gt;&lt;/record&gt;&lt;/Cite&gt;&lt;/EndNote&gt;</w:instrText>
      </w:r>
      <w:r w:rsidR="009D523D" w:rsidRPr="00ED6412">
        <w:fldChar w:fldCharType="separate"/>
      </w:r>
      <w:r w:rsidR="000201C4">
        <w:rPr>
          <w:noProof/>
        </w:rPr>
        <w:t>[</w:t>
      </w:r>
      <w:hyperlink w:anchor="_ENREF_19" w:tooltip="Association, 2016 #372" w:history="1">
        <w:r w:rsidR="00213BF8">
          <w:rPr>
            <w:noProof/>
          </w:rPr>
          <w:t>19</w:t>
        </w:r>
      </w:hyperlink>
      <w:r w:rsidR="000201C4">
        <w:rPr>
          <w:noProof/>
        </w:rPr>
        <w:t xml:space="preserve">, </w:t>
      </w:r>
      <w:hyperlink w:anchor="_ENREF_272" w:tooltip="Newbery, 2016 #422" w:history="1">
        <w:r w:rsidR="00213BF8">
          <w:rPr>
            <w:noProof/>
          </w:rPr>
          <w:t>272</w:t>
        </w:r>
      </w:hyperlink>
      <w:r w:rsidR="000201C4">
        <w:rPr>
          <w:noProof/>
        </w:rPr>
        <w:t>]</w:t>
      </w:r>
      <w:r w:rsidR="009D523D" w:rsidRPr="00ED6412">
        <w:fldChar w:fldCharType="end"/>
      </w:r>
      <w:r w:rsidR="00BA5B7B" w:rsidRPr="00ED6412">
        <w:t xml:space="preserve">, </w:t>
      </w:r>
      <w:r w:rsidR="005355F0" w:rsidRPr="00ED6412">
        <w:t>are</w:t>
      </w:r>
      <w:r w:rsidR="00BA5B7B" w:rsidRPr="00ED6412">
        <w:t xml:space="preserve"> able to </w:t>
      </w:r>
      <w:r w:rsidR="00665424" w:rsidRPr="00ED6412">
        <w:t xml:space="preserve">release </w:t>
      </w:r>
      <w:r w:rsidR="003E0D47" w:rsidRPr="00ED6412">
        <w:t>and stor</w:t>
      </w:r>
      <w:r w:rsidRPr="00ED6412">
        <w:t>e</w:t>
      </w:r>
      <w:r w:rsidR="003E0D47" w:rsidRPr="00ED6412">
        <w:t xml:space="preserve"> </w:t>
      </w:r>
      <w:r w:rsidR="00665424" w:rsidRPr="00ED6412">
        <w:t xml:space="preserve">the power to obtain the maximum profit </w:t>
      </w:r>
      <w:r w:rsidR="00B14A9C" w:rsidRPr="00ED6412">
        <w:rPr>
          <w:rFonts w:eastAsia="Times New Roman"/>
        </w:rPr>
        <w:t>arising from the difference between the highest and lowest electricity price in a day</w:t>
      </w:r>
      <w:r w:rsidR="00665424" w:rsidRPr="00ED6412">
        <w:t xml:space="preserve">. </w:t>
      </w:r>
      <w:r w:rsidR="00BA5B7B" w:rsidRPr="00ED6412">
        <w:t xml:space="preserve">  </w:t>
      </w:r>
    </w:p>
    <w:p w14:paraId="5570757E" w14:textId="77777777" w:rsidR="006801A5" w:rsidRPr="008A0E88" w:rsidRDefault="006801A5" w:rsidP="006801A5">
      <w:pPr>
        <w:pStyle w:val="ListParagraph"/>
        <w:spacing w:line="480" w:lineRule="auto"/>
        <w:ind w:firstLine="0"/>
        <w:rPr>
          <w:rFonts w:eastAsia="Times New Roman"/>
        </w:rPr>
      </w:pPr>
    </w:p>
    <w:p w14:paraId="7B56977A" w14:textId="77777777" w:rsidR="00F338F2" w:rsidRPr="008A0E88" w:rsidRDefault="00F338F2" w:rsidP="004C1551">
      <w:pPr>
        <w:spacing w:after="360"/>
        <w:sectPr w:rsidR="00F338F2" w:rsidRPr="008A0E88" w:rsidSect="001C7A61">
          <w:headerReference w:type="even" r:id="rId85"/>
          <w:headerReference w:type="default" r:id="rId86"/>
          <w:footerReference w:type="default" r:id="rId87"/>
          <w:pgSz w:w="11906" w:h="16838"/>
          <w:pgMar w:top="2268" w:right="1418" w:bottom="1701" w:left="2552" w:header="1134" w:footer="567" w:gutter="0"/>
          <w:cols w:space="708"/>
          <w:titlePg/>
          <w:docGrid w:linePitch="360"/>
        </w:sectPr>
      </w:pPr>
    </w:p>
    <w:p w14:paraId="4ACB9FB0" w14:textId="69C49D01" w:rsidR="008F6EFF" w:rsidRPr="008A0E88" w:rsidRDefault="008F6EFF" w:rsidP="00E673B9">
      <w:pPr>
        <w:pStyle w:val="Style2"/>
      </w:pPr>
      <w:bookmarkStart w:id="445" w:name="_Toc420596733"/>
      <w:bookmarkStart w:id="446" w:name="_Toc310605654"/>
      <w:bookmarkStart w:id="447" w:name="_Toc310605949"/>
      <w:bookmarkStart w:id="448" w:name="_Toc523347867"/>
      <w:r w:rsidRPr="008A0E88">
        <w:lastRenderedPageBreak/>
        <w:t>List of references</w:t>
      </w:r>
      <w:bookmarkEnd w:id="445"/>
      <w:bookmarkEnd w:id="446"/>
      <w:bookmarkEnd w:id="447"/>
      <w:bookmarkEnd w:id="448"/>
    </w:p>
    <w:p w14:paraId="170BA37A" w14:textId="77777777" w:rsidR="00213BF8" w:rsidRPr="00213BF8" w:rsidRDefault="00967C65" w:rsidP="00213BF8">
      <w:pPr>
        <w:pStyle w:val="EndNoteBibliography"/>
        <w:spacing w:after="0"/>
        <w:ind w:left="720" w:hanging="720"/>
      </w:pPr>
      <w:r w:rsidRPr="008A0E88">
        <w:rPr>
          <w:rFonts w:ascii="cmr12" w:hAnsi="cmr12"/>
        </w:rPr>
        <w:fldChar w:fldCharType="begin"/>
      </w:r>
      <w:r w:rsidRPr="008A0E88">
        <w:rPr>
          <w:rFonts w:ascii="cmr12" w:hAnsi="cmr12"/>
        </w:rPr>
        <w:instrText xml:space="preserve"> ADDIN EN.REFLIST </w:instrText>
      </w:r>
      <w:r w:rsidRPr="008A0E88">
        <w:rPr>
          <w:rFonts w:ascii="cmr12" w:hAnsi="cmr12"/>
        </w:rPr>
        <w:fldChar w:fldCharType="separate"/>
      </w:r>
      <w:bookmarkStart w:id="449" w:name="_ENREF_1"/>
      <w:r w:rsidR="00213BF8" w:rsidRPr="00213BF8">
        <w:t xml:space="preserve">[1] </w:t>
      </w:r>
      <w:r w:rsidR="00213BF8" w:rsidRPr="00213BF8">
        <w:tab/>
        <w:t xml:space="preserve">Mokyr, J. and R.H. Strotz, </w:t>
      </w:r>
      <w:r w:rsidR="00213BF8" w:rsidRPr="00213BF8">
        <w:rPr>
          <w:i/>
        </w:rPr>
        <w:t>The second industrial revolution, 1870-1914.</w:t>
      </w:r>
      <w:r w:rsidR="00213BF8" w:rsidRPr="00213BF8">
        <w:t xml:space="preserve"> 1998.</w:t>
      </w:r>
      <w:bookmarkEnd w:id="449"/>
    </w:p>
    <w:p w14:paraId="5AAA1378" w14:textId="77777777" w:rsidR="00213BF8" w:rsidRPr="00213BF8" w:rsidRDefault="00213BF8" w:rsidP="00213BF8">
      <w:pPr>
        <w:pStyle w:val="EndNoteBibliography"/>
        <w:spacing w:after="0"/>
        <w:ind w:left="720" w:hanging="720"/>
      </w:pPr>
      <w:bookmarkStart w:id="450" w:name="_ENREF_2"/>
      <w:r w:rsidRPr="00213BF8">
        <w:t xml:space="preserve">[2] </w:t>
      </w:r>
      <w:r w:rsidRPr="00213BF8">
        <w:tab/>
        <w:t xml:space="preserve">Mokyr, J., </w:t>
      </w:r>
      <w:r w:rsidRPr="00213BF8">
        <w:rPr>
          <w:i/>
        </w:rPr>
        <w:t>The lever of riches: Technological creativity and economic progress</w:t>
      </w:r>
      <w:r w:rsidRPr="00213BF8">
        <w:t>. 1992: Oxford University Press.</w:t>
      </w:r>
      <w:bookmarkEnd w:id="450"/>
    </w:p>
    <w:p w14:paraId="4343D702" w14:textId="77777777" w:rsidR="00213BF8" w:rsidRPr="00213BF8" w:rsidRDefault="00213BF8" w:rsidP="00213BF8">
      <w:pPr>
        <w:pStyle w:val="EndNoteBibliography"/>
        <w:spacing w:after="0"/>
        <w:ind w:left="720" w:hanging="720"/>
      </w:pPr>
      <w:bookmarkStart w:id="451" w:name="_ENREF_3"/>
      <w:r w:rsidRPr="00213BF8">
        <w:t xml:space="preserve">[3] </w:t>
      </w:r>
      <w:r w:rsidRPr="00213BF8">
        <w:tab/>
        <w:t xml:space="preserve">Bob Everett, G.B., ‎ Stephen Peake,‎ Janet Ramage, </w:t>
      </w:r>
      <w:r w:rsidRPr="00213BF8">
        <w:rPr>
          <w:i/>
        </w:rPr>
        <w:t>Energy systems and sustainability: Power for a sustainable future</w:t>
      </w:r>
      <w:r w:rsidRPr="00213BF8">
        <w:t>. 2011: OUP Oxford.</w:t>
      </w:r>
      <w:bookmarkEnd w:id="451"/>
    </w:p>
    <w:p w14:paraId="331E973E" w14:textId="77777777" w:rsidR="00213BF8" w:rsidRPr="00213BF8" w:rsidRDefault="00213BF8" w:rsidP="00213BF8">
      <w:pPr>
        <w:pStyle w:val="EndNoteBibliography"/>
        <w:spacing w:after="0"/>
        <w:ind w:left="720" w:hanging="720"/>
      </w:pPr>
      <w:bookmarkStart w:id="452" w:name="_ENREF_4"/>
      <w:r w:rsidRPr="00213BF8">
        <w:t xml:space="preserve">[4] </w:t>
      </w:r>
      <w:r w:rsidRPr="00213BF8">
        <w:tab/>
        <w:t xml:space="preserve">Groscurth, H.M., T. Bruckner, and R. Kümmel, </w:t>
      </w:r>
      <w:r w:rsidRPr="00213BF8">
        <w:rPr>
          <w:i/>
        </w:rPr>
        <w:t>Modeling of energy-services supply systems.</w:t>
      </w:r>
      <w:r w:rsidRPr="00213BF8">
        <w:t xml:space="preserve"> Energy, 1995. </w:t>
      </w:r>
      <w:r w:rsidRPr="00213BF8">
        <w:rPr>
          <w:b/>
        </w:rPr>
        <w:t>20</w:t>
      </w:r>
      <w:r w:rsidRPr="00213BF8">
        <w:t>(9): p. 941-958.</w:t>
      </w:r>
      <w:bookmarkEnd w:id="452"/>
    </w:p>
    <w:p w14:paraId="0CDCF4BD" w14:textId="77777777" w:rsidR="00213BF8" w:rsidRPr="00213BF8" w:rsidRDefault="00213BF8" w:rsidP="00213BF8">
      <w:pPr>
        <w:pStyle w:val="EndNoteBibliography"/>
        <w:spacing w:after="0"/>
        <w:ind w:left="720" w:hanging="720"/>
      </w:pPr>
      <w:bookmarkStart w:id="453" w:name="_ENREF_5"/>
      <w:r w:rsidRPr="00213BF8">
        <w:t xml:space="preserve">[5] </w:t>
      </w:r>
      <w:r w:rsidRPr="00213BF8">
        <w:tab/>
        <w:t xml:space="preserve">BP, </w:t>
      </w:r>
      <w:r w:rsidRPr="00213BF8">
        <w:rPr>
          <w:i/>
        </w:rPr>
        <w:t>Bp statistical review of world energy.</w:t>
      </w:r>
      <w:r w:rsidRPr="00213BF8">
        <w:t xml:space="preserve"> 2015.</w:t>
      </w:r>
      <w:bookmarkEnd w:id="453"/>
    </w:p>
    <w:p w14:paraId="58095507" w14:textId="77777777" w:rsidR="00213BF8" w:rsidRPr="00213BF8" w:rsidRDefault="00213BF8" w:rsidP="00213BF8">
      <w:pPr>
        <w:pStyle w:val="EndNoteBibliography"/>
        <w:spacing w:after="0"/>
        <w:ind w:left="720" w:hanging="720"/>
      </w:pPr>
      <w:bookmarkStart w:id="454" w:name="_ENREF_6"/>
      <w:r w:rsidRPr="00213BF8">
        <w:t xml:space="preserve">[6] </w:t>
      </w:r>
      <w:r w:rsidRPr="00213BF8">
        <w:tab/>
        <w:t xml:space="preserve">DECC, </w:t>
      </w:r>
      <w:r w:rsidRPr="00213BF8">
        <w:rPr>
          <w:i/>
        </w:rPr>
        <w:t>Digest of uk energy statistics (dukes) 2015 chapter 5: Electricity.</w:t>
      </w:r>
      <w:r w:rsidRPr="00213BF8">
        <w:t xml:space="preserve"> 2015.</w:t>
      </w:r>
      <w:bookmarkEnd w:id="454"/>
    </w:p>
    <w:p w14:paraId="70D9044F" w14:textId="77777777" w:rsidR="00213BF8" w:rsidRPr="00213BF8" w:rsidRDefault="00213BF8" w:rsidP="00213BF8">
      <w:pPr>
        <w:pStyle w:val="EndNoteBibliography"/>
        <w:spacing w:after="0"/>
        <w:ind w:left="720" w:hanging="720"/>
      </w:pPr>
      <w:bookmarkStart w:id="455" w:name="_ENREF_7"/>
      <w:r w:rsidRPr="00213BF8">
        <w:t xml:space="preserve">[7] </w:t>
      </w:r>
      <w:r w:rsidRPr="00213BF8">
        <w:tab/>
        <w:t xml:space="preserve">BEIS, </w:t>
      </w:r>
      <w:r w:rsidRPr="00213BF8">
        <w:rPr>
          <w:i/>
        </w:rPr>
        <w:t>Digest of uk energy statistics (dukes) 2017 chapter 5: Electricity.</w:t>
      </w:r>
      <w:r w:rsidRPr="00213BF8">
        <w:t xml:space="preserve"> 2017.</w:t>
      </w:r>
      <w:bookmarkEnd w:id="455"/>
    </w:p>
    <w:p w14:paraId="0B1BC27D" w14:textId="77777777" w:rsidR="00213BF8" w:rsidRPr="00213BF8" w:rsidRDefault="00213BF8" w:rsidP="00213BF8">
      <w:pPr>
        <w:pStyle w:val="EndNoteBibliography"/>
        <w:spacing w:after="0"/>
        <w:ind w:left="720" w:hanging="720"/>
      </w:pPr>
      <w:bookmarkStart w:id="456" w:name="_ENREF_8"/>
      <w:r w:rsidRPr="00213BF8">
        <w:t xml:space="preserve">[8] </w:t>
      </w:r>
      <w:r w:rsidRPr="00213BF8">
        <w:tab/>
        <w:t xml:space="preserve">Kosmadakis, G., S. Karellas, and E. Kakaras, </w:t>
      </w:r>
      <w:r w:rsidRPr="00213BF8">
        <w:rPr>
          <w:i/>
        </w:rPr>
        <w:t>Renewable and conventional electricity generation systems: Technologies and diversity of energy systems</w:t>
      </w:r>
      <w:r w:rsidRPr="00213BF8">
        <w:t xml:space="preserve">, in </w:t>
      </w:r>
      <w:r w:rsidRPr="00213BF8">
        <w:rPr>
          <w:i/>
        </w:rPr>
        <w:t>Renewable energy governance</w:t>
      </w:r>
      <w:r w:rsidRPr="00213BF8">
        <w:t>. 2013, Springer. p. 9-30.</w:t>
      </w:r>
      <w:bookmarkEnd w:id="456"/>
    </w:p>
    <w:p w14:paraId="4F426DBD" w14:textId="56F72B64" w:rsidR="00213BF8" w:rsidRPr="00213BF8" w:rsidRDefault="00213BF8" w:rsidP="00213BF8">
      <w:pPr>
        <w:pStyle w:val="EndNoteBibliography"/>
        <w:spacing w:after="0"/>
        <w:ind w:left="720" w:hanging="720"/>
      </w:pPr>
      <w:bookmarkStart w:id="457" w:name="_ENREF_9"/>
      <w:r w:rsidRPr="00213BF8">
        <w:t xml:space="preserve">[9] </w:t>
      </w:r>
      <w:r w:rsidRPr="00213BF8">
        <w:tab/>
        <w:t xml:space="preserve">Energy.gov. </w:t>
      </w:r>
      <w:r w:rsidRPr="00213BF8">
        <w:rPr>
          <w:i/>
        </w:rPr>
        <w:t>Fossil</w:t>
      </w:r>
      <w:r w:rsidRPr="00213BF8">
        <w:t xml:space="preserve">.  [cited 2017 26 December]; Available from: </w:t>
      </w:r>
      <w:hyperlink r:id="rId88" w:history="1">
        <w:r w:rsidRPr="00213BF8">
          <w:rPr>
            <w:rStyle w:val="Hyperlink"/>
          </w:rPr>
          <w:t>https://energy.gov/science-innovation/energy-sources/fossil</w:t>
        </w:r>
      </w:hyperlink>
      <w:r w:rsidRPr="00213BF8">
        <w:t>.</w:t>
      </w:r>
      <w:bookmarkEnd w:id="457"/>
    </w:p>
    <w:p w14:paraId="319ECA3F" w14:textId="77777777" w:rsidR="00213BF8" w:rsidRPr="00213BF8" w:rsidRDefault="00213BF8" w:rsidP="00213BF8">
      <w:pPr>
        <w:pStyle w:val="EndNoteBibliography"/>
        <w:spacing w:after="0"/>
        <w:ind w:left="720" w:hanging="720"/>
      </w:pPr>
      <w:bookmarkStart w:id="458" w:name="_ENREF_10"/>
      <w:r w:rsidRPr="00213BF8">
        <w:t xml:space="preserve">[10] </w:t>
      </w:r>
      <w:r w:rsidRPr="00213BF8">
        <w:tab/>
        <w:t xml:space="preserve">BEIS, </w:t>
      </w:r>
      <w:r w:rsidRPr="00213BF8">
        <w:rPr>
          <w:i/>
        </w:rPr>
        <w:t xml:space="preserve">Coal generation in great britain the pathway to a low-carbon future: Consultation document </w:t>
      </w:r>
      <w:r w:rsidRPr="00213BF8">
        <w:t>2016.</w:t>
      </w:r>
      <w:bookmarkEnd w:id="458"/>
    </w:p>
    <w:p w14:paraId="260F6422" w14:textId="77777777" w:rsidR="00213BF8" w:rsidRPr="00213BF8" w:rsidRDefault="00213BF8" w:rsidP="00213BF8">
      <w:pPr>
        <w:pStyle w:val="EndNoteBibliography"/>
        <w:spacing w:after="0"/>
        <w:ind w:left="720" w:hanging="720"/>
      </w:pPr>
      <w:bookmarkStart w:id="459" w:name="_ENREF_11"/>
      <w:r w:rsidRPr="00213BF8">
        <w:t xml:space="preserve">[11] </w:t>
      </w:r>
      <w:r w:rsidRPr="00213BF8">
        <w:tab/>
        <w:t xml:space="preserve">BEIS, </w:t>
      </w:r>
      <w:r w:rsidRPr="00213BF8">
        <w:rPr>
          <w:i/>
        </w:rPr>
        <w:t xml:space="preserve">Coal generation in great britain: Summary of responses to consultation </w:t>
      </w:r>
      <w:r w:rsidRPr="00213BF8">
        <w:t>2017.</w:t>
      </w:r>
      <w:bookmarkEnd w:id="459"/>
    </w:p>
    <w:p w14:paraId="75717757" w14:textId="77777777" w:rsidR="00213BF8" w:rsidRPr="00213BF8" w:rsidRDefault="00213BF8" w:rsidP="00213BF8">
      <w:pPr>
        <w:pStyle w:val="EndNoteBibliography"/>
        <w:spacing w:after="0"/>
        <w:ind w:left="720" w:hanging="720"/>
      </w:pPr>
      <w:bookmarkStart w:id="460" w:name="_ENREF_12"/>
      <w:r w:rsidRPr="00213BF8">
        <w:t xml:space="preserve">[12] </w:t>
      </w:r>
      <w:r w:rsidRPr="00213BF8">
        <w:tab/>
        <w:t xml:space="preserve">DECC, </w:t>
      </w:r>
      <w:r w:rsidRPr="00213BF8">
        <w:rPr>
          <w:i/>
        </w:rPr>
        <w:t>Gas generation strategy.</w:t>
      </w:r>
      <w:r w:rsidRPr="00213BF8">
        <w:t xml:space="preserve"> 2012.</w:t>
      </w:r>
      <w:bookmarkEnd w:id="460"/>
    </w:p>
    <w:p w14:paraId="7162EACF" w14:textId="77777777" w:rsidR="00213BF8" w:rsidRPr="00213BF8" w:rsidRDefault="00213BF8" w:rsidP="00213BF8">
      <w:pPr>
        <w:pStyle w:val="EndNoteBibliography"/>
        <w:spacing w:after="0"/>
        <w:ind w:left="720" w:hanging="720"/>
      </w:pPr>
      <w:bookmarkStart w:id="461" w:name="_ENREF_13"/>
      <w:r w:rsidRPr="00213BF8">
        <w:t xml:space="preserve">[13] </w:t>
      </w:r>
      <w:r w:rsidRPr="00213BF8">
        <w:tab/>
        <w:t xml:space="preserve">DECC, </w:t>
      </w:r>
      <w:r w:rsidRPr="00213BF8">
        <w:rPr>
          <w:i/>
        </w:rPr>
        <w:t>Digest of uk energy statistics (dukes) 2015 chapter 6: Renewable sources of energy.</w:t>
      </w:r>
      <w:r w:rsidRPr="00213BF8">
        <w:t xml:space="preserve"> 2015.</w:t>
      </w:r>
      <w:bookmarkEnd w:id="461"/>
    </w:p>
    <w:p w14:paraId="259D13AB" w14:textId="77777777" w:rsidR="00213BF8" w:rsidRPr="00213BF8" w:rsidRDefault="00213BF8" w:rsidP="00213BF8">
      <w:pPr>
        <w:pStyle w:val="EndNoteBibliography"/>
        <w:spacing w:after="0"/>
        <w:ind w:left="720" w:hanging="720"/>
      </w:pPr>
      <w:bookmarkStart w:id="462" w:name="_ENREF_14"/>
      <w:r w:rsidRPr="00213BF8">
        <w:t xml:space="preserve">[14] </w:t>
      </w:r>
      <w:r w:rsidRPr="00213BF8">
        <w:tab/>
        <w:t xml:space="preserve">DECC, </w:t>
      </w:r>
      <w:r w:rsidRPr="00213BF8">
        <w:rPr>
          <w:i/>
        </w:rPr>
        <w:t>Digest of uk energy statistics (dukes) 2016 chapter 6: Renewable sources of energy.</w:t>
      </w:r>
      <w:r w:rsidRPr="00213BF8">
        <w:t xml:space="preserve"> 2016.</w:t>
      </w:r>
      <w:bookmarkEnd w:id="462"/>
    </w:p>
    <w:p w14:paraId="275DB97B" w14:textId="77777777" w:rsidR="00213BF8" w:rsidRPr="00213BF8" w:rsidRDefault="00213BF8" w:rsidP="00213BF8">
      <w:pPr>
        <w:pStyle w:val="EndNoteBibliography"/>
        <w:spacing w:after="0"/>
        <w:ind w:left="720" w:hanging="720"/>
      </w:pPr>
      <w:bookmarkStart w:id="463" w:name="_ENREF_15"/>
      <w:r w:rsidRPr="00213BF8">
        <w:t xml:space="preserve">[15] </w:t>
      </w:r>
      <w:r w:rsidRPr="00213BF8">
        <w:tab/>
        <w:t xml:space="preserve">Kroposki, B., et al., </w:t>
      </w:r>
      <w:r w:rsidRPr="00213BF8">
        <w:rPr>
          <w:i/>
        </w:rPr>
        <w:t>Achieving a 100% renewable grid: Operating electric power systems with extremely high levels of variable renewable energy.</w:t>
      </w:r>
      <w:r w:rsidRPr="00213BF8">
        <w:t xml:space="preserve"> IEEE Power and Energy Magazine, 2017. </w:t>
      </w:r>
      <w:r w:rsidRPr="00213BF8">
        <w:rPr>
          <w:b/>
        </w:rPr>
        <w:t>15</w:t>
      </w:r>
      <w:r w:rsidRPr="00213BF8">
        <w:t>(2): p. 61-73.</w:t>
      </w:r>
      <w:bookmarkEnd w:id="463"/>
    </w:p>
    <w:p w14:paraId="3D4A6760" w14:textId="77777777" w:rsidR="00213BF8" w:rsidRPr="00213BF8" w:rsidRDefault="00213BF8" w:rsidP="00213BF8">
      <w:pPr>
        <w:pStyle w:val="EndNoteBibliography"/>
        <w:spacing w:after="0"/>
        <w:ind w:left="720" w:hanging="720"/>
      </w:pPr>
      <w:bookmarkStart w:id="464" w:name="_ENREF_16"/>
      <w:r w:rsidRPr="00213BF8">
        <w:t xml:space="preserve">[16] </w:t>
      </w:r>
      <w:r w:rsidRPr="00213BF8">
        <w:tab/>
        <w:t xml:space="preserve">Vu, T.L. and K. Turitsyn. </w:t>
      </w:r>
      <w:r w:rsidRPr="00213BF8">
        <w:rPr>
          <w:i/>
        </w:rPr>
        <w:t>Robust transient stability assessment of renewable power grids</w:t>
      </w:r>
      <w:r w:rsidRPr="00213BF8">
        <w:t xml:space="preserve">. in </w:t>
      </w:r>
      <w:r w:rsidRPr="00213BF8">
        <w:rPr>
          <w:i/>
        </w:rPr>
        <w:t>2016 IEEE International Conference on Sustainable Energy Technologies (ICSET)</w:t>
      </w:r>
      <w:r w:rsidRPr="00213BF8">
        <w:t>. 2016.</w:t>
      </w:r>
      <w:bookmarkEnd w:id="464"/>
    </w:p>
    <w:p w14:paraId="66CF591D" w14:textId="77777777" w:rsidR="00213BF8" w:rsidRPr="00213BF8" w:rsidRDefault="00213BF8" w:rsidP="00213BF8">
      <w:pPr>
        <w:pStyle w:val="EndNoteBibliography"/>
        <w:spacing w:after="0"/>
        <w:ind w:left="720" w:hanging="720"/>
      </w:pPr>
      <w:bookmarkStart w:id="465" w:name="_ENREF_17"/>
      <w:r w:rsidRPr="00213BF8">
        <w:t xml:space="preserve">[17] </w:t>
      </w:r>
      <w:r w:rsidRPr="00213BF8">
        <w:tab/>
        <w:t xml:space="preserve">Grid, G.T., </w:t>
      </w:r>
      <w:r w:rsidRPr="00213BF8">
        <w:rPr>
          <w:i/>
        </w:rPr>
        <w:t>Wind and solar on the power grid: Myths and misperceptions.</w:t>
      </w:r>
      <w:r w:rsidRPr="00213BF8">
        <w:t xml:space="preserve"> 2015.</w:t>
      </w:r>
      <w:bookmarkEnd w:id="465"/>
    </w:p>
    <w:p w14:paraId="361F5351" w14:textId="77777777" w:rsidR="00213BF8" w:rsidRPr="00213BF8" w:rsidRDefault="00213BF8" w:rsidP="00213BF8">
      <w:pPr>
        <w:pStyle w:val="EndNoteBibliography"/>
        <w:spacing w:after="0"/>
        <w:ind w:left="720" w:hanging="720"/>
      </w:pPr>
      <w:bookmarkStart w:id="466" w:name="_ENREF_18"/>
      <w:r w:rsidRPr="00213BF8">
        <w:t xml:space="preserve">[18] </w:t>
      </w:r>
      <w:r w:rsidRPr="00213BF8">
        <w:tab/>
        <w:t xml:space="preserve">Association, R.E., </w:t>
      </w:r>
      <w:r w:rsidRPr="00213BF8">
        <w:rPr>
          <w:i/>
        </w:rPr>
        <w:t>Energy storage in the uk an overview.</w:t>
      </w:r>
      <w:r w:rsidRPr="00213BF8">
        <w:t xml:space="preserve"> 2015.</w:t>
      </w:r>
      <w:bookmarkEnd w:id="466"/>
    </w:p>
    <w:p w14:paraId="6CD42C6B" w14:textId="77777777" w:rsidR="00213BF8" w:rsidRPr="00213BF8" w:rsidRDefault="00213BF8" w:rsidP="00213BF8">
      <w:pPr>
        <w:pStyle w:val="EndNoteBibliography"/>
        <w:spacing w:after="0"/>
        <w:ind w:left="720" w:hanging="720"/>
      </w:pPr>
      <w:bookmarkStart w:id="467" w:name="_ENREF_19"/>
      <w:r w:rsidRPr="00213BF8">
        <w:t xml:space="preserve">[19] </w:t>
      </w:r>
      <w:r w:rsidRPr="00213BF8">
        <w:tab/>
        <w:t xml:space="preserve">Association, R.E., </w:t>
      </w:r>
      <w:r w:rsidRPr="00213BF8">
        <w:rPr>
          <w:i/>
        </w:rPr>
        <w:t>Energy storage in the uk an overview 2nd edition.</w:t>
      </w:r>
      <w:r w:rsidRPr="00213BF8">
        <w:t xml:space="preserve"> 2016.</w:t>
      </w:r>
      <w:bookmarkEnd w:id="467"/>
    </w:p>
    <w:p w14:paraId="2B0DC961" w14:textId="77777777" w:rsidR="00213BF8" w:rsidRPr="00213BF8" w:rsidRDefault="00213BF8" w:rsidP="00213BF8">
      <w:pPr>
        <w:pStyle w:val="EndNoteBibliography"/>
        <w:spacing w:after="0"/>
        <w:ind w:left="720" w:hanging="720"/>
      </w:pPr>
      <w:bookmarkStart w:id="468" w:name="_ENREF_20"/>
      <w:r w:rsidRPr="00213BF8">
        <w:lastRenderedPageBreak/>
        <w:t xml:space="preserve">[20] </w:t>
      </w:r>
      <w:r w:rsidRPr="00213BF8">
        <w:tab/>
        <w:t xml:space="preserve">Anvari, M., et al., </w:t>
      </w:r>
      <w:r w:rsidRPr="00213BF8">
        <w:rPr>
          <w:i/>
        </w:rPr>
        <w:t>Short term fluctuations of wind and solar power systems.</w:t>
      </w:r>
      <w:r w:rsidRPr="00213BF8">
        <w:t xml:space="preserve"> New Journal of Physics, 2016. </w:t>
      </w:r>
      <w:r w:rsidRPr="00213BF8">
        <w:rPr>
          <w:b/>
        </w:rPr>
        <w:t>18</w:t>
      </w:r>
      <w:r w:rsidRPr="00213BF8">
        <w:t>(6): p. 063027.</w:t>
      </w:r>
      <w:bookmarkEnd w:id="468"/>
    </w:p>
    <w:p w14:paraId="411BBF5C" w14:textId="77777777" w:rsidR="00213BF8" w:rsidRPr="00213BF8" w:rsidRDefault="00213BF8" w:rsidP="00213BF8">
      <w:pPr>
        <w:pStyle w:val="EndNoteBibliography"/>
        <w:spacing w:after="0"/>
        <w:ind w:left="720" w:hanging="720"/>
      </w:pPr>
      <w:bookmarkStart w:id="469" w:name="_ENREF_21"/>
      <w:r w:rsidRPr="00213BF8">
        <w:t xml:space="preserve">[21] </w:t>
      </w:r>
      <w:r w:rsidRPr="00213BF8">
        <w:tab/>
        <w:t xml:space="preserve">Roberts, B.P. and C. Sandberg, </w:t>
      </w:r>
      <w:r w:rsidRPr="00213BF8">
        <w:rPr>
          <w:i/>
        </w:rPr>
        <w:t>The role of energy storage in development of smart grids.</w:t>
      </w:r>
      <w:r w:rsidRPr="00213BF8">
        <w:t xml:space="preserve"> Proceedings of the IEEE, 2011. </w:t>
      </w:r>
      <w:r w:rsidRPr="00213BF8">
        <w:rPr>
          <w:b/>
        </w:rPr>
        <w:t>99</w:t>
      </w:r>
      <w:r w:rsidRPr="00213BF8">
        <w:t>(6): p. 1139-1144.</w:t>
      </w:r>
      <w:bookmarkEnd w:id="469"/>
    </w:p>
    <w:p w14:paraId="04128665" w14:textId="158046DE" w:rsidR="00213BF8" w:rsidRPr="00213BF8" w:rsidRDefault="00213BF8" w:rsidP="00213BF8">
      <w:pPr>
        <w:pStyle w:val="EndNoteBibliography"/>
        <w:spacing w:after="0"/>
        <w:ind w:left="720" w:hanging="720"/>
      </w:pPr>
      <w:bookmarkStart w:id="470" w:name="_ENREF_22"/>
      <w:r w:rsidRPr="00213BF8">
        <w:t xml:space="preserve">[22] </w:t>
      </w:r>
      <w:r w:rsidRPr="00213BF8">
        <w:tab/>
        <w:t xml:space="preserve">Legislation.gov.uk. </w:t>
      </w:r>
      <w:r w:rsidRPr="00213BF8">
        <w:rPr>
          <w:i/>
        </w:rPr>
        <w:t>Energy act 2013</w:t>
      </w:r>
      <w:r w:rsidRPr="00213BF8">
        <w:t xml:space="preserve">. 2013  [cited 2017 28 December]; Available from: </w:t>
      </w:r>
      <w:hyperlink r:id="rId89" w:history="1">
        <w:r w:rsidRPr="00213BF8">
          <w:rPr>
            <w:rStyle w:val="Hyperlink"/>
          </w:rPr>
          <w:t>https://www.legislation.gov.uk/ukpga/2013/32/introduction</w:t>
        </w:r>
      </w:hyperlink>
      <w:r w:rsidRPr="00213BF8">
        <w:t>.</w:t>
      </w:r>
      <w:bookmarkEnd w:id="470"/>
    </w:p>
    <w:p w14:paraId="7D2EEEBA" w14:textId="77777777" w:rsidR="00213BF8" w:rsidRPr="00213BF8" w:rsidRDefault="00213BF8" w:rsidP="00213BF8">
      <w:pPr>
        <w:pStyle w:val="EndNoteBibliography"/>
        <w:spacing w:after="0"/>
        <w:ind w:left="720" w:hanging="720"/>
      </w:pPr>
      <w:bookmarkStart w:id="471" w:name="_ENREF_23"/>
      <w:r w:rsidRPr="00213BF8">
        <w:t xml:space="preserve">[23] </w:t>
      </w:r>
      <w:r w:rsidRPr="00213BF8">
        <w:tab/>
        <w:t xml:space="preserve">CCC, </w:t>
      </w:r>
      <w:r w:rsidRPr="00213BF8">
        <w:rPr>
          <w:i/>
        </w:rPr>
        <w:t xml:space="preserve">Meeting carbon budgets – the need for a step change </w:t>
      </w:r>
      <w:r w:rsidRPr="00213BF8">
        <w:t>2009.</w:t>
      </w:r>
      <w:bookmarkEnd w:id="471"/>
    </w:p>
    <w:p w14:paraId="0961F910" w14:textId="77777777" w:rsidR="00213BF8" w:rsidRPr="00213BF8" w:rsidRDefault="00213BF8" w:rsidP="00213BF8">
      <w:pPr>
        <w:pStyle w:val="EndNoteBibliography"/>
        <w:spacing w:after="0"/>
        <w:ind w:left="720" w:hanging="720"/>
      </w:pPr>
      <w:bookmarkStart w:id="472" w:name="_ENREF_24"/>
      <w:r w:rsidRPr="00213BF8">
        <w:t xml:space="preserve">[24] </w:t>
      </w:r>
      <w:r w:rsidRPr="00213BF8">
        <w:tab/>
        <w:t xml:space="preserve">CCC, </w:t>
      </w:r>
      <w:r w:rsidRPr="00213BF8">
        <w:rPr>
          <w:i/>
        </w:rPr>
        <w:t xml:space="preserve">The fourth carbon budget reducing emissions through the 2020s </w:t>
      </w:r>
      <w:r w:rsidRPr="00213BF8">
        <w:t>2010.</w:t>
      </w:r>
      <w:bookmarkEnd w:id="472"/>
    </w:p>
    <w:p w14:paraId="278718FF" w14:textId="77777777" w:rsidR="00213BF8" w:rsidRPr="00213BF8" w:rsidRDefault="00213BF8" w:rsidP="00213BF8">
      <w:pPr>
        <w:pStyle w:val="EndNoteBibliography"/>
        <w:spacing w:after="0"/>
        <w:ind w:left="720" w:hanging="720"/>
      </w:pPr>
      <w:bookmarkStart w:id="473" w:name="_ENREF_25"/>
      <w:r w:rsidRPr="00213BF8">
        <w:t xml:space="preserve">[25] </w:t>
      </w:r>
      <w:r w:rsidRPr="00213BF8">
        <w:tab/>
        <w:t xml:space="preserve">CCC, </w:t>
      </w:r>
      <w:r w:rsidRPr="00213BF8">
        <w:rPr>
          <w:i/>
        </w:rPr>
        <w:t>The fifth carbon budget: The next step towards a low-carbon economy.</w:t>
      </w:r>
      <w:r w:rsidRPr="00213BF8">
        <w:t xml:space="preserve"> 2015.</w:t>
      </w:r>
      <w:bookmarkEnd w:id="473"/>
    </w:p>
    <w:p w14:paraId="06A86BFC" w14:textId="77777777" w:rsidR="00213BF8" w:rsidRPr="00213BF8" w:rsidRDefault="00213BF8" w:rsidP="00213BF8">
      <w:pPr>
        <w:pStyle w:val="EndNoteBibliography"/>
        <w:spacing w:after="0"/>
        <w:ind w:left="720" w:hanging="720"/>
      </w:pPr>
      <w:bookmarkStart w:id="474" w:name="_ENREF_26"/>
      <w:r w:rsidRPr="00213BF8">
        <w:t xml:space="preserve">[26] </w:t>
      </w:r>
      <w:r w:rsidRPr="00213BF8">
        <w:tab/>
        <w:t xml:space="preserve">DECC, </w:t>
      </w:r>
      <w:r w:rsidRPr="00213BF8">
        <w:rPr>
          <w:i/>
        </w:rPr>
        <w:t>Electrisity market reform: Policy overview.</w:t>
      </w:r>
      <w:r w:rsidRPr="00213BF8">
        <w:t xml:space="preserve"> 2012.</w:t>
      </w:r>
      <w:bookmarkEnd w:id="474"/>
    </w:p>
    <w:p w14:paraId="5DA7541D" w14:textId="77777777" w:rsidR="00213BF8" w:rsidRPr="00213BF8" w:rsidRDefault="00213BF8" w:rsidP="00213BF8">
      <w:pPr>
        <w:pStyle w:val="EndNoteBibliography"/>
        <w:spacing w:after="0"/>
        <w:ind w:left="720" w:hanging="720"/>
      </w:pPr>
      <w:bookmarkStart w:id="475" w:name="_ENREF_27"/>
      <w:r w:rsidRPr="00213BF8">
        <w:t xml:space="preserve">[27] </w:t>
      </w:r>
      <w:r w:rsidRPr="00213BF8">
        <w:tab/>
        <w:t xml:space="preserve">CCC, </w:t>
      </w:r>
      <w:r w:rsidRPr="00213BF8">
        <w:rPr>
          <w:i/>
        </w:rPr>
        <w:t>Next steps on electricity market reform – securing the benefits of low-carbon investment.</w:t>
      </w:r>
      <w:r w:rsidRPr="00213BF8">
        <w:t xml:space="preserve"> Committee on Climate Change, 2013.</w:t>
      </w:r>
      <w:bookmarkEnd w:id="475"/>
    </w:p>
    <w:p w14:paraId="3BE34A45" w14:textId="77777777" w:rsidR="00213BF8" w:rsidRPr="00213BF8" w:rsidRDefault="00213BF8" w:rsidP="00213BF8">
      <w:pPr>
        <w:pStyle w:val="EndNoteBibliography"/>
        <w:spacing w:after="0"/>
        <w:ind w:left="720" w:hanging="720"/>
      </w:pPr>
      <w:bookmarkStart w:id="476" w:name="_ENREF_28"/>
      <w:r w:rsidRPr="00213BF8">
        <w:t xml:space="preserve">[28] </w:t>
      </w:r>
      <w:r w:rsidRPr="00213BF8">
        <w:tab/>
        <w:t xml:space="preserve">Commission, E., </w:t>
      </w:r>
      <w:r w:rsidRPr="00213BF8">
        <w:rPr>
          <w:i/>
        </w:rPr>
        <w:t>The eu emissions trading system (eu ets).</w:t>
      </w:r>
      <w:r w:rsidRPr="00213BF8">
        <w:t xml:space="preserve"> 2013.</w:t>
      </w:r>
      <w:bookmarkEnd w:id="476"/>
    </w:p>
    <w:p w14:paraId="52FE7E78" w14:textId="2F06260C" w:rsidR="00213BF8" w:rsidRPr="00213BF8" w:rsidRDefault="00213BF8" w:rsidP="00213BF8">
      <w:pPr>
        <w:pStyle w:val="EndNoteBibliography"/>
        <w:spacing w:after="0"/>
        <w:ind w:left="720" w:hanging="720"/>
      </w:pPr>
      <w:bookmarkStart w:id="477" w:name="_ENREF_29"/>
      <w:r w:rsidRPr="00213BF8">
        <w:t xml:space="preserve">[29] </w:t>
      </w:r>
      <w:r w:rsidRPr="00213BF8">
        <w:tab/>
        <w:t xml:space="preserve">Commission, E. </w:t>
      </w:r>
      <w:r w:rsidRPr="00213BF8">
        <w:rPr>
          <w:i/>
        </w:rPr>
        <w:t>Emissions cap and allowances</w:t>
      </w:r>
      <w:r w:rsidRPr="00213BF8">
        <w:t xml:space="preserve">.  [cited 2017 28 December]; Available from: </w:t>
      </w:r>
      <w:hyperlink r:id="rId90" w:history="1">
        <w:r w:rsidRPr="00213BF8">
          <w:rPr>
            <w:rStyle w:val="Hyperlink"/>
          </w:rPr>
          <w:t>https://ec.europa.eu/clima/policies/ets/cap_en</w:t>
        </w:r>
      </w:hyperlink>
      <w:r w:rsidRPr="00213BF8">
        <w:t>.</w:t>
      </w:r>
      <w:bookmarkEnd w:id="477"/>
    </w:p>
    <w:p w14:paraId="1969701E" w14:textId="77777777" w:rsidR="00213BF8" w:rsidRPr="00213BF8" w:rsidRDefault="00213BF8" w:rsidP="00213BF8">
      <w:pPr>
        <w:pStyle w:val="EndNoteBibliography"/>
        <w:spacing w:after="0"/>
        <w:ind w:left="720" w:hanging="720"/>
      </w:pPr>
      <w:bookmarkStart w:id="478" w:name="_ENREF_30"/>
      <w:r w:rsidRPr="00213BF8">
        <w:t xml:space="preserve">[30] </w:t>
      </w:r>
      <w:r w:rsidRPr="00213BF8">
        <w:tab/>
        <w:t xml:space="preserve">Hirst, D., </w:t>
      </w:r>
      <w:r w:rsidRPr="00213BF8">
        <w:rPr>
          <w:i/>
        </w:rPr>
        <w:t>Carbon price floor (cpf) and the price support mechanism.</w:t>
      </w:r>
      <w:r w:rsidRPr="00213BF8">
        <w:t xml:space="preserve"> Commons Library Briefing, 2017.</w:t>
      </w:r>
      <w:bookmarkEnd w:id="478"/>
    </w:p>
    <w:p w14:paraId="1F9DB158" w14:textId="71C9E260" w:rsidR="00213BF8" w:rsidRPr="00213BF8" w:rsidRDefault="00213BF8" w:rsidP="00213BF8">
      <w:pPr>
        <w:pStyle w:val="EndNoteBibliography"/>
        <w:spacing w:after="0"/>
        <w:ind w:left="720" w:hanging="720"/>
      </w:pPr>
      <w:bookmarkStart w:id="479" w:name="_ENREF_31"/>
      <w:r w:rsidRPr="00213BF8">
        <w:t xml:space="preserve">[31] </w:t>
      </w:r>
      <w:r w:rsidRPr="00213BF8">
        <w:tab/>
        <w:t xml:space="preserve">Legislation.gov.uk. </w:t>
      </w:r>
      <w:r w:rsidRPr="00213BF8">
        <w:rPr>
          <w:i/>
        </w:rPr>
        <w:t>The emissions performance standard regulations 2015</w:t>
      </w:r>
      <w:r w:rsidRPr="00213BF8">
        <w:t xml:space="preserve">. 2015  [cited 2017 28 December ]; Available from: </w:t>
      </w:r>
      <w:hyperlink r:id="rId91" w:history="1">
        <w:r w:rsidRPr="00213BF8">
          <w:rPr>
            <w:rStyle w:val="Hyperlink"/>
          </w:rPr>
          <w:t>https://www.legislation.gov.uk/ukdsi/2015/9780111127186</w:t>
        </w:r>
      </w:hyperlink>
      <w:r w:rsidRPr="00213BF8">
        <w:t>.</w:t>
      </w:r>
      <w:bookmarkEnd w:id="479"/>
    </w:p>
    <w:p w14:paraId="1C0FD06C" w14:textId="77777777" w:rsidR="00213BF8" w:rsidRPr="00213BF8" w:rsidRDefault="00213BF8" w:rsidP="00213BF8">
      <w:pPr>
        <w:pStyle w:val="EndNoteBibliography"/>
        <w:spacing w:after="0"/>
        <w:ind w:left="720" w:hanging="720"/>
      </w:pPr>
      <w:bookmarkStart w:id="480" w:name="_ENREF_32"/>
      <w:r w:rsidRPr="00213BF8">
        <w:t xml:space="preserve">[32] </w:t>
      </w:r>
      <w:r w:rsidRPr="00213BF8">
        <w:tab/>
        <w:t xml:space="preserve">Energy.gov, </w:t>
      </w:r>
      <w:r w:rsidRPr="00213BF8">
        <w:rPr>
          <w:i/>
        </w:rPr>
        <w:t>Us energy policy act of 2005.</w:t>
      </w:r>
      <w:r w:rsidRPr="00213BF8">
        <w:t xml:space="preserve"> 2005.</w:t>
      </w:r>
      <w:bookmarkEnd w:id="480"/>
    </w:p>
    <w:p w14:paraId="0F54AEFE" w14:textId="77777777" w:rsidR="00213BF8" w:rsidRPr="00213BF8" w:rsidRDefault="00213BF8" w:rsidP="00213BF8">
      <w:pPr>
        <w:pStyle w:val="EndNoteBibliography"/>
        <w:spacing w:after="0"/>
        <w:ind w:left="720" w:hanging="720"/>
      </w:pPr>
      <w:bookmarkStart w:id="481" w:name="_ENREF_33"/>
      <w:r w:rsidRPr="00213BF8">
        <w:t xml:space="preserve">[33] </w:t>
      </w:r>
      <w:r w:rsidRPr="00213BF8">
        <w:tab/>
        <w:t xml:space="preserve">Chowdhury, B.H. and S. Rahman, </w:t>
      </w:r>
      <w:r w:rsidRPr="00213BF8">
        <w:rPr>
          <w:i/>
        </w:rPr>
        <w:t>A review of recent advances in economic dispatch.</w:t>
      </w:r>
      <w:r w:rsidRPr="00213BF8">
        <w:t xml:space="preserve"> Power Systems, IEEE Transactions on, 1990. </w:t>
      </w:r>
      <w:r w:rsidRPr="00213BF8">
        <w:rPr>
          <w:b/>
        </w:rPr>
        <w:t>5</w:t>
      </w:r>
      <w:r w:rsidRPr="00213BF8">
        <w:t>(4): p. 1248-1259.</w:t>
      </w:r>
      <w:bookmarkEnd w:id="481"/>
    </w:p>
    <w:p w14:paraId="77798FAB" w14:textId="77777777" w:rsidR="00213BF8" w:rsidRPr="00213BF8" w:rsidRDefault="00213BF8" w:rsidP="00213BF8">
      <w:pPr>
        <w:pStyle w:val="EndNoteBibliography"/>
        <w:spacing w:after="0"/>
        <w:ind w:left="720" w:hanging="720"/>
      </w:pPr>
      <w:bookmarkStart w:id="482" w:name="_ENREF_34"/>
      <w:r w:rsidRPr="00213BF8">
        <w:t xml:space="preserve">[34] </w:t>
      </w:r>
      <w:r w:rsidRPr="00213BF8">
        <w:tab/>
        <w:t xml:space="preserve">Holstein, M.P. and W.J. Brands, </w:t>
      </w:r>
      <w:r w:rsidRPr="00213BF8">
        <w:rPr>
          <w:i/>
        </w:rPr>
        <w:t>Impacts on least cost planning and system operations of monetizing environmental externalities.</w:t>
      </w:r>
      <w:r w:rsidRPr="00213BF8">
        <w:t xml:space="preserve"> Proceedings of the American Power Conference, 1992. </w:t>
      </w:r>
      <w:r w:rsidRPr="00213BF8">
        <w:rPr>
          <w:b/>
        </w:rPr>
        <w:t>54</w:t>
      </w:r>
      <w:r w:rsidRPr="00213BF8">
        <w:t>(2): p. 1048-1054.</w:t>
      </w:r>
      <w:bookmarkEnd w:id="482"/>
    </w:p>
    <w:p w14:paraId="71AC2B7C" w14:textId="77777777" w:rsidR="00213BF8" w:rsidRPr="00213BF8" w:rsidRDefault="00213BF8" w:rsidP="00213BF8">
      <w:pPr>
        <w:pStyle w:val="EndNoteBibliography"/>
        <w:spacing w:after="0"/>
        <w:ind w:left="720" w:hanging="720"/>
      </w:pPr>
      <w:bookmarkStart w:id="483" w:name="_ENREF_35"/>
      <w:r w:rsidRPr="00213BF8">
        <w:t xml:space="preserve">[35] </w:t>
      </w:r>
      <w:r w:rsidRPr="00213BF8">
        <w:tab/>
        <w:t xml:space="preserve">Bernow, S., B. Biewald, and D. Marron, </w:t>
      </w:r>
      <w:r w:rsidRPr="00213BF8">
        <w:rPr>
          <w:i/>
        </w:rPr>
        <w:t>Full-cost dispatch: Incorporating environmental externalities in electric system operation.</w:t>
      </w:r>
      <w:r w:rsidRPr="00213BF8">
        <w:t xml:space="preserve"> The Electricity Journal, 1991. </w:t>
      </w:r>
      <w:r w:rsidRPr="00213BF8">
        <w:rPr>
          <w:b/>
        </w:rPr>
        <w:t>4</w:t>
      </w:r>
      <w:r w:rsidRPr="00213BF8">
        <w:t>(2): p. 20-33.</w:t>
      </w:r>
      <w:bookmarkEnd w:id="483"/>
    </w:p>
    <w:p w14:paraId="628D3719" w14:textId="77777777" w:rsidR="00213BF8" w:rsidRPr="00213BF8" w:rsidRDefault="00213BF8" w:rsidP="00213BF8">
      <w:pPr>
        <w:pStyle w:val="EndNoteBibliography"/>
        <w:spacing w:after="0"/>
        <w:ind w:left="720" w:hanging="720"/>
      </w:pPr>
      <w:bookmarkStart w:id="484" w:name="_ENREF_36"/>
      <w:r w:rsidRPr="00213BF8">
        <w:t xml:space="preserve">[36] </w:t>
      </w:r>
      <w:r w:rsidRPr="00213BF8">
        <w:tab/>
        <w:t xml:space="preserve">Muthuswamy, R., et al., </w:t>
      </w:r>
      <w:r w:rsidRPr="00213BF8">
        <w:rPr>
          <w:i/>
        </w:rPr>
        <w:t>Environmental and economic power dispatch of thermal generators using modified nsga-ii algorithm.</w:t>
      </w:r>
      <w:r w:rsidRPr="00213BF8">
        <w:t xml:space="preserve"> International Transactions on Electrical Energy Systems, 2015. </w:t>
      </w:r>
      <w:r w:rsidRPr="00213BF8">
        <w:rPr>
          <w:b/>
        </w:rPr>
        <w:t>25</w:t>
      </w:r>
      <w:r w:rsidRPr="00213BF8">
        <w:t>(8): p. 1552-1569.</w:t>
      </w:r>
      <w:bookmarkEnd w:id="484"/>
    </w:p>
    <w:p w14:paraId="0D991CDA" w14:textId="77777777" w:rsidR="00213BF8" w:rsidRPr="00213BF8" w:rsidRDefault="00213BF8" w:rsidP="00213BF8">
      <w:pPr>
        <w:pStyle w:val="EndNoteBibliography"/>
        <w:spacing w:after="0"/>
        <w:ind w:left="720" w:hanging="720"/>
      </w:pPr>
      <w:bookmarkStart w:id="485" w:name="_ENREF_37"/>
      <w:r w:rsidRPr="00213BF8">
        <w:t xml:space="preserve">[37] </w:t>
      </w:r>
      <w:r w:rsidRPr="00213BF8">
        <w:tab/>
        <w:t xml:space="preserve">Turgut, M.S. and G.K. Demir, </w:t>
      </w:r>
      <w:r w:rsidRPr="00213BF8">
        <w:rPr>
          <w:i/>
        </w:rPr>
        <w:t>Quadratic approximation–based hybrid artificial cooperative search algorithm for economic emission load dispatch problems.</w:t>
      </w:r>
      <w:r w:rsidRPr="00213BF8">
        <w:t xml:space="preserve"> International Transactions on Electrical Energy Systems, 2017. </w:t>
      </w:r>
      <w:r w:rsidRPr="00213BF8">
        <w:rPr>
          <w:b/>
        </w:rPr>
        <w:t>27</w:t>
      </w:r>
      <w:r w:rsidRPr="00213BF8">
        <w:t>(4): p. e2284-n/a.</w:t>
      </w:r>
      <w:bookmarkEnd w:id="485"/>
    </w:p>
    <w:p w14:paraId="743D733B" w14:textId="77777777" w:rsidR="00213BF8" w:rsidRPr="00213BF8" w:rsidRDefault="00213BF8" w:rsidP="00213BF8">
      <w:pPr>
        <w:pStyle w:val="EndNoteBibliography"/>
        <w:spacing w:after="0"/>
        <w:ind w:left="720" w:hanging="720"/>
      </w:pPr>
      <w:bookmarkStart w:id="486" w:name="_ENREF_38"/>
      <w:r w:rsidRPr="00213BF8">
        <w:t xml:space="preserve">[38] </w:t>
      </w:r>
      <w:r w:rsidRPr="00213BF8">
        <w:tab/>
        <w:t xml:space="preserve">Roy, P.K. and S. Bhui, </w:t>
      </w:r>
      <w:r w:rsidRPr="00213BF8">
        <w:rPr>
          <w:i/>
        </w:rPr>
        <w:t>A multi-objective hybrid evolutionary algorithm for dynamic economic emission load dispatch.</w:t>
      </w:r>
      <w:r w:rsidRPr="00213BF8">
        <w:t xml:space="preserve"> International Transactions on Electrical Energy Systems, 2016. </w:t>
      </w:r>
      <w:r w:rsidRPr="00213BF8">
        <w:rPr>
          <w:b/>
        </w:rPr>
        <w:t>26</w:t>
      </w:r>
      <w:r w:rsidRPr="00213BF8">
        <w:t>(1): p. 49-78.</w:t>
      </w:r>
      <w:bookmarkEnd w:id="486"/>
    </w:p>
    <w:p w14:paraId="3EB38370" w14:textId="77777777" w:rsidR="00213BF8" w:rsidRPr="00213BF8" w:rsidRDefault="00213BF8" w:rsidP="00213BF8">
      <w:pPr>
        <w:pStyle w:val="EndNoteBibliography"/>
        <w:spacing w:after="0"/>
        <w:ind w:left="720" w:hanging="720"/>
      </w:pPr>
      <w:bookmarkStart w:id="487" w:name="_ENREF_39"/>
      <w:r w:rsidRPr="00213BF8">
        <w:t xml:space="preserve">[39] </w:t>
      </w:r>
      <w:r w:rsidRPr="00213BF8">
        <w:tab/>
        <w:t xml:space="preserve">Zhu, Z., J. Wang, and M.H. Baloch, </w:t>
      </w:r>
      <w:r w:rsidRPr="00213BF8">
        <w:rPr>
          <w:i/>
        </w:rPr>
        <w:t>Dynamic economic emission dispatch using modified nsga-ii.</w:t>
      </w:r>
      <w:r w:rsidRPr="00213BF8">
        <w:t xml:space="preserve"> International Transactions on Electrical Energy Systems, 2016. </w:t>
      </w:r>
      <w:r w:rsidRPr="00213BF8">
        <w:rPr>
          <w:b/>
        </w:rPr>
        <w:t>26</w:t>
      </w:r>
      <w:r w:rsidRPr="00213BF8">
        <w:t>(12): p. 2684-2698.</w:t>
      </w:r>
      <w:bookmarkEnd w:id="487"/>
    </w:p>
    <w:p w14:paraId="2A94A53A" w14:textId="77777777" w:rsidR="00213BF8" w:rsidRPr="00213BF8" w:rsidRDefault="00213BF8" w:rsidP="00213BF8">
      <w:pPr>
        <w:pStyle w:val="EndNoteBibliography"/>
        <w:spacing w:after="0"/>
        <w:ind w:left="720" w:hanging="720"/>
      </w:pPr>
      <w:bookmarkStart w:id="488" w:name="_ENREF_40"/>
      <w:r w:rsidRPr="00213BF8">
        <w:lastRenderedPageBreak/>
        <w:t xml:space="preserve">[40] </w:t>
      </w:r>
      <w:r w:rsidRPr="00213BF8">
        <w:tab/>
        <w:t xml:space="preserve">Yao, D.L., S.S. Choi, and K.J. Tseng. </w:t>
      </w:r>
      <w:r w:rsidRPr="00213BF8">
        <w:rPr>
          <w:i/>
        </w:rPr>
        <w:t>Design of short-term dispatch strategy to maximize income of a wind power-energy storage generating station</w:t>
      </w:r>
      <w:r w:rsidRPr="00213BF8">
        <w:t xml:space="preserve">. in </w:t>
      </w:r>
      <w:r w:rsidRPr="00213BF8">
        <w:rPr>
          <w:i/>
        </w:rPr>
        <w:t>Innovative Smart Grid Technologies Asia (ISGT), 2011 IEEE PES</w:t>
      </w:r>
      <w:r w:rsidRPr="00213BF8">
        <w:t>. 2011.</w:t>
      </w:r>
      <w:bookmarkEnd w:id="488"/>
    </w:p>
    <w:p w14:paraId="69AF8637" w14:textId="77777777" w:rsidR="00213BF8" w:rsidRPr="00213BF8" w:rsidRDefault="00213BF8" w:rsidP="00213BF8">
      <w:pPr>
        <w:pStyle w:val="EndNoteBibliography"/>
        <w:spacing w:after="0"/>
        <w:ind w:left="720" w:hanging="720"/>
      </w:pPr>
      <w:bookmarkStart w:id="489" w:name="_ENREF_41"/>
      <w:r w:rsidRPr="00213BF8">
        <w:t xml:space="preserve">[41] </w:t>
      </w:r>
      <w:r w:rsidRPr="00213BF8">
        <w:tab/>
        <w:t xml:space="preserve">Jin, J., et al., </w:t>
      </w:r>
      <w:r w:rsidRPr="00213BF8">
        <w:rPr>
          <w:i/>
        </w:rPr>
        <w:t>Environmental/economic power dispatch with wind power.</w:t>
      </w:r>
      <w:r w:rsidRPr="00213BF8">
        <w:t xml:space="preserve"> Renewable Energy, 2014. </w:t>
      </w:r>
      <w:r w:rsidRPr="00213BF8">
        <w:rPr>
          <w:b/>
        </w:rPr>
        <w:t>71</w:t>
      </w:r>
      <w:r w:rsidRPr="00213BF8">
        <w:t>: p. 234-242.</w:t>
      </w:r>
      <w:bookmarkEnd w:id="489"/>
    </w:p>
    <w:p w14:paraId="69883A2B" w14:textId="77777777" w:rsidR="00213BF8" w:rsidRPr="00213BF8" w:rsidRDefault="00213BF8" w:rsidP="00213BF8">
      <w:pPr>
        <w:pStyle w:val="EndNoteBibliography"/>
        <w:spacing w:after="0"/>
        <w:ind w:left="720" w:hanging="720"/>
      </w:pPr>
      <w:bookmarkStart w:id="490" w:name="_ENREF_42"/>
      <w:r w:rsidRPr="00213BF8">
        <w:t xml:space="preserve">[42] </w:t>
      </w:r>
      <w:r w:rsidRPr="00213BF8">
        <w:tab/>
        <w:t xml:space="preserve">Nottrott, A., J. Kleissl, and B. Washom, </w:t>
      </w:r>
      <w:r w:rsidRPr="00213BF8">
        <w:rPr>
          <w:i/>
        </w:rPr>
        <w:t>Energy dispatch schedule optimization and cost benefit analysis for grid-connected, photovoltaic-battery storage systems.</w:t>
      </w:r>
      <w:r w:rsidRPr="00213BF8">
        <w:t xml:space="preserve"> Renewable Energy, 2013. </w:t>
      </w:r>
      <w:r w:rsidRPr="00213BF8">
        <w:rPr>
          <w:b/>
        </w:rPr>
        <w:t>55</w:t>
      </w:r>
      <w:r w:rsidRPr="00213BF8">
        <w:t>: p. 230-240.</w:t>
      </w:r>
      <w:bookmarkEnd w:id="490"/>
    </w:p>
    <w:p w14:paraId="1109BE84" w14:textId="77777777" w:rsidR="00213BF8" w:rsidRPr="00213BF8" w:rsidRDefault="00213BF8" w:rsidP="00213BF8">
      <w:pPr>
        <w:pStyle w:val="EndNoteBibliography"/>
        <w:spacing w:after="0"/>
        <w:ind w:left="720" w:hanging="720"/>
      </w:pPr>
      <w:bookmarkStart w:id="491" w:name="_ENREF_43"/>
      <w:r w:rsidRPr="00213BF8">
        <w:t xml:space="preserve">[43] </w:t>
      </w:r>
      <w:r w:rsidRPr="00213BF8">
        <w:tab/>
        <w:t xml:space="preserve">Wu, H., X. Liu, and M. Ding, </w:t>
      </w:r>
      <w:r w:rsidRPr="00213BF8">
        <w:rPr>
          <w:i/>
        </w:rPr>
        <w:t>Dynamic economic dispatch of a microgrid: Mathematical models and solution algorithm.</w:t>
      </w:r>
      <w:r w:rsidRPr="00213BF8">
        <w:t xml:space="preserve"> International Journal of Electrical Power &amp; Energy Systems, 2014. </w:t>
      </w:r>
      <w:r w:rsidRPr="00213BF8">
        <w:rPr>
          <w:b/>
        </w:rPr>
        <w:t>63</w:t>
      </w:r>
      <w:r w:rsidRPr="00213BF8">
        <w:t>(0): p. 336-346.</w:t>
      </w:r>
      <w:bookmarkEnd w:id="491"/>
    </w:p>
    <w:p w14:paraId="1EE10A90" w14:textId="77777777" w:rsidR="00213BF8" w:rsidRPr="00213BF8" w:rsidRDefault="00213BF8" w:rsidP="00213BF8">
      <w:pPr>
        <w:pStyle w:val="EndNoteBibliography"/>
        <w:spacing w:after="0"/>
        <w:ind w:left="720" w:hanging="720"/>
      </w:pPr>
      <w:bookmarkStart w:id="492" w:name="_ENREF_44"/>
      <w:r w:rsidRPr="00213BF8">
        <w:t xml:space="preserve">[44] </w:t>
      </w:r>
      <w:r w:rsidRPr="00213BF8">
        <w:tab/>
        <w:t xml:space="preserve">Huang, S.-J., </w:t>
      </w:r>
      <w:r w:rsidRPr="00213BF8">
        <w:rPr>
          <w:i/>
        </w:rPr>
        <w:t>Enhancement of hydroelectric generation scheduling using ant colony system based optimization approaches.</w:t>
      </w:r>
      <w:r w:rsidRPr="00213BF8">
        <w:t xml:space="preserve"> IEEE Transactions on Energy Conversion, 2001. </w:t>
      </w:r>
      <w:r w:rsidRPr="00213BF8">
        <w:rPr>
          <w:b/>
        </w:rPr>
        <w:t>16</w:t>
      </w:r>
      <w:r w:rsidRPr="00213BF8">
        <w:t>(3): p. 296-301.</w:t>
      </w:r>
      <w:bookmarkEnd w:id="492"/>
    </w:p>
    <w:p w14:paraId="499FDF03" w14:textId="77777777" w:rsidR="00213BF8" w:rsidRPr="00213BF8" w:rsidRDefault="00213BF8" w:rsidP="00213BF8">
      <w:pPr>
        <w:pStyle w:val="EndNoteBibliography"/>
        <w:spacing w:after="0"/>
        <w:ind w:left="720" w:hanging="720"/>
      </w:pPr>
      <w:bookmarkStart w:id="493" w:name="_ENREF_45"/>
      <w:r w:rsidRPr="00213BF8">
        <w:t xml:space="preserve">[45] </w:t>
      </w:r>
      <w:r w:rsidRPr="00213BF8">
        <w:tab/>
        <w:t xml:space="preserve">Soares, S., et al. </w:t>
      </w:r>
      <w:r w:rsidRPr="00213BF8">
        <w:rPr>
          <w:i/>
        </w:rPr>
        <w:t>Dynamic dispatch of hydro generating units</w:t>
      </w:r>
      <w:r w:rsidRPr="00213BF8">
        <w:t xml:space="preserve">. in </w:t>
      </w:r>
      <w:r w:rsidRPr="00213BF8">
        <w:rPr>
          <w:i/>
        </w:rPr>
        <w:t>Power Tech Conference Proceedings, 2003 IEEE Bologna</w:t>
      </w:r>
      <w:r w:rsidRPr="00213BF8">
        <w:t>. 2003. IEEE.</w:t>
      </w:r>
      <w:bookmarkEnd w:id="493"/>
    </w:p>
    <w:p w14:paraId="2351425C" w14:textId="77777777" w:rsidR="00213BF8" w:rsidRPr="00213BF8" w:rsidRDefault="00213BF8" w:rsidP="00213BF8">
      <w:pPr>
        <w:pStyle w:val="EndNoteBibliography"/>
        <w:spacing w:after="0"/>
        <w:ind w:left="720" w:hanging="720"/>
      </w:pPr>
      <w:bookmarkStart w:id="494" w:name="_ENREF_46"/>
      <w:r w:rsidRPr="00213BF8">
        <w:t xml:space="preserve">[46] </w:t>
      </w:r>
      <w:r w:rsidRPr="00213BF8">
        <w:tab/>
        <w:t xml:space="preserve">Hetzer, J., D.C. Yu, and K. Bhattarai, </w:t>
      </w:r>
      <w:r w:rsidRPr="00213BF8">
        <w:rPr>
          <w:i/>
        </w:rPr>
        <w:t>An economic dispatch model incorporating wind power.</w:t>
      </w:r>
      <w:r w:rsidRPr="00213BF8">
        <w:t xml:space="preserve"> Energy Conversion, IEEE Transactions on, 2008. </w:t>
      </w:r>
      <w:r w:rsidRPr="00213BF8">
        <w:rPr>
          <w:b/>
        </w:rPr>
        <w:t>23</w:t>
      </w:r>
      <w:r w:rsidRPr="00213BF8">
        <w:t>(2): p. 603-611.</w:t>
      </w:r>
      <w:bookmarkEnd w:id="494"/>
    </w:p>
    <w:p w14:paraId="5DC4ED49" w14:textId="77777777" w:rsidR="00213BF8" w:rsidRPr="00213BF8" w:rsidRDefault="00213BF8" w:rsidP="00213BF8">
      <w:pPr>
        <w:pStyle w:val="EndNoteBibliography"/>
        <w:spacing w:after="0"/>
        <w:ind w:left="720" w:hanging="720"/>
      </w:pPr>
      <w:bookmarkStart w:id="495" w:name="_ENREF_47"/>
      <w:r w:rsidRPr="00213BF8">
        <w:t xml:space="preserve">[47] </w:t>
      </w:r>
      <w:r w:rsidRPr="00213BF8">
        <w:tab/>
        <w:t xml:space="preserve">Søren Krohn, P.-E.M., Shimon Awerbuch </w:t>
      </w:r>
      <w:r w:rsidRPr="00213BF8">
        <w:rPr>
          <w:i/>
        </w:rPr>
        <w:t>The economics of wind energy: A report by the european wind energy association.</w:t>
      </w:r>
      <w:r w:rsidRPr="00213BF8">
        <w:t xml:space="preserve"> 2009.</w:t>
      </w:r>
      <w:bookmarkEnd w:id="495"/>
    </w:p>
    <w:p w14:paraId="39ACA390" w14:textId="77777777" w:rsidR="00213BF8" w:rsidRPr="00213BF8" w:rsidRDefault="00213BF8" w:rsidP="00213BF8">
      <w:pPr>
        <w:pStyle w:val="EndNoteBibliography"/>
        <w:spacing w:after="0"/>
        <w:ind w:left="720" w:hanging="720"/>
      </w:pPr>
      <w:bookmarkStart w:id="496" w:name="_ENREF_48"/>
      <w:r w:rsidRPr="00213BF8">
        <w:t xml:space="preserve">[48] </w:t>
      </w:r>
      <w:r w:rsidRPr="00213BF8">
        <w:tab/>
        <w:t xml:space="preserve">DECC, </w:t>
      </w:r>
      <w:r w:rsidRPr="00213BF8">
        <w:rPr>
          <w:i/>
        </w:rPr>
        <w:t>Investing in renewable technologies – cfd contract terms and strike prices.</w:t>
      </w:r>
      <w:r w:rsidRPr="00213BF8">
        <w:t xml:space="preserve"> 2013.</w:t>
      </w:r>
      <w:bookmarkEnd w:id="496"/>
    </w:p>
    <w:p w14:paraId="6CFC78A4" w14:textId="77777777" w:rsidR="00213BF8" w:rsidRPr="00213BF8" w:rsidRDefault="00213BF8" w:rsidP="00213BF8">
      <w:pPr>
        <w:pStyle w:val="EndNoteBibliography"/>
        <w:spacing w:after="0"/>
        <w:ind w:left="720" w:hanging="720"/>
      </w:pPr>
      <w:bookmarkStart w:id="497" w:name="_ENREF_49"/>
      <w:r w:rsidRPr="00213BF8">
        <w:t xml:space="preserve">[49] </w:t>
      </w:r>
      <w:r w:rsidRPr="00213BF8">
        <w:tab/>
        <w:t xml:space="preserve">Göransson, L., </w:t>
      </w:r>
      <w:r w:rsidRPr="00213BF8">
        <w:rPr>
          <w:i/>
        </w:rPr>
        <w:t>The impact of wind power variability on the least-cost dispatch of units in the electricity generation system</w:t>
      </w:r>
      <w:r w:rsidRPr="00213BF8">
        <w:t>. 2014, Chalmers University of Technology.</w:t>
      </w:r>
      <w:bookmarkEnd w:id="497"/>
    </w:p>
    <w:p w14:paraId="095CE18E" w14:textId="77777777" w:rsidR="00213BF8" w:rsidRPr="00213BF8" w:rsidRDefault="00213BF8" w:rsidP="00213BF8">
      <w:pPr>
        <w:pStyle w:val="EndNoteBibliography"/>
        <w:spacing w:after="0"/>
        <w:ind w:left="720" w:hanging="720"/>
      </w:pPr>
      <w:bookmarkStart w:id="498" w:name="_ENREF_50"/>
      <w:r w:rsidRPr="00213BF8">
        <w:t xml:space="preserve">[50] </w:t>
      </w:r>
      <w:r w:rsidRPr="00213BF8">
        <w:tab/>
        <w:t xml:space="preserve">Gumera-Toque, V.J. and A.C. Nerves. </w:t>
      </w:r>
      <w:r w:rsidRPr="00213BF8">
        <w:rPr>
          <w:i/>
        </w:rPr>
        <w:t>Optimization of generator reactive power dispatch in restructured power systems</w:t>
      </w:r>
      <w:r w:rsidRPr="00213BF8">
        <w:t xml:space="preserve">. in </w:t>
      </w:r>
      <w:r w:rsidRPr="00213BF8">
        <w:rPr>
          <w:i/>
        </w:rPr>
        <w:t>TENCON 2015 - 2015 IEEE Region 10 Conference</w:t>
      </w:r>
      <w:r w:rsidRPr="00213BF8">
        <w:t>. 2015.</w:t>
      </w:r>
      <w:bookmarkEnd w:id="498"/>
    </w:p>
    <w:p w14:paraId="4E623C16" w14:textId="77777777" w:rsidR="00213BF8" w:rsidRPr="00213BF8" w:rsidRDefault="00213BF8" w:rsidP="00213BF8">
      <w:pPr>
        <w:pStyle w:val="EndNoteBibliography"/>
        <w:spacing w:after="0"/>
        <w:ind w:left="720" w:hanging="720"/>
      </w:pPr>
      <w:bookmarkStart w:id="499" w:name="_ENREF_51"/>
      <w:r w:rsidRPr="00213BF8">
        <w:t xml:space="preserve">[51] </w:t>
      </w:r>
      <w:r w:rsidRPr="00213BF8">
        <w:tab/>
        <w:t xml:space="preserve">Saravanan, B., et al., </w:t>
      </w:r>
      <w:r w:rsidRPr="00213BF8">
        <w:rPr>
          <w:i/>
        </w:rPr>
        <w:t>A solution to the unit commitment problem—a review.</w:t>
      </w:r>
      <w:r w:rsidRPr="00213BF8">
        <w:t xml:space="preserve"> Frontiers in Energy, 2013. </w:t>
      </w:r>
      <w:r w:rsidRPr="00213BF8">
        <w:rPr>
          <w:b/>
        </w:rPr>
        <w:t>7</w:t>
      </w:r>
      <w:r w:rsidRPr="00213BF8">
        <w:t>(2): p. 223-236.</w:t>
      </w:r>
      <w:bookmarkEnd w:id="499"/>
    </w:p>
    <w:p w14:paraId="0D8C351D" w14:textId="77777777" w:rsidR="00213BF8" w:rsidRPr="00213BF8" w:rsidRDefault="00213BF8" w:rsidP="00213BF8">
      <w:pPr>
        <w:pStyle w:val="EndNoteBibliography"/>
        <w:spacing w:after="0"/>
        <w:ind w:left="720" w:hanging="720"/>
      </w:pPr>
      <w:bookmarkStart w:id="500" w:name="_ENREF_52"/>
      <w:r w:rsidRPr="00213BF8">
        <w:t xml:space="preserve">[52] </w:t>
      </w:r>
      <w:r w:rsidRPr="00213BF8">
        <w:tab/>
        <w:t xml:space="preserve">Mazer, A., </w:t>
      </w:r>
      <w:r w:rsidRPr="00213BF8">
        <w:rPr>
          <w:i/>
        </w:rPr>
        <w:t>Electric power planning for regulated and deregulated markets</w:t>
      </w:r>
      <w:r w:rsidRPr="00213BF8">
        <w:t>. 2007: John Wiley &amp; Sons.</w:t>
      </w:r>
      <w:bookmarkEnd w:id="500"/>
    </w:p>
    <w:p w14:paraId="29A798FA" w14:textId="77777777" w:rsidR="00213BF8" w:rsidRPr="00213BF8" w:rsidRDefault="00213BF8" w:rsidP="00213BF8">
      <w:pPr>
        <w:pStyle w:val="EndNoteBibliography"/>
        <w:spacing w:after="0"/>
        <w:ind w:left="720" w:hanging="720"/>
      </w:pPr>
      <w:bookmarkStart w:id="501" w:name="_ENREF_53"/>
      <w:r w:rsidRPr="00213BF8">
        <w:t xml:space="preserve">[53] </w:t>
      </w:r>
      <w:r w:rsidRPr="00213BF8">
        <w:tab/>
        <w:t xml:space="preserve">Foley, A.M., et al., </w:t>
      </w:r>
      <w:r w:rsidRPr="00213BF8">
        <w:rPr>
          <w:i/>
        </w:rPr>
        <w:t>A strategic review of electricity systems models.</w:t>
      </w:r>
      <w:r w:rsidRPr="00213BF8">
        <w:t xml:space="preserve"> Energy, 2010. </w:t>
      </w:r>
      <w:r w:rsidRPr="00213BF8">
        <w:rPr>
          <w:b/>
        </w:rPr>
        <w:t>35</w:t>
      </w:r>
      <w:r w:rsidRPr="00213BF8">
        <w:t>(12): p. 4522-4530.</w:t>
      </w:r>
      <w:bookmarkEnd w:id="501"/>
    </w:p>
    <w:p w14:paraId="5BEC83CC" w14:textId="77777777" w:rsidR="00213BF8" w:rsidRPr="00213BF8" w:rsidRDefault="00213BF8" w:rsidP="00213BF8">
      <w:pPr>
        <w:pStyle w:val="EndNoteBibliography"/>
        <w:spacing w:after="0"/>
        <w:ind w:left="720" w:hanging="720"/>
      </w:pPr>
      <w:bookmarkStart w:id="502" w:name="_ENREF_54"/>
      <w:r w:rsidRPr="00213BF8">
        <w:t xml:space="preserve">[54] </w:t>
      </w:r>
      <w:r w:rsidRPr="00213BF8">
        <w:tab/>
        <w:t xml:space="preserve">Yong, F., et al., </w:t>
      </w:r>
      <w:r w:rsidRPr="00213BF8">
        <w:rPr>
          <w:i/>
        </w:rPr>
        <w:t>Coordination of midterm outage scheduling with short-term security-constrained unit commitment.</w:t>
      </w:r>
      <w:r w:rsidRPr="00213BF8">
        <w:t xml:space="preserve"> Power Systems, IEEE Transactions on, 2009. </w:t>
      </w:r>
      <w:r w:rsidRPr="00213BF8">
        <w:rPr>
          <w:b/>
        </w:rPr>
        <w:t>24</w:t>
      </w:r>
      <w:r w:rsidRPr="00213BF8">
        <w:t>(4): p. 1818-1830.</w:t>
      </w:r>
      <w:bookmarkEnd w:id="502"/>
    </w:p>
    <w:p w14:paraId="69B469CE" w14:textId="77777777" w:rsidR="00213BF8" w:rsidRPr="00213BF8" w:rsidRDefault="00213BF8" w:rsidP="00213BF8">
      <w:pPr>
        <w:pStyle w:val="EndNoteBibliography"/>
        <w:spacing w:after="0"/>
        <w:ind w:left="720" w:hanging="720"/>
      </w:pPr>
      <w:bookmarkStart w:id="503" w:name="_ENREF_55"/>
      <w:r w:rsidRPr="00213BF8">
        <w:t xml:space="preserve">[55] </w:t>
      </w:r>
      <w:r w:rsidRPr="00213BF8">
        <w:tab/>
        <w:t xml:space="preserve">Wang, C. and S.M. Shahidehpour, </w:t>
      </w:r>
      <w:r w:rsidRPr="00213BF8">
        <w:rPr>
          <w:i/>
        </w:rPr>
        <w:t>Effects of ramp-rate limits on unit commitment and economic dispatch.</w:t>
      </w:r>
      <w:r w:rsidRPr="00213BF8">
        <w:t xml:space="preserve"> Power Systems, IEEE Transactions on, 1993. </w:t>
      </w:r>
      <w:r w:rsidRPr="00213BF8">
        <w:rPr>
          <w:b/>
        </w:rPr>
        <w:t>8</w:t>
      </w:r>
      <w:r w:rsidRPr="00213BF8">
        <w:t>(3): p. 1341-1350.</w:t>
      </w:r>
      <w:bookmarkEnd w:id="503"/>
    </w:p>
    <w:p w14:paraId="018C249B" w14:textId="77777777" w:rsidR="00213BF8" w:rsidRPr="00213BF8" w:rsidRDefault="00213BF8" w:rsidP="00213BF8">
      <w:pPr>
        <w:pStyle w:val="EndNoteBibliography"/>
        <w:spacing w:after="0"/>
        <w:ind w:left="720" w:hanging="720"/>
      </w:pPr>
      <w:bookmarkStart w:id="504" w:name="_ENREF_56"/>
      <w:r w:rsidRPr="00213BF8">
        <w:t xml:space="preserve">[56] </w:t>
      </w:r>
      <w:r w:rsidRPr="00213BF8">
        <w:tab/>
        <w:t xml:space="preserve">Ummels, B.C., et al., </w:t>
      </w:r>
      <w:r w:rsidRPr="00213BF8">
        <w:rPr>
          <w:i/>
        </w:rPr>
        <w:t>Impacts of wind power on thermal generation unit commitment and dispatch.</w:t>
      </w:r>
      <w:r w:rsidRPr="00213BF8">
        <w:t xml:space="preserve"> Energy Conversion, IEEE Transactions on, 2007. </w:t>
      </w:r>
      <w:r w:rsidRPr="00213BF8">
        <w:rPr>
          <w:b/>
        </w:rPr>
        <w:t>22</w:t>
      </w:r>
      <w:r w:rsidRPr="00213BF8">
        <w:t>(1): p. 44-51.</w:t>
      </w:r>
      <w:bookmarkEnd w:id="504"/>
    </w:p>
    <w:p w14:paraId="3F38151B" w14:textId="77777777" w:rsidR="00213BF8" w:rsidRPr="00213BF8" w:rsidRDefault="00213BF8" w:rsidP="00213BF8">
      <w:pPr>
        <w:pStyle w:val="EndNoteBibliography"/>
        <w:spacing w:after="0"/>
        <w:ind w:left="720" w:hanging="720"/>
      </w:pPr>
      <w:bookmarkStart w:id="505" w:name="_ENREF_57"/>
      <w:r w:rsidRPr="00213BF8">
        <w:lastRenderedPageBreak/>
        <w:t xml:space="preserve">[57] </w:t>
      </w:r>
      <w:r w:rsidRPr="00213BF8">
        <w:tab/>
        <w:t xml:space="preserve">Methaprayoon, K., et al., </w:t>
      </w:r>
      <w:r w:rsidRPr="00213BF8">
        <w:rPr>
          <w:i/>
        </w:rPr>
        <w:t>An integration of ann wind power estimation into unit commitment considering the forecasting uncertainty.</w:t>
      </w:r>
      <w:r w:rsidRPr="00213BF8">
        <w:t xml:space="preserve"> Industry Applications, IEEE Transactions on, 2007. </w:t>
      </w:r>
      <w:r w:rsidRPr="00213BF8">
        <w:rPr>
          <w:b/>
        </w:rPr>
        <w:t>43</w:t>
      </w:r>
      <w:r w:rsidRPr="00213BF8">
        <w:t>(6): p. 1441-1448.</w:t>
      </w:r>
      <w:bookmarkEnd w:id="505"/>
    </w:p>
    <w:p w14:paraId="7882600F" w14:textId="77777777" w:rsidR="00213BF8" w:rsidRPr="00213BF8" w:rsidRDefault="00213BF8" w:rsidP="00213BF8">
      <w:pPr>
        <w:pStyle w:val="EndNoteBibliography"/>
        <w:spacing w:after="0"/>
        <w:ind w:left="720" w:hanging="720"/>
      </w:pPr>
      <w:bookmarkStart w:id="506" w:name="_ENREF_58"/>
      <w:r w:rsidRPr="00213BF8">
        <w:t xml:space="preserve">[58] </w:t>
      </w:r>
      <w:r w:rsidRPr="00213BF8">
        <w:tab/>
        <w:t xml:space="preserve">EIA, </w:t>
      </w:r>
      <w:r w:rsidRPr="00213BF8">
        <w:rPr>
          <w:i/>
        </w:rPr>
        <w:t>Levelized cost and levelized avoided cost of new generation resources in the annual energy outlook 2017.</w:t>
      </w:r>
      <w:r w:rsidRPr="00213BF8">
        <w:t xml:space="preserve"> 2017.</w:t>
      </w:r>
      <w:bookmarkEnd w:id="506"/>
    </w:p>
    <w:p w14:paraId="304D322D" w14:textId="77777777" w:rsidR="00213BF8" w:rsidRPr="00213BF8" w:rsidRDefault="00213BF8" w:rsidP="00213BF8">
      <w:pPr>
        <w:pStyle w:val="EndNoteBibliography"/>
        <w:spacing w:after="0"/>
        <w:ind w:left="720" w:hanging="720"/>
      </w:pPr>
      <w:bookmarkStart w:id="507" w:name="_ENREF_59"/>
      <w:r w:rsidRPr="00213BF8">
        <w:t xml:space="preserve">[59] </w:t>
      </w:r>
      <w:r w:rsidRPr="00213BF8">
        <w:tab/>
        <w:t xml:space="preserve">Barroso, L.A., et al. </w:t>
      </w:r>
      <w:r w:rsidRPr="00213BF8">
        <w:rPr>
          <w:i/>
        </w:rPr>
        <w:t>Classification of electricity market models worldwide</w:t>
      </w:r>
      <w:r w:rsidRPr="00213BF8">
        <w:t xml:space="preserve">. in </w:t>
      </w:r>
      <w:r w:rsidRPr="00213BF8">
        <w:rPr>
          <w:i/>
        </w:rPr>
        <w:t>International Symposium CIGRE/IEEE PES, 2005.</w:t>
      </w:r>
      <w:r w:rsidRPr="00213BF8">
        <w:t xml:space="preserve"> 2005.</w:t>
      </w:r>
      <w:bookmarkEnd w:id="507"/>
    </w:p>
    <w:p w14:paraId="4EAE964C" w14:textId="77777777" w:rsidR="00213BF8" w:rsidRPr="00213BF8" w:rsidRDefault="00213BF8" w:rsidP="00213BF8">
      <w:pPr>
        <w:pStyle w:val="EndNoteBibliography"/>
        <w:spacing w:after="0"/>
        <w:ind w:left="720" w:hanging="720"/>
      </w:pPr>
      <w:bookmarkStart w:id="508" w:name="_ENREF_60"/>
      <w:r w:rsidRPr="00213BF8">
        <w:t xml:space="preserve">[60] </w:t>
      </w:r>
      <w:r w:rsidRPr="00213BF8">
        <w:tab/>
        <w:t xml:space="preserve">Ventosa, M., et al., </w:t>
      </w:r>
      <w:r w:rsidRPr="00213BF8">
        <w:rPr>
          <w:i/>
        </w:rPr>
        <w:t>Electricity market modeling trends.</w:t>
      </w:r>
      <w:r w:rsidRPr="00213BF8">
        <w:t xml:space="preserve"> Energy Policy, 2005. </w:t>
      </w:r>
      <w:r w:rsidRPr="00213BF8">
        <w:rPr>
          <w:b/>
        </w:rPr>
        <w:t>33</w:t>
      </w:r>
      <w:r w:rsidRPr="00213BF8">
        <w:t>(7): p. 897-913.</w:t>
      </w:r>
      <w:bookmarkEnd w:id="508"/>
    </w:p>
    <w:p w14:paraId="223EF747" w14:textId="77777777" w:rsidR="00213BF8" w:rsidRPr="00213BF8" w:rsidRDefault="00213BF8" w:rsidP="00213BF8">
      <w:pPr>
        <w:pStyle w:val="EndNoteBibliography"/>
        <w:spacing w:after="0"/>
        <w:ind w:left="720" w:hanging="720"/>
      </w:pPr>
      <w:bookmarkStart w:id="509" w:name="_ENREF_61"/>
      <w:r w:rsidRPr="00213BF8">
        <w:t xml:space="preserve">[61] </w:t>
      </w:r>
      <w:r w:rsidRPr="00213BF8">
        <w:tab/>
        <w:t xml:space="preserve">Attaviriyanupap, P., et al., </w:t>
      </w:r>
      <w:r w:rsidRPr="00213BF8">
        <w:rPr>
          <w:i/>
        </w:rPr>
        <w:t>A fuzzy-optimization approach to dynamic economic dispatch considering uncertainties.</w:t>
      </w:r>
      <w:r w:rsidRPr="00213BF8">
        <w:t xml:space="preserve"> IEEE Transactions on Power Systems, 2004. </w:t>
      </w:r>
      <w:r w:rsidRPr="00213BF8">
        <w:rPr>
          <w:b/>
        </w:rPr>
        <w:t>19</w:t>
      </w:r>
      <w:r w:rsidRPr="00213BF8">
        <w:t>(3): p. 1299-1307.</w:t>
      </w:r>
      <w:bookmarkEnd w:id="509"/>
    </w:p>
    <w:p w14:paraId="3AA24358" w14:textId="77777777" w:rsidR="00213BF8" w:rsidRPr="00213BF8" w:rsidRDefault="00213BF8" w:rsidP="00213BF8">
      <w:pPr>
        <w:pStyle w:val="EndNoteBibliography"/>
        <w:spacing w:after="0"/>
        <w:ind w:left="720" w:hanging="720"/>
      </w:pPr>
      <w:bookmarkStart w:id="510" w:name="_ENREF_62"/>
      <w:r w:rsidRPr="00213BF8">
        <w:t xml:space="preserve">[62] </w:t>
      </w:r>
      <w:r w:rsidRPr="00213BF8">
        <w:tab/>
        <w:t xml:space="preserve">Orike, S. and D.W. Corne. </w:t>
      </w:r>
      <w:r w:rsidRPr="00213BF8">
        <w:rPr>
          <w:i/>
        </w:rPr>
        <w:t>Evolutionary algorithms for bid-based dynamic economic load dispatch: A large-scale test case</w:t>
      </w:r>
      <w:r w:rsidRPr="00213BF8">
        <w:t xml:space="preserve">. in </w:t>
      </w:r>
      <w:r w:rsidRPr="00213BF8">
        <w:rPr>
          <w:i/>
        </w:rPr>
        <w:t>Computational Intelligence in Dynamic and Uncertain Environments (CIDUE), 2014 IEEE Symposium on</w:t>
      </w:r>
      <w:r w:rsidRPr="00213BF8">
        <w:t>. 2014. IEEE.</w:t>
      </w:r>
      <w:bookmarkEnd w:id="510"/>
    </w:p>
    <w:p w14:paraId="5D330FD6" w14:textId="77777777" w:rsidR="00213BF8" w:rsidRPr="00213BF8" w:rsidRDefault="00213BF8" w:rsidP="00213BF8">
      <w:pPr>
        <w:pStyle w:val="EndNoteBibliography"/>
        <w:spacing w:after="0"/>
        <w:ind w:left="720" w:hanging="720"/>
      </w:pPr>
      <w:bookmarkStart w:id="511" w:name="_ENREF_63"/>
      <w:r w:rsidRPr="00213BF8">
        <w:t xml:space="preserve">[63] </w:t>
      </w:r>
      <w:r w:rsidRPr="00213BF8">
        <w:tab/>
        <w:t xml:space="preserve">Stephanie Hay, A.F., </w:t>
      </w:r>
      <w:r w:rsidRPr="00213BF8">
        <w:rPr>
          <w:i/>
        </w:rPr>
        <w:t>A review of power system modelling platforms and capabilities</w:t>
      </w:r>
      <w:r w:rsidRPr="00213BF8">
        <w:t>, IET, Editor. 2015.</w:t>
      </w:r>
      <w:bookmarkEnd w:id="511"/>
    </w:p>
    <w:p w14:paraId="393D80BC" w14:textId="77777777" w:rsidR="00213BF8" w:rsidRPr="00213BF8" w:rsidRDefault="00213BF8" w:rsidP="00213BF8">
      <w:pPr>
        <w:pStyle w:val="EndNoteBibliography"/>
        <w:spacing w:after="0"/>
        <w:ind w:left="720" w:hanging="720"/>
      </w:pPr>
      <w:bookmarkStart w:id="512" w:name="_ENREF_64"/>
      <w:r w:rsidRPr="00213BF8">
        <w:t xml:space="preserve">[64] </w:t>
      </w:r>
      <w:r w:rsidRPr="00213BF8">
        <w:tab/>
        <w:t xml:space="preserve">Kirschen, D., </w:t>
      </w:r>
      <w:r w:rsidRPr="00213BF8">
        <w:rPr>
          <w:i/>
        </w:rPr>
        <w:t>Optimal power flow.</w:t>
      </w:r>
      <w:r w:rsidRPr="00213BF8">
        <w:t xml:space="preserve"> University of Washington, 2011.</w:t>
      </w:r>
      <w:bookmarkEnd w:id="512"/>
    </w:p>
    <w:p w14:paraId="69E5D007" w14:textId="77777777" w:rsidR="00213BF8" w:rsidRPr="00213BF8" w:rsidRDefault="00213BF8" w:rsidP="00213BF8">
      <w:pPr>
        <w:pStyle w:val="EndNoteBibliography"/>
        <w:spacing w:after="0"/>
        <w:ind w:left="720" w:hanging="720"/>
      </w:pPr>
      <w:bookmarkStart w:id="513" w:name="_ENREF_65"/>
      <w:r w:rsidRPr="00213BF8">
        <w:t xml:space="preserve">[65] </w:t>
      </w:r>
      <w:r w:rsidRPr="00213BF8">
        <w:tab/>
        <w:t xml:space="preserve">Kirschen, D., </w:t>
      </w:r>
      <w:r w:rsidRPr="00213BF8">
        <w:rPr>
          <w:i/>
        </w:rPr>
        <w:t>Economic dispatch and introduction to optimisation.</w:t>
      </w:r>
      <w:r w:rsidRPr="00213BF8">
        <w:t xml:space="preserve"> The University of Manchester, 2004.</w:t>
      </w:r>
      <w:bookmarkEnd w:id="513"/>
    </w:p>
    <w:p w14:paraId="73D7483A" w14:textId="77777777" w:rsidR="00213BF8" w:rsidRPr="00213BF8" w:rsidRDefault="00213BF8" w:rsidP="00213BF8">
      <w:pPr>
        <w:pStyle w:val="EndNoteBibliography"/>
        <w:spacing w:after="0"/>
        <w:ind w:left="720" w:hanging="720"/>
      </w:pPr>
      <w:bookmarkStart w:id="514" w:name="_ENREF_66"/>
      <w:r w:rsidRPr="00213BF8">
        <w:t xml:space="preserve">[66] </w:t>
      </w:r>
      <w:r w:rsidRPr="00213BF8">
        <w:tab/>
        <w:t xml:space="preserve">Momoh, J.A., M.E. El-Hawary, and R. Adapa, </w:t>
      </w:r>
      <w:r w:rsidRPr="00213BF8">
        <w:rPr>
          <w:i/>
        </w:rPr>
        <w:t>A review of selected optimal power flow literature to 1993. Ii. Newton, linear programming and interior point methods.</w:t>
      </w:r>
      <w:r w:rsidRPr="00213BF8">
        <w:t xml:space="preserve"> Power Systems, IEEE Transactions on, 1999. </w:t>
      </w:r>
      <w:r w:rsidRPr="00213BF8">
        <w:rPr>
          <w:b/>
        </w:rPr>
        <w:t>14</w:t>
      </w:r>
      <w:r w:rsidRPr="00213BF8">
        <w:t>(1): p. 105-111.</w:t>
      </w:r>
      <w:bookmarkEnd w:id="514"/>
    </w:p>
    <w:p w14:paraId="592ED59C" w14:textId="77777777" w:rsidR="00213BF8" w:rsidRPr="00213BF8" w:rsidRDefault="00213BF8" w:rsidP="00213BF8">
      <w:pPr>
        <w:pStyle w:val="EndNoteBibliography"/>
        <w:spacing w:after="0"/>
        <w:ind w:left="720" w:hanging="720"/>
      </w:pPr>
      <w:bookmarkStart w:id="515" w:name="_ENREF_67"/>
      <w:r w:rsidRPr="00213BF8">
        <w:t xml:space="preserve">[67] </w:t>
      </w:r>
      <w:r w:rsidRPr="00213BF8">
        <w:tab/>
        <w:t xml:space="preserve">Kothari, D.P. </w:t>
      </w:r>
      <w:r w:rsidRPr="00213BF8">
        <w:rPr>
          <w:i/>
        </w:rPr>
        <w:t>Power system optimization</w:t>
      </w:r>
      <w:r w:rsidRPr="00213BF8">
        <w:t xml:space="preserve">. in </w:t>
      </w:r>
      <w:r w:rsidRPr="00213BF8">
        <w:rPr>
          <w:i/>
        </w:rPr>
        <w:t>2012 2nd National Conference on Computational Intelligence and Signal Processing (CISP)</w:t>
      </w:r>
      <w:r w:rsidRPr="00213BF8">
        <w:t>. 2012.</w:t>
      </w:r>
      <w:bookmarkEnd w:id="515"/>
    </w:p>
    <w:p w14:paraId="5FDF94BD" w14:textId="77777777" w:rsidR="00213BF8" w:rsidRPr="00213BF8" w:rsidRDefault="00213BF8" w:rsidP="00213BF8">
      <w:pPr>
        <w:pStyle w:val="EndNoteBibliography"/>
        <w:spacing w:after="0"/>
        <w:ind w:left="720" w:hanging="720"/>
      </w:pPr>
      <w:bookmarkStart w:id="516" w:name="_ENREF_68"/>
      <w:r w:rsidRPr="00213BF8">
        <w:t xml:space="preserve">[68] </w:t>
      </w:r>
      <w:r w:rsidRPr="00213BF8">
        <w:tab/>
        <w:t xml:space="preserve">Jabr, R.A. and B.C. Pal, </w:t>
      </w:r>
      <w:r w:rsidRPr="00213BF8">
        <w:rPr>
          <w:i/>
        </w:rPr>
        <w:t>Intermittent wind generation in optimal power flow dispatching.</w:t>
      </w:r>
      <w:r w:rsidRPr="00213BF8">
        <w:t xml:space="preserve"> Generation, Transmission &amp; Distribution, IET, 2009. </w:t>
      </w:r>
      <w:r w:rsidRPr="00213BF8">
        <w:rPr>
          <w:b/>
        </w:rPr>
        <w:t>3</w:t>
      </w:r>
      <w:r w:rsidRPr="00213BF8">
        <w:t>(1): p. 66-74.</w:t>
      </w:r>
      <w:bookmarkEnd w:id="516"/>
    </w:p>
    <w:p w14:paraId="6ACEEF50" w14:textId="77777777" w:rsidR="00213BF8" w:rsidRPr="00213BF8" w:rsidRDefault="00213BF8" w:rsidP="00213BF8">
      <w:pPr>
        <w:pStyle w:val="EndNoteBibliography"/>
        <w:spacing w:after="0"/>
        <w:ind w:left="720" w:hanging="720"/>
      </w:pPr>
      <w:bookmarkStart w:id="517" w:name="_ENREF_69"/>
      <w:r w:rsidRPr="00213BF8">
        <w:t xml:space="preserve">[69] </w:t>
      </w:r>
      <w:r w:rsidRPr="00213BF8">
        <w:tab/>
        <w:t xml:space="preserve">Happ, H.H., </w:t>
      </w:r>
      <w:r w:rsidRPr="00213BF8">
        <w:rPr>
          <w:i/>
        </w:rPr>
        <w:t>Optimal power dispatch&amp;#2014;a comprehensive survey.</w:t>
      </w:r>
      <w:r w:rsidRPr="00213BF8">
        <w:t xml:space="preserve"> IEEE Transactions on Power Apparatus and Systems, 1977. </w:t>
      </w:r>
      <w:r w:rsidRPr="00213BF8">
        <w:rPr>
          <w:b/>
        </w:rPr>
        <w:t>96</w:t>
      </w:r>
      <w:r w:rsidRPr="00213BF8">
        <w:t>(3): p. 841-854.</w:t>
      </w:r>
      <w:bookmarkEnd w:id="517"/>
    </w:p>
    <w:p w14:paraId="1A528D26" w14:textId="77777777" w:rsidR="00213BF8" w:rsidRPr="00213BF8" w:rsidRDefault="00213BF8" w:rsidP="00213BF8">
      <w:pPr>
        <w:pStyle w:val="EndNoteBibliography"/>
        <w:spacing w:after="0"/>
        <w:ind w:left="720" w:hanging="720"/>
      </w:pPr>
      <w:bookmarkStart w:id="518" w:name="_ENREF_70"/>
      <w:r w:rsidRPr="00213BF8">
        <w:t xml:space="preserve">[70] </w:t>
      </w:r>
      <w:r w:rsidRPr="00213BF8">
        <w:tab/>
        <w:t xml:space="preserve">Grid, N., </w:t>
      </w:r>
      <w:r w:rsidRPr="00213BF8">
        <w:rPr>
          <w:i/>
        </w:rPr>
        <w:t>Dispatch model.</w:t>
      </w:r>
      <w:r w:rsidRPr="00213BF8">
        <w:t xml:space="preserve"> 2013.</w:t>
      </w:r>
      <w:bookmarkEnd w:id="518"/>
    </w:p>
    <w:p w14:paraId="7CF892F4" w14:textId="77777777" w:rsidR="00213BF8" w:rsidRPr="00213BF8" w:rsidRDefault="00213BF8" w:rsidP="00213BF8">
      <w:pPr>
        <w:pStyle w:val="EndNoteBibliography"/>
        <w:spacing w:after="0"/>
        <w:ind w:left="720" w:hanging="720"/>
      </w:pPr>
      <w:bookmarkStart w:id="519" w:name="_ENREF_71"/>
      <w:r w:rsidRPr="00213BF8">
        <w:t xml:space="preserve">[71] </w:t>
      </w:r>
      <w:r w:rsidRPr="00213BF8">
        <w:tab/>
        <w:t xml:space="preserve">DECC, </w:t>
      </w:r>
      <w:r w:rsidRPr="00213BF8">
        <w:rPr>
          <w:i/>
        </w:rPr>
        <w:t>Decc dynamic dispatch model (ddm).</w:t>
      </w:r>
      <w:r w:rsidRPr="00213BF8">
        <w:t xml:space="preserve"> 2012.</w:t>
      </w:r>
      <w:bookmarkEnd w:id="519"/>
    </w:p>
    <w:p w14:paraId="6A9B88AC" w14:textId="77777777" w:rsidR="00213BF8" w:rsidRPr="00213BF8" w:rsidRDefault="00213BF8" w:rsidP="00213BF8">
      <w:pPr>
        <w:pStyle w:val="EndNoteBibliography"/>
        <w:spacing w:after="0"/>
        <w:ind w:left="720" w:hanging="720"/>
      </w:pPr>
      <w:bookmarkStart w:id="520" w:name="_ENREF_72"/>
      <w:r w:rsidRPr="00213BF8">
        <w:t xml:space="preserve">[72] </w:t>
      </w:r>
      <w:r w:rsidRPr="00213BF8">
        <w:tab/>
        <w:t xml:space="preserve">Grid, N., </w:t>
      </w:r>
      <w:r w:rsidRPr="00213BF8">
        <w:rPr>
          <w:i/>
        </w:rPr>
        <w:t>Future energy scenarios.</w:t>
      </w:r>
      <w:r w:rsidRPr="00213BF8">
        <w:t xml:space="preserve"> 2016.</w:t>
      </w:r>
      <w:bookmarkEnd w:id="520"/>
    </w:p>
    <w:p w14:paraId="37D9769D" w14:textId="77777777" w:rsidR="00213BF8" w:rsidRPr="00213BF8" w:rsidRDefault="00213BF8" w:rsidP="00213BF8">
      <w:pPr>
        <w:pStyle w:val="EndNoteBibliography"/>
        <w:spacing w:after="0"/>
        <w:ind w:left="720" w:hanging="720"/>
      </w:pPr>
      <w:bookmarkStart w:id="521" w:name="_ENREF_73"/>
      <w:r w:rsidRPr="00213BF8">
        <w:t xml:space="preserve">[73] </w:t>
      </w:r>
      <w:r w:rsidRPr="00213BF8">
        <w:tab/>
        <w:t xml:space="preserve">Authority, E.R., </w:t>
      </w:r>
      <w:r w:rsidRPr="00213BF8">
        <w:rPr>
          <w:i/>
        </w:rPr>
        <w:t xml:space="preserve">Short run marginal cost discussion paper </w:t>
      </w:r>
      <w:r w:rsidRPr="00213BF8">
        <w:t>2008.</w:t>
      </w:r>
      <w:bookmarkEnd w:id="521"/>
    </w:p>
    <w:p w14:paraId="4875795D" w14:textId="77777777" w:rsidR="00213BF8" w:rsidRPr="00213BF8" w:rsidRDefault="00213BF8" w:rsidP="00213BF8">
      <w:pPr>
        <w:pStyle w:val="EndNoteBibliography"/>
        <w:spacing w:after="0"/>
        <w:ind w:left="720" w:hanging="720"/>
      </w:pPr>
      <w:bookmarkStart w:id="522" w:name="_ENREF_74"/>
      <w:r w:rsidRPr="00213BF8">
        <w:t xml:space="preserve">[74] </w:t>
      </w:r>
      <w:r w:rsidRPr="00213BF8">
        <w:tab/>
        <w:t xml:space="preserve">Nagib, M.M., et al. </w:t>
      </w:r>
      <w:r w:rsidRPr="00213BF8">
        <w:rPr>
          <w:i/>
        </w:rPr>
        <w:t>Integrating tidal energy to solve dynamic economic load dispatch problem using iwo</w:t>
      </w:r>
      <w:r w:rsidRPr="00213BF8">
        <w:t xml:space="preserve">. in </w:t>
      </w:r>
      <w:r w:rsidRPr="00213BF8">
        <w:rPr>
          <w:i/>
        </w:rPr>
        <w:t>2017 IEEE International Conference on Environment and Electrical Engineering and 2017 IEEE Industrial and Commercial Power Systems Europe (EEEIC / I&amp;CPS Europe)</w:t>
      </w:r>
      <w:r w:rsidRPr="00213BF8">
        <w:t>. 2017.</w:t>
      </w:r>
      <w:bookmarkEnd w:id="522"/>
    </w:p>
    <w:p w14:paraId="2FB17C94" w14:textId="77777777" w:rsidR="00213BF8" w:rsidRPr="00213BF8" w:rsidRDefault="00213BF8" w:rsidP="00213BF8">
      <w:pPr>
        <w:pStyle w:val="EndNoteBibliography"/>
        <w:spacing w:after="0"/>
        <w:ind w:left="720" w:hanging="720"/>
      </w:pPr>
      <w:bookmarkStart w:id="523" w:name="_ENREF_75"/>
      <w:r w:rsidRPr="00213BF8">
        <w:t xml:space="preserve">[75] </w:t>
      </w:r>
      <w:r w:rsidRPr="00213BF8">
        <w:tab/>
        <w:t xml:space="preserve">Alham, M.H., et al., </w:t>
      </w:r>
      <w:r w:rsidRPr="00213BF8">
        <w:rPr>
          <w:i/>
        </w:rPr>
        <w:t>A dynamic economic emission dispatch considering wind power uncertainty incorporating energy storage system and demand side management.</w:t>
      </w:r>
      <w:r w:rsidRPr="00213BF8">
        <w:t xml:space="preserve"> Renewable Energy, 2016. </w:t>
      </w:r>
      <w:r w:rsidRPr="00213BF8">
        <w:rPr>
          <w:b/>
        </w:rPr>
        <w:t>96, Part A</w:t>
      </w:r>
      <w:r w:rsidRPr="00213BF8">
        <w:t>: p. 800-811.</w:t>
      </w:r>
      <w:bookmarkEnd w:id="523"/>
    </w:p>
    <w:p w14:paraId="25FF5350" w14:textId="77777777" w:rsidR="00213BF8" w:rsidRPr="00213BF8" w:rsidRDefault="00213BF8" w:rsidP="00213BF8">
      <w:pPr>
        <w:pStyle w:val="EndNoteBibliography"/>
        <w:spacing w:after="0"/>
        <w:ind w:left="720" w:hanging="720"/>
      </w:pPr>
      <w:bookmarkStart w:id="524" w:name="_ENREF_76"/>
      <w:r w:rsidRPr="00213BF8">
        <w:lastRenderedPageBreak/>
        <w:t xml:space="preserve">[76] </w:t>
      </w:r>
      <w:r w:rsidRPr="00213BF8">
        <w:tab/>
        <w:t xml:space="preserve">Basu, M., </w:t>
      </w:r>
      <w:r w:rsidRPr="00213BF8">
        <w:rPr>
          <w:i/>
        </w:rPr>
        <w:t>Dynamic economic emission dispatch using nondominated sorting genetic algorithm-ii.</w:t>
      </w:r>
      <w:r w:rsidRPr="00213BF8">
        <w:t xml:space="preserve"> International Journal of Electrical Power and Energy Systems, 2008. </w:t>
      </w:r>
      <w:r w:rsidRPr="00213BF8">
        <w:rPr>
          <w:b/>
        </w:rPr>
        <w:t>30</w:t>
      </w:r>
      <w:r w:rsidRPr="00213BF8">
        <w:t>(2): p. 140-149.</w:t>
      </w:r>
      <w:bookmarkEnd w:id="524"/>
    </w:p>
    <w:p w14:paraId="762A5AFD" w14:textId="77777777" w:rsidR="00213BF8" w:rsidRPr="00213BF8" w:rsidRDefault="00213BF8" w:rsidP="00213BF8">
      <w:pPr>
        <w:pStyle w:val="EndNoteBibliography"/>
        <w:spacing w:after="0"/>
        <w:ind w:left="720" w:hanging="720"/>
      </w:pPr>
      <w:bookmarkStart w:id="525" w:name="_ENREF_77"/>
      <w:r w:rsidRPr="00213BF8">
        <w:t xml:space="preserve">[77] </w:t>
      </w:r>
      <w:r w:rsidRPr="00213BF8">
        <w:tab/>
        <w:t xml:space="preserve">Hu, F., et al., </w:t>
      </w:r>
      <w:r w:rsidRPr="00213BF8">
        <w:rPr>
          <w:i/>
        </w:rPr>
        <w:t>Combined economic and emission dispatch considering conventional and wind power generating units.</w:t>
      </w:r>
      <w:r w:rsidRPr="00213BF8">
        <w:t xml:space="preserve"> International Transactions on Electrical Energy Systems, 2017.</w:t>
      </w:r>
      <w:bookmarkEnd w:id="525"/>
    </w:p>
    <w:p w14:paraId="1198BF59" w14:textId="77777777" w:rsidR="00213BF8" w:rsidRPr="00213BF8" w:rsidRDefault="00213BF8" w:rsidP="00213BF8">
      <w:pPr>
        <w:pStyle w:val="EndNoteBibliography"/>
        <w:spacing w:after="0"/>
        <w:ind w:left="720" w:hanging="720"/>
      </w:pPr>
      <w:bookmarkStart w:id="526" w:name="_ENREF_78"/>
      <w:r w:rsidRPr="00213BF8">
        <w:t xml:space="preserve">[78] </w:t>
      </w:r>
      <w:r w:rsidRPr="00213BF8">
        <w:tab/>
        <w:t xml:space="preserve">Geetha, K., V. Sharmila Deve, and K. Keerthivasan, </w:t>
      </w:r>
      <w:r w:rsidRPr="00213BF8">
        <w:rPr>
          <w:i/>
        </w:rPr>
        <w:t>Design of economic dispatch model for gencos with thermal and wind powered generators.</w:t>
      </w:r>
      <w:r w:rsidRPr="00213BF8">
        <w:t xml:space="preserve"> International Journal of Electrical Power &amp; Energy Systems, 2015. </w:t>
      </w:r>
      <w:r w:rsidRPr="00213BF8">
        <w:rPr>
          <w:b/>
        </w:rPr>
        <w:t>68</w:t>
      </w:r>
      <w:r w:rsidRPr="00213BF8">
        <w:t>(0): p. 222-232.</w:t>
      </w:r>
      <w:bookmarkEnd w:id="526"/>
    </w:p>
    <w:p w14:paraId="78378ADF" w14:textId="77777777" w:rsidR="00213BF8" w:rsidRPr="00213BF8" w:rsidRDefault="00213BF8" w:rsidP="00213BF8">
      <w:pPr>
        <w:pStyle w:val="EndNoteBibliography"/>
        <w:spacing w:after="0"/>
        <w:ind w:left="720" w:hanging="720"/>
      </w:pPr>
      <w:bookmarkStart w:id="527" w:name="_ENREF_79"/>
      <w:r w:rsidRPr="00213BF8">
        <w:t xml:space="preserve">[79] </w:t>
      </w:r>
      <w:r w:rsidRPr="00213BF8">
        <w:tab/>
        <w:t xml:space="preserve">Garcia-Gonzalez, J., et al., </w:t>
      </w:r>
      <w:r w:rsidRPr="00213BF8">
        <w:rPr>
          <w:i/>
        </w:rPr>
        <w:t>Stochastic joint optimization of wind generation and pumped-storage units in an electricity market.</w:t>
      </w:r>
      <w:r w:rsidRPr="00213BF8">
        <w:t xml:space="preserve"> Power Systems, IEEE Transactions on, 2008. </w:t>
      </w:r>
      <w:r w:rsidRPr="00213BF8">
        <w:rPr>
          <w:b/>
        </w:rPr>
        <w:t>23</w:t>
      </w:r>
      <w:r w:rsidRPr="00213BF8">
        <w:t>(2): p. 460-468.</w:t>
      </w:r>
      <w:bookmarkEnd w:id="527"/>
    </w:p>
    <w:p w14:paraId="39CCE33E" w14:textId="77777777" w:rsidR="00213BF8" w:rsidRPr="00213BF8" w:rsidRDefault="00213BF8" w:rsidP="00213BF8">
      <w:pPr>
        <w:pStyle w:val="EndNoteBibliography"/>
        <w:spacing w:after="0"/>
        <w:ind w:left="720" w:hanging="720"/>
      </w:pPr>
      <w:bookmarkStart w:id="528" w:name="_ENREF_80"/>
      <w:r w:rsidRPr="00213BF8">
        <w:t xml:space="preserve">[80] </w:t>
      </w:r>
      <w:r w:rsidRPr="00213BF8">
        <w:tab/>
        <w:t xml:space="preserve">Secui, D.C., </w:t>
      </w:r>
      <w:r w:rsidRPr="00213BF8">
        <w:rPr>
          <w:i/>
        </w:rPr>
        <w:t>A new modified artificial bee colony algorithm for the economic dispatch problem.</w:t>
      </w:r>
      <w:r w:rsidRPr="00213BF8">
        <w:t xml:space="preserve"> Energy Conversion and Management, 2015. </w:t>
      </w:r>
      <w:r w:rsidRPr="00213BF8">
        <w:rPr>
          <w:b/>
        </w:rPr>
        <w:t>89</w:t>
      </w:r>
      <w:r w:rsidRPr="00213BF8">
        <w:t>(0): p. 43-62.</w:t>
      </w:r>
      <w:bookmarkEnd w:id="528"/>
    </w:p>
    <w:p w14:paraId="2D1C86E0" w14:textId="77777777" w:rsidR="00213BF8" w:rsidRPr="00213BF8" w:rsidRDefault="00213BF8" w:rsidP="00213BF8">
      <w:pPr>
        <w:pStyle w:val="EndNoteBibliography"/>
        <w:spacing w:after="0"/>
        <w:ind w:left="720" w:hanging="720"/>
      </w:pPr>
      <w:bookmarkStart w:id="529" w:name="_ENREF_81"/>
      <w:r w:rsidRPr="00213BF8">
        <w:t xml:space="preserve">[81] </w:t>
      </w:r>
      <w:r w:rsidRPr="00213BF8">
        <w:tab/>
        <w:t xml:space="preserve">Boqiang, R. and J. Chuanwen, </w:t>
      </w:r>
      <w:r w:rsidRPr="00213BF8">
        <w:rPr>
          <w:i/>
        </w:rPr>
        <w:t>A review on the economic dispatch and risk management considering wind power in the power market.</w:t>
      </w:r>
      <w:r w:rsidRPr="00213BF8">
        <w:t xml:space="preserve"> Renewable and Sustainable Energy Reviews, 2009. </w:t>
      </w:r>
      <w:r w:rsidRPr="00213BF8">
        <w:rPr>
          <w:b/>
        </w:rPr>
        <w:t>13</w:t>
      </w:r>
      <w:r w:rsidRPr="00213BF8">
        <w:t>(8): p. 2169-2174.</w:t>
      </w:r>
      <w:bookmarkEnd w:id="529"/>
    </w:p>
    <w:p w14:paraId="557E47EB" w14:textId="77777777" w:rsidR="00213BF8" w:rsidRPr="00213BF8" w:rsidRDefault="00213BF8" w:rsidP="00213BF8">
      <w:pPr>
        <w:pStyle w:val="EndNoteBibliography"/>
        <w:spacing w:after="0"/>
        <w:ind w:left="720" w:hanging="720"/>
      </w:pPr>
      <w:bookmarkStart w:id="530" w:name="_ENREF_82"/>
      <w:r w:rsidRPr="00213BF8">
        <w:t xml:space="preserve">[82] </w:t>
      </w:r>
      <w:r w:rsidRPr="00213BF8">
        <w:tab/>
        <w:t xml:space="preserve">Rios-Zalapa, R., et al. </w:t>
      </w:r>
      <w:r w:rsidRPr="00213BF8">
        <w:rPr>
          <w:i/>
        </w:rPr>
        <w:t>Robust dispatch to manage uncertainty in real time electricity markets</w:t>
      </w:r>
      <w:r w:rsidRPr="00213BF8">
        <w:t xml:space="preserve">. in </w:t>
      </w:r>
      <w:r w:rsidRPr="00213BF8">
        <w:rPr>
          <w:i/>
        </w:rPr>
        <w:t>Innovative Smart Grid Technologies (ISGT), 2010</w:t>
      </w:r>
      <w:r w:rsidRPr="00213BF8">
        <w:t>. 2010.</w:t>
      </w:r>
      <w:bookmarkEnd w:id="530"/>
    </w:p>
    <w:p w14:paraId="6416F79C" w14:textId="77777777" w:rsidR="00213BF8" w:rsidRPr="00213BF8" w:rsidRDefault="00213BF8" w:rsidP="00213BF8">
      <w:pPr>
        <w:pStyle w:val="EndNoteBibliography"/>
        <w:spacing w:after="0"/>
        <w:ind w:left="720" w:hanging="720"/>
      </w:pPr>
      <w:bookmarkStart w:id="531" w:name="_ENREF_83"/>
      <w:r w:rsidRPr="00213BF8">
        <w:t xml:space="preserve">[83] </w:t>
      </w:r>
      <w:r w:rsidRPr="00213BF8">
        <w:tab/>
        <w:t xml:space="preserve">Motamedi, A., H. Zareipour, and W.D. Rosehart, </w:t>
      </w:r>
      <w:r w:rsidRPr="00213BF8">
        <w:rPr>
          <w:i/>
        </w:rPr>
        <w:t>Electricity price and demand forecasting in smart grids.</w:t>
      </w:r>
      <w:r w:rsidRPr="00213BF8">
        <w:t xml:space="preserve"> Smart Grid, IEEE Transactions on, 2012. </w:t>
      </w:r>
      <w:r w:rsidRPr="00213BF8">
        <w:rPr>
          <w:b/>
        </w:rPr>
        <w:t>3</w:t>
      </w:r>
      <w:r w:rsidRPr="00213BF8">
        <w:t>(2): p. 664-674.</w:t>
      </w:r>
      <w:bookmarkEnd w:id="531"/>
    </w:p>
    <w:p w14:paraId="2C4568E2" w14:textId="77777777" w:rsidR="00213BF8" w:rsidRPr="00213BF8" w:rsidRDefault="00213BF8" w:rsidP="00213BF8">
      <w:pPr>
        <w:pStyle w:val="EndNoteBibliography"/>
        <w:spacing w:after="0"/>
        <w:ind w:left="720" w:hanging="720"/>
      </w:pPr>
      <w:bookmarkStart w:id="532" w:name="_ENREF_84"/>
      <w:r w:rsidRPr="00213BF8">
        <w:t xml:space="preserve">[84] </w:t>
      </w:r>
      <w:r w:rsidRPr="00213BF8">
        <w:tab/>
        <w:t xml:space="preserve">Ni, E., P.B. Luh, and S. Rourke, </w:t>
      </w:r>
      <w:r w:rsidRPr="00213BF8">
        <w:rPr>
          <w:i/>
        </w:rPr>
        <w:t>Optimal integrated generation bidding and scheduling with risk management under a deregulated power market.</w:t>
      </w:r>
      <w:r w:rsidRPr="00213BF8">
        <w:t xml:space="preserve"> Power Systems, IEEE Transactions on, 2004. </w:t>
      </w:r>
      <w:r w:rsidRPr="00213BF8">
        <w:rPr>
          <w:b/>
        </w:rPr>
        <w:t>19</w:t>
      </w:r>
      <w:r w:rsidRPr="00213BF8">
        <w:t>(1): p. 600-609.</w:t>
      </w:r>
      <w:bookmarkEnd w:id="532"/>
    </w:p>
    <w:p w14:paraId="66437C1E" w14:textId="77777777" w:rsidR="00213BF8" w:rsidRPr="00213BF8" w:rsidRDefault="00213BF8" w:rsidP="00213BF8">
      <w:pPr>
        <w:pStyle w:val="EndNoteBibliography"/>
        <w:spacing w:after="0"/>
        <w:ind w:left="720" w:hanging="720"/>
      </w:pPr>
      <w:bookmarkStart w:id="533" w:name="_ENREF_85"/>
      <w:r w:rsidRPr="00213BF8">
        <w:t xml:space="preserve">[85] </w:t>
      </w:r>
      <w:r w:rsidRPr="00213BF8">
        <w:tab/>
        <w:t xml:space="preserve">Catalao, J.P.S., et al. </w:t>
      </w:r>
      <w:r w:rsidRPr="00213BF8">
        <w:rPr>
          <w:i/>
        </w:rPr>
        <w:t>Profit-based unit commitment with emission limitations: A multiobjective approach</w:t>
      </w:r>
      <w:r w:rsidRPr="00213BF8">
        <w:t xml:space="preserve">. in </w:t>
      </w:r>
      <w:r w:rsidRPr="00213BF8">
        <w:rPr>
          <w:i/>
        </w:rPr>
        <w:t>2007 IEEE Lausanne Power Tech</w:t>
      </w:r>
      <w:r w:rsidRPr="00213BF8">
        <w:t>. 2007.</w:t>
      </w:r>
      <w:bookmarkEnd w:id="533"/>
    </w:p>
    <w:p w14:paraId="6BFA9946" w14:textId="77777777" w:rsidR="00213BF8" w:rsidRPr="00213BF8" w:rsidRDefault="00213BF8" w:rsidP="00213BF8">
      <w:pPr>
        <w:pStyle w:val="EndNoteBibliography"/>
        <w:spacing w:after="0"/>
        <w:ind w:left="720" w:hanging="720"/>
      </w:pPr>
      <w:bookmarkStart w:id="534" w:name="_ENREF_86"/>
      <w:r w:rsidRPr="00213BF8">
        <w:t xml:space="preserve">[86] </w:t>
      </w:r>
      <w:r w:rsidRPr="00213BF8">
        <w:tab/>
        <w:t xml:space="preserve">Wood, W.G., </w:t>
      </w:r>
      <w:r w:rsidRPr="00213BF8">
        <w:rPr>
          <w:i/>
        </w:rPr>
        <w:t>Spinning reserve constrained static and dynamic economic dispatch.</w:t>
      </w:r>
      <w:r w:rsidRPr="00213BF8">
        <w:t xml:space="preserve"> Power Apparatus and Systems, IEEE Transactions on, 1982. </w:t>
      </w:r>
      <w:r w:rsidRPr="00213BF8">
        <w:rPr>
          <w:b/>
        </w:rPr>
        <w:t>PAS-101</w:t>
      </w:r>
      <w:r w:rsidRPr="00213BF8">
        <w:t>(2): p. 381-388.</w:t>
      </w:r>
      <w:bookmarkEnd w:id="534"/>
    </w:p>
    <w:p w14:paraId="5E7D1ED8" w14:textId="77777777" w:rsidR="00213BF8" w:rsidRPr="00213BF8" w:rsidRDefault="00213BF8" w:rsidP="00213BF8">
      <w:pPr>
        <w:pStyle w:val="EndNoteBibliography"/>
        <w:spacing w:after="0"/>
        <w:ind w:left="720" w:hanging="720"/>
      </w:pPr>
      <w:bookmarkStart w:id="535" w:name="_ENREF_87"/>
      <w:r w:rsidRPr="00213BF8">
        <w:t xml:space="preserve">[87] </w:t>
      </w:r>
      <w:r w:rsidRPr="00213BF8">
        <w:tab/>
        <w:t xml:space="preserve">Xia, X. and A.M. Elaiw, </w:t>
      </w:r>
      <w:r w:rsidRPr="00213BF8">
        <w:rPr>
          <w:i/>
        </w:rPr>
        <w:t>Dynamic economic dispatch: A review.</w:t>
      </w:r>
      <w:r w:rsidRPr="00213BF8">
        <w:t xml:space="preserve"> the online journal of Electronics &amp; Electrical Engg.(OJEEE) vol, 2010. </w:t>
      </w:r>
      <w:r w:rsidRPr="00213BF8">
        <w:rPr>
          <w:b/>
        </w:rPr>
        <w:t>2</w:t>
      </w:r>
      <w:r w:rsidRPr="00213BF8">
        <w:t>.</w:t>
      </w:r>
      <w:bookmarkEnd w:id="535"/>
    </w:p>
    <w:p w14:paraId="39117526" w14:textId="77777777" w:rsidR="00213BF8" w:rsidRPr="00213BF8" w:rsidRDefault="00213BF8" w:rsidP="00213BF8">
      <w:pPr>
        <w:pStyle w:val="EndNoteBibliography"/>
        <w:spacing w:after="0"/>
        <w:ind w:left="720" w:hanging="720"/>
      </w:pPr>
      <w:bookmarkStart w:id="536" w:name="_ENREF_88"/>
      <w:r w:rsidRPr="00213BF8">
        <w:t xml:space="preserve">[88] </w:t>
      </w:r>
      <w:r w:rsidRPr="00213BF8">
        <w:tab/>
        <w:t xml:space="preserve">Somuah, C.B. and N. Khunaizi, </w:t>
      </w:r>
      <w:r w:rsidRPr="00213BF8">
        <w:rPr>
          <w:i/>
        </w:rPr>
        <w:t>Application of linear programming redispatch technique to dynamic generation allocation.</w:t>
      </w:r>
      <w:r w:rsidRPr="00213BF8">
        <w:t xml:space="preserve"> Power Systems, IEEE Transactions on, 1990. </w:t>
      </w:r>
      <w:r w:rsidRPr="00213BF8">
        <w:rPr>
          <w:b/>
        </w:rPr>
        <w:t>5</w:t>
      </w:r>
      <w:r w:rsidRPr="00213BF8">
        <w:t>(1): p. 20-26.</w:t>
      </w:r>
      <w:bookmarkEnd w:id="536"/>
    </w:p>
    <w:p w14:paraId="0925B2D7" w14:textId="77777777" w:rsidR="00213BF8" w:rsidRPr="00213BF8" w:rsidRDefault="00213BF8" w:rsidP="00213BF8">
      <w:pPr>
        <w:pStyle w:val="EndNoteBibliography"/>
        <w:spacing w:after="0"/>
        <w:ind w:left="720" w:hanging="720"/>
      </w:pPr>
      <w:bookmarkStart w:id="537" w:name="_ENREF_89"/>
      <w:r w:rsidRPr="00213BF8">
        <w:t xml:space="preserve">[89] </w:t>
      </w:r>
      <w:r w:rsidRPr="00213BF8">
        <w:tab/>
        <w:t xml:space="preserve">Han, X.S., H. Gooi, and D.S. Kirschen, </w:t>
      </w:r>
      <w:r w:rsidRPr="00213BF8">
        <w:rPr>
          <w:i/>
        </w:rPr>
        <w:t>Dynamic economic dispatch: Feasible and optimal solutions.</w:t>
      </w:r>
      <w:r w:rsidRPr="00213BF8">
        <w:t xml:space="preserve"> Power Systems, IEEE Transactions on, 2001. </w:t>
      </w:r>
      <w:r w:rsidRPr="00213BF8">
        <w:rPr>
          <w:b/>
        </w:rPr>
        <w:t>16</w:t>
      </w:r>
      <w:r w:rsidRPr="00213BF8">
        <w:t>(1): p. 22-28.</w:t>
      </w:r>
      <w:bookmarkEnd w:id="537"/>
    </w:p>
    <w:p w14:paraId="7844D0AF" w14:textId="77777777" w:rsidR="00213BF8" w:rsidRPr="00213BF8" w:rsidRDefault="00213BF8" w:rsidP="00213BF8">
      <w:pPr>
        <w:pStyle w:val="EndNoteBibliography"/>
        <w:spacing w:after="0"/>
        <w:ind w:left="720" w:hanging="720"/>
      </w:pPr>
      <w:bookmarkStart w:id="538" w:name="_ENREF_90"/>
      <w:r w:rsidRPr="00213BF8">
        <w:t xml:space="preserve">[90] </w:t>
      </w:r>
      <w:r w:rsidRPr="00213BF8">
        <w:tab/>
        <w:t xml:space="preserve">Bechert, T.E. and H.G. Kwatny, </w:t>
      </w:r>
      <w:r w:rsidRPr="00213BF8">
        <w:rPr>
          <w:i/>
        </w:rPr>
        <w:t>On the optimal dynamic dispatch of real power.</w:t>
      </w:r>
      <w:r w:rsidRPr="00213BF8">
        <w:t xml:space="preserve"> IEEE Transactions on Power Apparatus and Systems, 1972. </w:t>
      </w:r>
      <w:r w:rsidRPr="00213BF8">
        <w:rPr>
          <w:b/>
        </w:rPr>
        <w:t>PAS-91</w:t>
      </w:r>
      <w:r w:rsidRPr="00213BF8">
        <w:t>(3): p. 889-898.</w:t>
      </w:r>
      <w:bookmarkEnd w:id="538"/>
    </w:p>
    <w:p w14:paraId="27F73C72" w14:textId="77777777" w:rsidR="00213BF8" w:rsidRPr="00213BF8" w:rsidRDefault="00213BF8" w:rsidP="00213BF8">
      <w:pPr>
        <w:pStyle w:val="EndNoteBibliography"/>
        <w:spacing w:after="0"/>
        <w:ind w:left="720" w:hanging="720"/>
      </w:pPr>
      <w:bookmarkStart w:id="539" w:name="_ENREF_91"/>
      <w:r w:rsidRPr="00213BF8">
        <w:lastRenderedPageBreak/>
        <w:t xml:space="preserve">[91] </w:t>
      </w:r>
      <w:r w:rsidRPr="00213BF8">
        <w:tab/>
        <w:t xml:space="preserve">Xia, X. and A.M. Elaiw, </w:t>
      </w:r>
      <w:r w:rsidRPr="00213BF8">
        <w:rPr>
          <w:i/>
        </w:rPr>
        <w:t>Optimal dynamic economic dispatch of generation: A review.</w:t>
      </w:r>
      <w:r w:rsidRPr="00213BF8">
        <w:t xml:space="preserve"> Electric Power Systems Research, 2010. </w:t>
      </w:r>
      <w:r w:rsidRPr="00213BF8">
        <w:rPr>
          <w:b/>
        </w:rPr>
        <w:t>80</w:t>
      </w:r>
      <w:r w:rsidRPr="00213BF8">
        <w:t>(8): p. 975-986.</w:t>
      </w:r>
      <w:bookmarkEnd w:id="539"/>
    </w:p>
    <w:p w14:paraId="0F5C8682" w14:textId="77777777" w:rsidR="00213BF8" w:rsidRPr="00213BF8" w:rsidRDefault="00213BF8" w:rsidP="00213BF8">
      <w:pPr>
        <w:pStyle w:val="EndNoteBibliography"/>
        <w:spacing w:after="0"/>
        <w:ind w:left="720" w:hanging="720"/>
      </w:pPr>
      <w:bookmarkStart w:id="540" w:name="_ENREF_92"/>
      <w:r w:rsidRPr="00213BF8">
        <w:t xml:space="preserve">[92] </w:t>
      </w:r>
      <w:r w:rsidRPr="00213BF8">
        <w:tab/>
        <w:t xml:space="preserve">Travers, D.L. and R. John Kaye, </w:t>
      </w:r>
      <w:r w:rsidRPr="00213BF8">
        <w:rPr>
          <w:i/>
        </w:rPr>
        <w:t>Dynamic dispatch by constructive dynamic programming.</w:t>
      </w:r>
      <w:r w:rsidRPr="00213BF8">
        <w:t xml:space="preserve"> IEEE Transactions on Power Systems, 1998. </w:t>
      </w:r>
      <w:r w:rsidRPr="00213BF8">
        <w:rPr>
          <w:b/>
        </w:rPr>
        <w:t>13</w:t>
      </w:r>
      <w:r w:rsidRPr="00213BF8">
        <w:t>(1): p. 72-78.</w:t>
      </w:r>
      <w:bookmarkEnd w:id="540"/>
    </w:p>
    <w:p w14:paraId="3A34B215" w14:textId="77777777" w:rsidR="00213BF8" w:rsidRPr="00213BF8" w:rsidRDefault="00213BF8" w:rsidP="00213BF8">
      <w:pPr>
        <w:pStyle w:val="EndNoteBibliography"/>
        <w:spacing w:after="0"/>
        <w:ind w:left="720" w:hanging="720"/>
      </w:pPr>
      <w:bookmarkStart w:id="541" w:name="_ENREF_93"/>
      <w:r w:rsidRPr="00213BF8">
        <w:t xml:space="preserve">[93] </w:t>
      </w:r>
      <w:r w:rsidRPr="00213BF8">
        <w:tab/>
        <w:t xml:space="preserve">Krishnamurthy, S. and R. Tzoneva. </w:t>
      </w:r>
      <w:r w:rsidRPr="00213BF8">
        <w:rPr>
          <w:i/>
        </w:rPr>
        <w:t>Impact of price penalty factors on the solution of the combined economic emission dispatch problem using cubic criterion functions</w:t>
      </w:r>
      <w:r w:rsidRPr="00213BF8">
        <w:t xml:space="preserve">. in </w:t>
      </w:r>
      <w:r w:rsidRPr="00213BF8">
        <w:rPr>
          <w:i/>
        </w:rPr>
        <w:t>2012 IEEE Power and Energy Society General Meeting</w:t>
      </w:r>
      <w:r w:rsidRPr="00213BF8">
        <w:t>. 2012.</w:t>
      </w:r>
      <w:bookmarkEnd w:id="541"/>
    </w:p>
    <w:p w14:paraId="4617D5DB" w14:textId="77777777" w:rsidR="00213BF8" w:rsidRPr="00213BF8" w:rsidRDefault="00213BF8" w:rsidP="00213BF8">
      <w:pPr>
        <w:pStyle w:val="EndNoteBibliography"/>
        <w:spacing w:after="0"/>
        <w:ind w:left="720" w:hanging="720"/>
      </w:pPr>
      <w:bookmarkStart w:id="542" w:name="_ENREF_94"/>
      <w:r w:rsidRPr="00213BF8">
        <w:t xml:space="preserve">[94] </w:t>
      </w:r>
      <w:r w:rsidRPr="00213BF8">
        <w:tab/>
        <w:t xml:space="preserve">Li, F. and R.K. Aggarwal, </w:t>
      </w:r>
      <w:r w:rsidRPr="00213BF8">
        <w:rPr>
          <w:i/>
        </w:rPr>
        <w:t>Fast and accurate power dispatch using a relaxed genetic algorithm and a local gradient technique.</w:t>
      </w:r>
      <w:r w:rsidRPr="00213BF8">
        <w:t xml:space="preserve"> Expert Systems with Applications, 2000. </w:t>
      </w:r>
      <w:r w:rsidRPr="00213BF8">
        <w:rPr>
          <w:b/>
        </w:rPr>
        <w:t>19</w:t>
      </w:r>
      <w:r w:rsidRPr="00213BF8">
        <w:t>(3): p. 159-165.</w:t>
      </w:r>
      <w:bookmarkEnd w:id="542"/>
    </w:p>
    <w:p w14:paraId="2BC06ABE" w14:textId="77777777" w:rsidR="00213BF8" w:rsidRPr="00213BF8" w:rsidRDefault="00213BF8" w:rsidP="00213BF8">
      <w:pPr>
        <w:pStyle w:val="EndNoteBibliography"/>
        <w:spacing w:after="0"/>
        <w:ind w:left="720" w:hanging="720"/>
      </w:pPr>
      <w:bookmarkStart w:id="543" w:name="_ENREF_95"/>
      <w:r w:rsidRPr="00213BF8">
        <w:t xml:space="preserve">[95] </w:t>
      </w:r>
      <w:r w:rsidRPr="00213BF8">
        <w:tab/>
        <w:t xml:space="preserve">Dhillon, J.S. and D.P. Kothari, </w:t>
      </w:r>
      <w:r w:rsidRPr="00213BF8">
        <w:rPr>
          <w:i/>
        </w:rPr>
        <w:t>The surrogate worth trade-off approach for multiobjective thermal power dispatch problem.</w:t>
      </w:r>
      <w:r w:rsidRPr="00213BF8">
        <w:t xml:space="preserve"> Electric Power Systems Research, 2000. </w:t>
      </w:r>
      <w:r w:rsidRPr="00213BF8">
        <w:rPr>
          <w:b/>
        </w:rPr>
        <w:t>56</w:t>
      </w:r>
      <w:r w:rsidRPr="00213BF8">
        <w:t>(2): p. 103-110.</w:t>
      </w:r>
      <w:bookmarkEnd w:id="543"/>
    </w:p>
    <w:p w14:paraId="0968059F" w14:textId="77777777" w:rsidR="00213BF8" w:rsidRPr="00213BF8" w:rsidRDefault="00213BF8" w:rsidP="00213BF8">
      <w:pPr>
        <w:pStyle w:val="EndNoteBibliography"/>
        <w:spacing w:after="0"/>
        <w:ind w:left="720" w:hanging="720"/>
      </w:pPr>
      <w:bookmarkStart w:id="544" w:name="_ENREF_96"/>
      <w:r w:rsidRPr="00213BF8">
        <w:t xml:space="preserve">[96] </w:t>
      </w:r>
      <w:r w:rsidRPr="00213BF8">
        <w:tab/>
        <w:t xml:space="preserve">Truong, K.H., et al., </w:t>
      </w:r>
      <w:r w:rsidRPr="00213BF8">
        <w:rPr>
          <w:i/>
        </w:rPr>
        <w:t>Swarm based mean-variance mapping optimization for solving economic dispatch with cubic fuel cost function</w:t>
      </w:r>
      <w:r w:rsidRPr="00213BF8">
        <w:t xml:space="preserve">, in </w:t>
      </w:r>
      <w:r w:rsidRPr="00213BF8">
        <w:rPr>
          <w:i/>
        </w:rPr>
        <w:t>Intelligent information and database systems: 7th asian conference, aciids 2015, bali, indonesia, march 23-25, 2015, proceedings, part ii</w:t>
      </w:r>
      <w:r w:rsidRPr="00213BF8">
        <w:t>, N.T. Nguyen, B. Trawi</w:t>
      </w:r>
      <w:r w:rsidRPr="00213BF8">
        <w:rPr>
          <w:rFonts w:hint="eastAsia"/>
        </w:rPr>
        <w:t>ń</w:t>
      </w:r>
      <w:r w:rsidRPr="00213BF8">
        <w:t>ski, and R. Kosala, Editors. 2015, Springer International Publishing: Cham. p. 3-12.</w:t>
      </w:r>
      <w:bookmarkEnd w:id="544"/>
    </w:p>
    <w:p w14:paraId="5BF7E4AF" w14:textId="77777777" w:rsidR="00213BF8" w:rsidRPr="00213BF8" w:rsidRDefault="00213BF8" w:rsidP="00213BF8">
      <w:pPr>
        <w:pStyle w:val="EndNoteBibliography"/>
        <w:spacing w:after="0"/>
        <w:ind w:left="720" w:hanging="720"/>
      </w:pPr>
      <w:bookmarkStart w:id="545" w:name="_ENREF_97"/>
      <w:r w:rsidRPr="00213BF8">
        <w:t xml:space="preserve">[97] </w:t>
      </w:r>
      <w:r w:rsidRPr="00213BF8">
        <w:tab/>
        <w:t xml:space="preserve">Lamont, J.W. and E.V. Obessis, </w:t>
      </w:r>
      <w:r w:rsidRPr="00213BF8">
        <w:rPr>
          <w:i/>
        </w:rPr>
        <w:t>Emission dispatch models and algorithms for the 1990s.</w:t>
      </w:r>
      <w:r w:rsidRPr="00213BF8">
        <w:t xml:space="preserve"> IEEE Transactions on Power Systems, 1995. </w:t>
      </w:r>
      <w:r w:rsidRPr="00213BF8">
        <w:rPr>
          <w:b/>
        </w:rPr>
        <w:t>10</w:t>
      </w:r>
      <w:r w:rsidRPr="00213BF8">
        <w:t>(2): p. 941-947.</w:t>
      </w:r>
      <w:bookmarkEnd w:id="545"/>
    </w:p>
    <w:p w14:paraId="7C6DF696" w14:textId="77777777" w:rsidR="00213BF8" w:rsidRPr="00213BF8" w:rsidRDefault="00213BF8" w:rsidP="00213BF8">
      <w:pPr>
        <w:pStyle w:val="EndNoteBibliography"/>
        <w:spacing w:after="0"/>
        <w:ind w:left="720" w:hanging="720"/>
      </w:pPr>
      <w:bookmarkStart w:id="546" w:name="_ENREF_98"/>
      <w:r w:rsidRPr="00213BF8">
        <w:t xml:space="preserve">[98] </w:t>
      </w:r>
      <w:r w:rsidRPr="00213BF8">
        <w:tab/>
        <w:t xml:space="preserve">Peng, C., et al., </w:t>
      </w:r>
      <w:r w:rsidRPr="00213BF8">
        <w:rPr>
          <w:i/>
        </w:rPr>
        <w:t>Dynamic economic dispatch for wind-thermal power system using a novel bi-population chaotic differential evolution algorithm.</w:t>
      </w:r>
      <w:r w:rsidRPr="00213BF8">
        <w:t xml:space="preserve"> International Journal of Electrical Power &amp; Energy Systems, 2012. </w:t>
      </w:r>
      <w:r w:rsidRPr="00213BF8">
        <w:rPr>
          <w:b/>
        </w:rPr>
        <w:t>42</w:t>
      </w:r>
      <w:r w:rsidRPr="00213BF8">
        <w:t>(1): p. 119-126.</w:t>
      </w:r>
      <w:bookmarkEnd w:id="546"/>
    </w:p>
    <w:p w14:paraId="5BA060E1" w14:textId="77777777" w:rsidR="00213BF8" w:rsidRPr="00213BF8" w:rsidRDefault="00213BF8" w:rsidP="00213BF8">
      <w:pPr>
        <w:pStyle w:val="EndNoteBibliography"/>
        <w:spacing w:after="0"/>
        <w:ind w:left="720" w:hanging="720"/>
      </w:pPr>
      <w:bookmarkStart w:id="547" w:name="_ENREF_99"/>
      <w:r w:rsidRPr="00213BF8">
        <w:t xml:space="preserve">[99] </w:t>
      </w:r>
      <w:r w:rsidRPr="00213BF8">
        <w:tab/>
        <w:t xml:space="preserve">Dubey, H.M., M. Pandit, and B. Panigrahi, </w:t>
      </w:r>
      <w:r w:rsidRPr="00213BF8">
        <w:rPr>
          <w:i/>
        </w:rPr>
        <w:t>Hybrid flower pollination algorithm with time-varying fuzzy selection mechanism for wind integrated multi-objective dynamic economic dispatch.</w:t>
      </w:r>
      <w:r w:rsidRPr="00213BF8">
        <w:t xml:space="preserve"> Renewable Energy, 2015. </w:t>
      </w:r>
      <w:r w:rsidRPr="00213BF8">
        <w:rPr>
          <w:b/>
        </w:rPr>
        <w:t>83</w:t>
      </w:r>
      <w:r w:rsidRPr="00213BF8">
        <w:t>: p. 188-202.</w:t>
      </w:r>
      <w:bookmarkEnd w:id="547"/>
    </w:p>
    <w:p w14:paraId="5EF42EB1" w14:textId="77777777" w:rsidR="00213BF8" w:rsidRPr="00213BF8" w:rsidRDefault="00213BF8" w:rsidP="00213BF8">
      <w:pPr>
        <w:pStyle w:val="EndNoteBibliography"/>
        <w:spacing w:after="0"/>
        <w:ind w:left="720" w:hanging="720"/>
      </w:pPr>
      <w:bookmarkStart w:id="548" w:name="_ENREF_100"/>
      <w:r w:rsidRPr="00213BF8">
        <w:t xml:space="preserve">[100] </w:t>
      </w:r>
      <w:r w:rsidRPr="00213BF8">
        <w:tab/>
        <w:t xml:space="preserve">Decker, G.L. and A.D. Brooks, </w:t>
      </w:r>
      <w:r w:rsidRPr="00213BF8">
        <w:rPr>
          <w:i/>
        </w:rPr>
        <w:t>Valve point loading of turbines.</w:t>
      </w:r>
      <w:r w:rsidRPr="00213BF8">
        <w:t xml:space="preserve"> Transactions of the American Institute of Electrical Engineers. Part III: Power Apparatus and Systems, 1958. </w:t>
      </w:r>
      <w:r w:rsidRPr="00213BF8">
        <w:rPr>
          <w:b/>
        </w:rPr>
        <w:t>77</w:t>
      </w:r>
      <w:r w:rsidRPr="00213BF8">
        <w:t>(3): p. 481-484.</w:t>
      </w:r>
      <w:bookmarkEnd w:id="548"/>
    </w:p>
    <w:p w14:paraId="38E61365" w14:textId="77777777" w:rsidR="00213BF8" w:rsidRPr="00213BF8" w:rsidRDefault="00213BF8" w:rsidP="00213BF8">
      <w:pPr>
        <w:pStyle w:val="EndNoteBibliography"/>
        <w:spacing w:after="0"/>
        <w:ind w:left="720" w:hanging="720"/>
      </w:pPr>
      <w:bookmarkStart w:id="549" w:name="_ENREF_101"/>
      <w:r w:rsidRPr="00213BF8">
        <w:t xml:space="preserve">[101] </w:t>
      </w:r>
      <w:r w:rsidRPr="00213BF8">
        <w:tab/>
        <w:t xml:space="preserve">Khoa, T.H., et al., </w:t>
      </w:r>
      <w:r w:rsidRPr="00213BF8">
        <w:rPr>
          <w:i/>
        </w:rPr>
        <w:t>Solving economic dispatch problem with valve-point effects using swarm-based mean–variance mapping optimization (mvmos).</w:t>
      </w:r>
      <w:r w:rsidRPr="00213BF8">
        <w:t xml:space="preserve"> Cogent Engineering, 2015. </w:t>
      </w:r>
      <w:r w:rsidRPr="00213BF8">
        <w:rPr>
          <w:b/>
        </w:rPr>
        <w:t>2</w:t>
      </w:r>
      <w:r w:rsidRPr="00213BF8">
        <w:t>(1): p. 1076983.</w:t>
      </w:r>
      <w:bookmarkEnd w:id="549"/>
    </w:p>
    <w:p w14:paraId="20E6F0C1" w14:textId="77777777" w:rsidR="00213BF8" w:rsidRPr="00213BF8" w:rsidRDefault="00213BF8" w:rsidP="00213BF8">
      <w:pPr>
        <w:pStyle w:val="EndNoteBibliography"/>
        <w:spacing w:after="0"/>
        <w:ind w:left="720" w:hanging="720"/>
      </w:pPr>
      <w:bookmarkStart w:id="550" w:name="_ENREF_102"/>
      <w:r w:rsidRPr="00213BF8">
        <w:t xml:space="preserve">[102] </w:t>
      </w:r>
      <w:r w:rsidRPr="00213BF8">
        <w:tab/>
        <w:t xml:space="preserve">Irisarri, G., </w:t>
      </w:r>
      <w:r w:rsidRPr="00213BF8">
        <w:rPr>
          <w:i/>
        </w:rPr>
        <w:t>Economic dispatch with network and ramping constraints via interior point methods.</w:t>
      </w:r>
      <w:r w:rsidRPr="00213BF8">
        <w:t xml:space="preserve"> IEEE Transactions on Power Systems, 1998. </w:t>
      </w:r>
      <w:r w:rsidRPr="00213BF8">
        <w:rPr>
          <w:b/>
        </w:rPr>
        <w:t>13</w:t>
      </w:r>
      <w:r w:rsidRPr="00213BF8">
        <w:t>(1): p. 236-242.</w:t>
      </w:r>
      <w:bookmarkEnd w:id="550"/>
    </w:p>
    <w:p w14:paraId="52A296DC" w14:textId="77777777" w:rsidR="00213BF8" w:rsidRPr="00213BF8" w:rsidRDefault="00213BF8" w:rsidP="00213BF8">
      <w:pPr>
        <w:pStyle w:val="EndNoteBibliography"/>
        <w:spacing w:after="0"/>
        <w:ind w:left="720" w:hanging="720"/>
      </w:pPr>
      <w:bookmarkStart w:id="551" w:name="_ENREF_103"/>
      <w:r w:rsidRPr="00213BF8">
        <w:t xml:space="preserve">[103] </w:t>
      </w:r>
      <w:r w:rsidRPr="00213BF8">
        <w:tab/>
        <w:t xml:space="preserve">Moya, O.E., </w:t>
      </w:r>
      <w:r w:rsidRPr="00213BF8">
        <w:rPr>
          <w:i/>
        </w:rPr>
        <w:t>A spinning reserve, load shedding, and economic dispatch solution by bender's decomposition.</w:t>
      </w:r>
      <w:r w:rsidRPr="00213BF8">
        <w:t xml:space="preserve"> IEEE Transactions on Power Systems, 2005. </w:t>
      </w:r>
      <w:r w:rsidRPr="00213BF8">
        <w:rPr>
          <w:b/>
        </w:rPr>
        <w:t>20</w:t>
      </w:r>
      <w:r w:rsidRPr="00213BF8">
        <w:t>(1): p. 384-388.</w:t>
      </w:r>
      <w:bookmarkEnd w:id="551"/>
    </w:p>
    <w:p w14:paraId="1B32496A" w14:textId="77777777" w:rsidR="00213BF8" w:rsidRPr="00213BF8" w:rsidRDefault="00213BF8" w:rsidP="00213BF8">
      <w:pPr>
        <w:pStyle w:val="EndNoteBibliography"/>
        <w:spacing w:after="0"/>
        <w:ind w:left="720" w:hanging="720"/>
      </w:pPr>
      <w:bookmarkStart w:id="552" w:name="_ENREF_104"/>
      <w:r w:rsidRPr="00213BF8">
        <w:t xml:space="preserve">[104] </w:t>
      </w:r>
      <w:r w:rsidRPr="00213BF8">
        <w:tab/>
        <w:t xml:space="preserve">Han, X.S. and H.B. Gooi, </w:t>
      </w:r>
      <w:r w:rsidRPr="00213BF8">
        <w:rPr>
          <w:i/>
        </w:rPr>
        <w:t>Effective economic dispatch model and algorithm.</w:t>
      </w:r>
      <w:r w:rsidRPr="00213BF8">
        <w:t xml:space="preserve"> International Journal of Electrical Power &amp; Energy Systems, 2007. </w:t>
      </w:r>
      <w:r w:rsidRPr="00213BF8">
        <w:rPr>
          <w:b/>
        </w:rPr>
        <w:t>29</w:t>
      </w:r>
      <w:r w:rsidRPr="00213BF8">
        <w:t>(2): p. 113-120.</w:t>
      </w:r>
      <w:bookmarkEnd w:id="552"/>
    </w:p>
    <w:p w14:paraId="1AE17BF4" w14:textId="77777777" w:rsidR="00213BF8" w:rsidRPr="00213BF8" w:rsidRDefault="00213BF8" w:rsidP="00213BF8">
      <w:pPr>
        <w:pStyle w:val="EndNoteBibliography"/>
        <w:spacing w:after="0"/>
        <w:ind w:left="720" w:hanging="720"/>
      </w:pPr>
      <w:bookmarkStart w:id="553" w:name="_ENREF_105"/>
      <w:r w:rsidRPr="00213BF8">
        <w:lastRenderedPageBreak/>
        <w:t xml:space="preserve">[105] </w:t>
      </w:r>
      <w:r w:rsidRPr="00213BF8">
        <w:tab/>
        <w:t xml:space="preserve">Wang, S.J., et al., </w:t>
      </w:r>
      <w:r w:rsidRPr="00213BF8">
        <w:rPr>
          <w:i/>
        </w:rPr>
        <w:t>Short-term generation scheduling with transmission and environmental constraints using an augmented lagrangian relaxation.</w:t>
      </w:r>
      <w:r w:rsidRPr="00213BF8">
        <w:t xml:space="preserve"> IEEE Transactions on Power Systems, 1995. </w:t>
      </w:r>
      <w:r w:rsidRPr="00213BF8">
        <w:rPr>
          <w:b/>
        </w:rPr>
        <w:t>10</w:t>
      </w:r>
      <w:r w:rsidRPr="00213BF8">
        <w:t>(3): p. 1294-1301.</w:t>
      </w:r>
      <w:bookmarkEnd w:id="553"/>
    </w:p>
    <w:p w14:paraId="281BC07A" w14:textId="77777777" w:rsidR="00213BF8" w:rsidRPr="00213BF8" w:rsidRDefault="00213BF8" w:rsidP="00213BF8">
      <w:pPr>
        <w:pStyle w:val="EndNoteBibliography"/>
        <w:spacing w:after="0"/>
        <w:ind w:left="720" w:hanging="720"/>
      </w:pPr>
      <w:bookmarkStart w:id="554" w:name="_ENREF_106"/>
      <w:r w:rsidRPr="00213BF8">
        <w:t xml:space="preserve">[106] </w:t>
      </w:r>
      <w:r w:rsidRPr="00213BF8">
        <w:tab/>
        <w:t xml:space="preserve">Ramanathan, R., </w:t>
      </w:r>
      <w:r w:rsidRPr="00213BF8">
        <w:rPr>
          <w:i/>
        </w:rPr>
        <w:t>Emission constrained economic dispatch.</w:t>
      </w:r>
      <w:r w:rsidRPr="00213BF8">
        <w:t xml:space="preserve"> IEEE Transactions on Power Systems, 1994. </w:t>
      </w:r>
      <w:r w:rsidRPr="00213BF8">
        <w:rPr>
          <w:b/>
        </w:rPr>
        <w:t>9</w:t>
      </w:r>
      <w:r w:rsidRPr="00213BF8">
        <w:t>(4): p. 1994-2000.</w:t>
      </w:r>
      <w:bookmarkEnd w:id="554"/>
    </w:p>
    <w:p w14:paraId="4EBE9327" w14:textId="77777777" w:rsidR="00213BF8" w:rsidRPr="00213BF8" w:rsidRDefault="00213BF8" w:rsidP="00213BF8">
      <w:pPr>
        <w:pStyle w:val="EndNoteBibliography"/>
        <w:spacing w:after="0"/>
        <w:ind w:left="720" w:hanging="720"/>
      </w:pPr>
      <w:bookmarkStart w:id="555" w:name="_ENREF_107"/>
      <w:r w:rsidRPr="00213BF8">
        <w:t xml:space="preserve">[107] </w:t>
      </w:r>
      <w:r w:rsidRPr="00213BF8">
        <w:tab/>
        <w:t xml:space="preserve">Attarha, A. and N. Amjady, </w:t>
      </w:r>
      <w:r w:rsidRPr="00213BF8">
        <w:rPr>
          <w:i/>
        </w:rPr>
        <w:t>Solution of security constrained optimal power flow for large-scale power systems by convex transformation techniques and taylor series.</w:t>
      </w:r>
      <w:r w:rsidRPr="00213BF8">
        <w:t xml:space="preserve"> IET Generation, Transmission &amp; Distribution, 2016. </w:t>
      </w:r>
      <w:r w:rsidRPr="00213BF8">
        <w:rPr>
          <w:b/>
        </w:rPr>
        <w:t>10</w:t>
      </w:r>
      <w:r w:rsidRPr="00213BF8">
        <w:t>(4): p. 889-896.</w:t>
      </w:r>
      <w:bookmarkEnd w:id="555"/>
    </w:p>
    <w:p w14:paraId="7B3D9DCA" w14:textId="77777777" w:rsidR="00213BF8" w:rsidRPr="00213BF8" w:rsidRDefault="00213BF8" w:rsidP="00213BF8">
      <w:pPr>
        <w:pStyle w:val="EndNoteBibliography"/>
        <w:spacing w:after="0"/>
        <w:ind w:left="720" w:hanging="720"/>
      </w:pPr>
      <w:bookmarkStart w:id="556" w:name="_ENREF_108"/>
      <w:r w:rsidRPr="00213BF8">
        <w:t xml:space="preserve">[108] </w:t>
      </w:r>
      <w:r w:rsidRPr="00213BF8">
        <w:tab/>
        <w:t xml:space="preserve">Collett, R. and J. Quaicoe. </w:t>
      </w:r>
      <w:r w:rsidRPr="00213BF8">
        <w:rPr>
          <w:i/>
        </w:rPr>
        <w:t>Security-constrained unit commitment using particle swarms</w:t>
      </w:r>
      <w:r w:rsidRPr="00213BF8">
        <w:t xml:space="preserve">. in </w:t>
      </w:r>
      <w:r w:rsidRPr="00213BF8">
        <w:rPr>
          <w:i/>
        </w:rPr>
        <w:t>2006 Canadian Conference on Electrical and Computer Engineering</w:t>
      </w:r>
      <w:r w:rsidRPr="00213BF8">
        <w:t>. 2006.</w:t>
      </w:r>
      <w:bookmarkEnd w:id="556"/>
    </w:p>
    <w:p w14:paraId="7DDB9412" w14:textId="77777777" w:rsidR="00213BF8" w:rsidRPr="00213BF8" w:rsidRDefault="00213BF8" w:rsidP="00213BF8">
      <w:pPr>
        <w:pStyle w:val="EndNoteBibliography"/>
        <w:spacing w:after="0"/>
        <w:ind w:left="720" w:hanging="720"/>
      </w:pPr>
      <w:bookmarkStart w:id="557" w:name="_ENREF_109"/>
      <w:r w:rsidRPr="00213BF8">
        <w:t xml:space="preserve">[109] </w:t>
      </w:r>
      <w:r w:rsidRPr="00213BF8">
        <w:tab/>
        <w:t xml:space="preserve">Monticelli, A., M.V.F. Pereira, and S. Granville, </w:t>
      </w:r>
      <w:r w:rsidRPr="00213BF8">
        <w:rPr>
          <w:i/>
        </w:rPr>
        <w:t>Security-constrained optimal power flow with post-contingency corrective rescheduling.</w:t>
      </w:r>
      <w:r w:rsidRPr="00213BF8">
        <w:t xml:space="preserve"> IEEE Transactions on Power Systems, 1987. </w:t>
      </w:r>
      <w:r w:rsidRPr="00213BF8">
        <w:rPr>
          <w:b/>
        </w:rPr>
        <w:t>2</w:t>
      </w:r>
      <w:r w:rsidRPr="00213BF8">
        <w:t>(1): p. 175-180.</w:t>
      </w:r>
      <w:bookmarkEnd w:id="557"/>
    </w:p>
    <w:p w14:paraId="4C292CCA" w14:textId="77777777" w:rsidR="00213BF8" w:rsidRPr="00213BF8" w:rsidRDefault="00213BF8" w:rsidP="00213BF8">
      <w:pPr>
        <w:pStyle w:val="EndNoteBibliography"/>
        <w:spacing w:after="0"/>
        <w:ind w:left="720" w:hanging="720"/>
      </w:pPr>
      <w:bookmarkStart w:id="558" w:name="_ENREF_110"/>
      <w:r w:rsidRPr="00213BF8">
        <w:t xml:space="preserve">[110] </w:t>
      </w:r>
      <w:r w:rsidRPr="00213BF8">
        <w:tab/>
        <w:t xml:space="preserve">Cheung, K.W. and L. Signoretty. </w:t>
      </w:r>
      <w:r w:rsidRPr="00213BF8">
        <w:rPr>
          <w:i/>
        </w:rPr>
        <w:t>An enhanced dispatch system for wind integration</w:t>
      </w:r>
      <w:r w:rsidRPr="00213BF8">
        <w:t xml:space="preserve">. in </w:t>
      </w:r>
      <w:r w:rsidRPr="00213BF8">
        <w:rPr>
          <w:i/>
        </w:rPr>
        <w:t>Power and Energy Engineering Conference (APPEEC), 2012 Asia-Pacific</w:t>
      </w:r>
      <w:r w:rsidRPr="00213BF8">
        <w:t>. 2012.</w:t>
      </w:r>
      <w:bookmarkEnd w:id="558"/>
    </w:p>
    <w:p w14:paraId="643DA17E" w14:textId="77777777" w:rsidR="00213BF8" w:rsidRPr="00213BF8" w:rsidRDefault="00213BF8" w:rsidP="00213BF8">
      <w:pPr>
        <w:pStyle w:val="EndNoteBibliography"/>
        <w:spacing w:after="0"/>
        <w:ind w:left="720" w:hanging="720"/>
      </w:pPr>
      <w:bookmarkStart w:id="559" w:name="_ENREF_111"/>
      <w:r w:rsidRPr="00213BF8">
        <w:t xml:space="preserve">[111] </w:t>
      </w:r>
      <w:r w:rsidRPr="00213BF8">
        <w:tab/>
        <w:t xml:space="preserve">Lee, F.N. and A.M. Breipohl, </w:t>
      </w:r>
      <w:r w:rsidRPr="00213BF8">
        <w:rPr>
          <w:i/>
        </w:rPr>
        <w:t>Reserve constrained economic dispatch with prohibited operating zones.</w:t>
      </w:r>
      <w:r w:rsidRPr="00213BF8">
        <w:t xml:space="preserve"> IEEE transactions on power systems, 1993. </w:t>
      </w:r>
      <w:r w:rsidRPr="00213BF8">
        <w:rPr>
          <w:b/>
        </w:rPr>
        <w:t>8</w:t>
      </w:r>
      <w:r w:rsidRPr="00213BF8">
        <w:t>(1): p. 246-254.</w:t>
      </w:r>
      <w:bookmarkEnd w:id="559"/>
    </w:p>
    <w:p w14:paraId="3CB69B23" w14:textId="77777777" w:rsidR="00213BF8" w:rsidRPr="00213BF8" w:rsidRDefault="00213BF8" w:rsidP="00213BF8">
      <w:pPr>
        <w:pStyle w:val="EndNoteBibliography"/>
        <w:spacing w:after="0"/>
        <w:ind w:left="720" w:hanging="720"/>
      </w:pPr>
      <w:bookmarkStart w:id="560" w:name="_ENREF_112"/>
      <w:r w:rsidRPr="00213BF8">
        <w:t xml:space="preserve">[112] </w:t>
      </w:r>
      <w:r w:rsidRPr="00213BF8">
        <w:tab/>
        <w:t xml:space="preserve">Somasundaram, P., K. Kuppusamy, and R.P. Kumudini Devi, </w:t>
      </w:r>
      <w:r w:rsidRPr="00213BF8">
        <w:rPr>
          <w:i/>
        </w:rPr>
        <w:t>Economic dispatch with prohibited operating zones using fast computation evolutionary programming algorithm.</w:t>
      </w:r>
      <w:r w:rsidRPr="00213BF8">
        <w:t xml:space="preserve"> Electric Power Systems Research, 2004. </w:t>
      </w:r>
      <w:r w:rsidRPr="00213BF8">
        <w:rPr>
          <w:b/>
        </w:rPr>
        <w:t>70</w:t>
      </w:r>
      <w:r w:rsidRPr="00213BF8">
        <w:t>(3): p. 245-252.</w:t>
      </w:r>
      <w:bookmarkEnd w:id="560"/>
    </w:p>
    <w:p w14:paraId="6DE04A71" w14:textId="77777777" w:rsidR="00213BF8" w:rsidRPr="00213BF8" w:rsidRDefault="00213BF8" w:rsidP="00213BF8">
      <w:pPr>
        <w:pStyle w:val="EndNoteBibliography"/>
        <w:spacing w:after="0"/>
        <w:ind w:left="720" w:hanging="720"/>
      </w:pPr>
      <w:bookmarkStart w:id="561" w:name="_ENREF_113"/>
      <w:r w:rsidRPr="00213BF8">
        <w:t xml:space="preserve">[113] </w:t>
      </w:r>
      <w:r w:rsidRPr="00213BF8">
        <w:tab/>
        <w:t xml:space="preserve">Jain, P. and K.K. Swarnkar, </w:t>
      </w:r>
      <w:r w:rsidRPr="00213BF8">
        <w:rPr>
          <w:i/>
        </w:rPr>
        <w:t>Economic load dispatch with prohibited operating zones using genetic algorithms</w:t>
      </w:r>
      <w:r w:rsidRPr="00213BF8">
        <w:t xml:space="preserve">, in </w:t>
      </w:r>
      <w:r w:rsidRPr="00213BF8">
        <w:rPr>
          <w:i/>
        </w:rPr>
        <w:t>Proceedings of the international conference on soft computing for problem solving (socpros 2011) december 20-22, 2011: Volume 1</w:t>
      </w:r>
      <w:r w:rsidRPr="00213BF8">
        <w:t>, K. Deep, et al., Editors. 2012, Springer India: India. p. 611-619.</w:t>
      </w:r>
      <w:bookmarkEnd w:id="561"/>
    </w:p>
    <w:p w14:paraId="151CB37F" w14:textId="77777777" w:rsidR="00213BF8" w:rsidRPr="00213BF8" w:rsidRDefault="00213BF8" w:rsidP="00213BF8">
      <w:pPr>
        <w:pStyle w:val="EndNoteBibliography"/>
        <w:spacing w:after="0"/>
        <w:ind w:left="720" w:hanging="720"/>
      </w:pPr>
      <w:bookmarkStart w:id="562" w:name="_ENREF_114"/>
      <w:r w:rsidRPr="00213BF8">
        <w:t xml:space="preserve">[114] </w:t>
      </w:r>
      <w:r w:rsidRPr="00213BF8">
        <w:tab/>
        <w:t xml:space="preserve">Narimani, M.R., J.Y. Joo, and M.L. Crow. </w:t>
      </w:r>
      <w:r w:rsidRPr="00213BF8">
        <w:rPr>
          <w:i/>
        </w:rPr>
        <w:t>Dynamic economic dispatch with demand side management of individual residential loads</w:t>
      </w:r>
      <w:r w:rsidRPr="00213BF8">
        <w:t xml:space="preserve">. in </w:t>
      </w:r>
      <w:r w:rsidRPr="00213BF8">
        <w:rPr>
          <w:i/>
        </w:rPr>
        <w:t>2015 North American Power Symposium (NAPS)</w:t>
      </w:r>
      <w:r w:rsidRPr="00213BF8">
        <w:t>. 2015.</w:t>
      </w:r>
      <w:bookmarkEnd w:id="562"/>
    </w:p>
    <w:p w14:paraId="31E5EAB5" w14:textId="77777777" w:rsidR="00213BF8" w:rsidRPr="00213BF8" w:rsidRDefault="00213BF8" w:rsidP="00213BF8">
      <w:pPr>
        <w:pStyle w:val="EndNoteBibliography"/>
        <w:spacing w:after="0"/>
        <w:ind w:left="720" w:hanging="720"/>
      </w:pPr>
      <w:bookmarkStart w:id="563" w:name="_ENREF_115"/>
      <w:r w:rsidRPr="00213BF8">
        <w:t xml:space="preserve">[115] </w:t>
      </w:r>
      <w:r w:rsidRPr="00213BF8">
        <w:tab/>
        <w:t xml:space="preserve">Lee, J.-C., et al., </w:t>
      </w:r>
      <w:r w:rsidRPr="00213BF8">
        <w:rPr>
          <w:i/>
        </w:rPr>
        <w:t>Quantum genetic algorithm for dynamic economic dispatch with valve-point effects and including wind power system.</w:t>
      </w:r>
      <w:r w:rsidRPr="00213BF8">
        <w:t xml:space="preserve"> International Journal of Electrical Power &amp; Energy Systems, 2011. </w:t>
      </w:r>
      <w:r w:rsidRPr="00213BF8">
        <w:rPr>
          <w:b/>
        </w:rPr>
        <w:t>33</w:t>
      </w:r>
      <w:r w:rsidRPr="00213BF8">
        <w:t>(2): p. 189-197.</w:t>
      </w:r>
      <w:bookmarkEnd w:id="563"/>
    </w:p>
    <w:p w14:paraId="1956E1DF" w14:textId="77777777" w:rsidR="00213BF8" w:rsidRPr="00213BF8" w:rsidRDefault="00213BF8" w:rsidP="00213BF8">
      <w:pPr>
        <w:pStyle w:val="EndNoteBibliography"/>
        <w:spacing w:after="0"/>
        <w:ind w:left="720" w:hanging="720"/>
      </w:pPr>
      <w:bookmarkStart w:id="564" w:name="_ENREF_116"/>
      <w:r w:rsidRPr="00213BF8">
        <w:t xml:space="preserve">[116] </w:t>
      </w:r>
      <w:r w:rsidRPr="00213BF8">
        <w:tab/>
        <w:t xml:space="preserve">Hong, Y.Y. and C.T. Li, </w:t>
      </w:r>
      <w:r w:rsidRPr="00213BF8">
        <w:rPr>
          <w:i/>
        </w:rPr>
        <w:t>Short-term real-power scheduling considering fuzzy factors in an autonomous system using genetic algorithms.</w:t>
      </w:r>
      <w:r w:rsidRPr="00213BF8">
        <w:t xml:space="preserve"> Generation, Transmission and Distribution, IEE Proceedings-, 2006. </w:t>
      </w:r>
      <w:r w:rsidRPr="00213BF8">
        <w:rPr>
          <w:b/>
        </w:rPr>
        <w:t>153</w:t>
      </w:r>
      <w:r w:rsidRPr="00213BF8">
        <w:t>(6): p. 684-692.</w:t>
      </w:r>
      <w:bookmarkEnd w:id="564"/>
    </w:p>
    <w:p w14:paraId="74067B42" w14:textId="77777777" w:rsidR="00213BF8" w:rsidRPr="00213BF8" w:rsidRDefault="00213BF8" w:rsidP="00213BF8">
      <w:pPr>
        <w:pStyle w:val="EndNoteBibliography"/>
        <w:spacing w:after="0"/>
        <w:ind w:left="720" w:hanging="720"/>
      </w:pPr>
      <w:bookmarkStart w:id="565" w:name="_ENREF_117"/>
      <w:r w:rsidRPr="00213BF8">
        <w:t xml:space="preserve">[117] </w:t>
      </w:r>
      <w:r w:rsidRPr="00213BF8">
        <w:tab/>
        <w:t xml:space="preserve">Liao, G.-C., </w:t>
      </w:r>
      <w:r w:rsidRPr="00213BF8">
        <w:rPr>
          <w:i/>
        </w:rPr>
        <w:t>A novel evolutionary algorithm for dynamic economic dispatch with energy saving and emission reduction in power system integrated wind power.</w:t>
      </w:r>
      <w:r w:rsidRPr="00213BF8">
        <w:t xml:space="preserve"> Energy, 2011. </w:t>
      </w:r>
      <w:r w:rsidRPr="00213BF8">
        <w:rPr>
          <w:b/>
        </w:rPr>
        <w:t>36</w:t>
      </w:r>
      <w:r w:rsidRPr="00213BF8">
        <w:t>(2): p. 1018-1029.</w:t>
      </w:r>
      <w:bookmarkEnd w:id="565"/>
    </w:p>
    <w:p w14:paraId="7D113540" w14:textId="77777777" w:rsidR="00213BF8" w:rsidRPr="00213BF8" w:rsidRDefault="00213BF8" w:rsidP="00213BF8">
      <w:pPr>
        <w:pStyle w:val="EndNoteBibliography"/>
        <w:spacing w:after="0"/>
        <w:ind w:left="720" w:hanging="720"/>
      </w:pPr>
      <w:bookmarkStart w:id="566" w:name="_ENREF_118"/>
      <w:r w:rsidRPr="00213BF8">
        <w:t xml:space="preserve">[118] </w:t>
      </w:r>
      <w:r w:rsidRPr="00213BF8">
        <w:tab/>
        <w:t xml:space="preserve">Joned, A., I. Musirin, and T.K.A. Rahman. </w:t>
      </w:r>
      <w:r w:rsidRPr="00213BF8">
        <w:rPr>
          <w:i/>
        </w:rPr>
        <w:t>Solving dynamic economic dispatch using evolutionary programming</w:t>
      </w:r>
      <w:r w:rsidRPr="00213BF8">
        <w:t xml:space="preserve">. in </w:t>
      </w:r>
      <w:r w:rsidRPr="00213BF8">
        <w:rPr>
          <w:i/>
        </w:rPr>
        <w:t>Power and Energy Conference, 2006. PECon'06. IEEE International</w:t>
      </w:r>
      <w:r w:rsidRPr="00213BF8">
        <w:t>. 2006. IEEE.</w:t>
      </w:r>
      <w:bookmarkEnd w:id="566"/>
    </w:p>
    <w:p w14:paraId="669E3D4D" w14:textId="77777777" w:rsidR="00213BF8" w:rsidRPr="00213BF8" w:rsidRDefault="00213BF8" w:rsidP="00213BF8">
      <w:pPr>
        <w:pStyle w:val="EndNoteBibliography"/>
        <w:spacing w:after="0"/>
        <w:ind w:left="720" w:hanging="720"/>
      </w:pPr>
      <w:bookmarkStart w:id="567" w:name="_ENREF_119"/>
      <w:r w:rsidRPr="00213BF8">
        <w:lastRenderedPageBreak/>
        <w:t xml:space="preserve">[119] </w:t>
      </w:r>
      <w:r w:rsidRPr="00213BF8">
        <w:tab/>
        <w:t xml:space="preserve">Storn, R. and K. Price, </w:t>
      </w:r>
      <w:r w:rsidRPr="00213BF8">
        <w:rPr>
          <w:i/>
        </w:rPr>
        <w:t>Differential evolution - a simple and efficient heuristic for global optimization over continuous spaces.</w:t>
      </w:r>
      <w:r w:rsidRPr="00213BF8">
        <w:t xml:space="preserve"> Journal of Global Optimization, 1997. </w:t>
      </w:r>
      <w:r w:rsidRPr="00213BF8">
        <w:rPr>
          <w:b/>
        </w:rPr>
        <w:t>11</w:t>
      </w:r>
      <w:r w:rsidRPr="00213BF8">
        <w:t>(4): p. 341-359.</w:t>
      </w:r>
      <w:bookmarkEnd w:id="567"/>
    </w:p>
    <w:p w14:paraId="60289738" w14:textId="77777777" w:rsidR="00213BF8" w:rsidRPr="00213BF8" w:rsidRDefault="00213BF8" w:rsidP="00213BF8">
      <w:pPr>
        <w:pStyle w:val="EndNoteBibliography"/>
        <w:spacing w:after="0"/>
        <w:ind w:left="720" w:hanging="720"/>
      </w:pPr>
      <w:bookmarkStart w:id="568" w:name="_ENREF_120"/>
      <w:r w:rsidRPr="00213BF8">
        <w:t xml:space="preserve">[120] </w:t>
      </w:r>
      <w:r w:rsidRPr="00213BF8">
        <w:tab/>
        <w:t xml:space="preserve">Basu, M., </w:t>
      </w:r>
      <w:r w:rsidRPr="00213BF8">
        <w:rPr>
          <w:i/>
        </w:rPr>
        <w:t>Improved differential evolution for economic dispatch.</w:t>
      </w:r>
      <w:r w:rsidRPr="00213BF8">
        <w:t xml:space="preserve"> International Journal of Electrical Power &amp; Energy Systems, 2014. </w:t>
      </w:r>
      <w:r w:rsidRPr="00213BF8">
        <w:rPr>
          <w:b/>
        </w:rPr>
        <w:t>63</w:t>
      </w:r>
      <w:r w:rsidRPr="00213BF8">
        <w:t>(0): p. 855-861.</w:t>
      </w:r>
      <w:bookmarkEnd w:id="568"/>
    </w:p>
    <w:p w14:paraId="3C38D0A4" w14:textId="77777777" w:rsidR="00213BF8" w:rsidRPr="00213BF8" w:rsidRDefault="00213BF8" w:rsidP="00213BF8">
      <w:pPr>
        <w:pStyle w:val="EndNoteBibliography"/>
        <w:spacing w:after="0"/>
        <w:ind w:left="720" w:hanging="720"/>
        <w:rPr>
          <w:i/>
        </w:rPr>
      </w:pPr>
      <w:bookmarkStart w:id="569" w:name="_ENREF_121"/>
      <w:r w:rsidRPr="00213BF8">
        <w:t xml:space="preserve">[121] </w:t>
      </w:r>
      <w:r w:rsidRPr="00213BF8">
        <w:tab/>
        <w:t xml:space="preserve">Chaudhary, V., et al., </w:t>
      </w:r>
      <w:r w:rsidRPr="00213BF8">
        <w:rPr>
          <w:i/>
        </w:rPr>
        <w:t>Optimal operation of wind-thermal generation using differential evolution.</w:t>
      </w:r>
      <w:bookmarkEnd w:id="569"/>
    </w:p>
    <w:p w14:paraId="25602589" w14:textId="77777777" w:rsidR="00213BF8" w:rsidRPr="00213BF8" w:rsidRDefault="00213BF8" w:rsidP="00213BF8">
      <w:pPr>
        <w:pStyle w:val="EndNoteBibliography"/>
        <w:spacing w:after="0"/>
        <w:ind w:left="720" w:hanging="720"/>
      </w:pPr>
      <w:bookmarkStart w:id="570" w:name="_ENREF_122"/>
      <w:r w:rsidRPr="00213BF8">
        <w:t xml:space="preserve">[122] </w:t>
      </w:r>
      <w:r w:rsidRPr="00213BF8">
        <w:tab/>
        <w:t xml:space="preserve">Zhang, Y., et al., </w:t>
      </w:r>
      <w:r w:rsidRPr="00213BF8">
        <w:rPr>
          <w:i/>
        </w:rPr>
        <w:t>Sequential quadratic programming particle swarm optimization for wind power system operations considering emissions.</w:t>
      </w:r>
      <w:r w:rsidRPr="00213BF8">
        <w:t xml:space="preserve"> Journal of Modern Power Systems and Clean Energy, 2013. </w:t>
      </w:r>
      <w:r w:rsidRPr="00213BF8">
        <w:rPr>
          <w:b/>
        </w:rPr>
        <w:t>1</w:t>
      </w:r>
      <w:r w:rsidRPr="00213BF8">
        <w:t>(3): p. 231-240.</w:t>
      </w:r>
      <w:bookmarkEnd w:id="570"/>
    </w:p>
    <w:p w14:paraId="7541159D" w14:textId="77777777" w:rsidR="00213BF8" w:rsidRPr="00213BF8" w:rsidRDefault="00213BF8" w:rsidP="00213BF8">
      <w:pPr>
        <w:pStyle w:val="EndNoteBibliography"/>
        <w:spacing w:after="0"/>
        <w:ind w:left="720" w:hanging="720"/>
      </w:pPr>
      <w:bookmarkStart w:id="571" w:name="_ENREF_123"/>
      <w:r w:rsidRPr="00213BF8">
        <w:t xml:space="preserve">[123] </w:t>
      </w:r>
      <w:r w:rsidRPr="00213BF8">
        <w:tab/>
        <w:t xml:space="preserve">Victoire, T.A.A. and A.E. Jeyakumar, </w:t>
      </w:r>
      <w:r w:rsidRPr="00213BF8">
        <w:rPr>
          <w:i/>
        </w:rPr>
        <w:t>Deterministically guided pso for dynamic dispatch considering valve-point effect.</w:t>
      </w:r>
      <w:r w:rsidRPr="00213BF8">
        <w:t xml:space="preserve"> Electric Power Systems Research, 2005. </w:t>
      </w:r>
      <w:r w:rsidRPr="00213BF8">
        <w:rPr>
          <w:b/>
        </w:rPr>
        <w:t>73</w:t>
      </w:r>
      <w:r w:rsidRPr="00213BF8">
        <w:t>(3): p. 313-322.</w:t>
      </w:r>
      <w:bookmarkEnd w:id="571"/>
    </w:p>
    <w:p w14:paraId="0748E0BE" w14:textId="77777777" w:rsidR="00213BF8" w:rsidRPr="00213BF8" w:rsidRDefault="00213BF8" w:rsidP="00213BF8">
      <w:pPr>
        <w:pStyle w:val="EndNoteBibliography"/>
        <w:spacing w:after="0"/>
        <w:ind w:left="720" w:hanging="720"/>
      </w:pPr>
      <w:bookmarkStart w:id="572" w:name="_ENREF_124"/>
      <w:r w:rsidRPr="00213BF8">
        <w:t xml:space="preserve">[124] </w:t>
      </w:r>
      <w:r w:rsidRPr="00213BF8">
        <w:tab/>
        <w:t xml:space="preserve">Titus, S. and A.E. Jeyakumar, </w:t>
      </w:r>
      <w:r w:rsidRPr="00213BF8">
        <w:rPr>
          <w:i/>
        </w:rPr>
        <w:t>A hybrid ep-pso-sqp algorithm for dynamic dispatch considering prohibited operating zones.</w:t>
      </w:r>
      <w:r w:rsidRPr="00213BF8">
        <w:t xml:space="preserve"> Electric power components and systems, 2008. </w:t>
      </w:r>
      <w:r w:rsidRPr="00213BF8">
        <w:rPr>
          <w:b/>
        </w:rPr>
        <w:t>36</w:t>
      </w:r>
      <w:r w:rsidRPr="00213BF8">
        <w:t>(5): p. 449-467.</w:t>
      </w:r>
      <w:bookmarkEnd w:id="572"/>
    </w:p>
    <w:p w14:paraId="3CEF8842" w14:textId="77777777" w:rsidR="00213BF8" w:rsidRPr="00213BF8" w:rsidRDefault="00213BF8" w:rsidP="00213BF8">
      <w:pPr>
        <w:pStyle w:val="EndNoteBibliography"/>
        <w:spacing w:after="0"/>
        <w:ind w:left="720" w:hanging="720"/>
      </w:pPr>
      <w:bookmarkStart w:id="573" w:name="_ENREF_125"/>
      <w:r w:rsidRPr="00213BF8">
        <w:t xml:space="preserve">[125] </w:t>
      </w:r>
      <w:r w:rsidRPr="00213BF8">
        <w:tab/>
        <w:t xml:space="preserve">Mahdi, F.P., et al., </w:t>
      </w:r>
      <w:r w:rsidRPr="00213BF8">
        <w:rPr>
          <w:i/>
        </w:rPr>
        <w:t>A holistic review on optimization strategies for combined economic emission dispatch problem.</w:t>
      </w:r>
      <w:r w:rsidRPr="00213BF8">
        <w:t xml:space="preserve"> Renewable and Sustainable Energy Reviews, 2018. </w:t>
      </w:r>
      <w:r w:rsidRPr="00213BF8">
        <w:rPr>
          <w:b/>
        </w:rPr>
        <w:t>81</w:t>
      </w:r>
      <w:r w:rsidRPr="00213BF8">
        <w:t>: p. 3006-3020.</w:t>
      </w:r>
      <w:bookmarkEnd w:id="573"/>
    </w:p>
    <w:p w14:paraId="2D921206" w14:textId="77777777" w:rsidR="00213BF8" w:rsidRPr="00213BF8" w:rsidRDefault="00213BF8" w:rsidP="00213BF8">
      <w:pPr>
        <w:pStyle w:val="EndNoteBibliography"/>
        <w:spacing w:after="0"/>
        <w:ind w:left="720" w:hanging="720"/>
      </w:pPr>
      <w:bookmarkStart w:id="574" w:name="_ENREF_126"/>
      <w:r w:rsidRPr="00213BF8">
        <w:t xml:space="preserve">[126] </w:t>
      </w:r>
      <w:r w:rsidRPr="00213BF8">
        <w:tab/>
        <w:t xml:space="preserve">Basu, M., </w:t>
      </w:r>
      <w:r w:rsidRPr="00213BF8">
        <w:rPr>
          <w:i/>
        </w:rPr>
        <w:t>Particle swarm optimization based goal-attainment method for dynamic economic emission dispatch.</w:t>
      </w:r>
      <w:r w:rsidRPr="00213BF8">
        <w:t xml:space="preserve"> Electric Power Components and Systems, 2006. </w:t>
      </w:r>
      <w:r w:rsidRPr="00213BF8">
        <w:rPr>
          <w:b/>
        </w:rPr>
        <w:t>34</w:t>
      </w:r>
      <w:r w:rsidRPr="00213BF8">
        <w:t>(9): p. 1015-1025.</w:t>
      </w:r>
      <w:bookmarkEnd w:id="574"/>
    </w:p>
    <w:p w14:paraId="1095A3F5" w14:textId="77777777" w:rsidR="00213BF8" w:rsidRPr="00213BF8" w:rsidRDefault="00213BF8" w:rsidP="00213BF8">
      <w:pPr>
        <w:pStyle w:val="EndNoteBibliography"/>
        <w:spacing w:after="0"/>
        <w:ind w:left="720" w:hanging="720"/>
      </w:pPr>
      <w:bookmarkStart w:id="575" w:name="_ENREF_127"/>
      <w:r w:rsidRPr="00213BF8">
        <w:t xml:space="preserve">[127] </w:t>
      </w:r>
      <w:r w:rsidRPr="00213BF8">
        <w:tab/>
        <w:t xml:space="preserve">Ziane, I., et al. </w:t>
      </w:r>
      <w:r w:rsidRPr="00213BF8">
        <w:rPr>
          <w:i/>
        </w:rPr>
        <w:t>Combined economic emission dispatch with new price penalty factors</w:t>
      </w:r>
      <w:r w:rsidRPr="00213BF8">
        <w:t xml:space="preserve">. in </w:t>
      </w:r>
      <w:r w:rsidRPr="00213BF8">
        <w:rPr>
          <w:i/>
        </w:rPr>
        <w:t>2015 4th International Conference on Electrical Engineering (ICEE)</w:t>
      </w:r>
      <w:r w:rsidRPr="00213BF8">
        <w:t>. 2015.</w:t>
      </w:r>
      <w:bookmarkEnd w:id="575"/>
    </w:p>
    <w:p w14:paraId="6F82C7C1" w14:textId="77777777" w:rsidR="00213BF8" w:rsidRPr="00213BF8" w:rsidRDefault="00213BF8" w:rsidP="00213BF8">
      <w:pPr>
        <w:pStyle w:val="EndNoteBibliography"/>
        <w:spacing w:after="0"/>
        <w:ind w:left="720" w:hanging="720"/>
      </w:pPr>
      <w:bookmarkStart w:id="576" w:name="_ENREF_128"/>
      <w:r w:rsidRPr="00213BF8">
        <w:t xml:space="preserve">[128] </w:t>
      </w:r>
      <w:r w:rsidRPr="00213BF8">
        <w:tab/>
        <w:t xml:space="preserve">Brar, Y.S., J.S. Dhillon, and D.P. Kothari. </w:t>
      </w:r>
      <w:r w:rsidRPr="00213BF8">
        <w:rPr>
          <w:i/>
        </w:rPr>
        <w:t>Multiobjective load dispatch based on genetic-fuzzy technique</w:t>
      </w:r>
      <w:r w:rsidRPr="00213BF8">
        <w:t xml:space="preserve">. in </w:t>
      </w:r>
      <w:r w:rsidRPr="00213BF8">
        <w:rPr>
          <w:i/>
        </w:rPr>
        <w:t>2006 IEEE PES Power Systems Conference and Exposition</w:t>
      </w:r>
      <w:r w:rsidRPr="00213BF8">
        <w:t>. 2006.</w:t>
      </w:r>
      <w:bookmarkEnd w:id="576"/>
    </w:p>
    <w:p w14:paraId="258C1FBD" w14:textId="77777777" w:rsidR="00213BF8" w:rsidRPr="00213BF8" w:rsidRDefault="00213BF8" w:rsidP="00213BF8">
      <w:pPr>
        <w:pStyle w:val="EndNoteBibliography"/>
        <w:spacing w:after="0"/>
        <w:ind w:left="720" w:hanging="720"/>
      </w:pPr>
      <w:bookmarkStart w:id="577" w:name="_ENREF_129"/>
      <w:r w:rsidRPr="00213BF8">
        <w:t xml:space="preserve">[129] </w:t>
      </w:r>
      <w:r w:rsidRPr="00213BF8">
        <w:tab/>
        <w:t xml:space="preserve">Dhillon, J.S., J.S. Dhillon, and D.P. Kothari, </w:t>
      </w:r>
      <w:r w:rsidRPr="00213BF8">
        <w:rPr>
          <w:i/>
        </w:rPr>
        <w:t>Economic-emission load dispatch using binary successive approximation-based evolutionary search.</w:t>
      </w:r>
      <w:r w:rsidRPr="00213BF8">
        <w:t xml:space="preserve"> IET Generation, Transmission &amp; Distribution, 2009. </w:t>
      </w:r>
      <w:r w:rsidRPr="00213BF8">
        <w:rPr>
          <w:b/>
        </w:rPr>
        <w:t>3</w:t>
      </w:r>
      <w:r w:rsidRPr="00213BF8">
        <w:t>(1): p. 1-16.</w:t>
      </w:r>
      <w:bookmarkEnd w:id="577"/>
    </w:p>
    <w:p w14:paraId="17372FA8" w14:textId="77777777" w:rsidR="00213BF8" w:rsidRPr="00213BF8" w:rsidRDefault="00213BF8" w:rsidP="00213BF8">
      <w:pPr>
        <w:pStyle w:val="EndNoteBibliography"/>
        <w:spacing w:after="0"/>
        <w:ind w:left="720" w:hanging="720"/>
      </w:pPr>
      <w:bookmarkStart w:id="578" w:name="_ENREF_130"/>
      <w:r w:rsidRPr="00213BF8">
        <w:t xml:space="preserve">[130] </w:t>
      </w:r>
      <w:r w:rsidRPr="00213BF8">
        <w:tab/>
        <w:t xml:space="preserve">Trivedi, I.N., et al. </w:t>
      </w:r>
      <w:r w:rsidRPr="00213BF8">
        <w:rPr>
          <w:i/>
        </w:rPr>
        <w:t>Price penalty factors based approach for emission constrained economic dispatch problem solution using whale optimization algorithm</w:t>
      </w:r>
      <w:r w:rsidRPr="00213BF8">
        <w:t xml:space="preserve">. in </w:t>
      </w:r>
      <w:r w:rsidRPr="00213BF8">
        <w:rPr>
          <w:i/>
        </w:rPr>
        <w:t>2016 IEEE 1st International Conference on Power Electronics, Intelligent Control and Energy Systems (ICPEICES)</w:t>
      </w:r>
      <w:r w:rsidRPr="00213BF8">
        <w:t>. 2016.</w:t>
      </w:r>
      <w:bookmarkEnd w:id="578"/>
    </w:p>
    <w:p w14:paraId="210B5750" w14:textId="77777777" w:rsidR="00213BF8" w:rsidRPr="00213BF8" w:rsidRDefault="00213BF8" w:rsidP="00213BF8">
      <w:pPr>
        <w:pStyle w:val="EndNoteBibliography"/>
        <w:spacing w:after="0"/>
        <w:ind w:left="720" w:hanging="720"/>
      </w:pPr>
      <w:bookmarkStart w:id="579" w:name="_ENREF_131"/>
      <w:r w:rsidRPr="00213BF8">
        <w:t xml:space="preserve">[131] </w:t>
      </w:r>
      <w:r w:rsidRPr="00213BF8">
        <w:tab/>
        <w:t xml:space="preserve">Bhesdadiya, R.H., et al. </w:t>
      </w:r>
      <w:r w:rsidRPr="00213BF8">
        <w:rPr>
          <w:i/>
        </w:rPr>
        <w:t>Price penalty factors based approach for combined economic emission dispatch problem solution using dragonfly algorithm</w:t>
      </w:r>
      <w:r w:rsidRPr="00213BF8">
        <w:t xml:space="preserve">. in </w:t>
      </w:r>
      <w:r w:rsidRPr="00213BF8">
        <w:rPr>
          <w:i/>
        </w:rPr>
        <w:t>2016 International Conference on Energy Efficient Technologies for Sustainability (ICEETS)</w:t>
      </w:r>
      <w:r w:rsidRPr="00213BF8">
        <w:t>. 2016.</w:t>
      </w:r>
      <w:bookmarkEnd w:id="579"/>
    </w:p>
    <w:p w14:paraId="7AEBF5FC" w14:textId="77777777" w:rsidR="00213BF8" w:rsidRPr="00213BF8" w:rsidRDefault="00213BF8" w:rsidP="00213BF8">
      <w:pPr>
        <w:pStyle w:val="EndNoteBibliography"/>
        <w:spacing w:after="0"/>
        <w:ind w:left="720" w:hanging="720"/>
      </w:pPr>
      <w:bookmarkStart w:id="580" w:name="_ENREF_132"/>
      <w:r w:rsidRPr="00213BF8">
        <w:t xml:space="preserve">[132] </w:t>
      </w:r>
      <w:r w:rsidRPr="00213BF8">
        <w:tab/>
        <w:t xml:space="preserve">Guo, C.X., et al., </w:t>
      </w:r>
      <w:r w:rsidRPr="00213BF8">
        <w:rPr>
          <w:i/>
        </w:rPr>
        <w:t>Optimal generation dispatch with renewable energy embedded using multiple objectives.</w:t>
      </w:r>
      <w:r w:rsidRPr="00213BF8">
        <w:t xml:space="preserve"> International Journal of Electrical Power &amp; Energy Systems, 2012. </w:t>
      </w:r>
      <w:r w:rsidRPr="00213BF8">
        <w:rPr>
          <w:b/>
        </w:rPr>
        <w:t>42</w:t>
      </w:r>
      <w:r w:rsidRPr="00213BF8">
        <w:t>(1): p. 440-447.</w:t>
      </w:r>
      <w:bookmarkEnd w:id="580"/>
    </w:p>
    <w:p w14:paraId="53746955" w14:textId="77777777" w:rsidR="00213BF8" w:rsidRPr="00213BF8" w:rsidRDefault="00213BF8" w:rsidP="00213BF8">
      <w:pPr>
        <w:pStyle w:val="EndNoteBibliography"/>
        <w:spacing w:after="0"/>
        <w:ind w:left="720" w:hanging="720"/>
      </w:pPr>
      <w:bookmarkStart w:id="581" w:name="_ENREF_133"/>
      <w:r w:rsidRPr="00213BF8">
        <w:lastRenderedPageBreak/>
        <w:t xml:space="preserve">[133] </w:t>
      </w:r>
      <w:r w:rsidRPr="00213BF8">
        <w:tab/>
        <w:t xml:space="preserve">Liu, D., et al. </w:t>
      </w:r>
      <w:r w:rsidRPr="00213BF8">
        <w:rPr>
          <w:i/>
        </w:rPr>
        <w:t>A dynamic economic dispatch method of wind integrated power system considering the total probability of wind power</w:t>
      </w:r>
      <w:r w:rsidRPr="00213BF8">
        <w:t xml:space="preserve">. in </w:t>
      </w:r>
      <w:r w:rsidRPr="00213BF8">
        <w:rPr>
          <w:i/>
        </w:rPr>
        <w:t>2nd IET Renewable Power Generation Conference (RPG 2013)</w:t>
      </w:r>
      <w:r w:rsidRPr="00213BF8">
        <w:t>. 2013.</w:t>
      </w:r>
      <w:bookmarkEnd w:id="581"/>
    </w:p>
    <w:p w14:paraId="443C0BD0" w14:textId="77777777" w:rsidR="00213BF8" w:rsidRPr="00213BF8" w:rsidRDefault="00213BF8" w:rsidP="00213BF8">
      <w:pPr>
        <w:pStyle w:val="EndNoteBibliography"/>
        <w:spacing w:after="0"/>
        <w:ind w:left="720" w:hanging="720"/>
      </w:pPr>
      <w:bookmarkStart w:id="582" w:name="_ENREF_134"/>
      <w:r w:rsidRPr="00213BF8">
        <w:t xml:space="preserve">[134] </w:t>
      </w:r>
      <w:r w:rsidRPr="00213BF8">
        <w:tab/>
        <w:t xml:space="preserve">Cheng, W. and H. Zhang, </w:t>
      </w:r>
      <w:r w:rsidRPr="00213BF8">
        <w:rPr>
          <w:i/>
        </w:rPr>
        <w:t>A dynamic economic dispatch model incorporating wind power based on chance constrained programming.</w:t>
      </w:r>
      <w:r w:rsidRPr="00213BF8">
        <w:t xml:space="preserve"> Energies, 2014. </w:t>
      </w:r>
      <w:r w:rsidRPr="00213BF8">
        <w:rPr>
          <w:b/>
        </w:rPr>
        <w:t>8</w:t>
      </w:r>
      <w:r w:rsidRPr="00213BF8">
        <w:t>(1): p. 233-256.</w:t>
      </w:r>
      <w:bookmarkEnd w:id="582"/>
    </w:p>
    <w:p w14:paraId="21BF36B3" w14:textId="77777777" w:rsidR="00213BF8" w:rsidRPr="00213BF8" w:rsidRDefault="00213BF8" w:rsidP="00213BF8">
      <w:pPr>
        <w:pStyle w:val="EndNoteBibliography"/>
        <w:spacing w:after="0"/>
        <w:ind w:left="720" w:hanging="720"/>
      </w:pPr>
      <w:bookmarkStart w:id="583" w:name="_ENREF_135"/>
      <w:r w:rsidRPr="00213BF8">
        <w:t xml:space="preserve">[135] </w:t>
      </w:r>
      <w:r w:rsidRPr="00213BF8">
        <w:tab/>
        <w:t xml:space="preserve">Ran, X., et al., </w:t>
      </w:r>
      <w:r w:rsidRPr="00213BF8">
        <w:rPr>
          <w:i/>
        </w:rPr>
        <w:t>A framework for uncertainty quantification and economic dispatch model with wind–solar energy.</w:t>
      </w:r>
      <w:r w:rsidRPr="00213BF8">
        <w:t xml:space="preserve"> International Journal of Electrical Power &amp; Energy Systems, 2015. </w:t>
      </w:r>
      <w:r w:rsidRPr="00213BF8">
        <w:rPr>
          <w:b/>
        </w:rPr>
        <w:t>73</w:t>
      </w:r>
      <w:r w:rsidRPr="00213BF8">
        <w:t>: p. 23-33.</w:t>
      </w:r>
      <w:bookmarkEnd w:id="583"/>
    </w:p>
    <w:p w14:paraId="61210B80" w14:textId="77777777" w:rsidR="00213BF8" w:rsidRPr="00213BF8" w:rsidRDefault="00213BF8" w:rsidP="00213BF8">
      <w:pPr>
        <w:pStyle w:val="EndNoteBibliography"/>
        <w:spacing w:after="0"/>
        <w:ind w:left="720" w:hanging="720"/>
      </w:pPr>
      <w:bookmarkStart w:id="584" w:name="_ENREF_136"/>
      <w:r w:rsidRPr="00213BF8">
        <w:t xml:space="preserve">[136] </w:t>
      </w:r>
      <w:r w:rsidRPr="00213BF8">
        <w:tab/>
        <w:t xml:space="preserve">Roy, P.K. and S. Hazra, </w:t>
      </w:r>
      <w:r w:rsidRPr="00213BF8">
        <w:rPr>
          <w:i/>
        </w:rPr>
        <w:t>Economic emission dispatch for wind–fossil</w:t>
      </w:r>
      <w:r w:rsidRPr="00213BF8">
        <w:rPr>
          <w:rFonts w:ascii="Cambria Math" w:hAnsi="Cambria Math" w:cs="Cambria Math"/>
          <w:i/>
        </w:rPr>
        <w:t>‐</w:t>
      </w:r>
      <w:r w:rsidRPr="00213BF8">
        <w:rPr>
          <w:i/>
        </w:rPr>
        <w:t>fuel</w:t>
      </w:r>
      <w:r w:rsidRPr="00213BF8">
        <w:rPr>
          <w:rFonts w:ascii="Cambria Math" w:hAnsi="Cambria Math" w:cs="Cambria Math"/>
          <w:i/>
        </w:rPr>
        <w:t>‐</w:t>
      </w:r>
      <w:r w:rsidRPr="00213BF8">
        <w:rPr>
          <w:i/>
        </w:rPr>
        <w:t>based power system using chemical reaction optimisation.</w:t>
      </w:r>
      <w:r w:rsidRPr="00213BF8">
        <w:t xml:space="preserve"> International Transactions on Electrical Energy Systems, 2015. </w:t>
      </w:r>
      <w:r w:rsidRPr="00213BF8">
        <w:rPr>
          <w:b/>
        </w:rPr>
        <w:t>25</w:t>
      </w:r>
      <w:r w:rsidRPr="00213BF8">
        <w:t>(12): p. 3248-3274.</w:t>
      </w:r>
      <w:bookmarkEnd w:id="584"/>
    </w:p>
    <w:p w14:paraId="2A260FC9" w14:textId="77777777" w:rsidR="00213BF8" w:rsidRPr="00213BF8" w:rsidRDefault="00213BF8" w:rsidP="00213BF8">
      <w:pPr>
        <w:pStyle w:val="EndNoteBibliography"/>
        <w:spacing w:after="0"/>
        <w:ind w:left="720" w:hanging="720"/>
      </w:pPr>
      <w:bookmarkStart w:id="585" w:name="_ENREF_137"/>
      <w:r w:rsidRPr="00213BF8">
        <w:t xml:space="preserve">[137] </w:t>
      </w:r>
      <w:r w:rsidRPr="00213BF8">
        <w:tab/>
        <w:t xml:space="preserve">Mondal, S., A. Bhattacharya, and S.H. nee Dey, </w:t>
      </w:r>
      <w:r w:rsidRPr="00213BF8">
        <w:rPr>
          <w:i/>
        </w:rPr>
        <w:t>Multi-objective economic emission load dispatch solution using gravitational search algorithm and considering wind power penetration.</w:t>
      </w:r>
      <w:r w:rsidRPr="00213BF8">
        <w:t xml:space="preserve"> International Journal of Electrical Power &amp; Energy Systems, 2013. </w:t>
      </w:r>
      <w:r w:rsidRPr="00213BF8">
        <w:rPr>
          <w:b/>
        </w:rPr>
        <w:t>44</w:t>
      </w:r>
      <w:r w:rsidRPr="00213BF8">
        <w:t>(1): p. 282-292.</w:t>
      </w:r>
      <w:bookmarkEnd w:id="585"/>
    </w:p>
    <w:p w14:paraId="53EB9286" w14:textId="77777777" w:rsidR="00213BF8" w:rsidRPr="00213BF8" w:rsidRDefault="00213BF8" w:rsidP="00213BF8">
      <w:pPr>
        <w:pStyle w:val="EndNoteBibliography"/>
        <w:spacing w:after="0"/>
        <w:ind w:left="720" w:hanging="720"/>
      </w:pPr>
      <w:bookmarkStart w:id="586" w:name="_ENREF_138"/>
      <w:r w:rsidRPr="00213BF8">
        <w:t xml:space="preserve">[138] </w:t>
      </w:r>
      <w:r w:rsidRPr="00213BF8">
        <w:tab/>
        <w:t xml:space="preserve">Wang, L. and C. Singh, </w:t>
      </w:r>
      <w:r w:rsidRPr="00213BF8">
        <w:rPr>
          <w:i/>
        </w:rPr>
        <w:t>Balancing risk and cost in fuzzy economic dispatch including wind power penetration based on particle swarm optimization.</w:t>
      </w:r>
      <w:r w:rsidRPr="00213BF8">
        <w:t xml:space="preserve"> Electric Power Systems Research, 2008. </w:t>
      </w:r>
      <w:r w:rsidRPr="00213BF8">
        <w:rPr>
          <w:b/>
        </w:rPr>
        <w:t>78</w:t>
      </w:r>
      <w:r w:rsidRPr="00213BF8">
        <w:t>(8): p. 1361-1368.</w:t>
      </w:r>
      <w:bookmarkEnd w:id="586"/>
    </w:p>
    <w:p w14:paraId="15CAE2E1" w14:textId="77777777" w:rsidR="00213BF8" w:rsidRPr="00213BF8" w:rsidRDefault="00213BF8" w:rsidP="00213BF8">
      <w:pPr>
        <w:pStyle w:val="EndNoteBibliography"/>
        <w:spacing w:after="0"/>
        <w:ind w:left="720" w:hanging="720"/>
      </w:pPr>
      <w:bookmarkStart w:id="587" w:name="_ENREF_139"/>
      <w:r w:rsidRPr="00213BF8">
        <w:t xml:space="preserve">[139] </w:t>
      </w:r>
      <w:r w:rsidRPr="00213BF8">
        <w:tab/>
        <w:t xml:space="preserve">Cheung, K.W. and R. Rios-Zalapa. </w:t>
      </w:r>
      <w:r w:rsidRPr="00213BF8">
        <w:rPr>
          <w:i/>
        </w:rPr>
        <w:t>Smart dispatch for large grid operations with integrated renewable resources</w:t>
      </w:r>
      <w:r w:rsidRPr="00213BF8">
        <w:t xml:space="preserve">. in </w:t>
      </w:r>
      <w:r w:rsidRPr="00213BF8">
        <w:rPr>
          <w:i/>
        </w:rPr>
        <w:t>Innovative Smart Grid Technologies (ISGT), IEEE PES</w:t>
      </w:r>
      <w:r w:rsidRPr="00213BF8">
        <w:t>. 2011. IEEE.</w:t>
      </w:r>
      <w:bookmarkEnd w:id="587"/>
    </w:p>
    <w:p w14:paraId="217661D3" w14:textId="77777777" w:rsidR="00213BF8" w:rsidRPr="00213BF8" w:rsidRDefault="00213BF8" w:rsidP="00213BF8">
      <w:pPr>
        <w:pStyle w:val="EndNoteBibliography"/>
        <w:spacing w:after="0"/>
        <w:ind w:left="720" w:hanging="720"/>
      </w:pPr>
      <w:bookmarkStart w:id="588" w:name="_ENREF_140"/>
      <w:r w:rsidRPr="00213BF8">
        <w:t xml:space="preserve">[140] </w:t>
      </w:r>
      <w:r w:rsidRPr="00213BF8">
        <w:tab/>
        <w:t xml:space="preserve">Elshahed, M., M. Elmarsfawy, and H. Zeineldin, </w:t>
      </w:r>
      <w:r w:rsidRPr="00213BF8">
        <w:rPr>
          <w:i/>
        </w:rPr>
        <w:t>Dynamic economic dispatch constrained by wind power weibull distribution: A here-and-now strategy.</w:t>
      </w:r>
      <w:r w:rsidRPr="00213BF8">
        <w:t xml:space="preserve"> World Academy of Science, Engineering and Technology Journal, 2011. </w:t>
      </w:r>
      <w:r w:rsidRPr="00213BF8">
        <w:rPr>
          <w:b/>
        </w:rPr>
        <w:t>56</w:t>
      </w:r>
      <w:r w:rsidRPr="00213BF8">
        <w:t>: p. 384-389.</w:t>
      </w:r>
      <w:bookmarkEnd w:id="588"/>
    </w:p>
    <w:p w14:paraId="18EC7667" w14:textId="77777777" w:rsidR="00213BF8" w:rsidRPr="00213BF8" w:rsidRDefault="00213BF8" w:rsidP="00213BF8">
      <w:pPr>
        <w:pStyle w:val="EndNoteBibliography"/>
        <w:spacing w:after="0"/>
        <w:ind w:left="720" w:hanging="720"/>
      </w:pPr>
      <w:bookmarkStart w:id="589" w:name="_ENREF_141"/>
      <w:r w:rsidRPr="00213BF8">
        <w:t xml:space="preserve">[141] </w:t>
      </w:r>
      <w:r w:rsidRPr="00213BF8">
        <w:tab/>
        <w:t xml:space="preserve">Mamdani, E.H. and S. Assilian, </w:t>
      </w:r>
      <w:r w:rsidRPr="00213BF8">
        <w:rPr>
          <w:i/>
        </w:rPr>
        <w:t>An experiment in linguistic synthesis with a fuzzy logic controller.</w:t>
      </w:r>
      <w:r w:rsidRPr="00213BF8">
        <w:t xml:space="preserve"> International Journal of Man-Machine Studies, 1975. </w:t>
      </w:r>
      <w:r w:rsidRPr="00213BF8">
        <w:rPr>
          <w:b/>
        </w:rPr>
        <w:t>7</w:t>
      </w:r>
      <w:r w:rsidRPr="00213BF8">
        <w:t>(1): p. 1-13.</w:t>
      </w:r>
      <w:bookmarkEnd w:id="589"/>
    </w:p>
    <w:p w14:paraId="76441E60" w14:textId="77777777" w:rsidR="00213BF8" w:rsidRPr="00213BF8" w:rsidRDefault="00213BF8" w:rsidP="00213BF8">
      <w:pPr>
        <w:pStyle w:val="EndNoteBibliography"/>
        <w:spacing w:after="0"/>
        <w:ind w:left="720" w:hanging="720"/>
      </w:pPr>
      <w:bookmarkStart w:id="590" w:name="_ENREF_142"/>
      <w:r w:rsidRPr="00213BF8">
        <w:t xml:space="preserve">[142] </w:t>
      </w:r>
      <w:r w:rsidRPr="00213BF8">
        <w:tab/>
        <w:t xml:space="preserve">Chauhan, A. and R.P. Saini. </w:t>
      </w:r>
      <w:r w:rsidRPr="00213BF8">
        <w:rPr>
          <w:i/>
        </w:rPr>
        <w:t>Statistical analysis of wind speed data using weibull distribution parameters</w:t>
      </w:r>
      <w:r w:rsidRPr="00213BF8">
        <w:t xml:space="preserve">. in </w:t>
      </w:r>
      <w:r w:rsidRPr="00213BF8">
        <w:rPr>
          <w:i/>
        </w:rPr>
        <w:t>2014 1st International Conference on Non Conventional Energy (ICONCE 2014)</w:t>
      </w:r>
      <w:r w:rsidRPr="00213BF8">
        <w:t>. 2014.</w:t>
      </w:r>
      <w:bookmarkEnd w:id="590"/>
    </w:p>
    <w:p w14:paraId="340968BE" w14:textId="77777777" w:rsidR="00213BF8" w:rsidRPr="00213BF8" w:rsidRDefault="00213BF8" w:rsidP="00213BF8">
      <w:pPr>
        <w:pStyle w:val="EndNoteBibliography"/>
        <w:spacing w:after="0"/>
        <w:ind w:left="720" w:hanging="720"/>
      </w:pPr>
      <w:bookmarkStart w:id="591" w:name="_ENREF_143"/>
      <w:r w:rsidRPr="00213BF8">
        <w:t xml:space="preserve">[143] </w:t>
      </w:r>
      <w:r w:rsidRPr="00213BF8">
        <w:tab/>
        <w:t>Akda</w:t>
      </w:r>
      <w:r w:rsidRPr="00213BF8">
        <w:rPr>
          <w:rFonts w:hint="eastAsia"/>
        </w:rPr>
        <w:t>ğ</w:t>
      </w:r>
      <w:r w:rsidRPr="00213BF8">
        <w:t xml:space="preserve">, S.A., H.S. Bagiorgas, and G. Mihalakakou, </w:t>
      </w:r>
      <w:r w:rsidRPr="00213BF8">
        <w:rPr>
          <w:i/>
        </w:rPr>
        <w:t>Use of two-component weibull mixtures in the analysis of wind speed in the eastern mediterranean.</w:t>
      </w:r>
      <w:r w:rsidRPr="00213BF8">
        <w:t xml:space="preserve"> Applied Energy, 2010. </w:t>
      </w:r>
      <w:r w:rsidRPr="00213BF8">
        <w:rPr>
          <w:b/>
        </w:rPr>
        <w:t>87</w:t>
      </w:r>
      <w:r w:rsidRPr="00213BF8">
        <w:t>(8): p. 2566-2573.</w:t>
      </w:r>
      <w:bookmarkEnd w:id="591"/>
    </w:p>
    <w:p w14:paraId="2A41B632" w14:textId="77777777" w:rsidR="00213BF8" w:rsidRPr="00213BF8" w:rsidRDefault="00213BF8" w:rsidP="00213BF8">
      <w:pPr>
        <w:pStyle w:val="EndNoteBibliography"/>
        <w:spacing w:after="0"/>
        <w:ind w:left="720" w:hanging="720"/>
      </w:pPr>
      <w:bookmarkStart w:id="592" w:name="_ENREF_144"/>
      <w:r w:rsidRPr="00213BF8">
        <w:t xml:space="preserve">[144] </w:t>
      </w:r>
      <w:r w:rsidRPr="00213BF8">
        <w:tab/>
        <w:t xml:space="preserve">Justus, C.G., et al., </w:t>
      </w:r>
      <w:r w:rsidRPr="00213BF8">
        <w:rPr>
          <w:i/>
        </w:rPr>
        <w:t>Methods for estimating wind speed frequency distributions.</w:t>
      </w:r>
      <w:r w:rsidRPr="00213BF8">
        <w:t xml:space="preserve"> Journal of applied meteorology, 1978. </w:t>
      </w:r>
      <w:r w:rsidRPr="00213BF8">
        <w:rPr>
          <w:b/>
        </w:rPr>
        <w:t>17</w:t>
      </w:r>
      <w:r w:rsidRPr="00213BF8">
        <w:t>(3): p. 350-353.</w:t>
      </w:r>
      <w:bookmarkEnd w:id="592"/>
    </w:p>
    <w:p w14:paraId="7023A54B" w14:textId="77777777" w:rsidR="00213BF8" w:rsidRPr="00213BF8" w:rsidRDefault="00213BF8" w:rsidP="00213BF8">
      <w:pPr>
        <w:pStyle w:val="EndNoteBibliography"/>
        <w:spacing w:after="0"/>
        <w:ind w:left="720" w:hanging="720"/>
      </w:pPr>
      <w:bookmarkStart w:id="593" w:name="_ENREF_145"/>
      <w:r w:rsidRPr="00213BF8">
        <w:t xml:space="preserve">[145] </w:t>
      </w:r>
      <w:r w:rsidRPr="00213BF8">
        <w:tab/>
        <w:t xml:space="preserve">Wang, J., J. Hu, and K. Ma, </w:t>
      </w:r>
      <w:r w:rsidRPr="00213BF8">
        <w:rPr>
          <w:i/>
        </w:rPr>
        <w:t>Wind speed probability distribution estimation and wind energy assessment.</w:t>
      </w:r>
      <w:r w:rsidRPr="00213BF8">
        <w:t xml:space="preserve"> Renewable and Sustainable Energy Reviews, 2016. </w:t>
      </w:r>
      <w:r w:rsidRPr="00213BF8">
        <w:rPr>
          <w:b/>
        </w:rPr>
        <w:t>60</w:t>
      </w:r>
      <w:r w:rsidRPr="00213BF8">
        <w:t>: p. 881-899.</w:t>
      </w:r>
      <w:bookmarkEnd w:id="593"/>
    </w:p>
    <w:p w14:paraId="631F3350" w14:textId="77777777" w:rsidR="00213BF8" w:rsidRPr="00213BF8" w:rsidRDefault="00213BF8" w:rsidP="00213BF8">
      <w:pPr>
        <w:pStyle w:val="EndNoteBibliography"/>
        <w:spacing w:after="0"/>
        <w:ind w:left="720" w:hanging="720"/>
      </w:pPr>
      <w:bookmarkStart w:id="594" w:name="_ENREF_146"/>
      <w:r w:rsidRPr="00213BF8">
        <w:t xml:space="preserve">[146] </w:t>
      </w:r>
      <w:r w:rsidRPr="00213BF8">
        <w:tab/>
        <w:t>Arslan, T., Y.M. Bulut, and A. Alt</w:t>
      </w:r>
      <w:r w:rsidRPr="00213BF8">
        <w:rPr>
          <w:rFonts w:hint="eastAsia"/>
        </w:rPr>
        <w:t>ı</w:t>
      </w:r>
      <w:r w:rsidRPr="00213BF8">
        <w:t xml:space="preserve">n Yavuz, </w:t>
      </w:r>
      <w:r w:rsidRPr="00213BF8">
        <w:rPr>
          <w:i/>
        </w:rPr>
        <w:t>Comparative study of numerical methods for determining weibull parameters for wind energy potential.</w:t>
      </w:r>
      <w:r w:rsidRPr="00213BF8">
        <w:t xml:space="preserve"> Renewable and Sustainable Energy Reviews, 2014. </w:t>
      </w:r>
      <w:r w:rsidRPr="00213BF8">
        <w:rPr>
          <w:b/>
        </w:rPr>
        <w:t>40</w:t>
      </w:r>
      <w:r w:rsidRPr="00213BF8">
        <w:t>: p. 820-825.</w:t>
      </w:r>
      <w:bookmarkEnd w:id="594"/>
    </w:p>
    <w:p w14:paraId="6777EC9D" w14:textId="77777777" w:rsidR="00213BF8" w:rsidRPr="00213BF8" w:rsidRDefault="00213BF8" w:rsidP="00213BF8">
      <w:pPr>
        <w:pStyle w:val="EndNoteBibliography"/>
        <w:spacing w:after="0"/>
        <w:ind w:left="720" w:hanging="720"/>
      </w:pPr>
      <w:bookmarkStart w:id="595" w:name="_ENREF_147"/>
      <w:r w:rsidRPr="00213BF8">
        <w:lastRenderedPageBreak/>
        <w:t xml:space="preserve">[147] </w:t>
      </w:r>
      <w:r w:rsidRPr="00213BF8">
        <w:tab/>
        <w:t xml:space="preserve">Carrillo, C., et al., </w:t>
      </w:r>
      <w:r w:rsidRPr="00213BF8">
        <w:rPr>
          <w:i/>
        </w:rPr>
        <w:t>An approach to determine the weibull parameters for wind energy analysis: The case of galicia (spain).</w:t>
      </w:r>
      <w:r w:rsidRPr="00213BF8">
        <w:t xml:space="preserve"> Energies, 2014. </w:t>
      </w:r>
      <w:r w:rsidRPr="00213BF8">
        <w:rPr>
          <w:b/>
        </w:rPr>
        <w:t>7</w:t>
      </w:r>
      <w:r w:rsidRPr="00213BF8">
        <w:t>(4): p. 2676-2700.</w:t>
      </w:r>
      <w:bookmarkEnd w:id="595"/>
    </w:p>
    <w:p w14:paraId="3B9E85CB" w14:textId="02E636B8" w:rsidR="00213BF8" w:rsidRPr="00213BF8" w:rsidRDefault="00213BF8" w:rsidP="00213BF8">
      <w:pPr>
        <w:pStyle w:val="EndNoteBibliography"/>
        <w:spacing w:after="0"/>
        <w:ind w:left="720" w:hanging="720"/>
      </w:pPr>
      <w:bookmarkStart w:id="596" w:name="_ENREF_148"/>
      <w:r w:rsidRPr="00213BF8">
        <w:t xml:space="preserve">[148] </w:t>
      </w:r>
      <w:r w:rsidRPr="00213BF8">
        <w:tab/>
        <w:t xml:space="preserve">Homerenergy. </w:t>
      </w:r>
      <w:r w:rsidRPr="00213BF8">
        <w:rPr>
          <w:i/>
        </w:rPr>
        <w:t>Weibull distribution</w:t>
      </w:r>
      <w:r w:rsidRPr="00213BF8">
        <w:t xml:space="preserve">. Available from: </w:t>
      </w:r>
      <w:hyperlink r:id="rId92" w:history="1">
        <w:r w:rsidRPr="00213BF8">
          <w:rPr>
            <w:rStyle w:val="Hyperlink"/>
          </w:rPr>
          <w:t>https://www.homerenergy.com/products/pro/docs/3.11/weibull_distribution.html</w:t>
        </w:r>
      </w:hyperlink>
      <w:r w:rsidRPr="00213BF8">
        <w:t>.</w:t>
      </w:r>
      <w:bookmarkEnd w:id="596"/>
    </w:p>
    <w:p w14:paraId="6C09CA2C" w14:textId="77777777" w:rsidR="00213BF8" w:rsidRPr="00213BF8" w:rsidRDefault="00213BF8" w:rsidP="00213BF8">
      <w:pPr>
        <w:pStyle w:val="EndNoteBibliography"/>
        <w:spacing w:after="0"/>
        <w:ind w:left="720" w:hanging="720"/>
      </w:pPr>
      <w:bookmarkStart w:id="597" w:name="_ENREF_149"/>
      <w:r w:rsidRPr="00213BF8">
        <w:t xml:space="preserve">[149] </w:t>
      </w:r>
      <w:r w:rsidRPr="00213BF8">
        <w:tab/>
        <w:t xml:space="preserve">Zhang, X., et al., </w:t>
      </w:r>
      <w:r w:rsidRPr="00213BF8">
        <w:rPr>
          <w:i/>
        </w:rPr>
        <w:t>Gpnbi inspired mosde for electric power dispatch considering wind energy penetration.</w:t>
      </w:r>
      <w:r w:rsidRPr="00213BF8">
        <w:t xml:space="preserve"> Energy, 2018. </w:t>
      </w:r>
      <w:r w:rsidRPr="00213BF8">
        <w:rPr>
          <w:b/>
        </w:rPr>
        <w:t>144</w:t>
      </w:r>
      <w:r w:rsidRPr="00213BF8">
        <w:t>: p. 404-419.</w:t>
      </w:r>
      <w:bookmarkEnd w:id="597"/>
    </w:p>
    <w:p w14:paraId="2A94B2EC" w14:textId="77777777" w:rsidR="00213BF8" w:rsidRPr="00213BF8" w:rsidRDefault="00213BF8" w:rsidP="00213BF8">
      <w:pPr>
        <w:pStyle w:val="EndNoteBibliography"/>
        <w:spacing w:after="0"/>
        <w:ind w:left="720" w:hanging="720"/>
      </w:pPr>
      <w:bookmarkStart w:id="598" w:name="_ENREF_150"/>
      <w:r w:rsidRPr="00213BF8">
        <w:t xml:space="preserve">[150] </w:t>
      </w:r>
      <w:r w:rsidRPr="00213BF8">
        <w:tab/>
        <w:t xml:space="preserve">Azizipanah-Abarghooee, R., et al., </w:t>
      </w:r>
      <w:r w:rsidRPr="00213BF8">
        <w:rPr>
          <w:i/>
        </w:rPr>
        <w:t>Coordination of combined heat and power-thermal-wind-photovoltaic units in economic load dispatch using chance-constrained and jointly distributed random variables methods.</w:t>
      </w:r>
      <w:r w:rsidRPr="00213BF8">
        <w:t xml:space="preserve"> Energy, 2015. </w:t>
      </w:r>
      <w:r w:rsidRPr="00213BF8">
        <w:rPr>
          <w:b/>
        </w:rPr>
        <w:t>79</w:t>
      </w:r>
      <w:r w:rsidRPr="00213BF8">
        <w:t>: p. 50-67.</w:t>
      </w:r>
      <w:bookmarkEnd w:id="598"/>
    </w:p>
    <w:p w14:paraId="5FFCABBE" w14:textId="77777777" w:rsidR="00213BF8" w:rsidRPr="00213BF8" w:rsidRDefault="00213BF8" w:rsidP="00213BF8">
      <w:pPr>
        <w:pStyle w:val="EndNoteBibliography"/>
        <w:spacing w:after="0"/>
        <w:ind w:left="720" w:hanging="720"/>
      </w:pPr>
      <w:bookmarkStart w:id="599" w:name="_ENREF_151"/>
      <w:r w:rsidRPr="00213BF8">
        <w:t xml:space="preserve">[151] </w:t>
      </w:r>
      <w:r w:rsidRPr="00213BF8">
        <w:tab/>
        <w:t xml:space="preserve">Supingklad, W., A. Paudel, and W. Ongsakul. </w:t>
      </w:r>
      <w:r w:rsidRPr="00213BF8">
        <w:rPr>
          <w:i/>
        </w:rPr>
        <w:t>Optimal power dispatch considering wind and battery energy storage cost functions using stochastic weight trade-off pso</w:t>
      </w:r>
      <w:r w:rsidRPr="00213BF8">
        <w:t xml:space="preserve">. in </w:t>
      </w:r>
      <w:r w:rsidRPr="00213BF8">
        <w:rPr>
          <w:i/>
        </w:rPr>
        <w:t>2016 International Conference on Cogeneration, Small Power Plants and District Energy (ICUE)</w:t>
      </w:r>
      <w:r w:rsidRPr="00213BF8">
        <w:t>. 2016.</w:t>
      </w:r>
      <w:bookmarkEnd w:id="599"/>
    </w:p>
    <w:p w14:paraId="408150C6" w14:textId="77777777" w:rsidR="00213BF8" w:rsidRPr="00213BF8" w:rsidRDefault="00213BF8" w:rsidP="00213BF8">
      <w:pPr>
        <w:pStyle w:val="EndNoteBibliography"/>
        <w:spacing w:after="0"/>
        <w:ind w:left="720" w:hanging="720"/>
      </w:pPr>
      <w:bookmarkStart w:id="600" w:name="_ENREF_152"/>
      <w:r w:rsidRPr="00213BF8">
        <w:t xml:space="preserve">[152] </w:t>
      </w:r>
      <w:r w:rsidRPr="00213BF8">
        <w:tab/>
        <w:t xml:space="preserve">Wang, Z., et al., </w:t>
      </w:r>
      <w:r w:rsidRPr="00213BF8">
        <w:rPr>
          <w:i/>
        </w:rPr>
        <w:t>Chance-constrained economic dispatch with non-gaussian correlated wind power uncertainty.</w:t>
      </w:r>
      <w:r w:rsidRPr="00213BF8">
        <w:t xml:space="preserve"> IEEE Transactions on Power Systems, 2017. </w:t>
      </w:r>
      <w:r w:rsidRPr="00213BF8">
        <w:rPr>
          <w:b/>
        </w:rPr>
        <w:t>32</w:t>
      </w:r>
      <w:r w:rsidRPr="00213BF8">
        <w:t>(6): p. 4880-4893.</w:t>
      </w:r>
      <w:bookmarkEnd w:id="600"/>
    </w:p>
    <w:p w14:paraId="17F24CBB" w14:textId="77777777" w:rsidR="00213BF8" w:rsidRPr="00213BF8" w:rsidRDefault="00213BF8" w:rsidP="00213BF8">
      <w:pPr>
        <w:pStyle w:val="EndNoteBibliography"/>
        <w:spacing w:after="0"/>
        <w:ind w:left="720" w:hanging="720"/>
      </w:pPr>
      <w:bookmarkStart w:id="601" w:name="_ENREF_153"/>
      <w:r w:rsidRPr="00213BF8">
        <w:t xml:space="preserve">[153] </w:t>
      </w:r>
      <w:r w:rsidRPr="00213BF8">
        <w:tab/>
        <w:t xml:space="preserve">Díaz-González, F., et al., </w:t>
      </w:r>
      <w:r w:rsidRPr="00213BF8">
        <w:rPr>
          <w:i/>
        </w:rPr>
        <w:t>A review of energy storage technologies for wind power applications.</w:t>
      </w:r>
      <w:r w:rsidRPr="00213BF8">
        <w:t xml:space="preserve"> Renewable and Sustainable Energy Reviews, 2012. </w:t>
      </w:r>
      <w:r w:rsidRPr="00213BF8">
        <w:rPr>
          <w:b/>
        </w:rPr>
        <w:t>16</w:t>
      </w:r>
      <w:r w:rsidRPr="00213BF8">
        <w:t>(4): p. 2154-2171.</w:t>
      </w:r>
      <w:bookmarkEnd w:id="601"/>
    </w:p>
    <w:p w14:paraId="595FB75F" w14:textId="77777777" w:rsidR="00213BF8" w:rsidRPr="00213BF8" w:rsidRDefault="00213BF8" w:rsidP="00213BF8">
      <w:pPr>
        <w:pStyle w:val="EndNoteBibliography"/>
        <w:spacing w:after="0"/>
        <w:ind w:left="720" w:hanging="720"/>
      </w:pPr>
      <w:bookmarkStart w:id="602" w:name="_ENREF_154"/>
      <w:r w:rsidRPr="00213BF8">
        <w:t xml:space="preserve">[154] </w:t>
      </w:r>
      <w:r w:rsidRPr="00213BF8">
        <w:tab/>
        <w:t xml:space="preserve">Zhao, H., et al., </w:t>
      </w:r>
      <w:r w:rsidRPr="00213BF8">
        <w:rPr>
          <w:i/>
        </w:rPr>
        <w:t>Review of energy storage system for wind power integration support.</w:t>
      </w:r>
      <w:r w:rsidRPr="00213BF8">
        <w:t xml:space="preserve"> Applied Energy, 2015. </w:t>
      </w:r>
      <w:r w:rsidRPr="00213BF8">
        <w:rPr>
          <w:b/>
        </w:rPr>
        <w:t>137</w:t>
      </w:r>
      <w:r w:rsidRPr="00213BF8">
        <w:t>: p. 545-553.</w:t>
      </w:r>
      <w:bookmarkEnd w:id="602"/>
    </w:p>
    <w:p w14:paraId="5785863B" w14:textId="77777777" w:rsidR="00213BF8" w:rsidRPr="00213BF8" w:rsidRDefault="00213BF8" w:rsidP="00213BF8">
      <w:pPr>
        <w:pStyle w:val="EndNoteBibliography"/>
        <w:spacing w:after="0"/>
        <w:ind w:left="720" w:hanging="720"/>
      </w:pPr>
      <w:bookmarkStart w:id="603" w:name="_ENREF_155"/>
      <w:r w:rsidRPr="00213BF8">
        <w:t xml:space="preserve">[155] </w:t>
      </w:r>
      <w:r w:rsidRPr="00213BF8">
        <w:tab/>
        <w:t xml:space="preserve">Beaudin, M., et al., </w:t>
      </w:r>
      <w:r w:rsidRPr="00213BF8">
        <w:rPr>
          <w:i/>
        </w:rPr>
        <w:t>Energy storage for mitigating the variability of renewable electricity sources: An updated review.</w:t>
      </w:r>
      <w:r w:rsidRPr="00213BF8">
        <w:t xml:space="preserve"> Energy for Sustainable Development, 2010. </w:t>
      </w:r>
      <w:r w:rsidRPr="00213BF8">
        <w:rPr>
          <w:b/>
        </w:rPr>
        <w:t>14</w:t>
      </w:r>
      <w:r w:rsidRPr="00213BF8">
        <w:t>(4): p. 302-314.</w:t>
      </w:r>
      <w:bookmarkEnd w:id="603"/>
    </w:p>
    <w:p w14:paraId="4CE9842E" w14:textId="77777777" w:rsidR="00213BF8" w:rsidRPr="00213BF8" w:rsidRDefault="00213BF8" w:rsidP="00213BF8">
      <w:pPr>
        <w:pStyle w:val="EndNoteBibliography"/>
        <w:spacing w:after="0"/>
        <w:ind w:left="720" w:hanging="720"/>
      </w:pPr>
      <w:bookmarkStart w:id="604" w:name="_ENREF_156"/>
      <w:r w:rsidRPr="00213BF8">
        <w:t xml:space="preserve">[156] </w:t>
      </w:r>
      <w:r w:rsidRPr="00213BF8">
        <w:tab/>
        <w:t xml:space="preserve">Koohi-Kamali, S., et al., </w:t>
      </w:r>
      <w:r w:rsidRPr="00213BF8">
        <w:rPr>
          <w:i/>
        </w:rPr>
        <w:t>Emergence of energy storage technologies as the solution for reliable operation of smart power systems: A review.</w:t>
      </w:r>
      <w:r w:rsidRPr="00213BF8">
        <w:t xml:space="preserve"> Renewable and Sustainable Energy Reviews, 2013. </w:t>
      </w:r>
      <w:r w:rsidRPr="00213BF8">
        <w:rPr>
          <w:b/>
        </w:rPr>
        <w:t>25</w:t>
      </w:r>
      <w:r w:rsidRPr="00213BF8">
        <w:t>: p. 135-165.</w:t>
      </w:r>
      <w:bookmarkEnd w:id="604"/>
    </w:p>
    <w:p w14:paraId="69CA8C23" w14:textId="77777777" w:rsidR="00213BF8" w:rsidRPr="00213BF8" w:rsidRDefault="00213BF8" w:rsidP="00213BF8">
      <w:pPr>
        <w:pStyle w:val="EndNoteBibliography"/>
        <w:spacing w:after="0"/>
        <w:ind w:left="720" w:hanging="720"/>
      </w:pPr>
      <w:bookmarkStart w:id="605" w:name="_ENREF_157"/>
      <w:r w:rsidRPr="00213BF8">
        <w:t xml:space="preserve">[157] </w:t>
      </w:r>
      <w:r w:rsidRPr="00213BF8">
        <w:tab/>
        <w:t xml:space="preserve">Zhu, D. and G. Hug, </w:t>
      </w:r>
      <w:r w:rsidRPr="00213BF8">
        <w:rPr>
          <w:i/>
        </w:rPr>
        <w:t>Decomposed stochastic model predictive control for optimal dispatch of storage and generation.</w:t>
      </w:r>
      <w:r w:rsidRPr="00213BF8">
        <w:t xml:space="preserve"> IEEE Transactions on Smart Grid, 2014. </w:t>
      </w:r>
      <w:r w:rsidRPr="00213BF8">
        <w:rPr>
          <w:b/>
        </w:rPr>
        <w:t>5</w:t>
      </w:r>
      <w:r w:rsidRPr="00213BF8">
        <w:t>(4): p. 2044-2053.</w:t>
      </w:r>
      <w:bookmarkEnd w:id="605"/>
    </w:p>
    <w:p w14:paraId="30747D0F" w14:textId="77777777" w:rsidR="00213BF8" w:rsidRPr="00213BF8" w:rsidRDefault="00213BF8" w:rsidP="00213BF8">
      <w:pPr>
        <w:pStyle w:val="EndNoteBibliography"/>
        <w:spacing w:after="0"/>
        <w:ind w:left="720" w:hanging="720"/>
      </w:pPr>
      <w:bookmarkStart w:id="606" w:name="_ENREF_158"/>
      <w:r w:rsidRPr="00213BF8">
        <w:t xml:space="preserve">[158] </w:t>
      </w:r>
      <w:r w:rsidRPr="00213BF8">
        <w:tab/>
        <w:t xml:space="preserve">Mooney, D., </w:t>
      </w:r>
      <w:r w:rsidRPr="00213BF8">
        <w:rPr>
          <w:i/>
        </w:rPr>
        <w:t>Large-scale energy storage</w:t>
      </w:r>
      <w:r w:rsidRPr="00213BF8">
        <w:t>. 2015, National Renewable Energy Labratory.</w:t>
      </w:r>
      <w:bookmarkEnd w:id="606"/>
    </w:p>
    <w:p w14:paraId="74809394" w14:textId="38077DA4" w:rsidR="00213BF8" w:rsidRPr="00213BF8" w:rsidRDefault="00213BF8" w:rsidP="00213BF8">
      <w:pPr>
        <w:pStyle w:val="EndNoteBibliography"/>
        <w:spacing w:after="0"/>
        <w:ind w:left="720" w:hanging="720"/>
      </w:pPr>
      <w:bookmarkStart w:id="607" w:name="_ENREF_159"/>
      <w:r w:rsidRPr="00213BF8">
        <w:t xml:space="preserve">[159] </w:t>
      </w:r>
      <w:r w:rsidRPr="00213BF8">
        <w:tab/>
        <w:t xml:space="preserve">IEEE. </w:t>
      </w:r>
      <w:r w:rsidRPr="00213BF8">
        <w:rPr>
          <w:i/>
        </w:rPr>
        <w:t>Ieee xplore</w:t>
      </w:r>
      <w:r w:rsidRPr="00213BF8">
        <w:t xml:space="preserve">.  [cited 2018 14 January]; Available from: </w:t>
      </w:r>
      <w:hyperlink r:id="rId93" w:history="1">
        <w:r w:rsidRPr="00213BF8">
          <w:rPr>
            <w:rStyle w:val="Hyperlink"/>
          </w:rPr>
          <w:t>http://ieeexplore.ieee.org/Xplore/home.jsp</w:t>
        </w:r>
      </w:hyperlink>
      <w:r w:rsidRPr="00213BF8">
        <w:t>.</w:t>
      </w:r>
      <w:bookmarkEnd w:id="607"/>
    </w:p>
    <w:p w14:paraId="3B56DADF" w14:textId="77777777" w:rsidR="00213BF8" w:rsidRPr="00213BF8" w:rsidRDefault="00213BF8" w:rsidP="00213BF8">
      <w:pPr>
        <w:pStyle w:val="EndNoteBibliography"/>
        <w:spacing w:after="0"/>
        <w:ind w:left="720" w:hanging="720"/>
      </w:pPr>
      <w:bookmarkStart w:id="608" w:name="_ENREF_160"/>
      <w:r w:rsidRPr="00213BF8">
        <w:t xml:space="preserve">[160] </w:t>
      </w:r>
      <w:r w:rsidRPr="00213BF8">
        <w:tab/>
        <w:t xml:space="preserve">Khatamianfar, A., et al., </w:t>
      </w:r>
      <w:r w:rsidRPr="00213BF8">
        <w:rPr>
          <w:i/>
        </w:rPr>
        <w:t>Improving wind farm dispatch in the australian electricity market with battery energy storage using model predictive control.</w:t>
      </w:r>
      <w:r w:rsidRPr="00213BF8">
        <w:t xml:space="preserve"> IEEE Transactions on Sustainable Energy, 2013. </w:t>
      </w:r>
      <w:r w:rsidRPr="00213BF8">
        <w:rPr>
          <w:b/>
        </w:rPr>
        <w:t>4</w:t>
      </w:r>
      <w:r w:rsidRPr="00213BF8">
        <w:t>(3): p. 745-755.</w:t>
      </w:r>
      <w:bookmarkEnd w:id="608"/>
    </w:p>
    <w:p w14:paraId="27A5D00A" w14:textId="77777777" w:rsidR="00213BF8" w:rsidRPr="00213BF8" w:rsidRDefault="00213BF8" w:rsidP="00213BF8">
      <w:pPr>
        <w:pStyle w:val="EndNoteBibliography"/>
        <w:spacing w:after="0"/>
        <w:ind w:left="720" w:hanging="720"/>
      </w:pPr>
      <w:bookmarkStart w:id="609" w:name="_ENREF_161"/>
      <w:r w:rsidRPr="00213BF8">
        <w:t xml:space="preserve">[161] </w:t>
      </w:r>
      <w:r w:rsidRPr="00213BF8">
        <w:tab/>
        <w:t xml:space="preserve">Yan, N., et al. </w:t>
      </w:r>
      <w:r w:rsidRPr="00213BF8">
        <w:rPr>
          <w:i/>
        </w:rPr>
        <w:t>Economic dispatch analysis of wind power integration into power system with energy storage systems</w:t>
      </w:r>
      <w:r w:rsidRPr="00213BF8">
        <w:t xml:space="preserve">. in </w:t>
      </w:r>
      <w:r w:rsidRPr="00213BF8">
        <w:rPr>
          <w:i/>
        </w:rPr>
        <w:t>2015 IEEE International Conference on Applied Superconductivity and Electromagnetic Devices (ASEMD)</w:t>
      </w:r>
      <w:r w:rsidRPr="00213BF8">
        <w:t>. 2015.</w:t>
      </w:r>
      <w:bookmarkEnd w:id="609"/>
    </w:p>
    <w:p w14:paraId="4A8E0CAD" w14:textId="77777777" w:rsidR="00213BF8" w:rsidRPr="00213BF8" w:rsidRDefault="00213BF8" w:rsidP="00213BF8">
      <w:pPr>
        <w:pStyle w:val="EndNoteBibliography"/>
        <w:spacing w:after="0"/>
        <w:ind w:left="720" w:hanging="720"/>
      </w:pPr>
      <w:bookmarkStart w:id="610" w:name="_ENREF_162"/>
      <w:r w:rsidRPr="00213BF8">
        <w:lastRenderedPageBreak/>
        <w:t xml:space="preserve">[162] </w:t>
      </w:r>
      <w:r w:rsidRPr="00213BF8">
        <w:tab/>
        <w:t xml:space="preserve">Zheng, Y., et al., </w:t>
      </w:r>
      <w:r w:rsidRPr="00213BF8">
        <w:rPr>
          <w:i/>
        </w:rPr>
        <w:t>Optimal short-term power dispatch scheduling for a wind farm with battery energy storage system.</w:t>
      </w:r>
      <w:r w:rsidRPr="00213BF8">
        <w:t xml:space="preserve"> IFAC-PapersOnLine, 2015. </w:t>
      </w:r>
      <w:r w:rsidRPr="00213BF8">
        <w:rPr>
          <w:b/>
        </w:rPr>
        <w:t>48</w:t>
      </w:r>
      <w:r w:rsidRPr="00213BF8">
        <w:t>(30): p. 518-523.</w:t>
      </w:r>
      <w:bookmarkEnd w:id="610"/>
    </w:p>
    <w:p w14:paraId="168A334B" w14:textId="77777777" w:rsidR="00213BF8" w:rsidRPr="00213BF8" w:rsidRDefault="00213BF8" w:rsidP="00213BF8">
      <w:pPr>
        <w:pStyle w:val="EndNoteBibliography"/>
        <w:spacing w:after="0"/>
        <w:ind w:left="720" w:hanging="720"/>
      </w:pPr>
      <w:bookmarkStart w:id="611" w:name="_ENREF_163"/>
      <w:r w:rsidRPr="00213BF8">
        <w:t xml:space="preserve">[163] </w:t>
      </w:r>
      <w:r w:rsidRPr="00213BF8">
        <w:tab/>
        <w:t xml:space="preserve">Chen, H., et al., </w:t>
      </w:r>
      <w:r w:rsidRPr="00213BF8">
        <w:rPr>
          <w:i/>
        </w:rPr>
        <w:t>Economic dispatch of wind integrated power systems with energy storage considering composite operating costs.</w:t>
      </w:r>
      <w:r w:rsidRPr="00213BF8">
        <w:t xml:space="preserve"> IET Generation, Transmission &amp; Distribution, 2016. </w:t>
      </w:r>
      <w:r w:rsidRPr="00213BF8">
        <w:rPr>
          <w:b/>
        </w:rPr>
        <w:t>10</w:t>
      </w:r>
      <w:r w:rsidRPr="00213BF8">
        <w:t>(5): p. 1294-1303.</w:t>
      </w:r>
      <w:bookmarkEnd w:id="611"/>
    </w:p>
    <w:p w14:paraId="5183F840" w14:textId="77777777" w:rsidR="00213BF8" w:rsidRPr="00213BF8" w:rsidRDefault="00213BF8" w:rsidP="00213BF8">
      <w:pPr>
        <w:pStyle w:val="EndNoteBibliography"/>
        <w:spacing w:after="0"/>
        <w:ind w:left="720" w:hanging="720"/>
      </w:pPr>
      <w:bookmarkStart w:id="612" w:name="_ENREF_164"/>
      <w:r w:rsidRPr="00213BF8">
        <w:t xml:space="preserve">[164] </w:t>
      </w:r>
      <w:r w:rsidRPr="00213BF8">
        <w:tab/>
        <w:t xml:space="preserve">Zhao, Z., et al. </w:t>
      </w:r>
      <w:r w:rsidRPr="00213BF8">
        <w:rPr>
          <w:i/>
        </w:rPr>
        <w:t>Affinely adjustable robust optimal dispatch for island microgrids with wind power, energy storage and diesel generators</w:t>
      </w:r>
      <w:r w:rsidRPr="00213BF8">
        <w:t xml:space="preserve">. in </w:t>
      </w:r>
      <w:r w:rsidRPr="00213BF8">
        <w:rPr>
          <w:i/>
        </w:rPr>
        <w:t>2017 IEEE Conference on Energy Internet and Energy System Integration (EI2)</w:t>
      </w:r>
      <w:r w:rsidRPr="00213BF8">
        <w:t>. 2017.</w:t>
      </w:r>
      <w:bookmarkEnd w:id="612"/>
    </w:p>
    <w:p w14:paraId="439C0483" w14:textId="77777777" w:rsidR="00213BF8" w:rsidRPr="00213BF8" w:rsidRDefault="00213BF8" w:rsidP="00213BF8">
      <w:pPr>
        <w:pStyle w:val="EndNoteBibliography"/>
        <w:spacing w:after="0"/>
        <w:ind w:left="720" w:hanging="720"/>
      </w:pPr>
      <w:bookmarkStart w:id="613" w:name="_ENREF_165"/>
      <w:r w:rsidRPr="00213BF8">
        <w:t xml:space="preserve">[165] </w:t>
      </w:r>
      <w:r w:rsidRPr="00213BF8">
        <w:tab/>
        <w:t xml:space="preserve">Wang, X., et al. </w:t>
      </w:r>
      <w:r w:rsidRPr="00213BF8">
        <w:rPr>
          <w:i/>
        </w:rPr>
        <w:t>Multi-objective optimal dispatch of wind-integrated power system based on distributed energy storage</w:t>
      </w:r>
      <w:r w:rsidRPr="00213BF8">
        <w:t xml:space="preserve">. in </w:t>
      </w:r>
      <w:r w:rsidRPr="00213BF8">
        <w:rPr>
          <w:i/>
        </w:rPr>
        <w:t>IECON 2017 - 43rd Annual Conference of the IEEE Industrial Electronics Society</w:t>
      </w:r>
      <w:r w:rsidRPr="00213BF8">
        <w:t>. 2017.</w:t>
      </w:r>
      <w:bookmarkEnd w:id="613"/>
    </w:p>
    <w:p w14:paraId="6EF6E317" w14:textId="77777777" w:rsidR="00213BF8" w:rsidRPr="00213BF8" w:rsidRDefault="00213BF8" w:rsidP="00213BF8">
      <w:pPr>
        <w:pStyle w:val="EndNoteBibliography"/>
        <w:spacing w:after="0"/>
        <w:ind w:left="720" w:hanging="720"/>
      </w:pPr>
      <w:bookmarkStart w:id="614" w:name="_ENREF_166"/>
      <w:r w:rsidRPr="00213BF8">
        <w:t xml:space="preserve">[166] </w:t>
      </w:r>
      <w:r w:rsidRPr="00213BF8">
        <w:tab/>
        <w:t xml:space="preserve">Li, Q., et al., </w:t>
      </w:r>
      <w:r w:rsidRPr="00213BF8">
        <w:rPr>
          <w:i/>
        </w:rPr>
        <w:t>On the determination of battery energy storage capacity and short-term power dispatch of a wind farm.</w:t>
      </w:r>
      <w:r w:rsidRPr="00213BF8">
        <w:t xml:space="preserve"> IEEE Transactions on Sustainable Energy, 2011. </w:t>
      </w:r>
      <w:r w:rsidRPr="00213BF8">
        <w:rPr>
          <w:b/>
        </w:rPr>
        <w:t>2</w:t>
      </w:r>
      <w:r w:rsidRPr="00213BF8">
        <w:t>(2): p. 148-158.</w:t>
      </w:r>
      <w:bookmarkEnd w:id="614"/>
    </w:p>
    <w:p w14:paraId="23238886" w14:textId="77777777" w:rsidR="00213BF8" w:rsidRPr="00213BF8" w:rsidRDefault="00213BF8" w:rsidP="00213BF8">
      <w:pPr>
        <w:pStyle w:val="EndNoteBibliography"/>
        <w:spacing w:after="0"/>
        <w:ind w:left="720" w:hanging="720"/>
      </w:pPr>
      <w:bookmarkStart w:id="615" w:name="_ENREF_167"/>
      <w:r w:rsidRPr="00213BF8">
        <w:t xml:space="preserve">[167] </w:t>
      </w:r>
      <w:r w:rsidRPr="00213BF8">
        <w:tab/>
        <w:t xml:space="preserve">Nguyen, C.L., H.H. Lee, and T.W. Chun, </w:t>
      </w:r>
      <w:r w:rsidRPr="00213BF8">
        <w:rPr>
          <w:i/>
        </w:rPr>
        <w:t>Cost-optimized battery capacity and short-term power dispatch control for wind farm.</w:t>
      </w:r>
      <w:r w:rsidRPr="00213BF8">
        <w:t xml:space="preserve"> IEEE Transactions on Industry Applications, 2015. </w:t>
      </w:r>
      <w:r w:rsidRPr="00213BF8">
        <w:rPr>
          <w:b/>
        </w:rPr>
        <w:t>51</w:t>
      </w:r>
      <w:r w:rsidRPr="00213BF8">
        <w:t>(1): p. 595-606.</w:t>
      </w:r>
      <w:bookmarkEnd w:id="615"/>
    </w:p>
    <w:p w14:paraId="71DDC025" w14:textId="77777777" w:rsidR="00213BF8" w:rsidRPr="00213BF8" w:rsidRDefault="00213BF8" w:rsidP="00213BF8">
      <w:pPr>
        <w:pStyle w:val="EndNoteBibliography"/>
        <w:spacing w:after="0"/>
        <w:ind w:left="720" w:hanging="720"/>
      </w:pPr>
      <w:bookmarkStart w:id="616" w:name="_ENREF_168"/>
      <w:r w:rsidRPr="00213BF8">
        <w:t xml:space="preserve">[168] </w:t>
      </w:r>
      <w:r w:rsidRPr="00213BF8">
        <w:tab/>
        <w:t xml:space="preserve">Alharbi, H. and K. Bhattacharya. </w:t>
      </w:r>
      <w:r w:rsidRPr="00213BF8">
        <w:rPr>
          <w:i/>
        </w:rPr>
        <w:t>Optimal sizing of battery energy storage systems for microgrids</w:t>
      </w:r>
      <w:r w:rsidRPr="00213BF8">
        <w:t xml:space="preserve">. in </w:t>
      </w:r>
      <w:r w:rsidRPr="00213BF8">
        <w:rPr>
          <w:i/>
        </w:rPr>
        <w:t>2014 IEEE Electrical Power and Energy Conference</w:t>
      </w:r>
      <w:r w:rsidRPr="00213BF8">
        <w:t>. 2014.</w:t>
      </w:r>
      <w:bookmarkEnd w:id="616"/>
    </w:p>
    <w:p w14:paraId="4D56408C" w14:textId="77777777" w:rsidR="00213BF8" w:rsidRPr="00213BF8" w:rsidRDefault="00213BF8" w:rsidP="00213BF8">
      <w:pPr>
        <w:pStyle w:val="EndNoteBibliography"/>
        <w:spacing w:after="0"/>
        <w:ind w:left="720" w:hanging="720"/>
      </w:pPr>
      <w:bookmarkStart w:id="617" w:name="_ENREF_169"/>
      <w:r w:rsidRPr="00213BF8">
        <w:t xml:space="preserve">[169] </w:t>
      </w:r>
      <w:r w:rsidRPr="00213BF8">
        <w:tab/>
        <w:t xml:space="preserve">Fathima, H. and K. Palanisamy, </w:t>
      </w:r>
      <w:r w:rsidRPr="00213BF8">
        <w:rPr>
          <w:i/>
        </w:rPr>
        <w:t>Optimized sizing, selection, and economic analysis of battery energy storage for grid-connected wind-pv hybrid system.</w:t>
      </w:r>
      <w:r w:rsidRPr="00213BF8">
        <w:t xml:space="preserve"> Modelling and Simulation in Engineering, 2015: p. 16.</w:t>
      </w:r>
      <w:bookmarkEnd w:id="617"/>
    </w:p>
    <w:p w14:paraId="72E72EA1" w14:textId="0D756898" w:rsidR="00213BF8" w:rsidRPr="00213BF8" w:rsidRDefault="00213BF8" w:rsidP="00213BF8">
      <w:pPr>
        <w:pStyle w:val="EndNoteBibliography"/>
        <w:spacing w:after="0"/>
        <w:ind w:left="720" w:hanging="720"/>
      </w:pPr>
      <w:bookmarkStart w:id="618" w:name="_ENREF_170"/>
      <w:r w:rsidRPr="00213BF8">
        <w:t xml:space="preserve">[170] </w:t>
      </w:r>
      <w:r w:rsidRPr="00213BF8">
        <w:tab/>
        <w:t xml:space="preserve">DIT. </w:t>
      </w:r>
      <w:r w:rsidRPr="00213BF8">
        <w:rPr>
          <w:i/>
        </w:rPr>
        <w:t>Uk offshore wind: Opportunities for trade and investment</w:t>
      </w:r>
      <w:r w:rsidRPr="00213BF8">
        <w:t xml:space="preserve">. 2015  [cited 2018 17 January]; Available from: </w:t>
      </w:r>
      <w:hyperlink r:id="rId94" w:history="1">
        <w:r w:rsidRPr="00213BF8">
          <w:rPr>
            <w:rStyle w:val="Hyperlink"/>
          </w:rPr>
          <w:t>https://www.gov.uk/government/publications/uk-offshore-wind-opportunities-for-trade-and-investment/uk-offshore-wind-opportunities-for-trade-and-investment</w:t>
        </w:r>
      </w:hyperlink>
      <w:r w:rsidRPr="00213BF8">
        <w:t>.</w:t>
      </w:r>
      <w:bookmarkEnd w:id="618"/>
    </w:p>
    <w:p w14:paraId="2F4C180D" w14:textId="77777777" w:rsidR="00213BF8" w:rsidRPr="00213BF8" w:rsidRDefault="00213BF8" w:rsidP="00213BF8">
      <w:pPr>
        <w:pStyle w:val="EndNoteBibliography"/>
        <w:spacing w:after="0"/>
        <w:ind w:left="720" w:hanging="720"/>
      </w:pPr>
      <w:bookmarkStart w:id="619" w:name="_ENREF_171"/>
      <w:r w:rsidRPr="00213BF8">
        <w:t xml:space="preserve">[171] </w:t>
      </w:r>
      <w:r w:rsidRPr="00213BF8">
        <w:tab/>
        <w:t xml:space="preserve">KPMG, </w:t>
      </w:r>
      <w:r w:rsidRPr="00213BF8">
        <w:rPr>
          <w:i/>
        </w:rPr>
        <w:t>Second cfd allocation round</w:t>
      </w:r>
      <w:r w:rsidRPr="00213BF8">
        <w:t>. 2016.</w:t>
      </w:r>
      <w:bookmarkEnd w:id="619"/>
    </w:p>
    <w:p w14:paraId="5AA035B7" w14:textId="77777777" w:rsidR="00213BF8" w:rsidRPr="00213BF8" w:rsidRDefault="00213BF8" w:rsidP="00213BF8">
      <w:pPr>
        <w:pStyle w:val="EndNoteBibliography"/>
        <w:spacing w:after="0"/>
        <w:ind w:left="720" w:hanging="720"/>
      </w:pPr>
      <w:bookmarkStart w:id="620" w:name="_ENREF_172"/>
      <w:r w:rsidRPr="00213BF8">
        <w:t xml:space="preserve">[172] </w:t>
      </w:r>
      <w:r w:rsidRPr="00213BF8">
        <w:tab/>
        <w:t xml:space="preserve">Wood, A.J. and B.F. Wollenberg, </w:t>
      </w:r>
      <w:r w:rsidRPr="00213BF8">
        <w:rPr>
          <w:i/>
        </w:rPr>
        <w:t>Power generation, operation, and control</w:t>
      </w:r>
      <w:r w:rsidRPr="00213BF8">
        <w:t>. 2012: John Wiley &amp; Sons.</w:t>
      </w:r>
      <w:bookmarkEnd w:id="620"/>
    </w:p>
    <w:p w14:paraId="5B853B70" w14:textId="77777777" w:rsidR="00213BF8" w:rsidRPr="00213BF8" w:rsidRDefault="00213BF8" w:rsidP="00213BF8">
      <w:pPr>
        <w:pStyle w:val="EndNoteBibliography"/>
        <w:spacing w:after="0"/>
        <w:ind w:left="720" w:hanging="720"/>
      </w:pPr>
      <w:bookmarkStart w:id="621" w:name="_ENREF_173"/>
      <w:r w:rsidRPr="00213BF8">
        <w:t xml:space="preserve">[173] </w:t>
      </w:r>
      <w:r w:rsidRPr="00213BF8">
        <w:tab/>
        <w:t xml:space="preserve">Agency, U.S.E.P., </w:t>
      </w:r>
      <w:r w:rsidRPr="00213BF8">
        <w:rPr>
          <w:i/>
        </w:rPr>
        <w:t>Greenhouse gases and global warming potential values.</w:t>
      </w:r>
      <w:r w:rsidRPr="00213BF8">
        <w:t xml:space="preserve"> Excerpt from Inventory of U.S. Greenhouse Gas Emissions and Sinks: 1990-2000, 2002.</w:t>
      </w:r>
      <w:bookmarkEnd w:id="621"/>
    </w:p>
    <w:p w14:paraId="7367C7AE" w14:textId="1AE8A128" w:rsidR="00213BF8" w:rsidRPr="00213BF8" w:rsidRDefault="00213BF8" w:rsidP="00213BF8">
      <w:pPr>
        <w:pStyle w:val="EndNoteBibliography"/>
        <w:spacing w:after="0"/>
        <w:ind w:left="720" w:hanging="720"/>
      </w:pPr>
      <w:bookmarkStart w:id="622" w:name="_ENREF_174"/>
      <w:r w:rsidRPr="00213BF8">
        <w:t xml:space="preserve">[174] </w:t>
      </w:r>
      <w:r w:rsidRPr="00213BF8">
        <w:tab/>
        <w:t xml:space="preserve">ICBE. </w:t>
      </w:r>
      <w:r w:rsidRPr="00213BF8">
        <w:rPr>
          <w:i/>
        </w:rPr>
        <w:t>Calculating greenhouse gases</w:t>
      </w:r>
      <w:r w:rsidRPr="00213BF8">
        <w:t xml:space="preserve">.  [cited 2018 21 January]; Available from: </w:t>
      </w:r>
      <w:hyperlink r:id="rId95" w:history="1">
        <w:r w:rsidRPr="00213BF8">
          <w:rPr>
            <w:rStyle w:val="Hyperlink"/>
          </w:rPr>
          <w:t>http://www.icbe.com/emissions/calculate.asp</w:t>
        </w:r>
      </w:hyperlink>
      <w:r w:rsidRPr="00213BF8">
        <w:t>.</w:t>
      </w:r>
      <w:bookmarkEnd w:id="622"/>
    </w:p>
    <w:p w14:paraId="7450EAAD" w14:textId="77777777" w:rsidR="00213BF8" w:rsidRPr="00213BF8" w:rsidRDefault="00213BF8" w:rsidP="00213BF8">
      <w:pPr>
        <w:pStyle w:val="EndNoteBibliography"/>
        <w:spacing w:after="0"/>
        <w:ind w:left="720" w:hanging="720"/>
      </w:pPr>
      <w:bookmarkStart w:id="623" w:name="_ENREF_175"/>
      <w:r w:rsidRPr="00213BF8">
        <w:t xml:space="preserve">[175] </w:t>
      </w:r>
      <w:r w:rsidRPr="00213BF8">
        <w:tab/>
        <w:t xml:space="preserve">Guvenc, U., </w:t>
      </w:r>
      <w:r w:rsidRPr="00213BF8">
        <w:rPr>
          <w:i/>
        </w:rPr>
        <w:t>Combined economic emission dispatch solution using genetic algorithm based on similarity crossover.</w:t>
      </w:r>
      <w:r w:rsidRPr="00213BF8">
        <w:t xml:space="preserve"> Scientific Research and Essays, 2010. </w:t>
      </w:r>
      <w:r w:rsidRPr="00213BF8">
        <w:rPr>
          <w:b/>
        </w:rPr>
        <w:t>5</w:t>
      </w:r>
      <w:r w:rsidRPr="00213BF8">
        <w:t>(17): p. 2451-2456.</w:t>
      </w:r>
      <w:bookmarkEnd w:id="623"/>
    </w:p>
    <w:p w14:paraId="1E2FD7A1" w14:textId="77777777" w:rsidR="00213BF8" w:rsidRPr="00213BF8" w:rsidRDefault="00213BF8" w:rsidP="00213BF8">
      <w:pPr>
        <w:pStyle w:val="EndNoteBibliography"/>
        <w:spacing w:after="0"/>
        <w:ind w:left="720" w:hanging="720"/>
      </w:pPr>
      <w:bookmarkStart w:id="624" w:name="_ENREF_176"/>
      <w:r w:rsidRPr="00213BF8">
        <w:t xml:space="preserve">[176] </w:t>
      </w:r>
      <w:r w:rsidRPr="00213BF8">
        <w:tab/>
        <w:t xml:space="preserve">Alsumait, J.S. and J.K. Sykulski. </w:t>
      </w:r>
      <w:r w:rsidRPr="00213BF8">
        <w:rPr>
          <w:i/>
        </w:rPr>
        <w:t>Solving economic dispatch problem using hybrid ga-ps-sqp method</w:t>
      </w:r>
      <w:r w:rsidRPr="00213BF8">
        <w:t xml:space="preserve">. in </w:t>
      </w:r>
      <w:r w:rsidRPr="00213BF8">
        <w:rPr>
          <w:i/>
        </w:rPr>
        <w:t>IEEE EUROCON 2009</w:t>
      </w:r>
      <w:r w:rsidRPr="00213BF8">
        <w:t>. 2009.</w:t>
      </w:r>
      <w:bookmarkEnd w:id="624"/>
    </w:p>
    <w:p w14:paraId="005F6E38" w14:textId="77777777" w:rsidR="00213BF8" w:rsidRPr="00213BF8" w:rsidRDefault="00213BF8" w:rsidP="00213BF8">
      <w:pPr>
        <w:pStyle w:val="EndNoteBibliography"/>
        <w:spacing w:after="0"/>
        <w:ind w:left="720" w:hanging="720"/>
      </w:pPr>
      <w:bookmarkStart w:id="625" w:name="_ENREF_177"/>
      <w:r w:rsidRPr="00213BF8">
        <w:t xml:space="preserve">[177] </w:t>
      </w:r>
      <w:r w:rsidRPr="00213BF8">
        <w:tab/>
        <w:t xml:space="preserve">Golpira, H. and H. Bevrani. </w:t>
      </w:r>
      <w:r w:rsidRPr="00213BF8">
        <w:rPr>
          <w:i/>
        </w:rPr>
        <w:t>Application of ga optimization for automatic generation control in realistic interconnected power systems</w:t>
      </w:r>
      <w:r w:rsidRPr="00213BF8">
        <w:t xml:space="preserve">. in </w:t>
      </w:r>
      <w:r w:rsidRPr="00213BF8">
        <w:rPr>
          <w:i/>
        </w:rPr>
        <w:t xml:space="preserve">Modelling, </w:t>
      </w:r>
      <w:r w:rsidRPr="00213BF8">
        <w:rPr>
          <w:i/>
        </w:rPr>
        <w:lastRenderedPageBreak/>
        <w:t>Identification and Control (ICMIC), The 2010 International Conference on</w:t>
      </w:r>
      <w:r w:rsidRPr="00213BF8">
        <w:t>. 2010.</w:t>
      </w:r>
      <w:bookmarkEnd w:id="625"/>
    </w:p>
    <w:p w14:paraId="1E91E21F" w14:textId="77777777" w:rsidR="00213BF8" w:rsidRPr="00213BF8" w:rsidRDefault="00213BF8" w:rsidP="00213BF8">
      <w:pPr>
        <w:pStyle w:val="EndNoteBibliography"/>
        <w:spacing w:after="0"/>
        <w:ind w:left="720" w:hanging="720"/>
      </w:pPr>
      <w:bookmarkStart w:id="626" w:name="_ENREF_178"/>
      <w:r w:rsidRPr="00213BF8">
        <w:t xml:space="preserve">[178] </w:t>
      </w:r>
      <w:r w:rsidRPr="00213BF8">
        <w:tab/>
        <w:t xml:space="preserve">Kanagaraj, G., S.G. Ponnambalam, and N. Jawahar, </w:t>
      </w:r>
      <w:r w:rsidRPr="00213BF8">
        <w:rPr>
          <w:i/>
        </w:rPr>
        <w:t>A hybrid cuckoo search and genetic algorithm for reliability–redundancy allocation problems.</w:t>
      </w:r>
      <w:r w:rsidRPr="00213BF8">
        <w:t xml:space="preserve"> Computers &amp; Industrial Engineering, 2013. </w:t>
      </w:r>
      <w:r w:rsidRPr="00213BF8">
        <w:rPr>
          <w:b/>
        </w:rPr>
        <w:t>66</w:t>
      </w:r>
      <w:r w:rsidRPr="00213BF8">
        <w:t>(4): p. 1115-1124.</w:t>
      </w:r>
      <w:bookmarkEnd w:id="626"/>
    </w:p>
    <w:p w14:paraId="55D38F5E" w14:textId="623ABD98" w:rsidR="00213BF8" w:rsidRPr="00213BF8" w:rsidRDefault="00213BF8" w:rsidP="00213BF8">
      <w:pPr>
        <w:pStyle w:val="EndNoteBibliography"/>
        <w:spacing w:after="0"/>
        <w:ind w:left="720" w:hanging="720"/>
      </w:pPr>
      <w:bookmarkStart w:id="627" w:name="_ENREF_179"/>
      <w:r w:rsidRPr="00213BF8">
        <w:t xml:space="preserve">[179] </w:t>
      </w:r>
      <w:r w:rsidRPr="00213BF8">
        <w:tab/>
        <w:t xml:space="preserve">MATLAB. </w:t>
      </w:r>
      <w:r w:rsidRPr="00213BF8">
        <w:rPr>
          <w:i/>
        </w:rPr>
        <w:t>Constrained nonlinear optimization algorithms</w:t>
      </w:r>
      <w:r w:rsidRPr="00213BF8">
        <w:t xml:space="preserve">.  [cited 2017 29 June]; Available from: </w:t>
      </w:r>
      <w:hyperlink r:id="rId96" w:history="1">
        <w:r w:rsidRPr="00213BF8">
          <w:rPr>
            <w:rStyle w:val="Hyperlink"/>
          </w:rPr>
          <w:t>https://uk.mathworks.com/help/optim/ug/constrained</w:t>
        </w:r>
      </w:hyperlink>
      <w:r w:rsidRPr="00213BF8">
        <w:rPr>
          <w:rFonts w:ascii="Cambria Math" w:hAnsi="Cambria Math" w:cs="Cambria Math"/>
        </w:rPr>
        <w:t>‐</w:t>
      </w:r>
      <w:r w:rsidRPr="00213BF8">
        <w:t>nonlinear</w:t>
      </w:r>
      <w:r w:rsidRPr="00213BF8">
        <w:rPr>
          <w:rFonts w:ascii="Cambria Math" w:hAnsi="Cambria Math" w:cs="Cambria Math"/>
        </w:rPr>
        <w:t>‐</w:t>
      </w:r>
      <w:r w:rsidRPr="00213BF8">
        <w:t>optimization</w:t>
      </w:r>
      <w:r w:rsidRPr="00213BF8">
        <w:rPr>
          <w:rFonts w:ascii="Cambria Math" w:hAnsi="Cambria Math" w:cs="Cambria Math"/>
        </w:rPr>
        <w:t>‐</w:t>
      </w:r>
      <w:r w:rsidRPr="00213BF8">
        <w:t>algorithms.html#f26622.</w:t>
      </w:r>
      <w:bookmarkEnd w:id="627"/>
    </w:p>
    <w:p w14:paraId="38514B0C" w14:textId="77777777" w:rsidR="00213BF8" w:rsidRPr="00213BF8" w:rsidRDefault="00213BF8" w:rsidP="00213BF8">
      <w:pPr>
        <w:pStyle w:val="EndNoteBibliography"/>
        <w:spacing w:after="0"/>
        <w:ind w:left="720" w:hanging="720"/>
      </w:pPr>
      <w:bookmarkStart w:id="628" w:name="_ENREF_180"/>
      <w:r w:rsidRPr="00213BF8">
        <w:t xml:space="preserve">[180] </w:t>
      </w:r>
      <w:r w:rsidRPr="00213BF8">
        <w:tab/>
        <w:t xml:space="preserve">Houston, U.o., </w:t>
      </w:r>
      <w:r w:rsidRPr="00213BF8">
        <w:rPr>
          <w:i/>
        </w:rPr>
        <w:t>Optimization i; chapter 4: Sequential quadratic programming.</w:t>
      </w:r>
      <w:r w:rsidRPr="00213BF8">
        <w:t xml:space="preserve"> Department of Mathematics.</w:t>
      </w:r>
      <w:bookmarkEnd w:id="628"/>
    </w:p>
    <w:p w14:paraId="4CDECB77" w14:textId="77777777" w:rsidR="00213BF8" w:rsidRPr="00213BF8" w:rsidRDefault="00213BF8" w:rsidP="00213BF8">
      <w:pPr>
        <w:pStyle w:val="EndNoteBibliography"/>
        <w:spacing w:after="0"/>
        <w:ind w:left="720" w:hanging="720"/>
      </w:pPr>
      <w:bookmarkStart w:id="629" w:name="_ENREF_181"/>
      <w:r w:rsidRPr="00213BF8">
        <w:t xml:space="preserve">[181] </w:t>
      </w:r>
      <w:r w:rsidRPr="00213BF8">
        <w:tab/>
        <w:t xml:space="preserve">Yengui, F., et al., </w:t>
      </w:r>
      <w:r w:rsidRPr="00213BF8">
        <w:rPr>
          <w:i/>
        </w:rPr>
        <w:t>A hybrid ga-sqp algorithm for analog circuits sizing.</w:t>
      </w:r>
      <w:r w:rsidRPr="00213BF8">
        <w:t xml:space="preserve"> Circuits and Systems, 2012. </w:t>
      </w:r>
      <w:r w:rsidRPr="00213BF8">
        <w:rPr>
          <w:b/>
        </w:rPr>
        <w:t>3</w:t>
      </w:r>
      <w:r w:rsidRPr="00213BF8">
        <w:t>(02): p. 146.</w:t>
      </w:r>
      <w:bookmarkEnd w:id="629"/>
    </w:p>
    <w:p w14:paraId="39A32F29" w14:textId="77777777" w:rsidR="00213BF8" w:rsidRPr="00213BF8" w:rsidRDefault="00213BF8" w:rsidP="00213BF8">
      <w:pPr>
        <w:pStyle w:val="EndNoteBibliography"/>
        <w:spacing w:after="0"/>
        <w:ind w:left="720" w:hanging="720"/>
      </w:pPr>
      <w:bookmarkStart w:id="630" w:name="_ENREF_182"/>
      <w:r w:rsidRPr="00213BF8">
        <w:t xml:space="preserve">[182] </w:t>
      </w:r>
      <w:r w:rsidRPr="00213BF8">
        <w:tab/>
        <w:t xml:space="preserve">Victoire, T.A.A. and A.E. Jeyakumar, </w:t>
      </w:r>
      <w:r w:rsidRPr="00213BF8">
        <w:rPr>
          <w:i/>
        </w:rPr>
        <w:t>Hybrid pso–sqp for economic dispatch with valve-point effect.</w:t>
      </w:r>
      <w:r w:rsidRPr="00213BF8">
        <w:t xml:space="preserve"> Electric Power Systems Research, 2004. </w:t>
      </w:r>
      <w:r w:rsidRPr="00213BF8">
        <w:rPr>
          <w:b/>
        </w:rPr>
        <w:t>71</w:t>
      </w:r>
      <w:r w:rsidRPr="00213BF8">
        <w:t>(1): p. 51-59.</w:t>
      </w:r>
      <w:bookmarkEnd w:id="630"/>
    </w:p>
    <w:p w14:paraId="44506D21" w14:textId="77777777" w:rsidR="00213BF8" w:rsidRPr="00213BF8" w:rsidRDefault="00213BF8" w:rsidP="00213BF8">
      <w:pPr>
        <w:pStyle w:val="EndNoteBibliography"/>
        <w:spacing w:after="0"/>
        <w:ind w:left="720" w:hanging="720"/>
      </w:pPr>
      <w:bookmarkStart w:id="631" w:name="_ENREF_183"/>
      <w:r w:rsidRPr="00213BF8">
        <w:t xml:space="preserve">[183] </w:t>
      </w:r>
      <w:r w:rsidRPr="00213BF8">
        <w:tab/>
        <w:t xml:space="preserve">Elaiw, A.M., X. Xia, and A. Shehata, </w:t>
      </w:r>
      <w:r w:rsidRPr="00213BF8">
        <w:rPr>
          <w:i/>
        </w:rPr>
        <w:t>Dynamic economic dispatch using hybrid de-sqp for generating units with valve-point effects.</w:t>
      </w:r>
      <w:r w:rsidRPr="00213BF8">
        <w:t xml:space="preserve"> Mathematical Problems in Engineering, 2012.</w:t>
      </w:r>
      <w:bookmarkEnd w:id="631"/>
    </w:p>
    <w:p w14:paraId="68982AE3" w14:textId="77777777" w:rsidR="00213BF8" w:rsidRPr="00213BF8" w:rsidRDefault="00213BF8" w:rsidP="00213BF8">
      <w:pPr>
        <w:pStyle w:val="EndNoteBibliography"/>
        <w:spacing w:after="0"/>
        <w:ind w:left="720" w:hanging="720"/>
      </w:pPr>
      <w:bookmarkStart w:id="632" w:name="_ENREF_184"/>
      <w:r w:rsidRPr="00213BF8">
        <w:t xml:space="preserve">[184] </w:t>
      </w:r>
      <w:r w:rsidRPr="00213BF8">
        <w:tab/>
        <w:t xml:space="preserve">Sivasubramani, S. and K.S. Swarup, </w:t>
      </w:r>
      <w:r w:rsidRPr="00213BF8">
        <w:rPr>
          <w:i/>
        </w:rPr>
        <w:t>Hybrid soa–sqp algorithm for dynamic economic dispatch with valve-point effects.</w:t>
      </w:r>
      <w:r w:rsidRPr="00213BF8">
        <w:t xml:space="preserve"> Energy, 2010. </w:t>
      </w:r>
      <w:r w:rsidRPr="00213BF8">
        <w:rPr>
          <w:b/>
        </w:rPr>
        <w:t>35</w:t>
      </w:r>
      <w:r w:rsidRPr="00213BF8">
        <w:t>(12): p. 5031-5036.</w:t>
      </w:r>
      <w:bookmarkEnd w:id="632"/>
    </w:p>
    <w:p w14:paraId="196D70E6" w14:textId="77777777" w:rsidR="00213BF8" w:rsidRPr="00213BF8" w:rsidRDefault="00213BF8" w:rsidP="00213BF8">
      <w:pPr>
        <w:pStyle w:val="EndNoteBibliography"/>
        <w:spacing w:after="0"/>
        <w:ind w:left="720" w:hanging="720"/>
      </w:pPr>
      <w:bookmarkStart w:id="633" w:name="_ENREF_185"/>
      <w:r w:rsidRPr="00213BF8">
        <w:t xml:space="preserve">[185] </w:t>
      </w:r>
      <w:r w:rsidRPr="00213BF8">
        <w:tab/>
        <w:t xml:space="preserve">Attaviriyanupap, P., et al., </w:t>
      </w:r>
      <w:r w:rsidRPr="00213BF8">
        <w:rPr>
          <w:i/>
        </w:rPr>
        <w:t>A hybrid ep and sqp for dynamic economic dispatch with nonsmooth fuel cost function.</w:t>
      </w:r>
      <w:r w:rsidRPr="00213BF8">
        <w:t xml:space="preserve"> IEEE Transactions on Power Systems, 2002. </w:t>
      </w:r>
      <w:r w:rsidRPr="00213BF8">
        <w:rPr>
          <w:b/>
        </w:rPr>
        <w:t>17</w:t>
      </w:r>
      <w:r w:rsidRPr="00213BF8">
        <w:t>(2): p. 411-416.</w:t>
      </w:r>
      <w:bookmarkEnd w:id="633"/>
    </w:p>
    <w:p w14:paraId="2399ACF2" w14:textId="77777777" w:rsidR="00213BF8" w:rsidRPr="00213BF8" w:rsidRDefault="00213BF8" w:rsidP="00213BF8">
      <w:pPr>
        <w:pStyle w:val="EndNoteBibliography"/>
        <w:spacing w:after="0"/>
        <w:ind w:left="720" w:hanging="720"/>
      </w:pPr>
      <w:bookmarkStart w:id="634" w:name="_ENREF_186"/>
      <w:r w:rsidRPr="00213BF8">
        <w:t xml:space="preserve">[186] </w:t>
      </w:r>
      <w:r w:rsidRPr="00213BF8">
        <w:tab/>
        <w:t xml:space="preserve">Cai, J., et al., </w:t>
      </w:r>
      <w:r w:rsidRPr="00213BF8">
        <w:rPr>
          <w:i/>
        </w:rPr>
        <w:t>A hybrid fcaso-sqp method for solving the economic dispatch problems with valve-point effects.</w:t>
      </w:r>
      <w:r w:rsidRPr="00213BF8">
        <w:t xml:space="preserve"> Energy, 2012. </w:t>
      </w:r>
      <w:r w:rsidRPr="00213BF8">
        <w:rPr>
          <w:b/>
        </w:rPr>
        <w:t>38</w:t>
      </w:r>
      <w:r w:rsidRPr="00213BF8">
        <w:t>(1): p. 346-353.</w:t>
      </w:r>
      <w:bookmarkEnd w:id="634"/>
    </w:p>
    <w:p w14:paraId="673F4F42" w14:textId="77777777" w:rsidR="00213BF8" w:rsidRPr="00213BF8" w:rsidRDefault="00213BF8" w:rsidP="00213BF8">
      <w:pPr>
        <w:pStyle w:val="EndNoteBibliography"/>
        <w:spacing w:after="0"/>
        <w:ind w:left="720" w:hanging="720"/>
      </w:pPr>
      <w:bookmarkStart w:id="635" w:name="_ENREF_187"/>
      <w:r w:rsidRPr="00213BF8">
        <w:t xml:space="preserve">[187] </w:t>
      </w:r>
      <w:r w:rsidRPr="00213BF8">
        <w:tab/>
        <w:t xml:space="preserve">Mansoornejad, B., N. Mostoufi, and F. Jalali-Farahani, </w:t>
      </w:r>
      <w:r w:rsidRPr="00213BF8">
        <w:rPr>
          <w:i/>
        </w:rPr>
        <w:t>A hybrid ga–sqp optimization technique for determination of kinetic parameters of hydrogenation reactions.</w:t>
      </w:r>
      <w:r w:rsidRPr="00213BF8">
        <w:t xml:space="preserve"> Computers &amp; Chemical Engineering, 2008. </w:t>
      </w:r>
      <w:r w:rsidRPr="00213BF8">
        <w:rPr>
          <w:b/>
        </w:rPr>
        <w:t>32</w:t>
      </w:r>
      <w:r w:rsidRPr="00213BF8">
        <w:t>(7): p. 1447-1455.</w:t>
      </w:r>
      <w:bookmarkEnd w:id="635"/>
    </w:p>
    <w:p w14:paraId="154AA826" w14:textId="2D2AE13A" w:rsidR="00213BF8" w:rsidRPr="00213BF8" w:rsidRDefault="00213BF8" w:rsidP="00213BF8">
      <w:pPr>
        <w:pStyle w:val="EndNoteBibliography"/>
        <w:spacing w:after="0"/>
        <w:ind w:left="720" w:hanging="720"/>
      </w:pPr>
      <w:bookmarkStart w:id="636" w:name="_ENREF_188"/>
      <w:r w:rsidRPr="00213BF8">
        <w:t xml:space="preserve">[188] </w:t>
      </w:r>
      <w:r w:rsidRPr="00213BF8">
        <w:tab/>
        <w:t xml:space="preserve">MATLAB. </w:t>
      </w:r>
      <w:r w:rsidRPr="00213BF8">
        <w:rPr>
          <w:i/>
        </w:rPr>
        <w:t>Eps</w:t>
      </w:r>
      <w:r w:rsidRPr="00213BF8">
        <w:t xml:space="preserve">.  [cited 2018 22 January]; Available from: </w:t>
      </w:r>
      <w:hyperlink r:id="rId97" w:history="1">
        <w:r w:rsidRPr="00213BF8">
          <w:rPr>
            <w:rStyle w:val="Hyperlink"/>
          </w:rPr>
          <w:t>https://uk.mathworks.com/help/matlab/ref/eps.html</w:t>
        </w:r>
      </w:hyperlink>
      <w:r w:rsidRPr="00213BF8">
        <w:t>.</w:t>
      </w:r>
      <w:bookmarkEnd w:id="636"/>
    </w:p>
    <w:p w14:paraId="1B11A4AF" w14:textId="77777777" w:rsidR="00213BF8" w:rsidRPr="00213BF8" w:rsidRDefault="00213BF8" w:rsidP="00213BF8">
      <w:pPr>
        <w:pStyle w:val="EndNoteBibliography"/>
        <w:spacing w:after="0"/>
        <w:ind w:left="720" w:hanging="720"/>
      </w:pPr>
      <w:bookmarkStart w:id="637" w:name="_ENREF_189"/>
      <w:r w:rsidRPr="00213BF8">
        <w:t xml:space="preserve">[189] </w:t>
      </w:r>
      <w:r w:rsidRPr="00213BF8">
        <w:tab/>
        <w:t xml:space="preserve">AlRashidi, M., </w:t>
      </w:r>
      <w:r w:rsidRPr="00213BF8">
        <w:rPr>
          <w:i/>
        </w:rPr>
        <w:t>Improved optimal economic and environmental operations of power systems using partucal swarm</w:t>
      </w:r>
      <w:r w:rsidRPr="00213BF8">
        <w:t xml:space="preserve">, in </w:t>
      </w:r>
      <w:r w:rsidRPr="00213BF8">
        <w:rPr>
          <w:i/>
        </w:rPr>
        <w:t>Electrical and computer engineering</w:t>
      </w:r>
      <w:r w:rsidRPr="00213BF8">
        <w:t>. 2007, Dalhousie univeristy.</w:t>
      </w:r>
      <w:bookmarkEnd w:id="637"/>
    </w:p>
    <w:p w14:paraId="6473A8B1" w14:textId="77777777" w:rsidR="00213BF8" w:rsidRPr="00213BF8" w:rsidRDefault="00213BF8" w:rsidP="00213BF8">
      <w:pPr>
        <w:pStyle w:val="EndNoteBibliography"/>
        <w:spacing w:after="0"/>
        <w:ind w:left="720" w:hanging="720"/>
      </w:pPr>
      <w:bookmarkStart w:id="638" w:name="_ENREF_190"/>
      <w:r w:rsidRPr="00213BF8">
        <w:t xml:space="preserve">[190] </w:t>
      </w:r>
      <w:r w:rsidRPr="00213BF8">
        <w:tab/>
        <w:t xml:space="preserve">Croiset, E. and K.V. Thambimuthu, </w:t>
      </w:r>
      <w:r w:rsidRPr="00213BF8">
        <w:rPr>
          <w:i/>
        </w:rPr>
        <w:t>Nox and so2 emissions from o2/co2 recycle coal combustion.</w:t>
      </w:r>
      <w:r w:rsidRPr="00213BF8">
        <w:t xml:space="preserve"> Fuel, 2001. </w:t>
      </w:r>
      <w:r w:rsidRPr="00213BF8">
        <w:rPr>
          <w:b/>
        </w:rPr>
        <w:t>80</w:t>
      </w:r>
      <w:r w:rsidRPr="00213BF8">
        <w:t>(14): p. 2117-2121.</w:t>
      </w:r>
      <w:bookmarkEnd w:id="638"/>
    </w:p>
    <w:p w14:paraId="426194CA" w14:textId="77777777" w:rsidR="00213BF8" w:rsidRPr="00213BF8" w:rsidRDefault="00213BF8" w:rsidP="00213BF8">
      <w:pPr>
        <w:pStyle w:val="EndNoteBibliography"/>
        <w:spacing w:after="0"/>
        <w:ind w:left="720" w:hanging="720"/>
      </w:pPr>
      <w:bookmarkStart w:id="639" w:name="_ENREF_191"/>
      <w:r w:rsidRPr="00213BF8">
        <w:t xml:space="preserve">[191] </w:t>
      </w:r>
      <w:r w:rsidRPr="00213BF8">
        <w:tab/>
        <w:t xml:space="preserve">Mittal, M.L., C. Sharma, and R. Singh. </w:t>
      </w:r>
      <w:r w:rsidRPr="00213BF8">
        <w:rPr>
          <w:i/>
        </w:rPr>
        <w:t>Estimates of emissions from coal fired thermal power plants in india</w:t>
      </w:r>
      <w:r w:rsidRPr="00213BF8">
        <w:t xml:space="preserve">. in </w:t>
      </w:r>
      <w:r w:rsidRPr="00213BF8">
        <w:rPr>
          <w:i/>
        </w:rPr>
        <w:t>2012 International Emission Inventory Conference</w:t>
      </w:r>
      <w:r w:rsidRPr="00213BF8">
        <w:t>. 2012.</w:t>
      </w:r>
      <w:bookmarkEnd w:id="639"/>
    </w:p>
    <w:p w14:paraId="758B4FC1" w14:textId="77777777" w:rsidR="00213BF8" w:rsidRPr="00213BF8" w:rsidRDefault="00213BF8" w:rsidP="00213BF8">
      <w:pPr>
        <w:pStyle w:val="EndNoteBibliography"/>
        <w:spacing w:after="0"/>
        <w:ind w:left="720" w:hanging="720"/>
      </w:pPr>
      <w:bookmarkStart w:id="640" w:name="_ENREF_192"/>
      <w:r w:rsidRPr="00213BF8">
        <w:t xml:space="preserve">[192] </w:t>
      </w:r>
      <w:r w:rsidRPr="00213BF8">
        <w:tab/>
        <w:t xml:space="preserve">DECC, </w:t>
      </w:r>
      <w:r w:rsidRPr="00213BF8">
        <w:rPr>
          <w:i/>
        </w:rPr>
        <w:t>The electricity supply system in the united kingdom (operational at the end of may 2016).</w:t>
      </w:r>
      <w:r w:rsidRPr="00213BF8">
        <w:t xml:space="preserve"> 2017.</w:t>
      </w:r>
      <w:bookmarkEnd w:id="640"/>
    </w:p>
    <w:p w14:paraId="46F2F977" w14:textId="77777777" w:rsidR="00213BF8" w:rsidRPr="00213BF8" w:rsidRDefault="00213BF8" w:rsidP="00213BF8">
      <w:pPr>
        <w:pStyle w:val="EndNoteBibliography"/>
        <w:spacing w:after="0"/>
        <w:ind w:left="720" w:hanging="720"/>
      </w:pPr>
      <w:bookmarkStart w:id="641" w:name="_ENREF_193"/>
      <w:r w:rsidRPr="00213BF8">
        <w:t xml:space="preserve">[193] </w:t>
      </w:r>
      <w:r w:rsidRPr="00213BF8">
        <w:tab/>
        <w:t xml:space="preserve">Powergrid, N., </w:t>
      </w:r>
      <w:r w:rsidRPr="00213BF8">
        <w:rPr>
          <w:i/>
        </w:rPr>
        <w:t>Appendix 7 yorkshire</w:t>
      </w:r>
      <w:r w:rsidRPr="00213BF8">
        <w:t>.</w:t>
      </w:r>
      <w:bookmarkEnd w:id="641"/>
    </w:p>
    <w:p w14:paraId="7789473A" w14:textId="77777777" w:rsidR="00213BF8" w:rsidRPr="00213BF8" w:rsidRDefault="00213BF8" w:rsidP="00213BF8">
      <w:pPr>
        <w:pStyle w:val="EndNoteBibliography"/>
        <w:spacing w:after="0"/>
        <w:ind w:left="720" w:hanging="720"/>
      </w:pPr>
      <w:bookmarkStart w:id="642" w:name="_ENREF_194"/>
      <w:r w:rsidRPr="00213BF8">
        <w:t xml:space="preserve">[194] </w:t>
      </w:r>
      <w:r w:rsidRPr="00213BF8">
        <w:tab/>
        <w:t xml:space="preserve">Yann Rebours, D.K., </w:t>
      </w:r>
      <w:r w:rsidRPr="00213BF8">
        <w:rPr>
          <w:i/>
        </w:rPr>
        <w:t>What is spinning reserve? .</w:t>
      </w:r>
      <w:r w:rsidRPr="00213BF8">
        <w:t xml:space="preserve"> The University of Manchester, 2005.</w:t>
      </w:r>
      <w:bookmarkEnd w:id="642"/>
    </w:p>
    <w:p w14:paraId="57080009" w14:textId="77777777" w:rsidR="00213BF8" w:rsidRPr="00213BF8" w:rsidRDefault="00213BF8" w:rsidP="00213BF8">
      <w:pPr>
        <w:pStyle w:val="EndNoteBibliography"/>
        <w:spacing w:after="0"/>
        <w:ind w:left="720" w:hanging="720"/>
      </w:pPr>
      <w:bookmarkStart w:id="643" w:name="_ENREF_195"/>
      <w:r w:rsidRPr="00213BF8">
        <w:lastRenderedPageBreak/>
        <w:t xml:space="preserve">[195] </w:t>
      </w:r>
      <w:r w:rsidRPr="00213BF8">
        <w:tab/>
        <w:t xml:space="preserve">Caiso, </w:t>
      </w:r>
      <w:r w:rsidRPr="00213BF8">
        <w:rPr>
          <w:i/>
        </w:rPr>
        <w:t xml:space="preserve">Spinning reserve and non-spinning reserve </w:t>
      </w:r>
      <w:r w:rsidRPr="00213BF8">
        <w:t>2006.</w:t>
      </w:r>
      <w:bookmarkEnd w:id="643"/>
    </w:p>
    <w:p w14:paraId="20B16D9A" w14:textId="77777777" w:rsidR="00213BF8" w:rsidRPr="00213BF8" w:rsidRDefault="00213BF8" w:rsidP="00213BF8">
      <w:pPr>
        <w:pStyle w:val="EndNoteBibliography"/>
        <w:spacing w:after="0"/>
        <w:ind w:left="720" w:hanging="720"/>
      </w:pPr>
      <w:bookmarkStart w:id="644" w:name="_ENREF_196"/>
      <w:r w:rsidRPr="00213BF8">
        <w:t xml:space="preserve">[196] </w:t>
      </w:r>
      <w:r w:rsidRPr="00213BF8">
        <w:tab/>
        <w:t xml:space="preserve">Keith Bell, P.D., Modassar Chaudry, Nick Eyre, Matthew Aylott, </w:t>
      </w:r>
      <w:r w:rsidRPr="00213BF8">
        <w:rPr>
          <w:i/>
        </w:rPr>
        <w:t>Response from the uk energy research centre (ukerc) to the house of lords science and technology committee inquiry into the resilience of electricity infrastructure.</w:t>
      </w:r>
      <w:r w:rsidRPr="00213BF8">
        <w:t xml:space="preserve"> The UK Energy Research Centre, 2014.</w:t>
      </w:r>
      <w:bookmarkEnd w:id="644"/>
    </w:p>
    <w:p w14:paraId="6A8F7B4D" w14:textId="77777777" w:rsidR="00213BF8" w:rsidRPr="00213BF8" w:rsidRDefault="00213BF8" w:rsidP="00213BF8">
      <w:pPr>
        <w:pStyle w:val="EndNoteBibliography"/>
        <w:spacing w:after="0"/>
        <w:ind w:left="720" w:hanging="720"/>
      </w:pPr>
      <w:bookmarkStart w:id="645" w:name="_ENREF_197"/>
      <w:r w:rsidRPr="00213BF8">
        <w:t xml:space="preserve">[197] </w:t>
      </w:r>
      <w:r w:rsidRPr="00213BF8">
        <w:tab/>
        <w:t xml:space="preserve">Zhigang, L., et al. </w:t>
      </w:r>
      <w:r w:rsidRPr="00213BF8">
        <w:rPr>
          <w:i/>
        </w:rPr>
        <w:t>Dynamic economic dispatch with spinning reserve constraints considering wind power integration</w:t>
      </w:r>
      <w:r w:rsidRPr="00213BF8">
        <w:t xml:space="preserve">. in </w:t>
      </w:r>
      <w:r w:rsidRPr="00213BF8">
        <w:rPr>
          <w:i/>
        </w:rPr>
        <w:t>Power and Energy Society General Meeting (PES), 2013 IEEE</w:t>
      </w:r>
      <w:r w:rsidRPr="00213BF8">
        <w:t>. 2013.</w:t>
      </w:r>
      <w:bookmarkEnd w:id="645"/>
    </w:p>
    <w:p w14:paraId="39567146" w14:textId="77777777" w:rsidR="00213BF8" w:rsidRPr="00213BF8" w:rsidRDefault="00213BF8" w:rsidP="00213BF8">
      <w:pPr>
        <w:pStyle w:val="EndNoteBibliography"/>
        <w:spacing w:after="0"/>
        <w:ind w:left="720" w:hanging="720"/>
      </w:pPr>
      <w:bookmarkStart w:id="646" w:name="_ENREF_198"/>
      <w:r w:rsidRPr="00213BF8">
        <w:t xml:space="preserve">[198] </w:t>
      </w:r>
      <w:r w:rsidRPr="00213BF8">
        <w:tab/>
        <w:t xml:space="preserve">Khan, N.A., et al., </w:t>
      </w:r>
      <w:r w:rsidRPr="00213BF8">
        <w:rPr>
          <w:i/>
        </w:rPr>
        <w:t>Combined emission economic dispatch of power system including solar photo voltaic generation.</w:t>
      </w:r>
      <w:r w:rsidRPr="00213BF8">
        <w:t xml:space="preserve"> Energy Conversion and Management, 2015. </w:t>
      </w:r>
      <w:r w:rsidRPr="00213BF8">
        <w:rPr>
          <w:b/>
        </w:rPr>
        <w:t>92</w:t>
      </w:r>
      <w:r w:rsidRPr="00213BF8">
        <w:t>(0): p. 82-91.</w:t>
      </w:r>
      <w:bookmarkEnd w:id="646"/>
    </w:p>
    <w:p w14:paraId="0B46A517" w14:textId="77777777" w:rsidR="00213BF8" w:rsidRPr="00213BF8" w:rsidRDefault="00213BF8" w:rsidP="00213BF8">
      <w:pPr>
        <w:pStyle w:val="EndNoteBibliography"/>
        <w:spacing w:after="0"/>
        <w:ind w:left="720" w:hanging="720"/>
      </w:pPr>
      <w:bookmarkStart w:id="647" w:name="_ENREF_199"/>
      <w:r w:rsidRPr="00213BF8">
        <w:t xml:space="preserve">[199] </w:t>
      </w:r>
      <w:r w:rsidRPr="00213BF8">
        <w:tab/>
        <w:t xml:space="preserve">Dewei, L., et al. </w:t>
      </w:r>
      <w:r w:rsidRPr="00213BF8">
        <w:rPr>
          <w:i/>
        </w:rPr>
        <w:t>A dynamic economic dispatch method of wind integrated power system considering the total probability of wind power</w:t>
      </w:r>
      <w:r w:rsidRPr="00213BF8">
        <w:t xml:space="preserve">. in </w:t>
      </w:r>
      <w:r w:rsidRPr="00213BF8">
        <w:rPr>
          <w:i/>
        </w:rPr>
        <w:t>Renewable Power Generation Conference (RPG 2013), 2nd IET</w:t>
      </w:r>
      <w:r w:rsidRPr="00213BF8">
        <w:t>. 2013.</w:t>
      </w:r>
      <w:bookmarkEnd w:id="647"/>
    </w:p>
    <w:p w14:paraId="6F9B72E7" w14:textId="77777777" w:rsidR="00213BF8" w:rsidRPr="00213BF8" w:rsidRDefault="00213BF8" w:rsidP="00213BF8">
      <w:pPr>
        <w:pStyle w:val="EndNoteBibliography"/>
        <w:spacing w:after="0"/>
        <w:ind w:left="720" w:hanging="720"/>
      </w:pPr>
      <w:bookmarkStart w:id="648" w:name="_ENREF_200"/>
      <w:r w:rsidRPr="00213BF8">
        <w:t xml:space="preserve">[200] </w:t>
      </w:r>
      <w:r w:rsidRPr="00213BF8">
        <w:tab/>
        <w:t xml:space="preserve">Aghaei, J., et al., </w:t>
      </w:r>
      <w:r w:rsidRPr="00213BF8">
        <w:rPr>
          <w:i/>
        </w:rPr>
        <w:t>Scenario-based dynamic economic emission dispatch considering load and wind power uncertainties.</w:t>
      </w:r>
      <w:r w:rsidRPr="00213BF8">
        <w:t xml:space="preserve"> International Journal of Electrical Power &amp; Energy Systems, 2013. </w:t>
      </w:r>
      <w:r w:rsidRPr="00213BF8">
        <w:rPr>
          <w:b/>
        </w:rPr>
        <w:t>47</w:t>
      </w:r>
      <w:r w:rsidRPr="00213BF8">
        <w:t>: p. 351-367.</w:t>
      </w:r>
      <w:bookmarkEnd w:id="648"/>
    </w:p>
    <w:p w14:paraId="7A8A92BC" w14:textId="77777777" w:rsidR="00213BF8" w:rsidRPr="00213BF8" w:rsidRDefault="00213BF8" w:rsidP="00213BF8">
      <w:pPr>
        <w:pStyle w:val="EndNoteBibliography"/>
        <w:spacing w:after="0"/>
        <w:ind w:left="720" w:hanging="720"/>
      </w:pPr>
      <w:bookmarkStart w:id="649" w:name="_ENREF_201"/>
      <w:r w:rsidRPr="00213BF8">
        <w:t xml:space="preserve">[201] </w:t>
      </w:r>
      <w:r w:rsidRPr="00213BF8">
        <w:tab/>
        <w:t xml:space="preserve">Powergrid, N., </w:t>
      </w:r>
      <w:r w:rsidRPr="00213BF8">
        <w:rPr>
          <w:i/>
        </w:rPr>
        <w:t>Sheffield area maximum demands</w:t>
      </w:r>
      <w:r w:rsidRPr="00213BF8">
        <w:t>.</w:t>
      </w:r>
      <w:bookmarkEnd w:id="649"/>
    </w:p>
    <w:p w14:paraId="54D4F55A" w14:textId="77777777" w:rsidR="00213BF8" w:rsidRPr="00213BF8" w:rsidRDefault="00213BF8" w:rsidP="00213BF8">
      <w:pPr>
        <w:pStyle w:val="EndNoteBibliography"/>
        <w:spacing w:after="0"/>
        <w:ind w:left="720" w:hanging="720"/>
      </w:pPr>
      <w:bookmarkStart w:id="650" w:name="_ENREF_202"/>
      <w:r w:rsidRPr="00213BF8">
        <w:t xml:space="preserve">[202] </w:t>
      </w:r>
      <w:r w:rsidRPr="00213BF8">
        <w:tab/>
        <w:t xml:space="preserve">BEIS, </w:t>
      </w:r>
      <w:r w:rsidRPr="00213BF8">
        <w:rPr>
          <w:i/>
        </w:rPr>
        <w:t xml:space="preserve">Contracts for difference: An explanation of the methodology used to set administrative cfd strike prices for the next cfd allocation round </w:t>
      </w:r>
      <w:r w:rsidRPr="00213BF8">
        <w:t>2016.</w:t>
      </w:r>
      <w:bookmarkEnd w:id="650"/>
    </w:p>
    <w:p w14:paraId="07EEA69B" w14:textId="19E1EFF4" w:rsidR="00213BF8" w:rsidRPr="00213BF8" w:rsidRDefault="00213BF8" w:rsidP="00213BF8">
      <w:pPr>
        <w:pStyle w:val="EndNoteBibliography"/>
        <w:spacing w:after="0"/>
        <w:ind w:left="720" w:hanging="720"/>
      </w:pPr>
      <w:bookmarkStart w:id="651" w:name="_ENREF_203"/>
      <w:r w:rsidRPr="00213BF8">
        <w:t xml:space="preserve">[203] </w:t>
      </w:r>
      <w:r w:rsidRPr="00213BF8">
        <w:tab/>
        <w:t xml:space="preserve">Washington, U.o. </w:t>
      </w:r>
      <w:r w:rsidRPr="00213BF8">
        <w:rPr>
          <w:i/>
        </w:rPr>
        <w:t>Power systems test case archive</w:t>
      </w:r>
      <w:r w:rsidRPr="00213BF8">
        <w:t xml:space="preserve">. 1993  [cited 2017 26 July]; Available from: </w:t>
      </w:r>
      <w:hyperlink r:id="rId98" w:history="1">
        <w:r w:rsidRPr="00213BF8">
          <w:rPr>
            <w:rStyle w:val="Hyperlink"/>
          </w:rPr>
          <w:t>https://www2.ee.washington.edu/research/pstca/pf30/pg_tca30bus.htm</w:t>
        </w:r>
      </w:hyperlink>
      <w:r w:rsidRPr="00213BF8">
        <w:t>.</w:t>
      </w:r>
      <w:bookmarkEnd w:id="651"/>
    </w:p>
    <w:p w14:paraId="617E8A4E" w14:textId="1E092BDE" w:rsidR="00213BF8" w:rsidRPr="00213BF8" w:rsidRDefault="00213BF8" w:rsidP="00213BF8">
      <w:pPr>
        <w:pStyle w:val="EndNoteBibliography"/>
        <w:spacing w:after="0"/>
        <w:ind w:left="720" w:hanging="720"/>
      </w:pPr>
      <w:bookmarkStart w:id="652" w:name="_ENREF_204"/>
      <w:r w:rsidRPr="00213BF8">
        <w:t xml:space="preserve">[204] </w:t>
      </w:r>
      <w:r w:rsidRPr="00213BF8">
        <w:tab/>
      </w:r>
      <w:r w:rsidRPr="00213BF8">
        <w:rPr>
          <w:i/>
        </w:rPr>
        <w:t>Appendix a: Data for ieee-30 bus test system</w:t>
      </w:r>
      <w:r w:rsidRPr="00213BF8">
        <w:t xml:space="preserve">.  [cited 2016 27 June]; Available from: </w:t>
      </w:r>
      <w:hyperlink r:id="rId99" w:history="1">
        <w:r w:rsidRPr="00213BF8">
          <w:rPr>
            <w:rStyle w:val="Hyperlink"/>
          </w:rPr>
          <w:t>https://www.researchgate.net/file.PostFileLoader.html?id=5825f310ed99e1b0707b8be2&amp;assetKey=AS%3A427276501295104%401478882064060</w:t>
        </w:r>
      </w:hyperlink>
      <w:r w:rsidRPr="00213BF8">
        <w:t>.</w:t>
      </w:r>
      <w:bookmarkEnd w:id="652"/>
    </w:p>
    <w:p w14:paraId="09174519" w14:textId="41DCD1CB" w:rsidR="00213BF8" w:rsidRPr="00213BF8" w:rsidRDefault="00213BF8" w:rsidP="00213BF8">
      <w:pPr>
        <w:pStyle w:val="EndNoteBibliography"/>
        <w:spacing w:after="0"/>
        <w:ind w:left="720" w:hanging="720"/>
      </w:pPr>
      <w:bookmarkStart w:id="653" w:name="_ENREF_205"/>
      <w:r w:rsidRPr="00213BF8">
        <w:t xml:space="preserve">[205] </w:t>
      </w:r>
      <w:r w:rsidRPr="00213BF8">
        <w:tab/>
        <w:t xml:space="preserve">Grid, N. </w:t>
      </w:r>
      <w:r w:rsidRPr="00213BF8">
        <w:rPr>
          <w:i/>
        </w:rPr>
        <w:t>What are reserve services?</w:t>
      </w:r>
      <w:r w:rsidRPr="00213BF8">
        <w:t xml:space="preserve">  [cited 2017 26 July]; Available from: </w:t>
      </w:r>
      <w:hyperlink r:id="rId100" w:history="1">
        <w:r w:rsidRPr="00213BF8">
          <w:rPr>
            <w:rStyle w:val="Hyperlink"/>
          </w:rPr>
          <w:t>http://www2.nationalgrid.com/uk/services/balancing-services/reserve-services/</w:t>
        </w:r>
      </w:hyperlink>
      <w:r w:rsidRPr="00213BF8">
        <w:t>.</w:t>
      </w:r>
      <w:bookmarkEnd w:id="653"/>
    </w:p>
    <w:p w14:paraId="79B03480" w14:textId="77777777" w:rsidR="00213BF8" w:rsidRPr="00213BF8" w:rsidRDefault="00213BF8" w:rsidP="00213BF8">
      <w:pPr>
        <w:pStyle w:val="EndNoteBibliography"/>
        <w:spacing w:after="0"/>
        <w:ind w:left="720" w:hanging="720"/>
      </w:pPr>
      <w:bookmarkStart w:id="654" w:name="_ENREF_206"/>
      <w:r w:rsidRPr="00213BF8">
        <w:t xml:space="preserve">[206] </w:t>
      </w:r>
      <w:r w:rsidRPr="00213BF8">
        <w:tab/>
        <w:t xml:space="preserve">Breidenbaugh, A., </w:t>
      </w:r>
      <w:r w:rsidRPr="00213BF8">
        <w:rPr>
          <w:i/>
        </w:rPr>
        <w:t>Load participation in ancillary services</w:t>
      </w:r>
      <w:r w:rsidRPr="00213BF8">
        <w:t xml:space="preserve">, in </w:t>
      </w:r>
      <w:r w:rsidRPr="00213BF8">
        <w:rPr>
          <w:i/>
        </w:rPr>
        <w:t>DOE Framing Workshop</w:t>
      </w:r>
      <w:r w:rsidRPr="00213BF8">
        <w:t>. 2011.</w:t>
      </w:r>
      <w:bookmarkEnd w:id="654"/>
    </w:p>
    <w:p w14:paraId="2A3B5735" w14:textId="77777777" w:rsidR="00213BF8" w:rsidRPr="00213BF8" w:rsidRDefault="00213BF8" w:rsidP="00213BF8">
      <w:pPr>
        <w:pStyle w:val="EndNoteBibliography"/>
        <w:spacing w:after="0"/>
        <w:ind w:left="720" w:hanging="720"/>
      </w:pPr>
      <w:bookmarkStart w:id="655" w:name="_ENREF_207"/>
      <w:r w:rsidRPr="00213BF8">
        <w:t xml:space="preserve">[207] </w:t>
      </w:r>
      <w:r w:rsidRPr="00213BF8">
        <w:tab/>
        <w:t xml:space="preserve">DECC, </w:t>
      </w:r>
      <w:r w:rsidRPr="00213BF8">
        <w:rPr>
          <w:i/>
        </w:rPr>
        <w:t>Electricity market reform delivery plan.</w:t>
      </w:r>
      <w:r w:rsidRPr="00213BF8">
        <w:t xml:space="preserve"> 2013.</w:t>
      </w:r>
      <w:bookmarkEnd w:id="655"/>
    </w:p>
    <w:p w14:paraId="67F17FA1" w14:textId="77777777" w:rsidR="00213BF8" w:rsidRPr="00213BF8" w:rsidRDefault="00213BF8" w:rsidP="00213BF8">
      <w:pPr>
        <w:pStyle w:val="EndNoteBibliography"/>
        <w:spacing w:after="0"/>
        <w:ind w:left="720" w:hanging="720"/>
      </w:pPr>
      <w:bookmarkStart w:id="656" w:name="_ENREF_208"/>
      <w:r w:rsidRPr="00213BF8">
        <w:t xml:space="preserve">[208] </w:t>
      </w:r>
      <w:r w:rsidRPr="00213BF8">
        <w:tab/>
        <w:t xml:space="preserve">DECC, </w:t>
      </w:r>
      <w:r w:rsidRPr="00213BF8">
        <w:rPr>
          <w:i/>
        </w:rPr>
        <w:t>Cfd auction allocation round one - a breakdown of the outcome by technology, year and clearing price</w:t>
      </w:r>
      <w:r w:rsidRPr="00213BF8">
        <w:t>. 2015.</w:t>
      </w:r>
      <w:bookmarkEnd w:id="656"/>
    </w:p>
    <w:p w14:paraId="24A933A1" w14:textId="77777777" w:rsidR="00213BF8" w:rsidRPr="00213BF8" w:rsidRDefault="00213BF8" w:rsidP="00213BF8">
      <w:pPr>
        <w:pStyle w:val="EndNoteBibliography"/>
        <w:spacing w:after="0"/>
        <w:ind w:left="720" w:hanging="720"/>
      </w:pPr>
      <w:bookmarkStart w:id="657" w:name="_ENREF_209"/>
      <w:r w:rsidRPr="00213BF8">
        <w:t xml:space="preserve">[209] </w:t>
      </w:r>
      <w:r w:rsidRPr="00213BF8">
        <w:tab/>
        <w:t xml:space="preserve">OXERA, </w:t>
      </w:r>
      <w:r w:rsidRPr="00213BF8">
        <w:rPr>
          <w:i/>
        </w:rPr>
        <w:t>Cfds: The (strike) price is right?</w:t>
      </w:r>
      <w:r w:rsidRPr="00213BF8">
        <w:t xml:space="preserve"> 2015.</w:t>
      </w:r>
      <w:bookmarkEnd w:id="657"/>
    </w:p>
    <w:p w14:paraId="338377F1" w14:textId="77777777" w:rsidR="00213BF8" w:rsidRPr="00213BF8" w:rsidRDefault="00213BF8" w:rsidP="00213BF8">
      <w:pPr>
        <w:pStyle w:val="EndNoteBibliography"/>
        <w:spacing w:after="0"/>
        <w:ind w:left="720" w:hanging="720"/>
      </w:pPr>
      <w:bookmarkStart w:id="658" w:name="_ENREF_210"/>
      <w:r w:rsidRPr="00213BF8">
        <w:t xml:space="preserve">[210] </w:t>
      </w:r>
      <w:r w:rsidRPr="00213BF8">
        <w:tab/>
        <w:t xml:space="preserve">Cormos, C.-C., </w:t>
      </w:r>
      <w:r w:rsidRPr="00213BF8">
        <w:rPr>
          <w:i/>
        </w:rPr>
        <w:t>Integrated assessment of igcc power generation technology with carbon capture and storage (ccs).</w:t>
      </w:r>
      <w:r w:rsidRPr="00213BF8">
        <w:t xml:space="preserve"> Energy, 2012. </w:t>
      </w:r>
      <w:r w:rsidRPr="00213BF8">
        <w:rPr>
          <w:b/>
        </w:rPr>
        <w:t>42</w:t>
      </w:r>
      <w:r w:rsidRPr="00213BF8">
        <w:t>(1): p. 434-445.</w:t>
      </w:r>
      <w:bookmarkEnd w:id="658"/>
    </w:p>
    <w:p w14:paraId="0821F4D8" w14:textId="77777777" w:rsidR="00213BF8" w:rsidRPr="00213BF8" w:rsidRDefault="00213BF8" w:rsidP="00213BF8">
      <w:pPr>
        <w:pStyle w:val="EndNoteBibliography"/>
        <w:spacing w:after="0"/>
        <w:ind w:left="720" w:hanging="720"/>
      </w:pPr>
      <w:bookmarkStart w:id="659" w:name="_ENREF_211"/>
      <w:r w:rsidRPr="00213BF8">
        <w:t xml:space="preserve">[211] </w:t>
      </w:r>
      <w:r w:rsidRPr="00213BF8">
        <w:tab/>
        <w:t xml:space="preserve">ETI, </w:t>
      </w:r>
      <w:r w:rsidRPr="00213BF8">
        <w:rPr>
          <w:i/>
        </w:rPr>
        <w:t>Building the uk ccs sector by 2030 scenarios and actions</w:t>
      </w:r>
      <w:r w:rsidRPr="00213BF8">
        <w:t>. 2015.</w:t>
      </w:r>
      <w:bookmarkEnd w:id="659"/>
    </w:p>
    <w:p w14:paraId="5D55130D" w14:textId="77777777" w:rsidR="00213BF8" w:rsidRPr="00213BF8" w:rsidRDefault="00213BF8" w:rsidP="00213BF8">
      <w:pPr>
        <w:pStyle w:val="EndNoteBibliography"/>
        <w:spacing w:after="0"/>
        <w:ind w:left="720" w:hanging="720"/>
      </w:pPr>
      <w:bookmarkStart w:id="660" w:name="_ENREF_212"/>
      <w:r w:rsidRPr="00213BF8">
        <w:t xml:space="preserve">[212] </w:t>
      </w:r>
      <w:r w:rsidRPr="00213BF8">
        <w:tab/>
        <w:t xml:space="preserve">CCSA, </w:t>
      </w:r>
      <w:r w:rsidRPr="00213BF8">
        <w:rPr>
          <w:i/>
        </w:rPr>
        <w:t>Delivering ccs:Essential infrastructure for a competitive, low-carbon economy</w:t>
      </w:r>
      <w:r w:rsidRPr="00213BF8">
        <w:t>.</w:t>
      </w:r>
      <w:bookmarkEnd w:id="660"/>
    </w:p>
    <w:p w14:paraId="67FED191" w14:textId="5D4D4B21" w:rsidR="00213BF8" w:rsidRPr="00213BF8" w:rsidRDefault="00213BF8" w:rsidP="00213BF8">
      <w:pPr>
        <w:pStyle w:val="EndNoteBibliography"/>
        <w:spacing w:after="0"/>
        <w:ind w:left="720" w:hanging="720"/>
      </w:pPr>
      <w:bookmarkStart w:id="661" w:name="_ENREF_213"/>
      <w:r w:rsidRPr="00213BF8">
        <w:t xml:space="preserve">[213] </w:t>
      </w:r>
      <w:r w:rsidRPr="00213BF8">
        <w:tab/>
        <w:t xml:space="preserve">Institute, G.C. </w:t>
      </w:r>
      <w:r w:rsidRPr="00213BF8">
        <w:rPr>
          <w:i/>
        </w:rPr>
        <w:t>Large-scale ccs facilities</w:t>
      </w:r>
      <w:r w:rsidRPr="00213BF8">
        <w:t xml:space="preserve">.  [cited 2017 31 July]; Available from: </w:t>
      </w:r>
      <w:hyperlink r:id="rId101" w:anchor="overview" w:history="1">
        <w:r w:rsidRPr="00213BF8">
          <w:rPr>
            <w:rStyle w:val="Hyperlink"/>
          </w:rPr>
          <w:t>http://www.globalccsinstitute.com/projects/large-scale-ccs-projects#overview</w:t>
        </w:r>
      </w:hyperlink>
      <w:r w:rsidRPr="00213BF8">
        <w:t>.</w:t>
      </w:r>
      <w:bookmarkEnd w:id="661"/>
    </w:p>
    <w:p w14:paraId="4EA0317D" w14:textId="77777777" w:rsidR="00213BF8" w:rsidRPr="00213BF8" w:rsidRDefault="00213BF8" w:rsidP="00213BF8">
      <w:pPr>
        <w:pStyle w:val="EndNoteBibliography"/>
        <w:spacing w:after="0"/>
        <w:ind w:left="720" w:hanging="720"/>
      </w:pPr>
      <w:bookmarkStart w:id="662" w:name="_ENREF_214"/>
      <w:r w:rsidRPr="00213BF8">
        <w:t xml:space="preserve">[214] </w:t>
      </w:r>
      <w:r w:rsidRPr="00213BF8">
        <w:tab/>
        <w:t xml:space="preserve">Institute, G.C., </w:t>
      </w:r>
      <w:r w:rsidRPr="00213BF8">
        <w:rPr>
          <w:i/>
        </w:rPr>
        <w:t>The global status of ccs 2016 summary report</w:t>
      </w:r>
      <w:r w:rsidRPr="00213BF8">
        <w:t>. 2016.</w:t>
      </w:r>
      <w:bookmarkEnd w:id="662"/>
    </w:p>
    <w:p w14:paraId="3350B20E" w14:textId="77777777" w:rsidR="00213BF8" w:rsidRPr="00213BF8" w:rsidRDefault="00213BF8" w:rsidP="00213BF8">
      <w:pPr>
        <w:pStyle w:val="EndNoteBibliography"/>
        <w:spacing w:after="0"/>
        <w:ind w:left="720" w:hanging="720"/>
      </w:pPr>
      <w:bookmarkStart w:id="663" w:name="_ENREF_215"/>
      <w:r w:rsidRPr="00213BF8">
        <w:lastRenderedPageBreak/>
        <w:t xml:space="preserve">[215] </w:t>
      </w:r>
      <w:r w:rsidRPr="00213BF8">
        <w:tab/>
        <w:t xml:space="preserve">Galvan, E., et al. </w:t>
      </w:r>
      <w:r w:rsidRPr="00213BF8">
        <w:rPr>
          <w:i/>
        </w:rPr>
        <w:t>Energy storage dispatch using adaptive control scheme considering wind-pv in smart distribution network</w:t>
      </w:r>
      <w:r w:rsidRPr="00213BF8">
        <w:t xml:space="preserve">. in </w:t>
      </w:r>
      <w:r w:rsidRPr="00213BF8">
        <w:rPr>
          <w:i/>
        </w:rPr>
        <w:t>North American Power Symposium (NAPS), 2015</w:t>
      </w:r>
      <w:r w:rsidRPr="00213BF8">
        <w:t>. 2015.</w:t>
      </w:r>
      <w:bookmarkEnd w:id="663"/>
    </w:p>
    <w:p w14:paraId="653740AA" w14:textId="77777777" w:rsidR="00213BF8" w:rsidRPr="00213BF8" w:rsidRDefault="00213BF8" w:rsidP="00213BF8">
      <w:pPr>
        <w:pStyle w:val="EndNoteBibliography"/>
        <w:spacing w:after="0"/>
        <w:ind w:left="720" w:hanging="720"/>
      </w:pPr>
      <w:bookmarkStart w:id="664" w:name="_ENREF_216"/>
      <w:r w:rsidRPr="00213BF8">
        <w:t xml:space="preserve">[216] </w:t>
      </w:r>
      <w:r w:rsidRPr="00213BF8">
        <w:tab/>
        <w:t xml:space="preserve">Abdullah, M.A., et al., </w:t>
      </w:r>
      <w:r w:rsidRPr="00213BF8">
        <w:rPr>
          <w:i/>
        </w:rPr>
        <w:t>An effective power dispatch control strategy to improve generation schedulability and supply reliability of a wind farm using a battery energy storage system.</w:t>
      </w:r>
      <w:r w:rsidRPr="00213BF8">
        <w:t xml:space="preserve"> IEEE Transactions on Sustainable Energy, 2015. </w:t>
      </w:r>
      <w:r w:rsidRPr="00213BF8">
        <w:rPr>
          <w:b/>
        </w:rPr>
        <w:t>6</w:t>
      </w:r>
      <w:r w:rsidRPr="00213BF8">
        <w:t>(3): p. 1093-1102.</w:t>
      </w:r>
      <w:bookmarkEnd w:id="664"/>
    </w:p>
    <w:p w14:paraId="51E9378F" w14:textId="77777777" w:rsidR="00213BF8" w:rsidRPr="00213BF8" w:rsidRDefault="00213BF8" w:rsidP="00213BF8">
      <w:pPr>
        <w:pStyle w:val="EndNoteBibliography"/>
        <w:spacing w:after="0"/>
        <w:ind w:left="720" w:hanging="720"/>
      </w:pPr>
      <w:bookmarkStart w:id="665" w:name="_ENREF_217"/>
      <w:r w:rsidRPr="00213BF8">
        <w:t xml:space="preserve">[217] </w:t>
      </w:r>
      <w:r w:rsidRPr="00213BF8">
        <w:tab/>
        <w:t xml:space="preserve">Rigo-Mariani, R., et al., </w:t>
      </w:r>
      <w:r w:rsidRPr="00213BF8">
        <w:rPr>
          <w:i/>
        </w:rPr>
        <w:t>Optimal power dispatching strategies in smart-microgrids with storage.</w:t>
      </w:r>
      <w:r w:rsidRPr="00213BF8">
        <w:t xml:space="preserve"> Renewable and Sustainable Energy Reviews, 2014. </w:t>
      </w:r>
      <w:r w:rsidRPr="00213BF8">
        <w:rPr>
          <w:b/>
        </w:rPr>
        <w:t>40</w:t>
      </w:r>
      <w:r w:rsidRPr="00213BF8">
        <w:t>(Supplement C): p. 649-658.</w:t>
      </w:r>
      <w:bookmarkEnd w:id="665"/>
    </w:p>
    <w:p w14:paraId="52E28F51" w14:textId="77777777" w:rsidR="00213BF8" w:rsidRPr="00213BF8" w:rsidRDefault="00213BF8" w:rsidP="00213BF8">
      <w:pPr>
        <w:pStyle w:val="EndNoteBibliography"/>
        <w:spacing w:after="0"/>
        <w:ind w:left="720" w:hanging="720"/>
      </w:pPr>
      <w:bookmarkStart w:id="666" w:name="_ENREF_218"/>
      <w:r w:rsidRPr="00213BF8">
        <w:t xml:space="preserve">[218] </w:t>
      </w:r>
      <w:r w:rsidRPr="00213BF8">
        <w:tab/>
        <w:t xml:space="preserve">Xiaoping, L., et al. </w:t>
      </w:r>
      <w:r w:rsidRPr="00213BF8">
        <w:rPr>
          <w:i/>
        </w:rPr>
        <w:t>Dynamic economic dispatch for microgrids including battery energy storage</w:t>
      </w:r>
      <w:r w:rsidRPr="00213BF8">
        <w:t xml:space="preserve">. in </w:t>
      </w:r>
      <w:r w:rsidRPr="00213BF8">
        <w:rPr>
          <w:i/>
        </w:rPr>
        <w:t>The 2nd International Symposium on Power Electronics for Distributed Generation Systems</w:t>
      </w:r>
      <w:r w:rsidRPr="00213BF8">
        <w:t>. 2010.</w:t>
      </w:r>
      <w:bookmarkEnd w:id="666"/>
    </w:p>
    <w:p w14:paraId="52879F4F" w14:textId="77777777" w:rsidR="00213BF8" w:rsidRPr="00213BF8" w:rsidRDefault="00213BF8" w:rsidP="00213BF8">
      <w:pPr>
        <w:pStyle w:val="EndNoteBibliography"/>
        <w:spacing w:after="0"/>
        <w:ind w:left="720" w:hanging="720"/>
      </w:pPr>
      <w:bookmarkStart w:id="667" w:name="_ENREF_219"/>
      <w:r w:rsidRPr="00213BF8">
        <w:t xml:space="preserve">[219] </w:t>
      </w:r>
      <w:r w:rsidRPr="00213BF8">
        <w:tab/>
        <w:t xml:space="preserve">Phonrattanasak, P. </w:t>
      </w:r>
      <w:r w:rsidRPr="00213BF8">
        <w:rPr>
          <w:i/>
        </w:rPr>
        <w:t>Optimal placement of wind farm on the power system using multiobjective bees algorithm</w:t>
      </w:r>
      <w:r w:rsidRPr="00213BF8">
        <w:t xml:space="preserve">. in </w:t>
      </w:r>
      <w:r w:rsidRPr="00213BF8">
        <w:rPr>
          <w:i/>
        </w:rPr>
        <w:t>Proceedings of the World Congress on Engineering</w:t>
      </w:r>
      <w:r w:rsidRPr="00213BF8">
        <w:t>. 2011.</w:t>
      </w:r>
      <w:bookmarkEnd w:id="667"/>
    </w:p>
    <w:p w14:paraId="296ED9F2" w14:textId="77777777" w:rsidR="00213BF8" w:rsidRPr="00213BF8" w:rsidRDefault="00213BF8" w:rsidP="00213BF8">
      <w:pPr>
        <w:pStyle w:val="EndNoteBibliography"/>
        <w:spacing w:after="0"/>
        <w:ind w:left="720" w:hanging="720"/>
      </w:pPr>
      <w:bookmarkStart w:id="668" w:name="_ENREF_220"/>
      <w:r w:rsidRPr="00213BF8">
        <w:t xml:space="preserve">[220] </w:t>
      </w:r>
      <w:r w:rsidRPr="00213BF8">
        <w:tab/>
        <w:t xml:space="preserve">Radovic, L.R. and H.H. Schobert, </w:t>
      </w:r>
      <w:r w:rsidRPr="00213BF8">
        <w:rPr>
          <w:i/>
        </w:rPr>
        <w:t>Energy and fuels in society</w:t>
      </w:r>
      <w:r w:rsidRPr="00213BF8">
        <w:t>. 1992: McGraw-Hill.</w:t>
      </w:r>
      <w:bookmarkEnd w:id="668"/>
    </w:p>
    <w:p w14:paraId="3219A5C0" w14:textId="77777777" w:rsidR="00213BF8" w:rsidRPr="00213BF8" w:rsidRDefault="00213BF8" w:rsidP="00213BF8">
      <w:pPr>
        <w:pStyle w:val="EndNoteBibliography"/>
        <w:spacing w:after="0"/>
        <w:ind w:left="720" w:hanging="720"/>
      </w:pPr>
      <w:bookmarkStart w:id="669" w:name="_ENREF_221"/>
      <w:r w:rsidRPr="00213BF8">
        <w:t xml:space="preserve">[221] </w:t>
      </w:r>
      <w:r w:rsidRPr="00213BF8">
        <w:tab/>
        <w:t xml:space="preserve">Idota, Y., et al., </w:t>
      </w:r>
      <w:r w:rsidRPr="00213BF8">
        <w:rPr>
          <w:i/>
        </w:rPr>
        <w:t>Tin-based amorphous oxide: A high-capacity lithium-ion-storage material.</w:t>
      </w:r>
      <w:r w:rsidRPr="00213BF8">
        <w:t xml:space="preserve"> Science, 1997. </w:t>
      </w:r>
      <w:r w:rsidRPr="00213BF8">
        <w:rPr>
          <w:b/>
        </w:rPr>
        <w:t>276</w:t>
      </w:r>
      <w:r w:rsidRPr="00213BF8">
        <w:t>(5317): p. 1395-1397.</w:t>
      </w:r>
      <w:bookmarkEnd w:id="669"/>
    </w:p>
    <w:p w14:paraId="079059DE" w14:textId="77777777" w:rsidR="00213BF8" w:rsidRPr="00213BF8" w:rsidRDefault="00213BF8" w:rsidP="00213BF8">
      <w:pPr>
        <w:pStyle w:val="EndNoteBibliography"/>
        <w:spacing w:after="0"/>
        <w:ind w:left="720" w:hanging="720"/>
      </w:pPr>
      <w:bookmarkStart w:id="670" w:name="_ENREF_222"/>
      <w:r w:rsidRPr="00213BF8">
        <w:t xml:space="preserve">[222] </w:t>
      </w:r>
      <w:r w:rsidRPr="00213BF8">
        <w:tab/>
        <w:t xml:space="preserve">Teleke, S., et al., </w:t>
      </w:r>
      <w:r w:rsidRPr="00213BF8">
        <w:rPr>
          <w:i/>
        </w:rPr>
        <w:t>Rule-based control of battery energy storage for dispatching intermittent renewable sources.</w:t>
      </w:r>
      <w:r w:rsidRPr="00213BF8">
        <w:t xml:space="preserve"> IEEE Transactions on Sustainable Energy, 2010. </w:t>
      </w:r>
      <w:r w:rsidRPr="00213BF8">
        <w:rPr>
          <w:b/>
        </w:rPr>
        <w:t>1</w:t>
      </w:r>
      <w:r w:rsidRPr="00213BF8">
        <w:t>(3): p. 117-124.</w:t>
      </w:r>
      <w:bookmarkEnd w:id="670"/>
    </w:p>
    <w:p w14:paraId="0BE778B4" w14:textId="77777777" w:rsidR="00213BF8" w:rsidRPr="00213BF8" w:rsidRDefault="00213BF8" w:rsidP="00213BF8">
      <w:pPr>
        <w:pStyle w:val="EndNoteBibliography"/>
        <w:spacing w:after="0"/>
        <w:ind w:left="720" w:hanging="720"/>
      </w:pPr>
      <w:bookmarkStart w:id="671" w:name="_ENREF_223"/>
      <w:r w:rsidRPr="00213BF8">
        <w:t xml:space="preserve">[223] </w:t>
      </w:r>
      <w:r w:rsidRPr="00213BF8">
        <w:tab/>
        <w:t xml:space="preserve">Zhong, H., et al., </w:t>
      </w:r>
      <w:r w:rsidRPr="00213BF8">
        <w:rPr>
          <w:i/>
        </w:rPr>
        <w:t>Dynamic economic dispatch considering transmission losses using quadratically constrained quadratic program method.</w:t>
      </w:r>
      <w:r w:rsidRPr="00213BF8">
        <w:t xml:space="preserve"> IEEE Transactions on Power Systems, 2013. </w:t>
      </w:r>
      <w:r w:rsidRPr="00213BF8">
        <w:rPr>
          <w:b/>
        </w:rPr>
        <w:t>28</w:t>
      </w:r>
      <w:r w:rsidRPr="00213BF8">
        <w:t>(3): p. 2232-2241.</w:t>
      </w:r>
      <w:bookmarkEnd w:id="671"/>
    </w:p>
    <w:p w14:paraId="0E8CE4A5" w14:textId="77777777" w:rsidR="00213BF8" w:rsidRPr="00213BF8" w:rsidRDefault="00213BF8" w:rsidP="00213BF8">
      <w:pPr>
        <w:pStyle w:val="EndNoteBibliography"/>
        <w:spacing w:after="0"/>
        <w:ind w:left="720" w:hanging="720"/>
      </w:pPr>
      <w:bookmarkStart w:id="672" w:name="_ENREF_224"/>
      <w:r w:rsidRPr="00213BF8">
        <w:t xml:space="preserve">[224] </w:t>
      </w:r>
      <w:r w:rsidRPr="00213BF8">
        <w:tab/>
        <w:t xml:space="preserve">Zhao, X., L. Wu, and S. Zhang, </w:t>
      </w:r>
      <w:r w:rsidRPr="00213BF8">
        <w:rPr>
          <w:i/>
        </w:rPr>
        <w:t>Joint environmental and economic power dispatch considering wind power integration: Empirical analysis from liaoning province of china.</w:t>
      </w:r>
      <w:r w:rsidRPr="00213BF8">
        <w:t xml:space="preserve"> Renewable Energy, 2013. </w:t>
      </w:r>
      <w:r w:rsidRPr="00213BF8">
        <w:rPr>
          <w:b/>
        </w:rPr>
        <w:t>52</w:t>
      </w:r>
      <w:r w:rsidRPr="00213BF8">
        <w:t>(Supplement C): p. 260-265.</w:t>
      </w:r>
      <w:bookmarkEnd w:id="672"/>
    </w:p>
    <w:p w14:paraId="3CEE392F" w14:textId="77777777" w:rsidR="00213BF8" w:rsidRPr="00213BF8" w:rsidRDefault="00213BF8" w:rsidP="00213BF8">
      <w:pPr>
        <w:pStyle w:val="EndNoteBibliography"/>
        <w:spacing w:after="0"/>
        <w:ind w:left="720" w:hanging="720"/>
      </w:pPr>
      <w:bookmarkStart w:id="673" w:name="_ENREF_225"/>
      <w:r w:rsidRPr="00213BF8">
        <w:t xml:space="preserve">[225] </w:t>
      </w:r>
      <w:r w:rsidRPr="00213BF8">
        <w:tab/>
        <w:t xml:space="preserve">Orike, S. and D.W. Corne, </w:t>
      </w:r>
      <w:r w:rsidRPr="00213BF8">
        <w:rPr>
          <w:i/>
        </w:rPr>
        <w:t>Constrained elitist genetic algorithm for economic load dispatch: Case study on nigerian power system.</w:t>
      </w:r>
      <w:r w:rsidRPr="00213BF8">
        <w:t xml:space="preserve"> International Journal of Computer Applications, 2013. </w:t>
      </w:r>
      <w:r w:rsidRPr="00213BF8">
        <w:rPr>
          <w:b/>
        </w:rPr>
        <w:t>76</w:t>
      </w:r>
      <w:r w:rsidRPr="00213BF8">
        <w:t>(5).</w:t>
      </w:r>
      <w:bookmarkEnd w:id="673"/>
    </w:p>
    <w:p w14:paraId="6DB59C07" w14:textId="60ED36BC" w:rsidR="00213BF8" w:rsidRPr="00213BF8" w:rsidRDefault="00213BF8" w:rsidP="00213BF8">
      <w:pPr>
        <w:pStyle w:val="EndNoteBibliography"/>
        <w:spacing w:after="0"/>
        <w:ind w:left="720" w:hanging="720"/>
      </w:pPr>
      <w:bookmarkStart w:id="674" w:name="_ENREF_226"/>
      <w:r w:rsidRPr="00213BF8">
        <w:t xml:space="preserve">[226] </w:t>
      </w:r>
      <w:r w:rsidRPr="00213BF8">
        <w:tab/>
        <w:t xml:space="preserve">Acoustics, I. </w:t>
      </w:r>
      <w:r w:rsidRPr="00213BF8">
        <w:rPr>
          <w:i/>
        </w:rPr>
        <w:t>Pen y cymoedd wales nuon / natural power</w:t>
      </w:r>
      <w:r w:rsidRPr="00213BF8">
        <w:t xml:space="preserve">.  [cited 2017 26 November]; Available from: </w:t>
      </w:r>
      <w:hyperlink r:id="rId102" w:history="1">
        <w:r w:rsidRPr="00213BF8">
          <w:rPr>
            <w:rStyle w:val="Hyperlink"/>
          </w:rPr>
          <w:t>https://www.ionacoustics.co.uk/projects/wind-farms/pen-y-cymoedd-wales-nuon-natural-power/</w:t>
        </w:r>
      </w:hyperlink>
      <w:r w:rsidRPr="00213BF8">
        <w:t>.</w:t>
      </w:r>
      <w:bookmarkEnd w:id="674"/>
    </w:p>
    <w:p w14:paraId="1BF860CD" w14:textId="77777777" w:rsidR="00213BF8" w:rsidRPr="00213BF8" w:rsidRDefault="00213BF8" w:rsidP="00213BF8">
      <w:pPr>
        <w:pStyle w:val="EndNoteBibliography"/>
        <w:spacing w:after="0"/>
        <w:ind w:left="720" w:hanging="720"/>
      </w:pPr>
      <w:bookmarkStart w:id="675" w:name="_ENREF_227"/>
      <w:r w:rsidRPr="00213BF8">
        <w:t xml:space="preserve">[227] </w:t>
      </w:r>
      <w:r w:rsidRPr="00213BF8">
        <w:tab/>
        <w:t xml:space="preserve">Siemens, </w:t>
      </w:r>
      <w:r w:rsidRPr="00213BF8">
        <w:rPr>
          <w:i/>
        </w:rPr>
        <w:t>Fact sheet wind power – united kingdom.</w:t>
      </w:r>
      <w:r w:rsidRPr="00213BF8">
        <w:t xml:space="preserve"> 2014.</w:t>
      </w:r>
      <w:bookmarkEnd w:id="675"/>
    </w:p>
    <w:p w14:paraId="6265E7CF" w14:textId="77777777" w:rsidR="00213BF8" w:rsidRPr="00213BF8" w:rsidRDefault="00213BF8" w:rsidP="00213BF8">
      <w:pPr>
        <w:pStyle w:val="EndNoteBibliography"/>
        <w:spacing w:after="0"/>
        <w:ind w:left="720" w:hanging="720"/>
      </w:pPr>
      <w:bookmarkStart w:id="676" w:name="_ENREF_228"/>
      <w:r w:rsidRPr="00213BF8">
        <w:t xml:space="preserve">[228] </w:t>
      </w:r>
      <w:r w:rsidRPr="00213BF8">
        <w:tab/>
        <w:t xml:space="preserve">Vattenfall, </w:t>
      </w:r>
      <w:r w:rsidRPr="00213BF8">
        <w:rPr>
          <w:i/>
        </w:rPr>
        <w:t>Pen y cymoedd wind energy project fact sheet.</w:t>
      </w:r>
      <w:r w:rsidRPr="00213BF8">
        <w:t xml:space="preserve"> 2015.</w:t>
      </w:r>
      <w:bookmarkEnd w:id="676"/>
    </w:p>
    <w:p w14:paraId="5429ED5B" w14:textId="77777777" w:rsidR="00213BF8" w:rsidRPr="00213BF8" w:rsidRDefault="00213BF8" w:rsidP="00213BF8">
      <w:pPr>
        <w:pStyle w:val="EndNoteBibliography"/>
        <w:spacing w:after="0"/>
        <w:ind w:left="720" w:hanging="720"/>
      </w:pPr>
      <w:bookmarkStart w:id="677" w:name="_ENREF_229"/>
      <w:r w:rsidRPr="00213BF8">
        <w:t xml:space="preserve">[229] </w:t>
      </w:r>
      <w:r w:rsidRPr="00213BF8">
        <w:tab/>
        <w:t xml:space="preserve">Siemens, </w:t>
      </w:r>
      <w:r w:rsidRPr="00213BF8">
        <w:rPr>
          <w:i/>
        </w:rPr>
        <w:t>Wind turbine swt-3.0-113 technical specifications.</w:t>
      </w:r>
      <w:r w:rsidRPr="00213BF8">
        <w:t xml:space="preserve"> 2015.</w:t>
      </w:r>
      <w:bookmarkEnd w:id="677"/>
    </w:p>
    <w:p w14:paraId="6D03F9D5" w14:textId="77777777" w:rsidR="00213BF8" w:rsidRPr="00213BF8" w:rsidRDefault="00213BF8" w:rsidP="00213BF8">
      <w:pPr>
        <w:pStyle w:val="EndNoteBibliography"/>
        <w:spacing w:after="0"/>
        <w:ind w:left="720" w:hanging="720"/>
      </w:pPr>
      <w:bookmarkStart w:id="678" w:name="_ENREF_230"/>
      <w:r w:rsidRPr="00213BF8">
        <w:t xml:space="preserve">[230] </w:t>
      </w:r>
      <w:r w:rsidRPr="00213BF8">
        <w:tab/>
        <w:t xml:space="preserve">Office, M., </w:t>
      </w:r>
      <w:r w:rsidRPr="00213BF8">
        <w:rPr>
          <w:i/>
        </w:rPr>
        <w:t>St. Athan daily 1/1/2016-1/1/2017.</w:t>
      </w:r>
      <w:r w:rsidRPr="00213BF8">
        <w:t xml:space="preserve"> 2017.</w:t>
      </w:r>
      <w:bookmarkEnd w:id="678"/>
    </w:p>
    <w:p w14:paraId="72E56A53" w14:textId="77777777" w:rsidR="00213BF8" w:rsidRPr="00213BF8" w:rsidRDefault="00213BF8" w:rsidP="00213BF8">
      <w:pPr>
        <w:pStyle w:val="EndNoteBibliography"/>
        <w:spacing w:after="0"/>
        <w:ind w:left="720" w:hanging="720"/>
      </w:pPr>
      <w:bookmarkStart w:id="679" w:name="_ENREF_231"/>
      <w:r w:rsidRPr="00213BF8">
        <w:t xml:space="preserve">[231] </w:t>
      </w:r>
      <w:r w:rsidRPr="00213BF8">
        <w:tab/>
        <w:t xml:space="preserve">BEIS, </w:t>
      </w:r>
      <w:r w:rsidRPr="00213BF8">
        <w:rPr>
          <w:i/>
        </w:rPr>
        <w:t>Energy trends section 6: Renewables.</w:t>
      </w:r>
      <w:r w:rsidRPr="00213BF8">
        <w:t xml:space="preserve"> 2018.</w:t>
      </w:r>
      <w:bookmarkEnd w:id="679"/>
    </w:p>
    <w:p w14:paraId="63E78F90" w14:textId="77777777" w:rsidR="00213BF8" w:rsidRPr="00213BF8" w:rsidRDefault="00213BF8" w:rsidP="00213BF8">
      <w:pPr>
        <w:pStyle w:val="EndNoteBibliography"/>
        <w:spacing w:after="0"/>
        <w:ind w:left="720" w:hanging="720"/>
      </w:pPr>
      <w:bookmarkStart w:id="680" w:name="_ENREF_232"/>
      <w:r w:rsidRPr="00213BF8">
        <w:t xml:space="preserve">[232] </w:t>
      </w:r>
      <w:r w:rsidRPr="00213BF8">
        <w:tab/>
        <w:t xml:space="preserve">El-Hawary, M.E. and G.S. Christensen, </w:t>
      </w:r>
      <w:r w:rsidRPr="00213BF8">
        <w:rPr>
          <w:i/>
        </w:rPr>
        <w:t>Optimal economic operation of electric power systems</w:t>
      </w:r>
      <w:r w:rsidRPr="00213BF8">
        <w:t>. Vol. 142. 1979: New York: Academic Press.</w:t>
      </w:r>
      <w:bookmarkEnd w:id="680"/>
    </w:p>
    <w:p w14:paraId="50F4E1CC" w14:textId="77777777" w:rsidR="00213BF8" w:rsidRPr="00213BF8" w:rsidRDefault="00213BF8" w:rsidP="00213BF8">
      <w:pPr>
        <w:pStyle w:val="EndNoteBibliography"/>
        <w:spacing w:after="0"/>
        <w:ind w:left="720" w:hanging="720"/>
      </w:pPr>
      <w:bookmarkStart w:id="681" w:name="_ENREF_233"/>
      <w:r w:rsidRPr="00213BF8">
        <w:t xml:space="preserve">[233] </w:t>
      </w:r>
      <w:r w:rsidRPr="00213BF8">
        <w:tab/>
        <w:t xml:space="preserve">LLC, T.H.Y.C.-g., </w:t>
      </w:r>
      <w:r w:rsidRPr="00213BF8">
        <w:rPr>
          <w:i/>
        </w:rPr>
        <w:t>Data sheet of coal generator in tianjin huaneng yangliuqing co-generation llc</w:t>
      </w:r>
      <w:r w:rsidRPr="00213BF8">
        <w:t>.</w:t>
      </w:r>
      <w:bookmarkEnd w:id="681"/>
    </w:p>
    <w:p w14:paraId="23BF5506" w14:textId="77777777" w:rsidR="00213BF8" w:rsidRPr="00213BF8" w:rsidRDefault="00213BF8" w:rsidP="00213BF8">
      <w:pPr>
        <w:pStyle w:val="EndNoteBibliography"/>
        <w:spacing w:after="0"/>
        <w:ind w:left="720" w:hanging="720"/>
        <w:rPr>
          <w:i/>
        </w:rPr>
      </w:pPr>
      <w:bookmarkStart w:id="682" w:name="_ENREF_234"/>
      <w:r w:rsidRPr="00213BF8">
        <w:lastRenderedPageBreak/>
        <w:t xml:space="preserve">[234] </w:t>
      </w:r>
      <w:r w:rsidRPr="00213BF8">
        <w:tab/>
        <w:t xml:space="preserve">LLC, T.H.Y.C.-g., </w:t>
      </w:r>
      <w:r w:rsidRPr="00213BF8">
        <w:rPr>
          <w:i/>
        </w:rPr>
        <w:t xml:space="preserve">Data sheet of shenhua charcoal </w:t>
      </w:r>
      <w:bookmarkEnd w:id="682"/>
    </w:p>
    <w:p w14:paraId="52177560" w14:textId="56CE92FA" w:rsidR="00213BF8" w:rsidRPr="00213BF8" w:rsidRDefault="00213BF8" w:rsidP="00213BF8">
      <w:pPr>
        <w:pStyle w:val="EndNoteBibliography"/>
        <w:spacing w:after="0"/>
        <w:ind w:left="720" w:hanging="720"/>
      </w:pPr>
      <w:bookmarkStart w:id="683" w:name="_ENREF_235"/>
      <w:r w:rsidRPr="00213BF8">
        <w:t xml:space="preserve">[235] </w:t>
      </w:r>
      <w:r w:rsidRPr="00213BF8">
        <w:tab/>
        <w:t xml:space="preserve">entsoe. </w:t>
      </w:r>
      <w:r w:rsidRPr="00213BF8">
        <w:rPr>
          <w:i/>
        </w:rPr>
        <w:t>Monthly hourly load</w:t>
      </w:r>
      <w:r w:rsidRPr="00213BF8">
        <w:t xml:space="preserve">.  [cited 2017 18 November]; Available from: </w:t>
      </w:r>
      <w:hyperlink r:id="rId103" w:history="1">
        <w:r w:rsidRPr="00213BF8">
          <w:rPr>
            <w:rStyle w:val="Hyperlink"/>
          </w:rPr>
          <w:t>https://www.entsoe.eu/data/statistics/Pages/monthly_hourly_load.aspx</w:t>
        </w:r>
      </w:hyperlink>
      <w:r w:rsidRPr="00213BF8">
        <w:t>.</w:t>
      </w:r>
      <w:bookmarkEnd w:id="683"/>
    </w:p>
    <w:p w14:paraId="12D76397" w14:textId="23D7BB85" w:rsidR="00213BF8" w:rsidRPr="00213BF8" w:rsidRDefault="00213BF8" w:rsidP="00213BF8">
      <w:pPr>
        <w:pStyle w:val="EndNoteBibliography"/>
        <w:spacing w:after="0"/>
        <w:ind w:left="720" w:hanging="720"/>
      </w:pPr>
      <w:bookmarkStart w:id="684" w:name="_ENREF_236"/>
      <w:r w:rsidRPr="00213BF8">
        <w:t xml:space="preserve">[236] </w:t>
      </w:r>
      <w:r w:rsidRPr="00213BF8">
        <w:tab/>
        <w:t xml:space="preserve">Transfer, X.M. </w:t>
      </w:r>
      <w:r w:rsidRPr="00213BF8">
        <w:rPr>
          <w:i/>
        </w:rPr>
        <w:t>Xe currency charts: Gbp to cny</w:t>
      </w:r>
      <w:r w:rsidRPr="00213BF8">
        <w:t xml:space="preserve">.  [cited 2017 21 November]; Available from: </w:t>
      </w:r>
      <w:hyperlink r:id="rId104" w:history="1">
        <w:r w:rsidRPr="00213BF8">
          <w:rPr>
            <w:rStyle w:val="Hyperlink"/>
          </w:rPr>
          <w:t>http://www.xe.com/currencycharts/?from=GBP&amp;to=CNY&amp;view=1Y</w:t>
        </w:r>
      </w:hyperlink>
      <w:r w:rsidRPr="00213BF8">
        <w:t>.</w:t>
      </w:r>
      <w:bookmarkEnd w:id="684"/>
    </w:p>
    <w:p w14:paraId="2FC92CA6" w14:textId="77777777" w:rsidR="00213BF8" w:rsidRPr="00213BF8" w:rsidRDefault="00213BF8" w:rsidP="00213BF8">
      <w:pPr>
        <w:pStyle w:val="EndNoteBibliography"/>
        <w:spacing w:after="0"/>
        <w:ind w:left="720" w:hanging="720"/>
      </w:pPr>
      <w:bookmarkStart w:id="685" w:name="_ENREF_237"/>
      <w:r w:rsidRPr="00213BF8">
        <w:t xml:space="preserve">[237] </w:t>
      </w:r>
      <w:r w:rsidRPr="00213BF8">
        <w:tab/>
        <w:t xml:space="preserve">Liang, Z.X. and J.D. Glover, </w:t>
      </w:r>
      <w:r w:rsidRPr="00213BF8">
        <w:rPr>
          <w:i/>
        </w:rPr>
        <w:t>Improved cost functions for economic dispatch compensations (on power systems).</w:t>
      </w:r>
      <w:r w:rsidRPr="00213BF8">
        <w:t xml:space="preserve"> IEEE transactions on power systems, 1991. </w:t>
      </w:r>
      <w:r w:rsidRPr="00213BF8">
        <w:rPr>
          <w:b/>
        </w:rPr>
        <w:t>6</w:t>
      </w:r>
      <w:r w:rsidRPr="00213BF8">
        <w:t>(2): p. 821-829.</w:t>
      </w:r>
      <w:bookmarkEnd w:id="685"/>
    </w:p>
    <w:p w14:paraId="707C137B" w14:textId="77777777" w:rsidR="00213BF8" w:rsidRPr="00213BF8" w:rsidRDefault="00213BF8" w:rsidP="00213BF8">
      <w:pPr>
        <w:pStyle w:val="EndNoteBibliography"/>
        <w:spacing w:after="0"/>
        <w:ind w:left="720" w:hanging="720"/>
      </w:pPr>
      <w:bookmarkStart w:id="686" w:name="_ENREF_238"/>
      <w:r w:rsidRPr="00213BF8">
        <w:t xml:space="preserve">[238] </w:t>
      </w:r>
      <w:r w:rsidRPr="00213BF8">
        <w:tab/>
        <w:t xml:space="preserve">Ramli, M.R., </w:t>
      </w:r>
      <w:r w:rsidRPr="00213BF8">
        <w:rPr>
          <w:i/>
        </w:rPr>
        <w:t>Improved cost functions for economic dispatch computations</w:t>
      </w:r>
      <w:r w:rsidRPr="00213BF8">
        <w:t>. 1993, Universiti Malaya.</w:t>
      </w:r>
      <w:bookmarkEnd w:id="686"/>
    </w:p>
    <w:p w14:paraId="2FC588AD" w14:textId="77777777" w:rsidR="00213BF8" w:rsidRPr="00213BF8" w:rsidRDefault="00213BF8" w:rsidP="00213BF8">
      <w:pPr>
        <w:pStyle w:val="EndNoteBibliography"/>
        <w:spacing w:after="0"/>
        <w:ind w:left="720" w:hanging="720"/>
      </w:pPr>
      <w:bookmarkStart w:id="687" w:name="_ENREF_239"/>
      <w:r w:rsidRPr="00213BF8">
        <w:t xml:space="preserve">[239] </w:t>
      </w:r>
      <w:r w:rsidRPr="00213BF8">
        <w:tab/>
        <w:t xml:space="preserve">Kirchmayer, L.K., </w:t>
      </w:r>
      <w:r w:rsidRPr="00213BF8">
        <w:rPr>
          <w:i/>
        </w:rPr>
        <w:t>Economic operation of power systems</w:t>
      </w:r>
      <w:r w:rsidRPr="00213BF8">
        <w:t>. 1958, New York: Wiley.</w:t>
      </w:r>
      <w:bookmarkEnd w:id="687"/>
    </w:p>
    <w:p w14:paraId="50747FC4" w14:textId="77777777" w:rsidR="00213BF8" w:rsidRPr="00213BF8" w:rsidRDefault="00213BF8" w:rsidP="00213BF8">
      <w:pPr>
        <w:pStyle w:val="EndNoteBibliography"/>
        <w:spacing w:after="0"/>
        <w:ind w:left="720" w:hanging="720"/>
      </w:pPr>
      <w:bookmarkStart w:id="688" w:name="_ENREF_240"/>
      <w:r w:rsidRPr="00213BF8">
        <w:t xml:space="preserve">[240] </w:t>
      </w:r>
      <w:r w:rsidRPr="00213BF8">
        <w:tab/>
        <w:t>Barto</w:t>
      </w:r>
      <w:r w:rsidRPr="00213BF8">
        <w:rPr>
          <w:rFonts w:hint="eastAsia"/>
        </w:rPr>
        <w:t>ň</w:t>
      </w:r>
      <w:r w:rsidRPr="00213BF8">
        <w:t xml:space="preserve">ová, L., </w:t>
      </w:r>
      <w:r w:rsidRPr="00213BF8">
        <w:rPr>
          <w:i/>
        </w:rPr>
        <w:t>Unburned carbon from coal combustion ash: An overview.</w:t>
      </w:r>
      <w:r w:rsidRPr="00213BF8">
        <w:t xml:space="preserve"> Fuel Processing Technology, 2015. </w:t>
      </w:r>
      <w:r w:rsidRPr="00213BF8">
        <w:rPr>
          <w:b/>
        </w:rPr>
        <w:t>134</w:t>
      </w:r>
      <w:r w:rsidRPr="00213BF8">
        <w:t>: p. 136-158.</w:t>
      </w:r>
      <w:bookmarkEnd w:id="688"/>
    </w:p>
    <w:p w14:paraId="2C32A260" w14:textId="77777777" w:rsidR="00213BF8" w:rsidRPr="00213BF8" w:rsidRDefault="00213BF8" w:rsidP="00213BF8">
      <w:pPr>
        <w:pStyle w:val="EndNoteBibliography"/>
        <w:spacing w:after="0"/>
        <w:ind w:left="720" w:hanging="720"/>
      </w:pPr>
      <w:bookmarkStart w:id="689" w:name="_ENREF_241"/>
      <w:r w:rsidRPr="00213BF8">
        <w:t xml:space="preserve">[241] </w:t>
      </w:r>
      <w:r w:rsidRPr="00213BF8">
        <w:tab/>
        <w:t xml:space="preserve">Reed, R.J., </w:t>
      </w:r>
      <w:r w:rsidRPr="00213BF8">
        <w:rPr>
          <w:i/>
        </w:rPr>
        <w:t>North american combustion handbook</w:t>
      </w:r>
      <w:r w:rsidRPr="00213BF8">
        <w:t>. 2014: North American Mfg. Co.</w:t>
      </w:r>
      <w:bookmarkEnd w:id="689"/>
    </w:p>
    <w:p w14:paraId="17064A5F" w14:textId="77777777" w:rsidR="00213BF8" w:rsidRPr="00213BF8" w:rsidRDefault="00213BF8" w:rsidP="00213BF8">
      <w:pPr>
        <w:pStyle w:val="EndNoteBibliography"/>
        <w:spacing w:after="0"/>
        <w:ind w:left="720" w:hanging="720"/>
      </w:pPr>
      <w:bookmarkStart w:id="690" w:name="_ENREF_242"/>
      <w:r w:rsidRPr="00213BF8">
        <w:t xml:space="preserve">[242] </w:t>
      </w:r>
      <w:r w:rsidRPr="00213BF8">
        <w:tab/>
        <w:t xml:space="preserve">EPA, </w:t>
      </w:r>
      <w:r w:rsidRPr="00213BF8">
        <w:rPr>
          <w:i/>
        </w:rPr>
        <w:t>Emissions factors &amp; ap 42.</w:t>
      </w:r>
      <w:r w:rsidRPr="00213BF8">
        <w:t xml:space="preserve"> 1995 </w:t>
      </w:r>
      <w:bookmarkEnd w:id="690"/>
    </w:p>
    <w:p w14:paraId="639456BC" w14:textId="77777777" w:rsidR="00213BF8" w:rsidRPr="00213BF8" w:rsidRDefault="00213BF8" w:rsidP="00213BF8">
      <w:pPr>
        <w:pStyle w:val="EndNoteBibliography"/>
        <w:spacing w:after="0"/>
        <w:ind w:left="720" w:hanging="720"/>
        <w:rPr>
          <w:i/>
        </w:rPr>
      </w:pPr>
      <w:bookmarkStart w:id="691" w:name="_ENREF_243"/>
      <w:r w:rsidRPr="00213BF8">
        <w:t xml:space="preserve">[243] </w:t>
      </w:r>
      <w:r w:rsidRPr="00213BF8">
        <w:tab/>
        <w:t xml:space="preserve">Technology, W.U.o.S.a., </w:t>
      </w:r>
      <w:r w:rsidRPr="00213BF8">
        <w:rPr>
          <w:i/>
        </w:rPr>
        <w:t>Nitrogen oxides formation in combustion processes.</w:t>
      </w:r>
      <w:bookmarkEnd w:id="691"/>
    </w:p>
    <w:p w14:paraId="1BDFA22C" w14:textId="77777777" w:rsidR="00213BF8" w:rsidRPr="00213BF8" w:rsidRDefault="00213BF8" w:rsidP="00213BF8">
      <w:pPr>
        <w:pStyle w:val="EndNoteBibliography"/>
        <w:spacing w:after="0"/>
        <w:ind w:left="720" w:hanging="720"/>
      </w:pPr>
      <w:bookmarkStart w:id="692" w:name="_ENREF_244"/>
      <w:r w:rsidRPr="00213BF8">
        <w:t xml:space="preserve">[244] </w:t>
      </w:r>
      <w:r w:rsidRPr="00213BF8">
        <w:tab/>
        <w:t xml:space="preserve">Zhou, H., et al., </w:t>
      </w:r>
      <w:r w:rsidRPr="00213BF8">
        <w:rPr>
          <w:i/>
        </w:rPr>
        <w:t>Experimental investigations of the conversion of fuel-n, volatile-n and char-n to nox and n2o during single coal particle fluidized bed combustion.</w:t>
      </w:r>
      <w:r w:rsidRPr="00213BF8">
        <w:t xml:space="preserve"> Journal of the Energy Institute, 2017. </w:t>
      </w:r>
      <w:r w:rsidRPr="00213BF8">
        <w:rPr>
          <w:b/>
        </w:rPr>
        <w:t>90</w:t>
      </w:r>
      <w:r w:rsidRPr="00213BF8">
        <w:t>(1): p. 62-72.</w:t>
      </w:r>
      <w:bookmarkEnd w:id="692"/>
    </w:p>
    <w:p w14:paraId="4ED31B70" w14:textId="77777777" w:rsidR="00213BF8" w:rsidRPr="00213BF8" w:rsidRDefault="00213BF8" w:rsidP="00213BF8">
      <w:pPr>
        <w:pStyle w:val="EndNoteBibliography"/>
        <w:spacing w:after="0"/>
        <w:ind w:left="720" w:hanging="720"/>
      </w:pPr>
      <w:bookmarkStart w:id="693" w:name="_ENREF_245"/>
      <w:r w:rsidRPr="00213BF8">
        <w:t xml:space="preserve">[245] </w:t>
      </w:r>
      <w:r w:rsidRPr="00213BF8">
        <w:tab/>
        <w:t xml:space="preserve">Shaddix, C.R. and A. Molina, </w:t>
      </w:r>
      <w:r w:rsidRPr="00213BF8">
        <w:rPr>
          <w:i/>
        </w:rPr>
        <w:t>Fundamental investigation of nox formation during oxy-fuel combustion of pulverized coal.</w:t>
      </w:r>
      <w:r w:rsidRPr="00213BF8">
        <w:t xml:space="preserve"> Proceedings of the Combustion Institute, 2011. </w:t>
      </w:r>
      <w:r w:rsidRPr="00213BF8">
        <w:rPr>
          <w:b/>
        </w:rPr>
        <w:t>33</w:t>
      </w:r>
      <w:r w:rsidRPr="00213BF8">
        <w:t>(2): p. 1723-1730.</w:t>
      </w:r>
      <w:bookmarkEnd w:id="693"/>
    </w:p>
    <w:p w14:paraId="40522630" w14:textId="6F539BA6" w:rsidR="00213BF8" w:rsidRPr="00213BF8" w:rsidRDefault="00213BF8" w:rsidP="00213BF8">
      <w:pPr>
        <w:pStyle w:val="EndNoteBibliography"/>
        <w:spacing w:after="0"/>
        <w:ind w:left="720" w:hanging="720"/>
      </w:pPr>
      <w:bookmarkStart w:id="694" w:name="_ENREF_246"/>
      <w:r w:rsidRPr="00213BF8">
        <w:t xml:space="preserve">[246] </w:t>
      </w:r>
      <w:r w:rsidRPr="00213BF8">
        <w:tab/>
        <w:t xml:space="preserve">Logic, D. </w:t>
      </w:r>
      <w:r w:rsidRPr="00213BF8">
        <w:rPr>
          <w:i/>
        </w:rPr>
        <w:t>Google maps find altitude</w:t>
      </w:r>
      <w:r w:rsidRPr="00213BF8">
        <w:t xml:space="preserve">.  [cited 2017 26 November]; Available from: </w:t>
      </w:r>
      <w:hyperlink r:id="rId105" w:history="1">
        <w:r w:rsidRPr="00213BF8">
          <w:rPr>
            <w:rStyle w:val="Hyperlink"/>
          </w:rPr>
          <w:t>https://www.daftlogic.com/sandbox-google-maps-find-altitude.htm</w:t>
        </w:r>
      </w:hyperlink>
      <w:r w:rsidRPr="00213BF8">
        <w:t>.</w:t>
      </w:r>
      <w:bookmarkEnd w:id="694"/>
    </w:p>
    <w:p w14:paraId="306D57A2" w14:textId="77777777" w:rsidR="00213BF8" w:rsidRPr="00213BF8" w:rsidRDefault="00213BF8" w:rsidP="00213BF8">
      <w:pPr>
        <w:pStyle w:val="EndNoteBibliography"/>
        <w:spacing w:after="0"/>
        <w:ind w:left="720" w:hanging="720"/>
      </w:pPr>
      <w:bookmarkStart w:id="695" w:name="_ENREF_247"/>
      <w:r w:rsidRPr="00213BF8">
        <w:t xml:space="preserve">[247] </w:t>
      </w:r>
      <w:r w:rsidRPr="00213BF8">
        <w:tab/>
        <w:t xml:space="preserve">Lemelin, D.R., D. Surry, and A.G. Davenport, </w:t>
      </w:r>
      <w:r w:rsidRPr="00213BF8">
        <w:rPr>
          <w:i/>
        </w:rPr>
        <w:t>Simple approximations for wind speed-up over hills.</w:t>
      </w:r>
      <w:r w:rsidRPr="00213BF8">
        <w:t xml:space="preserve"> Journal of Wind Engineering and Industrial Aerodynamics, 1988. </w:t>
      </w:r>
      <w:r w:rsidRPr="00213BF8">
        <w:rPr>
          <w:b/>
        </w:rPr>
        <w:t>28</w:t>
      </w:r>
      <w:r w:rsidRPr="00213BF8">
        <w:t>(1): p. 117-127.</w:t>
      </w:r>
      <w:bookmarkEnd w:id="695"/>
    </w:p>
    <w:p w14:paraId="1FCC25C1" w14:textId="77777777" w:rsidR="00213BF8" w:rsidRPr="00213BF8" w:rsidRDefault="00213BF8" w:rsidP="00213BF8">
      <w:pPr>
        <w:pStyle w:val="EndNoteBibliography"/>
        <w:spacing w:after="0"/>
        <w:ind w:left="720" w:hanging="720"/>
      </w:pPr>
      <w:bookmarkStart w:id="696" w:name="_ENREF_248"/>
      <w:r w:rsidRPr="00213BF8">
        <w:t xml:space="preserve">[248] </w:t>
      </w:r>
      <w:r w:rsidRPr="00213BF8">
        <w:tab/>
        <w:t xml:space="preserve">Panofsky, H.A. and J.A. Dutton, </w:t>
      </w:r>
      <w:r w:rsidRPr="00213BF8">
        <w:rPr>
          <w:i/>
        </w:rPr>
        <w:t>Atmospheric turbulence: Models and methods for engineering applications</w:t>
      </w:r>
      <w:r w:rsidRPr="00213BF8">
        <w:t>. 1984, Wiley.</w:t>
      </w:r>
      <w:bookmarkEnd w:id="696"/>
    </w:p>
    <w:p w14:paraId="5A008788" w14:textId="77777777" w:rsidR="00213BF8" w:rsidRPr="00213BF8" w:rsidRDefault="00213BF8" w:rsidP="00213BF8">
      <w:pPr>
        <w:pStyle w:val="EndNoteBibliography"/>
        <w:spacing w:after="0"/>
        <w:ind w:left="720" w:hanging="720"/>
      </w:pPr>
      <w:bookmarkStart w:id="697" w:name="_ENREF_249"/>
      <w:r w:rsidRPr="00213BF8">
        <w:t xml:space="preserve">[249] </w:t>
      </w:r>
      <w:r w:rsidRPr="00213BF8">
        <w:tab/>
        <w:t xml:space="preserve">WMO, </w:t>
      </w:r>
      <w:r w:rsidRPr="00213BF8">
        <w:rPr>
          <w:i/>
        </w:rPr>
        <w:t>Guide to meteorological instruments and methods of observation wmo-no. 8.</w:t>
      </w:r>
      <w:r w:rsidRPr="00213BF8">
        <w:t xml:space="preserve"> 2012.</w:t>
      </w:r>
      <w:bookmarkEnd w:id="697"/>
    </w:p>
    <w:p w14:paraId="2B0E3B6C" w14:textId="77777777" w:rsidR="00213BF8" w:rsidRPr="00213BF8" w:rsidRDefault="00213BF8" w:rsidP="00213BF8">
      <w:pPr>
        <w:pStyle w:val="EndNoteBibliography"/>
        <w:spacing w:after="0"/>
        <w:ind w:left="720" w:hanging="720"/>
      </w:pPr>
      <w:bookmarkStart w:id="698" w:name="_ENREF_250"/>
      <w:r w:rsidRPr="00213BF8">
        <w:t xml:space="preserve">[250] </w:t>
      </w:r>
      <w:r w:rsidRPr="00213BF8">
        <w:tab/>
        <w:t xml:space="preserve">Shu, Z.R., Q. Li, and P. Chan, </w:t>
      </w:r>
      <w:r w:rsidRPr="00213BF8">
        <w:rPr>
          <w:i/>
        </w:rPr>
        <w:t>Statistical analysis of wind characteristics and wind energy potential in hong kong.</w:t>
      </w:r>
      <w:r w:rsidRPr="00213BF8">
        <w:t xml:space="preserve"> Energy Conversion and Management, 2015. </w:t>
      </w:r>
      <w:r w:rsidRPr="00213BF8">
        <w:rPr>
          <w:b/>
        </w:rPr>
        <w:t>101</w:t>
      </w:r>
      <w:r w:rsidRPr="00213BF8">
        <w:t>: p. 644-657.</w:t>
      </w:r>
      <w:bookmarkEnd w:id="698"/>
    </w:p>
    <w:p w14:paraId="5F865622" w14:textId="77777777" w:rsidR="00213BF8" w:rsidRPr="00213BF8" w:rsidRDefault="00213BF8" w:rsidP="00213BF8">
      <w:pPr>
        <w:pStyle w:val="EndNoteBibliography"/>
        <w:spacing w:after="0"/>
        <w:ind w:left="720" w:hanging="720"/>
      </w:pPr>
      <w:bookmarkStart w:id="699" w:name="_ENREF_251"/>
      <w:r w:rsidRPr="00213BF8">
        <w:t xml:space="preserve">[251] </w:t>
      </w:r>
      <w:r w:rsidRPr="00213BF8">
        <w:tab/>
        <w:t xml:space="preserve">Pishgar-Komleh, S.H., A. Keyhani, and P. Sefeedpari, </w:t>
      </w:r>
      <w:r w:rsidRPr="00213BF8">
        <w:rPr>
          <w:i/>
        </w:rPr>
        <w:t>Wind speed and power density analysis based on weibull and rayleigh distributions (a case study: Firouzkooh county of iran).</w:t>
      </w:r>
      <w:r w:rsidRPr="00213BF8">
        <w:t xml:space="preserve"> Renewable and Sustainable Energy Reviews, 2015. </w:t>
      </w:r>
      <w:r w:rsidRPr="00213BF8">
        <w:rPr>
          <w:b/>
        </w:rPr>
        <w:t>42</w:t>
      </w:r>
      <w:r w:rsidRPr="00213BF8">
        <w:t>: p. 313-322.</w:t>
      </w:r>
      <w:bookmarkEnd w:id="699"/>
    </w:p>
    <w:p w14:paraId="658AA408" w14:textId="54990207" w:rsidR="00213BF8" w:rsidRPr="00213BF8" w:rsidRDefault="00213BF8" w:rsidP="00213BF8">
      <w:pPr>
        <w:pStyle w:val="EndNoteBibliography"/>
        <w:spacing w:after="0"/>
        <w:ind w:left="720" w:hanging="720"/>
      </w:pPr>
      <w:bookmarkStart w:id="700" w:name="_ENREF_252"/>
      <w:r w:rsidRPr="00213BF8">
        <w:t xml:space="preserve">[252] </w:t>
      </w:r>
      <w:r w:rsidRPr="00213BF8">
        <w:tab/>
        <w:t xml:space="preserve">Prices, B.E. </w:t>
      </w:r>
      <w:r w:rsidRPr="00213BF8">
        <w:rPr>
          <w:i/>
        </w:rPr>
        <w:t>A guide to wholesale electricity pricing</w:t>
      </w:r>
      <w:r w:rsidRPr="00213BF8">
        <w:t xml:space="preserve">.  [cited 2017 26 November]; Available from: </w:t>
      </w:r>
      <w:hyperlink r:id="rId106" w:history="1">
        <w:r w:rsidRPr="00213BF8">
          <w:rPr>
            <w:rStyle w:val="Hyperlink"/>
          </w:rPr>
          <w:t>https://www.businesselectricityprices.org.uk/retail-versus-wholesale-prices/</w:t>
        </w:r>
      </w:hyperlink>
      <w:r w:rsidRPr="00213BF8">
        <w:t>.</w:t>
      </w:r>
      <w:bookmarkEnd w:id="700"/>
    </w:p>
    <w:p w14:paraId="43B8B329" w14:textId="77777777" w:rsidR="00213BF8" w:rsidRPr="00213BF8" w:rsidRDefault="00213BF8" w:rsidP="00213BF8">
      <w:pPr>
        <w:pStyle w:val="EndNoteBibliography"/>
        <w:spacing w:after="0"/>
        <w:ind w:left="720" w:hanging="720"/>
      </w:pPr>
      <w:bookmarkStart w:id="701" w:name="_ENREF_253"/>
      <w:r w:rsidRPr="00213BF8">
        <w:lastRenderedPageBreak/>
        <w:t xml:space="preserve">[253] </w:t>
      </w:r>
      <w:r w:rsidRPr="00213BF8">
        <w:tab/>
        <w:t xml:space="preserve">Stelmach, P., </w:t>
      </w:r>
      <w:r w:rsidRPr="00213BF8">
        <w:rPr>
          <w:i/>
        </w:rPr>
        <w:t>198/01 - application for a non-standard bm unit for pen y cymoedd battery modules.</w:t>
      </w:r>
      <w:r w:rsidRPr="00213BF8">
        <w:t xml:space="preserve"> ELEXON, 2017.</w:t>
      </w:r>
      <w:bookmarkEnd w:id="701"/>
    </w:p>
    <w:p w14:paraId="171438E5" w14:textId="2025C286" w:rsidR="00213BF8" w:rsidRPr="00213BF8" w:rsidRDefault="00213BF8" w:rsidP="00213BF8">
      <w:pPr>
        <w:pStyle w:val="EndNoteBibliography"/>
        <w:spacing w:after="0"/>
        <w:ind w:left="720" w:hanging="720"/>
      </w:pPr>
      <w:bookmarkStart w:id="702" w:name="_ENREF_254"/>
      <w:r w:rsidRPr="00213BF8">
        <w:t xml:space="preserve">[254] </w:t>
      </w:r>
      <w:r w:rsidRPr="00213BF8">
        <w:tab/>
        <w:t xml:space="preserve">Vattenfall. </w:t>
      </w:r>
      <w:r w:rsidRPr="00213BF8">
        <w:rPr>
          <w:i/>
        </w:rPr>
        <w:t>Vattenfall and bmw group conclude supply contract for batteries</w:t>
      </w:r>
      <w:r w:rsidRPr="00213BF8">
        <w:t xml:space="preserve">. 2017  [cited 2017 26 November]; Available from: </w:t>
      </w:r>
      <w:hyperlink r:id="rId107" w:history="1">
        <w:r w:rsidRPr="00213BF8">
          <w:rPr>
            <w:rStyle w:val="Hyperlink"/>
          </w:rPr>
          <w:t>https://corporate.vattenfall.com/press-and-media/press-releases/2017/vattenfall-and-bmw-group-conclude-supply-contract-for-batteries/</w:t>
        </w:r>
      </w:hyperlink>
      <w:r w:rsidRPr="00213BF8">
        <w:t>.</w:t>
      </w:r>
      <w:bookmarkEnd w:id="702"/>
    </w:p>
    <w:p w14:paraId="4AA8F6AE" w14:textId="77777777" w:rsidR="00213BF8" w:rsidRPr="00213BF8" w:rsidRDefault="00213BF8" w:rsidP="00213BF8">
      <w:pPr>
        <w:pStyle w:val="EndNoteBibliography"/>
        <w:spacing w:after="0"/>
        <w:ind w:left="720" w:hanging="720"/>
      </w:pPr>
      <w:bookmarkStart w:id="703" w:name="_ENREF_255"/>
      <w:r w:rsidRPr="00213BF8">
        <w:t xml:space="preserve">[255] </w:t>
      </w:r>
      <w:r w:rsidRPr="00213BF8">
        <w:tab/>
        <w:t xml:space="preserve">DECC, </w:t>
      </w:r>
      <w:r w:rsidRPr="00213BF8">
        <w:rPr>
          <w:i/>
        </w:rPr>
        <w:t>Uk renewable energy roadmap update 2012.</w:t>
      </w:r>
      <w:r w:rsidRPr="00213BF8">
        <w:t xml:space="preserve"> Department of Energy and Climate Change, 2012.</w:t>
      </w:r>
      <w:bookmarkEnd w:id="703"/>
    </w:p>
    <w:p w14:paraId="2620BDF7" w14:textId="77777777" w:rsidR="00213BF8" w:rsidRPr="00213BF8" w:rsidRDefault="00213BF8" w:rsidP="00213BF8">
      <w:pPr>
        <w:pStyle w:val="EndNoteBibliography"/>
        <w:spacing w:after="0"/>
        <w:ind w:left="720" w:hanging="720"/>
        <w:rPr>
          <w:i/>
        </w:rPr>
      </w:pPr>
      <w:bookmarkStart w:id="704" w:name="_ENREF_256"/>
      <w:r w:rsidRPr="00213BF8">
        <w:t xml:space="preserve">[256] </w:t>
      </w:r>
      <w:r w:rsidRPr="00213BF8">
        <w:tab/>
        <w:t xml:space="preserve">Grid, N., </w:t>
      </w:r>
      <w:r w:rsidRPr="00213BF8">
        <w:rPr>
          <w:i/>
        </w:rPr>
        <w:t>Reactive power – obligatory (synchronous generation) version 1.1.</w:t>
      </w:r>
      <w:bookmarkEnd w:id="704"/>
    </w:p>
    <w:p w14:paraId="521324CF" w14:textId="77777777" w:rsidR="00213BF8" w:rsidRPr="00213BF8" w:rsidRDefault="00213BF8" w:rsidP="00213BF8">
      <w:pPr>
        <w:pStyle w:val="EndNoteBibliography"/>
        <w:spacing w:after="0"/>
        <w:ind w:left="720" w:hanging="720"/>
      </w:pPr>
      <w:bookmarkStart w:id="705" w:name="_ENREF_257"/>
      <w:r w:rsidRPr="00213BF8">
        <w:t xml:space="preserve">[257] </w:t>
      </w:r>
      <w:r w:rsidRPr="00213BF8">
        <w:tab/>
        <w:t xml:space="preserve">Nottrott, A., J. Kleissl, and B. Washom. </w:t>
      </w:r>
      <w:r w:rsidRPr="00213BF8">
        <w:rPr>
          <w:i/>
        </w:rPr>
        <w:t>Storage dispatch optimization for grid-connected combined photovoltaic-battery storage systems</w:t>
      </w:r>
      <w:r w:rsidRPr="00213BF8">
        <w:t xml:space="preserve">. in </w:t>
      </w:r>
      <w:r w:rsidRPr="00213BF8">
        <w:rPr>
          <w:i/>
        </w:rPr>
        <w:t>2012 IEEE Power and Energy Society General Meeting</w:t>
      </w:r>
      <w:r w:rsidRPr="00213BF8">
        <w:t>. 2012.</w:t>
      </w:r>
      <w:bookmarkEnd w:id="705"/>
    </w:p>
    <w:p w14:paraId="7B742121" w14:textId="77777777" w:rsidR="00213BF8" w:rsidRPr="00213BF8" w:rsidRDefault="00213BF8" w:rsidP="00213BF8">
      <w:pPr>
        <w:pStyle w:val="EndNoteBibliography"/>
        <w:spacing w:after="0"/>
        <w:ind w:left="720" w:hanging="720"/>
      </w:pPr>
      <w:bookmarkStart w:id="706" w:name="_ENREF_258"/>
      <w:r w:rsidRPr="00213BF8">
        <w:t xml:space="preserve">[258] </w:t>
      </w:r>
      <w:r w:rsidRPr="00213BF8">
        <w:tab/>
        <w:t xml:space="preserve">Lisboa, A.C., et al., </w:t>
      </w:r>
      <w:r w:rsidRPr="00213BF8">
        <w:rPr>
          <w:i/>
        </w:rPr>
        <w:t>Optimal analytic dispatch for tidal energy generation.</w:t>
      </w:r>
      <w:r w:rsidRPr="00213BF8">
        <w:t xml:space="preserve"> Renewable Energy, 2017. </w:t>
      </w:r>
      <w:r w:rsidRPr="00213BF8">
        <w:rPr>
          <w:b/>
        </w:rPr>
        <w:t>108</w:t>
      </w:r>
      <w:r w:rsidRPr="00213BF8">
        <w:t>(Supplement C): p. 371-379.</w:t>
      </w:r>
      <w:bookmarkEnd w:id="706"/>
    </w:p>
    <w:p w14:paraId="64B0F54E" w14:textId="77777777" w:rsidR="00213BF8" w:rsidRPr="00213BF8" w:rsidRDefault="00213BF8" w:rsidP="00213BF8">
      <w:pPr>
        <w:pStyle w:val="EndNoteBibliography"/>
        <w:spacing w:after="0"/>
        <w:ind w:left="720" w:hanging="720"/>
      </w:pPr>
      <w:bookmarkStart w:id="707" w:name="_ENREF_259"/>
      <w:r w:rsidRPr="00213BF8">
        <w:t xml:space="preserve">[259] </w:t>
      </w:r>
      <w:r w:rsidRPr="00213BF8">
        <w:tab/>
        <w:t xml:space="preserve">DECC, </w:t>
      </w:r>
      <w:r w:rsidRPr="00213BF8">
        <w:rPr>
          <w:i/>
        </w:rPr>
        <w:t>Digest of united kingdom energy statistics 2012 chapter 6 renewable sources of energy.</w:t>
      </w:r>
      <w:r w:rsidRPr="00213BF8">
        <w:t xml:space="preserve"> Department of Energy and Climate Change, 2012.</w:t>
      </w:r>
      <w:bookmarkEnd w:id="707"/>
    </w:p>
    <w:p w14:paraId="6046B9A4" w14:textId="77777777" w:rsidR="00213BF8" w:rsidRPr="00213BF8" w:rsidRDefault="00213BF8" w:rsidP="00213BF8">
      <w:pPr>
        <w:pStyle w:val="EndNoteBibliography"/>
        <w:spacing w:after="0"/>
        <w:ind w:left="720" w:hanging="720"/>
        <w:rPr>
          <w:i/>
        </w:rPr>
      </w:pPr>
      <w:bookmarkStart w:id="708" w:name="_ENREF_260"/>
      <w:r w:rsidRPr="00213BF8">
        <w:t xml:space="preserve">[260] </w:t>
      </w:r>
      <w:r w:rsidRPr="00213BF8">
        <w:tab/>
        <w:t xml:space="preserve">DECC, </w:t>
      </w:r>
      <w:r w:rsidRPr="00213BF8">
        <w:rPr>
          <w:i/>
        </w:rPr>
        <w:t>The emissions performance standard regulations 2015.</w:t>
      </w:r>
      <w:bookmarkEnd w:id="708"/>
    </w:p>
    <w:p w14:paraId="5EBCE97A" w14:textId="77777777" w:rsidR="00213BF8" w:rsidRPr="00213BF8" w:rsidRDefault="00213BF8" w:rsidP="00213BF8">
      <w:pPr>
        <w:pStyle w:val="EndNoteBibliography"/>
        <w:spacing w:after="0"/>
        <w:ind w:left="720" w:hanging="720"/>
      </w:pPr>
      <w:bookmarkStart w:id="709" w:name="_ENREF_261"/>
      <w:r w:rsidRPr="00213BF8">
        <w:t xml:space="preserve">[261] </w:t>
      </w:r>
      <w:r w:rsidRPr="00213BF8">
        <w:tab/>
        <w:t xml:space="preserve">DECC, </w:t>
      </w:r>
      <w:r w:rsidRPr="00213BF8">
        <w:rPr>
          <w:i/>
        </w:rPr>
        <w:t>Smart grid vision and routemap.</w:t>
      </w:r>
      <w:r w:rsidRPr="00213BF8">
        <w:t xml:space="preserve"> 2014.</w:t>
      </w:r>
      <w:bookmarkEnd w:id="709"/>
    </w:p>
    <w:p w14:paraId="47055336" w14:textId="77777777" w:rsidR="00213BF8" w:rsidRPr="00213BF8" w:rsidRDefault="00213BF8" w:rsidP="00213BF8">
      <w:pPr>
        <w:pStyle w:val="EndNoteBibliography"/>
        <w:spacing w:after="0"/>
        <w:ind w:left="720" w:hanging="720"/>
      </w:pPr>
      <w:bookmarkStart w:id="710" w:name="_ENREF_262"/>
      <w:r w:rsidRPr="00213BF8">
        <w:t xml:space="preserve">[262] </w:t>
      </w:r>
      <w:r w:rsidRPr="00213BF8">
        <w:tab/>
        <w:t xml:space="preserve">Jenkins, N., C. Long, and J. Wu, </w:t>
      </w:r>
      <w:r w:rsidRPr="00213BF8">
        <w:rPr>
          <w:i/>
        </w:rPr>
        <w:t>An overview of the smart grid in great britain.</w:t>
      </w:r>
      <w:r w:rsidRPr="00213BF8">
        <w:t xml:space="preserve"> Engineering, 2015. </w:t>
      </w:r>
      <w:r w:rsidRPr="00213BF8">
        <w:rPr>
          <w:b/>
        </w:rPr>
        <w:t>1</w:t>
      </w:r>
      <w:r w:rsidRPr="00213BF8">
        <w:t>(4): p. 413-421.</w:t>
      </w:r>
      <w:bookmarkEnd w:id="710"/>
    </w:p>
    <w:p w14:paraId="2ADAC821" w14:textId="77777777" w:rsidR="00213BF8" w:rsidRPr="00213BF8" w:rsidRDefault="00213BF8" w:rsidP="00213BF8">
      <w:pPr>
        <w:pStyle w:val="EndNoteBibliography"/>
        <w:spacing w:after="0"/>
        <w:ind w:left="720" w:hanging="720"/>
      </w:pPr>
      <w:bookmarkStart w:id="711" w:name="_ENREF_263"/>
      <w:r w:rsidRPr="00213BF8">
        <w:t xml:space="preserve">[263] </w:t>
      </w:r>
      <w:r w:rsidRPr="00213BF8">
        <w:tab/>
        <w:t xml:space="preserve">Naamane, A. and N.K. Msirdi, </w:t>
      </w:r>
      <w:r w:rsidRPr="00213BF8">
        <w:rPr>
          <w:i/>
        </w:rPr>
        <w:t>Towards a smart grid communication.</w:t>
      </w:r>
      <w:r w:rsidRPr="00213BF8">
        <w:t xml:space="preserve"> Energy Procedia, 2015. </w:t>
      </w:r>
      <w:r w:rsidRPr="00213BF8">
        <w:rPr>
          <w:b/>
        </w:rPr>
        <w:t>83</w:t>
      </w:r>
      <w:r w:rsidRPr="00213BF8">
        <w:t>(Supplement C): p. 428-433.</w:t>
      </w:r>
      <w:bookmarkEnd w:id="711"/>
    </w:p>
    <w:p w14:paraId="5ABB253B" w14:textId="77777777" w:rsidR="00213BF8" w:rsidRPr="00213BF8" w:rsidRDefault="00213BF8" w:rsidP="00213BF8">
      <w:pPr>
        <w:pStyle w:val="EndNoteBibliography"/>
        <w:spacing w:after="0"/>
        <w:ind w:left="720" w:hanging="720"/>
      </w:pPr>
      <w:bookmarkStart w:id="712" w:name="_ENREF_264"/>
      <w:r w:rsidRPr="00213BF8">
        <w:t xml:space="preserve">[264] </w:t>
      </w:r>
      <w:r w:rsidRPr="00213BF8">
        <w:tab/>
        <w:t xml:space="preserve">Mwasilu, F., et al., </w:t>
      </w:r>
      <w:r w:rsidRPr="00213BF8">
        <w:rPr>
          <w:i/>
        </w:rPr>
        <w:t>Electric vehicles and smart grid interaction: A review on vehicle to grid and renewable energy sources integration.</w:t>
      </w:r>
      <w:r w:rsidRPr="00213BF8">
        <w:t xml:space="preserve"> Renewable and Sustainable Energy Reviews, 2014. </w:t>
      </w:r>
      <w:r w:rsidRPr="00213BF8">
        <w:rPr>
          <w:b/>
        </w:rPr>
        <w:t>34</w:t>
      </w:r>
      <w:r w:rsidRPr="00213BF8">
        <w:t>(Supplement C): p. 501-516.</w:t>
      </w:r>
      <w:bookmarkEnd w:id="712"/>
    </w:p>
    <w:p w14:paraId="31147456" w14:textId="77777777" w:rsidR="00213BF8" w:rsidRPr="00213BF8" w:rsidRDefault="00213BF8" w:rsidP="00213BF8">
      <w:pPr>
        <w:pStyle w:val="EndNoteBibliography"/>
        <w:spacing w:after="0"/>
        <w:ind w:left="720" w:hanging="720"/>
      </w:pPr>
      <w:bookmarkStart w:id="713" w:name="_ENREF_265"/>
      <w:r w:rsidRPr="00213BF8">
        <w:t xml:space="preserve">[265] </w:t>
      </w:r>
      <w:r w:rsidRPr="00213BF8">
        <w:tab/>
        <w:t xml:space="preserve">Kempton, W., et al., </w:t>
      </w:r>
      <w:r w:rsidRPr="00213BF8">
        <w:rPr>
          <w:i/>
        </w:rPr>
        <w:t>Vehicle-to-grid power: Battery, hybrid, and fuel cell vehicles as resources for distributed electric power in california.</w:t>
      </w:r>
      <w:r w:rsidRPr="00213BF8">
        <w:t xml:space="preserve"> 2001.</w:t>
      </w:r>
      <w:bookmarkEnd w:id="713"/>
    </w:p>
    <w:p w14:paraId="77E1B265" w14:textId="77777777" w:rsidR="00213BF8" w:rsidRPr="00213BF8" w:rsidRDefault="00213BF8" w:rsidP="00213BF8">
      <w:pPr>
        <w:pStyle w:val="EndNoteBibliography"/>
        <w:spacing w:after="0"/>
        <w:ind w:left="720" w:hanging="720"/>
      </w:pPr>
      <w:bookmarkStart w:id="714" w:name="_ENREF_266"/>
      <w:r w:rsidRPr="00213BF8">
        <w:t xml:space="preserve">[266] </w:t>
      </w:r>
      <w:r w:rsidRPr="00213BF8">
        <w:tab/>
        <w:t xml:space="preserve">Wu, D., D.C. Aliprantis, and L. Ying, </w:t>
      </w:r>
      <w:r w:rsidRPr="00213BF8">
        <w:rPr>
          <w:i/>
        </w:rPr>
        <w:t>Load scheduling and dispatch for aggregators of plug-in electric vehicles.</w:t>
      </w:r>
      <w:r w:rsidRPr="00213BF8">
        <w:t xml:space="preserve"> IEEE Transactions on Smart Grid, 2012. </w:t>
      </w:r>
      <w:r w:rsidRPr="00213BF8">
        <w:rPr>
          <w:b/>
        </w:rPr>
        <w:t>3</w:t>
      </w:r>
      <w:r w:rsidRPr="00213BF8">
        <w:t>(1): p. 368-376.</w:t>
      </w:r>
      <w:bookmarkEnd w:id="714"/>
    </w:p>
    <w:p w14:paraId="009B798A" w14:textId="77777777" w:rsidR="00213BF8" w:rsidRPr="00213BF8" w:rsidRDefault="00213BF8" w:rsidP="00213BF8">
      <w:pPr>
        <w:pStyle w:val="EndNoteBibliography"/>
        <w:spacing w:after="0"/>
        <w:ind w:left="720" w:hanging="720"/>
      </w:pPr>
      <w:bookmarkStart w:id="715" w:name="_ENREF_267"/>
      <w:r w:rsidRPr="00213BF8">
        <w:t xml:space="preserve">[267] </w:t>
      </w:r>
      <w:r w:rsidRPr="00213BF8">
        <w:tab/>
        <w:t xml:space="preserve">Sortomme, E. and K.W. Cheung. </w:t>
      </w:r>
      <w:r w:rsidRPr="00213BF8">
        <w:rPr>
          <w:i/>
        </w:rPr>
        <w:t>Intelligent dispatch of electric vehicles performing vehicle-to-grid regulation</w:t>
      </w:r>
      <w:r w:rsidRPr="00213BF8">
        <w:t xml:space="preserve">. in </w:t>
      </w:r>
      <w:r w:rsidRPr="00213BF8">
        <w:rPr>
          <w:i/>
        </w:rPr>
        <w:t>Electric Vehicle Conference (IEVC), 2012 IEEE International</w:t>
      </w:r>
      <w:r w:rsidRPr="00213BF8">
        <w:t>. 2012.</w:t>
      </w:r>
      <w:bookmarkEnd w:id="715"/>
    </w:p>
    <w:p w14:paraId="7495AA65" w14:textId="77777777" w:rsidR="00213BF8" w:rsidRPr="00213BF8" w:rsidRDefault="00213BF8" w:rsidP="00213BF8">
      <w:pPr>
        <w:pStyle w:val="EndNoteBibliography"/>
        <w:spacing w:after="0"/>
        <w:ind w:left="720" w:hanging="720"/>
      </w:pPr>
      <w:bookmarkStart w:id="716" w:name="_ENREF_268"/>
      <w:r w:rsidRPr="00213BF8">
        <w:t xml:space="preserve">[268] </w:t>
      </w:r>
      <w:r w:rsidRPr="00213BF8">
        <w:tab/>
        <w:t xml:space="preserve">Jiang, X., et al., </w:t>
      </w:r>
      <w:r w:rsidRPr="00213BF8">
        <w:rPr>
          <w:i/>
        </w:rPr>
        <w:t>Coordination dispatch of electric vehicles charging/discharging and renewable energy resources power in microgrid.</w:t>
      </w:r>
      <w:r w:rsidRPr="00213BF8">
        <w:t xml:space="preserve"> Procedia Computer Science, 2017. </w:t>
      </w:r>
      <w:r w:rsidRPr="00213BF8">
        <w:rPr>
          <w:b/>
        </w:rPr>
        <w:t>107</w:t>
      </w:r>
      <w:r w:rsidRPr="00213BF8">
        <w:t>(Supplement C): p. 157-163.</w:t>
      </w:r>
      <w:bookmarkEnd w:id="716"/>
    </w:p>
    <w:p w14:paraId="6A21C44D" w14:textId="77777777" w:rsidR="00213BF8" w:rsidRPr="00213BF8" w:rsidRDefault="00213BF8" w:rsidP="00213BF8">
      <w:pPr>
        <w:pStyle w:val="EndNoteBibliography"/>
        <w:spacing w:after="0"/>
        <w:ind w:left="720" w:hanging="720"/>
      </w:pPr>
      <w:bookmarkStart w:id="717" w:name="_ENREF_269"/>
      <w:r w:rsidRPr="00213BF8">
        <w:t xml:space="preserve">[269] </w:t>
      </w:r>
      <w:r w:rsidRPr="00213BF8">
        <w:tab/>
        <w:t xml:space="preserve">ECC, </w:t>
      </w:r>
      <w:r w:rsidRPr="00213BF8">
        <w:rPr>
          <w:i/>
        </w:rPr>
        <w:t>Future of carbon capture and storage in the uk second report of session 2015–16.</w:t>
      </w:r>
      <w:r w:rsidRPr="00213BF8">
        <w:t xml:space="preserve"> 2016.</w:t>
      </w:r>
      <w:bookmarkEnd w:id="717"/>
    </w:p>
    <w:p w14:paraId="12693BC9" w14:textId="699E5225" w:rsidR="00213BF8" w:rsidRPr="00213BF8" w:rsidRDefault="00213BF8" w:rsidP="00213BF8">
      <w:pPr>
        <w:pStyle w:val="EndNoteBibliography"/>
        <w:spacing w:after="0"/>
        <w:ind w:left="720" w:hanging="720"/>
      </w:pPr>
      <w:bookmarkStart w:id="718" w:name="_ENREF_270"/>
      <w:r w:rsidRPr="00213BF8">
        <w:t xml:space="preserve">[270] </w:t>
      </w:r>
      <w:r w:rsidRPr="00213BF8">
        <w:tab/>
        <w:t xml:space="preserve">GOV.UK. </w:t>
      </w:r>
      <w:r w:rsidRPr="00213BF8">
        <w:rPr>
          <w:i/>
        </w:rPr>
        <w:t>Feed-in tariffs: Get money for generating your own electricity</w:t>
      </w:r>
      <w:r w:rsidRPr="00213BF8">
        <w:t xml:space="preserve">.  [cited 2017 12 December]; Available from: </w:t>
      </w:r>
      <w:hyperlink r:id="rId108" w:history="1">
        <w:r w:rsidRPr="00213BF8">
          <w:rPr>
            <w:rStyle w:val="Hyperlink"/>
          </w:rPr>
          <w:t>https://www.gov.uk/feed-in-tariffs</w:t>
        </w:r>
      </w:hyperlink>
      <w:r w:rsidRPr="00213BF8">
        <w:t>.</w:t>
      </w:r>
      <w:bookmarkEnd w:id="718"/>
    </w:p>
    <w:p w14:paraId="68D204B0" w14:textId="77777777" w:rsidR="00213BF8" w:rsidRPr="00213BF8" w:rsidRDefault="00213BF8" w:rsidP="00213BF8">
      <w:pPr>
        <w:pStyle w:val="EndNoteBibliography"/>
        <w:spacing w:after="0"/>
        <w:ind w:left="720" w:hanging="720"/>
      </w:pPr>
      <w:bookmarkStart w:id="719" w:name="_ENREF_271"/>
      <w:r w:rsidRPr="00213BF8">
        <w:t xml:space="preserve">[271] </w:t>
      </w:r>
      <w:r w:rsidRPr="00213BF8">
        <w:tab/>
        <w:t xml:space="preserve">ofgem, </w:t>
      </w:r>
      <w:r w:rsidRPr="00213BF8">
        <w:rPr>
          <w:i/>
        </w:rPr>
        <w:t>Feed-in tariff: Annual report 2016.</w:t>
      </w:r>
      <w:r w:rsidRPr="00213BF8">
        <w:t xml:space="preserve"> 2016.</w:t>
      </w:r>
      <w:bookmarkEnd w:id="719"/>
    </w:p>
    <w:p w14:paraId="23740901" w14:textId="77777777" w:rsidR="00213BF8" w:rsidRPr="00213BF8" w:rsidRDefault="00213BF8" w:rsidP="00213BF8">
      <w:pPr>
        <w:pStyle w:val="EndNoteBibliography"/>
        <w:ind w:left="720" w:hanging="720"/>
      </w:pPr>
      <w:bookmarkStart w:id="720" w:name="_ENREF_272"/>
      <w:r w:rsidRPr="00213BF8">
        <w:t xml:space="preserve">[272] </w:t>
      </w:r>
      <w:r w:rsidRPr="00213BF8">
        <w:tab/>
        <w:t xml:space="preserve">Newbery, D.G., </w:t>
      </w:r>
      <w:r w:rsidRPr="00213BF8">
        <w:rPr>
          <w:i/>
        </w:rPr>
        <w:t>A simple introduction to the economics of storage: Shifting demand and supply over time and space.</w:t>
      </w:r>
      <w:r w:rsidRPr="00213BF8">
        <w:t xml:space="preserve"> 2016.</w:t>
      </w:r>
      <w:bookmarkEnd w:id="720"/>
    </w:p>
    <w:p w14:paraId="47A78DED" w14:textId="5C0ABFFC" w:rsidR="00C05D8D" w:rsidRPr="008A0E88" w:rsidRDefault="00967C65" w:rsidP="00C05D8D">
      <w:r w:rsidRPr="008A0E88">
        <w:rPr>
          <w:rFonts w:ascii="cmr12" w:hAnsi="cmr12"/>
        </w:rPr>
        <w:fldChar w:fldCharType="end"/>
      </w:r>
    </w:p>
    <w:sectPr w:rsidR="00C05D8D" w:rsidRPr="008A0E88" w:rsidSect="001C7A61">
      <w:headerReference w:type="default" r:id="rId109"/>
      <w:pgSz w:w="11906" w:h="16838"/>
      <w:pgMar w:top="2268" w:right="1418" w:bottom="1701" w:left="2552" w:header="284" w:footer="454"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9423A2" w16cid:durableId="1F159216"/>
  <w16cid:commentId w16cid:paraId="14BE71E4" w16cid:durableId="1F327DCB"/>
  <w16cid:commentId w16cid:paraId="44A0A6DC" w16cid:durableId="1F327DCC"/>
  <w16cid:commentId w16cid:paraId="0C5A2D57" w16cid:durableId="1F327DCD"/>
  <w16cid:commentId w16cid:paraId="4BA333D3" w16cid:durableId="1F327DCE"/>
  <w16cid:commentId w16cid:paraId="35D575D0" w16cid:durableId="1F327DCF"/>
  <w16cid:commentId w16cid:paraId="31B2DA73" w16cid:durableId="1F327DD0"/>
  <w16cid:commentId w16cid:paraId="4A1FAE0E" w16cid:durableId="1F327DD1"/>
  <w16cid:commentId w16cid:paraId="3FC2CEB4" w16cid:durableId="1F327DD2"/>
  <w16cid:commentId w16cid:paraId="22DC3E15" w16cid:durableId="1F327DD3"/>
  <w16cid:commentId w16cid:paraId="16DD78D3" w16cid:durableId="1F327DD4"/>
  <w16cid:commentId w16cid:paraId="1AB3FD73" w16cid:durableId="1F327DD5"/>
  <w16cid:commentId w16cid:paraId="01378FDC" w16cid:durableId="1F327DD6"/>
  <w16cid:commentId w16cid:paraId="742A1FCF" w16cid:durableId="1F327DD7"/>
  <w16cid:commentId w16cid:paraId="0E45F095" w16cid:durableId="1F158FF8"/>
  <w16cid:commentId w16cid:paraId="50134B41" w16cid:durableId="1F327DDA"/>
  <w16cid:commentId w16cid:paraId="0B6BF6BB" w16cid:durableId="1F15990C"/>
  <w16cid:commentId w16cid:paraId="6127F7FF" w16cid:durableId="1F327DDC"/>
  <w16cid:commentId w16cid:paraId="490A083A" w16cid:durableId="1F327DDD"/>
  <w16cid:commentId w16cid:paraId="2A8517B6" w16cid:durableId="1F327DD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95047F" w14:textId="77777777" w:rsidR="008568D1" w:rsidRDefault="008568D1">
      <w:pPr>
        <w:spacing w:after="0" w:line="240" w:lineRule="auto"/>
      </w:pPr>
      <w:r>
        <w:separator/>
      </w:r>
    </w:p>
  </w:endnote>
  <w:endnote w:type="continuationSeparator" w:id="0">
    <w:p w14:paraId="43334244" w14:textId="77777777" w:rsidR="008568D1" w:rsidRDefault="008568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
    <w:altName w:val="Sylfaen"/>
    <w:panose1 w:val="02020603050405020304"/>
    <w:charset w:val="00"/>
    <w:family w:val="roman"/>
    <w:pitch w:val="variable"/>
    <w:sig w:usb0="E0002AFF" w:usb1="C0007841" w:usb2="00000009" w:usb3="00000000" w:csb0="000001FF" w:csb1="00000000"/>
  </w:font>
  <w:font w:name="TUOS Blake">
    <w:altName w:val="Corbel"/>
    <w:panose1 w:val="020B0503040000020004"/>
    <w:charset w:val="00"/>
    <w:family w:val="swiss"/>
    <w:pitch w:val="variable"/>
    <w:sig w:usb0="8000002F" w:usb1="4000004A" w:usb2="00000000" w:usb3="00000000" w:csb0="00000011" w:csb1="00000000"/>
  </w:font>
  <w:font w:name="Heiti SC Light">
    <w:altName w:val="Malgun Gothic Semilight"/>
    <w:charset w:val="50"/>
    <w:family w:val="auto"/>
    <w:pitch w:val="variable"/>
    <w:sig w:usb0="8000002F" w:usb1="090F004A" w:usb2="00000010" w:usb3="00000000" w:csb0="003E0000"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EE"/>
    <w:family w:val="auto"/>
    <w:notTrueType/>
    <w:pitch w:val="default"/>
    <w:sig w:usb0="00000087" w:usb1="00000000" w:usb2="00000000" w:usb3="00000000" w:csb0="0000000B" w:csb1="00000000"/>
  </w:font>
  <w:font w:name="Gadugi">
    <w:panose1 w:val="020B0502040204020203"/>
    <w:charset w:val="00"/>
    <w:family w:val="swiss"/>
    <w:pitch w:val="variable"/>
    <w:sig w:usb0="80000003" w:usb1="02000000" w:usb2="00003000" w:usb3="00000000" w:csb0="00000001" w:csb1="00000000"/>
  </w:font>
  <w:font w:name="Ebrima">
    <w:panose1 w:val="02000000000000000000"/>
    <w:charset w:val="00"/>
    <w:family w:val="auto"/>
    <w:pitch w:val="variable"/>
    <w:sig w:usb0="A000005F" w:usb1="02000041" w:usb2="00000800" w:usb3="00000000" w:csb0="00000093" w:csb1="00000000"/>
  </w:font>
  <w:font w:name="MS Mincho">
    <w:altName w:val="Yu Gothic UI"/>
    <w:panose1 w:val="02020609040205080304"/>
    <w:charset w:val="80"/>
    <w:family w:val="modern"/>
    <w:pitch w:val="fixed"/>
    <w:sig w:usb0="E00002FF" w:usb1="6AC7FDFB" w:usb2="00000012" w:usb3="00000000" w:csb0="0002009F" w:csb1="00000000"/>
  </w:font>
  <w:font w:name="MS Gothic">
    <w:altName w:val="ＭＳ ゴシック"/>
    <w:panose1 w:val="020B0500000000000000"/>
    <w:charset w:val="80"/>
    <w:family w:val="modern"/>
    <w:pitch w:val="fixed"/>
    <w:sig w:usb0="E00002FF" w:usb1="6AC7FDFB" w:usb2="08000012" w:usb3="00000000" w:csb0="0002009F" w:csb1="00000000"/>
  </w:font>
  <w:font w:name="Batang">
    <w:altName w:val="Arial Unicode MS"/>
    <w:panose1 w:val="02030600000101010101"/>
    <w:charset w:val="81"/>
    <w:family w:val="roman"/>
    <w:pitch w:val="variable"/>
    <w:sig w:usb0="B00002AF" w:usb1="69D77CFB" w:usb2="00000030" w:usb3="00000000" w:csb0="0008009F" w:csb1="00000000"/>
  </w:font>
  <w:font w:name="Microsoft Himalaya">
    <w:panose1 w:val="01010100010101010101"/>
    <w:charset w:val="00"/>
    <w:family w:val="auto"/>
    <w:pitch w:val="variable"/>
    <w:sig w:usb0="80000003" w:usb1="00010000" w:usb2="00000040" w:usb3="00000000" w:csb0="00000001" w:csb1="00000000"/>
  </w:font>
  <w:font w:name="Meiryo">
    <w:altName w:val="MS Gothic"/>
    <w:panose1 w:val="020B0604030504040204"/>
    <w:charset w:val="80"/>
    <w:family w:val="swiss"/>
    <w:pitch w:val="variable"/>
    <w:sig w:usb0="E10102FF" w:usb1="EAC7FFFF" w:usb2="00010012" w:usb3="00000000" w:csb0="0002009F" w:csb1="00000000"/>
  </w:font>
  <w:font w:name="cmr12">
    <w:altName w:val="Calibri"/>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62BA2E" w14:textId="77777777" w:rsidR="00274B7A" w:rsidRDefault="00274B7A">
    <w:pPr>
      <w:pStyle w:val="Footer"/>
      <w:jc w:val="center"/>
    </w:pPr>
  </w:p>
  <w:p w14:paraId="7F8D70EA" w14:textId="77777777" w:rsidR="00274B7A" w:rsidRDefault="00274B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3085076"/>
      <w:docPartObj>
        <w:docPartGallery w:val="Page Numbers (Bottom of Page)"/>
        <w:docPartUnique/>
      </w:docPartObj>
    </w:sdtPr>
    <w:sdtEndPr>
      <w:rPr>
        <w:noProof/>
      </w:rPr>
    </w:sdtEndPr>
    <w:sdtContent>
      <w:p w14:paraId="4149754B" w14:textId="77777777" w:rsidR="00274B7A" w:rsidRDefault="00274B7A">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3A2597C9" w14:textId="77777777" w:rsidR="00274B7A" w:rsidRDefault="00274B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3718526"/>
      <w:docPartObj>
        <w:docPartGallery w:val="Page Numbers (Bottom of Page)"/>
        <w:docPartUnique/>
      </w:docPartObj>
    </w:sdtPr>
    <w:sdtEndPr>
      <w:rPr>
        <w:noProof/>
      </w:rPr>
    </w:sdtEndPr>
    <w:sdtContent>
      <w:p w14:paraId="6BF18C95" w14:textId="1920BF56" w:rsidR="00274B7A" w:rsidRDefault="00274B7A">
        <w:pPr>
          <w:pStyle w:val="Footer"/>
          <w:jc w:val="center"/>
        </w:pPr>
        <w:r>
          <w:fldChar w:fldCharType="begin"/>
        </w:r>
        <w:r>
          <w:instrText xml:space="preserve"> PAGE   \* MERGEFORMAT </w:instrText>
        </w:r>
        <w:r>
          <w:fldChar w:fldCharType="separate"/>
        </w:r>
        <w:r w:rsidR="007410D8">
          <w:rPr>
            <w:noProof/>
          </w:rPr>
          <w:t>12</w:t>
        </w:r>
        <w:r>
          <w:rPr>
            <w:noProof/>
          </w:rPr>
          <w:fldChar w:fldCharType="end"/>
        </w:r>
      </w:p>
    </w:sdtContent>
  </w:sdt>
  <w:p w14:paraId="2CAB2338" w14:textId="77777777" w:rsidR="00274B7A" w:rsidRDefault="00274B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0814988"/>
      <w:docPartObj>
        <w:docPartGallery w:val="Page Numbers (Bottom of Page)"/>
        <w:docPartUnique/>
      </w:docPartObj>
    </w:sdtPr>
    <w:sdtEndPr>
      <w:rPr>
        <w:noProof/>
      </w:rPr>
    </w:sdtEndPr>
    <w:sdtContent>
      <w:p w14:paraId="1DB5BD85" w14:textId="4705A668" w:rsidR="00274B7A" w:rsidRDefault="00274B7A">
        <w:pPr>
          <w:pStyle w:val="Footer"/>
          <w:jc w:val="center"/>
        </w:pPr>
        <w:r>
          <w:fldChar w:fldCharType="begin"/>
        </w:r>
        <w:r>
          <w:instrText xml:space="preserve"> PAGE   \* MERGEFORMAT </w:instrText>
        </w:r>
        <w:r>
          <w:fldChar w:fldCharType="separate"/>
        </w:r>
        <w:r w:rsidR="007410D8">
          <w:rPr>
            <w:noProof/>
          </w:rPr>
          <w:t>1</w:t>
        </w:r>
        <w:r>
          <w:rPr>
            <w:noProof/>
          </w:rPr>
          <w:fldChar w:fldCharType="end"/>
        </w:r>
      </w:p>
    </w:sdtContent>
  </w:sdt>
  <w:p w14:paraId="60346311" w14:textId="77777777" w:rsidR="00274B7A" w:rsidRPr="00106DC1" w:rsidRDefault="00274B7A" w:rsidP="002B7806">
    <w:pPr>
      <w:pStyle w:val="Footer"/>
      <w:ind w:right="360" w:firstLine="0"/>
      <w:rPr>
        <w:color w:val="7F7F7F" w:themeColor="text1" w:themeTint="80"/>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9448719"/>
      <w:docPartObj>
        <w:docPartGallery w:val="Page Numbers (Bottom of Page)"/>
        <w:docPartUnique/>
      </w:docPartObj>
    </w:sdtPr>
    <w:sdtEndPr>
      <w:rPr>
        <w:noProof/>
      </w:rPr>
    </w:sdtEndPr>
    <w:sdtContent>
      <w:p w14:paraId="736D781C" w14:textId="5748A683" w:rsidR="00274B7A" w:rsidRDefault="00274B7A">
        <w:pPr>
          <w:pStyle w:val="Footer"/>
          <w:jc w:val="center"/>
        </w:pPr>
        <w:r>
          <w:fldChar w:fldCharType="begin"/>
        </w:r>
        <w:r>
          <w:instrText xml:space="preserve"> PAGE   \* MERGEFORMAT </w:instrText>
        </w:r>
        <w:r>
          <w:fldChar w:fldCharType="separate"/>
        </w:r>
        <w:r w:rsidR="007410D8">
          <w:rPr>
            <w:noProof/>
          </w:rPr>
          <w:t>91</w:t>
        </w:r>
        <w:r>
          <w:rPr>
            <w:noProof/>
          </w:rPr>
          <w:fldChar w:fldCharType="end"/>
        </w:r>
      </w:p>
    </w:sdtContent>
  </w:sdt>
  <w:p w14:paraId="49A5D025" w14:textId="77777777" w:rsidR="00274B7A" w:rsidRPr="00106DC1" w:rsidRDefault="00274B7A" w:rsidP="002B7806">
    <w:pPr>
      <w:pStyle w:val="Footer"/>
      <w:ind w:right="360" w:firstLine="0"/>
      <w:rPr>
        <w:color w:val="7F7F7F" w:themeColor="text1" w:themeTint="80"/>
      </w:rP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7224076"/>
      <w:docPartObj>
        <w:docPartGallery w:val="Page Numbers (Bottom of Page)"/>
        <w:docPartUnique/>
      </w:docPartObj>
    </w:sdtPr>
    <w:sdtEndPr>
      <w:rPr>
        <w:noProof/>
      </w:rPr>
    </w:sdtEndPr>
    <w:sdtContent>
      <w:p w14:paraId="6F81AE39" w14:textId="50452A48" w:rsidR="00274B7A" w:rsidRDefault="00274B7A">
        <w:pPr>
          <w:pStyle w:val="Footer"/>
          <w:jc w:val="center"/>
        </w:pPr>
        <w:r>
          <w:fldChar w:fldCharType="begin"/>
        </w:r>
        <w:r>
          <w:instrText xml:space="preserve"> PAGE   \* MERGEFORMAT </w:instrText>
        </w:r>
        <w:r>
          <w:fldChar w:fldCharType="separate"/>
        </w:r>
        <w:r w:rsidR="007410D8">
          <w:rPr>
            <w:noProof/>
          </w:rPr>
          <w:t>92</w:t>
        </w:r>
        <w:r>
          <w:rPr>
            <w:noProof/>
          </w:rPr>
          <w:fldChar w:fldCharType="end"/>
        </w:r>
      </w:p>
    </w:sdtContent>
  </w:sdt>
  <w:p w14:paraId="5D05C375" w14:textId="77777777" w:rsidR="00274B7A" w:rsidRPr="00106DC1" w:rsidRDefault="00274B7A" w:rsidP="002B7806">
    <w:pPr>
      <w:pStyle w:val="Footer"/>
      <w:ind w:right="360" w:firstLine="0"/>
      <w:rPr>
        <w:color w:val="7F7F7F" w:themeColor="text1" w:themeTint="80"/>
      </w:rP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8414812"/>
      <w:docPartObj>
        <w:docPartGallery w:val="Page Numbers (Bottom of Page)"/>
        <w:docPartUnique/>
      </w:docPartObj>
    </w:sdtPr>
    <w:sdtEndPr>
      <w:rPr>
        <w:noProof/>
      </w:rPr>
    </w:sdtEndPr>
    <w:sdtContent>
      <w:p w14:paraId="0494D5FD" w14:textId="5400D0FE" w:rsidR="00274B7A" w:rsidRDefault="00274B7A">
        <w:pPr>
          <w:pStyle w:val="Footer"/>
          <w:jc w:val="center"/>
        </w:pPr>
        <w:r>
          <w:fldChar w:fldCharType="begin"/>
        </w:r>
        <w:r>
          <w:instrText xml:space="preserve"> PAGE   \* MERGEFORMAT </w:instrText>
        </w:r>
        <w:r>
          <w:fldChar w:fldCharType="separate"/>
        </w:r>
        <w:r w:rsidR="007410D8">
          <w:rPr>
            <w:noProof/>
          </w:rPr>
          <w:t>120</w:t>
        </w:r>
        <w:r>
          <w:rPr>
            <w:noProof/>
          </w:rPr>
          <w:fldChar w:fldCharType="end"/>
        </w:r>
      </w:p>
    </w:sdtContent>
  </w:sdt>
  <w:p w14:paraId="5CE1F52B" w14:textId="77777777" w:rsidR="00274B7A" w:rsidRPr="0079297C" w:rsidRDefault="00274B7A" w:rsidP="002B7806">
    <w:pPr>
      <w:pStyle w:val="Footer"/>
      <w:ind w:right="360" w:firstLine="0"/>
      <w:rPr>
        <w:color w:val="7F7F7F" w:themeColor="text1" w:themeTint="80"/>
      </w:rP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7804518"/>
      <w:docPartObj>
        <w:docPartGallery w:val="Page Numbers (Bottom of Page)"/>
        <w:docPartUnique/>
      </w:docPartObj>
    </w:sdtPr>
    <w:sdtEndPr>
      <w:rPr>
        <w:noProof/>
      </w:rPr>
    </w:sdtEndPr>
    <w:sdtContent>
      <w:p w14:paraId="197D7307" w14:textId="6FDC98ED" w:rsidR="00274B7A" w:rsidRDefault="00274B7A">
        <w:pPr>
          <w:pStyle w:val="Footer"/>
          <w:jc w:val="center"/>
        </w:pPr>
        <w:r>
          <w:fldChar w:fldCharType="begin"/>
        </w:r>
        <w:r>
          <w:instrText xml:space="preserve"> PAGE   \* MERGEFORMAT </w:instrText>
        </w:r>
        <w:r>
          <w:fldChar w:fldCharType="separate"/>
        </w:r>
        <w:r w:rsidR="004C5E10">
          <w:rPr>
            <w:noProof/>
          </w:rPr>
          <w:t>193</w:t>
        </w:r>
        <w:r>
          <w:rPr>
            <w:noProof/>
          </w:rPr>
          <w:fldChar w:fldCharType="end"/>
        </w:r>
      </w:p>
    </w:sdtContent>
  </w:sdt>
  <w:p w14:paraId="7CB2A164" w14:textId="77777777" w:rsidR="00274B7A" w:rsidRPr="0079297C" w:rsidRDefault="00274B7A" w:rsidP="002B7806">
    <w:pPr>
      <w:pStyle w:val="Footer"/>
      <w:ind w:right="360" w:firstLine="0"/>
      <w:rPr>
        <w:color w:val="7F7F7F" w:themeColor="text1" w:themeTint="80"/>
      </w:rP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7039418"/>
      <w:docPartObj>
        <w:docPartGallery w:val="Page Numbers (Bottom of Page)"/>
        <w:docPartUnique/>
      </w:docPartObj>
    </w:sdtPr>
    <w:sdtEndPr>
      <w:rPr>
        <w:noProof/>
      </w:rPr>
    </w:sdtEndPr>
    <w:sdtContent>
      <w:p w14:paraId="5917F557" w14:textId="4AB3BDCF" w:rsidR="00274B7A" w:rsidRDefault="00274B7A">
        <w:pPr>
          <w:pStyle w:val="Footer"/>
          <w:jc w:val="center"/>
        </w:pPr>
        <w:r>
          <w:fldChar w:fldCharType="begin"/>
        </w:r>
        <w:r>
          <w:instrText xml:space="preserve"> PAGE   \* MERGEFORMAT </w:instrText>
        </w:r>
        <w:r>
          <w:fldChar w:fldCharType="separate"/>
        </w:r>
        <w:r w:rsidR="004C5E10">
          <w:rPr>
            <w:noProof/>
          </w:rPr>
          <w:t>218</w:t>
        </w:r>
        <w:r>
          <w:rPr>
            <w:noProof/>
          </w:rPr>
          <w:fldChar w:fldCharType="end"/>
        </w:r>
      </w:p>
    </w:sdtContent>
  </w:sdt>
  <w:p w14:paraId="072BEA71" w14:textId="77777777" w:rsidR="00274B7A" w:rsidRPr="0079297C" w:rsidRDefault="00274B7A" w:rsidP="002B7806">
    <w:pPr>
      <w:pStyle w:val="Footer"/>
      <w:ind w:right="360" w:firstLine="0"/>
      <w:rPr>
        <w:color w:val="7F7F7F" w:themeColor="text1" w:themeTint="8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A1C1D5" w14:textId="77777777" w:rsidR="008568D1" w:rsidRDefault="008568D1">
      <w:pPr>
        <w:spacing w:after="0" w:line="240" w:lineRule="auto"/>
      </w:pPr>
      <w:r>
        <w:separator/>
      </w:r>
    </w:p>
  </w:footnote>
  <w:footnote w:type="continuationSeparator" w:id="0">
    <w:p w14:paraId="55F42EFB" w14:textId="77777777" w:rsidR="008568D1" w:rsidRDefault="008568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2DDD6" w14:textId="77777777" w:rsidR="00274B7A" w:rsidRDefault="00274B7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CE82EF" w14:textId="77777777" w:rsidR="00274B7A" w:rsidRPr="005B3628" w:rsidRDefault="00274B7A" w:rsidP="002B7806">
    <w:pPr>
      <w:pStyle w:val="Header"/>
      <w:pBdr>
        <w:bottom w:val="single" w:sz="4" w:space="1" w:color="auto"/>
      </w:pBdr>
      <w:ind w:firstLine="0"/>
      <w:jc w:val="left"/>
      <w:rPr>
        <w:i/>
        <w:sz w:val="36"/>
      </w:rPr>
    </w:pPr>
    <w:r>
      <w:rPr>
        <w:i/>
        <w:sz w:val="36"/>
      </w:rPr>
      <w:t>Chapter 5</w: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770791" w14:textId="23C3FECC" w:rsidR="00274B7A" w:rsidRPr="005B3628" w:rsidRDefault="00274B7A" w:rsidP="002B7806">
    <w:pPr>
      <w:pStyle w:val="Header"/>
      <w:pBdr>
        <w:bottom w:val="single" w:sz="4" w:space="1" w:color="auto"/>
      </w:pBdr>
      <w:ind w:firstLine="0"/>
      <w:jc w:val="right"/>
      <w:rPr>
        <w:i/>
        <w:sz w:val="36"/>
      </w:rPr>
    </w:pPr>
    <w:r>
      <w:rPr>
        <w:i/>
        <w:sz w:val="36"/>
      </w:rPr>
      <w:t>Chapter 4</w:t>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2F86D7" w14:textId="7DAA7D36" w:rsidR="00274B7A" w:rsidRPr="005B3628" w:rsidRDefault="00274B7A" w:rsidP="002B7806">
    <w:pPr>
      <w:pStyle w:val="Header"/>
      <w:pBdr>
        <w:bottom w:val="single" w:sz="4" w:space="1" w:color="auto"/>
      </w:pBdr>
      <w:ind w:firstLine="0"/>
      <w:jc w:val="right"/>
      <w:rPr>
        <w:i/>
        <w:sz w:val="36"/>
      </w:rPr>
    </w:pPr>
    <w:r>
      <w:rPr>
        <w:i/>
        <w:sz w:val="36"/>
      </w:rPr>
      <w:t>Chapter 5</w: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E7318C" w14:textId="77777777" w:rsidR="00274B7A" w:rsidRPr="005B3628" w:rsidRDefault="00274B7A" w:rsidP="002B7806">
    <w:pPr>
      <w:pStyle w:val="Header"/>
      <w:pBdr>
        <w:bottom w:val="single" w:sz="4" w:space="1" w:color="auto"/>
      </w:pBdr>
      <w:ind w:firstLine="0"/>
      <w:jc w:val="left"/>
      <w:rPr>
        <w:i/>
        <w:sz w:val="36"/>
      </w:rPr>
    </w:pPr>
    <w:r>
      <w:rPr>
        <w:i/>
        <w:sz w:val="36"/>
      </w:rPr>
      <w:t>Chapter 6</w:t>
    </w: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04F91F" w14:textId="77777777" w:rsidR="00274B7A" w:rsidRPr="005B3628" w:rsidRDefault="00274B7A" w:rsidP="002B7806">
    <w:pPr>
      <w:pStyle w:val="Header"/>
      <w:pBdr>
        <w:bottom w:val="single" w:sz="4" w:space="1" w:color="auto"/>
      </w:pBdr>
      <w:ind w:firstLine="0"/>
      <w:jc w:val="right"/>
      <w:rPr>
        <w:i/>
        <w:sz w:val="36"/>
      </w:rPr>
    </w:pPr>
    <w:r>
      <w:rPr>
        <w:i/>
        <w:sz w:val="36"/>
      </w:rPr>
      <w:t>Chapter 6</w:t>
    </w: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3BDA78" w14:textId="77777777" w:rsidR="00274B7A" w:rsidRPr="005B3628" w:rsidRDefault="00274B7A" w:rsidP="002B7806">
    <w:pPr>
      <w:pStyle w:val="Header"/>
      <w:pBdr>
        <w:bottom w:val="single" w:sz="4" w:space="1" w:color="auto"/>
      </w:pBdr>
      <w:ind w:firstLine="0"/>
      <w:jc w:val="left"/>
      <w:rPr>
        <w:i/>
        <w:sz w:val="36"/>
      </w:rPr>
    </w:pPr>
    <w:r>
      <w:rPr>
        <w:i/>
        <w:sz w:val="36"/>
      </w:rPr>
      <w:t>Chapter 7</w:t>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3F6253" w14:textId="77777777" w:rsidR="00274B7A" w:rsidRPr="005B3628" w:rsidRDefault="00274B7A" w:rsidP="002B7806">
    <w:pPr>
      <w:pStyle w:val="Header"/>
      <w:pBdr>
        <w:bottom w:val="single" w:sz="4" w:space="1" w:color="auto"/>
      </w:pBdr>
      <w:ind w:firstLine="0"/>
      <w:jc w:val="right"/>
      <w:rPr>
        <w:i/>
        <w:sz w:val="36"/>
      </w:rPr>
    </w:pPr>
    <w:r>
      <w:rPr>
        <w:i/>
        <w:sz w:val="36"/>
      </w:rPr>
      <w:t>Chapter 7</w:t>
    </w: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7E4D27" w14:textId="77777777" w:rsidR="00274B7A" w:rsidRDefault="00274B7A" w:rsidP="00EA31BA">
    <w:pPr>
      <w:pStyle w:val="Header"/>
      <w:pBdr>
        <w:bottom w:val="single" w:sz="4" w:space="1" w:color="auto"/>
      </w:pBdr>
      <w:ind w:firstLine="0"/>
      <w:jc w:val="right"/>
      <w:rPr>
        <w:i/>
        <w:sz w:val="36"/>
      </w:rPr>
    </w:pPr>
  </w:p>
  <w:p w14:paraId="6662C049" w14:textId="77777777" w:rsidR="00274B7A" w:rsidRDefault="00274B7A" w:rsidP="00EA31BA">
    <w:pPr>
      <w:pStyle w:val="Header"/>
      <w:pBdr>
        <w:bottom w:val="single" w:sz="4" w:space="1" w:color="auto"/>
      </w:pBdr>
      <w:ind w:firstLine="0"/>
      <w:jc w:val="right"/>
      <w:rPr>
        <w:i/>
        <w:sz w:val="36"/>
      </w:rPr>
    </w:pPr>
  </w:p>
  <w:p w14:paraId="1E79F05C" w14:textId="02ECA1F7" w:rsidR="00274B7A" w:rsidRPr="00EA31BA" w:rsidRDefault="00274B7A" w:rsidP="00EA31BA">
    <w:pPr>
      <w:pStyle w:val="Header"/>
      <w:pBdr>
        <w:bottom w:val="single" w:sz="4" w:space="1" w:color="auto"/>
      </w:pBdr>
      <w:ind w:firstLine="0"/>
      <w:jc w:val="right"/>
      <w:rPr>
        <w:i/>
        <w:sz w:val="36"/>
      </w:rPr>
    </w:pPr>
    <w:r>
      <w:rPr>
        <w:i/>
        <w:sz w:val="36"/>
      </w:rPr>
      <w:t>References</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A63AAB" w14:textId="77777777" w:rsidR="00274B7A" w:rsidRPr="00E17A8F" w:rsidRDefault="00274B7A" w:rsidP="00E17A8F">
    <w:pPr>
      <w:pStyle w:val="Header"/>
      <w:pBdr>
        <w:bottom w:val="single" w:sz="4" w:space="1" w:color="auto"/>
      </w:pBdr>
      <w:ind w:firstLine="0"/>
      <w:jc w:val="right"/>
      <w:rPr>
        <w:i/>
        <w:sz w:val="36"/>
      </w:rPr>
    </w:pPr>
    <w:r w:rsidRPr="00E17A8F">
      <w:rPr>
        <w:i/>
        <w:sz w:val="36"/>
      </w:rPr>
      <w:t>Chapter 1</w:t>
    </w:r>
  </w:p>
  <w:p w14:paraId="19258020" w14:textId="77777777" w:rsidR="00274B7A" w:rsidRDefault="00274B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34DDC0" w14:textId="77777777" w:rsidR="00274B7A" w:rsidRPr="00A6735E" w:rsidRDefault="00274B7A" w:rsidP="002B780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AE29D6" w14:textId="77777777" w:rsidR="00274B7A" w:rsidRPr="005B3628" w:rsidRDefault="00274B7A" w:rsidP="002B7806">
    <w:pPr>
      <w:pStyle w:val="Header"/>
      <w:pBdr>
        <w:bottom w:val="single" w:sz="4" w:space="1" w:color="auto"/>
      </w:pBdr>
      <w:ind w:firstLine="0"/>
      <w:jc w:val="left"/>
      <w:rPr>
        <w:i/>
        <w:sz w:val="36"/>
      </w:rPr>
    </w:pPr>
    <w:r>
      <w:rPr>
        <w:i/>
        <w:sz w:val="36"/>
      </w:rPr>
      <w:t>Chapter 2</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8D9EFB" w14:textId="77777777" w:rsidR="00274B7A" w:rsidRPr="005B3628" w:rsidRDefault="00274B7A" w:rsidP="002B7806">
    <w:pPr>
      <w:pStyle w:val="Header"/>
      <w:pBdr>
        <w:bottom w:val="single" w:sz="4" w:space="1" w:color="auto"/>
      </w:pBdr>
      <w:ind w:firstLine="0"/>
      <w:jc w:val="right"/>
      <w:rPr>
        <w:i/>
        <w:sz w:val="36"/>
      </w:rPr>
    </w:pPr>
    <w:r>
      <w:rPr>
        <w:i/>
        <w:sz w:val="36"/>
      </w:rPr>
      <w:t>Chapter 2</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72BD5" w14:textId="77777777" w:rsidR="00274B7A" w:rsidRPr="00A6735E" w:rsidRDefault="00274B7A" w:rsidP="002B780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F8F8F8" w14:textId="77777777" w:rsidR="00274B7A" w:rsidRPr="00B23CEB" w:rsidRDefault="00274B7A" w:rsidP="002B780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19B07A" w14:textId="2563BE0C" w:rsidR="00274B7A" w:rsidRPr="005B3628" w:rsidRDefault="00274B7A" w:rsidP="002B7806">
    <w:pPr>
      <w:pStyle w:val="Header"/>
      <w:pBdr>
        <w:bottom w:val="single" w:sz="4" w:space="1" w:color="auto"/>
      </w:pBdr>
      <w:ind w:firstLine="0"/>
      <w:jc w:val="right"/>
      <w:rPr>
        <w:i/>
        <w:sz w:val="36"/>
      </w:rPr>
    </w:pPr>
    <w:r>
      <w:rPr>
        <w:i/>
        <w:sz w:val="36"/>
      </w:rPr>
      <w:t>Chapter 3</w: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3D3B04" w14:textId="77777777" w:rsidR="00274B7A" w:rsidRPr="00A6735E" w:rsidRDefault="00274B7A" w:rsidP="002B78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C3149"/>
    <w:multiLevelType w:val="hybridMultilevel"/>
    <w:tmpl w:val="3E4675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AE127C"/>
    <w:multiLevelType w:val="hybridMultilevel"/>
    <w:tmpl w:val="BB8691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337F4F"/>
    <w:multiLevelType w:val="hybridMultilevel"/>
    <w:tmpl w:val="33FA6A98"/>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94276D"/>
    <w:multiLevelType w:val="hybridMultilevel"/>
    <w:tmpl w:val="55F4012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EA6AE6"/>
    <w:multiLevelType w:val="hybridMultilevel"/>
    <w:tmpl w:val="B5F04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CF04B3"/>
    <w:multiLevelType w:val="hybridMultilevel"/>
    <w:tmpl w:val="E9EC9E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1A45929"/>
    <w:multiLevelType w:val="hybridMultilevel"/>
    <w:tmpl w:val="986835C6"/>
    <w:lvl w:ilvl="0" w:tplc="0809001B">
      <w:start w:val="1"/>
      <w:numFmt w:val="lowerRoman"/>
      <w:lvlText w:val="%1."/>
      <w:lvlJc w:val="righ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22B7AE9"/>
    <w:multiLevelType w:val="hybridMultilevel"/>
    <w:tmpl w:val="239EDD5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43C48A6"/>
    <w:multiLevelType w:val="hybridMultilevel"/>
    <w:tmpl w:val="4E462F0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BA5991"/>
    <w:multiLevelType w:val="hybridMultilevel"/>
    <w:tmpl w:val="CE8A1BC2"/>
    <w:lvl w:ilvl="0" w:tplc="08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EC323C4"/>
    <w:multiLevelType w:val="hybridMultilevel"/>
    <w:tmpl w:val="FE8CFC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2F06058"/>
    <w:multiLevelType w:val="hybridMultilevel"/>
    <w:tmpl w:val="D4647F3A"/>
    <w:lvl w:ilvl="0" w:tplc="30DE3234">
      <w:start w:val="1"/>
      <w:numFmt w:val="decimal"/>
      <w:lvlText w:val="%1."/>
      <w:lvlJc w:val="left"/>
      <w:pPr>
        <w:ind w:left="1800" w:hanging="360"/>
      </w:pPr>
      <w:rPr>
        <w:rFonts w:hint="default"/>
      </w:rPr>
    </w:lvl>
    <w:lvl w:ilvl="1" w:tplc="621EB380">
      <w:numFmt w:val="bullet"/>
      <w:lvlText w:val="•"/>
      <w:lvlJc w:val="left"/>
      <w:pPr>
        <w:ind w:left="2880" w:hanging="720"/>
      </w:pPr>
      <w:rPr>
        <w:rFonts w:ascii="Times New Roman" w:eastAsia="Times New Roman" w:hAnsi="Times New Roman" w:cs="Times New Roman" w:hint="default"/>
      </w:r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2" w15:restartNumberingAfterBreak="0">
    <w:nsid w:val="39D9706C"/>
    <w:multiLevelType w:val="hybridMultilevel"/>
    <w:tmpl w:val="6F86C0AE"/>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BBC4D84"/>
    <w:multiLevelType w:val="hybridMultilevel"/>
    <w:tmpl w:val="B1489402"/>
    <w:lvl w:ilvl="0" w:tplc="9B3014A2">
      <w:start w:val="1"/>
      <w:numFmt w:val="upperLetter"/>
      <w:pStyle w:val="Heading8"/>
      <w:lvlText w:val="Appendix %1"/>
      <w:lvlJc w:val="left"/>
      <w:pPr>
        <w:ind w:left="720" w:hanging="360"/>
      </w:pPr>
      <w:rPr>
        <w:rFonts w:ascii="Times New Roman" w:hAnsi="Times New Roman" w:hint="default"/>
        <w:bCs w:val="0"/>
        <w:i w:val="0"/>
        <w:iCs w:val="0"/>
        <w:caps w:val="0"/>
        <w:smallCaps w:val="0"/>
        <w:strike w:val="0"/>
        <w:dstrike w:val="0"/>
        <w:noProof w:val="0"/>
        <w:vanish w:val="0"/>
        <w:color w:val="FFFFFF" w:themeColor="background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EA561F"/>
    <w:multiLevelType w:val="hybridMultilevel"/>
    <w:tmpl w:val="DDF6E9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48908A5"/>
    <w:multiLevelType w:val="hybridMultilevel"/>
    <w:tmpl w:val="740C85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0D29F3"/>
    <w:multiLevelType w:val="hybridMultilevel"/>
    <w:tmpl w:val="38D47BB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CF815AC"/>
    <w:multiLevelType w:val="hybridMultilevel"/>
    <w:tmpl w:val="563EF48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4E68215D"/>
    <w:multiLevelType w:val="hybridMultilevel"/>
    <w:tmpl w:val="4E6292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85293C"/>
    <w:multiLevelType w:val="hybridMultilevel"/>
    <w:tmpl w:val="50184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A51856"/>
    <w:multiLevelType w:val="hybridMultilevel"/>
    <w:tmpl w:val="8A7088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AB745D"/>
    <w:multiLevelType w:val="multilevel"/>
    <w:tmpl w:val="311EAC0E"/>
    <w:lvl w:ilvl="0">
      <w:start w:val="1"/>
      <w:numFmt w:val="decimal"/>
      <w:lvlText w:val="Chapter %1: "/>
      <w:lvlJc w:val="left"/>
      <w:pPr>
        <w:ind w:left="454" w:hanging="454"/>
      </w:pPr>
      <w:rPr>
        <w:rFonts w:ascii="Times New Roman" w:hAnsi="Times New Roman" w:hint="default"/>
        <w:spacing w:val="0"/>
      </w:rPr>
    </w:lvl>
    <w:lvl w:ilvl="1">
      <w:start w:val="1"/>
      <w:numFmt w:val="decimal"/>
      <w:pStyle w:val="Heading2"/>
      <w:lvlText w:val="%1.%2 "/>
      <w:lvlJc w:val="left"/>
      <w:pPr>
        <w:ind w:left="998" w:hanging="431"/>
      </w:pPr>
      <w:rPr>
        <w:rFonts w:hint="default"/>
      </w:rPr>
    </w:lvl>
    <w:lvl w:ilvl="2">
      <w:start w:val="1"/>
      <w:numFmt w:val="decimal"/>
      <w:pStyle w:val="Heading3"/>
      <w:lvlText w:val="%1.%2.%3"/>
      <w:lvlJc w:val="left"/>
      <w:pPr>
        <w:ind w:left="431" w:hanging="431"/>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431" w:hanging="431"/>
      </w:pPr>
      <w:rPr>
        <w:rFonts w:hint="default"/>
      </w:rPr>
    </w:lvl>
    <w:lvl w:ilvl="4">
      <w:start w:val="1"/>
      <w:numFmt w:val="decimal"/>
      <w:pStyle w:val="Heading5"/>
      <w:suff w:val="space"/>
      <w:lvlText w:val="%1.%2.%3.%4.%5"/>
      <w:lvlJc w:val="left"/>
      <w:pPr>
        <w:ind w:left="142" w:firstLine="0"/>
      </w:pPr>
      <w:rPr>
        <w:b w:val="0"/>
        <w:bCs w:val="0"/>
        <w:i/>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431" w:hanging="431"/>
      </w:pPr>
      <w:rPr>
        <w:rFonts w:hint="default"/>
      </w:rPr>
    </w:lvl>
    <w:lvl w:ilvl="6">
      <w:start w:val="1"/>
      <w:numFmt w:val="decimal"/>
      <w:pStyle w:val="Heading7"/>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22" w15:restartNumberingAfterBreak="0">
    <w:nsid w:val="61D028E8"/>
    <w:multiLevelType w:val="hybridMultilevel"/>
    <w:tmpl w:val="33FA6A98"/>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2854BC7"/>
    <w:multiLevelType w:val="hybridMultilevel"/>
    <w:tmpl w:val="C8060C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B67FAB"/>
    <w:multiLevelType w:val="hybridMultilevel"/>
    <w:tmpl w:val="1B609E78"/>
    <w:lvl w:ilvl="0" w:tplc="8A6A7FB6">
      <w:start w:val="1"/>
      <w:numFmt w:val="decimal"/>
      <w:pStyle w:val="Style1"/>
      <w:lvlText w:val="%1.1"/>
      <w:lvlJc w:val="left"/>
      <w:pPr>
        <w:ind w:left="720" w:hanging="360"/>
      </w:pPr>
      <w:rPr>
        <w:rFonts w:hint="default"/>
        <w:b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5A7049B"/>
    <w:multiLevelType w:val="hybridMultilevel"/>
    <w:tmpl w:val="C4EAD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659290A"/>
    <w:multiLevelType w:val="hybridMultilevel"/>
    <w:tmpl w:val="6D38655A"/>
    <w:lvl w:ilvl="0" w:tplc="0809001B">
      <w:start w:val="1"/>
      <w:numFmt w:val="lowerRoman"/>
      <w:lvlText w:val="%1."/>
      <w:lvlJc w:val="righ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6D6793F"/>
    <w:multiLevelType w:val="hybridMultilevel"/>
    <w:tmpl w:val="6E0882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D46455"/>
    <w:multiLevelType w:val="hybridMultilevel"/>
    <w:tmpl w:val="F78088D2"/>
    <w:lvl w:ilvl="0" w:tplc="7676F2AA">
      <w:start w:val="1"/>
      <w:numFmt w:val="decimal"/>
      <w:pStyle w:val="Heading1"/>
      <w:lvlText w:val="Chapter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26C7C41"/>
    <w:multiLevelType w:val="hybridMultilevel"/>
    <w:tmpl w:val="547C91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5DF353D"/>
    <w:multiLevelType w:val="hybridMultilevel"/>
    <w:tmpl w:val="33FA6A98"/>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24"/>
  </w:num>
  <w:num w:numId="3">
    <w:abstractNumId w:val="13"/>
  </w:num>
  <w:num w:numId="4">
    <w:abstractNumId w:val="11"/>
  </w:num>
  <w:num w:numId="5">
    <w:abstractNumId w:val="21"/>
    <w:lvlOverride w:ilvl="0">
      <w:startOverride w:val="2"/>
    </w:lvlOverride>
    <w:lvlOverride w:ilvl="1">
      <w:startOverride w:val="1"/>
    </w:lvlOverride>
  </w:num>
  <w:num w:numId="6">
    <w:abstractNumId w:val="16"/>
  </w:num>
  <w:num w:numId="7">
    <w:abstractNumId w:val="28"/>
  </w:num>
  <w:num w:numId="8">
    <w:abstractNumId w:val="0"/>
  </w:num>
  <w:num w:numId="9">
    <w:abstractNumId w:val="7"/>
  </w:num>
  <w:num w:numId="10">
    <w:abstractNumId w:val="8"/>
  </w:num>
  <w:num w:numId="11">
    <w:abstractNumId w:val="4"/>
  </w:num>
  <w:num w:numId="12">
    <w:abstractNumId w:val="30"/>
  </w:num>
  <w:num w:numId="13">
    <w:abstractNumId w:val="22"/>
  </w:num>
  <w:num w:numId="14">
    <w:abstractNumId w:val="2"/>
  </w:num>
  <w:num w:numId="15">
    <w:abstractNumId w:val="1"/>
  </w:num>
  <w:num w:numId="16">
    <w:abstractNumId w:val="14"/>
  </w:num>
  <w:num w:numId="17">
    <w:abstractNumId w:val="27"/>
  </w:num>
  <w:num w:numId="18">
    <w:abstractNumId w:val="6"/>
  </w:num>
  <w:num w:numId="19">
    <w:abstractNumId w:val="12"/>
  </w:num>
  <w:num w:numId="20">
    <w:abstractNumId w:val="10"/>
  </w:num>
  <w:num w:numId="21">
    <w:abstractNumId w:val="9"/>
  </w:num>
  <w:num w:numId="22">
    <w:abstractNumId w:val="3"/>
  </w:num>
  <w:num w:numId="23">
    <w:abstractNumId w:val="17"/>
  </w:num>
  <w:num w:numId="24">
    <w:abstractNumId w:val="18"/>
  </w:num>
  <w:num w:numId="25">
    <w:abstractNumId w:val="23"/>
  </w:num>
  <w:num w:numId="26">
    <w:abstractNumId w:val="29"/>
  </w:num>
  <w:num w:numId="27">
    <w:abstractNumId w:val="25"/>
  </w:num>
  <w:num w:numId="28">
    <w:abstractNumId w:val="15"/>
  </w:num>
  <w:num w:numId="29">
    <w:abstractNumId w:val="26"/>
  </w:num>
  <w:num w:numId="30">
    <w:abstractNumId w:val="5"/>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num>
  <w:num w:numId="36">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mirrorMargins/>
  <w:bordersDoNotSurroundHeader/>
  <w:bordersDoNotSurroundFooter/>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square bracke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at2z5xv39zx9lefev2vrzeifd9dzfzsx50x&quot;&gt;My EndNote Library thesis&lt;record-ids&gt;&lt;item&gt;21&lt;/item&gt;&lt;item&gt;22&lt;/item&gt;&lt;item&gt;38&lt;/item&gt;&lt;item&gt;43&lt;/item&gt;&lt;item&gt;64&lt;/item&gt;&lt;item&gt;65&lt;/item&gt;&lt;item&gt;67&lt;/item&gt;&lt;item&gt;69&lt;/item&gt;&lt;item&gt;80&lt;/item&gt;&lt;item&gt;81&lt;/item&gt;&lt;item&gt;89&lt;/item&gt;&lt;item&gt;100&lt;/item&gt;&lt;item&gt;101&lt;/item&gt;&lt;item&gt;102&lt;/item&gt;&lt;item&gt;104&lt;/item&gt;&lt;item&gt;105&lt;/item&gt;&lt;item&gt;106&lt;/item&gt;&lt;item&gt;107&lt;/item&gt;&lt;item&gt;108&lt;/item&gt;&lt;item&gt;116&lt;/item&gt;&lt;item&gt;130&lt;/item&gt;&lt;item&gt;132&lt;/item&gt;&lt;item&gt;135&lt;/item&gt;&lt;item&gt;137&lt;/item&gt;&lt;item&gt;141&lt;/item&gt;&lt;item&gt;142&lt;/item&gt;&lt;item&gt;144&lt;/item&gt;&lt;item&gt;145&lt;/item&gt;&lt;item&gt;146&lt;/item&gt;&lt;item&gt;147&lt;/item&gt;&lt;item&gt;149&lt;/item&gt;&lt;item&gt;151&lt;/item&gt;&lt;item&gt;152&lt;/item&gt;&lt;item&gt;153&lt;/item&gt;&lt;item&gt;155&lt;/item&gt;&lt;item&gt;157&lt;/item&gt;&lt;item&gt;160&lt;/item&gt;&lt;item&gt;161&lt;/item&gt;&lt;item&gt;182&lt;/item&gt;&lt;item&gt;201&lt;/item&gt;&lt;item&gt;217&lt;/item&gt;&lt;item&gt;222&lt;/item&gt;&lt;item&gt;236&lt;/item&gt;&lt;item&gt;238&lt;/item&gt;&lt;item&gt;241&lt;/item&gt;&lt;item&gt;243&lt;/item&gt;&lt;item&gt;244&lt;/item&gt;&lt;item&gt;246&lt;/item&gt;&lt;item&gt;247&lt;/item&gt;&lt;item&gt;256&lt;/item&gt;&lt;item&gt;261&lt;/item&gt;&lt;item&gt;263&lt;/item&gt;&lt;item&gt;264&lt;/item&gt;&lt;item&gt;265&lt;/item&gt;&lt;item&gt;270&lt;/item&gt;&lt;item&gt;271&lt;/item&gt;&lt;item&gt;272&lt;/item&gt;&lt;item&gt;273&lt;/item&gt;&lt;item&gt;274&lt;/item&gt;&lt;item&gt;277&lt;/item&gt;&lt;item&gt;280&lt;/item&gt;&lt;item&gt;284&lt;/item&gt;&lt;item&gt;285&lt;/item&gt;&lt;item&gt;286&lt;/item&gt;&lt;item&gt;288&lt;/item&gt;&lt;item&gt;289&lt;/item&gt;&lt;item&gt;290&lt;/item&gt;&lt;item&gt;292&lt;/item&gt;&lt;item&gt;295&lt;/item&gt;&lt;item&gt;296&lt;/item&gt;&lt;item&gt;301&lt;/item&gt;&lt;item&gt;303&lt;/item&gt;&lt;item&gt;306&lt;/item&gt;&lt;item&gt;308&lt;/item&gt;&lt;item&gt;312&lt;/item&gt;&lt;item&gt;318&lt;/item&gt;&lt;item&gt;319&lt;/item&gt;&lt;item&gt;320&lt;/item&gt;&lt;item&gt;321&lt;/item&gt;&lt;item&gt;322&lt;/item&gt;&lt;item&gt;323&lt;/item&gt;&lt;item&gt;324&lt;/item&gt;&lt;item&gt;325&lt;/item&gt;&lt;item&gt;326&lt;/item&gt;&lt;item&gt;329&lt;/item&gt;&lt;item&gt;330&lt;/item&gt;&lt;item&gt;331&lt;/item&gt;&lt;item&gt;334&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5&lt;/item&gt;&lt;item&gt;406&lt;/item&gt;&lt;item&gt;407&lt;/item&gt;&lt;item&gt;408&lt;/item&gt;&lt;item&gt;409&lt;/item&gt;&lt;item&gt;410&lt;/item&gt;&lt;item&gt;411&lt;/item&gt;&lt;item&gt;413&lt;/item&gt;&lt;item&gt;415&lt;/item&gt;&lt;item&gt;416&lt;/item&gt;&lt;item&gt;419&lt;/item&gt;&lt;item&gt;420&lt;/item&gt;&lt;item&gt;422&lt;/item&gt;&lt;item&gt;423&lt;/item&gt;&lt;item&gt;424&lt;/item&gt;&lt;item&gt;425&lt;/item&gt;&lt;item&gt;426&lt;/item&gt;&lt;item&gt;427&lt;/item&gt;&lt;item&gt;428&lt;/item&gt;&lt;item&gt;429&lt;/item&gt;&lt;item&gt;430&lt;/item&gt;&lt;item&gt;432&lt;/item&gt;&lt;item&gt;433&lt;/item&gt;&lt;item&gt;434&lt;/item&gt;&lt;item&gt;435&lt;/item&gt;&lt;item&gt;436&lt;/item&gt;&lt;item&gt;437&lt;/item&gt;&lt;item&gt;438&lt;/item&gt;&lt;item&gt;439&lt;/item&gt;&lt;item&gt;440&lt;/item&gt;&lt;item&gt;441&lt;/item&gt;&lt;item&gt;444&lt;/item&gt;&lt;item&gt;446&lt;/item&gt;&lt;item&gt;448&lt;/item&gt;&lt;item&gt;450&lt;/item&gt;&lt;item&gt;451&lt;/item&gt;&lt;item&gt;452&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4&lt;/item&gt;&lt;item&gt;495&lt;/item&gt;&lt;item&gt;496&lt;/item&gt;&lt;item&gt;497&lt;/item&gt;&lt;item&gt;499&lt;/item&gt;&lt;item&gt;500&lt;/item&gt;&lt;item&gt;501&lt;/item&gt;&lt;item&gt;502&lt;/item&gt;&lt;item&gt;503&lt;/item&gt;&lt;item&gt;504&lt;/item&gt;&lt;item&gt;506&lt;/item&gt;&lt;item&gt;507&lt;/item&gt;&lt;item&gt;508&lt;/item&gt;&lt;item&gt;509&lt;/item&gt;&lt;item&gt;510&lt;/item&gt;&lt;item&gt;511&lt;/item&gt;&lt;item&gt;512&lt;/item&gt;&lt;item&gt;513&lt;/item&gt;&lt;item&gt;514&lt;/item&gt;&lt;item&gt;516&lt;/item&gt;&lt;item&gt;517&lt;/item&gt;&lt;item&gt;519&lt;/item&gt;&lt;item&gt;521&lt;/item&gt;&lt;item&gt;522&lt;/item&gt;&lt;item&gt;523&lt;/item&gt;&lt;item&gt;524&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7&lt;/item&gt;&lt;item&gt;548&lt;/item&gt;&lt;item&gt;549&lt;/item&gt;&lt;item&gt;550&lt;/item&gt;&lt;item&gt;551&lt;/item&gt;&lt;item&gt;552&lt;/item&gt;&lt;item&gt;555&lt;/item&gt;&lt;item&gt;556&lt;/item&gt;&lt;item&gt;558&lt;/item&gt;&lt;item&gt;568&lt;/item&gt;&lt;/record-ids&gt;&lt;/item&gt;&lt;/Libraries&gt;"/>
  </w:docVars>
  <w:rsids>
    <w:rsidRoot w:val="0052551E"/>
    <w:rsid w:val="00000220"/>
    <w:rsid w:val="000003DC"/>
    <w:rsid w:val="00000441"/>
    <w:rsid w:val="00000554"/>
    <w:rsid w:val="0000095F"/>
    <w:rsid w:val="00000C4A"/>
    <w:rsid w:val="000010E9"/>
    <w:rsid w:val="0000189D"/>
    <w:rsid w:val="00001C39"/>
    <w:rsid w:val="00002321"/>
    <w:rsid w:val="00002DFB"/>
    <w:rsid w:val="00002F09"/>
    <w:rsid w:val="00002FFD"/>
    <w:rsid w:val="00003373"/>
    <w:rsid w:val="00003855"/>
    <w:rsid w:val="00003CD4"/>
    <w:rsid w:val="000040CF"/>
    <w:rsid w:val="000041EF"/>
    <w:rsid w:val="000043DC"/>
    <w:rsid w:val="00004C96"/>
    <w:rsid w:val="00004CD5"/>
    <w:rsid w:val="000050D5"/>
    <w:rsid w:val="000055B8"/>
    <w:rsid w:val="000057E5"/>
    <w:rsid w:val="00005995"/>
    <w:rsid w:val="00005D5F"/>
    <w:rsid w:val="000064CA"/>
    <w:rsid w:val="00006A5E"/>
    <w:rsid w:val="00006AB1"/>
    <w:rsid w:val="00006D5D"/>
    <w:rsid w:val="00006DE8"/>
    <w:rsid w:val="00006F9F"/>
    <w:rsid w:val="00007252"/>
    <w:rsid w:val="000075F1"/>
    <w:rsid w:val="000077E6"/>
    <w:rsid w:val="0000787E"/>
    <w:rsid w:val="00007AD0"/>
    <w:rsid w:val="000100E8"/>
    <w:rsid w:val="00010293"/>
    <w:rsid w:val="000103C9"/>
    <w:rsid w:val="000110BC"/>
    <w:rsid w:val="00011207"/>
    <w:rsid w:val="0001150F"/>
    <w:rsid w:val="000115F2"/>
    <w:rsid w:val="000115F6"/>
    <w:rsid w:val="00012120"/>
    <w:rsid w:val="00012322"/>
    <w:rsid w:val="000123C6"/>
    <w:rsid w:val="000125E1"/>
    <w:rsid w:val="00012617"/>
    <w:rsid w:val="00012892"/>
    <w:rsid w:val="00012E58"/>
    <w:rsid w:val="00013044"/>
    <w:rsid w:val="000133B9"/>
    <w:rsid w:val="0001360B"/>
    <w:rsid w:val="00013BB5"/>
    <w:rsid w:val="00014CAE"/>
    <w:rsid w:val="00014E51"/>
    <w:rsid w:val="00014FB5"/>
    <w:rsid w:val="00015571"/>
    <w:rsid w:val="00015A45"/>
    <w:rsid w:val="00015AA7"/>
    <w:rsid w:val="00015C17"/>
    <w:rsid w:val="000160F9"/>
    <w:rsid w:val="000163D5"/>
    <w:rsid w:val="00016861"/>
    <w:rsid w:val="0001687C"/>
    <w:rsid w:val="000168A9"/>
    <w:rsid w:val="00016C5A"/>
    <w:rsid w:val="00016F31"/>
    <w:rsid w:val="00016FB9"/>
    <w:rsid w:val="000172FE"/>
    <w:rsid w:val="000175EE"/>
    <w:rsid w:val="00017ECE"/>
    <w:rsid w:val="0002000D"/>
    <w:rsid w:val="000201C4"/>
    <w:rsid w:val="0002026A"/>
    <w:rsid w:val="0002083E"/>
    <w:rsid w:val="000209DF"/>
    <w:rsid w:val="00020A65"/>
    <w:rsid w:val="0002139A"/>
    <w:rsid w:val="000213BA"/>
    <w:rsid w:val="00021974"/>
    <w:rsid w:val="00021C86"/>
    <w:rsid w:val="00021EE2"/>
    <w:rsid w:val="000224DD"/>
    <w:rsid w:val="00022734"/>
    <w:rsid w:val="000227F9"/>
    <w:rsid w:val="0002297E"/>
    <w:rsid w:val="000230F9"/>
    <w:rsid w:val="00023111"/>
    <w:rsid w:val="00023392"/>
    <w:rsid w:val="00023722"/>
    <w:rsid w:val="0002385B"/>
    <w:rsid w:val="00023945"/>
    <w:rsid w:val="00023F4F"/>
    <w:rsid w:val="000241E2"/>
    <w:rsid w:val="00024505"/>
    <w:rsid w:val="00024944"/>
    <w:rsid w:val="000251D8"/>
    <w:rsid w:val="000251DB"/>
    <w:rsid w:val="0002536A"/>
    <w:rsid w:val="000258FA"/>
    <w:rsid w:val="0002597F"/>
    <w:rsid w:val="00025D2D"/>
    <w:rsid w:val="000260EE"/>
    <w:rsid w:val="00026322"/>
    <w:rsid w:val="00026475"/>
    <w:rsid w:val="00026524"/>
    <w:rsid w:val="00026540"/>
    <w:rsid w:val="00026659"/>
    <w:rsid w:val="0002668B"/>
    <w:rsid w:val="000267FA"/>
    <w:rsid w:val="00026898"/>
    <w:rsid w:val="00026A2E"/>
    <w:rsid w:val="00026E64"/>
    <w:rsid w:val="00027751"/>
    <w:rsid w:val="00027A54"/>
    <w:rsid w:val="00027F7C"/>
    <w:rsid w:val="00030043"/>
    <w:rsid w:val="00030073"/>
    <w:rsid w:val="0003073F"/>
    <w:rsid w:val="00030795"/>
    <w:rsid w:val="00030858"/>
    <w:rsid w:val="00030886"/>
    <w:rsid w:val="000308BE"/>
    <w:rsid w:val="00030A3C"/>
    <w:rsid w:val="00030F32"/>
    <w:rsid w:val="00031946"/>
    <w:rsid w:val="00031978"/>
    <w:rsid w:val="00031FC9"/>
    <w:rsid w:val="0003212E"/>
    <w:rsid w:val="000321C4"/>
    <w:rsid w:val="000323A2"/>
    <w:rsid w:val="00032458"/>
    <w:rsid w:val="000329F4"/>
    <w:rsid w:val="00032B6E"/>
    <w:rsid w:val="00032D11"/>
    <w:rsid w:val="00032DB3"/>
    <w:rsid w:val="00033386"/>
    <w:rsid w:val="000336F1"/>
    <w:rsid w:val="00033B75"/>
    <w:rsid w:val="00033FB2"/>
    <w:rsid w:val="0003438C"/>
    <w:rsid w:val="00034500"/>
    <w:rsid w:val="00034C5C"/>
    <w:rsid w:val="00034CBE"/>
    <w:rsid w:val="00034DB7"/>
    <w:rsid w:val="000355E4"/>
    <w:rsid w:val="00035D68"/>
    <w:rsid w:val="00036C45"/>
    <w:rsid w:val="00036D72"/>
    <w:rsid w:val="00036E7F"/>
    <w:rsid w:val="00036F7B"/>
    <w:rsid w:val="000370A8"/>
    <w:rsid w:val="000371C4"/>
    <w:rsid w:val="00037500"/>
    <w:rsid w:val="00037507"/>
    <w:rsid w:val="00037741"/>
    <w:rsid w:val="00037A00"/>
    <w:rsid w:val="0004003B"/>
    <w:rsid w:val="00040AB3"/>
    <w:rsid w:val="00040BAF"/>
    <w:rsid w:val="00040D14"/>
    <w:rsid w:val="000411D1"/>
    <w:rsid w:val="00041A82"/>
    <w:rsid w:val="00041C72"/>
    <w:rsid w:val="00042221"/>
    <w:rsid w:val="00042730"/>
    <w:rsid w:val="00042895"/>
    <w:rsid w:val="000428B4"/>
    <w:rsid w:val="00042B1E"/>
    <w:rsid w:val="00042CE8"/>
    <w:rsid w:val="00042D03"/>
    <w:rsid w:val="00042F9B"/>
    <w:rsid w:val="00043025"/>
    <w:rsid w:val="000433F3"/>
    <w:rsid w:val="00044A99"/>
    <w:rsid w:val="00044B4A"/>
    <w:rsid w:val="00044C1C"/>
    <w:rsid w:val="00044C20"/>
    <w:rsid w:val="00044C89"/>
    <w:rsid w:val="0004508C"/>
    <w:rsid w:val="00045A6B"/>
    <w:rsid w:val="00046302"/>
    <w:rsid w:val="000466C5"/>
    <w:rsid w:val="000467AA"/>
    <w:rsid w:val="00046C11"/>
    <w:rsid w:val="00046E9D"/>
    <w:rsid w:val="0004738A"/>
    <w:rsid w:val="00047AD0"/>
    <w:rsid w:val="00050016"/>
    <w:rsid w:val="0005012F"/>
    <w:rsid w:val="000501D6"/>
    <w:rsid w:val="0005025F"/>
    <w:rsid w:val="000506D8"/>
    <w:rsid w:val="00050BA6"/>
    <w:rsid w:val="00050CD7"/>
    <w:rsid w:val="00050D6D"/>
    <w:rsid w:val="00051000"/>
    <w:rsid w:val="000516A2"/>
    <w:rsid w:val="00051973"/>
    <w:rsid w:val="00051B34"/>
    <w:rsid w:val="00051B76"/>
    <w:rsid w:val="00051B93"/>
    <w:rsid w:val="00051BF3"/>
    <w:rsid w:val="00051C31"/>
    <w:rsid w:val="000523BA"/>
    <w:rsid w:val="00052535"/>
    <w:rsid w:val="000527B8"/>
    <w:rsid w:val="00052957"/>
    <w:rsid w:val="00053102"/>
    <w:rsid w:val="00053588"/>
    <w:rsid w:val="00053775"/>
    <w:rsid w:val="00053A37"/>
    <w:rsid w:val="00053F32"/>
    <w:rsid w:val="00053F59"/>
    <w:rsid w:val="000541F4"/>
    <w:rsid w:val="00054417"/>
    <w:rsid w:val="00054B9E"/>
    <w:rsid w:val="00054CDE"/>
    <w:rsid w:val="00055148"/>
    <w:rsid w:val="000554C1"/>
    <w:rsid w:val="000554F6"/>
    <w:rsid w:val="00055532"/>
    <w:rsid w:val="000555A9"/>
    <w:rsid w:val="00055739"/>
    <w:rsid w:val="00055B44"/>
    <w:rsid w:val="00055BD7"/>
    <w:rsid w:val="00055E1B"/>
    <w:rsid w:val="0005602B"/>
    <w:rsid w:val="0005617A"/>
    <w:rsid w:val="00056279"/>
    <w:rsid w:val="00056A7C"/>
    <w:rsid w:val="00056C45"/>
    <w:rsid w:val="00056EE1"/>
    <w:rsid w:val="00057749"/>
    <w:rsid w:val="0005796F"/>
    <w:rsid w:val="00057CB3"/>
    <w:rsid w:val="0006000B"/>
    <w:rsid w:val="000603A1"/>
    <w:rsid w:val="00060616"/>
    <w:rsid w:val="00060D1F"/>
    <w:rsid w:val="000611C5"/>
    <w:rsid w:val="00061421"/>
    <w:rsid w:val="000616E7"/>
    <w:rsid w:val="000617EE"/>
    <w:rsid w:val="00061819"/>
    <w:rsid w:val="0006188B"/>
    <w:rsid w:val="00061B36"/>
    <w:rsid w:val="00061CC8"/>
    <w:rsid w:val="00061D00"/>
    <w:rsid w:val="00061D17"/>
    <w:rsid w:val="00061E1A"/>
    <w:rsid w:val="00062028"/>
    <w:rsid w:val="0006228C"/>
    <w:rsid w:val="000624EF"/>
    <w:rsid w:val="00062A0B"/>
    <w:rsid w:val="00062C48"/>
    <w:rsid w:val="00062CA3"/>
    <w:rsid w:val="000633F8"/>
    <w:rsid w:val="00063444"/>
    <w:rsid w:val="0006347F"/>
    <w:rsid w:val="00063771"/>
    <w:rsid w:val="000637CC"/>
    <w:rsid w:val="00064042"/>
    <w:rsid w:val="000643D2"/>
    <w:rsid w:val="000644EA"/>
    <w:rsid w:val="000646AF"/>
    <w:rsid w:val="000648D1"/>
    <w:rsid w:val="00064E70"/>
    <w:rsid w:val="00065082"/>
    <w:rsid w:val="000658ED"/>
    <w:rsid w:val="00065B84"/>
    <w:rsid w:val="00065E9E"/>
    <w:rsid w:val="0006617F"/>
    <w:rsid w:val="00066400"/>
    <w:rsid w:val="00066651"/>
    <w:rsid w:val="00066AE9"/>
    <w:rsid w:val="00066D6B"/>
    <w:rsid w:val="00066ED0"/>
    <w:rsid w:val="000672C6"/>
    <w:rsid w:val="0006780C"/>
    <w:rsid w:val="00067CA3"/>
    <w:rsid w:val="00067D15"/>
    <w:rsid w:val="00067E96"/>
    <w:rsid w:val="00067F0F"/>
    <w:rsid w:val="00067FD3"/>
    <w:rsid w:val="0007056E"/>
    <w:rsid w:val="00070627"/>
    <w:rsid w:val="0007090E"/>
    <w:rsid w:val="00070BA3"/>
    <w:rsid w:val="00070D0E"/>
    <w:rsid w:val="00071630"/>
    <w:rsid w:val="000716C6"/>
    <w:rsid w:val="00071879"/>
    <w:rsid w:val="00071C80"/>
    <w:rsid w:val="00071D25"/>
    <w:rsid w:val="00071EE5"/>
    <w:rsid w:val="00072090"/>
    <w:rsid w:val="00072199"/>
    <w:rsid w:val="0007243F"/>
    <w:rsid w:val="00072817"/>
    <w:rsid w:val="0007290F"/>
    <w:rsid w:val="000729A1"/>
    <w:rsid w:val="00072B34"/>
    <w:rsid w:val="00072BAF"/>
    <w:rsid w:val="00072D11"/>
    <w:rsid w:val="00072FBD"/>
    <w:rsid w:val="0007326C"/>
    <w:rsid w:val="00073647"/>
    <w:rsid w:val="00073818"/>
    <w:rsid w:val="00073A80"/>
    <w:rsid w:val="00073B80"/>
    <w:rsid w:val="00073DB7"/>
    <w:rsid w:val="0007431B"/>
    <w:rsid w:val="000745BF"/>
    <w:rsid w:val="00074A1B"/>
    <w:rsid w:val="00074BA1"/>
    <w:rsid w:val="00074E3E"/>
    <w:rsid w:val="00074FCC"/>
    <w:rsid w:val="000754F6"/>
    <w:rsid w:val="0007558F"/>
    <w:rsid w:val="0007564E"/>
    <w:rsid w:val="00075B73"/>
    <w:rsid w:val="00075D09"/>
    <w:rsid w:val="00075FE6"/>
    <w:rsid w:val="00076349"/>
    <w:rsid w:val="000765FB"/>
    <w:rsid w:val="0007694F"/>
    <w:rsid w:val="00076953"/>
    <w:rsid w:val="000769F3"/>
    <w:rsid w:val="00076D3A"/>
    <w:rsid w:val="00076EBD"/>
    <w:rsid w:val="00076ED0"/>
    <w:rsid w:val="00076F1D"/>
    <w:rsid w:val="000773C5"/>
    <w:rsid w:val="00077441"/>
    <w:rsid w:val="0007756F"/>
    <w:rsid w:val="000775A6"/>
    <w:rsid w:val="00077635"/>
    <w:rsid w:val="000776D9"/>
    <w:rsid w:val="0007770C"/>
    <w:rsid w:val="0007792B"/>
    <w:rsid w:val="00077955"/>
    <w:rsid w:val="0008060D"/>
    <w:rsid w:val="0008060E"/>
    <w:rsid w:val="00080873"/>
    <w:rsid w:val="000808CE"/>
    <w:rsid w:val="0008094A"/>
    <w:rsid w:val="00080F0A"/>
    <w:rsid w:val="00081182"/>
    <w:rsid w:val="000811C9"/>
    <w:rsid w:val="00081551"/>
    <w:rsid w:val="000818EE"/>
    <w:rsid w:val="00081AF2"/>
    <w:rsid w:val="00081CB3"/>
    <w:rsid w:val="00081CD0"/>
    <w:rsid w:val="00081D1E"/>
    <w:rsid w:val="00082158"/>
    <w:rsid w:val="000822DA"/>
    <w:rsid w:val="0008231B"/>
    <w:rsid w:val="00082630"/>
    <w:rsid w:val="00082816"/>
    <w:rsid w:val="00082880"/>
    <w:rsid w:val="00082CC9"/>
    <w:rsid w:val="00082D2E"/>
    <w:rsid w:val="00082F43"/>
    <w:rsid w:val="00083335"/>
    <w:rsid w:val="000837AF"/>
    <w:rsid w:val="00084009"/>
    <w:rsid w:val="000840BA"/>
    <w:rsid w:val="000840D4"/>
    <w:rsid w:val="00084228"/>
    <w:rsid w:val="000842DB"/>
    <w:rsid w:val="00084537"/>
    <w:rsid w:val="00084684"/>
    <w:rsid w:val="0008472D"/>
    <w:rsid w:val="00084870"/>
    <w:rsid w:val="00084EA9"/>
    <w:rsid w:val="0008501F"/>
    <w:rsid w:val="000851C0"/>
    <w:rsid w:val="000853E9"/>
    <w:rsid w:val="000853ED"/>
    <w:rsid w:val="000854CE"/>
    <w:rsid w:val="00085755"/>
    <w:rsid w:val="00085857"/>
    <w:rsid w:val="00085B4A"/>
    <w:rsid w:val="00085C60"/>
    <w:rsid w:val="00085CC0"/>
    <w:rsid w:val="00086068"/>
    <w:rsid w:val="000866CD"/>
    <w:rsid w:val="000867E8"/>
    <w:rsid w:val="0008697F"/>
    <w:rsid w:val="00086BCC"/>
    <w:rsid w:val="00086C53"/>
    <w:rsid w:val="00086F09"/>
    <w:rsid w:val="00087982"/>
    <w:rsid w:val="00087E4D"/>
    <w:rsid w:val="000901FE"/>
    <w:rsid w:val="00090782"/>
    <w:rsid w:val="00090FDB"/>
    <w:rsid w:val="00091541"/>
    <w:rsid w:val="000917CB"/>
    <w:rsid w:val="00091900"/>
    <w:rsid w:val="00091CA0"/>
    <w:rsid w:val="000924D0"/>
    <w:rsid w:val="000925C4"/>
    <w:rsid w:val="0009267D"/>
    <w:rsid w:val="00092834"/>
    <w:rsid w:val="00092A23"/>
    <w:rsid w:val="00093A5A"/>
    <w:rsid w:val="000944C0"/>
    <w:rsid w:val="000945B6"/>
    <w:rsid w:val="0009467F"/>
    <w:rsid w:val="00094A59"/>
    <w:rsid w:val="00094C29"/>
    <w:rsid w:val="00094DB2"/>
    <w:rsid w:val="00094F83"/>
    <w:rsid w:val="000953ED"/>
    <w:rsid w:val="00095A5A"/>
    <w:rsid w:val="000969DE"/>
    <w:rsid w:val="00096A17"/>
    <w:rsid w:val="00096BB9"/>
    <w:rsid w:val="00096E95"/>
    <w:rsid w:val="00096F21"/>
    <w:rsid w:val="0009708D"/>
    <w:rsid w:val="000971DC"/>
    <w:rsid w:val="00097220"/>
    <w:rsid w:val="0009736E"/>
    <w:rsid w:val="0009758D"/>
    <w:rsid w:val="0009798A"/>
    <w:rsid w:val="00097F41"/>
    <w:rsid w:val="000A0866"/>
    <w:rsid w:val="000A09B3"/>
    <w:rsid w:val="000A0B8C"/>
    <w:rsid w:val="000A0D5D"/>
    <w:rsid w:val="000A13C0"/>
    <w:rsid w:val="000A1574"/>
    <w:rsid w:val="000A1D37"/>
    <w:rsid w:val="000A2150"/>
    <w:rsid w:val="000A26D5"/>
    <w:rsid w:val="000A2798"/>
    <w:rsid w:val="000A2D05"/>
    <w:rsid w:val="000A2E1E"/>
    <w:rsid w:val="000A2FF0"/>
    <w:rsid w:val="000A32F3"/>
    <w:rsid w:val="000A3325"/>
    <w:rsid w:val="000A3389"/>
    <w:rsid w:val="000A3414"/>
    <w:rsid w:val="000A3710"/>
    <w:rsid w:val="000A3795"/>
    <w:rsid w:val="000A396E"/>
    <w:rsid w:val="000A3B5D"/>
    <w:rsid w:val="000A3C25"/>
    <w:rsid w:val="000A3D1E"/>
    <w:rsid w:val="000A3D68"/>
    <w:rsid w:val="000A3EBC"/>
    <w:rsid w:val="000A3F75"/>
    <w:rsid w:val="000A40FB"/>
    <w:rsid w:val="000A4717"/>
    <w:rsid w:val="000A4BEE"/>
    <w:rsid w:val="000A4DE9"/>
    <w:rsid w:val="000A4FF3"/>
    <w:rsid w:val="000A53AD"/>
    <w:rsid w:val="000A54A8"/>
    <w:rsid w:val="000A5533"/>
    <w:rsid w:val="000A564F"/>
    <w:rsid w:val="000A5C87"/>
    <w:rsid w:val="000A5FBD"/>
    <w:rsid w:val="000A6A02"/>
    <w:rsid w:val="000A723F"/>
    <w:rsid w:val="000A7254"/>
    <w:rsid w:val="000A73B0"/>
    <w:rsid w:val="000A7470"/>
    <w:rsid w:val="000A7769"/>
    <w:rsid w:val="000A7815"/>
    <w:rsid w:val="000A79FC"/>
    <w:rsid w:val="000A7CB8"/>
    <w:rsid w:val="000B0446"/>
    <w:rsid w:val="000B06F0"/>
    <w:rsid w:val="000B0A60"/>
    <w:rsid w:val="000B0F3F"/>
    <w:rsid w:val="000B10DB"/>
    <w:rsid w:val="000B155C"/>
    <w:rsid w:val="000B1641"/>
    <w:rsid w:val="000B1805"/>
    <w:rsid w:val="000B1D93"/>
    <w:rsid w:val="000B1D99"/>
    <w:rsid w:val="000B232B"/>
    <w:rsid w:val="000B2729"/>
    <w:rsid w:val="000B276C"/>
    <w:rsid w:val="000B288B"/>
    <w:rsid w:val="000B2AE8"/>
    <w:rsid w:val="000B2E21"/>
    <w:rsid w:val="000B3236"/>
    <w:rsid w:val="000B332A"/>
    <w:rsid w:val="000B351C"/>
    <w:rsid w:val="000B38C8"/>
    <w:rsid w:val="000B3F91"/>
    <w:rsid w:val="000B4358"/>
    <w:rsid w:val="000B44FB"/>
    <w:rsid w:val="000B461E"/>
    <w:rsid w:val="000B4805"/>
    <w:rsid w:val="000B49BD"/>
    <w:rsid w:val="000B4B16"/>
    <w:rsid w:val="000B4BC1"/>
    <w:rsid w:val="000B4F76"/>
    <w:rsid w:val="000B53BF"/>
    <w:rsid w:val="000B550B"/>
    <w:rsid w:val="000B55BD"/>
    <w:rsid w:val="000B5E04"/>
    <w:rsid w:val="000B60C9"/>
    <w:rsid w:val="000B6415"/>
    <w:rsid w:val="000B678C"/>
    <w:rsid w:val="000B6791"/>
    <w:rsid w:val="000B6BEA"/>
    <w:rsid w:val="000B6E1F"/>
    <w:rsid w:val="000B6ED1"/>
    <w:rsid w:val="000B6F7B"/>
    <w:rsid w:val="000B6F96"/>
    <w:rsid w:val="000B7271"/>
    <w:rsid w:val="000B78C0"/>
    <w:rsid w:val="000B78CD"/>
    <w:rsid w:val="000B78F1"/>
    <w:rsid w:val="000B7A57"/>
    <w:rsid w:val="000B7D7C"/>
    <w:rsid w:val="000B7D85"/>
    <w:rsid w:val="000C02A0"/>
    <w:rsid w:val="000C03F5"/>
    <w:rsid w:val="000C042F"/>
    <w:rsid w:val="000C0818"/>
    <w:rsid w:val="000C0A21"/>
    <w:rsid w:val="000C0CB9"/>
    <w:rsid w:val="000C0DE2"/>
    <w:rsid w:val="000C147A"/>
    <w:rsid w:val="000C1D1E"/>
    <w:rsid w:val="000C1D23"/>
    <w:rsid w:val="000C211E"/>
    <w:rsid w:val="000C221D"/>
    <w:rsid w:val="000C24AB"/>
    <w:rsid w:val="000C2AA5"/>
    <w:rsid w:val="000C2C83"/>
    <w:rsid w:val="000C31F6"/>
    <w:rsid w:val="000C35CD"/>
    <w:rsid w:val="000C3741"/>
    <w:rsid w:val="000C3A22"/>
    <w:rsid w:val="000C3C4C"/>
    <w:rsid w:val="000C3C83"/>
    <w:rsid w:val="000C3DF2"/>
    <w:rsid w:val="000C3EDA"/>
    <w:rsid w:val="000C4021"/>
    <w:rsid w:val="000C4261"/>
    <w:rsid w:val="000C4A15"/>
    <w:rsid w:val="000C4E21"/>
    <w:rsid w:val="000C5416"/>
    <w:rsid w:val="000C568C"/>
    <w:rsid w:val="000C5A8B"/>
    <w:rsid w:val="000C5B47"/>
    <w:rsid w:val="000C5BC9"/>
    <w:rsid w:val="000C5E8D"/>
    <w:rsid w:val="000C680D"/>
    <w:rsid w:val="000C68C2"/>
    <w:rsid w:val="000C6B06"/>
    <w:rsid w:val="000C6D8C"/>
    <w:rsid w:val="000C6DC5"/>
    <w:rsid w:val="000C6E4A"/>
    <w:rsid w:val="000C739A"/>
    <w:rsid w:val="000C76CF"/>
    <w:rsid w:val="000C7B67"/>
    <w:rsid w:val="000D0891"/>
    <w:rsid w:val="000D09E8"/>
    <w:rsid w:val="000D0E32"/>
    <w:rsid w:val="000D0F25"/>
    <w:rsid w:val="000D0F6C"/>
    <w:rsid w:val="000D117F"/>
    <w:rsid w:val="000D1218"/>
    <w:rsid w:val="000D129D"/>
    <w:rsid w:val="000D1517"/>
    <w:rsid w:val="000D15DD"/>
    <w:rsid w:val="000D1961"/>
    <w:rsid w:val="000D1F81"/>
    <w:rsid w:val="000D2609"/>
    <w:rsid w:val="000D273A"/>
    <w:rsid w:val="000D2947"/>
    <w:rsid w:val="000D2A63"/>
    <w:rsid w:val="000D2B2F"/>
    <w:rsid w:val="000D2D4F"/>
    <w:rsid w:val="000D308F"/>
    <w:rsid w:val="000D322A"/>
    <w:rsid w:val="000D32DA"/>
    <w:rsid w:val="000D3530"/>
    <w:rsid w:val="000D3639"/>
    <w:rsid w:val="000D3E45"/>
    <w:rsid w:val="000D44B3"/>
    <w:rsid w:val="000D44C8"/>
    <w:rsid w:val="000D48C8"/>
    <w:rsid w:val="000D4943"/>
    <w:rsid w:val="000D4D19"/>
    <w:rsid w:val="000D4F14"/>
    <w:rsid w:val="000D5988"/>
    <w:rsid w:val="000D5FCF"/>
    <w:rsid w:val="000D6184"/>
    <w:rsid w:val="000D6468"/>
    <w:rsid w:val="000D6485"/>
    <w:rsid w:val="000D65F9"/>
    <w:rsid w:val="000D6675"/>
    <w:rsid w:val="000D67B2"/>
    <w:rsid w:val="000D6F3A"/>
    <w:rsid w:val="000D7445"/>
    <w:rsid w:val="000D753B"/>
    <w:rsid w:val="000D76A9"/>
    <w:rsid w:val="000D76D4"/>
    <w:rsid w:val="000D7841"/>
    <w:rsid w:val="000D793D"/>
    <w:rsid w:val="000D7E77"/>
    <w:rsid w:val="000E003B"/>
    <w:rsid w:val="000E01EB"/>
    <w:rsid w:val="000E0357"/>
    <w:rsid w:val="000E08DD"/>
    <w:rsid w:val="000E08DE"/>
    <w:rsid w:val="000E08F9"/>
    <w:rsid w:val="000E09B3"/>
    <w:rsid w:val="000E0ED4"/>
    <w:rsid w:val="000E0FA1"/>
    <w:rsid w:val="000E11CC"/>
    <w:rsid w:val="000E1559"/>
    <w:rsid w:val="000E15F9"/>
    <w:rsid w:val="000E2279"/>
    <w:rsid w:val="000E23F5"/>
    <w:rsid w:val="000E24EB"/>
    <w:rsid w:val="000E25DB"/>
    <w:rsid w:val="000E2692"/>
    <w:rsid w:val="000E2892"/>
    <w:rsid w:val="000E2AF5"/>
    <w:rsid w:val="000E2AFB"/>
    <w:rsid w:val="000E2FF7"/>
    <w:rsid w:val="000E3621"/>
    <w:rsid w:val="000E3951"/>
    <w:rsid w:val="000E3989"/>
    <w:rsid w:val="000E3BF7"/>
    <w:rsid w:val="000E3BFF"/>
    <w:rsid w:val="000E3D5D"/>
    <w:rsid w:val="000E3FD8"/>
    <w:rsid w:val="000E4936"/>
    <w:rsid w:val="000E4ABC"/>
    <w:rsid w:val="000E4E98"/>
    <w:rsid w:val="000E517E"/>
    <w:rsid w:val="000E55A5"/>
    <w:rsid w:val="000E5B7B"/>
    <w:rsid w:val="000E5DE3"/>
    <w:rsid w:val="000E63E7"/>
    <w:rsid w:val="000E694A"/>
    <w:rsid w:val="000E6AC1"/>
    <w:rsid w:val="000E6DD9"/>
    <w:rsid w:val="000E6F73"/>
    <w:rsid w:val="000E711C"/>
    <w:rsid w:val="000E7167"/>
    <w:rsid w:val="000E7202"/>
    <w:rsid w:val="000E7422"/>
    <w:rsid w:val="000E7B00"/>
    <w:rsid w:val="000F0238"/>
    <w:rsid w:val="000F0780"/>
    <w:rsid w:val="000F07C3"/>
    <w:rsid w:val="000F0EBD"/>
    <w:rsid w:val="000F131D"/>
    <w:rsid w:val="000F1705"/>
    <w:rsid w:val="000F2215"/>
    <w:rsid w:val="000F249D"/>
    <w:rsid w:val="000F2600"/>
    <w:rsid w:val="000F267C"/>
    <w:rsid w:val="000F274E"/>
    <w:rsid w:val="000F3303"/>
    <w:rsid w:val="000F3402"/>
    <w:rsid w:val="000F36C0"/>
    <w:rsid w:val="000F3751"/>
    <w:rsid w:val="000F3E7F"/>
    <w:rsid w:val="000F4280"/>
    <w:rsid w:val="000F4DB7"/>
    <w:rsid w:val="000F526D"/>
    <w:rsid w:val="000F5CB6"/>
    <w:rsid w:val="000F5E4D"/>
    <w:rsid w:val="000F5ED3"/>
    <w:rsid w:val="000F6212"/>
    <w:rsid w:val="000F6307"/>
    <w:rsid w:val="000F6732"/>
    <w:rsid w:val="000F6BE4"/>
    <w:rsid w:val="000F6E89"/>
    <w:rsid w:val="000F715C"/>
    <w:rsid w:val="000F71B7"/>
    <w:rsid w:val="000F730F"/>
    <w:rsid w:val="000F73A0"/>
    <w:rsid w:val="000F785C"/>
    <w:rsid w:val="000F7ABA"/>
    <w:rsid w:val="000F7B36"/>
    <w:rsid w:val="000F7D22"/>
    <w:rsid w:val="000F7F1E"/>
    <w:rsid w:val="00100417"/>
    <w:rsid w:val="001006D9"/>
    <w:rsid w:val="00100A57"/>
    <w:rsid w:val="00101439"/>
    <w:rsid w:val="00101864"/>
    <w:rsid w:val="00101B1A"/>
    <w:rsid w:val="00101D06"/>
    <w:rsid w:val="00101D40"/>
    <w:rsid w:val="00101E11"/>
    <w:rsid w:val="00101E19"/>
    <w:rsid w:val="00102030"/>
    <w:rsid w:val="0010243D"/>
    <w:rsid w:val="0010273F"/>
    <w:rsid w:val="00102834"/>
    <w:rsid w:val="001028D3"/>
    <w:rsid w:val="00102BE3"/>
    <w:rsid w:val="00102ED0"/>
    <w:rsid w:val="001031C2"/>
    <w:rsid w:val="001032A9"/>
    <w:rsid w:val="001036FE"/>
    <w:rsid w:val="001038DB"/>
    <w:rsid w:val="001038F6"/>
    <w:rsid w:val="00103916"/>
    <w:rsid w:val="00103D3A"/>
    <w:rsid w:val="001041A1"/>
    <w:rsid w:val="00104730"/>
    <w:rsid w:val="00104750"/>
    <w:rsid w:val="00104968"/>
    <w:rsid w:val="00104A9D"/>
    <w:rsid w:val="00104D8B"/>
    <w:rsid w:val="00104E63"/>
    <w:rsid w:val="00105247"/>
    <w:rsid w:val="00105D68"/>
    <w:rsid w:val="001060DC"/>
    <w:rsid w:val="0010642D"/>
    <w:rsid w:val="00106F83"/>
    <w:rsid w:val="001073A8"/>
    <w:rsid w:val="00107465"/>
    <w:rsid w:val="00107501"/>
    <w:rsid w:val="0010751D"/>
    <w:rsid w:val="001075D8"/>
    <w:rsid w:val="00107778"/>
    <w:rsid w:val="00107A99"/>
    <w:rsid w:val="00107CC7"/>
    <w:rsid w:val="00110781"/>
    <w:rsid w:val="00110925"/>
    <w:rsid w:val="00110BE7"/>
    <w:rsid w:val="00110D5C"/>
    <w:rsid w:val="00110E94"/>
    <w:rsid w:val="00110F38"/>
    <w:rsid w:val="00110F88"/>
    <w:rsid w:val="001112AB"/>
    <w:rsid w:val="0011175C"/>
    <w:rsid w:val="00111919"/>
    <w:rsid w:val="00111DE0"/>
    <w:rsid w:val="0011226E"/>
    <w:rsid w:val="0011232F"/>
    <w:rsid w:val="00112371"/>
    <w:rsid w:val="00112975"/>
    <w:rsid w:val="00112B59"/>
    <w:rsid w:val="00112CC7"/>
    <w:rsid w:val="00112EA7"/>
    <w:rsid w:val="00112ED6"/>
    <w:rsid w:val="00112F9F"/>
    <w:rsid w:val="001132F9"/>
    <w:rsid w:val="00113416"/>
    <w:rsid w:val="001134BB"/>
    <w:rsid w:val="00113685"/>
    <w:rsid w:val="00113F7F"/>
    <w:rsid w:val="00113FCA"/>
    <w:rsid w:val="001141BA"/>
    <w:rsid w:val="001144EF"/>
    <w:rsid w:val="00114886"/>
    <w:rsid w:val="001149B6"/>
    <w:rsid w:val="00114D90"/>
    <w:rsid w:val="00114DAC"/>
    <w:rsid w:val="00114FC1"/>
    <w:rsid w:val="00115963"/>
    <w:rsid w:val="00115E02"/>
    <w:rsid w:val="0011626E"/>
    <w:rsid w:val="00116473"/>
    <w:rsid w:val="0011651A"/>
    <w:rsid w:val="001166EE"/>
    <w:rsid w:val="00116D38"/>
    <w:rsid w:val="00117341"/>
    <w:rsid w:val="001173DF"/>
    <w:rsid w:val="00117456"/>
    <w:rsid w:val="001174B2"/>
    <w:rsid w:val="001177C6"/>
    <w:rsid w:val="001178CC"/>
    <w:rsid w:val="00117AEA"/>
    <w:rsid w:val="00117C6F"/>
    <w:rsid w:val="00117D40"/>
    <w:rsid w:val="00120148"/>
    <w:rsid w:val="00120298"/>
    <w:rsid w:val="0012062A"/>
    <w:rsid w:val="001209EF"/>
    <w:rsid w:val="001211C0"/>
    <w:rsid w:val="00121434"/>
    <w:rsid w:val="001214B4"/>
    <w:rsid w:val="001217A5"/>
    <w:rsid w:val="0012181E"/>
    <w:rsid w:val="00121A60"/>
    <w:rsid w:val="00121ABA"/>
    <w:rsid w:val="00121E86"/>
    <w:rsid w:val="00122169"/>
    <w:rsid w:val="0012219D"/>
    <w:rsid w:val="0012260E"/>
    <w:rsid w:val="0012275C"/>
    <w:rsid w:val="00122863"/>
    <w:rsid w:val="001228FF"/>
    <w:rsid w:val="00122FAA"/>
    <w:rsid w:val="001231D7"/>
    <w:rsid w:val="00123289"/>
    <w:rsid w:val="001235E5"/>
    <w:rsid w:val="00123CD6"/>
    <w:rsid w:val="00123D2C"/>
    <w:rsid w:val="00123D67"/>
    <w:rsid w:val="00124052"/>
    <w:rsid w:val="0012445B"/>
    <w:rsid w:val="00124559"/>
    <w:rsid w:val="00124681"/>
    <w:rsid w:val="001246F8"/>
    <w:rsid w:val="0012490C"/>
    <w:rsid w:val="00124A76"/>
    <w:rsid w:val="00124C87"/>
    <w:rsid w:val="00124DC3"/>
    <w:rsid w:val="00124E64"/>
    <w:rsid w:val="00124ED2"/>
    <w:rsid w:val="001252A3"/>
    <w:rsid w:val="00125565"/>
    <w:rsid w:val="00126044"/>
    <w:rsid w:val="00126075"/>
    <w:rsid w:val="001262A8"/>
    <w:rsid w:val="001262F0"/>
    <w:rsid w:val="00126728"/>
    <w:rsid w:val="00126B70"/>
    <w:rsid w:val="00126CE6"/>
    <w:rsid w:val="00126F0B"/>
    <w:rsid w:val="00126FED"/>
    <w:rsid w:val="00127266"/>
    <w:rsid w:val="001305E1"/>
    <w:rsid w:val="001305E2"/>
    <w:rsid w:val="001306FC"/>
    <w:rsid w:val="00130A7B"/>
    <w:rsid w:val="001311D6"/>
    <w:rsid w:val="00131460"/>
    <w:rsid w:val="00131515"/>
    <w:rsid w:val="00132BFC"/>
    <w:rsid w:val="00132C31"/>
    <w:rsid w:val="00132CEB"/>
    <w:rsid w:val="00133272"/>
    <w:rsid w:val="00133B62"/>
    <w:rsid w:val="001342F3"/>
    <w:rsid w:val="00134409"/>
    <w:rsid w:val="001348ED"/>
    <w:rsid w:val="001349C7"/>
    <w:rsid w:val="00134CE8"/>
    <w:rsid w:val="001355FD"/>
    <w:rsid w:val="0013569D"/>
    <w:rsid w:val="0013597C"/>
    <w:rsid w:val="00135D0C"/>
    <w:rsid w:val="001364B0"/>
    <w:rsid w:val="001364BD"/>
    <w:rsid w:val="001364C5"/>
    <w:rsid w:val="0013668E"/>
    <w:rsid w:val="00136AF4"/>
    <w:rsid w:val="00136F63"/>
    <w:rsid w:val="00137198"/>
    <w:rsid w:val="0013747D"/>
    <w:rsid w:val="0013747F"/>
    <w:rsid w:val="00137630"/>
    <w:rsid w:val="0013769C"/>
    <w:rsid w:val="00140113"/>
    <w:rsid w:val="00140223"/>
    <w:rsid w:val="001404F3"/>
    <w:rsid w:val="0014062E"/>
    <w:rsid w:val="001408C3"/>
    <w:rsid w:val="00140C6A"/>
    <w:rsid w:val="00141451"/>
    <w:rsid w:val="001415C9"/>
    <w:rsid w:val="00141AB6"/>
    <w:rsid w:val="00141F2A"/>
    <w:rsid w:val="00142349"/>
    <w:rsid w:val="0014234E"/>
    <w:rsid w:val="00142465"/>
    <w:rsid w:val="00142A63"/>
    <w:rsid w:val="001436A0"/>
    <w:rsid w:val="00143D8C"/>
    <w:rsid w:val="00143E48"/>
    <w:rsid w:val="001440F9"/>
    <w:rsid w:val="0014420C"/>
    <w:rsid w:val="00144429"/>
    <w:rsid w:val="0014456E"/>
    <w:rsid w:val="001445B3"/>
    <w:rsid w:val="00144A73"/>
    <w:rsid w:val="00144CD3"/>
    <w:rsid w:val="00144EAA"/>
    <w:rsid w:val="001451F8"/>
    <w:rsid w:val="0014522A"/>
    <w:rsid w:val="001452E0"/>
    <w:rsid w:val="001452E5"/>
    <w:rsid w:val="00145557"/>
    <w:rsid w:val="00146314"/>
    <w:rsid w:val="0014641B"/>
    <w:rsid w:val="0014696D"/>
    <w:rsid w:val="00146AA9"/>
    <w:rsid w:val="001473AE"/>
    <w:rsid w:val="00147834"/>
    <w:rsid w:val="001479A2"/>
    <w:rsid w:val="00147A85"/>
    <w:rsid w:val="00147BDF"/>
    <w:rsid w:val="00147C4C"/>
    <w:rsid w:val="0015033F"/>
    <w:rsid w:val="001504E2"/>
    <w:rsid w:val="00150C0B"/>
    <w:rsid w:val="00150C4E"/>
    <w:rsid w:val="00150D18"/>
    <w:rsid w:val="00150F0D"/>
    <w:rsid w:val="00151323"/>
    <w:rsid w:val="001513B4"/>
    <w:rsid w:val="00151901"/>
    <w:rsid w:val="0015278F"/>
    <w:rsid w:val="001527C7"/>
    <w:rsid w:val="00152878"/>
    <w:rsid w:val="00152A5E"/>
    <w:rsid w:val="00152B39"/>
    <w:rsid w:val="00152B77"/>
    <w:rsid w:val="00152BEF"/>
    <w:rsid w:val="00153408"/>
    <w:rsid w:val="0015343C"/>
    <w:rsid w:val="0015349A"/>
    <w:rsid w:val="0015352E"/>
    <w:rsid w:val="001536A2"/>
    <w:rsid w:val="00153CC0"/>
    <w:rsid w:val="00153E1A"/>
    <w:rsid w:val="00153E93"/>
    <w:rsid w:val="00153EDD"/>
    <w:rsid w:val="0015439C"/>
    <w:rsid w:val="001547FB"/>
    <w:rsid w:val="00154E63"/>
    <w:rsid w:val="00154ED1"/>
    <w:rsid w:val="001555F5"/>
    <w:rsid w:val="001557B0"/>
    <w:rsid w:val="00155832"/>
    <w:rsid w:val="001558B5"/>
    <w:rsid w:val="00155CC1"/>
    <w:rsid w:val="00156234"/>
    <w:rsid w:val="001562C8"/>
    <w:rsid w:val="00156B0A"/>
    <w:rsid w:val="00156D26"/>
    <w:rsid w:val="00156DAF"/>
    <w:rsid w:val="00156F93"/>
    <w:rsid w:val="00157190"/>
    <w:rsid w:val="00157357"/>
    <w:rsid w:val="00157761"/>
    <w:rsid w:val="001577D2"/>
    <w:rsid w:val="00157808"/>
    <w:rsid w:val="00157883"/>
    <w:rsid w:val="00157CF3"/>
    <w:rsid w:val="00157D28"/>
    <w:rsid w:val="00160025"/>
    <w:rsid w:val="00160143"/>
    <w:rsid w:val="001602D5"/>
    <w:rsid w:val="0016043D"/>
    <w:rsid w:val="001605C7"/>
    <w:rsid w:val="0016096C"/>
    <w:rsid w:val="001609A2"/>
    <w:rsid w:val="00160A47"/>
    <w:rsid w:val="001615F3"/>
    <w:rsid w:val="00161E46"/>
    <w:rsid w:val="00161F19"/>
    <w:rsid w:val="00161F89"/>
    <w:rsid w:val="00161FAF"/>
    <w:rsid w:val="00162418"/>
    <w:rsid w:val="001629A2"/>
    <w:rsid w:val="00162D53"/>
    <w:rsid w:val="00162DD8"/>
    <w:rsid w:val="001631EB"/>
    <w:rsid w:val="0016381C"/>
    <w:rsid w:val="00164016"/>
    <w:rsid w:val="001645F7"/>
    <w:rsid w:val="00164D64"/>
    <w:rsid w:val="00165125"/>
    <w:rsid w:val="0016584A"/>
    <w:rsid w:val="00165CBE"/>
    <w:rsid w:val="00165D16"/>
    <w:rsid w:val="00165D2F"/>
    <w:rsid w:val="00165DAE"/>
    <w:rsid w:val="00165FE6"/>
    <w:rsid w:val="001662C1"/>
    <w:rsid w:val="001664C9"/>
    <w:rsid w:val="001669F9"/>
    <w:rsid w:val="00166AC9"/>
    <w:rsid w:val="00166AEF"/>
    <w:rsid w:val="00166F85"/>
    <w:rsid w:val="001671A0"/>
    <w:rsid w:val="001671B1"/>
    <w:rsid w:val="001673B6"/>
    <w:rsid w:val="001676E6"/>
    <w:rsid w:val="001701ED"/>
    <w:rsid w:val="00170716"/>
    <w:rsid w:val="00170763"/>
    <w:rsid w:val="00170887"/>
    <w:rsid w:val="00170ACB"/>
    <w:rsid w:val="00170BDF"/>
    <w:rsid w:val="00170CC2"/>
    <w:rsid w:val="00171804"/>
    <w:rsid w:val="00171A5E"/>
    <w:rsid w:val="00171B25"/>
    <w:rsid w:val="00171B5C"/>
    <w:rsid w:val="00171DD4"/>
    <w:rsid w:val="001728B9"/>
    <w:rsid w:val="00173006"/>
    <w:rsid w:val="001732C5"/>
    <w:rsid w:val="001733EE"/>
    <w:rsid w:val="00173510"/>
    <w:rsid w:val="00173926"/>
    <w:rsid w:val="00173D6B"/>
    <w:rsid w:val="001740C8"/>
    <w:rsid w:val="00174257"/>
    <w:rsid w:val="00174301"/>
    <w:rsid w:val="0017433F"/>
    <w:rsid w:val="0017493C"/>
    <w:rsid w:val="00174AAD"/>
    <w:rsid w:val="00174D90"/>
    <w:rsid w:val="00174E25"/>
    <w:rsid w:val="00174FA3"/>
    <w:rsid w:val="001750A4"/>
    <w:rsid w:val="0017522F"/>
    <w:rsid w:val="00175250"/>
    <w:rsid w:val="001752F1"/>
    <w:rsid w:val="00175AF9"/>
    <w:rsid w:val="00175E8A"/>
    <w:rsid w:val="0017639D"/>
    <w:rsid w:val="0017650B"/>
    <w:rsid w:val="0017666E"/>
    <w:rsid w:val="00176B95"/>
    <w:rsid w:val="001772CB"/>
    <w:rsid w:val="0017737E"/>
    <w:rsid w:val="0017773D"/>
    <w:rsid w:val="00177E85"/>
    <w:rsid w:val="00180AEA"/>
    <w:rsid w:val="001812D4"/>
    <w:rsid w:val="001812EE"/>
    <w:rsid w:val="001819A0"/>
    <w:rsid w:val="00181A72"/>
    <w:rsid w:val="00181FB0"/>
    <w:rsid w:val="001821B2"/>
    <w:rsid w:val="00182241"/>
    <w:rsid w:val="00182547"/>
    <w:rsid w:val="00182AA3"/>
    <w:rsid w:val="00182EA6"/>
    <w:rsid w:val="00182F17"/>
    <w:rsid w:val="00182F7A"/>
    <w:rsid w:val="0018301E"/>
    <w:rsid w:val="001831F3"/>
    <w:rsid w:val="001837AA"/>
    <w:rsid w:val="001838FE"/>
    <w:rsid w:val="00183993"/>
    <w:rsid w:val="00183CBF"/>
    <w:rsid w:val="00183CCC"/>
    <w:rsid w:val="00183FE4"/>
    <w:rsid w:val="001840C1"/>
    <w:rsid w:val="00184143"/>
    <w:rsid w:val="001843B6"/>
    <w:rsid w:val="00184786"/>
    <w:rsid w:val="00184810"/>
    <w:rsid w:val="0018483A"/>
    <w:rsid w:val="0018517D"/>
    <w:rsid w:val="001852E4"/>
    <w:rsid w:val="00185E7A"/>
    <w:rsid w:val="0018643A"/>
    <w:rsid w:val="0018657B"/>
    <w:rsid w:val="001865D1"/>
    <w:rsid w:val="0018673E"/>
    <w:rsid w:val="001867D6"/>
    <w:rsid w:val="00187594"/>
    <w:rsid w:val="00187A88"/>
    <w:rsid w:val="00187CF4"/>
    <w:rsid w:val="001905D1"/>
    <w:rsid w:val="001907CD"/>
    <w:rsid w:val="00190AE7"/>
    <w:rsid w:val="00190C5D"/>
    <w:rsid w:val="00190CD6"/>
    <w:rsid w:val="00190DE8"/>
    <w:rsid w:val="00190F55"/>
    <w:rsid w:val="001911CD"/>
    <w:rsid w:val="00191442"/>
    <w:rsid w:val="0019180F"/>
    <w:rsid w:val="00191A0E"/>
    <w:rsid w:val="00191A60"/>
    <w:rsid w:val="00191B0B"/>
    <w:rsid w:val="00191B20"/>
    <w:rsid w:val="00192028"/>
    <w:rsid w:val="00192A41"/>
    <w:rsid w:val="00192C3D"/>
    <w:rsid w:val="00193320"/>
    <w:rsid w:val="001936DA"/>
    <w:rsid w:val="0019377B"/>
    <w:rsid w:val="001937FD"/>
    <w:rsid w:val="00194AF2"/>
    <w:rsid w:val="00194E2C"/>
    <w:rsid w:val="00194F60"/>
    <w:rsid w:val="001952CF"/>
    <w:rsid w:val="0019534A"/>
    <w:rsid w:val="00195716"/>
    <w:rsid w:val="0019577F"/>
    <w:rsid w:val="00195938"/>
    <w:rsid w:val="00195B99"/>
    <w:rsid w:val="00195DBC"/>
    <w:rsid w:val="00195FC3"/>
    <w:rsid w:val="00196060"/>
    <w:rsid w:val="00196126"/>
    <w:rsid w:val="001961C1"/>
    <w:rsid w:val="00196348"/>
    <w:rsid w:val="001964F2"/>
    <w:rsid w:val="00196F29"/>
    <w:rsid w:val="0019738A"/>
    <w:rsid w:val="00197985"/>
    <w:rsid w:val="00197AAC"/>
    <w:rsid w:val="001A0410"/>
    <w:rsid w:val="001A05AC"/>
    <w:rsid w:val="001A0ACE"/>
    <w:rsid w:val="001A0B3C"/>
    <w:rsid w:val="001A0BC6"/>
    <w:rsid w:val="001A0F3D"/>
    <w:rsid w:val="001A10BD"/>
    <w:rsid w:val="001A1182"/>
    <w:rsid w:val="001A165E"/>
    <w:rsid w:val="001A1B9A"/>
    <w:rsid w:val="001A1D0C"/>
    <w:rsid w:val="001A1D18"/>
    <w:rsid w:val="001A2280"/>
    <w:rsid w:val="001A29B2"/>
    <w:rsid w:val="001A2E97"/>
    <w:rsid w:val="001A327A"/>
    <w:rsid w:val="001A3B1A"/>
    <w:rsid w:val="001A3C29"/>
    <w:rsid w:val="001A3EFF"/>
    <w:rsid w:val="001A3F80"/>
    <w:rsid w:val="001A400E"/>
    <w:rsid w:val="001A47DF"/>
    <w:rsid w:val="001A4810"/>
    <w:rsid w:val="001A488D"/>
    <w:rsid w:val="001A4B64"/>
    <w:rsid w:val="001A52BB"/>
    <w:rsid w:val="001A5AF0"/>
    <w:rsid w:val="001A5CAE"/>
    <w:rsid w:val="001A5D76"/>
    <w:rsid w:val="001A5E4D"/>
    <w:rsid w:val="001A602D"/>
    <w:rsid w:val="001A62AD"/>
    <w:rsid w:val="001A64E3"/>
    <w:rsid w:val="001A6624"/>
    <w:rsid w:val="001A6946"/>
    <w:rsid w:val="001A6C6F"/>
    <w:rsid w:val="001A703F"/>
    <w:rsid w:val="001A765E"/>
    <w:rsid w:val="001A77DE"/>
    <w:rsid w:val="001A7AB1"/>
    <w:rsid w:val="001A7F08"/>
    <w:rsid w:val="001B003A"/>
    <w:rsid w:val="001B01E9"/>
    <w:rsid w:val="001B03E5"/>
    <w:rsid w:val="001B04C9"/>
    <w:rsid w:val="001B0596"/>
    <w:rsid w:val="001B086B"/>
    <w:rsid w:val="001B0C8A"/>
    <w:rsid w:val="001B112F"/>
    <w:rsid w:val="001B151C"/>
    <w:rsid w:val="001B1BCD"/>
    <w:rsid w:val="001B1CF5"/>
    <w:rsid w:val="001B26A2"/>
    <w:rsid w:val="001B2746"/>
    <w:rsid w:val="001B27BC"/>
    <w:rsid w:val="001B296C"/>
    <w:rsid w:val="001B29D0"/>
    <w:rsid w:val="001B2E05"/>
    <w:rsid w:val="001B325C"/>
    <w:rsid w:val="001B35A2"/>
    <w:rsid w:val="001B3972"/>
    <w:rsid w:val="001B3D2C"/>
    <w:rsid w:val="001B3D8E"/>
    <w:rsid w:val="001B3F90"/>
    <w:rsid w:val="001B424E"/>
    <w:rsid w:val="001B446B"/>
    <w:rsid w:val="001B4621"/>
    <w:rsid w:val="001B47F6"/>
    <w:rsid w:val="001B4DBC"/>
    <w:rsid w:val="001B522A"/>
    <w:rsid w:val="001B5400"/>
    <w:rsid w:val="001B5A7C"/>
    <w:rsid w:val="001B5B23"/>
    <w:rsid w:val="001B634D"/>
    <w:rsid w:val="001B6457"/>
    <w:rsid w:val="001B64AA"/>
    <w:rsid w:val="001B6FAC"/>
    <w:rsid w:val="001B7403"/>
    <w:rsid w:val="001B744E"/>
    <w:rsid w:val="001B7456"/>
    <w:rsid w:val="001B7AF3"/>
    <w:rsid w:val="001B7B25"/>
    <w:rsid w:val="001B7C62"/>
    <w:rsid w:val="001B7FE1"/>
    <w:rsid w:val="001C0103"/>
    <w:rsid w:val="001C0A27"/>
    <w:rsid w:val="001C0C7F"/>
    <w:rsid w:val="001C125C"/>
    <w:rsid w:val="001C12FC"/>
    <w:rsid w:val="001C163D"/>
    <w:rsid w:val="001C1931"/>
    <w:rsid w:val="001C1A65"/>
    <w:rsid w:val="001C1B2F"/>
    <w:rsid w:val="001C1F84"/>
    <w:rsid w:val="001C202A"/>
    <w:rsid w:val="001C26A5"/>
    <w:rsid w:val="001C2A0F"/>
    <w:rsid w:val="001C31FD"/>
    <w:rsid w:val="001C37E1"/>
    <w:rsid w:val="001C3A16"/>
    <w:rsid w:val="001C419D"/>
    <w:rsid w:val="001C422B"/>
    <w:rsid w:val="001C4742"/>
    <w:rsid w:val="001C4769"/>
    <w:rsid w:val="001C5054"/>
    <w:rsid w:val="001C5210"/>
    <w:rsid w:val="001C56B5"/>
    <w:rsid w:val="001C5BF1"/>
    <w:rsid w:val="001C5FCA"/>
    <w:rsid w:val="001C692C"/>
    <w:rsid w:val="001C6D64"/>
    <w:rsid w:val="001C7A61"/>
    <w:rsid w:val="001C7D1F"/>
    <w:rsid w:val="001D00DA"/>
    <w:rsid w:val="001D042C"/>
    <w:rsid w:val="001D059E"/>
    <w:rsid w:val="001D0694"/>
    <w:rsid w:val="001D088A"/>
    <w:rsid w:val="001D10F1"/>
    <w:rsid w:val="001D1217"/>
    <w:rsid w:val="001D13E7"/>
    <w:rsid w:val="001D14A2"/>
    <w:rsid w:val="001D1845"/>
    <w:rsid w:val="001D21E5"/>
    <w:rsid w:val="001D223B"/>
    <w:rsid w:val="001D3144"/>
    <w:rsid w:val="001D32C6"/>
    <w:rsid w:val="001D38C9"/>
    <w:rsid w:val="001D38E0"/>
    <w:rsid w:val="001D3A16"/>
    <w:rsid w:val="001D3F32"/>
    <w:rsid w:val="001D40E8"/>
    <w:rsid w:val="001D422A"/>
    <w:rsid w:val="001D4312"/>
    <w:rsid w:val="001D45C8"/>
    <w:rsid w:val="001D460E"/>
    <w:rsid w:val="001D4675"/>
    <w:rsid w:val="001D4BB8"/>
    <w:rsid w:val="001D4C5A"/>
    <w:rsid w:val="001D4DD6"/>
    <w:rsid w:val="001D50B7"/>
    <w:rsid w:val="001D5158"/>
    <w:rsid w:val="001D528D"/>
    <w:rsid w:val="001D53DB"/>
    <w:rsid w:val="001D53FF"/>
    <w:rsid w:val="001D54A0"/>
    <w:rsid w:val="001D583D"/>
    <w:rsid w:val="001D5849"/>
    <w:rsid w:val="001D5895"/>
    <w:rsid w:val="001D5FE3"/>
    <w:rsid w:val="001D62F0"/>
    <w:rsid w:val="001D6335"/>
    <w:rsid w:val="001D6678"/>
    <w:rsid w:val="001D6FDD"/>
    <w:rsid w:val="001D73BF"/>
    <w:rsid w:val="001D73E9"/>
    <w:rsid w:val="001D75CC"/>
    <w:rsid w:val="001E0376"/>
    <w:rsid w:val="001E0544"/>
    <w:rsid w:val="001E0A5D"/>
    <w:rsid w:val="001E0A62"/>
    <w:rsid w:val="001E0B87"/>
    <w:rsid w:val="001E0D21"/>
    <w:rsid w:val="001E0FEC"/>
    <w:rsid w:val="001E10BE"/>
    <w:rsid w:val="001E1269"/>
    <w:rsid w:val="001E16E8"/>
    <w:rsid w:val="001E19B3"/>
    <w:rsid w:val="001E1D6B"/>
    <w:rsid w:val="001E207E"/>
    <w:rsid w:val="001E20D5"/>
    <w:rsid w:val="001E23B4"/>
    <w:rsid w:val="001E257D"/>
    <w:rsid w:val="001E261C"/>
    <w:rsid w:val="001E2674"/>
    <w:rsid w:val="001E29A2"/>
    <w:rsid w:val="001E2A85"/>
    <w:rsid w:val="001E2C45"/>
    <w:rsid w:val="001E34D1"/>
    <w:rsid w:val="001E3750"/>
    <w:rsid w:val="001E402F"/>
    <w:rsid w:val="001E41C9"/>
    <w:rsid w:val="001E42B3"/>
    <w:rsid w:val="001E4477"/>
    <w:rsid w:val="001E44BD"/>
    <w:rsid w:val="001E47C9"/>
    <w:rsid w:val="001E47F8"/>
    <w:rsid w:val="001E4C0F"/>
    <w:rsid w:val="001E5184"/>
    <w:rsid w:val="001E52CE"/>
    <w:rsid w:val="001E56B1"/>
    <w:rsid w:val="001E5776"/>
    <w:rsid w:val="001E587C"/>
    <w:rsid w:val="001E5A1A"/>
    <w:rsid w:val="001E5F02"/>
    <w:rsid w:val="001E6358"/>
    <w:rsid w:val="001E6436"/>
    <w:rsid w:val="001E6925"/>
    <w:rsid w:val="001E6B56"/>
    <w:rsid w:val="001E6EED"/>
    <w:rsid w:val="001E6F91"/>
    <w:rsid w:val="001E7342"/>
    <w:rsid w:val="001E73E3"/>
    <w:rsid w:val="001E7446"/>
    <w:rsid w:val="001E7AD9"/>
    <w:rsid w:val="001E7B72"/>
    <w:rsid w:val="001F000E"/>
    <w:rsid w:val="001F0B77"/>
    <w:rsid w:val="001F0FD3"/>
    <w:rsid w:val="001F12D4"/>
    <w:rsid w:val="001F134E"/>
    <w:rsid w:val="001F1785"/>
    <w:rsid w:val="001F1925"/>
    <w:rsid w:val="001F19B1"/>
    <w:rsid w:val="001F19D1"/>
    <w:rsid w:val="001F1C0C"/>
    <w:rsid w:val="001F1EE8"/>
    <w:rsid w:val="001F238A"/>
    <w:rsid w:val="001F27C1"/>
    <w:rsid w:val="001F2801"/>
    <w:rsid w:val="001F2D00"/>
    <w:rsid w:val="001F2FEE"/>
    <w:rsid w:val="001F334C"/>
    <w:rsid w:val="001F33D9"/>
    <w:rsid w:val="001F34CC"/>
    <w:rsid w:val="001F3669"/>
    <w:rsid w:val="001F37B3"/>
    <w:rsid w:val="001F390D"/>
    <w:rsid w:val="001F41DD"/>
    <w:rsid w:val="001F42B6"/>
    <w:rsid w:val="001F4314"/>
    <w:rsid w:val="001F4DAD"/>
    <w:rsid w:val="001F529D"/>
    <w:rsid w:val="001F55D9"/>
    <w:rsid w:val="001F5947"/>
    <w:rsid w:val="001F5CF8"/>
    <w:rsid w:val="001F6260"/>
    <w:rsid w:val="001F6261"/>
    <w:rsid w:val="001F62C1"/>
    <w:rsid w:val="001F650C"/>
    <w:rsid w:val="001F6984"/>
    <w:rsid w:val="001F6B68"/>
    <w:rsid w:val="001F70F5"/>
    <w:rsid w:val="001F7523"/>
    <w:rsid w:val="001F764C"/>
    <w:rsid w:val="001F76A4"/>
    <w:rsid w:val="001F7907"/>
    <w:rsid w:val="001F7ABA"/>
    <w:rsid w:val="001F7F2B"/>
    <w:rsid w:val="00200340"/>
    <w:rsid w:val="00200471"/>
    <w:rsid w:val="00200CD4"/>
    <w:rsid w:val="0020156B"/>
    <w:rsid w:val="00201738"/>
    <w:rsid w:val="00201A71"/>
    <w:rsid w:val="00201B15"/>
    <w:rsid w:val="00201D32"/>
    <w:rsid w:val="002020AE"/>
    <w:rsid w:val="00202122"/>
    <w:rsid w:val="0020215D"/>
    <w:rsid w:val="00202823"/>
    <w:rsid w:val="00202831"/>
    <w:rsid w:val="00202851"/>
    <w:rsid w:val="00202CD2"/>
    <w:rsid w:val="00203040"/>
    <w:rsid w:val="002031CB"/>
    <w:rsid w:val="00203392"/>
    <w:rsid w:val="00203511"/>
    <w:rsid w:val="002037CB"/>
    <w:rsid w:val="00203997"/>
    <w:rsid w:val="00203A9E"/>
    <w:rsid w:val="00203B2D"/>
    <w:rsid w:val="002040C3"/>
    <w:rsid w:val="002042DB"/>
    <w:rsid w:val="0020439E"/>
    <w:rsid w:val="00204B1E"/>
    <w:rsid w:val="00204D1E"/>
    <w:rsid w:val="00204D6C"/>
    <w:rsid w:val="00204D89"/>
    <w:rsid w:val="00204E0B"/>
    <w:rsid w:val="002053B2"/>
    <w:rsid w:val="00205A72"/>
    <w:rsid w:val="00205DCE"/>
    <w:rsid w:val="00206619"/>
    <w:rsid w:val="0020674F"/>
    <w:rsid w:val="00206AEC"/>
    <w:rsid w:val="00206EF5"/>
    <w:rsid w:val="00207169"/>
    <w:rsid w:val="002073B4"/>
    <w:rsid w:val="00207706"/>
    <w:rsid w:val="0020785E"/>
    <w:rsid w:val="00210241"/>
    <w:rsid w:val="0021040E"/>
    <w:rsid w:val="00210661"/>
    <w:rsid w:val="00210C62"/>
    <w:rsid w:val="00210D17"/>
    <w:rsid w:val="00210E09"/>
    <w:rsid w:val="002110D1"/>
    <w:rsid w:val="002110DF"/>
    <w:rsid w:val="002112B2"/>
    <w:rsid w:val="0021131D"/>
    <w:rsid w:val="00211629"/>
    <w:rsid w:val="0021171B"/>
    <w:rsid w:val="0021175A"/>
    <w:rsid w:val="00211810"/>
    <w:rsid w:val="002118EE"/>
    <w:rsid w:val="00211B0D"/>
    <w:rsid w:val="00212780"/>
    <w:rsid w:val="0021291F"/>
    <w:rsid w:val="00212AC3"/>
    <w:rsid w:val="00212EB6"/>
    <w:rsid w:val="0021303F"/>
    <w:rsid w:val="002134F2"/>
    <w:rsid w:val="00213549"/>
    <w:rsid w:val="002136E7"/>
    <w:rsid w:val="00213BF8"/>
    <w:rsid w:val="00213C97"/>
    <w:rsid w:val="00214135"/>
    <w:rsid w:val="002143CE"/>
    <w:rsid w:val="0021443C"/>
    <w:rsid w:val="00214621"/>
    <w:rsid w:val="002148B3"/>
    <w:rsid w:val="00214ED7"/>
    <w:rsid w:val="0021528E"/>
    <w:rsid w:val="002152E2"/>
    <w:rsid w:val="00215326"/>
    <w:rsid w:val="00215C10"/>
    <w:rsid w:val="00215CE7"/>
    <w:rsid w:val="00215CFD"/>
    <w:rsid w:val="00215F15"/>
    <w:rsid w:val="002162D5"/>
    <w:rsid w:val="00216F85"/>
    <w:rsid w:val="00217670"/>
    <w:rsid w:val="0021774D"/>
    <w:rsid w:val="00217ADA"/>
    <w:rsid w:val="00217B78"/>
    <w:rsid w:val="00217D0E"/>
    <w:rsid w:val="00220143"/>
    <w:rsid w:val="002203B1"/>
    <w:rsid w:val="00220462"/>
    <w:rsid w:val="0022109D"/>
    <w:rsid w:val="00221189"/>
    <w:rsid w:val="00221273"/>
    <w:rsid w:val="00221376"/>
    <w:rsid w:val="00221507"/>
    <w:rsid w:val="0022166F"/>
    <w:rsid w:val="00221701"/>
    <w:rsid w:val="00221ADA"/>
    <w:rsid w:val="00221AF8"/>
    <w:rsid w:val="00222532"/>
    <w:rsid w:val="00222662"/>
    <w:rsid w:val="002228A2"/>
    <w:rsid w:val="00223204"/>
    <w:rsid w:val="0022328E"/>
    <w:rsid w:val="00223299"/>
    <w:rsid w:val="0022382F"/>
    <w:rsid w:val="00223A94"/>
    <w:rsid w:val="00223AB8"/>
    <w:rsid w:val="00223C26"/>
    <w:rsid w:val="00223CD8"/>
    <w:rsid w:val="002240DC"/>
    <w:rsid w:val="002241D5"/>
    <w:rsid w:val="002244B8"/>
    <w:rsid w:val="002245F0"/>
    <w:rsid w:val="00224864"/>
    <w:rsid w:val="00224A81"/>
    <w:rsid w:val="00224A99"/>
    <w:rsid w:val="00224E52"/>
    <w:rsid w:val="00224E7C"/>
    <w:rsid w:val="002257BE"/>
    <w:rsid w:val="002257DB"/>
    <w:rsid w:val="00225A17"/>
    <w:rsid w:val="00225CCB"/>
    <w:rsid w:val="002264ED"/>
    <w:rsid w:val="0022665E"/>
    <w:rsid w:val="00226F05"/>
    <w:rsid w:val="002271E4"/>
    <w:rsid w:val="00227588"/>
    <w:rsid w:val="002276F7"/>
    <w:rsid w:val="00227D14"/>
    <w:rsid w:val="002300CB"/>
    <w:rsid w:val="00230418"/>
    <w:rsid w:val="00230437"/>
    <w:rsid w:val="00230587"/>
    <w:rsid w:val="002305E1"/>
    <w:rsid w:val="002308A0"/>
    <w:rsid w:val="00230BAB"/>
    <w:rsid w:val="00230D9B"/>
    <w:rsid w:val="00230FC7"/>
    <w:rsid w:val="00231026"/>
    <w:rsid w:val="0023103F"/>
    <w:rsid w:val="0023135C"/>
    <w:rsid w:val="0023170E"/>
    <w:rsid w:val="0023174E"/>
    <w:rsid w:val="002319DE"/>
    <w:rsid w:val="00231C9A"/>
    <w:rsid w:val="00232176"/>
    <w:rsid w:val="00232219"/>
    <w:rsid w:val="0023225D"/>
    <w:rsid w:val="00232292"/>
    <w:rsid w:val="00232477"/>
    <w:rsid w:val="002327E8"/>
    <w:rsid w:val="00232983"/>
    <w:rsid w:val="00232BDB"/>
    <w:rsid w:val="00233234"/>
    <w:rsid w:val="00233633"/>
    <w:rsid w:val="00233890"/>
    <w:rsid w:val="00233ADC"/>
    <w:rsid w:val="00233C32"/>
    <w:rsid w:val="00233C91"/>
    <w:rsid w:val="00233F47"/>
    <w:rsid w:val="00234011"/>
    <w:rsid w:val="002342B7"/>
    <w:rsid w:val="00234456"/>
    <w:rsid w:val="00234653"/>
    <w:rsid w:val="002349A9"/>
    <w:rsid w:val="00234D76"/>
    <w:rsid w:val="00234DA7"/>
    <w:rsid w:val="00235192"/>
    <w:rsid w:val="00235839"/>
    <w:rsid w:val="00235BA5"/>
    <w:rsid w:val="00235DD0"/>
    <w:rsid w:val="00235E00"/>
    <w:rsid w:val="00235E03"/>
    <w:rsid w:val="00235F3E"/>
    <w:rsid w:val="00235F4C"/>
    <w:rsid w:val="00236529"/>
    <w:rsid w:val="00236799"/>
    <w:rsid w:val="00236868"/>
    <w:rsid w:val="002370E5"/>
    <w:rsid w:val="0023713A"/>
    <w:rsid w:val="002371F6"/>
    <w:rsid w:val="00237368"/>
    <w:rsid w:val="002373D4"/>
    <w:rsid w:val="00237455"/>
    <w:rsid w:val="002374A3"/>
    <w:rsid w:val="00237AB5"/>
    <w:rsid w:val="00237E50"/>
    <w:rsid w:val="00237EE9"/>
    <w:rsid w:val="00237F49"/>
    <w:rsid w:val="00237FBE"/>
    <w:rsid w:val="0024017F"/>
    <w:rsid w:val="0024021D"/>
    <w:rsid w:val="00240429"/>
    <w:rsid w:val="00240470"/>
    <w:rsid w:val="00240533"/>
    <w:rsid w:val="00240859"/>
    <w:rsid w:val="00241267"/>
    <w:rsid w:val="002412E3"/>
    <w:rsid w:val="00241451"/>
    <w:rsid w:val="00241786"/>
    <w:rsid w:val="00241E20"/>
    <w:rsid w:val="00241FC4"/>
    <w:rsid w:val="00242D0E"/>
    <w:rsid w:val="00242DCB"/>
    <w:rsid w:val="00242FC8"/>
    <w:rsid w:val="00243012"/>
    <w:rsid w:val="00243025"/>
    <w:rsid w:val="002433DD"/>
    <w:rsid w:val="0024349D"/>
    <w:rsid w:val="0024363D"/>
    <w:rsid w:val="00243876"/>
    <w:rsid w:val="00243B7C"/>
    <w:rsid w:val="00244221"/>
    <w:rsid w:val="002442CD"/>
    <w:rsid w:val="00244AE6"/>
    <w:rsid w:val="00244C5F"/>
    <w:rsid w:val="00244DE1"/>
    <w:rsid w:val="00244F78"/>
    <w:rsid w:val="002450F1"/>
    <w:rsid w:val="00245285"/>
    <w:rsid w:val="002453A2"/>
    <w:rsid w:val="002453B9"/>
    <w:rsid w:val="00245420"/>
    <w:rsid w:val="00245616"/>
    <w:rsid w:val="002457B7"/>
    <w:rsid w:val="00245C0C"/>
    <w:rsid w:val="00246218"/>
    <w:rsid w:val="002464AA"/>
    <w:rsid w:val="002464E4"/>
    <w:rsid w:val="002468B3"/>
    <w:rsid w:val="00246B12"/>
    <w:rsid w:val="00246B62"/>
    <w:rsid w:val="0024706C"/>
    <w:rsid w:val="0024707A"/>
    <w:rsid w:val="0024730A"/>
    <w:rsid w:val="002475BB"/>
    <w:rsid w:val="0024775E"/>
    <w:rsid w:val="00247ACE"/>
    <w:rsid w:val="00247B6B"/>
    <w:rsid w:val="00250142"/>
    <w:rsid w:val="00250BF3"/>
    <w:rsid w:val="00251039"/>
    <w:rsid w:val="002510FC"/>
    <w:rsid w:val="002516C3"/>
    <w:rsid w:val="00251A66"/>
    <w:rsid w:val="0025244D"/>
    <w:rsid w:val="0025278A"/>
    <w:rsid w:val="002527A8"/>
    <w:rsid w:val="00252BDF"/>
    <w:rsid w:val="00252DE3"/>
    <w:rsid w:val="002532BA"/>
    <w:rsid w:val="002537CB"/>
    <w:rsid w:val="00253A7E"/>
    <w:rsid w:val="00253FE0"/>
    <w:rsid w:val="0025450C"/>
    <w:rsid w:val="0025482B"/>
    <w:rsid w:val="00254C8D"/>
    <w:rsid w:val="00254CE8"/>
    <w:rsid w:val="00254D41"/>
    <w:rsid w:val="00255051"/>
    <w:rsid w:val="0025543D"/>
    <w:rsid w:val="00255824"/>
    <w:rsid w:val="00255A2D"/>
    <w:rsid w:val="00255C4E"/>
    <w:rsid w:val="00256050"/>
    <w:rsid w:val="0025650C"/>
    <w:rsid w:val="002566BE"/>
    <w:rsid w:val="002566C8"/>
    <w:rsid w:val="00256824"/>
    <w:rsid w:val="00256EDC"/>
    <w:rsid w:val="0025732F"/>
    <w:rsid w:val="00257365"/>
    <w:rsid w:val="00257738"/>
    <w:rsid w:val="00257BD3"/>
    <w:rsid w:val="00260046"/>
    <w:rsid w:val="00260088"/>
    <w:rsid w:val="0026009D"/>
    <w:rsid w:val="002602B6"/>
    <w:rsid w:val="00260755"/>
    <w:rsid w:val="00260DFE"/>
    <w:rsid w:val="00261206"/>
    <w:rsid w:val="00261780"/>
    <w:rsid w:val="00261ABE"/>
    <w:rsid w:val="00261DCC"/>
    <w:rsid w:val="0026227E"/>
    <w:rsid w:val="00262649"/>
    <w:rsid w:val="00262847"/>
    <w:rsid w:val="00262900"/>
    <w:rsid w:val="0026296A"/>
    <w:rsid w:val="00262CE6"/>
    <w:rsid w:val="00262D9E"/>
    <w:rsid w:val="00262DE9"/>
    <w:rsid w:val="00262E37"/>
    <w:rsid w:val="00262F7F"/>
    <w:rsid w:val="0026329C"/>
    <w:rsid w:val="00263564"/>
    <w:rsid w:val="002636F6"/>
    <w:rsid w:val="002638EB"/>
    <w:rsid w:val="002639AC"/>
    <w:rsid w:val="002639C3"/>
    <w:rsid w:val="00263B23"/>
    <w:rsid w:val="00263E0F"/>
    <w:rsid w:val="002645AC"/>
    <w:rsid w:val="002646AE"/>
    <w:rsid w:val="00265397"/>
    <w:rsid w:val="00265BBD"/>
    <w:rsid w:val="00265DF8"/>
    <w:rsid w:val="002676AB"/>
    <w:rsid w:val="0026770B"/>
    <w:rsid w:val="002677E6"/>
    <w:rsid w:val="00267B4D"/>
    <w:rsid w:val="00267D22"/>
    <w:rsid w:val="00267D35"/>
    <w:rsid w:val="00267D7A"/>
    <w:rsid w:val="00267D87"/>
    <w:rsid w:val="0027021C"/>
    <w:rsid w:val="0027043B"/>
    <w:rsid w:val="00270499"/>
    <w:rsid w:val="0027049B"/>
    <w:rsid w:val="00270D7B"/>
    <w:rsid w:val="00270FC1"/>
    <w:rsid w:val="002713C4"/>
    <w:rsid w:val="002717DE"/>
    <w:rsid w:val="0027194F"/>
    <w:rsid w:val="00271A4A"/>
    <w:rsid w:val="00271A72"/>
    <w:rsid w:val="00271AB5"/>
    <w:rsid w:val="00272067"/>
    <w:rsid w:val="0027206E"/>
    <w:rsid w:val="00272551"/>
    <w:rsid w:val="00272852"/>
    <w:rsid w:val="00272A0A"/>
    <w:rsid w:val="00273368"/>
    <w:rsid w:val="002733DA"/>
    <w:rsid w:val="002743C6"/>
    <w:rsid w:val="0027461A"/>
    <w:rsid w:val="0027468A"/>
    <w:rsid w:val="002748DD"/>
    <w:rsid w:val="002748F7"/>
    <w:rsid w:val="002749A5"/>
    <w:rsid w:val="00274B7A"/>
    <w:rsid w:val="00274D05"/>
    <w:rsid w:val="00274D44"/>
    <w:rsid w:val="002750E8"/>
    <w:rsid w:val="00275376"/>
    <w:rsid w:val="0027575C"/>
    <w:rsid w:val="00275976"/>
    <w:rsid w:val="00275EDA"/>
    <w:rsid w:val="002760B9"/>
    <w:rsid w:val="00276285"/>
    <w:rsid w:val="0027633C"/>
    <w:rsid w:val="0027652A"/>
    <w:rsid w:val="0027663D"/>
    <w:rsid w:val="00276714"/>
    <w:rsid w:val="002767CD"/>
    <w:rsid w:val="00276921"/>
    <w:rsid w:val="00276A18"/>
    <w:rsid w:val="00276B61"/>
    <w:rsid w:val="00276C2A"/>
    <w:rsid w:val="00277178"/>
    <w:rsid w:val="002771BA"/>
    <w:rsid w:val="00277263"/>
    <w:rsid w:val="002774C5"/>
    <w:rsid w:val="002774DC"/>
    <w:rsid w:val="00277A35"/>
    <w:rsid w:val="00277BD1"/>
    <w:rsid w:val="00280051"/>
    <w:rsid w:val="002800EB"/>
    <w:rsid w:val="002801F2"/>
    <w:rsid w:val="00280474"/>
    <w:rsid w:val="0028081F"/>
    <w:rsid w:val="002810A2"/>
    <w:rsid w:val="00281145"/>
    <w:rsid w:val="00281150"/>
    <w:rsid w:val="002817A0"/>
    <w:rsid w:val="00281CE4"/>
    <w:rsid w:val="00281FCB"/>
    <w:rsid w:val="00282A48"/>
    <w:rsid w:val="00282AE2"/>
    <w:rsid w:val="00282D41"/>
    <w:rsid w:val="00283217"/>
    <w:rsid w:val="00283253"/>
    <w:rsid w:val="00283378"/>
    <w:rsid w:val="00284690"/>
    <w:rsid w:val="00284BC6"/>
    <w:rsid w:val="00284D2C"/>
    <w:rsid w:val="00285137"/>
    <w:rsid w:val="002854D0"/>
    <w:rsid w:val="0028555A"/>
    <w:rsid w:val="002855B2"/>
    <w:rsid w:val="0028570D"/>
    <w:rsid w:val="002858A2"/>
    <w:rsid w:val="0028593F"/>
    <w:rsid w:val="00285AAF"/>
    <w:rsid w:val="00285EEC"/>
    <w:rsid w:val="00286013"/>
    <w:rsid w:val="002860FF"/>
    <w:rsid w:val="00286360"/>
    <w:rsid w:val="00286363"/>
    <w:rsid w:val="00286903"/>
    <w:rsid w:val="00286A40"/>
    <w:rsid w:val="00286B6B"/>
    <w:rsid w:val="0028707B"/>
    <w:rsid w:val="0028727E"/>
    <w:rsid w:val="002872C2"/>
    <w:rsid w:val="00287851"/>
    <w:rsid w:val="00287DC5"/>
    <w:rsid w:val="00290095"/>
    <w:rsid w:val="00290277"/>
    <w:rsid w:val="00290278"/>
    <w:rsid w:val="00290742"/>
    <w:rsid w:val="00290BE0"/>
    <w:rsid w:val="00291427"/>
    <w:rsid w:val="002914F8"/>
    <w:rsid w:val="00291693"/>
    <w:rsid w:val="002916FB"/>
    <w:rsid w:val="00291811"/>
    <w:rsid w:val="00292143"/>
    <w:rsid w:val="00292209"/>
    <w:rsid w:val="002925CE"/>
    <w:rsid w:val="00292604"/>
    <w:rsid w:val="0029272B"/>
    <w:rsid w:val="0029279A"/>
    <w:rsid w:val="002928E7"/>
    <w:rsid w:val="00292996"/>
    <w:rsid w:val="00292BEE"/>
    <w:rsid w:val="00292DB1"/>
    <w:rsid w:val="0029312D"/>
    <w:rsid w:val="00293186"/>
    <w:rsid w:val="002937FB"/>
    <w:rsid w:val="002938F2"/>
    <w:rsid w:val="00293A20"/>
    <w:rsid w:val="00293D52"/>
    <w:rsid w:val="00294331"/>
    <w:rsid w:val="00294703"/>
    <w:rsid w:val="002947F8"/>
    <w:rsid w:val="002948D3"/>
    <w:rsid w:val="00294A07"/>
    <w:rsid w:val="00294A28"/>
    <w:rsid w:val="00294A67"/>
    <w:rsid w:val="00294AD1"/>
    <w:rsid w:val="00294F14"/>
    <w:rsid w:val="002950EF"/>
    <w:rsid w:val="00295130"/>
    <w:rsid w:val="00295B2D"/>
    <w:rsid w:val="00295B89"/>
    <w:rsid w:val="00295D22"/>
    <w:rsid w:val="00295E02"/>
    <w:rsid w:val="00296A5E"/>
    <w:rsid w:val="00296B6A"/>
    <w:rsid w:val="00296E24"/>
    <w:rsid w:val="002978D9"/>
    <w:rsid w:val="00297D06"/>
    <w:rsid w:val="002A0067"/>
    <w:rsid w:val="002A0244"/>
    <w:rsid w:val="002A07B2"/>
    <w:rsid w:val="002A0A34"/>
    <w:rsid w:val="002A101E"/>
    <w:rsid w:val="002A115D"/>
    <w:rsid w:val="002A13BA"/>
    <w:rsid w:val="002A18B6"/>
    <w:rsid w:val="002A198A"/>
    <w:rsid w:val="002A1B63"/>
    <w:rsid w:val="002A1F23"/>
    <w:rsid w:val="002A246E"/>
    <w:rsid w:val="002A25AF"/>
    <w:rsid w:val="002A298B"/>
    <w:rsid w:val="002A2D99"/>
    <w:rsid w:val="002A30F5"/>
    <w:rsid w:val="002A3360"/>
    <w:rsid w:val="002A3AF5"/>
    <w:rsid w:val="002A3BD6"/>
    <w:rsid w:val="002A44B3"/>
    <w:rsid w:val="002A44B9"/>
    <w:rsid w:val="002A4795"/>
    <w:rsid w:val="002A4CD1"/>
    <w:rsid w:val="002A4FA3"/>
    <w:rsid w:val="002A50B3"/>
    <w:rsid w:val="002A51DF"/>
    <w:rsid w:val="002A5393"/>
    <w:rsid w:val="002A5434"/>
    <w:rsid w:val="002A5A27"/>
    <w:rsid w:val="002A5DB4"/>
    <w:rsid w:val="002A6182"/>
    <w:rsid w:val="002A6971"/>
    <w:rsid w:val="002A699C"/>
    <w:rsid w:val="002A6D2D"/>
    <w:rsid w:val="002A7247"/>
    <w:rsid w:val="002A73A0"/>
    <w:rsid w:val="002A7606"/>
    <w:rsid w:val="002A7655"/>
    <w:rsid w:val="002A7D1D"/>
    <w:rsid w:val="002B03F1"/>
    <w:rsid w:val="002B08FB"/>
    <w:rsid w:val="002B0C70"/>
    <w:rsid w:val="002B10B1"/>
    <w:rsid w:val="002B1158"/>
    <w:rsid w:val="002B1488"/>
    <w:rsid w:val="002B1896"/>
    <w:rsid w:val="002B18A5"/>
    <w:rsid w:val="002B228A"/>
    <w:rsid w:val="002B2432"/>
    <w:rsid w:val="002B269A"/>
    <w:rsid w:val="002B2B06"/>
    <w:rsid w:val="002B2B40"/>
    <w:rsid w:val="002B2ED0"/>
    <w:rsid w:val="002B30FC"/>
    <w:rsid w:val="002B36DD"/>
    <w:rsid w:val="002B36EE"/>
    <w:rsid w:val="002B3A0E"/>
    <w:rsid w:val="002B3B80"/>
    <w:rsid w:val="002B3FB9"/>
    <w:rsid w:val="002B41E5"/>
    <w:rsid w:val="002B4548"/>
    <w:rsid w:val="002B4A69"/>
    <w:rsid w:val="002B4A9F"/>
    <w:rsid w:val="002B4B27"/>
    <w:rsid w:val="002B54D0"/>
    <w:rsid w:val="002B591C"/>
    <w:rsid w:val="002B59E0"/>
    <w:rsid w:val="002B5BB3"/>
    <w:rsid w:val="002B5BD3"/>
    <w:rsid w:val="002B6029"/>
    <w:rsid w:val="002B60CE"/>
    <w:rsid w:val="002B647D"/>
    <w:rsid w:val="002B67CA"/>
    <w:rsid w:val="002B719F"/>
    <w:rsid w:val="002B72CB"/>
    <w:rsid w:val="002B746D"/>
    <w:rsid w:val="002B7806"/>
    <w:rsid w:val="002B7B7D"/>
    <w:rsid w:val="002C0683"/>
    <w:rsid w:val="002C086B"/>
    <w:rsid w:val="002C08A5"/>
    <w:rsid w:val="002C09CB"/>
    <w:rsid w:val="002C0D07"/>
    <w:rsid w:val="002C0FA0"/>
    <w:rsid w:val="002C113B"/>
    <w:rsid w:val="002C1194"/>
    <w:rsid w:val="002C17FF"/>
    <w:rsid w:val="002C184E"/>
    <w:rsid w:val="002C1A6D"/>
    <w:rsid w:val="002C1AF9"/>
    <w:rsid w:val="002C23AD"/>
    <w:rsid w:val="002C2625"/>
    <w:rsid w:val="002C267C"/>
    <w:rsid w:val="002C27D3"/>
    <w:rsid w:val="002C29C8"/>
    <w:rsid w:val="002C30F8"/>
    <w:rsid w:val="002C329A"/>
    <w:rsid w:val="002C3349"/>
    <w:rsid w:val="002C36C0"/>
    <w:rsid w:val="002C37EC"/>
    <w:rsid w:val="002C3972"/>
    <w:rsid w:val="002C3B52"/>
    <w:rsid w:val="002C3D0B"/>
    <w:rsid w:val="002C3E80"/>
    <w:rsid w:val="002C4072"/>
    <w:rsid w:val="002C44F6"/>
    <w:rsid w:val="002C52BB"/>
    <w:rsid w:val="002C53AE"/>
    <w:rsid w:val="002C57EF"/>
    <w:rsid w:val="002C59A3"/>
    <w:rsid w:val="002C5B64"/>
    <w:rsid w:val="002C5BB2"/>
    <w:rsid w:val="002C64D0"/>
    <w:rsid w:val="002C65AB"/>
    <w:rsid w:val="002C6772"/>
    <w:rsid w:val="002C6A4B"/>
    <w:rsid w:val="002C6CC2"/>
    <w:rsid w:val="002C71C8"/>
    <w:rsid w:val="002C7253"/>
    <w:rsid w:val="002C738E"/>
    <w:rsid w:val="002C796A"/>
    <w:rsid w:val="002C7FDB"/>
    <w:rsid w:val="002D048E"/>
    <w:rsid w:val="002D050C"/>
    <w:rsid w:val="002D05BF"/>
    <w:rsid w:val="002D0B06"/>
    <w:rsid w:val="002D0B8A"/>
    <w:rsid w:val="002D111F"/>
    <w:rsid w:val="002D1435"/>
    <w:rsid w:val="002D16AD"/>
    <w:rsid w:val="002D174B"/>
    <w:rsid w:val="002D25CD"/>
    <w:rsid w:val="002D2613"/>
    <w:rsid w:val="002D2980"/>
    <w:rsid w:val="002D2C2A"/>
    <w:rsid w:val="002D2EC1"/>
    <w:rsid w:val="002D36DA"/>
    <w:rsid w:val="002D3817"/>
    <w:rsid w:val="002D3CDB"/>
    <w:rsid w:val="002D3EC8"/>
    <w:rsid w:val="002D419D"/>
    <w:rsid w:val="002D46A7"/>
    <w:rsid w:val="002D4A6A"/>
    <w:rsid w:val="002D4BC6"/>
    <w:rsid w:val="002D4D4C"/>
    <w:rsid w:val="002D4F65"/>
    <w:rsid w:val="002D505B"/>
    <w:rsid w:val="002D515D"/>
    <w:rsid w:val="002D5485"/>
    <w:rsid w:val="002D5AB6"/>
    <w:rsid w:val="002D6A8D"/>
    <w:rsid w:val="002D735B"/>
    <w:rsid w:val="002D7817"/>
    <w:rsid w:val="002D7BC9"/>
    <w:rsid w:val="002D7E62"/>
    <w:rsid w:val="002D7E7D"/>
    <w:rsid w:val="002D7FA5"/>
    <w:rsid w:val="002E0290"/>
    <w:rsid w:val="002E02AC"/>
    <w:rsid w:val="002E0945"/>
    <w:rsid w:val="002E0B44"/>
    <w:rsid w:val="002E0FB7"/>
    <w:rsid w:val="002E1D22"/>
    <w:rsid w:val="002E217D"/>
    <w:rsid w:val="002E238F"/>
    <w:rsid w:val="002E2B0E"/>
    <w:rsid w:val="002E2B20"/>
    <w:rsid w:val="002E2B64"/>
    <w:rsid w:val="002E2C19"/>
    <w:rsid w:val="002E2C5D"/>
    <w:rsid w:val="002E2DC2"/>
    <w:rsid w:val="002E2E2C"/>
    <w:rsid w:val="002E324F"/>
    <w:rsid w:val="002E364D"/>
    <w:rsid w:val="002E3681"/>
    <w:rsid w:val="002E369A"/>
    <w:rsid w:val="002E38AB"/>
    <w:rsid w:val="002E3CC5"/>
    <w:rsid w:val="002E445B"/>
    <w:rsid w:val="002E4B2C"/>
    <w:rsid w:val="002E4C6B"/>
    <w:rsid w:val="002E4ED8"/>
    <w:rsid w:val="002E50B0"/>
    <w:rsid w:val="002E51C3"/>
    <w:rsid w:val="002E51F3"/>
    <w:rsid w:val="002E52FD"/>
    <w:rsid w:val="002E544A"/>
    <w:rsid w:val="002E55CE"/>
    <w:rsid w:val="002E59E8"/>
    <w:rsid w:val="002E65EF"/>
    <w:rsid w:val="002E662A"/>
    <w:rsid w:val="002E66F5"/>
    <w:rsid w:val="002E6EFF"/>
    <w:rsid w:val="002E7109"/>
    <w:rsid w:val="002E7355"/>
    <w:rsid w:val="002E7511"/>
    <w:rsid w:val="002E7538"/>
    <w:rsid w:val="002E778D"/>
    <w:rsid w:val="002E7DBC"/>
    <w:rsid w:val="002F01D6"/>
    <w:rsid w:val="002F0632"/>
    <w:rsid w:val="002F0820"/>
    <w:rsid w:val="002F1116"/>
    <w:rsid w:val="002F1A13"/>
    <w:rsid w:val="002F1FA3"/>
    <w:rsid w:val="002F279D"/>
    <w:rsid w:val="002F28F4"/>
    <w:rsid w:val="002F29DE"/>
    <w:rsid w:val="002F3124"/>
    <w:rsid w:val="002F316E"/>
    <w:rsid w:val="002F3259"/>
    <w:rsid w:val="002F3921"/>
    <w:rsid w:val="002F396E"/>
    <w:rsid w:val="002F3B25"/>
    <w:rsid w:val="002F3C39"/>
    <w:rsid w:val="002F3FFD"/>
    <w:rsid w:val="002F407A"/>
    <w:rsid w:val="002F4085"/>
    <w:rsid w:val="002F40D1"/>
    <w:rsid w:val="002F42EB"/>
    <w:rsid w:val="002F4560"/>
    <w:rsid w:val="002F4636"/>
    <w:rsid w:val="002F46F8"/>
    <w:rsid w:val="002F4923"/>
    <w:rsid w:val="002F4A40"/>
    <w:rsid w:val="002F4FE3"/>
    <w:rsid w:val="002F5382"/>
    <w:rsid w:val="002F53A5"/>
    <w:rsid w:val="002F56BD"/>
    <w:rsid w:val="002F5728"/>
    <w:rsid w:val="002F5D74"/>
    <w:rsid w:val="002F6135"/>
    <w:rsid w:val="002F62B7"/>
    <w:rsid w:val="002F6863"/>
    <w:rsid w:val="002F698D"/>
    <w:rsid w:val="002F6BF7"/>
    <w:rsid w:val="002F6C99"/>
    <w:rsid w:val="002F7267"/>
    <w:rsid w:val="002F7936"/>
    <w:rsid w:val="002F7997"/>
    <w:rsid w:val="002F7E00"/>
    <w:rsid w:val="003000BA"/>
    <w:rsid w:val="0030015E"/>
    <w:rsid w:val="0030032E"/>
    <w:rsid w:val="003006E0"/>
    <w:rsid w:val="00300EAB"/>
    <w:rsid w:val="00301203"/>
    <w:rsid w:val="003012F3"/>
    <w:rsid w:val="003014E4"/>
    <w:rsid w:val="0030155E"/>
    <w:rsid w:val="00301575"/>
    <w:rsid w:val="00301C51"/>
    <w:rsid w:val="00301CE4"/>
    <w:rsid w:val="003022B9"/>
    <w:rsid w:val="003022DD"/>
    <w:rsid w:val="0030234A"/>
    <w:rsid w:val="003024B4"/>
    <w:rsid w:val="0030279A"/>
    <w:rsid w:val="00302A9D"/>
    <w:rsid w:val="00302B99"/>
    <w:rsid w:val="00302E10"/>
    <w:rsid w:val="00302EC4"/>
    <w:rsid w:val="00302ED9"/>
    <w:rsid w:val="003032DB"/>
    <w:rsid w:val="0030340C"/>
    <w:rsid w:val="00303703"/>
    <w:rsid w:val="00303826"/>
    <w:rsid w:val="00303879"/>
    <w:rsid w:val="0030399D"/>
    <w:rsid w:val="003039F9"/>
    <w:rsid w:val="00303BE9"/>
    <w:rsid w:val="00304593"/>
    <w:rsid w:val="003048FE"/>
    <w:rsid w:val="00304B6C"/>
    <w:rsid w:val="00305669"/>
    <w:rsid w:val="0030576A"/>
    <w:rsid w:val="003057ED"/>
    <w:rsid w:val="003058F1"/>
    <w:rsid w:val="0030591A"/>
    <w:rsid w:val="00305B04"/>
    <w:rsid w:val="00305B66"/>
    <w:rsid w:val="00305D66"/>
    <w:rsid w:val="00305E26"/>
    <w:rsid w:val="003062DC"/>
    <w:rsid w:val="00306577"/>
    <w:rsid w:val="0030681A"/>
    <w:rsid w:val="00306FAE"/>
    <w:rsid w:val="003073AD"/>
    <w:rsid w:val="003074F0"/>
    <w:rsid w:val="0030760F"/>
    <w:rsid w:val="003101A1"/>
    <w:rsid w:val="00310309"/>
    <w:rsid w:val="003104B5"/>
    <w:rsid w:val="00310A53"/>
    <w:rsid w:val="00310CE7"/>
    <w:rsid w:val="00310DC8"/>
    <w:rsid w:val="003112CA"/>
    <w:rsid w:val="003116E6"/>
    <w:rsid w:val="003117C3"/>
    <w:rsid w:val="0031197A"/>
    <w:rsid w:val="00312587"/>
    <w:rsid w:val="00312936"/>
    <w:rsid w:val="00312A36"/>
    <w:rsid w:val="00312BE0"/>
    <w:rsid w:val="00313666"/>
    <w:rsid w:val="00313696"/>
    <w:rsid w:val="00313FCC"/>
    <w:rsid w:val="003141BF"/>
    <w:rsid w:val="003145E6"/>
    <w:rsid w:val="00314711"/>
    <w:rsid w:val="003148D6"/>
    <w:rsid w:val="00314D33"/>
    <w:rsid w:val="00315033"/>
    <w:rsid w:val="00315784"/>
    <w:rsid w:val="00315C4E"/>
    <w:rsid w:val="003160F4"/>
    <w:rsid w:val="00316196"/>
    <w:rsid w:val="003163D6"/>
    <w:rsid w:val="00316496"/>
    <w:rsid w:val="003168C7"/>
    <w:rsid w:val="00316D49"/>
    <w:rsid w:val="003174FE"/>
    <w:rsid w:val="00317709"/>
    <w:rsid w:val="00317796"/>
    <w:rsid w:val="00317848"/>
    <w:rsid w:val="00317C78"/>
    <w:rsid w:val="00317C92"/>
    <w:rsid w:val="003205B9"/>
    <w:rsid w:val="00320676"/>
    <w:rsid w:val="00320827"/>
    <w:rsid w:val="00320C86"/>
    <w:rsid w:val="00320CA1"/>
    <w:rsid w:val="0032214C"/>
    <w:rsid w:val="0032276F"/>
    <w:rsid w:val="00322A0B"/>
    <w:rsid w:val="00323A75"/>
    <w:rsid w:val="00323D42"/>
    <w:rsid w:val="00323FCB"/>
    <w:rsid w:val="00324713"/>
    <w:rsid w:val="0032485C"/>
    <w:rsid w:val="00324BEC"/>
    <w:rsid w:val="00324FBD"/>
    <w:rsid w:val="00325434"/>
    <w:rsid w:val="00325464"/>
    <w:rsid w:val="00325EC6"/>
    <w:rsid w:val="003261A3"/>
    <w:rsid w:val="003263B3"/>
    <w:rsid w:val="00326559"/>
    <w:rsid w:val="00326C7D"/>
    <w:rsid w:val="00326D51"/>
    <w:rsid w:val="003275A7"/>
    <w:rsid w:val="003276FA"/>
    <w:rsid w:val="0032771B"/>
    <w:rsid w:val="0032790C"/>
    <w:rsid w:val="00327AC5"/>
    <w:rsid w:val="00327D75"/>
    <w:rsid w:val="00327FEB"/>
    <w:rsid w:val="0033007C"/>
    <w:rsid w:val="003301D6"/>
    <w:rsid w:val="0033043E"/>
    <w:rsid w:val="00330837"/>
    <w:rsid w:val="003308E8"/>
    <w:rsid w:val="00330CC9"/>
    <w:rsid w:val="00330E58"/>
    <w:rsid w:val="0033118E"/>
    <w:rsid w:val="003317BE"/>
    <w:rsid w:val="003318D5"/>
    <w:rsid w:val="00332500"/>
    <w:rsid w:val="003326B8"/>
    <w:rsid w:val="003326CE"/>
    <w:rsid w:val="0033293C"/>
    <w:rsid w:val="00332A39"/>
    <w:rsid w:val="00332BC5"/>
    <w:rsid w:val="00332F90"/>
    <w:rsid w:val="0033359F"/>
    <w:rsid w:val="0033360F"/>
    <w:rsid w:val="00333CA7"/>
    <w:rsid w:val="00333D49"/>
    <w:rsid w:val="00333F5B"/>
    <w:rsid w:val="0033450B"/>
    <w:rsid w:val="003348E5"/>
    <w:rsid w:val="00334BA3"/>
    <w:rsid w:val="003351EA"/>
    <w:rsid w:val="003353A5"/>
    <w:rsid w:val="00335756"/>
    <w:rsid w:val="00335EB1"/>
    <w:rsid w:val="003364E3"/>
    <w:rsid w:val="00336539"/>
    <w:rsid w:val="003369EA"/>
    <w:rsid w:val="00336DC1"/>
    <w:rsid w:val="00336EC4"/>
    <w:rsid w:val="00337742"/>
    <w:rsid w:val="00337A95"/>
    <w:rsid w:val="00337CEF"/>
    <w:rsid w:val="00337E73"/>
    <w:rsid w:val="0034029C"/>
    <w:rsid w:val="00340799"/>
    <w:rsid w:val="00340951"/>
    <w:rsid w:val="00340A6E"/>
    <w:rsid w:val="00340B80"/>
    <w:rsid w:val="00340C74"/>
    <w:rsid w:val="00340DD9"/>
    <w:rsid w:val="00340E5D"/>
    <w:rsid w:val="00341028"/>
    <w:rsid w:val="0034104B"/>
    <w:rsid w:val="003410DC"/>
    <w:rsid w:val="00341245"/>
    <w:rsid w:val="0034130F"/>
    <w:rsid w:val="00341827"/>
    <w:rsid w:val="0034188E"/>
    <w:rsid w:val="00341893"/>
    <w:rsid w:val="00341F0B"/>
    <w:rsid w:val="003423C2"/>
    <w:rsid w:val="00342759"/>
    <w:rsid w:val="00342B06"/>
    <w:rsid w:val="00343124"/>
    <w:rsid w:val="0034319B"/>
    <w:rsid w:val="003431D5"/>
    <w:rsid w:val="003434B9"/>
    <w:rsid w:val="00343629"/>
    <w:rsid w:val="0034370F"/>
    <w:rsid w:val="00343DF3"/>
    <w:rsid w:val="00343FFD"/>
    <w:rsid w:val="00344534"/>
    <w:rsid w:val="00344700"/>
    <w:rsid w:val="0034546C"/>
    <w:rsid w:val="003456C8"/>
    <w:rsid w:val="00345871"/>
    <w:rsid w:val="00345965"/>
    <w:rsid w:val="00345DCA"/>
    <w:rsid w:val="00345E9D"/>
    <w:rsid w:val="0034605C"/>
    <w:rsid w:val="003460FD"/>
    <w:rsid w:val="003462BC"/>
    <w:rsid w:val="00346578"/>
    <w:rsid w:val="00346716"/>
    <w:rsid w:val="00346726"/>
    <w:rsid w:val="00346D11"/>
    <w:rsid w:val="00346FAB"/>
    <w:rsid w:val="00347032"/>
    <w:rsid w:val="00347928"/>
    <w:rsid w:val="0034792D"/>
    <w:rsid w:val="00347CB6"/>
    <w:rsid w:val="00347D91"/>
    <w:rsid w:val="003502A0"/>
    <w:rsid w:val="0035038E"/>
    <w:rsid w:val="0035040C"/>
    <w:rsid w:val="00350458"/>
    <w:rsid w:val="0035057A"/>
    <w:rsid w:val="003506D1"/>
    <w:rsid w:val="003509A2"/>
    <w:rsid w:val="00350A06"/>
    <w:rsid w:val="00350F1C"/>
    <w:rsid w:val="00351150"/>
    <w:rsid w:val="00351573"/>
    <w:rsid w:val="0035186B"/>
    <w:rsid w:val="003519DF"/>
    <w:rsid w:val="00352262"/>
    <w:rsid w:val="00352931"/>
    <w:rsid w:val="00352BF2"/>
    <w:rsid w:val="00352CC8"/>
    <w:rsid w:val="00352D0A"/>
    <w:rsid w:val="00352D36"/>
    <w:rsid w:val="00353530"/>
    <w:rsid w:val="003537D3"/>
    <w:rsid w:val="00353AAC"/>
    <w:rsid w:val="00353B1A"/>
    <w:rsid w:val="00353F23"/>
    <w:rsid w:val="00353F3C"/>
    <w:rsid w:val="00354064"/>
    <w:rsid w:val="003542A9"/>
    <w:rsid w:val="003546B8"/>
    <w:rsid w:val="0035490C"/>
    <w:rsid w:val="00354961"/>
    <w:rsid w:val="00354C26"/>
    <w:rsid w:val="00354F60"/>
    <w:rsid w:val="0035500A"/>
    <w:rsid w:val="003554B2"/>
    <w:rsid w:val="0035596B"/>
    <w:rsid w:val="00355A91"/>
    <w:rsid w:val="00355B5D"/>
    <w:rsid w:val="00356138"/>
    <w:rsid w:val="00356F6B"/>
    <w:rsid w:val="003575C0"/>
    <w:rsid w:val="00357822"/>
    <w:rsid w:val="00357B26"/>
    <w:rsid w:val="00357EDC"/>
    <w:rsid w:val="0036001E"/>
    <w:rsid w:val="00360E57"/>
    <w:rsid w:val="00361053"/>
    <w:rsid w:val="003612C2"/>
    <w:rsid w:val="00361687"/>
    <w:rsid w:val="003618C9"/>
    <w:rsid w:val="00361997"/>
    <w:rsid w:val="00361ABB"/>
    <w:rsid w:val="00361B2F"/>
    <w:rsid w:val="00361B7A"/>
    <w:rsid w:val="00361F9D"/>
    <w:rsid w:val="00362176"/>
    <w:rsid w:val="003622FF"/>
    <w:rsid w:val="00362D80"/>
    <w:rsid w:val="00363702"/>
    <w:rsid w:val="003638AF"/>
    <w:rsid w:val="00363D60"/>
    <w:rsid w:val="00364C29"/>
    <w:rsid w:val="00364D8C"/>
    <w:rsid w:val="00364E78"/>
    <w:rsid w:val="0036509E"/>
    <w:rsid w:val="003651DB"/>
    <w:rsid w:val="00365383"/>
    <w:rsid w:val="0036595D"/>
    <w:rsid w:val="003659A0"/>
    <w:rsid w:val="003659E5"/>
    <w:rsid w:val="00365E8C"/>
    <w:rsid w:val="003662E2"/>
    <w:rsid w:val="003668B3"/>
    <w:rsid w:val="00366AFB"/>
    <w:rsid w:val="003676A2"/>
    <w:rsid w:val="00367A97"/>
    <w:rsid w:val="00367CB2"/>
    <w:rsid w:val="00370030"/>
    <w:rsid w:val="00370095"/>
    <w:rsid w:val="003700CE"/>
    <w:rsid w:val="00370C6C"/>
    <w:rsid w:val="00371279"/>
    <w:rsid w:val="003714CD"/>
    <w:rsid w:val="003714F6"/>
    <w:rsid w:val="0037154B"/>
    <w:rsid w:val="00371896"/>
    <w:rsid w:val="003718EC"/>
    <w:rsid w:val="00371EBB"/>
    <w:rsid w:val="00372179"/>
    <w:rsid w:val="003724EA"/>
    <w:rsid w:val="00372959"/>
    <w:rsid w:val="00372D29"/>
    <w:rsid w:val="00372F65"/>
    <w:rsid w:val="00373534"/>
    <w:rsid w:val="0037376D"/>
    <w:rsid w:val="003737FC"/>
    <w:rsid w:val="00373871"/>
    <w:rsid w:val="00373981"/>
    <w:rsid w:val="00373A73"/>
    <w:rsid w:val="00373A94"/>
    <w:rsid w:val="00373CE4"/>
    <w:rsid w:val="0037414A"/>
    <w:rsid w:val="00374162"/>
    <w:rsid w:val="00374A2F"/>
    <w:rsid w:val="00374C90"/>
    <w:rsid w:val="00374D22"/>
    <w:rsid w:val="00374E15"/>
    <w:rsid w:val="00375114"/>
    <w:rsid w:val="003751C1"/>
    <w:rsid w:val="003756BF"/>
    <w:rsid w:val="00376089"/>
    <w:rsid w:val="00376AD8"/>
    <w:rsid w:val="00376B58"/>
    <w:rsid w:val="00376B7A"/>
    <w:rsid w:val="00376B83"/>
    <w:rsid w:val="00376C0F"/>
    <w:rsid w:val="00377085"/>
    <w:rsid w:val="003771E8"/>
    <w:rsid w:val="00377420"/>
    <w:rsid w:val="00377618"/>
    <w:rsid w:val="00377682"/>
    <w:rsid w:val="003776EA"/>
    <w:rsid w:val="00377E22"/>
    <w:rsid w:val="003804D8"/>
    <w:rsid w:val="00380DCA"/>
    <w:rsid w:val="00380E83"/>
    <w:rsid w:val="003818F9"/>
    <w:rsid w:val="00381AA2"/>
    <w:rsid w:val="00381C3A"/>
    <w:rsid w:val="00381CA3"/>
    <w:rsid w:val="00382082"/>
    <w:rsid w:val="003823CB"/>
    <w:rsid w:val="003827F9"/>
    <w:rsid w:val="00382BF5"/>
    <w:rsid w:val="00382D05"/>
    <w:rsid w:val="00382ECF"/>
    <w:rsid w:val="0038307B"/>
    <w:rsid w:val="003831B4"/>
    <w:rsid w:val="0038323E"/>
    <w:rsid w:val="00383507"/>
    <w:rsid w:val="00383A98"/>
    <w:rsid w:val="00383D1B"/>
    <w:rsid w:val="00384889"/>
    <w:rsid w:val="00385358"/>
    <w:rsid w:val="00385653"/>
    <w:rsid w:val="00385BF1"/>
    <w:rsid w:val="00385C74"/>
    <w:rsid w:val="00385F32"/>
    <w:rsid w:val="00387609"/>
    <w:rsid w:val="0038769D"/>
    <w:rsid w:val="00387807"/>
    <w:rsid w:val="003878B8"/>
    <w:rsid w:val="00387972"/>
    <w:rsid w:val="00387ABF"/>
    <w:rsid w:val="00387C96"/>
    <w:rsid w:val="0039024E"/>
    <w:rsid w:val="003904E5"/>
    <w:rsid w:val="00390EB1"/>
    <w:rsid w:val="00390FB0"/>
    <w:rsid w:val="003910A7"/>
    <w:rsid w:val="003912E2"/>
    <w:rsid w:val="0039181C"/>
    <w:rsid w:val="0039188D"/>
    <w:rsid w:val="00391890"/>
    <w:rsid w:val="003918B1"/>
    <w:rsid w:val="00392212"/>
    <w:rsid w:val="00392BF9"/>
    <w:rsid w:val="00392D82"/>
    <w:rsid w:val="0039345B"/>
    <w:rsid w:val="003939E8"/>
    <w:rsid w:val="00393BE5"/>
    <w:rsid w:val="00393CB2"/>
    <w:rsid w:val="00393FB1"/>
    <w:rsid w:val="00394261"/>
    <w:rsid w:val="00394384"/>
    <w:rsid w:val="0039447B"/>
    <w:rsid w:val="00394491"/>
    <w:rsid w:val="003947BE"/>
    <w:rsid w:val="00394870"/>
    <w:rsid w:val="00395161"/>
    <w:rsid w:val="00395454"/>
    <w:rsid w:val="0039573C"/>
    <w:rsid w:val="00395B81"/>
    <w:rsid w:val="00395CBF"/>
    <w:rsid w:val="00395F66"/>
    <w:rsid w:val="0039616D"/>
    <w:rsid w:val="00396425"/>
    <w:rsid w:val="00396514"/>
    <w:rsid w:val="00396AF0"/>
    <w:rsid w:val="00396E7B"/>
    <w:rsid w:val="00396F4D"/>
    <w:rsid w:val="003976DD"/>
    <w:rsid w:val="00397E8F"/>
    <w:rsid w:val="00397F5B"/>
    <w:rsid w:val="003A000C"/>
    <w:rsid w:val="003A00D6"/>
    <w:rsid w:val="003A013D"/>
    <w:rsid w:val="003A014E"/>
    <w:rsid w:val="003A038C"/>
    <w:rsid w:val="003A0662"/>
    <w:rsid w:val="003A07C6"/>
    <w:rsid w:val="003A08D4"/>
    <w:rsid w:val="003A0D12"/>
    <w:rsid w:val="003A1B67"/>
    <w:rsid w:val="003A226F"/>
    <w:rsid w:val="003A2349"/>
    <w:rsid w:val="003A2507"/>
    <w:rsid w:val="003A292F"/>
    <w:rsid w:val="003A2D24"/>
    <w:rsid w:val="003A3181"/>
    <w:rsid w:val="003A333D"/>
    <w:rsid w:val="003A34EE"/>
    <w:rsid w:val="003A35D7"/>
    <w:rsid w:val="003A4474"/>
    <w:rsid w:val="003A4A4C"/>
    <w:rsid w:val="003A4F0B"/>
    <w:rsid w:val="003A53CD"/>
    <w:rsid w:val="003A5760"/>
    <w:rsid w:val="003A624F"/>
    <w:rsid w:val="003A64F1"/>
    <w:rsid w:val="003A6790"/>
    <w:rsid w:val="003A68C8"/>
    <w:rsid w:val="003A68CF"/>
    <w:rsid w:val="003A6E0B"/>
    <w:rsid w:val="003A7396"/>
    <w:rsid w:val="003A7621"/>
    <w:rsid w:val="003A7A0E"/>
    <w:rsid w:val="003A7AC6"/>
    <w:rsid w:val="003A7B1F"/>
    <w:rsid w:val="003B0118"/>
    <w:rsid w:val="003B0621"/>
    <w:rsid w:val="003B068C"/>
    <w:rsid w:val="003B0713"/>
    <w:rsid w:val="003B077B"/>
    <w:rsid w:val="003B094D"/>
    <w:rsid w:val="003B0A29"/>
    <w:rsid w:val="003B0C9C"/>
    <w:rsid w:val="003B0DAA"/>
    <w:rsid w:val="003B11D8"/>
    <w:rsid w:val="003B1590"/>
    <w:rsid w:val="003B1B39"/>
    <w:rsid w:val="003B207D"/>
    <w:rsid w:val="003B2421"/>
    <w:rsid w:val="003B24DB"/>
    <w:rsid w:val="003B252D"/>
    <w:rsid w:val="003B25A6"/>
    <w:rsid w:val="003B2607"/>
    <w:rsid w:val="003B268A"/>
    <w:rsid w:val="003B2ABC"/>
    <w:rsid w:val="003B2B28"/>
    <w:rsid w:val="003B2D24"/>
    <w:rsid w:val="003B2E04"/>
    <w:rsid w:val="003B2FF1"/>
    <w:rsid w:val="003B301C"/>
    <w:rsid w:val="003B34FB"/>
    <w:rsid w:val="003B3593"/>
    <w:rsid w:val="003B363B"/>
    <w:rsid w:val="003B3773"/>
    <w:rsid w:val="003B3C28"/>
    <w:rsid w:val="003B3EE4"/>
    <w:rsid w:val="003B46F0"/>
    <w:rsid w:val="003B47E6"/>
    <w:rsid w:val="003B4A57"/>
    <w:rsid w:val="003B4A8C"/>
    <w:rsid w:val="003B4AF4"/>
    <w:rsid w:val="003B503A"/>
    <w:rsid w:val="003B5B48"/>
    <w:rsid w:val="003B5DAB"/>
    <w:rsid w:val="003B6003"/>
    <w:rsid w:val="003B6933"/>
    <w:rsid w:val="003B69A4"/>
    <w:rsid w:val="003B6D40"/>
    <w:rsid w:val="003B6ECA"/>
    <w:rsid w:val="003B6F90"/>
    <w:rsid w:val="003B7003"/>
    <w:rsid w:val="003B74C7"/>
    <w:rsid w:val="003B7537"/>
    <w:rsid w:val="003B76BD"/>
    <w:rsid w:val="003B788D"/>
    <w:rsid w:val="003B78D0"/>
    <w:rsid w:val="003B7A50"/>
    <w:rsid w:val="003B7CA3"/>
    <w:rsid w:val="003C0013"/>
    <w:rsid w:val="003C0359"/>
    <w:rsid w:val="003C03CF"/>
    <w:rsid w:val="003C0775"/>
    <w:rsid w:val="003C07D6"/>
    <w:rsid w:val="003C0866"/>
    <w:rsid w:val="003C09EB"/>
    <w:rsid w:val="003C0D0C"/>
    <w:rsid w:val="003C1442"/>
    <w:rsid w:val="003C1698"/>
    <w:rsid w:val="003C1764"/>
    <w:rsid w:val="003C188D"/>
    <w:rsid w:val="003C189F"/>
    <w:rsid w:val="003C1ADD"/>
    <w:rsid w:val="003C1CAB"/>
    <w:rsid w:val="003C1FE2"/>
    <w:rsid w:val="003C2002"/>
    <w:rsid w:val="003C2332"/>
    <w:rsid w:val="003C2B01"/>
    <w:rsid w:val="003C2C74"/>
    <w:rsid w:val="003C32A4"/>
    <w:rsid w:val="003C36C1"/>
    <w:rsid w:val="003C3A1A"/>
    <w:rsid w:val="003C3AAC"/>
    <w:rsid w:val="003C4287"/>
    <w:rsid w:val="003C44D7"/>
    <w:rsid w:val="003C4558"/>
    <w:rsid w:val="003C47C5"/>
    <w:rsid w:val="003C48D4"/>
    <w:rsid w:val="003C49EA"/>
    <w:rsid w:val="003C4BD4"/>
    <w:rsid w:val="003C56E6"/>
    <w:rsid w:val="003C5984"/>
    <w:rsid w:val="003C5DBE"/>
    <w:rsid w:val="003C5DDB"/>
    <w:rsid w:val="003C5EC8"/>
    <w:rsid w:val="003C6076"/>
    <w:rsid w:val="003C60F7"/>
    <w:rsid w:val="003C6135"/>
    <w:rsid w:val="003C6174"/>
    <w:rsid w:val="003C6243"/>
    <w:rsid w:val="003C640D"/>
    <w:rsid w:val="003C6735"/>
    <w:rsid w:val="003C728F"/>
    <w:rsid w:val="003C743A"/>
    <w:rsid w:val="003C757B"/>
    <w:rsid w:val="003C77AB"/>
    <w:rsid w:val="003C78F5"/>
    <w:rsid w:val="003C7BBA"/>
    <w:rsid w:val="003C7C29"/>
    <w:rsid w:val="003C7F33"/>
    <w:rsid w:val="003D01D0"/>
    <w:rsid w:val="003D0391"/>
    <w:rsid w:val="003D03C5"/>
    <w:rsid w:val="003D04F8"/>
    <w:rsid w:val="003D0677"/>
    <w:rsid w:val="003D0D9E"/>
    <w:rsid w:val="003D0E4E"/>
    <w:rsid w:val="003D1158"/>
    <w:rsid w:val="003D1231"/>
    <w:rsid w:val="003D18F2"/>
    <w:rsid w:val="003D19AF"/>
    <w:rsid w:val="003D22FA"/>
    <w:rsid w:val="003D2544"/>
    <w:rsid w:val="003D2635"/>
    <w:rsid w:val="003D31ED"/>
    <w:rsid w:val="003D327A"/>
    <w:rsid w:val="003D3714"/>
    <w:rsid w:val="003D382F"/>
    <w:rsid w:val="003D3A73"/>
    <w:rsid w:val="003D3C33"/>
    <w:rsid w:val="003D41D1"/>
    <w:rsid w:val="003D4457"/>
    <w:rsid w:val="003D45B8"/>
    <w:rsid w:val="003D4734"/>
    <w:rsid w:val="003D4A0D"/>
    <w:rsid w:val="003D4FE2"/>
    <w:rsid w:val="003D51F2"/>
    <w:rsid w:val="003D56FC"/>
    <w:rsid w:val="003D5866"/>
    <w:rsid w:val="003D65C1"/>
    <w:rsid w:val="003D66F2"/>
    <w:rsid w:val="003D69B6"/>
    <w:rsid w:val="003D6AE3"/>
    <w:rsid w:val="003D6F0A"/>
    <w:rsid w:val="003D6F75"/>
    <w:rsid w:val="003D7124"/>
    <w:rsid w:val="003D78B4"/>
    <w:rsid w:val="003D7B1B"/>
    <w:rsid w:val="003D7B4D"/>
    <w:rsid w:val="003D7C19"/>
    <w:rsid w:val="003D7CC1"/>
    <w:rsid w:val="003E0029"/>
    <w:rsid w:val="003E03BB"/>
    <w:rsid w:val="003E049A"/>
    <w:rsid w:val="003E06B6"/>
    <w:rsid w:val="003E0D47"/>
    <w:rsid w:val="003E0E06"/>
    <w:rsid w:val="003E0EB3"/>
    <w:rsid w:val="003E152B"/>
    <w:rsid w:val="003E17F3"/>
    <w:rsid w:val="003E2A11"/>
    <w:rsid w:val="003E2D12"/>
    <w:rsid w:val="003E321A"/>
    <w:rsid w:val="003E330A"/>
    <w:rsid w:val="003E3351"/>
    <w:rsid w:val="003E346F"/>
    <w:rsid w:val="003E34D0"/>
    <w:rsid w:val="003E350D"/>
    <w:rsid w:val="003E352D"/>
    <w:rsid w:val="003E353E"/>
    <w:rsid w:val="003E366E"/>
    <w:rsid w:val="003E37FB"/>
    <w:rsid w:val="003E3A99"/>
    <w:rsid w:val="003E3B53"/>
    <w:rsid w:val="003E3D1B"/>
    <w:rsid w:val="003E3F4E"/>
    <w:rsid w:val="003E4095"/>
    <w:rsid w:val="003E4173"/>
    <w:rsid w:val="003E51A2"/>
    <w:rsid w:val="003E53BB"/>
    <w:rsid w:val="003E542F"/>
    <w:rsid w:val="003E545B"/>
    <w:rsid w:val="003E5850"/>
    <w:rsid w:val="003E589E"/>
    <w:rsid w:val="003E5974"/>
    <w:rsid w:val="003E5CC9"/>
    <w:rsid w:val="003E5EC0"/>
    <w:rsid w:val="003E6580"/>
    <w:rsid w:val="003E660A"/>
    <w:rsid w:val="003E68DA"/>
    <w:rsid w:val="003E6B97"/>
    <w:rsid w:val="003E6FE6"/>
    <w:rsid w:val="003E7409"/>
    <w:rsid w:val="003E7487"/>
    <w:rsid w:val="003E7A42"/>
    <w:rsid w:val="003E7AAA"/>
    <w:rsid w:val="003F0312"/>
    <w:rsid w:val="003F04B9"/>
    <w:rsid w:val="003F0620"/>
    <w:rsid w:val="003F07FF"/>
    <w:rsid w:val="003F0CAF"/>
    <w:rsid w:val="003F0DF0"/>
    <w:rsid w:val="003F0E2F"/>
    <w:rsid w:val="003F0EA6"/>
    <w:rsid w:val="003F1184"/>
    <w:rsid w:val="003F157A"/>
    <w:rsid w:val="003F160F"/>
    <w:rsid w:val="003F16A7"/>
    <w:rsid w:val="003F19AA"/>
    <w:rsid w:val="003F1B4F"/>
    <w:rsid w:val="003F239B"/>
    <w:rsid w:val="003F24D0"/>
    <w:rsid w:val="003F2548"/>
    <w:rsid w:val="003F25CE"/>
    <w:rsid w:val="003F2B4B"/>
    <w:rsid w:val="003F2B50"/>
    <w:rsid w:val="003F2D46"/>
    <w:rsid w:val="003F2E1A"/>
    <w:rsid w:val="003F3320"/>
    <w:rsid w:val="003F33A3"/>
    <w:rsid w:val="003F34D8"/>
    <w:rsid w:val="003F3521"/>
    <w:rsid w:val="003F369B"/>
    <w:rsid w:val="003F403B"/>
    <w:rsid w:val="003F41A9"/>
    <w:rsid w:val="003F49EC"/>
    <w:rsid w:val="003F4A19"/>
    <w:rsid w:val="003F4C93"/>
    <w:rsid w:val="003F5111"/>
    <w:rsid w:val="003F55FD"/>
    <w:rsid w:val="003F58D7"/>
    <w:rsid w:val="003F5BCC"/>
    <w:rsid w:val="003F5D47"/>
    <w:rsid w:val="003F5F27"/>
    <w:rsid w:val="003F5F94"/>
    <w:rsid w:val="003F5FD3"/>
    <w:rsid w:val="003F60EF"/>
    <w:rsid w:val="003F6258"/>
    <w:rsid w:val="003F62B2"/>
    <w:rsid w:val="003F682B"/>
    <w:rsid w:val="003F6B61"/>
    <w:rsid w:val="003F6E49"/>
    <w:rsid w:val="003F70D5"/>
    <w:rsid w:val="003F7107"/>
    <w:rsid w:val="003F740D"/>
    <w:rsid w:val="003F74A4"/>
    <w:rsid w:val="003F74F0"/>
    <w:rsid w:val="003F75EF"/>
    <w:rsid w:val="003F7834"/>
    <w:rsid w:val="003F7900"/>
    <w:rsid w:val="003F7D91"/>
    <w:rsid w:val="004003DD"/>
    <w:rsid w:val="004004FB"/>
    <w:rsid w:val="0040052E"/>
    <w:rsid w:val="00400C97"/>
    <w:rsid w:val="004012F6"/>
    <w:rsid w:val="00401332"/>
    <w:rsid w:val="0040135B"/>
    <w:rsid w:val="004014CB"/>
    <w:rsid w:val="004014EA"/>
    <w:rsid w:val="0040154F"/>
    <w:rsid w:val="004017D7"/>
    <w:rsid w:val="004019AA"/>
    <w:rsid w:val="00401A64"/>
    <w:rsid w:val="00401CDE"/>
    <w:rsid w:val="00401D20"/>
    <w:rsid w:val="00401F27"/>
    <w:rsid w:val="0040208C"/>
    <w:rsid w:val="0040263E"/>
    <w:rsid w:val="004029DF"/>
    <w:rsid w:val="00402FC0"/>
    <w:rsid w:val="00403219"/>
    <w:rsid w:val="00403B3E"/>
    <w:rsid w:val="00403C90"/>
    <w:rsid w:val="00403D50"/>
    <w:rsid w:val="00403E0F"/>
    <w:rsid w:val="00403F67"/>
    <w:rsid w:val="00404252"/>
    <w:rsid w:val="00404826"/>
    <w:rsid w:val="00404896"/>
    <w:rsid w:val="00404A9D"/>
    <w:rsid w:val="00404D5F"/>
    <w:rsid w:val="004059B6"/>
    <w:rsid w:val="00405CC9"/>
    <w:rsid w:val="0040652C"/>
    <w:rsid w:val="00406909"/>
    <w:rsid w:val="00406CA0"/>
    <w:rsid w:val="00406FA1"/>
    <w:rsid w:val="00407517"/>
    <w:rsid w:val="0040770A"/>
    <w:rsid w:val="004079FF"/>
    <w:rsid w:val="00407D8B"/>
    <w:rsid w:val="00410086"/>
    <w:rsid w:val="004100ED"/>
    <w:rsid w:val="0041050C"/>
    <w:rsid w:val="00410AD1"/>
    <w:rsid w:val="00411117"/>
    <w:rsid w:val="00411839"/>
    <w:rsid w:val="00411845"/>
    <w:rsid w:val="004119B9"/>
    <w:rsid w:val="00411C16"/>
    <w:rsid w:val="00411C63"/>
    <w:rsid w:val="00411DE4"/>
    <w:rsid w:val="004126DA"/>
    <w:rsid w:val="00412F9C"/>
    <w:rsid w:val="004141C3"/>
    <w:rsid w:val="00414A95"/>
    <w:rsid w:val="00414B11"/>
    <w:rsid w:val="00414BD8"/>
    <w:rsid w:val="00414CFE"/>
    <w:rsid w:val="00415300"/>
    <w:rsid w:val="0041533A"/>
    <w:rsid w:val="0041579F"/>
    <w:rsid w:val="004157EE"/>
    <w:rsid w:val="004159CF"/>
    <w:rsid w:val="00415B2D"/>
    <w:rsid w:val="00415D2D"/>
    <w:rsid w:val="004160F7"/>
    <w:rsid w:val="00416337"/>
    <w:rsid w:val="0041644D"/>
    <w:rsid w:val="00416BA2"/>
    <w:rsid w:val="00416CFC"/>
    <w:rsid w:val="00416D34"/>
    <w:rsid w:val="00416DFB"/>
    <w:rsid w:val="00417750"/>
    <w:rsid w:val="00417872"/>
    <w:rsid w:val="004178DB"/>
    <w:rsid w:val="00417B62"/>
    <w:rsid w:val="00417B65"/>
    <w:rsid w:val="00417B78"/>
    <w:rsid w:val="00420049"/>
    <w:rsid w:val="00420347"/>
    <w:rsid w:val="0042044B"/>
    <w:rsid w:val="004209EC"/>
    <w:rsid w:val="00421027"/>
    <w:rsid w:val="0042111C"/>
    <w:rsid w:val="004211BD"/>
    <w:rsid w:val="0042190F"/>
    <w:rsid w:val="004219FE"/>
    <w:rsid w:val="00421B69"/>
    <w:rsid w:val="00421C08"/>
    <w:rsid w:val="00422413"/>
    <w:rsid w:val="004227BD"/>
    <w:rsid w:val="00422C46"/>
    <w:rsid w:val="00422D21"/>
    <w:rsid w:val="00423381"/>
    <w:rsid w:val="00423461"/>
    <w:rsid w:val="004238F5"/>
    <w:rsid w:val="00423B1C"/>
    <w:rsid w:val="00423E73"/>
    <w:rsid w:val="00423EB2"/>
    <w:rsid w:val="004241E8"/>
    <w:rsid w:val="004242CC"/>
    <w:rsid w:val="004245B0"/>
    <w:rsid w:val="00424803"/>
    <w:rsid w:val="004250E1"/>
    <w:rsid w:val="004250FB"/>
    <w:rsid w:val="0042550D"/>
    <w:rsid w:val="00425D62"/>
    <w:rsid w:val="00425FC6"/>
    <w:rsid w:val="00426146"/>
    <w:rsid w:val="004269AE"/>
    <w:rsid w:val="00426B93"/>
    <w:rsid w:val="00426D9D"/>
    <w:rsid w:val="00426EE4"/>
    <w:rsid w:val="0042750E"/>
    <w:rsid w:val="00427C8C"/>
    <w:rsid w:val="00427D04"/>
    <w:rsid w:val="0043003F"/>
    <w:rsid w:val="00430AAB"/>
    <w:rsid w:val="00430CB5"/>
    <w:rsid w:val="00430D32"/>
    <w:rsid w:val="00430DFE"/>
    <w:rsid w:val="0043128C"/>
    <w:rsid w:val="00431338"/>
    <w:rsid w:val="004313CC"/>
    <w:rsid w:val="00431749"/>
    <w:rsid w:val="004318FE"/>
    <w:rsid w:val="00431E66"/>
    <w:rsid w:val="00432132"/>
    <w:rsid w:val="004325F5"/>
    <w:rsid w:val="00432A99"/>
    <w:rsid w:val="00432AE4"/>
    <w:rsid w:val="00432C8C"/>
    <w:rsid w:val="00432FBA"/>
    <w:rsid w:val="004330B3"/>
    <w:rsid w:val="00433A46"/>
    <w:rsid w:val="00433AB3"/>
    <w:rsid w:val="00433CBA"/>
    <w:rsid w:val="00433E35"/>
    <w:rsid w:val="00433FE0"/>
    <w:rsid w:val="004340D6"/>
    <w:rsid w:val="004341F4"/>
    <w:rsid w:val="00434726"/>
    <w:rsid w:val="00434F6D"/>
    <w:rsid w:val="0043514A"/>
    <w:rsid w:val="00435924"/>
    <w:rsid w:val="00435AAE"/>
    <w:rsid w:val="00435AB2"/>
    <w:rsid w:val="0043633D"/>
    <w:rsid w:val="004367A0"/>
    <w:rsid w:val="00436894"/>
    <w:rsid w:val="0043690F"/>
    <w:rsid w:val="00436BC3"/>
    <w:rsid w:val="00436E03"/>
    <w:rsid w:val="004372E2"/>
    <w:rsid w:val="004373AB"/>
    <w:rsid w:val="00437912"/>
    <w:rsid w:val="00437C58"/>
    <w:rsid w:val="00437D04"/>
    <w:rsid w:val="00437D25"/>
    <w:rsid w:val="00437E4F"/>
    <w:rsid w:val="00437FCE"/>
    <w:rsid w:val="0044064E"/>
    <w:rsid w:val="00440672"/>
    <w:rsid w:val="00440B53"/>
    <w:rsid w:val="00441455"/>
    <w:rsid w:val="00441ACE"/>
    <w:rsid w:val="00441BFF"/>
    <w:rsid w:val="00441C83"/>
    <w:rsid w:val="00441F6C"/>
    <w:rsid w:val="0044211C"/>
    <w:rsid w:val="00442270"/>
    <w:rsid w:val="00442441"/>
    <w:rsid w:val="00442677"/>
    <w:rsid w:val="004426A9"/>
    <w:rsid w:val="00442819"/>
    <w:rsid w:val="004428E0"/>
    <w:rsid w:val="004431CE"/>
    <w:rsid w:val="00443A29"/>
    <w:rsid w:val="00443B8C"/>
    <w:rsid w:val="00443D69"/>
    <w:rsid w:val="00443F10"/>
    <w:rsid w:val="00444205"/>
    <w:rsid w:val="00444457"/>
    <w:rsid w:val="00444A21"/>
    <w:rsid w:val="00444B01"/>
    <w:rsid w:val="00444BE2"/>
    <w:rsid w:val="00444C2C"/>
    <w:rsid w:val="00444CB8"/>
    <w:rsid w:val="00445004"/>
    <w:rsid w:val="004451C9"/>
    <w:rsid w:val="004453EA"/>
    <w:rsid w:val="0044571E"/>
    <w:rsid w:val="0044591D"/>
    <w:rsid w:val="00445977"/>
    <w:rsid w:val="00445D3D"/>
    <w:rsid w:val="00445FD9"/>
    <w:rsid w:val="00446221"/>
    <w:rsid w:val="0044641F"/>
    <w:rsid w:val="004464D6"/>
    <w:rsid w:val="0044658C"/>
    <w:rsid w:val="0044678B"/>
    <w:rsid w:val="00446A69"/>
    <w:rsid w:val="00446DDF"/>
    <w:rsid w:val="00447302"/>
    <w:rsid w:val="00447E9B"/>
    <w:rsid w:val="0045011B"/>
    <w:rsid w:val="004502D5"/>
    <w:rsid w:val="0045042C"/>
    <w:rsid w:val="00450539"/>
    <w:rsid w:val="00450BE9"/>
    <w:rsid w:val="00450CFF"/>
    <w:rsid w:val="00450D04"/>
    <w:rsid w:val="00450D9E"/>
    <w:rsid w:val="00451151"/>
    <w:rsid w:val="00451510"/>
    <w:rsid w:val="004515B5"/>
    <w:rsid w:val="004517C4"/>
    <w:rsid w:val="004518F9"/>
    <w:rsid w:val="0045204E"/>
    <w:rsid w:val="00452090"/>
    <w:rsid w:val="0045276C"/>
    <w:rsid w:val="00452B13"/>
    <w:rsid w:val="00452D1B"/>
    <w:rsid w:val="00453BE9"/>
    <w:rsid w:val="004540D5"/>
    <w:rsid w:val="00454694"/>
    <w:rsid w:val="00454C6F"/>
    <w:rsid w:val="00454EA6"/>
    <w:rsid w:val="00455027"/>
    <w:rsid w:val="004552AD"/>
    <w:rsid w:val="004554FB"/>
    <w:rsid w:val="00455502"/>
    <w:rsid w:val="00455773"/>
    <w:rsid w:val="004557D5"/>
    <w:rsid w:val="00455C5C"/>
    <w:rsid w:val="00455EE2"/>
    <w:rsid w:val="00455FF9"/>
    <w:rsid w:val="004560C1"/>
    <w:rsid w:val="004560CD"/>
    <w:rsid w:val="004560DE"/>
    <w:rsid w:val="00456110"/>
    <w:rsid w:val="0045630C"/>
    <w:rsid w:val="0045632A"/>
    <w:rsid w:val="0045652A"/>
    <w:rsid w:val="00456762"/>
    <w:rsid w:val="004569BA"/>
    <w:rsid w:val="00456A17"/>
    <w:rsid w:val="00456F7B"/>
    <w:rsid w:val="00457220"/>
    <w:rsid w:val="0045746B"/>
    <w:rsid w:val="004575A6"/>
    <w:rsid w:val="00457723"/>
    <w:rsid w:val="00457816"/>
    <w:rsid w:val="00457A4A"/>
    <w:rsid w:val="00457C1F"/>
    <w:rsid w:val="00457C71"/>
    <w:rsid w:val="00460184"/>
    <w:rsid w:val="00460BED"/>
    <w:rsid w:val="00461388"/>
    <w:rsid w:val="0046138A"/>
    <w:rsid w:val="004613DD"/>
    <w:rsid w:val="004616D7"/>
    <w:rsid w:val="004617C7"/>
    <w:rsid w:val="00461D1F"/>
    <w:rsid w:val="00461F86"/>
    <w:rsid w:val="004622EF"/>
    <w:rsid w:val="00462518"/>
    <w:rsid w:val="00462C96"/>
    <w:rsid w:val="00463301"/>
    <w:rsid w:val="0046368E"/>
    <w:rsid w:val="00463D5F"/>
    <w:rsid w:val="00463F85"/>
    <w:rsid w:val="00464A09"/>
    <w:rsid w:val="00464EAA"/>
    <w:rsid w:val="00464EDB"/>
    <w:rsid w:val="00464FCA"/>
    <w:rsid w:val="00464FFA"/>
    <w:rsid w:val="0046554C"/>
    <w:rsid w:val="0046580A"/>
    <w:rsid w:val="004658BE"/>
    <w:rsid w:val="00465C90"/>
    <w:rsid w:val="00465DC5"/>
    <w:rsid w:val="00465DC8"/>
    <w:rsid w:val="00465F4A"/>
    <w:rsid w:val="00465F7C"/>
    <w:rsid w:val="00466092"/>
    <w:rsid w:val="004661F7"/>
    <w:rsid w:val="00466404"/>
    <w:rsid w:val="0046670B"/>
    <w:rsid w:val="00466B08"/>
    <w:rsid w:val="0046714A"/>
    <w:rsid w:val="004673FD"/>
    <w:rsid w:val="0046750B"/>
    <w:rsid w:val="00467611"/>
    <w:rsid w:val="0046787B"/>
    <w:rsid w:val="00470212"/>
    <w:rsid w:val="004702ED"/>
    <w:rsid w:val="004709FD"/>
    <w:rsid w:val="00470CCB"/>
    <w:rsid w:val="00471000"/>
    <w:rsid w:val="0047125D"/>
    <w:rsid w:val="00471B94"/>
    <w:rsid w:val="00471E95"/>
    <w:rsid w:val="0047210F"/>
    <w:rsid w:val="00472276"/>
    <w:rsid w:val="0047280D"/>
    <w:rsid w:val="00472A45"/>
    <w:rsid w:val="00472C0A"/>
    <w:rsid w:val="00472E58"/>
    <w:rsid w:val="0047343F"/>
    <w:rsid w:val="0047344F"/>
    <w:rsid w:val="004736CD"/>
    <w:rsid w:val="004736F0"/>
    <w:rsid w:val="004739C5"/>
    <w:rsid w:val="00473FCB"/>
    <w:rsid w:val="0047428F"/>
    <w:rsid w:val="0047447D"/>
    <w:rsid w:val="00474C20"/>
    <w:rsid w:val="00474F9D"/>
    <w:rsid w:val="00475016"/>
    <w:rsid w:val="004752E1"/>
    <w:rsid w:val="004757E3"/>
    <w:rsid w:val="00475AB2"/>
    <w:rsid w:val="00475BAE"/>
    <w:rsid w:val="004765A1"/>
    <w:rsid w:val="00476715"/>
    <w:rsid w:val="00476FE7"/>
    <w:rsid w:val="004770E6"/>
    <w:rsid w:val="004773AB"/>
    <w:rsid w:val="0047788C"/>
    <w:rsid w:val="004778EC"/>
    <w:rsid w:val="00477905"/>
    <w:rsid w:val="00477CE6"/>
    <w:rsid w:val="00477E8C"/>
    <w:rsid w:val="004800B6"/>
    <w:rsid w:val="00480123"/>
    <w:rsid w:val="0048048A"/>
    <w:rsid w:val="00480722"/>
    <w:rsid w:val="00480803"/>
    <w:rsid w:val="00480F83"/>
    <w:rsid w:val="004817F0"/>
    <w:rsid w:val="00481826"/>
    <w:rsid w:val="00481F32"/>
    <w:rsid w:val="00482350"/>
    <w:rsid w:val="004824F0"/>
    <w:rsid w:val="00482604"/>
    <w:rsid w:val="004828AF"/>
    <w:rsid w:val="004829A8"/>
    <w:rsid w:val="0048320F"/>
    <w:rsid w:val="004832B8"/>
    <w:rsid w:val="00483B81"/>
    <w:rsid w:val="00483DB5"/>
    <w:rsid w:val="00484210"/>
    <w:rsid w:val="0048472E"/>
    <w:rsid w:val="00484801"/>
    <w:rsid w:val="004850B2"/>
    <w:rsid w:val="0048541F"/>
    <w:rsid w:val="0048577E"/>
    <w:rsid w:val="004858C7"/>
    <w:rsid w:val="00485A18"/>
    <w:rsid w:val="00485E66"/>
    <w:rsid w:val="00485F7D"/>
    <w:rsid w:val="00486464"/>
    <w:rsid w:val="0048646C"/>
    <w:rsid w:val="004867C6"/>
    <w:rsid w:val="00486CE1"/>
    <w:rsid w:val="00486EC7"/>
    <w:rsid w:val="004873F5"/>
    <w:rsid w:val="0048743C"/>
    <w:rsid w:val="00487663"/>
    <w:rsid w:val="0048775E"/>
    <w:rsid w:val="004877BE"/>
    <w:rsid w:val="00487F68"/>
    <w:rsid w:val="00490186"/>
    <w:rsid w:val="00490230"/>
    <w:rsid w:val="004902BC"/>
    <w:rsid w:val="00490B2B"/>
    <w:rsid w:val="00490B2C"/>
    <w:rsid w:val="00490B58"/>
    <w:rsid w:val="00490F28"/>
    <w:rsid w:val="0049130F"/>
    <w:rsid w:val="004913A4"/>
    <w:rsid w:val="004915E2"/>
    <w:rsid w:val="004916FB"/>
    <w:rsid w:val="0049193E"/>
    <w:rsid w:val="00491B63"/>
    <w:rsid w:val="00491C69"/>
    <w:rsid w:val="00491D74"/>
    <w:rsid w:val="00491DB3"/>
    <w:rsid w:val="00491DDC"/>
    <w:rsid w:val="004924F3"/>
    <w:rsid w:val="00492614"/>
    <w:rsid w:val="00492AAC"/>
    <w:rsid w:val="00492CF6"/>
    <w:rsid w:val="00492E29"/>
    <w:rsid w:val="00493055"/>
    <w:rsid w:val="004932F9"/>
    <w:rsid w:val="00493586"/>
    <w:rsid w:val="004935BF"/>
    <w:rsid w:val="00493A31"/>
    <w:rsid w:val="00493C10"/>
    <w:rsid w:val="00493CC4"/>
    <w:rsid w:val="00493D4F"/>
    <w:rsid w:val="00494052"/>
    <w:rsid w:val="00494248"/>
    <w:rsid w:val="00494ABC"/>
    <w:rsid w:val="00494E8A"/>
    <w:rsid w:val="0049567F"/>
    <w:rsid w:val="004960AF"/>
    <w:rsid w:val="004962D0"/>
    <w:rsid w:val="00496456"/>
    <w:rsid w:val="00496457"/>
    <w:rsid w:val="00496B1B"/>
    <w:rsid w:val="00496C46"/>
    <w:rsid w:val="0049719C"/>
    <w:rsid w:val="00497270"/>
    <w:rsid w:val="004974E6"/>
    <w:rsid w:val="004974EF"/>
    <w:rsid w:val="00497C4E"/>
    <w:rsid w:val="004A01AD"/>
    <w:rsid w:val="004A0BFA"/>
    <w:rsid w:val="004A10ED"/>
    <w:rsid w:val="004A1711"/>
    <w:rsid w:val="004A1783"/>
    <w:rsid w:val="004A1AC8"/>
    <w:rsid w:val="004A1E1E"/>
    <w:rsid w:val="004A1ED4"/>
    <w:rsid w:val="004A1FBE"/>
    <w:rsid w:val="004A1FD7"/>
    <w:rsid w:val="004A251C"/>
    <w:rsid w:val="004A2806"/>
    <w:rsid w:val="004A2A0C"/>
    <w:rsid w:val="004A33E5"/>
    <w:rsid w:val="004A3516"/>
    <w:rsid w:val="004A3606"/>
    <w:rsid w:val="004A3835"/>
    <w:rsid w:val="004A3A5F"/>
    <w:rsid w:val="004A3C6D"/>
    <w:rsid w:val="004A3D74"/>
    <w:rsid w:val="004A40F7"/>
    <w:rsid w:val="004A4811"/>
    <w:rsid w:val="004A4858"/>
    <w:rsid w:val="004A4911"/>
    <w:rsid w:val="004A4C8D"/>
    <w:rsid w:val="004A4CE5"/>
    <w:rsid w:val="004A4E94"/>
    <w:rsid w:val="004A536F"/>
    <w:rsid w:val="004A5371"/>
    <w:rsid w:val="004A5998"/>
    <w:rsid w:val="004A5B7C"/>
    <w:rsid w:val="004A6094"/>
    <w:rsid w:val="004A6249"/>
    <w:rsid w:val="004A62BD"/>
    <w:rsid w:val="004A62D7"/>
    <w:rsid w:val="004A64CA"/>
    <w:rsid w:val="004A6518"/>
    <w:rsid w:val="004A6711"/>
    <w:rsid w:val="004A6811"/>
    <w:rsid w:val="004A6B89"/>
    <w:rsid w:val="004A6BA0"/>
    <w:rsid w:val="004A6E1C"/>
    <w:rsid w:val="004A7331"/>
    <w:rsid w:val="004A74EF"/>
    <w:rsid w:val="004A75C4"/>
    <w:rsid w:val="004A790C"/>
    <w:rsid w:val="004A790F"/>
    <w:rsid w:val="004A7962"/>
    <w:rsid w:val="004A7B67"/>
    <w:rsid w:val="004A7C11"/>
    <w:rsid w:val="004B0026"/>
    <w:rsid w:val="004B0057"/>
    <w:rsid w:val="004B023C"/>
    <w:rsid w:val="004B0A90"/>
    <w:rsid w:val="004B0D2B"/>
    <w:rsid w:val="004B0E5D"/>
    <w:rsid w:val="004B0E91"/>
    <w:rsid w:val="004B1028"/>
    <w:rsid w:val="004B1125"/>
    <w:rsid w:val="004B1221"/>
    <w:rsid w:val="004B14F3"/>
    <w:rsid w:val="004B158A"/>
    <w:rsid w:val="004B19E4"/>
    <w:rsid w:val="004B1A49"/>
    <w:rsid w:val="004B1DF0"/>
    <w:rsid w:val="004B265E"/>
    <w:rsid w:val="004B2EAA"/>
    <w:rsid w:val="004B2F76"/>
    <w:rsid w:val="004B30A1"/>
    <w:rsid w:val="004B30CD"/>
    <w:rsid w:val="004B3163"/>
    <w:rsid w:val="004B32B4"/>
    <w:rsid w:val="004B3437"/>
    <w:rsid w:val="004B37E4"/>
    <w:rsid w:val="004B3806"/>
    <w:rsid w:val="004B3AE3"/>
    <w:rsid w:val="004B3B0E"/>
    <w:rsid w:val="004B3B44"/>
    <w:rsid w:val="004B3B7A"/>
    <w:rsid w:val="004B3C24"/>
    <w:rsid w:val="004B3CC5"/>
    <w:rsid w:val="004B4775"/>
    <w:rsid w:val="004B488A"/>
    <w:rsid w:val="004B4A1A"/>
    <w:rsid w:val="004B4F0B"/>
    <w:rsid w:val="004B5287"/>
    <w:rsid w:val="004B5E95"/>
    <w:rsid w:val="004B5EFD"/>
    <w:rsid w:val="004B619F"/>
    <w:rsid w:val="004B66B0"/>
    <w:rsid w:val="004B6D84"/>
    <w:rsid w:val="004B6FD7"/>
    <w:rsid w:val="004B75B3"/>
    <w:rsid w:val="004B763A"/>
    <w:rsid w:val="004B78B4"/>
    <w:rsid w:val="004B7E8D"/>
    <w:rsid w:val="004B7E92"/>
    <w:rsid w:val="004C0753"/>
    <w:rsid w:val="004C09C1"/>
    <w:rsid w:val="004C0B55"/>
    <w:rsid w:val="004C1304"/>
    <w:rsid w:val="004C13C5"/>
    <w:rsid w:val="004C154B"/>
    <w:rsid w:val="004C1551"/>
    <w:rsid w:val="004C1769"/>
    <w:rsid w:val="004C206C"/>
    <w:rsid w:val="004C25E9"/>
    <w:rsid w:val="004C26FE"/>
    <w:rsid w:val="004C29B5"/>
    <w:rsid w:val="004C2BFA"/>
    <w:rsid w:val="004C2D21"/>
    <w:rsid w:val="004C2E2B"/>
    <w:rsid w:val="004C2E83"/>
    <w:rsid w:val="004C3587"/>
    <w:rsid w:val="004C35B0"/>
    <w:rsid w:val="004C3818"/>
    <w:rsid w:val="004C3F4E"/>
    <w:rsid w:val="004C4161"/>
    <w:rsid w:val="004C4463"/>
    <w:rsid w:val="004C4637"/>
    <w:rsid w:val="004C46B3"/>
    <w:rsid w:val="004C496C"/>
    <w:rsid w:val="004C4C35"/>
    <w:rsid w:val="004C5149"/>
    <w:rsid w:val="004C547B"/>
    <w:rsid w:val="004C5E10"/>
    <w:rsid w:val="004C604B"/>
    <w:rsid w:val="004C617F"/>
    <w:rsid w:val="004C6702"/>
    <w:rsid w:val="004C6A75"/>
    <w:rsid w:val="004C6DDA"/>
    <w:rsid w:val="004C6E67"/>
    <w:rsid w:val="004C6F58"/>
    <w:rsid w:val="004C7175"/>
    <w:rsid w:val="004C78CE"/>
    <w:rsid w:val="004C7977"/>
    <w:rsid w:val="004C7A7E"/>
    <w:rsid w:val="004C7B1E"/>
    <w:rsid w:val="004C7C02"/>
    <w:rsid w:val="004C7C31"/>
    <w:rsid w:val="004D0B4D"/>
    <w:rsid w:val="004D0C1D"/>
    <w:rsid w:val="004D108F"/>
    <w:rsid w:val="004D123F"/>
    <w:rsid w:val="004D17C6"/>
    <w:rsid w:val="004D17CC"/>
    <w:rsid w:val="004D1965"/>
    <w:rsid w:val="004D1ABA"/>
    <w:rsid w:val="004D1B03"/>
    <w:rsid w:val="004D1BD2"/>
    <w:rsid w:val="004D23B0"/>
    <w:rsid w:val="004D243E"/>
    <w:rsid w:val="004D2835"/>
    <w:rsid w:val="004D2837"/>
    <w:rsid w:val="004D2B97"/>
    <w:rsid w:val="004D2D3F"/>
    <w:rsid w:val="004D2FD9"/>
    <w:rsid w:val="004D31AB"/>
    <w:rsid w:val="004D346A"/>
    <w:rsid w:val="004D3928"/>
    <w:rsid w:val="004D398B"/>
    <w:rsid w:val="004D3D35"/>
    <w:rsid w:val="004D3E61"/>
    <w:rsid w:val="004D3F38"/>
    <w:rsid w:val="004D422D"/>
    <w:rsid w:val="004D4FB8"/>
    <w:rsid w:val="004D4FEC"/>
    <w:rsid w:val="004D4FF9"/>
    <w:rsid w:val="004D5232"/>
    <w:rsid w:val="004D557A"/>
    <w:rsid w:val="004D5760"/>
    <w:rsid w:val="004D5856"/>
    <w:rsid w:val="004D5ED9"/>
    <w:rsid w:val="004D6602"/>
    <w:rsid w:val="004D6620"/>
    <w:rsid w:val="004D6806"/>
    <w:rsid w:val="004D693C"/>
    <w:rsid w:val="004D72D5"/>
    <w:rsid w:val="004D796C"/>
    <w:rsid w:val="004E0656"/>
    <w:rsid w:val="004E065B"/>
    <w:rsid w:val="004E0A65"/>
    <w:rsid w:val="004E0F01"/>
    <w:rsid w:val="004E1147"/>
    <w:rsid w:val="004E13E4"/>
    <w:rsid w:val="004E1423"/>
    <w:rsid w:val="004E1671"/>
    <w:rsid w:val="004E174B"/>
    <w:rsid w:val="004E1F48"/>
    <w:rsid w:val="004E28C7"/>
    <w:rsid w:val="004E38E4"/>
    <w:rsid w:val="004E3EF8"/>
    <w:rsid w:val="004E46A8"/>
    <w:rsid w:val="004E486C"/>
    <w:rsid w:val="004E49E1"/>
    <w:rsid w:val="004E4E0F"/>
    <w:rsid w:val="004E5349"/>
    <w:rsid w:val="004E5BD5"/>
    <w:rsid w:val="004E5F01"/>
    <w:rsid w:val="004E6946"/>
    <w:rsid w:val="004E6C5B"/>
    <w:rsid w:val="004E6D7A"/>
    <w:rsid w:val="004E7079"/>
    <w:rsid w:val="004E7230"/>
    <w:rsid w:val="004E7320"/>
    <w:rsid w:val="004E7339"/>
    <w:rsid w:val="004E751A"/>
    <w:rsid w:val="004E7808"/>
    <w:rsid w:val="004E7C6A"/>
    <w:rsid w:val="004F0731"/>
    <w:rsid w:val="004F0C51"/>
    <w:rsid w:val="004F104B"/>
    <w:rsid w:val="004F192A"/>
    <w:rsid w:val="004F1D60"/>
    <w:rsid w:val="004F2005"/>
    <w:rsid w:val="004F2063"/>
    <w:rsid w:val="004F25B3"/>
    <w:rsid w:val="004F2727"/>
    <w:rsid w:val="004F2B30"/>
    <w:rsid w:val="004F2D19"/>
    <w:rsid w:val="004F303B"/>
    <w:rsid w:val="004F3328"/>
    <w:rsid w:val="004F376A"/>
    <w:rsid w:val="004F3A17"/>
    <w:rsid w:val="004F3ACA"/>
    <w:rsid w:val="004F3CC6"/>
    <w:rsid w:val="004F3E24"/>
    <w:rsid w:val="004F4797"/>
    <w:rsid w:val="004F4C1B"/>
    <w:rsid w:val="004F61D9"/>
    <w:rsid w:val="004F6287"/>
    <w:rsid w:val="004F63F3"/>
    <w:rsid w:val="004F643C"/>
    <w:rsid w:val="004F6681"/>
    <w:rsid w:val="004F6865"/>
    <w:rsid w:val="004F6F79"/>
    <w:rsid w:val="004F6F87"/>
    <w:rsid w:val="004F70A5"/>
    <w:rsid w:val="004F7431"/>
    <w:rsid w:val="004F7530"/>
    <w:rsid w:val="004F7573"/>
    <w:rsid w:val="004F76ED"/>
    <w:rsid w:val="004F7C55"/>
    <w:rsid w:val="004F7DF6"/>
    <w:rsid w:val="004F7EA5"/>
    <w:rsid w:val="004F7F58"/>
    <w:rsid w:val="0050022F"/>
    <w:rsid w:val="00500379"/>
    <w:rsid w:val="005004FE"/>
    <w:rsid w:val="0050057B"/>
    <w:rsid w:val="005005FE"/>
    <w:rsid w:val="00500895"/>
    <w:rsid w:val="0050095F"/>
    <w:rsid w:val="00500A10"/>
    <w:rsid w:val="00500A60"/>
    <w:rsid w:val="0050102A"/>
    <w:rsid w:val="005010DC"/>
    <w:rsid w:val="00501127"/>
    <w:rsid w:val="005011EC"/>
    <w:rsid w:val="005011EE"/>
    <w:rsid w:val="00501EC5"/>
    <w:rsid w:val="00502009"/>
    <w:rsid w:val="0050206D"/>
    <w:rsid w:val="005020CF"/>
    <w:rsid w:val="0050213E"/>
    <w:rsid w:val="005030C7"/>
    <w:rsid w:val="005032E6"/>
    <w:rsid w:val="0050355B"/>
    <w:rsid w:val="005035A8"/>
    <w:rsid w:val="0050365D"/>
    <w:rsid w:val="0050380C"/>
    <w:rsid w:val="00503927"/>
    <w:rsid w:val="0050399F"/>
    <w:rsid w:val="00503A42"/>
    <w:rsid w:val="00503C0A"/>
    <w:rsid w:val="00504040"/>
    <w:rsid w:val="005043F4"/>
    <w:rsid w:val="00504506"/>
    <w:rsid w:val="0050539D"/>
    <w:rsid w:val="00505CB5"/>
    <w:rsid w:val="00505E4C"/>
    <w:rsid w:val="0050653A"/>
    <w:rsid w:val="00506FAF"/>
    <w:rsid w:val="0050714A"/>
    <w:rsid w:val="00507AF6"/>
    <w:rsid w:val="00510012"/>
    <w:rsid w:val="005102D0"/>
    <w:rsid w:val="005103C0"/>
    <w:rsid w:val="0051073A"/>
    <w:rsid w:val="00510F5C"/>
    <w:rsid w:val="005113AA"/>
    <w:rsid w:val="00511E0E"/>
    <w:rsid w:val="00511E6A"/>
    <w:rsid w:val="005120F7"/>
    <w:rsid w:val="005121CE"/>
    <w:rsid w:val="00512331"/>
    <w:rsid w:val="00512403"/>
    <w:rsid w:val="00512696"/>
    <w:rsid w:val="005126C7"/>
    <w:rsid w:val="005129C9"/>
    <w:rsid w:val="00513195"/>
    <w:rsid w:val="0051342A"/>
    <w:rsid w:val="005136A1"/>
    <w:rsid w:val="005136D2"/>
    <w:rsid w:val="00513B12"/>
    <w:rsid w:val="0051462D"/>
    <w:rsid w:val="0051497E"/>
    <w:rsid w:val="00514AA2"/>
    <w:rsid w:val="00515554"/>
    <w:rsid w:val="005159AB"/>
    <w:rsid w:val="00515A14"/>
    <w:rsid w:val="00515A55"/>
    <w:rsid w:val="00515A93"/>
    <w:rsid w:val="00515AA2"/>
    <w:rsid w:val="00515B85"/>
    <w:rsid w:val="00515F55"/>
    <w:rsid w:val="00515F8B"/>
    <w:rsid w:val="00516185"/>
    <w:rsid w:val="00516560"/>
    <w:rsid w:val="005165CD"/>
    <w:rsid w:val="00516C28"/>
    <w:rsid w:val="00517C7B"/>
    <w:rsid w:val="00517FF7"/>
    <w:rsid w:val="0052032D"/>
    <w:rsid w:val="00520A18"/>
    <w:rsid w:val="00520AC1"/>
    <w:rsid w:val="00520AE6"/>
    <w:rsid w:val="00520F54"/>
    <w:rsid w:val="00520FD6"/>
    <w:rsid w:val="00521126"/>
    <w:rsid w:val="005212EA"/>
    <w:rsid w:val="00521328"/>
    <w:rsid w:val="0052152B"/>
    <w:rsid w:val="0052168D"/>
    <w:rsid w:val="005217B9"/>
    <w:rsid w:val="00521AB2"/>
    <w:rsid w:val="00521B19"/>
    <w:rsid w:val="00521C86"/>
    <w:rsid w:val="0052234F"/>
    <w:rsid w:val="005223F1"/>
    <w:rsid w:val="00522B88"/>
    <w:rsid w:val="00522F7B"/>
    <w:rsid w:val="00523080"/>
    <w:rsid w:val="00523196"/>
    <w:rsid w:val="005235EB"/>
    <w:rsid w:val="005239B8"/>
    <w:rsid w:val="00523DBE"/>
    <w:rsid w:val="00524632"/>
    <w:rsid w:val="005246ED"/>
    <w:rsid w:val="00524787"/>
    <w:rsid w:val="00524BC0"/>
    <w:rsid w:val="00524D1F"/>
    <w:rsid w:val="00524D3E"/>
    <w:rsid w:val="005250FE"/>
    <w:rsid w:val="005251C1"/>
    <w:rsid w:val="00525396"/>
    <w:rsid w:val="00525508"/>
    <w:rsid w:val="0052551E"/>
    <w:rsid w:val="00525572"/>
    <w:rsid w:val="00525739"/>
    <w:rsid w:val="00525B22"/>
    <w:rsid w:val="00525C3C"/>
    <w:rsid w:val="00525D8C"/>
    <w:rsid w:val="00526113"/>
    <w:rsid w:val="00526281"/>
    <w:rsid w:val="005263E1"/>
    <w:rsid w:val="00526A31"/>
    <w:rsid w:val="00526CAF"/>
    <w:rsid w:val="0053001B"/>
    <w:rsid w:val="005301BF"/>
    <w:rsid w:val="00530647"/>
    <w:rsid w:val="00530F04"/>
    <w:rsid w:val="00531090"/>
    <w:rsid w:val="00531D80"/>
    <w:rsid w:val="00531E3C"/>
    <w:rsid w:val="00531FEB"/>
    <w:rsid w:val="005323FD"/>
    <w:rsid w:val="00532B33"/>
    <w:rsid w:val="00532C53"/>
    <w:rsid w:val="00532C5E"/>
    <w:rsid w:val="00532C81"/>
    <w:rsid w:val="00533007"/>
    <w:rsid w:val="0053361F"/>
    <w:rsid w:val="00533D1F"/>
    <w:rsid w:val="00533E90"/>
    <w:rsid w:val="00534053"/>
    <w:rsid w:val="00534346"/>
    <w:rsid w:val="00534518"/>
    <w:rsid w:val="00534559"/>
    <w:rsid w:val="0053494B"/>
    <w:rsid w:val="00534C80"/>
    <w:rsid w:val="00534D19"/>
    <w:rsid w:val="0053510B"/>
    <w:rsid w:val="005352FC"/>
    <w:rsid w:val="005355F0"/>
    <w:rsid w:val="00535CA4"/>
    <w:rsid w:val="00535EAF"/>
    <w:rsid w:val="005362D0"/>
    <w:rsid w:val="005365E8"/>
    <w:rsid w:val="00536ABA"/>
    <w:rsid w:val="00536B3B"/>
    <w:rsid w:val="00536DCA"/>
    <w:rsid w:val="00536F7B"/>
    <w:rsid w:val="00537201"/>
    <w:rsid w:val="00537402"/>
    <w:rsid w:val="00537813"/>
    <w:rsid w:val="0053782D"/>
    <w:rsid w:val="00537B09"/>
    <w:rsid w:val="00537D7A"/>
    <w:rsid w:val="00537E93"/>
    <w:rsid w:val="00540280"/>
    <w:rsid w:val="00540A42"/>
    <w:rsid w:val="00540C63"/>
    <w:rsid w:val="005411EB"/>
    <w:rsid w:val="0054132A"/>
    <w:rsid w:val="005413D1"/>
    <w:rsid w:val="005415F8"/>
    <w:rsid w:val="005416FA"/>
    <w:rsid w:val="00541A87"/>
    <w:rsid w:val="00541AE9"/>
    <w:rsid w:val="00541F12"/>
    <w:rsid w:val="005423D5"/>
    <w:rsid w:val="00542589"/>
    <w:rsid w:val="0054270E"/>
    <w:rsid w:val="00542EBC"/>
    <w:rsid w:val="00543004"/>
    <w:rsid w:val="0054375D"/>
    <w:rsid w:val="00543833"/>
    <w:rsid w:val="00543984"/>
    <w:rsid w:val="00544013"/>
    <w:rsid w:val="00544210"/>
    <w:rsid w:val="00544652"/>
    <w:rsid w:val="005449D1"/>
    <w:rsid w:val="00544A33"/>
    <w:rsid w:val="00544CC6"/>
    <w:rsid w:val="00544D31"/>
    <w:rsid w:val="00544E4E"/>
    <w:rsid w:val="00544ED2"/>
    <w:rsid w:val="0054531C"/>
    <w:rsid w:val="00545542"/>
    <w:rsid w:val="00545F6B"/>
    <w:rsid w:val="00545FF6"/>
    <w:rsid w:val="005465AA"/>
    <w:rsid w:val="0054680D"/>
    <w:rsid w:val="00546C4A"/>
    <w:rsid w:val="00546FE2"/>
    <w:rsid w:val="00547438"/>
    <w:rsid w:val="00547A42"/>
    <w:rsid w:val="00547D0E"/>
    <w:rsid w:val="00547F26"/>
    <w:rsid w:val="00550479"/>
    <w:rsid w:val="005504F3"/>
    <w:rsid w:val="00550533"/>
    <w:rsid w:val="00550B86"/>
    <w:rsid w:val="0055125D"/>
    <w:rsid w:val="0055127D"/>
    <w:rsid w:val="005515A3"/>
    <w:rsid w:val="005519AE"/>
    <w:rsid w:val="00551B90"/>
    <w:rsid w:val="00552105"/>
    <w:rsid w:val="005522E5"/>
    <w:rsid w:val="00552364"/>
    <w:rsid w:val="005524A1"/>
    <w:rsid w:val="0055279C"/>
    <w:rsid w:val="0055279D"/>
    <w:rsid w:val="0055283B"/>
    <w:rsid w:val="005528CA"/>
    <w:rsid w:val="005528D7"/>
    <w:rsid w:val="005528E1"/>
    <w:rsid w:val="00552A1E"/>
    <w:rsid w:val="00552B52"/>
    <w:rsid w:val="00552E39"/>
    <w:rsid w:val="0055322F"/>
    <w:rsid w:val="0055365C"/>
    <w:rsid w:val="0055370D"/>
    <w:rsid w:val="00553774"/>
    <w:rsid w:val="005539E0"/>
    <w:rsid w:val="005539F6"/>
    <w:rsid w:val="0055420A"/>
    <w:rsid w:val="0055449C"/>
    <w:rsid w:val="005545BE"/>
    <w:rsid w:val="00554706"/>
    <w:rsid w:val="00554BD6"/>
    <w:rsid w:val="00554CE7"/>
    <w:rsid w:val="00555276"/>
    <w:rsid w:val="00555492"/>
    <w:rsid w:val="0055573F"/>
    <w:rsid w:val="00555756"/>
    <w:rsid w:val="00555A02"/>
    <w:rsid w:val="00555AC9"/>
    <w:rsid w:val="00556876"/>
    <w:rsid w:val="00556CDB"/>
    <w:rsid w:val="00556F72"/>
    <w:rsid w:val="00557169"/>
    <w:rsid w:val="005572EC"/>
    <w:rsid w:val="00557330"/>
    <w:rsid w:val="005573C7"/>
    <w:rsid w:val="00557420"/>
    <w:rsid w:val="0055755A"/>
    <w:rsid w:val="00557857"/>
    <w:rsid w:val="00557CF4"/>
    <w:rsid w:val="00557DE1"/>
    <w:rsid w:val="00560553"/>
    <w:rsid w:val="00560818"/>
    <w:rsid w:val="00560847"/>
    <w:rsid w:val="005608ED"/>
    <w:rsid w:val="00560C1C"/>
    <w:rsid w:val="005610F6"/>
    <w:rsid w:val="0056124C"/>
    <w:rsid w:val="0056208A"/>
    <w:rsid w:val="00562514"/>
    <w:rsid w:val="005625DF"/>
    <w:rsid w:val="00562A3F"/>
    <w:rsid w:val="00562ECB"/>
    <w:rsid w:val="00563190"/>
    <w:rsid w:val="00563275"/>
    <w:rsid w:val="00563533"/>
    <w:rsid w:val="0056388F"/>
    <w:rsid w:val="005638CE"/>
    <w:rsid w:val="00563A0E"/>
    <w:rsid w:val="00563AC1"/>
    <w:rsid w:val="00563C9B"/>
    <w:rsid w:val="00563FC8"/>
    <w:rsid w:val="005645AF"/>
    <w:rsid w:val="0056488E"/>
    <w:rsid w:val="005651F5"/>
    <w:rsid w:val="005657A5"/>
    <w:rsid w:val="00565D4A"/>
    <w:rsid w:val="00565E5D"/>
    <w:rsid w:val="005660A3"/>
    <w:rsid w:val="00566214"/>
    <w:rsid w:val="00566251"/>
    <w:rsid w:val="00566345"/>
    <w:rsid w:val="00566856"/>
    <w:rsid w:val="005668B9"/>
    <w:rsid w:val="00566A31"/>
    <w:rsid w:val="00566EA8"/>
    <w:rsid w:val="00567298"/>
    <w:rsid w:val="005672FF"/>
    <w:rsid w:val="00567AAF"/>
    <w:rsid w:val="0057019D"/>
    <w:rsid w:val="005702E0"/>
    <w:rsid w:val="00570610"/>
    <w:rsid w:val="005709A9"/>
    <w:rsid w:val="00570C3F"/>
    <w:rsid w:val="005710F3"/>
    <w:rsid w:val="00571490"/>
    <w:rsid w:val="00571C72"/>
    <w:rsid w:val="00571E62"/>
    <w:rsid w:val="00571EB0"/>
    <w:rsid w:val="005722E5"/>
    <w:rsid w:val="00572EC1"/>
    <w:rsid w:val="00572FA3"/>
    <w:rsid w:val="00573607"/>
    <w:rsid w:val="005737F0"/>
    <w:rsid w:val="00573BA2"/>
    <w:rsid w:val="00573D1E"/>
    <w:rsid w:val="00574215"/>
    <w:rsid w:val="00574277"/>
    <w:rsid w:val="00574BED"/>
    <w:rsid w:val="0057507B"/>
    <w:rsid w:val="0057544A"/>
    <w:rsid w:val="00575A0E"/>
    <w:rsid w:val="00575B2F"/>
    <w:rsid w:val="00575DE2"/>
    <w:rsid w:val="00575ECC"/>
    <w:rsid w:val="00576047"/>
    <w:rsid w:val="005765D8"/>
    <w:rsid w:val="00576679"/>
    <w:rsid w:val="00576D98"/>
    <w:rsid w:val="005771C6"/>
    <w:rsid w:val="005771E2"/>
    <w:rsid w:val="00577294"/>
    <w:rsid w:val="0057757C"/>
    <w:rsid w:val="005777C2"/>
    <w:rsid w:val="005777E9"/>
    <w:rsid w:val="005779BB"/>
    <w:rsid w:val="00577A42"/>
    <w:rsid w:val="00580265"/>
    <w:rsid w:val="0058049E"/>
    <w:rsid w:val="00580699"/>
    <w:rsid w:val="00580F81"/>
    <w:rsid w:val="005810B5"/>
    <w:rsid w:val="00581250"/>
    <w:rsid w:val="0058156E"/>
    <w:rsid w:val="0058159D"/>
    <w:rsid w:val="005815CC"/>
    <w:rsid w:val="005817DA"/>
    <w:rsid w:val="00581A82"/>
    <w:rsid w:val="00581B7B"/>
    <w:rsid w:val="0058217F"/>
    <w:rsid w:val="00582277"/>
    <w:rsid w:val="005824BE"/>
    <w:rsid w:val="00582522"/>
    <w:rsid w:val="005827EA"/>
    <w:rsid w:val="00582896"/>
    <w:rsid w:val="00582AEB"/>
    <w:rsid w:val="00582CEE"/>
    <w:rsid w:val="00582EDC"/>
    <w:rsid w:val="0058304E"/>
    <w:rsid w:val="005831F4"/>
    <w:rsid w:val="00583256"/>
    <w:rsid w:val="0058391B"/>
    <w:rsid w:val="0058395A"/>
    <w:rsid w:val="00584003"/>
    <w:rsid w:val="00584207"/>
    <w:rsid w:val="00584840"/>
    <w:rsid w:val="005848D8"/>
    <w:rsid w:val="005848EB"/>
    <w:rsid w:val="00585073"/>
    <w:rsid w:val="0058525B"/>
    <w:rsid w:val="00585A9C"/>
    <w:rsid w:val="00585D98"/>
    <w:rsid w:val="0058629E"/>
    <w:rsid w:val="0058655A"/>
    <w:rsid w:val="00586639"/>
    <w:rsid w:val="005866F5"/>
    <w:rsid w:val="00586945"/>
    <w:rsid w:val="00586ECB"/>
    <w:rsid w:val="0058704D"/>
    <w:rsid w:val="00587857"/>
    <w:rsid w:val="00590167"/>
    <w:rsid w:val="0059043D"/>
    <w:rsid w:val="005905F6"/>
    <w:rsid w:val="005908AA"/>
    <w:rsid w:val="005909DD"/>
    <w:rsid w:val="00590AD7"/>
    <w:rsid w:val="00590EDB"/>
    <w:rsid w:val="005911E2"/>
    <w:rsid w:val="005912BB"/>
    <w:rsid w:val="00591908"/>
    <w:rsid w:val="00591B97"/>
    <w:rsid w:val="005920F8"/>
    <w:rsid w:val="0059221F"/>
    <w:rsid w:val="005922EA"/>
    <w:rsid w:val="00592501"/>
    <w:rsid w:val="0059255C"/>
    <w:rsid w:val="00592596"/>
    <w:rsid w:val="005925E7"/>
    <w:rsid w:val="00592CEB"/>
    <w:rsid w:val="00592D4F"/>
    <w:rsid w:val="00592DFC"/>
    <w:rsid w:val="0059377E"/>
    <w:rsid w:val="00593843"/>
    <w:rsid w:val="0059397E"/>
    <w:rsid w:val="005939B0"/>
    <w:rsid w:val="005939B2"/>
    <w:rsid w:val="00593B77"/>
    <w:rsid w:val="00594264"/>
    <w:rsid w:val="00594385"/>
    <w:rsid w:val="005948F4"/>
    <w:rsid w:val="00594CF5"/>
    <w:rsid w:val="005950B4"/>
    <w:rsid w:val="005954DB"/>
    <w:rsid w:val="00595C5E"/>
    <w:rsid w:val="00595F88"/>
    <w:rsid w:val="00596099"/>
    <w:rsid w:val="00596B20"/>
    <w:rsid w:val="005970FE"/>
    <w:rsid w:val="005973C0"/>
    <w:rsid w:val="0059769E"/>
    <w:rsid w:val="005979BD"/>
    <w:rsid w:val="005A012B"/>
    <w:rsid w:val="005A05B4"/>
    <w:rsid w:val="005A07FE"/>
    <w:rsid w:val="005A09E8"/>
    <w:rsid w:val="005A0B66"/>
    <w:rsid w:val="005A0DF1"/>
    <w:rsid w:val="005A0FEA"/>
    <w:rsid w:val="005A189B"/>
    <w:rsid w:val="005A1AE3"/>
    <w:rsid w:val="005A1E4C"/>
    <w:rsid w:val="005A1F9F"/>
    <w:rsid w:val="005A233B"/>
    <w:rsid w:val="005A24E3"/>
    <w:rsid w:val="005A2517"/>
    <w:rsid w:val="005A2A83"/>
    <w:rsid w:val="005A31A5"/>
    <w:rsid w:val="005A3931"/>
    <w:rsid w:val="005A3994"/>
    <w:rsid w:val="005A3DB8"/>
    <w:rsid w:val="005A3DE7"/>
    <w:rsid w:val="005A4C1E"/>
    <w:rsid w:val="005A4E6A"/>
    <w:rsid w:val="005A5002"/>
    <w:rsid w:val="005A5083"/>
    <w:rsid w:val="005A52A6"/>
    <w:rsid w:val="005A53FE"/>
    <w:rsid w:val="005A575B"/>
    <w:rsid w:val="005A5A85"/>
    <w:rsid w:val="005A5D61"/>
    <w:rsid w:val="005A61A4"/>
    <w:rsid w:val="005A6435"/>
    <w:rsid w:val="005A6439"/>
    <w:rsid w:val="005A6747"/>
    <w:rsid w:val="005A69F7"/>
    <w:rsid w:val="005A6A0B"/>
    <w:rsid w:val="005A6B9D"/>
    <w:rsid w:val="005A6CCA"/>
    <w:rsid w:val="005A6CEE"/>
    <w:rsid w:val="005A6D5A"/>
    <w:rsid w:val="005A7B76"/>
    <w:rsid w:val="005A7CFE"/>
    <w:rsid w:val="005B054A"/>
    <w:rsid w:val="005B0B58"/>
    <w:rsid w:val="005B0D6A"/>
    <w:rsid w:val="005B1383"/>
    <w:rsid w:val="005B1398"/>
    <w:rsid w:val="005B140B"/>
    <w:rsid w:val="005B15A5"/>
    <w:rsid w:val="005B1986"/>
    <w:rsid w:val="005B1B86"/>
    <w:rsid w:val="005B1F2A"/>
    <w:rsid w:val="005B2046"/>
    <w:rsid w:val="005B23B3"/>
    <w:rsid w:val="005B2465"/>
    <w:rsid w:val="005B24C5"/>
    <w:rsid w:val="005B27A1"/>
    <w:rsid w:val="005B32EE"/>
    <w:rsid w:val="005B3674"/>
    <w:rsid w:val="005B36EE"/>
    <w:rsid w:val="005B430E"/>
    <w:rsid w:val="005B44C6"/>
    <w:rsid w:val="005B44F8"/>
    <w:rsid w:val="005B48AC"/>
    <w:rsid w:val="005B4C1E"/>
    <w:rsid w:val="005B50DB"/>
    <w:rsid w:val="005B523A"/>
    <w:rsid w:val="005B547D"/>
    <w:rsid w:val="005B584C"/>
    <w:rsid w:val="005B63D3"/>
    <w:rsid w:val="005B6474"/>
    <w:rsid w:val="005B67C3"/>
    <w:rsid w:val="005B6807"/>
    <w:rsid w:val="005B68CC"/>
    <w:rsid w:val="005B6920"/>
    <w:rsid w:val="005B7334"/>
    <w:rsid w:val="005B770B"/>
    <w:rsid w:val="005B796F"/>
    <w:rsid w:val="005B7994"/>
    <w:rsid w:val="005B7CD5"/>
    <w:rsid w:val="005B7EBE"/>
    <w:rsid w:val="005B7FD6"/>
    <w:rsid w:val="005C0083"/>
    <w:rsid w:val="005C058C"/>
    <w:rsid w:val="005C0669"/>
    <w:rsid w:val="005C1756"/>
    <w:rsid w:val="005C177F"/>
    <w:rsid w:val="005C1B46"/>
    <w:rsid w:val="005C1C2F"/>
    <w:rsid w:val="005C2190"/>
    <w:rsid w:val="005C24DF"/>
    <w:rsid w:val="005C28ED"/>
    <w:rsid w:val="005C2B0B"/>
    <w:rsid w:val="005C2CC5"/>
    <w:rsid w:val="005C3063"/>
    <w:rsid w:val="005C3093"/>
    <w:rsid w:val="005C315D"/>
    <w:rsid w:val="005C349B"/>
    <w:rsid w:val="005C384A"/>
    <w:rsid w:val="005C394D"/>
    <w:rsid w:val="005C40EC"/>
    <w:rsid w:val="005C4494"/>
    <w:rsid w:val="005C4637"/>
    <w:rsid w:val="005C47BB"/>
    <w:rsid w:val="005C4C11"/>
    <w:rsid w:val="005C4C7E"/>
    <w:rsid w:val="005C4E12"/>
    <w:rsid w:val="005C4F0E"/>
    <w:rsid w:val="005C51A1"/>
    <w:rsid w:val="005C5262"/>
    <w:rsid w:val="005C52D8"/>
    <w:rsid w:val="005C5434"/>
    <w:rsid w:val="005C5515"/>
    <w:rsid w:val="005C564F"/>
    <w:rsid w:val="005C5D9D"/>
    <w:rsid w:val="005C5F79"/>
    <w:rsid w:val="005C636D"/>
    <w:rsid w:val="005C6382"/>
    <w:rsid w:val="005C63EE"/>
    <w:rsid w:val="005C66FC"/>
    <w:rsid w:val="005C6907"/>
    <w:rsid w:val="005C6A24"/>
    <w:rsid w:val="005C6C95"/>
    <w:rsid w:val="005C6CC7"/>
    <w:rsid w:val="005C6F5F"/>
    <w:rsid w:val="005C70A2"/>
    <w:rsid w:val="005C7234"/>
    <w:rsid w:val="005C729F"/>
    <w:rsid w:val="005C74A1"/>
    <w:rsid w:val="005C75B1"/>
    <w:rsid w:val="005C76B5"/>
    <w:rsid w:val="005C789A"/>
    <w:rsid w:val="005D00AC"/>
    <w:rsid w:val="005D03AB"/>
    <w:rsid w:val="005D0571"/>
    <w:rsid w:val="005D0687"/>
    <w:rsid w:val="005D08C6"/>
    <w:rsid w:val="005D0937"/>
    <w:rsid w:val="005D1198"/>
    <w:rsid w:val="005D16E9"/>
    <w:rsid w:val="005D175A"/>
    <w:rsid w:val="005D2475"/>
    <w:rsid w:val="005D2E63"/>
    <w:rsid w:val="005D2F9B"/>
    <w:rsid w:val="005D3248"/>
    <w:rsid w:val="005D3387"/>
    <w:rsid w:val="005D37D3"/>
    <w:rsid w:val="005D3995"/>
    <w:rsid w:val="005D3D19"/>
    <w:rsid w:val="005D4084"/>
    <w:rsid w:val="005D444D"/>
    <w:rsid w:val="005D4AB2"/>
    <w:rsid w:val="005D4CC5"/>
    <w:rsid w:val="005D4DB1"/>
    <w:rsid w:val="005D518F"/>
    <w:rsid w:val="005D5253"/>
    <w:rsid w:val="005D5333"/>
    <w:rsid w:val="005D546D"/>
    <w:rsid w:val="005D54E7"/>
    <w:rsid w:val="005D5611"/>
    <w:rsid w:val="005D5681"/>
    <w:rsid w:val="005D73C2"/>
    <w:rsid w:val="005D7CD2"/>
    <w:rsid w:val="005D7CD9"/>
    <w:rsid w:val="005D7D04"/>
    <w:rsid w:val="005D7DFB"/>
    <w:rsid w:val="005D7F8E"/>
    <w:rsid w:val="005E0189"/>
    <w:rsid w:val="005E018D"/>
    <w:rsid w:val="005E03AF"/>
    <w:rsid w:val="005E0463"/>
    <w:rsid w:val="005E0715"/>
    <w:rsid w:val="005E0B20"/>
    <w:rsid w:val="005E0BBB"/>
    <w:rsid w:val="005E0E40"/>
    <w:rsid w:val="005E1058"/>
    <w:rsid w:val="005E10D3"/>
    <w:rsid w:val="005E18AD"/>
    <w:rsid w:val="005E1E87"/>
    <w:rsid w:val="005E2830"/>
    <w:rsid w:val="005E2929"/>
    <w:rsid w:val="005E2960"/>
    <w:rsid w:val="005E2A05"/>
    <w:rsid w:val="005E2D8F"/>
    <w:rsid w:val="005E2ECA"/>
    <w:rsid w:val="005E3BC4"/>
    <w:rsid w:val="005E3E51"/>
    <w:rsid w:val="005E4884"/>
    <w:rsid w:val="005E48C2"/>
    <w:rsid w:val="005E49B0"/>
    <w:rsid w:val="005E4AC9"/>
    <w:rsid w:val="005E4B72"/>
    <w:rsid w:val="005E4CF4"/>
    <w:rsid w:val="005E5104"/>
    <w:rsid w:val="005E5247"/>
    <w:rsid w:val="005E57BB"/>
    <w:rsid w:val="005E57F4"/>
    <w:rsid w:val="005E58C4"/>
    <w:rsid w:val="005E5977"/>
    <w:rsid w:val="005E59AD"/>
    <w:rsid w:val="005E65B2"/>
    <w:rsid w:val="005E66C5"/>
    <w:rsid w:val="005E690E"/>
    <w:rsid w:val="005E6A38"/>
    <w:rsid w:val="005E6A51"/>
    <w:rsid w:val="005E6B2F"/>
    <w:rsid w:val="005E6CCD"/>
    <w:rsid w:val="005E6D69"/>
    <w:rsid w:val="005E6F31"/>
    <w:rsid w:val="005E6F5B"/>
    <w:rsid w:val="005E7325"/>
    <w:rsid w:val="005E74F5"/>
    <w:rsid w:val="005E75DB"/>
    <w:rsid w:val="005E76DE"/>
    <w:rsid w:val="005E77F2"/>
    <w:rsid w:val="005E79CE"/>
    <w:rsid w:val="005E7B1F"/>
    <w:rsid w:val="005E7E44"/>
    <w:rsid w:val="005E7F0D"/>
    <w:rsid w:val="005F007A"/>
    <w:rsid w:val="005F011D"/>
    <w:rsid w:val="005F03EA"/>
    <w:rsid w:val="005F0ABA"/>
    <w:rsid w:val="005F0B32"/>
    <w:rsid w:val="005F0C23"/>
    <w:rsid w:val="005F0DDE"/>
    <w:rsid w:val="005F1035"/>
    <w:rsid w:val="005F12E8"/>
    <w:rsid w:val="005F1C19"/>
    <w:rsid w:val="005F209A"/>
    <w:rsid w:val="005F20DB"/>
    <w:rsid w:val="005F2103"/>
    <w:rsid w:val="005F243A"/>
    <w:rsid w:val="005F25AB"/>
    <w:rsid w:val="005F2633"/>
    <w:rsid w:val="005F297E"/>
    <w:rsid w:val="005F2CFA"/>
    <w:rsid w:val="005F2DCB"/>
    <w:rsid w:val="005F33BE"/>
    <w:rsid w:val="005F34F1"/>
    <w:rsid w:val="005F38FC"/>
    <w:rsid w:val="005F3D88"/>
    <w:rsid w:val="005F3DF6"/>
    <w:rsid w:val="005F3E72"/>
    <w:rsid w:val="005F41C3"/>
    <w:rsid w:val="005F425D"/>
    <w:rsid w:val="005F4366"/>
    <w:rsid w:val="005F440E"/>
    <w:rsid w:val="005F46E4"/>
    <w:rsid w:val="005F4AEB"/>
    <w:rsid w:val="005F4F49"/>
    <w:rsid w:val="005F564E"/>
    <w:rsid w:val="005F5795"/>
    <w:rsid w:val="005F57D9"/>
    <w:rsid w:val="005F59B5"/>
    <w:rsid w:val="005F5C83"/>
    <w:rsid w:val="005F5D98"/>
    <w:rsid w:val="005F6219"/>
    <w:rsid w:val="005F6342"/>
    <w:rsid w:val="005F634B"/>
    <w:rsid w:val="005F6437"/>
    <w:rsid w:val="005F659C"/>
    <w:rsid w:val="005F6746"/>
    <w:rsid w:val="005F6ADA"/>
    <w:rsid w:val="005F6CC2"/>
    <w:rsid w:val="005F6DE8"/>
    <w:rsid w:val="005F6DF8"/>
    <w:rsid w:val="005F6F8B"/>
    <w:rsid w:val="005F7041"/>
    <w:rsid w:val="005F713C"/>
    <w:rsid w:val="005F7430"/>
    <w:rsid w:val="005F7831"/>
    <w:rsid w:val="005F7ACA"/>
    <w:rsid w:val="0060002F"/>
    <w:rsid w:val="006001FD"/>
    <w:rsid w:val="006002AE"/>
    <w:rsid w:val="006003FD"/>
    <w:rsid w:val="00600604"/>
    <w:rsid w:val="006008E6"/>
    <w:rsid w:val="00600B4F"/>
    <w:rsid w:val="00600BFB"/>
    <w:rsid w:val="00600CAE"/>
    <w:rsid w:val="00600E34"/>
    <w:rsid w:val="00600EC1"/>
    <w:rsid w:val="00600F75"/>
    <w:rsid w:val="00601381"/>
    <w:rsid w:val="0060160D"/>
    <w:rsid w:val="00601832"/>
    <w:rsid w:val="00601AE1"/>
    <w:rsid w:val="00601C0D"/>
    <w:rsid w:val="00601CEF"/>
    <w:rsid w:val="00601DC0"/>
    <w:rsid w:val="00601E5C"/>
    <w:rsid w:val="00601E7E"/>
    <w:rsid w:val="006027E7"/>
    <w:rsid w:val="00602939"/>
    <w:rsid w:val="00602B82"/>
    <w:rsid w:val="00602BDD"/>
    <w:rsid w:val="00602C3B"/>
    <w:rsid w:val="0060306B"/>
    <w:rsid w:val="006031D5"/>
    <w:rsid w:val="0060369D"/>
    <w:rsid w:val="006036F5"/>
    <w:rsid w:val="0060381A"/>
    <w:rsid w:val="00603847"/>
    <w:rsid w:val="00603B08"/>
    <w:rsid w:val="00603BC6"/>
    <w:rsid w:val="00603CDE"/>
    <w:rsid w:val="00603CE6"/>
    <w:rsid w:val="00603D80"/>
    <w:rsid w:val="00603DCB"/>
    <w:rsid w:val="00603F5C"/>
    <w:rsid w:val="006040B4"/>
    <w:rsid w:val="006041E8"/>
    <w:rsid w:val="0060467A"/>
    <w:rsid w:val="0060480C"/>
    <w:rsid w:val="0060484D"/>
    <w:rsid w:val="0060489A"/>
    <w:rsid w:val="006048B6"/>
    <w:rsid w:val="006048D5"/>
    <w:rsid w:val="00604C40"/>
    <w:rsid w:val="00604E5E"/>
    <w:rsid w:val="00604EBA"/>
    <w:rsid w:val="006050F0"/>
    <w:rsid w:val="0060567C"/>
    <w:rsid w:val="00605895"/>
    <w:rsid w:val="00605C39"/>
    <w:rsid w:val="00605E52"/>
    <w:rsid w:val="006067CA"/>
    <w:rsid w:val="006071DB"/>
    <w:rsid w:val="006071E6"/>
    <w:rsid w:val="00607536"/>
    <w:rsid w:val="006078A6"/>
    <w:rsid w:val="00607A21"/>
    <w:rsid w:val="006101E9"/>
    <w:rsid w:val="00610794"/>
    <w:rsid w:val="00610BA4"/>
    <w:rsid w:val="00610D41"/>
    <w:rsid w:val="00610F31"/>
    <w:rsid w:val="00611290"/>
    <w:rsid w:val="006114CD"/>
    <w:rsid w:val="006115D9"/>
    <w:rsid w:val="00611B3E"/>
    <w:rsid w:val="00611C6C"/>
    <w:rsid w:val="00612021"/>
    <w:rsid w:val="006124A2"/>
    <w:rsid w:val="00612676"/>
    <w:rsid w:val="006126FB"/>
    <w:rsid w:val="00612B02"/>
    <w:rsid w:val="0061382B"/>
    <w:rsid w:val="00613D40"/>
    <w:rsid w:val="00613F17"/>
    <w:rsid w:val="00613FFD"/>
    <w:rsid w:val="0061407F"/>
    <w:rsid w:val="0061479A"/>
    <w:rsid w:val="006149BD"/>
    <w:rsid w:val="0061545F"/>
    <w:rsid w:val="00615584"/>
    <w:rsid w:val="0061561E"/>
    <w:rsid w:val="006157FF"/>
    <w:rsid w:val="006158B0"/>
    <w:rsid w:val="0061597F"/>
    <w:rsid w:val="00616371"/>
    <w:rsid w:val="006165FF"/>
    <w:rsid w:val="00616A63"/>
    <w:rsid w:val="00616C7F"/>
    <w:rsid w:val="00616ED5"/>
    <w:rsid w:val="00616F93"/>
    <w:rsid w:val="006170C1"/>
    <w:rsid w:val="006172BF"/>
    <w:rsid w:val="0061743A"/>
    <w:rsid w:val="0061749B"/>
    <w:rsid w:val="006178D7"/>
    <w:rsid w:val="0061794F"/>
    <w:rsid w:val="00617C73"/>
    <w:rsid w:val="00617E19"/>
    <w:rsid w:val="00617EDA"/>
    <w:rsid w:val="00617F9C"/>
    <w:rsid w:val="006202D2"/>
    <w:rsid w:val="0062086B"/>
    <w:rsid w:val="00620A37"/>
    <w:rsid w:val="00620EAE"/>
    <w:rsid w:val="00621280"/>
    <w:rsid w:val="00621581"/>
    <w:rsid w:val="0062166F"/>
    <w:rsid w:val="00621B77"/>
    <w:rsid w:val="00622CC4"/>
    <w:rsid w:val="00623C8F"/>
    <w:rsid w:val="00623D04"/>
    <w:rsid w:val="00623D81"/>
    <w:rsid w:val="006241F7"/>
    <w:rsid w:val="006244D0"/>
    <w:rsid w:val="0062466A"/>
    <w:rsid w:val="00624A36"/>
    <w:rsid w:val="00624DA1"/>
    <w:rsid w:val="00624E13"/>
    <w:rsid w:val="00624E32"/>
    <w:rsid w:val="00624F0E"/>
    <w:rsid w:val="006251A2"/>
    <w:rsid w:val="006255D9"/>
    <w:rsid w:val="006258C1"/>
    <w:rsid w:val="00625A02"/>
    <w:rsid w:val="00625A6B"/>
    <w:rsid w:val="00625A95"/>
    <w:rsid w:val="00625CA0"/>
    <w:rsid w:val="00626002"/>
    <w:rsid w:val="00626232"/>
    <w:rsid w:val="0062652E"/>
    <w:rsid w:val="006265BA"/>
    <w:rsid w:val="0062664A"/>
    <w:rsid w:val="00626924"/>
    <w:rsid w:val="00626931"/>
    <w:rsid w:val="00626A24"/>
    <w:rsid w:val="00626A4C"/>
    <w:rsid w:val="00626C4B"/>
    <w:rsid w:val="00627123"/>
    <w:rsid w:val="006274C8"/>
    <w:rsid w:val="006300A9"/>
    <w:rsid w:val="00630347"/>
    <w:rsid w:val="006303F8"/>
    <w:rsid w:val="006304BA"/>
    <w:rsid w:val="00630B33"/>
    <w:rsid w:val="00630CFE"/>
    <w:rsid w:val="006311FC"/>
    <w:rsid w:val="00631531"/>
    <w:rsid w:val="006319FF"/>
    <w:rsid w:val="00631B34"/>
    <w:rsid w:val="00631B7D"/>
    <w:rsid w:val="0063207B"/>
    <w:rsid w:val="006323A6"/>
    <w:rsid w:val="006324D9"/>
    <w:rsid w:val="00632545"/>
    <w:rsid w:val="00632B96"/>
    <w:rsid w:val="0063304C"/>
    <w:rsid w:val="0063318F"/>
    <w:rsid w:val="00633357"/>
    <w:rsid w:val="00633585"/>
    <w:rsid w:val="00633920"/>
    <w:rsid w:val="00633C40"/>
    <w:rsid w:val="00633CF2"/>
    <w:rsid w:val="00634020"/>
    <w:rsid w:val="0063439C"/>
    <w:rsid w:val="006343BB"/>
    <w:rsid w:val="00634728"/>
    <w:rsid w:val="00634A30"/>
    <w:rsid w:val="00634A87"/>
    <w:rsid w:val="00634C60"/>
    <w:rsid w:val="00634DA1"/>
    <w:rsid w:val="0063504E"/>
    <w:rsid w:val="0063530A"/>
    <w:rsid w:val="0063541B"/>
    <w:rsid w:val="006358AE"/>
    <w:rsid w:val="006358CC"/>
    <w:rsid w:val="00635E8D"/>
    <w:rsid w:val="0063629A"/>
    <w:rsid w:val="006363A0"/>
    <w:rsid w:val="0063675A"/>
    <w:rsid w:val="0063682A"/>
    <w:rsid w:val="0063694F"/>
    <w:rsid w:val="00636C84"/>
    <w:rsid w:val="00637323"/>
    <w:rsid w:val="0063738A"/>
    <w:rsid w:val="00637817"/>
    <w:rsid w:val="006378B7"/>
    <w:rsid w:val="00637AA5"/>
    <w:rsid w:val="00637AB5"/>
    <w:rsid w:val="00637D8D"/>
    <w:rsid w:val="006405AE"/>
    <w:rsid w:val="006405B9"/>
    <w:rsid w:val="00640669"/>
    <w:rsid w:val="00640957"/>
    <w:rsid w:val="006409BE"/>
    <w:rsid w:val="00640DC8"/>
    <w:rsid w:val="00641367"/>
    <w:rsid w:val="006413AA"/>
    <w:rsid w:val="006413CA"/>
    <w:rsid w:val="00641480"/>
    <w:rsid w:val="006416C3"/>
    <w:rsid w:val="006416E9"/>
    <w:rsid w:val="00641D47"/>
    <w:rsid w:val="00641FAE"/>
    <w:rsid w:val="00641FE2"/>
    <w:rsid w:val="00642435"/>
    <w:rsid w:val="00642851"/>
    <w:rsid w:val="00642EC1"/>
    <w:rsid w:val="006432D6"/>
    <w:rsid w:val="0064346C"/>
    <w:rsid w:val="006436E0"/>
    <w:rsid w:val="00643A30"/>
    <w:rsid w:val="00643B4C"/>
    <w:rsid w:val="00643C61"/>
    <w:rsid w:val="00643F50"/>
    <w:rsid w:val="00644159"/>
    <w:rsid w:val="006441BC"/>
    <w:rsid w:val="006442CA"/>
    <w:rsid w:val="00644696"/>
    <w:rsid w:val="00644827"/>
    <w:rsid w:val="0064519B"/>
    <w:rsid w:val="0064543C"/>
    <w:rsid w:val="00645E1A"/>
    <w:rsid w:val="00646054"/>
    <w:rsid w:val="006461F9"/>
    <w:rsid w:val="00646799"/>
    <w:rsid w:val="00646AA2"/>
    <w:rsid w:val="00646CC1"/>
    <w:rsid w:val="00647381"/>
    <w:rsid w:val="00647424"/>
    <w:rsid w:val="00647873"/>
    <w:rsid w:val="006478C8"/>
    <w:rsid w:val="00647981"/>
    <w:rsid w:val="00647C93"/>
    <w:rsid w:val="00647CB4"/>
    <w:rsid w:val="00647CE0"/>
    <w:rsid w:val="00650081"/>
    <w:rsid w:val="006507BB"/>
    <w:rsid w:val="00650BAF"/>
    <w:rsid w:val="00650EDA"/>
    <w:rsid w:val="00650F9F"/>
    <w:rsid w:val="006510C0"/>
    <w:rsid w:val="006516EA"/>
    <w:rsid w:val="00651897"/>
    <w:rsid w:val="00651964"/>
    <w:rsid w:val="00651FBB"/>
    <w:rsid w:val="00652A83"/>
    <w:rsid w:val="0065311F"/>
    <w:rsid w:val="00653318"/>
    <w:rsid w:val="0065364E"/>
    <w:rsid w:val="00653705"/>
    <w:rsid w:val="006538A3"/>
    <w:rsid w:val="006538AC"/>
    <w:rsid w:val="00653CD3"/>
    <w:rsid w:val="00654000"/>
    <w:rsid w:val="00654349"/>
    <w:rsid w:val="00654432"/>
    <w:rsid w:val="0065498E"/>
    <w:rsid w:val="00654C11"/>
    <w:rsid w:val="00655247"/>
    <w:rsid w:val="0065576B"/>
    <w:rsid w:val="0065598E"/>
    <w:rsid w:val="00655A8A"/>
    <w:rsid w:val="00655C45"/>
    <w:rsid w:val="00655C8B"/>
    <w:rsid w:val="00655F97"/>
    <w:rsid w:val="00656286"/>
    <w:rsid w:val="00656409"/>
    <w:rsid w:val="006569F2"/>
    <w:rsid w:val="00656E98"/>
    <w:rsid w:val="00657184"/>
    <w:rsid w:val="006573E9"/>
    <w:rsid w:val="006575B9"/>
    <w:rsid w:val="00657E8B"/>
    <w:rsid w:val="0066010D"/>
    <w:rsid w:val="00660E25"/>
    <w:rsid w:val="0066123B"/>
    <w:rsid w:val="0066124F"/>
    <w:rsid w:val="00661C79"/>
    <w:rsid w:val="00661D46"/>
    <w:rsid w:val="0066215C"/>
    <w:rsid w:val="006621DB"/>
    <w:rsid w:val="00662695"/>
    <w:rsid w:val="00662A5C"/>
    <w:rsid w:val="00662B93"/>
    <w:rsid w:val="006633BF"/>
    <w:rsid w:val="00663535"/>
    <w:rsid w:val="00663565"/>
    <w:rsid w:val="0066365F"/>
    <w:rsid w:val="006636D0"/>
    <w:rsid w:val="00663FB5"/>
    <w:rsid w:val="006643BA"/>
    <w:rsid w:val="0066468D"/>
    <w:rsid w:val="006649E2"/>
    <w:rsid w:val="00664A0E"/>
    <w:rsid w:val="00664B77"/>
    <w:rsid w:val="00664C89"/>
    <w:rsid w:val="006651BF"/>
    <w:rsid w:val="00665424"/>
    <w:rsid w:val="0066561F"/>
    <w:rsid w:val="006657BC"/>
    <w:rsid w:val="006657C2"/>
    <w:rsid w:val="00665879"/>
    <w:rsid w:val="006658F6"/>
    <w:rsid w:val="006659E4"/>
    <w:rsid w:val="00665AEE"/>
    <w:rsid w:val="00665EA2"/>
    <w:rsid w:val="00665F00"/>
    <w:rsid w:val="00665F44"/>
    <w:rsid w:val="00666048"/>
    <w:rsid w:val="006667E3"/>
    <w:rsid w:val="006669A2"/>
    <w:rsid w:val="006671D7"/>
    <w:rsid w:val="00667957"/>
    <w:rsid w:val="00667A82"/>
    <w:rsid w:val="00667B1D"/>
    <w:rsid w:val="006701E5"/>
    <w:rsid w:val="006707BE"/>
    <w:rsid w:val="00670D14"/>
    <w:rsid w:val="00670FCE"/>
    <w:rsid w:val="0067107C"/>
    <w:rsid w:val="006713F0"/>
    <w:rsid w:val="006715C3"/>
    <w:rsid w:val="00671805"/>
    <w:rsid w:val="00671925"/>
    <w:rsid w:val="00671BB3"/>
    <w:rsid w:val="00671C96"/>
    <w:rsid w:val="00671D63"/>
    <w:rsid w:val="00671E7C"/>
    <w:rsid w:val="00672013"/>
    <w:rsid w:val="006722AA"/>
    <w:rsid w:val="0067245A"/>
    <w:rsid w:val="00672462"/>
    <w:rsid w:val="006728A2"/>
    <w:rsid w:val="006728A8"/>
    <w:rsid w:val="0067296D"/>
    <w:rsid w:val="00672F41"/>
    <w:rsid w:val="006732B4"/>
    <w:rsid w:val="006732E7"/>
    <w:rsid w:val="0067376C"/>
    <w:rsid w:val="00674838"/>
    <w:rsid w:val="00674987"/>
    <w:rsid w:val="00674EBC"/>
    <w:rsid w:val="006751BD"/>
    <w:rsid w:val="006756BC"/>
    <w:rsid w:val="006758B4"/>
    <w:rsid w:val="00675A61"/>
    <w:rsid w:val="00675CE3"/>
    <w:rsid w:val="0067626A"/>
    <w:rsid w:val="0067631A"/>
    <w:rsid w:val="00676556"/>
    <w:rsid w:val="006766A0"/>
    <w:rsid w:val="006768AC"/>
    <w:rsid w:val="006770FA"/>
    <w:rsid w:val="006775D8"/>
    <w:rsid w:val="006777CD"/>
    <w:rsid w:val="00677B99"/>
    <w:rsid w:val="00680022"/>
    <w:rsid w:val="006800B0"/>
    <w:rsid w:val="006801A5"/>
    <w:rsid w:val="006806E7"/>
    <w:rsid w:val="00680791"/>
    <w:rsid w:val="00680802"/>
    <w:rsid w:val="00680995"/>
    <w:rsid w:val="00680A82"/>
    <w:rsid w:val="00680FAC"/>
    <w:rsid w:val="0068100E"/>
    <w:rsid w:val="0068150D"/>
    <w:rsid w:val="006817F6"/>
    <w:rsid w:val="006818C3"/>
    <w:rsid w:val="00681CB6"/>
    <w:rsid w:val="00681E0D"/>
    <w:rsid w:val="0068221D"/>
    <w:rsid w:val="00682221"/>
    <w:rsid w:val="006823E7"/>
    <w:rsid w:val="00682971"/>
    <w:rsid w:val="00682C85"/>
    <w:rsid w:val="006833D5"/>
    <w:rsid w:val="0068373B"/>
    <w:rsid w:val="00683828"/>
    <w:rsid w:val="0068385F"/>
    <w:rsid w:val="00684205"/>
    <w:rsid w:val="00684DA7"/>
    <w:rsid w:val="00684DC2"/>
    <w:rsid w:val="00684E2F"/>
    <w:rsid w:val="00684ED6"/>
    <w:rsid w:val="0068549A"/>
    <w:rsid w:val="00685FCD"/>
    <w:rsid w:val="00686153"/>
    <w:rsid w:val="00686200"/>
    <w:rsid w:val="0068624A"/>
    <w:rsid w:val="006865C5"/>
    <w:rsid w:val="006865D3"/>
    <w:rsid w:val="00686665"/>
    <w:rsid w:val="0068682A"/>
    <w:rsid w:val="006868CF"/>
    <w:rsid w:val="006870AC"/>
    <w:rsid w:val="00687691"/>
    <w:rsid w:val="006876C8"/>
    <w:rsid w:val="00687725"/>
    <w:rsid w:val="006877BB"/>
    <w:rsid w:val="0068791B"/>
    <w:rsid w:val="00687BCF"/>
    <w:rsid w:val="00687F2A"/>
    <w:rsid w:val="0069001A"/>
    <w:rsid w:val="00690237"/>
    <w:rsid w:val="00690AA5"/>
    <w:rsid w:val="00690FE0"/>
    <w:rsid w:val="006910F5"/>
    <w:rsid w:val="006911F1"/>
    <w:rsid w:val="00691216"/>
    <w:rsid w:val="0069143F"/>
    <w:rsid w:val="00691A9D"/>
    <w:rsid w:val="00691F73"/>
    <w:rsid w:val="00692349"/>
    <w:rsid w:val="0069271E"/>
    <w:rsid w:val="00692A30"/>
    <w:rsid w:val="00692C1E"/>
    <w:rsid w:val="00693563"/>
    <w:rsid w:val="00693747"/>
    <w:rsid w:val="006937E6"/>
    <w:rsid w:val="00693D17"/>
    <w:rsid w:val="00693DA3"/>
    <w:rsid w:val="00694237"/>
    <w:rsid w:val="00694393"/>
    <w:rsid w:val="00694AF5"/>
    <w:rsid w:val="00694DE3"/>
    <w:rsid w:val="00694EF5"/>
    <w:rsid w:val="00694F23"/>
    <w:rsid w:val="006956D1"/>
    <w:rsid w:val="00695E3F"/>
    <w:rsid w:val="00695FF7"/>
    <w:rsid w:val="0069648B"/>
    <w:rsid w:val="00696836"/>
    <w:rsid w:val="00696FF1"/>
    <w:rsid w:val="006972B5"/>
    <w:rsid w:val="00697337"/>
    <w:rsid w:val="00697459"/>
    <w:rsid w:val="006976A8"/>
    <w:rsid w:val="00697A5D"/>
    <w:rsid w:val="00697C75"/>
    <w:rsid w:val="00697E19"/>
    <w:rsid w:val="00697E64"/>
    <w:rsid w:val="006A00C6"/>
    <w:rsid w:val="006A0391"/>
    <w:rsid w:val="006A054D"/>
    <w:rsid w:val="006A09FA"/>
    <w:rsid w:val="006A0BD2"/>
    <w:rsid w:val="006A0C61"/>
    <w:rsid w:val="006A0D57"/>
    <w:rsid w:val="006A0EDD"/>
    <w:rsid w:val="006A1FEC"/>
    <w:rsid w:val="006A2112"/>
    <w:rsid w:val="006A2354"/>
    <w:rsid w:val="006A2684"/>
    <w:rsid w:val="006A286B"/>
    <w:rsid w:val="006A2B84"/>
    <w:rsid w:val="006A3A90"/>
    <w:rsid w:val="006A3DFD"/>
    <w:rsid w:val="006A3EA6"/>
    <w:rsid w:val="006A4323"/>
    <w:rsid w:val="006A45F9"/>
    <w:rsid w:val="006A47E7"/>
    <w:rsid w:val="006A495F"/>
    <w:rsid w:val="006A4C79"/>
    <w:rsid w:val="006A4D13"/>
    <w:rsid w:val="006A4FEB"/>
    <w:rsid w:val="006A510A"/>
    <w:rsid w:val="006A5A18"/>
    <w:rsid w:val="006A5C45"/>
    <w:rsid w:val="006A5C9B"/>
    <w:rsid w:val="006A5F37"/>
    <w:rsid w:val="006A5F42"/>
    <w:rsid w:val="006A609F"/>
    <w:rsid w:val="006A61E0"/>
    <w:rsid w:val="006A6249"/>
    <w:rsid w:val="006A62D7"/>
    <w:rsid w:val="006A6465"/>
    <w:rsid w:val="006A6913"/>
    <w:rsid w:val="006A69CF"/>
    <w:rsid w:val="006A6B4D"/>
    <w:rsid w:val="006A6B98"/>
    <w:rsid w:val="006A71CB"/>
    <w:rsid w:val="006A7713"/>
    <w:rsid w:val="006A78BC"/>
    <w:rsid w:val="006A7EF3"/>
    <w:rsid w:val="006B000B"/>
    <w:rsid w:val="006B032C"/>
    <w:rsid w:val="006B08B5"/>
    <w:rsid w:val="006B0B4D"/>
    <w:rsid w:val="006B0CB8"/>
    <w:rsid w:val="006B0E79"/>
    <w:rsid w:val="006B110D"/>
    <w:rsid w:val="006B1469"/>
    <w:rsid w:val="006B14FA"/>
    <w:rsid w:val="006B1527"/>
    <w:rsid w:val="006B1B8E"/>
    <w:rsid w:val="006B1B93"/>
    <w:rsid w:val="006B2127"/>
    <w:rsid w:val="006B239D"/>
    <w:rsid w:val="006B29A1"/>
    <w:rsid w:val="006B2BFA"/>
    <w:rsid w:val="006B2C60"/>
    <w:rsid w:val="006B2E58"/>
    <w:rsid w:val="006B2E8B"/>
    <w:rsid w:val="006B3DE9"/>
    <w:rsid w:val="006B3F25"/>
    <w:rsid w:val="006B3F41"/>
    <w:rsid w:val="006B421A"/>
    <w:rsid w:val="006B42CC"/>
    <w:rsid w:val="006B4308"/>
    <w:rsid w:val="006B439A"/>
    <w:rsid w:val="006B4547"/>
    <w:rsid w:val="006B49F4"/>
    <w:rsid w:val="006B4AAB"/>
    <w:rsid w:val="006B4C97"/>
    <w:rsid w:val="006B50A3"/>
    <w:rsid w:val="006B5440"/>
    <w:rsid w:val="006B57B7"/>
    <w:rsid w:val="006B5A66"/>
    <w:rsid w:val="006B5F64"/>
    <w:rsid w:val="006B6226"/>
    <w:rsid w:val="006B62D0"/>
    <w:rsid w:val="006B67DC"/>
    <w:rsid w:val="006B69D7"/>
    <w:rsid w:val="006B6A81"/>
    <w:rsid w:val="006B7CA2"/>
    <w:rsid w:val="006C0035"/>
    <w:rsid w:val="006C02B0"/>
    <w:rsid w:val="006C04DE"/>
    <w:rsid w:val="006C07FB"/>
    <w:rsid w:val="006C0A3C"/>
    <w:rsid w:val="006C0B46"/>
    <w:rsid w:val="006C0C87"/>
    <w:rsid w:val="006C0FB2"/>
    <w:rsid w:val="006C1183"/>
    <w:rsid w:val="006C13E9"/>
    <w:rsid w:val="006C1739"/>
    <w:rsid w:val="006C1963"/>
    <w:rsid w:val="006C19B6"/>
    <w:rsid w:val="006C1C27"/>
    <w:rsid w:val="006C22FB"/>
    <w:rsid w:val="006C2A22"/>
    <w:rsid w:val="006C2C09"/>
    <w:rsid w:val="006C30C4"/>
    <w:rsid w:val="006C31DA"/>
    <w:rsid w:val="006C3953"/>
    <w:rsid w:val="006C3A4B"/>
    <w:rsid w:val="006C3F55"/>
    <w:rsid w:val="006C40C9"/>
    <w:rsid w:val="006C4305"/>
    <w:rsid w:val="006C4320"/>
    <w:rsid w:val="006C484D"/>
    <w:rsid w:val="006C4BFD"/>
    <w:rsid w:val="006C4D7A"/>
    <w:rsid w:val="006C512C"/>
    <w:rsid w:val="006C533D"/>
    <w:rsid w:val="006C543B"/>
    <w:rsid w:val="006C54A6"/>
    <w:rsid w:val="006C561F"/>
    <w:rsid w:val="006C60B1"/>
    <w:rsid w:val="006C635D"/>
    <w:rsid w:val="006C69F1"/>
    <w:rsid w:val="006C6DE7"/>
    <w:rsid w:val="006C6E5D"/>
    <w:rsid w:val="006C71D3"/>
    <w:rsid w:val="006C731D"/>
    <w:rsid w:val="006C73AD"/>
    <w:rsid w:val="006C7D13"/>
    <w:rsid w:val="006D0001"/>
    <w:rsid w:val="006D01F2"/>
    <w:rsid w:val="006D0596"/>
    <w:rsid w:val="006D070A"/>
    <w:rsid w:val="006D074D"/>
    <w:rsid w:val="006D081C"/>
    <w:rsid w:val="006D08EF"/>
    <w:rsid w:val="006D0AF0"/>
    <w:rsid w:val="006D0E34"/>
    <w:rsid w:val="006D0E96"/>
    <w:rsid w:val="006D10CC"/>
    <w:rsid w:val="006D13C9"/>
    <w:rsid w:val="006D22B5"/>
    <w:rsid w:val="006D266F"/>
    <w:rsid w:val="006D2BBD"/>
    <w:rsid w:val="006D2FE2"/>
    <w:rsid w:val="006D30D2"/>
    <w:rsid w:val="006D3137"/>
    <w:rsid w:val="006D32F9"/>
    <w:rsid w:val="006D3365"/>
    <w:rsid w:val="006D343A"/>
    <w:rsid w:val="006D35DE"/>
    <w:rsid w:val="006D38A7"/>
    <w:rsid w:val="006D3C7D"/>
    <w:rsid w:val="006D3D34"/>
    <w:rsid w:val="006D4556"/>
    <w:rsid w:val="006D495B"/>
    <w:rsid w:val="006D4A61"/>
    <w:rsid w:val="006D4DC7"/>
    <w:rsid w:val="006D4E53"/>
    <w:rsid w:val="006D513D"/>
    <w:rsid w:val="006D57A8"/>
    <w:rsid w:val="006D58C6"/>
    <w:rsid w:val="006D59C7"/>
    <w:rsid w:val="006D5D2A"/>
    <w:rsid w:val="006D5E85"/>
    <w:rsid w:val="006D5FC5"/>
    <w:rsid w:val="006D6268"/>
    <w:rsid w:val="006D6796"/>
    <w:rsid w:val="006D6B4D"/>
    <w:rsid w:val="006D6C24"/>
    <w:rsid w:val="006D6C69"/>
    <w:rsid w:val="006D6D1E"/>
    <w:rsid w:val="006D70B2"/>
    <w:rsid w:val="006D74AD"/>
    <w:rsid w:val="006D796E"/>
    <w:rsid w:val="006E02AC"/>
    <w:rsid w:val="006E066C"/>
    <w:rsid w:val="006E0C58"/>
    <w:rsid w:val="006E12F1"/>
    <w:rsid w:val="006E14B7"/>
    <w:rsid w:val="006E1755"/>
    <w:rsid w:val="006E1D6A"/>
    <w:rsid w:val="006E1E65"/>
    <w:rsid w:val="006E2223"/>
    <w:rsid w:val="006E24B5"/>
    <w:rsid w:val="006E2576"/>
    <w:rsid w:val="006E2665"/>
    <w:rsid w:val="006E2CDD"/>
    <w:rsid w:val="006E3318"/>
    <w:rsid w:val="006E3A39"/>
    <w:rsid w:val="006E3E85"/>
    <w:rsid w:val="006E4276"/>
    <w:rsid w:val="006E427E"/>
    <w:rsid w:val="006E4579"/>
    <w:rsid w:val="006E4719"/>
    <w:rsid w:val="006E4CEE"/>
    <w:rsid w:val="006E4D56"/>
    <w:rsid w:val="006E589C"/>
    <w:rsid w:val="006E589E"/>
    <w:rsid w:val="006E5BEA"/>
    <w:rsid w:val="006E5E13"/>
    <w:rsid w:val="006E610E"/>
    <w:rsid w:val="006E61D4"/>
    <w:rsid w:val="006E62B0"/>
    <w:rsid w:val="006E62E5"/>
    <w:rsid w:val="006E6409"/>
    <w:rsid w:val="006E670F"/>
    <w:rsid w:val="006E68C1"/>
    <w:rsid w:val="006E6963"/>
    <w:rsid w:val="006E70A7"/>
    <w:rsid w:val="006E7165"/>
    <w:rsid w:val="006E731F"/>
    <w:rsid w:val="006E75D1"/>
    <w:rsid w:val="006E76D8"/>
    <w:rsid w:val="006E7751"/>
    <w:rsid w:val="006E7803"/>
    <w:rsid w:val="006E781E"/>
    <w:rsid w:val="006E799D"/>
    <w:rsid w:val="006E79B5"/>
    <w:rsid w:val="006F0364"/>
    <w:rsid w:val="006F0523"/>
    <w:rsid w:val="006F0DF9"/>
    <w:rsid w:val="006F0F67"/>
    <w:rsid w:val="006F14B0"/>
    <w:rsid w:val="006F152C"/>
    <w:rsid w:val="006F16D6"/>
    <w:rsid w:val="006F174A"/>
    <w:rsid w:val="006F19E0"/>
    <w:rsid w:val="006F1C25"/>
    <w:rsid w:val="006F1CA8"/>
    <w:rsid w:val="006F1D93"/>
    <w:rsid w:val="006F2014"/>
    <w:rsid w:val="006F2643"/>
    <w:rsid w:val="006F264C"/>
    <w:rsid w:val="006F299E"/>
    <w:rsid w:val="006F324A"/>
    <w:rsid w:val="006F34B9"/>
    <w:rsid w:val="006F3764"/>
    <w:rsid w:val="006F3BDA"/>
    <w:rsid w:val="006F3D20"/>
    <w:rsid w:val="006F3D51"/>
    <w:rsid w:val="006F41CC"/>
    <w:rsid w:val="006F45B7"/>
    <w:rsid w:val="006F4867"/>
    <w:rsid w:val="006F49C0"/>
    <w:rsid w:val="006F4D67"/>
    <w:rsid w:val="006F4ECD"/>
    <w:rsid w:val="006F4EE2"/>
    <w:rsid w:val="006F5531"/>
    <w:rsid w:val="006F55EF"/>
    <w:rsid w:val="006F58B2"/>
    <w:rsid w:val="006F5C69"/>
    <w:rsid w:val="006F5FAE"/>
    <w:rsid w:val="006F61C5"/>
    <w:rsid w:val="006F64E6"/>
    <w:rsid w:val="006F65FC"/>
    <w:rsid w:val="006F6757"/>
    <w:rsid w:val="006F74B6"/>
    <w:rsid w:val="00700122"/>
    <w:rsid w:val="007001FC"/>
    <w:rsid w:val="00700639"/>
    <w:rsid w:val="00700738"/>
    <w:rsid w:val="007008A8"/>
    <w:rsid w:val="007018C0"/>
    <w:rsid w:val="00701957"/>
    <w:rsid w:val="00701997"/>
    <w:rsid w:val="00701A69"/>
    <w:rsid w:val="00702053"/>
    <w:rsid w:val="00702AAE"/>
    <w:rsid w:val="0070369D"/>
    <w:rsid w:val="00703A7B"/>
    <w:rsid w:val="00703A9D"/>
    <w:rsid w:val="007044F2"/>
    <w:rsid w:val="00704921"/>
    <w:rsid w:val="007049BA"/>
    <w:rsid w:val="00704AB4"/>
    <w:rsid w:val="00704BD5"/>
    <w:rsid w:val="00704CF8"/>
    <w:rsid w:val="0070527B"/>
    <w:rsid w:val="00705592"/>
    <w:rsid w:val="0070584A"/>
    <w:rsid w:val="00706BC6"/>
    <w:rsid w:val="00706F16"/>
    <w:rsid w:val="007076ED"/>
    <w:rsid w:val="00707C70"/>
    <w:rsid w:val="00707F76"/>
    <w:rsid w:val="007100F7"/>
    <w:rsid w:val="00710752"/>
    <w:rsid w:val="0071099C"/>
    <w:rsid w:val="00710AA0"/>
    <w:rsid w:val="00710E29"/>
    <w:rsid w:val="00711B72"/>
    <w:rsid w:val="00711EE8"/>
    <w:rsid w:val="00711FA2"/>
    <w:rsid w:val="00711FC6"/>
    <w:rsid w:val="00712A4D"/>
    <w:rsid w:val="00712C18"/>
    <w:rsid w:val="00713A80"/>
    <w:rsid w:val="00713D75"/>
    <w:rsid w:val="00713D88"/>
    <w:rsid w:val="00713FA5"/>
    <w:rsid w:val="0071468F"/>
    <w:rsid w:val="007147FB"/>
    <w:rsid w:val="00714823"/>
    <w:rsid w:val="007149A3"/>
    <w:rsid w:val="00714A24"/>
    <w:rsid w:val="00714D69"/>
    <w:rsid w:val="00714D9C"/>
    <w:rsid w:val="00714DD6"/>
    <w:rsid w:val="00714DE1"/>
    <w:rsid w:val="00714F2B"/>
    <w:rsid w:val="00715658"/>
    <w:rsid w:val="00715999"/>
    <w:rsid w:val="007159AB"/>
    <w:rsid w:val="00715ABA"/>
    <w:rsid w:val="00715DF3"/>
    <w:rsid w:val="00715E15"/>
    <w:rsid w:val="007163B2"/>
    <w:rsid w:val="00716B60"/>
    <w:rsid w:val="0071709E"/>
    <w:rsid w:val="00717AF7"/>
    <w:rsid w:val="00717F81"/>
    <w:rsid w:val="007204AA"/>
    <w:rsid w:val="0072071A"/>
    <w:rsid w:val="0072075C"/>
    <w:rsid w:val="00720BE0"/>
    <w:rsid w:val="00720D35"/>
    <w:rsid w:val="00720F41"/>
    <w:rsid w:val="007215D1"/>
    <w:rsid w:val="0072186E"/>
    <w:rsid w:val="00721EE6"/>
    <w:rsid w:val="0072213B"/>
    <w:rsid w:val="00722725"/>
    <w:rsid w:val="00722B51"/>
    <w:rsid w:val="00722C32"/>
    <w:rsid w:val="00722ED4"/>
    <w:rsid w:val="00722F4E"/>
    <w:rsid w:val="00722FA9"/>
    <w:rsid w:val="00723082"/>
    <w:rsid w:val="00723117"/>
    <w:rsid w:val="007231D7"/>
    <w:rsid w:val="00723608"/>
    <w:rsid w:val="00723676"/>
    <w:rsid w:val="0072376D"/>
    <w:rsid w:val="00723CF9"/>
    <w:rsid w:val="00723D79"/>
    <w:rsid w:val="00723E53"/>
    <w:rsid w:val="007245CC"/>
    <w:rsid w:val="00724601"/>
    <w:rsid w:val="00724B12"/>
    <w:rsid w:val="00724F5B"/>
    <w:rsid w:val="00725622"/>
    <w:rsid w:val="00725D5F"/>
    <w:rsid w:val="00725E14"/>
    <w:rsid w:val="00725FF4"/>
    <w:rsid w:val="007266D6"/>
    <w:rsid w:val="00726707"/>
    <w:rsid w:val="00726901"/>
    <w:rsid w:val="00726EC5"/>
    <w:rsid w:val="00726FF0"/>
    <w:rsid w:val="007275F7"/>
    <w:rsid w:val="0072780D"/>
    <w:rsid w:val="00727A8A"/>
    <w:rsid w:val="00727CCC"/>
    <w:rsid w:val="007304BF"/>
    <w:rsid w:val="00730578"/>
    <w:rsid w:val="0073065C"/>
    <w:rsid w:val="00730F4B"/>
    <w:rsid w:val="007315CA"/>
    <w:rsid w:val="007317D0"/>
    <w:rsid w:val="00731C98"/>
    <w:rsid w:val="00731F3B"/>
    <w:rsid w:val="0073226B"/>
    <w:rsid w:val="0073229D"/>
    <w:rsid w:val="007322F4"/>
    <w:rsid w:val="007326C5"/>
    <w:rsid w:val="007327D3"/>
    <w:rsid w:val="00732B6F"/>
    <w:rsid w:val="0073312E"/>
    <w:rsid w:val="0073341F"/>
    <w:rsid w:val="0073342E"/>
    <w:rsid w:val="007338AF"/>
    <w:rsid w:val="00733DBD"/>
    <w:rsid w:val="00733E89"/>
    <w:rsid w:val="00734042"/>
    <w:rsid w:val="007346F1"/>
    <w:rsid w:val="00734776"/>
    <w:rsid w:val="00734AB6"/>
    <w:rsid w:val="00734C61"/>
    <w:rsid w:val="00734CDF"/>
    <w:rsid w:val="00734D8C"/>
    <w:rsid w:val="00734E3D"/>
    <w:rsid w:val="00735640"/>
    <w:rsid w:val="0073588C"/>
    <w:rsid w:val="007358E1"/>
    <w:rsid w:val="00735AC3"/>
    <w:rsid w:val="00735D4A"/>
    <w:rsid w:val="00736032"/>
    <w:rsid w:val="0073617F"/>
    <w:rsid w:val="0073674F"/>
    <w:rsid w:val="00736BCF"/>
    <w:rsid w:val="00736C9F"/>
    <w:rsid w:val="00736DB7"/>
    <w:rsid w:val="00736F99"/>
    <w:rsid w:val="00737171"/>
    <w:rsid w:val="007371CF"/>
    <w:rsid w:val="0073727A"/>
    <w:rsid w:val="007374BA"/>
    <w:rsid w:val="00737501"/>
    <w:rsid w:val="0073775B"/>
    <w:rsid w:val="007377B1"/>
    <w:rsid w:val="00737864"/>
    <w:rsid w:val="007400FB"/>
    <w:rsid w:val="007410D8"/>
    <w:rsid w:val="0074147B"/>
    <w:rsid w:val="007418AC"/>
    <w:rsid w:val="00742118"/>
    <w:rsid w:val="0074254E"/>
    <w:rsid w:val="0074269D"/>
    <w:rsid w:val="00742792"/>
    <w:rsid w:val="007427BC"/>
    <w:rsid w:val="00742835"/>
    <w:rsid w:val="0074347C"/>
    <w:rsid w:val="00743854"/>
    <w:rsid w:val="00743C1A"/>
    <w:rsid w:val="00743D38"/>
    <w:rsid w:val="0074408B"/>
    <w:rsid w:val="007446D1"/>
    <w:rsid w:val="007452B0"/>
    <w:rsid w:val="007452BB"/>
    <w:rsid w:val="007458E6"/>
    <w:rsid w:val="0074599E"/>
    <w:rsid w:val="00745E43"/>
    <w:rsid w:val="00745E76"/>
    <w:rsid w:val="007461CF"/>
    <w:rsid w:val="0074676E"/>
    <w:rsid w:val="007467D9"/>
    <w:rsid w:val="00746880"/>
    <w:rsid w:val="00746B46"/>
    <w:rsid w:val="00746DC7"/>
    <w:rsid w:val="0074721C"/>
    <w:rsid w:val="00747836"/>
    <w:rsid w:val="00747A89"/>
    <w:rsid w:val="00747B45"/>
    <w:rsid w:val="00747C15"/>
    <w:rsid w:val="00747DEE"/>
    <w:rsid w:val="007503FF"/>
    <w:rsid w:val="00750464"/>
    <w:rsid w:val="00750790"/>
    <w:rsid w:val="007508F6"/>
    <w:rsid w:val="00750F05"/>
    <w:rsid w:val="0075126C"/>
    <w:rsid w:val="0075174F"/>
    <w:rsid w:val="00751754"/>
    <w:rsid w:val="007517D0"/>
    <w:rsid w:val="00751991"/>
    <w:rsid w:val="00751AD8"/>
    <w:rsid w:val="00751D6A"/>
    <w:rsid w:val="007520B5"/>
    <w:rsid w:val="007521CA"/>
    <w:rsid w:val="007521E2"/>
    <w:rsid w:val="0075221F"/>
    <w:rsid w:val="007526AE"/>
    <w:rsid w:val="007528E7"/>
    <w:rsid w:val="00752A17"/>
    <w:rsid w:val="0075354A"/>
    <w:rsid w:val="00753889"/>
    <w:rsid w:val="00753EFB"/>
    <w:rsid w:val="00753F41"/>
    <w:rsid w:val="007544EE"/>
    <w:rsid w:val="00754AC3"/>
    <w:rsid w:val="00754C3E"/>
    <w:rsid w:val="00754DDF"/>
    <w:rsid w:val="0075541A"/>
    <w:rsid w:val="00755CDE"/>
    <w:rsid w:val="00755CE9"/>
    <w:rsid w:val="00756D06"/>
    <w:rsid w:val="00756DF7"/>
    <w:rsid w:val="00757033"/>
    <w:rsid w:val="00757B61"/>
    <w:rsid w:val="00760188"/>
    <w:rsid w:val="00760CCA"/>
    <w:rsid w:val="00761080"/>
    <w:rsid w:val="007614C0"/>
    <w:rsid w:val="00761671"/>
    <w:rsid w:val="0076179C"/>
    <w:rsid w:val="00761AAB"/>
    <w:rsid w:val="00761BA4"/>
    <w:rsid w:val="00761D10"/>
    <w:rsid w:val="0076229A"/>
    <w:rsid w:val="00762334"/>
    <w:rsid w:val="00762456"/>
    <w:rsid w:val="0076257C"/>
    <w:rsid w:val="0076271D"/>
    <w:rsid w:val="00762DBC"/>
    <w:rsid w:val="00762F0E"/>
    <w:rsid w:val="0076319F"/>
    <w:rsid w:val="007635B2"/>
    <w:rsid w:val="00764643"/>
    <w:rsid w:val="007646E7"/>
    <w:rsid w:val="007647EF"/>
    <w:rsid w:val="00764A0C"/>
    <w:rsid w:val="00764ACE"/>
    <w:rsid w:val="00764B18"/>
    <w:rsid w:val="00764BB8"/>
    <w:rsid w:val="00764E8B"/>
    <w:rsid w:val="00764EE7"/>
    <w:rsid w:val="0076506A"/>
    <w:rsid w:val="007659CE"/>
    <w:rsid w:val="00765ADF"/>
    <w:rsid w:val="007660FE"/>
    <w:rsid w:val="00766715"/>
    <w:rsid w:val="00766774"/>
    <w:rsid w:val="00766A51"/>
    <w:rsid w:val="00766ABC"/>
    <w:rsid w:val="007671DA"/>
    <w:rsid w:val="007672AA"/>
    <w:rsid w:val="007674E3"/>
    <w:rsid w:val="0076771E"/>
    <w:rsid w:val="007677B8"/>
    <w:rsid w:val="007679EA"/>
    <w:rsid w:val="00767E0B"/>
    <w:rsid w:val="00767F91"/>
    <w:rsid w:val="007702ED"/>
    <w:rsid w:val="0077076B"/>
    <w:rsid w:val="007707B6"/>
    <w:rsid w:val="007708C5"/>
    <w:rsid w:val="00770A4B"/>
    <w:rsid w:val="007712C8"/>
    <w:rsid w:val="00771895"/>
    <w:rsid w:val="0077190B"/>
    <w:rsid w:val="00772096"/>
    <w:rsid w:val="00772103"/>
    <w:rsid w:val="007724E7"/>
    <w:rsid w:val="0077258F"/>
    <w:rsid w:val="007726CB"/>
    <w:rsid w:val="00772A1C"/>
    <w:rsid w:val="00772E18"/>
    <w:rsid w:val="00772FD5"/>
    <w:rsid w:val="007737D8"/>
    <w:rsid w:val="00773BE5"/>
    <w:rsid w:val="007741CB"/>
    <w:rsid w:val="00774234"/>
    <w:rsid w:val="0077423B"/>
    <w:rsid w:val="0077486F"/>
    <w:rsid w:val="00774874"/>
    <w:rsid w:val="0077488B"/>
    <w:rsid w:val="007748F5"/>
    <w:rsid w:val="00774AC8"/>
    <w:rsid w:val="00774F15"/>
    <w:rsid w:val="00775272"/>
    <w:rsid w:val="0077536E"/>
    <w:rsid w:val="00775615"/>
    <w:rsid w:val="00775CE8"/>
    <w:rsid w:val="00775F74"/>
    <w:rsid w:val="0077653A"/>
    <w:rsid w:val="007766C0"/>
    <w:rsid w:val="00776BB8"/>
    <w:rsid w:val="007776C4"/>
    <w:rsid w:val="00777869"/>
    <w:rsid w:val="007778EE"/>
    <w:rsid w:val="00777B9C"/>
    <w:rsid w:val="00777E37"/>
    <w:rsid w:val="00780915"/>
    <w:rsid w:val="00780D58"/>
    <w:rsid w:val="00781002"/>
    <w:rsid w:val="00781479"/>
    <w:rsid w:val="00781585"/>
    <w:rsid w:val="00781B65"/>
    <w:rsid w:val="00781E93"/>
    <w:rsid w:val="00782453"/>
    <w:rsid w:val="00782637"/>
    <w:rsid w:val="00782A50"/>
    <w:rsid w:val="00782DE2"/>
    <w:rsid w:val="00782E0A"/>
    <w:rsid w:val="00782F57"/>
    <w:rsid w:val="00782FEA"/>
    <w:rsid w:val="00783107"/>
    <w:rsid w:val="007835A8"/>
    <w:rsid w:val="007835D7"/>
    <w:rsid w:val="0078387C"/>
    <w:rsid w:val="00783A34"/>
    <w:rsid w:val="00784553"/>
    <w:rsid w:val="007846FF"/>
    <w:rsid w:val="00784D2D"/>
    <w:rsid w:val="00784DA8"/>
    <w:rsid w:val="00784FDD"/>
    <w:rsid w:val="0078509E"/>
    <w:rsid w:val="00785A69"/>
    <w:rsid w:val="00785D37"/>
    <w:rsid w:val="00785E55"/>
    <w:rsid w:val="00785FCF"/>
    <w:rsid w:val="0078600A"/>
    <w:rsid w:val="0078615E"/>
    <w:rsid w:val="00786225"/>
    <w:rsid w:val="00786B10"/>
    <w:rsid w:val="00786C80"/>
    <w:rsid w:val="00786EC3"/>
    <w:rsid w:val="0078712B"/>
    <w:rsid w:val="0078798B"/>
    <w:rsid w:val="00787F7A"/>
    <w:rsid w:val="00790053"/>
    <w:rsid w:val="007904E7"/>
    <w:rsid w:val="00790738"/>
    <w:rsid w:val="00790785"/>
    <w:rsid w:val="00790954"/>
    <w:rsid w:val="00790CDD"/>
    <w:rsid w:val="00790FCB"/>
    <w:rsid w:val="007912B9"/>
    <w:rsid w:val="007913C0"/>
    <w:rsid w:val="0079183E"/>
    <w:rsid w:val="00791995"/>
    <w:rsid w:val="00792143"/>
    <w:rsid w:val="0079244D"/>
    <w:rsid w:val="007931B2"/>
    <w:rsid w:val="00793447"/>
    <w:rsid w:val="007936AF"/>
    <w:rsid w:val="007937D2"/>
    <w:rsid w:val="00793A59"/>
    <w:rsid w:val="00793E8C"/>
    <w:rsid w:val="00793F0A"/>
    <w:rsid w:val="0079452C"/>
    <w:rsid w:val="00794880"/>
    <w:rsid w:val="00794B84"/>
    <w:rsid w:val="00794C8C"/>
    <w:rsid w:val="007955EC"/>
    <w:rsid w:val="00795695"/>
    <w:rsid w:val="00795BF5"/>
    <w:rsid w:val="00795EB2"/>
    <w:rsid w:val="00796626"/>
    <w:rsid w:val="00796775"/>
    <w:rsid w:val="0079677B"/>
    <w:rsid w:val="00796846"/>
    <w:rsid w:val="00797130"/>
    <w:rsid w:val="00797218"/>
    <w:rsid w:val="00797298"/>
    <w:rsid w:val="007973EA"/>
    <w:rsid w:val="00797524"/>
    <w:rsid w:val="007976FA"/>
    <w:rsid w:val="00797F12"/>
    <w:rsid w:val="007A0105"/>
    <w:rsid w:val="007A013D"/>
    <w:rsid w:val="007A014D"/>
    <w:rsid w:val="007A0270"/>
    <w:rsid w:val="007A0B49"/>
    <w:rsid w:val="007A0D66"/>
    <w:rsid w:val="007A187F"/>
    <w:rsid w:val="007A18D8"/>
    <w:rsid w:val="007A1CDC"/>
    <w:rsid w:val="007A262F"/>
    <w:rsid w:val="007A2A1C"/>
    <w:rsid w:val="007A2B10"/>
    <w:rsid w:val="007A2EDF"/>
    <w:rsid w:val="007A30E7"/>
    <w:rsid w:val="007A32F8"/>
    <w:rsid w:val="007A3AB7"/>
    <w:rsid w:val="007A40EC"/>
    <w:rsid w:val="007A45D3"/>
    <w:rsid w:val="007A4683"/>
    <w:rsid w:val="007A473F"/>
    <w:rsid w:val="007A48D6"/>
    <w:rsid w:val="007A4F08"/>
    <w:rsid w:val="007A50ED"/>
    <w:rsid w:val="007A5666"/>
    <w:rsid w:val="007A58E1"/>
    <w:rsid w:val="007A5D11"/>
    <w:rsid w:val="007A5D40"/>
    <w:rsid w:val="007A5D8F"/>
    <w:rsid w:val="007A63F0"/>
    <w:rsid w:val="007A65EB"/>
    <w:rsid w:val="007A7335"/>
    <w:rsid w:val="007A7772"/>
    <w:rsid w:val="007B00B2"/>
    <w:rsid w:val="007B011D"/>
    <w:rsid w:val="007B0205"/>
    <w:rsid w:val="007B0272"/>
    <w:rsid w:val="007B04FA"/>
    <w:rsid w:val="007B075A"/>
    <w:rsid w:val="007B081D"/>
    <w:rsid w:val="007B08B1"/>
    <w:rsid w:val="007B0C47"/>
    <w:rsid w:val="007B0E8F"/>
    <w:rsid w:val="007B0F39"/>
    <w:rsid w:val="007B1110"/>
    <w:rsid w:val="007B196E"/>
    <w:rsid w:val="007B1B7B"/>
    <w:rsid w:val="007B1D42"/>
    <w:rsid w:val="007B1E52"/>
    <w:rsid w:val="007B2CF5"/>
    <w:rsid w:val="007B2EA0"/>
    <w:rsid w:val="007B2F9E"/>
    <w:rsid w:val="007B30AF"/>
    <w:rsid w:val="007B396D"/>
    <w:rsid w:val="007B39EB"/>
    <w:rsid w:val="007B3CA6"/>
    <w:rsid w:val="007B3D5E"/>
    <w:rsid w:val="007B3F9C"/>
    <w:rsid w:val="007B4309"/>
    <w:rsid w:val="007B43B0"/>
    <w:rsid w:val="007B44CF"/>
    <w:rsid w:val="007B45B8"/>
    <w:rsid w:val="007B4C00"/>
    <w:rsid w:val="007B4D94"/>
    <w:rsid w:val="007B4DE4"/>
    <w:rsid w:val="007B51B5"/>
    <w:rsid w:val="007B522A"/>
    <w:rsid w:val="007B5454"/>
    <w:rsid w:val="007B5458"/>
    <w:rsid w:val="007B565E"/>
    <w:rsid w:val="007B5AA7"/>
    <w:rsid w:val="007B61D8"/>
    <w:rsid w:val="007B61E3"/>
    <w:rsid w:val="007B64D0"/>
    <w:rsid w:val="007B6646"/>
    <w:rsid w:val="007B6733"/>
    <w:rsid w:val="007B6CBD"/>
    <w:rsid w:val="007B6E71"/>
    <w:rsid w:val="007B7221"/>
    <w:rsid w:val="007B7333"/>
    <w:rsid w:val="007B74D9"/>
    <w:rsid w:val="007B7552"/>
    <w:rsid w:val="007B7573"/>
    <w:rsid w:val="007B76E1"/>
    <w:rsid w:val="007B7A09"/>
    <w:rsid w:val="007B7E2E"/>
    <w:rsid w:val="007C028F"/>
    <w:rsid w:val="007C0550"/>
    <w:rsid w:val="007C06DC"/>
    <w:rsid w:val="007C0852"/>
    <w:rsid w:val="007C1665"/>
    <w:rsid w:val="007C1B94"/>
    <w:rsid w:val="007C1F09"/>
    <w:rsid w:val="007C2151"/>
    <w:rsid w:val="007C2220"/>
    <w:rsid w:val="007C2259"/>
    <w:rsid w:val="007C2393"/>
    <w:rsid w:val="007C25DD"/>
    <w:rsid w:val="007C2D92"/>
    <w:rsid w:val="007C2DC2"/>
    <w:rsid w:val="007C316B"/>
    <w:rsid w:val="007C330B"/>
    <w:rsid w:val="007C3466"/>
    <w:rsid w:val="007C3CBD"/>
    <w:rsid w:val="007C3D07"/>
    <w:rsid w:val="007C4026"/>
    <w:rsid w:val="007C42CD"/>
    <w:rsid w:val="007C44C4"/>
    <w:rsid w:val="007C49C9"/>
    <w:rsid w:val="007C526D"/>
    <w:rsid w:val="007C56EE"/>
    <w:rsid w:val="007C577D"/>
    <w:rsid w:val="007C5EAB"/>
    <w:rsid w:val="007C5ED1"/>
    <w:rsid w:val="007C600A"/>
    <w:rsid w:val="007C635C"/>
    <w:rsid w:val="007C64E3"/>
    <w:rsid w:val="007C667E"/>
    <w:rsid w:val="007C6976"/>
    <w:rsid w:val="007C6A6E"/>
    <w:rsid w:val="007C6BC3"/>
    <w:rsid w:val="007C6BEC"/>
    <w:rsid w:val="007C6FA6"/>
    <w:rsid w:val="007C722F"/>
    <w:rsid w:val="007C726E"/>
    <w:rsid w:val="007C7385"/>
    <w:rsid w:val="007C7D30"/>
    <w:rsid w:val="007C7EC3"/>
    <w:rsid w:val="007C7F29"/>
    <w:rsid w:val="007C7F9A"/>
    <w:rsid w:val="007D011C"/>
    <w:rsid w:val="007D02ED"/>
    <w:rsid w:val="007D08AA"/>
    <w:rsid w:val="007D0BCB"/>
    <w:rsid w:val="007D0DE2"/>
    <w:rsid w:val="007D0FCF"/>
    <w:rsid w:val="007D148B"/>
    <w:rsid w:val="007D1791"/>
    <w:rsid w:val="007D1A88"/>
    <w:rsid w:val="007D1CA8"/>
    <w:rsid w:val="007D1FD5"/>
    <w:rsid w:val="007D230A"/>
    <w:rsid w:val="007D23D8"/>
    <w:rsid w:val="007D23F9"/>
    <w:rsid w:val="007D24FE"/>
    <w:rsid w:val="007D29BC"/>
    <w:rsid w:val="007D2AA2"/>
    <w:rsid w:val="007D2CAD"/>
    <w:rsid w:val="007D3117"/>
    <w:rsid w:val="007D34A6"/>
    <w:rsid w:val="007D3A15"/>
    <w:rsid w:val="007D3CF1"/>
    <w:rsid w:val="007D3D07"/>
    <w:rsid w:val="007D3D62"/>
    <w:rsid w:val="007D3E35"/>
    <w:rsid w:val="007D4186"/>
    <w:rsid w:val="007D450E"/>
    <w:rsid w:val="007D4598"/>
    <w:rsid w:val="007D471F"/>
    <w:rsid w:val="007D475E"/>
    <w:rsid w:val="007D4945"/>
    <w:rsid w:val="007D49CA"/>
    <w:rsid w:val="007D4A47"/>
    <w:rsid w:val="007D4AA1"/>
    <w:rsid w:val="007D4ADA"/>
    <w:rsid w:val="007D4B47"/>
    <w:rsid w:val="007D4D3F"/>
    <w:rsid w:val="007D4FD2"/>
    <w:rsid w:val="007D5428"/>
    <w:rsid w:val="007D5499"/>
    <w:rsid w:val="007D5521"/>
    <w:rsid w:val="007D5A3A"/>
    <w:rsid w:val="007D5D21"/>
    <w:rsid w:val="007D6085"/>
    <w:rsid w:val="007D65A3"/>
    <w:rsid w:val="007D65B7"/>
    <w:rsid w:val="007D699E"/>
    <w:rsid w:val="007D69EA"/>
    <w:rsid w:val="007D6A31"/>
    <w:rsid w:val="007D6C95"/>
    <w:rsid w:val="007D6C97"/>
    <w:rsid w:val="007D708A"/>
    <w:rsid w:val="007D72FA"/>
    <w:rsid w:val="007D73B7"/>
    <w:rsid w:val="007D7436"/>
    <w:rsid w:val="007D7464"/>
    <w:rsid w:val="007D7BDF"/>
    <w:rsid w:val="007E06DA"/>
    <w:rsid w:val="007E0ADF"/>
    <w:rsid w:val="007E0E12"/>
    <w:rsid w:val="007E13AF"/>
    <w:rsid w:val="007E13B3"/>
    <w:rsid w:val="007E165E"/>
    <w:rsid w:val="007E1837"/>
    <w:rsid w:val="007E1B31"/>
    <w:rsid w:val="007E1DF8"/>
    <w:rsid w:val="007E1E6F"/>
    <w:rsid w:val="007E2069"/>
    <w:rsid w:val="007E2672"/>
    <w:rsid w:val="007E2778"/>
    <w:rsid w:val="007E3025"/>
    <w:rsid w:val="007E31FE"/>
    <w:rsid w:val="007E3285"/>
    <w:rsid w:val="007E328B"/>
    <w:rsid w:val="007E346E"/>
    <w:rsid w:val="007E36F2"/>
    <w:rsid w:val="007E3932"/>
    <w:rsid w:val="007E3976"/>
    <w:rsid w:val="007E3EE6"/>
    <w:rsid w:val="007E4061"/>
    <w:rsid w:val="007E4D1B"/>
    <w:rsid w:val="007E50CE"/>
    <w:rsid w:val="007E5664"/>
    <w:rsid w:val="007E57E6"/>
    <w:rsid w:val="007E5C3E"/>
    <w:rsid w:val="007E5D7F"/>
    <w:rsid w:val="007E6683"/>
    <w:rsid w:val="007E676D"/>
    <w:rsid w:val="007E6857"/>
    <w:rsid w:val="007E6983"/>
    <w:rsid w:val="007E6A51"/>
    <w:rsid w:val="007E6B9C"/>
    <w:rsid w:val="007E6CEB"/>
    <w:rsid w:val="007E6E87"/>
    <w:rsid w:val="007E71DD"/>
    <w:rsid w:val="007E72DA"/>
    <w:rsid w:val="007E730B"/>
    <w:rsid w:val="007E750F"/>
    <w:rsid w:val="007E7884"/>
    <w:rsid w:val="007F036E"/>
    <w:rsid w:val="007F05E4"/>
    <w:rsid w:val="007F0850"/>
    <w:rsid w:val="007F0A4F"/>
    <w:rsid w:val="007F0C4B"/>
    <w:rsid w:val="007F12A0"/>
    <w:rsid w:val="007F17CA"/>
    <w:rsid w:val="007F17F4"/>
    <w:rsid w:val="007F1B18"/>
    <w:rsid w:val="007F2417"/>
    <w:rsid w:val="007F2483"/>
    <w:rsid w:val="007F276E"/>
    <w:rsid w:val="007F2A20"/>
    <w:rsid w:val="007F2DB0"/>
    <w:rsid w:val="007F31BA"/>
    <w:rsid w:val="007F31DD"/>
    <w:rsid w:val="007F340E"/>
    <w:rsid w:val="007F36EF"/>
    <w:rsid w:val="007F3924"/>
    <w:rsid w:val="007F3B00"/>
    <w:rsid w:val="007F3BCC"/>
    <w:rsid w:val="007F3CE7"/>
    <w:rsid w:val="007F3F9A"/>
    <w:rsid w:val="007F4147"/>
    <w:rsid w:val="007F45C4"/>
    <w:rsid w:val="007F4752"/>
    <w:rsid w:val="007F493C"/>
    <w:rsid w:val="007F4960"/>
    <w:rsid w:val="007F4F71"/>
    <w:rsid w:val="007F503C"/>
    <w:rsid w:val="007F5920"/>
    <w:rsid w:val="007F5FA5"/>
    <w:rsid w:val="007F6004"/>
    <w:rsid w:val="007F61DE"/>
    <w:rsid w:val="007F6391"/>
    <w:rsid w:val="007F67C0"/>
    <w:rsid w:val="007F6891"/>
    <w:rsid w:val="007F68EB"/>
    <w:rsid w:val="007F695D"/>
    <w:rsid w:val="007F6F0E"/>
    <w:rsid w:val="007F7319"/>
    <w:rsid w:val="007F741B"/>
    <w:rsid w:val="007F7E96"/>
    <w:rsid w:val="008000ED"/>
    <w:rsid w:val="008004A6"/>
    <w:rsid w:val="008007E0"/>
    <w:rsid w:val="00800E7E"/>
    <w:rsid w:val="008012E9"/>
    <w:rsid w:val="00801341"/>
    <w:rsid w:val="00801CBD"/>
    <w:rsid w:val="00801D26"/>
    <w:rsid w:val="00801D3C"/>
    <w:rsid w:val="00801DF0"/>
    <w:rsid w:val="00802231"/>
    <w:rsid w:val="008025E3"/>
    <w:rsid w:val="00802821"/>
    <w:rsid w:val="00802918"/>
    <w:rsid w:val="00802B4E"/>
    <w:rsid w:val="00802E7A"/>
    <w:rsid w:val="00802F73"/>
    <w:rsid w:val="008032F7"/>
    <w:rsid w:val="008033F6"/>
    <w:rsid w:val="008036F2"/>
    <w:rsid w:val="00803716"/>
    <w:rsid w:val="00803834"/>
    <w:rsid w:val="008038A4"/>
    <w:rsid w:val="00803CFF"/>
    <w:rsid w:val="00803F92"/>
    <w:rsid w:val="008041A6"/>
    <w:rsid w:val="008041C3"/>
    <w:rsid w:val="00804428"/>
    <w:rsid w:val="0080447E"/>
    <w:rsid w:val="008047D4"/>
    <w:rsid w:val="008049CD"/>
    <w:rsid w:val="00804A33"/>
    <w:rsid w:val="00804C4B"/>
    <w:rsid w:val="00804D2B"/>
    <w:rsid w:val="00804E56"/>
    <w:rsid w:val="0080505C"/>
    <w:rsid w:val="00805132"/>
    <w:rsid w:val="00805241"/>
    <w:rsid w:val="008057AB"/>
    <w:rsid w:val="008057B6"/>
    <w:rsid w:val="008057C3"/>
    <w:rsid w:val="00805AAE"/>
    <w:rsid w:val="00805C05"/>
    <w:rsid w:val="00805DF6"/>
    <w:rsid w:val="00805EF2"/>
    <w:rsid w:val="008062DC"/>
    <w:rsid w:val="00806A0D"/>
    <w:rsid w:val="00806DF8"/>
    <w:rsid w:val="00806F4E"/>
    <w:rsid w:val="0080740B"/>
    <w:rsid w:val="00807670"/>
    <w:rsid w:val="008078DE"/>
    <w:rsid w:val="00807E06"/>
    <w:rsid w:val="0081026D"/>
    <w:rsid w:val="008106F1"/>
    <w:rsid w:val="00810A8A"/>
    <w:rsid w:val="00810E55"/>
    <w:rsid w:val="0081124A"/>
    <w:rsid w:val="00811356"/>
    <w:rsid w:val="00811BEB"/>
    <w:rsid w:val="00811E2B"/>
    <w:rsid w:val="00812353"/>
    <w:rsid w:val="008125D9"/>
    <w:rsid w:val="00812660"/>
    <w:rsid w:val="008127D0"/>
    <w:rsid w:val="008128BC"/>
    <w:rsid w:val="00812A14"/>
    <w:rsid w:val="00812A1B"/>
    <w:rsid w:val="00812A6D"/>
    <w:rsid w:val="00812A72"/>
    <w:rsid w:val="00812D8A"/>
    <w:rsid w:val="00813306"/>
    <w:rsid w:val="00813399"/>
    <w:rsid w:val="0081368D"/>
    <w:rsid w:val="008136BF"/>
    <w:rsid w:val="00813D79"/>
    <w:rsid w:val="0081465F"/>
    <w:rsid w:val="00814E0A"/>
    <w:rsid w:val="00814F95"/>
    <w:rsid w:val="0081527A"/>
    <w:rsid w:val="0081532E"/>
    <w:rsid w:val="008159E2"/>
    <w:rsid w:val="00815B14"/>
    <w:rsid w:val="00815BF4"/>
    <w:rsid w:val="00815E10"/>
    <w:rsid w:val="00815F30"/>
    <w:rsid w:val="008160A9"/>
    <w:rsid w:val="00816310"/>
    <w:rsid w:val="0081667A"/>
    <w:rsid w:val="00816AF8"/>
    <w:rsid w:val="00816B8B"/>
    <w:rsid w:val="00816DC8"/>
    <w:rsid w:val="0081726A"/>
    <w:rsid w:val="008173A6"/>
    <w:rsid w:val="008174C1"/>
    <w:rsid w:val="00817802"/>
    <w:rsid w:val="008179E2"/>
    <w:rsid w:val="00817BA0"/>
    <w:rsid w:val="0082056F"/>
    <w:rsid w:val="00820954"/>
    <w:rsid w:val="00820A78"/>
    <w:rsid w:val="00820ECD"/>
    <w:rsid w:val="00821032"/>
    <w:rsid w:val="008212DF"/>
    <w:rsid w:val="0082142F"/>
    <w:rsid w:val="00821449"/>
    <w:rsid w:val="008214A8"/>
    <w:rsid w:val="008214B4"/>
    <w:rsid w:val="008219A7"/>
    <w:rsid w:val="00821B8F"/>
    <w:rsid w:val="00821E5D"/>
    <w:rsid w:val="008223F0"/>
    <w:rsid w:val="00822513"/>
    <w:rsid w:val="008225AF"/>
    <w:rsid w:val="0082262D"/>
    <w:rsid w:val="00822972"/>
    <w:rsid w:val="00822AB4"/>
    <w:rsid w:val="00822B47"/>
    <w:rsid w:val="00822FD3"/>
    <w:rsid w:val="008234C4"/>
    <w:rsid w:val="0082371D"/>
    <w:rsid w:val="00823BB2"/>
    <w:rsid w:val="00823BF5"/>
    <w:rsid w:val="00823C63"/>
    <w:rsid w:val="008240A6"/>
    <w:rsid w:val="008247A9"/>
    <w:rsid w:val="00824AE9"/>
    <w:rsid w:val="00824EA2"/>
    <w:rsid w:val="0082504E"/>
    <w:rsid w:val="00825256"/>
    <w:rsid w:val="008254B1"/>
    <w:rsid w:val="00825503"/>
    <w:rsid w:val="00825636"/>
    <w:rsid w:val="00825888"/>
    <w:rsid w:val="008267BA"/>
    <w:rsid w:val="00826831"/>
    <w:rsid w:val="00826A5C"/>
    <w:rsid w:val="00826BD0"/>
    <w:rsid w:val="00826E4A"/>
    <w:rsid w:val="00826F13"/>
    <w:rsid w:val="00826F1C"/>
    <w:rsid w:val="008271C7"/>
    <w:rsid w:val="0082725C"/>
    <w:rsid w:val="00827723"/>
    <w:rsid w:val="00827872"/>
    <w:rsid w:val="008302B4"/>
    <w:rsid w:val="0083030D"/>
    <w:rsid w:val="00830B0C"/>
    <w:rsid w:val="00830BD6"/>
    <w:rsid w:val="0083156E"/>
    <w:rsid w:val="00831706"/>
    <w:rsid w:val="008319E7"/>
    <w:rsid w:val="00831BE0"/>
    <w:rsid w:val="00831D73"/>
    <w:rsid w:val="00832A93"/>
    <w:rsid w:val="00832FF5"/>
    <w:rsid w:val="00833260"/>
    <w:rsid w:val="00833426"/>
    <w:rsid w:val="00833551"/>
    <w:rsid w:val="00833596"/>
    <w:rsid w:val="008338D5"/>
    <w:rsid w:val="00833A5E"/>
    <w:rsid w:val="0083444A"/>
    <w:rsid w:val="008347AB"/>
    <w:rsid w:val="00834C62"/>
    <w:rsid w:val="00834D9F"/>
    <w:rsid w:val="008350FF"/>
    <w:rsid w:val="0083558A"/>
    <w:rsid w:val="00835995"/>
    <w:rsid w:val="00835AA4"/>
    <w:rsid w:val="00835BC5"/>
    <w:rsid w:val="00835CEC"/>
    <w:rsid w:val="00835D62"/>
    <w:rsid w:val="00836191"/>
    <w:rsid w:val="0083660D"/>
    <w:rsid w:val="00836CA5"/>
    <w:rsid w:val="008371B2"/>
    <w:rsid w:val="00837253"/>
    <w:rsid w:val="008375CC"/>
    <w:rsid w:val="008375DB"/>
    <w:rsid w:val="00837733"/>
    <w:rsid w:val="0083784E"/>
    <w:rsid w:val="00837C02"/>
    <w:rsid w:val="00837C3C"/>
    <w:rsid w:val="00840629"/>
    <w:rsid w:val="00840981"/>
    <w:rsid w:val="00840B17"/>
    <w:rsid w:val="00840BDF"/>
    <w:rsid w:val="00840C9E"/>
    <w:rsid w:val="008410CB"/>
    <w:rsid w:val="0084158C"/>
    <w:rsid w:val="008418E1"/>
    <w:rsid w:val="00842470"/>
    <w:rsid w:val="00842842"/>
    <w:rsid w:val="00842AB9"/>
    <w:rsid w:val="00842F56"/>
    <w:rsid w:val="00843139"/>
    <w:rsid w:val="0084328C"/>
    <w:rsid w:val="00843374"/>
    <w:rsid w:val="008437B3"/>
    <w:rsid w:val="00843A40"/>
    <w:rsid w:val="00843B46"/>
    <w:rsid w:val="00843E03"/>
    <w:rsid w:val="008440C9"/>
    <w:rsid w:val="00844226"/>
    <w:rsid w:val="0084436E"/>
    <w:rsid w:val="00844635"/>
    <w:rsid w:val="008448F2"/>
    <w:rsid w:val="00844C7B"/>
    <w:rsid w:val="00844F47"/>
    <w:rsid w:val="00845446"/>
    <w:rsid w:val="00845656"/>
    <w:rsid w:val="00845BDA"/>
    <w:rsid w:val="0084640B"/>
    <w:rsid w:val="00846414"/>
    <w:rsid w:val="00846456"/>
    <w:rsid w:val="008464E5"/>
    <w:rsid w:val="008465A4"/>
    <w:rsid w:val="0084682F"/>
    <w:rsid w:val="0084684B"/>
    <w:rsid w:val="00846A79"/>
    <w:rsid w:val="008476CF"/>
    <w:rsid w:val="008478AE"/>
    <w:rsid w:val="00847CB6"/>
    <w:rsid w:val="008504CC"/>
    <w:rsid w:val="0085095A"/>
    <w:rsid w:val="00851C63"/>
    <w:rsid w:val="00851CCC"/>
    <w:rsid w:val="00851F3C"/>
    <w:rsid w:val="00851FF6"/>
    <w:rsid w:val="008526DA"/>
    <w:rsid w:val="008528D5"/>
    <w:rsid w:val="0085298B"/>
    <w:rsid w:val="00852CF3"/>
    <w:rsid w:val="00852F7E"/>
    <w:rsid w:val="008530A2"/>
    <w:rsid w:val="008531F6"/>
    <w:rsid w:val="00853581"/>
    <w:rsid w:val="008535FE"/>
    <w:rsid w:val="0085415E"/>
    <w:rsid w:val="0085417C"/>
    <w:rsid w:val="008543F2"/>
    <w:rsid w:val="0085448A"/>
    <w:rsid w:val="0085477E"/>
    <w:rsid w:val="00854859"/>
    <w:rsid w:val="00854AC5"/>
    <w:rsid w:val="0085546E"/>
    <w:rsid w:val="00855494"/>
    <w:rsid w:val="008555ED"/>
    <w:rsid w:val="00855725"/>
    <w:rsid w:val="00855B25"/>
    <w:rsid w:val="00855BAE"/>
    <w:rsid w:val="00855D76"/>
    <w:rsid w:val="0085606B"/>
    <w:rsid w:val="00856186"/>
    <w:rsid w:val="00856260"/>
    <w:rsid w:val="008568AB"/>
    <w:rsid w:val="008568D1"/>
    <w:rsid w:val="008568FC"/>
    <w:rsid w:val="00856AC4"/>
    <w:rsid w:val="00856E36"/>
    <w:rsid w:val="00857028"/>
    <w:rsid w:val="00857138"/>
    <w:rsid w:val="008572FE"/>
    <w:rsid w:val="008574F9"/>
    <w:rsid w:val="00857754"/>
    <w:rsid w:val="0085790D"/>
    <w:rsid w:val="0086014F"/>
    <w:rsid w:val="0086034B"/>
    <w:rsid w:val="00860761"/>
    <w:rsid w:val="00860880"/>
    <w:rsid w:val="00860D21"/>
    <w:rsid w:val="00860E00"/>
    <w:rsid w:val="00861178"/>
    <w:rsid w:val="008612EA"/>
    <w:rsid w:val="00861E06"/>
    <w:rsid w:val="0086208C"/>
    <w:rsid w:val="00862311"/>
    <w:rsid w:val="008624EA"/>
    <w:rsid w:val="008625FD"/>
    <w:rsid w:val="0086274A"/>
    <w:rsid w:val="008628F9"/>
    <w:rsid w:val="008629C5"/>
    <w:rsid w:val="00862A65"/>
    <w:rsid w:val="0086354B"/>
    <w:rsid w:val="0086360D"/>
    <w:rsid w:val="00863D87"/>
    <w:rsid w:val="00863E6C"/>
    <w:rsid w:val="008640CE"/>
    <w:rsid w:val="00864411"/>
    <w:rsid w:val="0086469D"/>
    <w:rsid w:val="0086472D"/>
    <w:rsid w:val="00864812"/>
    <w:rsid w:val="00864C94"/>
    <w:rsid w:val="00864E92"/>
    <w:rsid w:val="00864FE1"/>
    <w:rsid w:val="00865427"/>
    <w:rsid w:val="008654F1"/>
    <w:rsid w:val="00865614"/>
    <w:rsid w:val="0086570F"/>
    <w:rsid w:val="0086572D"/>
    <w:rsid w:val="00865EA4"/>
    <w:rsid w:val="00865F84"/>
    <w:rsid w:val="00865FE9"/>
    <w:rsid w:val="00866020"/>
    <w:rsid w:val="008660BC"/>
    <w:rsid w:val="008661D9"/>
    <w:rsid w:val="008661E5"/>
    <w:rsid w:val="0086630C"/>
    <w:rsid w:val="00866379"/>
    <w:rsid w:val="00866A03"/>
    <w:rsid w:val="00867094"/>
    <w:rsid w:val="00867330"/>
    <w:rsid w:val="00867575"/>
    <w:rsid w:val="0086761F"/>
    <w:rsid w:val="00867637"/>
    <w:rsid w:val="00867681"/>
    <w:rsid w:val="00867D88"/>
    <w:rsid w:val="008705C0"/>
    <w:rsid w:val="00870672"/>
    <w:rsid w:val="00870730"/>
    <w:rsid w:val="00870835"/>
    <w:rsid w:val="00870D01"/>
    <w:rsid w:val="00870E18"/>
    <w:rsid w:val="00870FA8"/>
    <w:rsid w:val="008714FE"/>
    <w:rsid w:val="0087164F"/>
    <w:rsid w:val="0087171E"/>
    <w:rsid w:val="008717B3"/>
    <w:rsid w:val="008720C4"/>
    <w:rsid w:val="0087217A"/>
    <w:rsid w:val="00872492"/>
    <w:rsid w:val="008727A8"/>
    <w:rsid w:val="00872C74"/>
    <w:rsid w:val="00872DEB"/>
    <w:rsid w:val="00872E55"/>
    <w:rsid w:val="00872E9D"/>
    <w:rsid w:val="0087307D"/>
    <w:rsid w:val="00873377"/>
    <w:rsid w:val="00873459"/>
    <w:rsid w:val="008734E3"/>
    <w:rsid w:val="0087371B"/>
    <w:rsid w:val="008740DD"/>
    <w:rsid w:val="008742BB"/>
    <w:rsid w:val="008742EB"/>
    <w:rsid w:val="008744A1"/>
    <w:rsid w:val="0087536D"/>
    <w:rsid w:val="00875AD8"/>
    <w:rsid w:val="00875B1F"/>
    <w:rsid w:val="00876053"/>
    <w:rsid w:val="0087608E"/>
    <w:rsid w:val="00876383"/>
    <w:rsid w:val="008763C1"/>
    <w:rsid w:val="0087687C"/>
    <w:rsid w:val="00876A08"/>
    <w:rsid w:val="00876BFE"/>
    <w:rsid w:val="00876F27"/>
    <w:rsid w:val="0087779F"/>
    <w:rsid w:val="00877DB8"/>
    <w:rsid w:val="0088012E"/>
    <w:rsid w:val="0088020E"/>
    <w:rsid w:val="00880B60"/>
    <w:rsid w:val="00880E73"/>
    <w:rsid w:val="0088155F"/>
    <w:rsid w:val="00881774"/>
    <w:rsid w:val="00882139"/>
    <w:rsid w:val="0088222E"/>
    <w:rsid w:val="00882829"/>
    <w:rsid w:val="00882A61"/>
    <w:rsid w:val="00882CD2"/>
    <w:rsid w:val="00882E79"/>
    <w:rsid w:val="00883396"/>
    <w:rsid w:val="008835AB"/>
    <w:rsid w:val="00883603"/>
    <w:rsid w:val="008836E3"/>
    <w:rsid w:val="0088378A"/>
    <w:rsid w:val="008838D6"/>
    <w:rsid w:val="0088395E"/>
    <w:rsid w:val="008841D0"/>
    <w:rsid w:val="00884203"/>
    <w:rsid w:val="008842F9"/>
    <w:rsid w:val="008842FA"/>
    <w:rsid w:val="0088499A"/>
    <w:rsid w:val="00884C0F"/>
    <w:rsid w:val="00884C7A"/>
    <w:rsid w:val="00884D98"/>
    <w:rsid w:val="00884ED5"/>
    <w:rsid w:val="00885049"/>
    <w:rsid w:val="00885405"/>
    <w:rsid w:val="008856E6"/>
    <w:rsid w:val="008861AD"/>
    <w:rsid w:val="00886441"/>
    <w:rsid w:val="00886A68"/>
    <w:rsid w:val="00887248"/>
    <w:rsid w:val="00887613"/>
    <w:rsid w:val="00887699"/>
    <w:rsid w:val="00887A1F"/>
    <w:rsid w:val="00887CC4"/>
    <w:rsid w:val="00887D93"/>
    <w:rsid w:val="00887F8B"/>
    <w:rsid w:val="0089000C"/>
    <w:rsid w:val="008901B1"/>
    <w:rsid w:val="0089023C"/>
    <w:rsid w:val="008903B1"/>
    <w:rsid w:val="008906D1"/>
    <w:rsid w:val="00890746"/>
    <w:rsid w:val="00890A7F"/>
    <w:rsid w:val="00890CB9"/>
    <w:rsid w:val="00890D0D"/>
    <w:rsid w:val="00890E65"/>
    <w:rsid w:val="00891245"/>
    <w:rsid w:val="008913E1"/>
    <w:rsid w:val="008913FC"/>
    <w:rsid w:val="00891BDF"/>
    <w:rsid w:val="00891C68"/>
    <w:rsid w:val="00891DCB"/>
    <w:rsid w:val="00891F2F"/>
    <w:rsid w:val="00891F53"/>
    <w:rsid w:val="00892061"/>
    <w:rsid w:val="00892373"/>
    <w:rsid w:val="008924C6"/>
    <w:rsid w:val="008927BE"/>
    <w:rsid w:val="00892A51"/>
    <w:rsid w:val="00892BC0"/>
    <w:rsid w:val="00892EE2"/>
    <w:rsid w:val="008934DA"/>
    <w:rsid w:val="00893564"/>
    <w:rsid w:val="008936BF"/>
    <w:rsid w:val="00893B56"/>
    <w:rsid w:val="00893BB5"/>
    <w:rsid w:val="00893D58"/>
    <w:rsid w:val="00893DC0"/>
    <w:rsid w:val="00893E5A"/>
    <w:rsid w:val="0089456F"/>
    <w:rsid w:val="00894A67"/>
    <w:rsid w:val="00894A96"/>
    <w:rsid w:val="00894E7F"/>
    <w:rsid w:val="008956DE"/>
    <w:rsid w:val="008959C9"/>
    <w:rsid w:val="00895A88"/>
    <w:rsid w:val="00895E71"/>
    <w:rsid w:val="00896304"/>
    <w:rsid w:val="0089676C"/>
    <w:rsid w:val="0089699A"/>
    <w:rsid w:val="00896B56"/>
    <w:rsid w:val="00896CFD"/>
    <w:rsid w:val="00896FB6"/>
    <w:rsid w:val="008971B3"/>
    <w:rsid w:val="008975C4"/>
    <w:rsid w:val="008977E7"/>
    <w:rsid w:val="00897833"/>
    <w:rsid w:val="0089796B"/>
    <w:rsid w:val="00897A90"/>
    <w:rsid w:val="00897F75"/>
    <w:rsid w:val="008A00A6"/>
    <w:rsid w:val="008A038D"/>
    <w:rsid w:val="008A04D1"/>
    <w:rsid w:val="008A0682"/>
    <w:rsid w:val="008A0926"/>
    <w:rsid w:val="008A0A9A"/>
    <w:rsid w:val="008A0C8F"/>
    <w:rsid w:val="008A0CF3"/>
    <w:rsid w:val="008A0D44"/>
    <w:rsid w:val="008A0E88"/>
    <w:rsid w:val="008A166D"/>
    <w:rsid w:val="008A19D3"/>
    <w:rsid w:val="008A1AC3"/>
    <w:rsid w:val="008A1BC1"/>
    <w:rsid w:val="008A24D9"/>
    <w:rsid w:val="008A2678"/>
    <w:rsid w:val="008A2812"/>
    <w:rsid w:val="008A2EA2"/>
    <w:rsid w:val="008A3298"/>
    <w:rsid w:val="008A33E8"/>
    <w:rsid w:val="008A3619"/>
    <w:rsid w:val="008A3723"/>
    <w:rsid w:val="008A3967"/>
    <w:rsid w:val="008A399C"/>
    <w:rsid w:val="008A3EAC"/>
    <w:rsid w:val="008A3FA7"/>
    <w:rsid w:val="008A4187"/>
    <w:rsid w:val="008A41A2"/>
    <w:rsid w:val="008A4364"/>
    <w:rsid w:val="008A44FE"/>
    <w:rsid w:val="008A4738"/>
    <w:rsid w:val="008A4845"/>
    <w:rsid w:val="008A492E"/>
    <w:rsid w:val="008A4B2E"/>
    <w:rsid w:val="008A4D40"/>
    <w:rsid w:val="008A4F1B"/>
    <w:rsid w:val="008A4FB5"/>
    <w:rsid w:val="008A547A"/>
    <w:rsid w:val="008A5B34"/>
    <w:rsid w:val="008A5FD6"/>
    <w:rsid w:val="008A61B5"/>
    <w:rsid w:val="008A6461"/>
    <w:rsid w:val="008A699E"/>
    <w:rsid w:val="008A6A74"/>
    <w:rsid w:val="008A6B02"/>
    <w:rsid w:val="008A7133"/>
    <w:rsid w:val="008A7778"/>
    <w:rsid w:val="008A7A32"/>
    <w:rsid w:val="008B00BF"/>
    <w:rsid w:val="008B0242"/>
    <w:rsid w:val="008B0318"/>
    <w:rsid w:val="008B0411"/>
    <w:rsid w:val="008B047D"/>
    <w:rsid w:val="008B0ACC"/>
    <w:rsid w:val="008B0D91"/>
    <w:rsid w:val="008B1575"/>
    <w:rsid w:val="008B177E"/>
    <w:rsid w:val="008B1E1F"/>
    <w:rsid w:val="008B1F55"/>
    <w:rsid w:val="008B20B3"/>
    <w:rsid w:val="008B20B7"/>
    <w:rsid w:val="008B2752"/>
    <w:rsid w:val="008B2AFF"/>
    <w:rsid w:val="008B2D54"/>
    <w:rsid w:val="008B366B"/>
    <w:rsid w:val="008B368D"/>
    <w:rsid w:val="008B3F0B"/>
    <w:rsid w:val="008B4107"/>
    <w:rsid w:val="008B41A1"/>
    <w:rsid w:val="008B4805"/>
    <w:rsid w:val="008B480D"/>
    <w:rsid w:val="008B4D36"/>
    <w:rsid w:val="008B4DBC"/>
    <w:rsid w:val="008B50C7"/>
    <w:rsid w:val="008B511B"/>
    <w:rsid w:val="008B5476"/>
    <w:rsid w:val="008B5647"/>
    <w:rsid w:val="008B593B"/>
    <w:rsid w:val="008B5D6E"/>
    <w:rsid w:val="008B6129"/>
    <w:rsid w:val="008B69D2"/>
    <w:rsid w:val="008B6E8A"/>
    <w:rsid w:val="008B739B"/>
    <w:rsid w:val="008B7A03"/>
    <w:rsid w:val="008B7C9F"/>
    <w:rsid w:val="008B7F5C"/>
    <w:rsid w:val="008C0354"/>
    <w:rsid w:val="008C081B"/>
    <w:rsid w:val="008C0A39"/>
    <w:rsid w:val="008C0F66"/>
    <w:rsid w:val="008C0F69"/>
    <w:rsid w:val="008C12C8"/>
    <w:rsid w:val="008C17C0"/>
    <w:rsid w:val="008C181D"/>
    <w:rsid w:val="008C1866"/>
    <w:rsid w:val="008C1926"/>
    <w:rsid w:val="008C19CB"/>
    <w:rsid w:val="008C1B67"/>
    <w:rsid w:val="008C1F2B"/>
    <w:rsid w:val="008C1FFF"/>
    <w:rsid w:val="008C21BE"/>
    <w:rsid w:val="008C22EB"/>
    <w:rsid w:val="008C2388"/>
    <w:rsid w:val="008C26FB"/>
    <w:rsid w:val="008C2D49"/>
    <w:rsid w:val="008C3055"/>
    <w:rsid w:val="008C34CD"/>
    <w:rsid w:val="008C352C"/>
    <w:rsid w:val="008C35AA"/>
    <w:rsid w:val="008C3882"/>
    <w:rsid w:val="008C390E"/>
    <w:rsid w:val="008C3AA6"/>
    <w:rsid w:val="008C3E20"/>
    <w:rsid w:val="008C3E5B"/>
    <w:rsid w:val="008C4051"/>
    <w:rsid w:val="008C4B3E"/>
    <w:rsid w:val="008C4BB5"/>
    <w:rsid w:val="008C4D32"/>
    <w:rsid w:val="008C5337"/>
    <w:rsid w:val="008C5721"/>
    <w:rsid w:val="008C5DE9"/>
    <w:rsid w:val="008C5FA9"/>
    <w:rsid w:val="008C6805"/>
    <w:rsid w:val="008C69A7"/>
    <w:rsid w:val="008C6B01"/>
    <w:rsid w:val="008C6B04"/>
    <w:rsid w:val="008C6BB4"/>
    <w:rsid w:val="008C6C3D"/>
    <w:rsid w:val="008C734E"/>
    <w:rsid w:val="008C77EC"/>
    <w:rsid w:val="008C7931"/>
    <w:rsid w:val="008C7A60"/>
    <w:rsid w:val="008C7DF2"/>
    <w:rsid w:val="008C7FDC"/>
    <w:rsid w:val="008D00F7"/>
    <w:rsid w:val="008D01FA"/>
    <w:rsid w:val="008D0405"/>
    <w:rsid w:val="008D0679"/>
    <w:rsid w:val="008D0FF4"/>
    <w:rsid w:val="008D13B2"/>
    <w:rsid w:val="008D1471"/>
    <w:rsid w:val="008D14D2"/>
    <w:rsid w:val="008D185E"/>
    <w:rsid w:val="008D1BF0"/>
    <w:rsid w:val="008D1C2C"/>
    <w:rsid w:val="008D1F74"/>
    <w:rsid w:val="008D2049"/>
    <w:rsid w:val="008D21A7"/>
    <w:rsid w:val="008D23E4"/>
    <w:rsid w:val="008D24C2"/>
    <w:rsid w:val="008D24D6"/>
    <w:rsid w:val="008D2F36"/>
    <w:rsid w:val="008D2F70"/>
    <w:rsid w:val="008D3252"/>
    <w:rsid w:val="008D32A8"/>
    <w:rsid w:val="008D32D8"/>
    <w:rsid w:val="008D3470"/>
    <w:rsid w:val="008D350F"/>
    <w:rsid w:val="008D3D78"/>
    <w:rsid w:val="008D402C"/>
    <w:rsid w:val="008D44DD"/>
    <w:rsid w:val="008D452E"/>
    <w:rsid w:val="008D49B6"/>
    <w:rsid w:val="008D4BA9"/>
    <w:rsid w:val="008D4C4C"/>
    <w:rsid w:val="008D4CD8"/>
    <w:rsid w:val="008D5115"/>
    <w:rsid w:val="008D526E"/>
    <w:rsid w:val="008D535D"/>
    <w:rsid w:val="008D54E9"/>
    <w:rsid w:val="008D574C"/>
    <w:rsid w:val="008D5900"/>
    <w:rsid w:val="008D5A7A"/>
    <w:rsid w:val="008D5E24"/>
    <w:rsid w:val="008D636C"/>
    <w:rsid w:val="008D6A0C"/>
    <w:rsid w:val="008D6D4F"/>
    <w:rsid w:val="008D6DDE"/>
    <w:rsid w:val="008D7331"/>
    <w:rsid w:val="008D746C"/>
    <w:rsid w:val="008D751F"/>
    <w:rsid w:val="008D76B9"/>
    <w:rsid w:val="008D78A1"/>
    <w:rsid w:val="008E0048"/>
    <w:rsid w:val="008E0AEC"/>
    <w:rsid w:val="008E0B91"/>
    <w:rsid w:val="008E10D5"/>
    <w:rsid w:val="008E11E7"/>
    <w:rsid w:val="008E1490"/>
    <w:rsid w:val="008E14FE"/>
    <w:rsid w:val="008E159F"/>
    <w:rsid w:val="008E16D1"/>
    <w:rsid w:val="008E1804"/>
    <w:rsid w:val="008E1D65"/>
    <w:rsid w:val="008E1E43"/>
    <w:rsid w:val="008E222E"/>
    <w:rsid w:val="008E2575"/>
    <w:rsid w:val="008E2B52"/>
    <w:rsid w:val="008E2D9F"/>
    <w:rsid w:val="008E3199"/>
    <w:rsid w:val="008E38C8"/>
    <w:rsid w:val="008E3914"/>
    <w:rsid w:val="008E3D59"/>
    <w:rsid w:val="008E42D4"/>
    <w:rsid w:val="008E470A"/>
    <w:rsid w:val="008E4F2E"/>
    <w:rsid w:val="008E5305"/>
    <w:rsid w:val="008E5BA7"/>
    <w:rsid w:val="008E5C81"/>
    <w:rsid w:val="008E5DDD"/>
    <w:rsid w:val="008E5E09"/>
    <w:rsid w:val="008E5E80"/>
    <w:rsid w:val="008E6253"/>
    <w:rsid w:val="008E652C"/>
    <w:rsid w:val="008E65D6"/>
    <w:rsid w:val="008E6631"/>
    <w:rsid w:val="008E6C22"/>
    <w:rsid w:val="008E6DE2"/>
    <w:rsid w:val="008E6F64"/>
    <w:rsid w:val="008E70D8"/>
    <w:rsid w:val="008E76CF"/>
    <w:rsid w:val="008E7C31"/>
    <w:rsid w:val="008E7F03"/>
    <w:rsid w:val="008F0063"/>
    <w:rsid w:val="008F02CA"/>
    <w:rsid w:val="008F0897"/>
    <w:rsid w:val="008F0D07"/>
    <w:rsid w:val="008F0D9A"/>
    <w:rsid w:val="008F1342"/>
    <w:rsid w:val="008F1363"/>
    <w:rsid w:val="008F139D"/>
    <w:rsid w:val="008F17DE"/>
    <w:rsid w:val="008F204B"/>
    <w:rsid w:val="008F208F"/>
    <w:rsid w:val="008F2BD5"/>
    <w:rsid w:val="008F2D0C"/>
    <w:rsid w:val="008F2E80"/>
    <w:rsid w:val="008F2EE6"/>
    <w:rsid w:val="008F30BB"/>
    <w:rsid w:val="008F33A9"/>
    <w:rsid w:val="008F41BA"/>
    <w:rsid w:val="008F4750"/>
    <w:rsid w:val="008F4A6C"/>
    <w:rsid w:val="008F4AFA"/>
    <w:rsid w:val="008F4D6F"/>
    <w:rsid w:val="008F5124"/>
    <w:rsid w:val="008F539C"/>
    <w:rsid w:val="008F5B03"/>
    <w:rsid w:val="008F5EA9"/>
    <w:rsid w:val="008F5FBA"/>
    <w:rsid w:val="008F6292"/>
    <w:rsid w:val="008F63A2"/>
    <w:rsid w:val="008F6417"/>
    <w:rsid w:val="008F6794"/>
    <w:rsid w:val="008F6E41"/>
    <w:rsid w:val="008F6EFF"/>
    <w:rsid w:val="008F7057"/>
    <w:rsid w:val="008F705B"/>
    <w:rsid w:val="008F7735"/>
    <w:rsid w:val="008F7FF3"/>
    <w:rsid w:val="009000D3"/>
    <w:rsid w:val="00900112"/>
    <w:rsid w:val="009002AF"/>
    <w:rsid w:val="00900CBF"/>
    <w:rsid w:val="0090101F"/>
    <w:rsid w:val="009011B2"/>
    <w:rsid w:val="00901360"/>
    <w:rsid w:val="00901400"/>
    <w:rsid w:val="00902096"/>
    <w:rsid w:val="00902B12"/>
    <w:rsid w:val="00902E7F"/>
    <w:rsid w:val="00902EC1"/>
    <w:rsid w:val="00902F48"/>
    <w:rsid w:val="00903C36"/>
    <w:rsid w:val="00903C86"/>
    <w:rsid w:val="00903D1A"/>
    <w:rsid w:val="00903F86"/>
    <w:rsid w:val="00904169"/>
    <w:rsid w:val="009043CB"/>
    <w:rsid w:val="00904742"/>
    <w:rsid w:val="00904A68"/>
    <w:rsid w:val="00904B67"/>
    <w:rsid w:val="00904E52"/>
    <w:rsid w:val="0090527E"/>
    <w:rsid w:val="00905296"/>
    <w:rsid w:val="00905384"/>
    <w:rsid w:val="0090545A"/>
    <w:rsid w:val="009057EC"/>
    <w:rsid w:val="00905BF2"/>
    <w:rsid w:val="009060D3"/>
    <w:rsid w:val="009061CA"/>
    <w:rsid w:val="009069E8"/>
    <w:rsid w:val="00906AF4"/>
    <w:rsid w:val="00906EB4"/>
    <w:rsid w:val="009071B1"/>
    <w:rsid w:val="00907525"/>
    <w:rsid w:val="009076AC"/>
    <w:rsid w:val="00907740"/>
    <w:rsid w:val="00907770"/>
    <w:rsid w:val="00907A3C"/>
    <w:rsid w:val="0091012C"/>
    <w:rsid w:val="00910133"/>
    <w:rsid w:val="00910652"/>
    <w:rsid w:val="00910AC9"/>
    <w:rsid w:val="00910C4E"/>
    <w:rsid w:val="00910DE9"/>
    <w:rsid w:val="00911039"/>
    <w:rsid w:val="009110F2"/>
    <w:rsid w:val="009113BD"/>
    <w:rsid w:val="009113D4"/>
    <w:rsid w:val="009119C4"/>
    <w:rsid w:val="00911BD5"/>
    <w:rsid w:val="00911C29"/>
    <w:rsid w:val="00911CB5"/>
    <w:rsid w:val="00911E8A"/>
    <w:rsid w:val="009125A8"/>
    <w:rsid w:val="009129AA"/>
    <w:rsid w:val="00913689"/>
    <w:rsid w:val="009136D0"/>
    <w:rsid w:val="009138EE"/>
    <w:rsid w:val="009141E3"/>
    <w:rsid w:val="0091422B"/>
    <w:rsid w:val="00914293"/>
    <w:rsid w:val="00914467"/>
    <w:rsid w:val="009147A4"/>
    <w:rsid w:val="00914A8F"/>
    <w:rsid w:val="009151ED"/>
    <w:rsid w:val="009154EB"/>
    <w:rsid w:val="00915504"/>
    <w:rsid w:val="00915C07"/>
    <w:rsid w:val="00915CC9"/>
    <w:rsid w:val="00915D4A"/>
    <w:rsid w:val="00915DF5"/>
    <w:rsid w:val="009161A4"/>
    <w:rsid w:val="009163FE"/>
    <w:rsid w:val="009167D8"/>
    <w:rsid w:val="009169E2"/>
    <w:rsid w:val="009175C5"/>
    <w:rsid w:val="00917DAC"/>
    <w:rsid w:val="009201E3"/>
    <w:rsid w:val="0092081B"/>
    <w:rsid w:val="009209DF"/>
    <w:rsid w:val="00920A73"/>
    <w:rsid w:val="00920ECB"/>
    <w:rsid w:val="00920F4D"/>
    <w:rsid w:val="009211E0"/>
    <w:rsid w:val="009212ED"/>
    <w:rsid w:val="00921DF1"/>
    <w:rsid w:val="00922910"/>
    <w:rsid w:val="00922C6F"/>
    <w:rsid w:val="00922E80"/>
    <w:rsid w:val="0092309D"/>
    <w:rsid w:val="00923131"/>
    <w:rsid w:val="009232C7"/>
    <w:rsid w:val="00923577"/>
    <w:rsid w:val="00924326"/>
    <w:rsid w:val="00924330"/>
    <w:rsid w:val="009244DA"/>
    <w:rsid w:val="009244E8"/>
    <w:rsid w:val="00924743"/>
    <w:rsid w:val="00924E2F"/>
    <w:rsid w:val="00925140"/>
    <w:rsid w:val="00925433"/>
    <w:rsid w:val="009256A7"/>
    <w:rsid w:val="009258A0"/>
    <w:rsid w:val="00925995"/>
    <w:rsid w:val="00925BD4"/>
    <w:rsid w:val="00926048"/>
    <w:rsid w:val="00926177"/>
    <w:rsid w:val="0092668F"/>
    <w:rsid w:val="009266A8"/>
    <w:rsid w:val="0092697C"/>
    <w:rsid w:val="00926F06"/>
    <w:rsid w:val="00927053"/>
    <w:rsid w:val="009271A3"/>
    <w:rsid w:val="00927228"/>
    <w:rsid w:val="00927354"/>
    <w:rsid w:val="00927435"/>
    <w:rsid w:val="00927528"/>
    <w:rsid w:val="00927840"/>
    <w:rsid w:val="00927B50"/>
    <w:rsid w:val="00927BDF"/>
    <w:rsid w:val="00927CAC"/>
    <w:rsid w:val="00927CFF"/>
    <w:rsid w:val="00930741"/>
    <w:rsid w:val="00930784"/>
    <w:rsid w:val="009307BD"/>
    <w:rsid w:val="009307D0"/>
    <w:rsid w:val="0093096A"/>
    <w:rsid w:val="00930A4D"/>
    <w:rsid w:val="00930F94"/>
    <w:rsid w:val="00931051"/>
    <w:rsid w:val="009310BC"/>
    <w:rsid w:val="00931940"/>
    <w:rsid w:val="00931A53"/>
    <w:rsid w:val="00932303"/>
    <w:rsid w:val="009324E2"/>
    <w:rsid w:val="009326B0"/>
    <w:rsid w:val="0093319F"/>
    <w:rsid w:val="0093347B"/>
    <w:rsid w:val="00933558"/>
    <w:rsid w:val="0093372E"/>
    <w:rsid w:val="009337CA"/>
    <w:rsid w:val="00933AA5"/>
    <w:rsid w:val="00933AB8"/>
    <w:rsid w:val="00933EB2"/>
    <w:rsid w:val="00933F1E"/>
    <w:rsid w:val="0093404B"/>
    <w:rsid w:val="009345A7"/>
    <w:rsid w:val="00934659"/>
    <w:rsid w:val="00934708"/>
    <w:rsid w:val="00934709"/>
    <w:rsid w:val="009348B2"/>
    <w:rsid w:val="009349E9"/>
    <w:rsid w:val="00934BC0"/>
    <w:rsid w:val="00934FE0"/>
    <w:rsid w:val="009353D2"/>
    <w:rsid w:val="009359CC"/>
    <w:rsid w:val="00936145"/>
    <w:rsid w:val="0093622C"/>
    <w:rsid w:val="009367FE"/>
    <w:rsid w:val="0093694F"/>
    <w:rsid w:val="00936C57"/>
    <w:rsid w:val="00936EAF"/>
    <w:rsid w:val="009370EE"/>
    <w:rsid w:val="00937144"/>
    <w:rsid w:val="009372D6"/>
    <w:rsid w:val="0093731C"/>
    <w:rsid w:val="00937504"/>
    <w:rsid w:val="009375E1"/>
    <w:rsid w:val="00937849"/>
    <w:rsid w:val="00937B3B"/>
    <w:rsid w:val="00937C65"/>
    <w:rsid w:val="00937CE3"/>
    <w:rsid w:val="00937EDF"/>
    <w:rsid w:val="00937F89"/>
    <w:rsid w:val="00940198"/>
    <w:rsid w:val="009403E6"/>
    <w:rsid w:val="0094052B"/>
    <w:rsid w:val="009405C7"/>
    <w:rsid w:val="009406FC"/>
    <w:rsid w:val="0094091A"/>
    <w:rsid w:val="009411B2"/>
    <w:rsid w:val="00941B9E"/>
    <w:rsid w:val="009420FA"/>
    <w:rsid w:val="009421A5"/>
    <w:rsid w:val="009421B6"/>
    <w:rsid w:val="0094259F"/>
    <w:rsid w:val="0094279A"/>
    <w:rsid w:val="00942960"/>
    <w:rsid w:val="00942FB4"/>
    <w:rsid w:val="0094346A"/>
    <w:rsid w:val="00943B30"/>
    <w:rsid w:val="00943B5E"/>
    <w:rsid w:val="00943D2E"/>
    <w:rsid w:val="0094402C"/>
    <w:rsid w:val="009445E9"/>
    <w:rsid w:val="00944D43"/>
    <w:rsid w:val="00945010"/>
    <w:rsid w:val="00945A49"/>
    <w:rsid w:val="0094613E"/>
    <w:rsid w:val="00946211"/>
    <w:rsid w:val="0094648F"/>
    <w:rsid w:val="00946674"/>
    <w:rsid w:val="00946DD1"/>
    <w:rsid w:val="009472C4"/>
    <w:rsid w:val="00947DEB"/>
    <w:rsid w:val="00947E18"/>
    <w:rsid w:val="00947F98"/>
    <w:rsid w:val="009509F1"/>
    <w:rsid w:val="00950F18"/>
    <w:rsid w:val="009511C8"/>
    <w:rsid w:val="009512A1"/>
    <w:rsid w:val="00951853"/>
    <w:rsid w:val="00952430"/>
    <w:rsid w:val="0095258C"/>
    <w:rsid w:val="00952A55"/>
    <w:rsid w:val="009530A3"/>
    <w:rsid w:val="00953268"/>
    <w:rsid w:val="009532E5"/>
    <w:rsid w:val="0095338F"/>
    <w:rsid w:val="0095380B"/>
    <w:rsid w:val="0095382D"/>
    <w:rsid w:val="00953B9D"/>
    <w:rsid w:val="00953C9C"/>
    <w:rsid w:val="0095414B"/>
    <w:rsid w:val="00954161"/>
    <w:rsid w:val="009542F6"/>
    <w:rsid w:val="00954491"/>
    <w:rsid w:val="0095512F"/>
    <w:rsid w:val="00955492"/>
    <w:rsid w:val="009554F3"/>
    <w:rsid w:val="00955557"/>
    <w:rsid w:val="00955CBE"/>
    <w:rsid w:val="00955E66"/>
    <w:rsid w:val="009562A6"/>
    <w:rsid w:val="009562F7"/>
    <w:rsid w:val="00956635"/>
    <w:rsid w:val="009574FE"/>
    <w:rsid w:val="00957680"/>
    <w:rsid w:val="00957BDA"/>
    <w:rsid w:val="00957CB3"/>
    <w:rsid w:val="00957CB7"/>
    <w:rsid w:val="00960119"/>
    <w:rsid w:val="00960183"/>
    <w:rsid w:val="009601B8"/>
    <w:rsid w:val="009605E1"/>
    <w:rsid w:val="00960A53"/>
    <w:rsid w:val="00960C7B"/>
    <w:rsid w:val="00960DF0"/>
    <w:rsid w:val="00960E0C"/>
    <w:rsid w:val="009613E5"/>
    <w:rsid w:val="0096186F"/>
    <w:rsid w:val="00961D34"/>
    <w:rsid w:val="00961F8C"/>
    <w:rsid w:val="00962025"/>
    <w:rsid w:val="0096224B"/>
    <w:rsid w:val="009631C2"/>
    <w:rsid w:val="00963389"/>
    <w:rsid w:val="00963E85"/>
    <w:rsid w:val="00964120"/>
    <w:rsid w:val="009644E8"/>
    <w:rsid w:val="009645E2"/>
    <w:rsid w:val="0096483B"/>
    <w:rsid w:val="00964848"/>
    <w:rsid w:val="00964AE5"/>
    <w:rsid w:val="00964ECF"/>
    <w:rsid w:val="00964F35"/>
    <w:rsid w:val="00964FB9"/>
    <w:rsid w:val="009651A3"/>
    <w:rsid w:val="0096569E"/>
    <w:rsid w:val="00965747"/>
    <w:rsid w:val="009658FE"/>
    <w:rsid w:val="00965AF0"/>
    <w:rsid w:val="00965CCF"/>
    <w:rsid w:val="00965EB2"/>
    <w:rsid w:val="009661E7"/>
    <w:rsid w:val="00966B67"/>
    <w:rsid w:val="0096742E"/>
    <w:rsid w:val="0096742F"/>
    <w:rsid w:val="009674FF"/>
    <w:rsid w:val="009675A9"/>
    <w:rsid w:val="0096779F"/>
    <w:rsid w:val="00967C65"/>
    <w:rsid w:val="0097032E"/>
    <w:rsid w:val="00970640"/>
    <w:rsid w:val="00970F5F"/>
    <w:rsid w:val="00971185"/>
    <w:rsid w:val="0097165E"/>
    <w:rsid w:val="00971A08"/>
    <w:rsid w:val="00972116"/>
    <w:rsid w:val="0097216C"/>
    <w:rsid w:val="00972518"/>
    <w:rsid w:val="00972C53"/>
    <w:rsid w:val="00972D46"/>
    <w:rsid w:val="00972F1A"/>
    <w:rsid w:val="00973278"/>
    <w:rsid w:val="00973341"/>
    <w:rsid w:val="0097395A"/>
    <w:rsid w:val="00973A5A"/>
    <w:rsid w:val="0097410A"/>
    <w:rsid w:val="00974698"/>
    <w:rsid w:val="00974B77"/>
    <w:rsid w:val="00974BB7"/>
    <w:rsid w:val="0097511D"/>
    <w:rsid w:val="009752AF"/>
    <w:rsid w:val="009753FA"/>
    <w:rsid w:val="00975C9F"/>
    <w:rsid w:val="00975FCB"/>
    <w:rsid w:val="00976143"/>
    <w:rsid w:val="009763EF"/>
    <w:rsid w:val="00976673"/>
    <w:rsid w:val="00977306"/>
    <w:rsid w:val="00977519"/>
    <w:rsid w:val="009776D4"/>
    <w:rsid w:val="00977F9D"/>
    <w:rsid w:val="009803DB"/>
    <w:rsid w:val="0098078D"/>
    <w:rsid w:val="00980A56"/>
    <w:rsid w:val="00980AD6"/>
    <w:rsid w:val="00980D63"/>
    <w:rsid w:val="00980D91"/>
    <w:rsid w:val="00980E3F"/>
    <w:rsid w:val="00981464"/>
    <w:rsid w:val="00981495"/>
    <w:rsid w:val="009814E5"/>
    <w:rsid w:val="0098164B"/>
    <w:rsid w:val="0098171E"/>
    <w:rsid w:val="00981990"/>
    <w:rsid w:val="00981CBA"/>
    <w:rsid w:val="00981EAC"/>
    <w:rsid w:val="00981FA9"/>
    <w:rsid w:val="009825F2"/>
    <w:rsid w:val="0098285C"/>
    <w:rsid w:val="00982DB0"/>
    <w:rsid w:val="00983012"/>
    <w:rsid w:val="0098323A"/>
    <w:rsid w:val="009832CD"/>
    <w:rsid w:val="009832F6"/>
    <w:rsid w:val="0098336E"/>
    <w:rsid w:val="00983439"/>
    <w:rsid w:val="00983533"/>
    <w:rsid w:val="00983988"/>
    <w:rsid w:val="00983B8D"/>
    <w:rsid w:val="00983C51"/>
    <w:rsid w:val="0098408A"/>
    <w:rsid w:val="00984096"/>
    <w:rsid w:val="009841A1"/>
    <w:rsid w:val="00984A8C"/>
    <w:rsid w:val="009851BE"/>
    <w:rsid w:val="00985662"/>
    <w:rsid w:val="0098569A"/>
    <w:rsid w:val="009859D6"/>
    <w:rsid w:val="00985A14"/>
    <w:rsid w:val="00985D2F"/>
    <w:rsid w:val="00985FD8"/>
    <w:rsid w:val="009865FB"/>
    <w:rsid w:val="00986918"/>
    <w:rsid w:val="00986B5A"/>
    <w:rsid w:val="00986F77"/>
    <w:rsid w:val="0098717A"/>
    <w:rsid w:val="0098718D"/>
    <w:rsid w:val="009871A5"/>
    <w:rsid w:val="009872C2"/>
    <w:rsid w:val="009872D4"/>
    <w:rsid w:val="00987420"/>
    <w:rsid w:val="00987626"/>
    <w:rsid w:val="009876B4"/>
    <w:rsid w:val="009877CA"/>
    <w:rsid w:val="00987AFE"/>
    <w:rsid w:val="00987ED0"/>
    <w:rsid w:val="009900D0"/>
    <w:rsid w:val="0099042C"/>
    <w:rsid w:val="00990575"/>
    <w:rsid w:val="00990C0A"/>
    <w:rsid w:val="00990F79"/>
    <w:rsid w:val="00991393"/>
    <w:rsid w:val="009917CC"/>
    <w:rsid w:val="00991CFF"/>
    <w:rsid w:val="00991F70"/>
    <w:rsid w:val="009925A3"/>
    <w:rsid w:val="00992ADF"/>
    <w:rsid w:val="00992D0A"/>
    <w:rsid w:val="00992F3A"/>
    <w:rsid w:val="009932FE"/>
    <w:rsid w:val="009934CA"/>
    <w:rsid w:val="00993950"/>
    <w:rsid w:val="00993974"/>
    <w:rsid w:val="00993F7A"/>
    <w:rsid w:val="009949DF"/>
    <w:rsid w:val="00994C1C"/>
    <w:rsid w:val="00994CC9"/>
    <w:rsid w:val="0099511F"/>
    <w:rsid w:val="009952D8"/>
    <w:rsid w:val="009957E6"/>
    <w:rsid w:val="009959D0"/>
    <w:rsid w:val="00997023"/>
    <w:rsid w:val="00997155"/>
    <w:rsid w:val="00997316"/>
    <w:rsid w:val="009975CA"/>
    <w:rsid w:val="009976B6"/>
    <w:rsid w:val="0099775F"/>
    <w:rsid w:val="009A0014"/>
    <w:rsid w:val="009A0188"/>
    <w:rsid w:val="009A0424"/>
    <w:rsid w:val="009A05FD"/>
    <w:rsid w:val="009A0669"/>
    <w:rsid w:val="009A0715"/>
    <w:rsid w:val="009A091E"/>
    <w:rsid w:val="009A0923"/>
    <w:rsid w:val="009A0A99"/>
    <w:rsid w:val="009A0BD8"/>
    <w:rsid w:val="009A0D7D"/>
    <w:rsid w:val="009A0DCE"/>
    <w:rsid w:val="009A0E1E"/>
    <w:rsid w:val="009A1047"/>
    <w:rsid w:val="009A13F6"/>
    <w:rsid w:val="009A144F"/>
    <w:rsid w:val="009A16ED"/>
    <w:rsid w:val="009A172C"/>
    <w:rsid w:val="009A20FB"/>
    <w:rsid w:val="009A252E"/>
    <w:rsid w:val="009A2B15"/>
    <w:rsid w:val="009A2DC2"/>
    <w:rsid w:val="009A3044"/>
    <w:rsid w:val="009A31B7"/>
    <w:rsid w:val="009A3716"/>
    <w:rsid w:val="009A396A"/>
    <w:rsid w:val="009A4046"/>
    <w:rsid w:val="009A4091"/>
    <w:rsid w:val="009A4107"/>
    <w:rsid w:val="009A45B6"/>
    <w:rsid w:val="009A4A6A"/>
    <w:rsid w:val="009A4EAB"/>
    <w:rsid w:val="009A520F"/>
    <w:rsid w:val="009A5773"/>
    <w:rsid w:val="009A587F"/>
    <w:rsid w:val="009A59BC"/>
    <w:rsid w:val="009A5C45"/>
    <w:rsid w:val="009A5C7F"/>
    <w:rsid w:val="009A5F95"/>
    <w:rsid w:val="009A5F9F"/>
    <w:rsid w:val="009A6297"/>
    <w:rsid w:val="009A64AD"/>
    <w:rsid w:val="009A6A3D"/>
    <w:rsid w:val="009A6ACB"/>
    <w:rsid w:val="009A6C3D"/>
    <w:rsid w:val="009A7461"/>
    <w:rsid w:val="009A74D8"/>
    <w:rsid w:val="009A7546"/>
    <w:rsid w:val="009A7608"/>
    <w:rsid w:val="009A7840"/>
    <w:rsid w:val="009A7A68"/>
    <w:rsid w:val="009B02A2"/>
    <w:rsid w:val="009B07DF"/>
    <w:rsid w:val="009B1411"/>
    <w:rsid w:val="009B1DDC"/>
    <w:rsid w:val="009B1F88"/>
    <w:rsid w:val="009B1FDB"/>
    <w:rsid w:val="009B2145"/>
    <w:rsid w:val="009B2542"/>
    <w:rsid w:val="009B262A"/>
    <w:rsid w:val="009B2805"/>
    <w:rsid w:val="009B2E52"/>
    <w:rsid w:val="009B3225"/>
    <w:rsid w:val="009B324E"/>
    <w:rsid w:val="009B35C2"/>
    <w:rsid w:val="009B3629"/>
    <w:rsid w:val="009B46BD"/>
    <w:rsid w:val="009B471C"/>
    <w:rsid w:val="009B4F51"/>
    <w:rsid w:val="009B50ED"/>
    <w:rsid w:val="009B5162"/>
    <w:rsid w:val="009B5C07"/>
    <w:rsid w:val="009B5CAF"/>
    <w:rsid w:val="009B5E0D"/>
    <w:rsid w:val="009B5F23"/>
    <w:rsid w:val="009B62C9"/>
    <w:rsid w:val="009B654E"/>
    <w:rsid w:val="009B6BD3"/>
    <w:rsid w:val="009B7710"/>
    <w:rsid w:val="009B77B5"/>
    <w:rsid w:val="009B7B53"/>
    <w:rsid w:val="009B7C18"/>
    <w:rsid w:val="009B7C7B"/>
    <w:rsid w:val="009B7CDB"/>
    <w:rsid w:val="009B7CF6"/>
    <w:rsid w:val="009C061C"/>
    <w:rsid w:val="009C0A21"/>
    <w:rsid w:val="009C0E4C"/>
    <w:rsid w:val="009C0ED4"/>
    <w:rsid w:val="009C172D"/>
    <w:rsid w:val="009C1782"/>
    <w:rsid w:val="009C197D"/>
    <w:rsid w:val="009C27ED"/>
    <w:rsid w:val="009C2879"/>
    <w:rsid w:val="009C2ED1"/>
    <w:rsid w:val="009C32F6"/>
    <w:rsid w:val="009C3774"/>
    <w:rsid w:val="009C387B"/>
    <w:rsid w:val="009C484B"/>
    <w:rsid w:val="009C48C8"/>
    <w:rsid w:val="009C496E"/>
    <w:rsid w:val="009C4980"/>
    <w:rsid w:val="009C4D68"/>
    <w:rsid w:val="009C5005"/>
    <w:rsid w:val="009C5287"/>
    <w:rsid w:val="009C53BB"/>
    <w:rsid w:val="009C584A"/>
    <w:rsid w:val="009C5A11"/>
    <w:rsid w:val="009C5A39"/>
    <w:rsid w:val="009C5CFE"/>
    <w:rsid w:val="009C60EE"/>
    <w:rsid w:val="009C6825"/>
    <w:rsid w:val="009C6C46"/>
    <w:rsid w:val="009C6C59"/>
    <w:rsid w:val="009C6EEF"/>
    <w:rsid w:val="009C7707"/>
    <w:rsid w:val="009C779E"/>
    <w:rsid w:val="009C793B"/>
    <w:rsid w:val="009C7E28"/>
    <w:rsid w:val="009D0CB2"/>
    <w:rsid w:val="009D1193"/>
    <w:rsid w:val="009D1476"/>
    <w:rsid w:val="009D1B27"/>
    <w:rsid w:val="009D21DF"/>
    <w:rsid w:val="009D25E9"/>
    <w:rsid w:val="009D26BB"/>
    <w:rsid w:val="009D274C"/>
    <w:rsid w:val="009D297A"/>
    <w:rsid w:val="009D29DD"/>
    <w:rsid w:val="009D2CB7"/>
    <w:rsid w:val="009D319F"/>
    <w:rsid w:val="009D31A4"/>
    <w:rsid w:val="009D35EC"/>
    <w:rsid w:val="009D36B9"/>
    <w:rsid w:val="009D3735"/>
    <w:rsid w:val="009D4679"/>
    <w:rsid w:val="009D4840"/>
    <w:rsid w:val="009D49F5"/>
    <w:rsid w:val="009D4D18"/>
    <w:rsid w:val="009D523D"/>
    <w:rsid w:val="009D53AC"/>
    <w:rsid w:val="009D5445"/>
    <w:rsid w:val="009D5524"/>
    <w:rsid w:val="009D55FD"/>
    <w:rsid w:val="009D56E5"/>
    <w:rsid w:val="009D56FE"/>
    <w:rsid w:val="009D5B37"/>
    <w:rsid w:val="009D5D09"/>
    <w:rsid w:val="009D5FFA"/>
    <w:rsid w:val="009D60BC"/>
    <w:rsid w:val="009D61A2"/>
    <w:rsid w:val="009D6230"/>
    <w:rsid w:val="009D672D"/>
    <w:rsid w:val="009D6CB8"/>
    <w:rsid w:val="009D6DFB"/>
    <w:rsid w:val="009D7356"/>
    <w:rsid w:val="009D777D"/>
    <w:rsid w:val="009D782F"/>
    <w:rsid w:val="009D798E"/>
    <w:rsid w:val="009D79C6"/>
    <w:rsid w:val="009D7C09"/>
    <w:rsid w:val="009E0065"/>
    <w:rsid w:val="009E0126"/>
    <w:rsid w:val="009E0147"/>
    <w:rsid w:val="009E01AF"/>
    <w:rsid w:val="009E0512"/>
    <w:rsid w:val="009E07A9"/>
    <w:rsid w:val="009E0DBF"/>
    <w:rsid w:val="009E12CB"/>
    <w:rsid w:val="009E133F"/>
    <w:rsid w:val="009E14EE"/>
    <w:rsid w:val="009E1636"/>
    <w:rsid w:val="009E1816"/>
    <w:rsid w:val="009E1AFF"/>
    <w:rsid w:val="009E1C64"/>
    <w:rsid w:val="009E2181"/>
    <w:rsid w:val="009E24E5"/>
    <w:rsid w:val="009E25A1"/>
    <w:rsid w:val="009E2F85"/>
    <w:rsid w:val="009E2FBE"/>
    <w:rsid w:val="009E302C"/>
    <w:rsid w:val="009E385E"/>
    <w:rsid w:val="009E387B"/>
    <w:rsid w:val="009E38F1"/>
    <w:rsid w:val="009E392D"/>
    <w:rsid w:val="009E39F6"/>
    <w:rsid w:val="009E3D3A"/>
    <w:rsid w:val="009E3D9C"/>
    <w:rsid w:val="009E3F06"/>
    <w:rsid w:val="009E43EA"/>
    <w:rsid w:val="009E4AEB"/>
    <w:rsid w:val="009E4AF1"/>
    <w:rsid w:val="009E4D3B"/>
    <w:rsid w:val="009E4F78"/>
    <w:rsid w:val="009E5347"/>
    <w:rsid w:val="009E5866"/>
    <w:rsid w:val="009E5B61"/>
    <w:rsid w:val="009E5CEC"/>
    <w:rsid w:val="009E5F6F"/>
    <w:rsid w:val="009E60D9"/>
    <w:rsid w:val="009E6ADF"/>
    <w:rsid w:val="009E6C0B"/>
    <w:rsid w:val="009E6C10"/>
    <w:rsid w:val="009E7200"/>
    <w:rsid w:val="009E72E1"/>
    <w:rsid w:val="009E741A"/>
    <w:rsid w:val="009E7425"/>
    <w:rsid w:val="009E7CCA"/>
    <w:rsid w:val="009E7D0B"/>
    <w:rsid w:val="009E7F7A"/>
    <w:rsid w:val="009F0172"/>
    <w:rsid w:val="009F0340"/>
    <w:rsid w:val="009F0BFF"/>
    <w:rsid w:val="009F104E"/>
    <w:rsid w:val="009F11B8"/>
    <w:rsid w:val="009F130F"/>
    <w:rsid w:val="009F1506"/>
    <w:rsid w:val="009F195F"/>
    <w:rsid w:val="009F1988"/>
    <w:rsid w:val="009F19C5"/>
    <w:rsid w:val="009F1D7C"/>
    <w:rsid w:val="009F1E56"/>
    <w:rsid w:val="009F1EEE"/>
    <w:rsid w:val="009F2094"/>
    <w:rsid w:val="009F21C2"/>
    <w:rsid w:val="009F25A1"/>
    <w:rsid w:val="009F2712"/>
    <w:rsid w:val="009F27B0"/>
    <w:rsid w:val="009F2892"/>
    <w:rsid w:val="009F3001"/>
    <w:rsid w:val="009F344C"/>
    <w:rsid w:val="009F35A7"/>
    <w:rsid w:val="009F36EF"/>
    <w:rsid w:val="009F3F65"/>
    <w:rsid w:val="009F4CA1"/>
    <w:rsid w:val="009F4E3C"/>
    <w:rsid w:val="009F4E9F"/>
    <w:rsid w:val="009F5216"/>
    <w:rsid w:val="009F5439"/>
    <w:rsid w:val="009F5511"/>
    <w:rsid w:val="009F5546"/>
    <w:rsid w:val="009F568B"/>
    <w:rsid w:val="009F59BC"/>
    <w:rsid w:val="009F5E69"/>
    <w:rsid w:val="009F61D1"/>
    <w:rsid w:val="009F68BF"/>
    <w:rsid w:val="009F6944"/>
    <w:rsid w:val="009F6EFE"/>
    <w:rsid w:val="009F7086"/>
    <w:rsid w:val="009F70F6"/>
    <w:rsid w:val="00A00115"/>
    <w:rsid w:val="00A00AE4"/>
    <w:rsid w:val="00A00B8E"/>
    <w:rsid w:val="00A017F6"/>
    <w:rsid w:val="00A01ACA"/>
    <w:rsid w:val="00A01E06"/>
    <w:rsid w:val="00A01E12"/>
    <w:rsid w:val="00A01F85"/>
    <w:rsid w:val="00A01FA9"/>
    <w:rsid w:val="00A02114"/>
    <w:rsid w:val="00A021A8"/>
    <w:rsid w:val="00A02474"/>
    <w:rsid w:val="00A02ABD"/>
    <w:rsid w:val="00A03060"/>
    <w:rsid w:val="00A037A9"/>
    <w:rsid w:val="00A03947"/>
    <w:rsid w:val="00A04020"/>
    <w:rsid w:val="00A04658"/>
    <w:rsid w:val="00A04689"/>
    <w:rsid w:val="00A046B9"/>
    <w:rsid w:val="00A04995"/>
    <w:rsid w:val="00A04D87"/>
    <w:rsid w:val="00A04E6C"/>
    <w:rsid w:val="00A04F37"/>
    <w:rsid w:val="00A05910"/>
    <w:rsid w:val="00A05D68"/>
    <w:rsid w:val="00A05EE9"/>
    <w:rsid w:val="00A05F7B"/>
    <w:rsid w:val="00A06968"/>
    <w:rsid w:val="00A0697E"/>
    <w:rsid w:val="00A06A15"/>
    <w:rsid w:val="00A06BF3"/>
    <w:rsid w:val="00A06DF1"/>
    <w:rsid w:val="00A072B0"/>
    <w:rsid w:val="00A07864"/>
    <w:rsid w:val="00A078C1"/>
    <w:rsid w:val="00A078EC"/>
    <w:rsid w:val="00A07FA1"/>
    <w:rsid w:val="00A1052E"/>
    <w:rsid w:val="00A106C1"/>
    <w:rsid w:val="00A10BD4"/>
    <w:rsid w:val="00A110CF"/>
    <w:rsid w:val="00A115A5"/>
    <w:rsid w:val="00A1198A"/>
    <w:rsid w:val="00A11B05"/>
    <w:rsid w:val="00A11B67"/>
    <w:rsid w:val="00A12547"/>
    <w:rsid w:val="00A12670"/>
    <w:rsid w:val="00A1281B"/>
    <w:rsid w:val="00A1284B"/>
    <w:rsid w:val="00A12F30"/>
    <w:rsid w:val="00A130DB"/>
    <w:rsid w:val="00A13406"/>
    <w:rsid w:val="00A134BF"/>
    <w:rsid w:val="00A1353A"/>
    <w:rsid w:val="00A13794"/>
    <w:rsid w:val="00A138EC"/>
    <w:rsid w:val="00A13A24"/>
    <w:rsid w:val="00A13F32"/>
    <w:rsid w:val="00A14602"/>
    <w:rsid w:val="00A1469D"/>
    <w:rsid w:val="00A14C97"/>
    <w:rsid w:val="00A14CBF"/>
    <w:rsid w:val="00A15236"/>
    <w:rsid w:val="00A15560"/>
    <w:rsid w:val="00A155BC"/>
    <w:rsid w:val="00A15609"/>
    <w:rsid w:val="00A156DB"/>
    <w:rsid w:val="00A159C9"/>
    <w:rsid w:val="00A15DD5"/>
    <w:rsid w:val="00A16200"/>
    <w:rsid w:val="00A16454"/>
    <w:rsid w:val="00A1655E"/>
    <w:rsid w:val="00A1667D"/>
    <w:rsid w:val="00A166C0"/>
    <w:rsid w:val="00A16DA4"/>
    <w:rsid w:val="00A16DAA"/>
    <w:rsid w:val="00A171AD"/>
    <w:rsid w:val="00A1753B"/>
    <w:rsid w:val="00A17573"/>
    <w:rsid w:val="00A1781D"/>
    <w:rsid w:val="00A17AAC"/>
    <w:rsid w:val="00A17C8A"/>
    <w:rsid w:val="00A17C8D"/>
    <w:rsid w:val="00A17F96"/>
    <w:rsid w:val="00A20935"/>
    <w:rsid w:val="00A20971"/>
    <w:rsid w:val="00A20F5B"/>
    <w:rsid w:val="00A210EA"/>
    <w:rsid w:val="00A2121F"/>
    <w:rsid w:val="00A21870"/>
    <w:rsid w:val="00A21AC0"/>
    <w:rsid w:val="00A21B85"/>
    <w:rsid w:val="00A21D96"/>
    <w:rsid w:val="00A21EC9"/>
    <w:rsid w:val="00A22284"/>
    <w:rsid w:val="00A22351"/>
    <w:rsid w:val="00A22837"/>
    <w:rsid w:val="00A22AC7"/>
    <w:rsid w:val="00A235A1"/>
    <w:rsid w:val="00A23600"/>
    <w:rsid w:val="00A23776"/>
    <w:rsid w:val="00A238CB"/>
    <w:rsid w:val="00A23A9E"/>
    <w:rsid w:val="00A23DE1"/>
    <w:rsid w:val="00A23E46"/>
    <w:rsid w:val="00A23FE8"/>
    <w:rsid w:val="00A244FC"/>
    <w:rsid w:val="00A24704"/>
    <w:rsid w:val="00A247BD"/>
    <w:rsid w:val="00A24818"/>
    <w:rsid w:val="00A25E52"/>
    <w:rsid w:val="00A25F69"/>
    <w:rsid w:val="00A261AA"/>
    <w:rsid w:val="00A26244"/>
    <w:rsid w:val="00A263A9"/>
    <w:rsid w:val="00A263D5"/>
    <w:rsid w:val="00A2664F"/>
    <w:rsid w:val="00A26749"/>
    <w:rsid w:val="00A268D4"/>
    <w:rsid w:val="00A26997"/>
    <w:rsid w:val="00A26C46"/>
    <w:rsid w:val="00A26DD1"/>
    <w:rsid w:val="00A26DD4"/>
    <w:rsid w:val="00A26EAD"/>
    <w:rsid w:val="00A26F95"/>
    <w:rsid w:val="00A271FC"/>
    <w:rsid w:val="00A27906"/>
    <w:rsid w:val="00A27D2D"/>
    <w:rsid w:val="00A27D3C"/>
    <w:rsid w:val="00A30380"/>
    <w:rsid w:val="00A30387"/>
    <w:rsid w:val="00A3087D"/>
    <w:rsid w:val="00A30A93"/>
    <w:rsid w:val="00A30B1B"/>
    <w:rsid w:val="00A318DD"/>
    <w:rsid w:val="00A31A12"/>
    <w:rsid w:val="00A32196"/>
    <w:rsid w:val="00A321F3"/>
    <w:rsid w:val="00A323E1"/>
    <w:rsid w:val="00A325D1"/>
    <w:rsid w:val="00A326F0"/>
    <w:rsid w:val="00A3273F"/>
    <w:rsid w:val="00A330E4"/>
    <w:rsid w:val="00A33365"/>
    <w:rsid w:val="00A33AC9"/>
    <w:rsid w:val="00A33CAE"/>
    <w:rsid w:val="00A33DC1"/>
    <w:rsid w:val="00A33F2D"/>
    <w:rsid w:val="00A33FF8"/>
    <w:rsid w:val="00A341C1"/>
    <w:rsid w:val="00A343E0"/>
    <w:rsid w:val="00A345DD"/>
    <w:rsid w:val="00A34CC8"/>
    <w:rsid w:val="00A35101"/>
    <w:rsid w:val="00A352A4"/>
    <w:rsid w:val="00A3552E"/>
    <w:rsid w:val="00A358C7"/>
    <w:rsid w:val="00A35EB1"/>
    <w:rsid w:val="00A3610D"/>
    <w:rsid w:val="00A36856"/>
    <w:rsid w:val="00A369AB"/>
    <w:rsid w:val="00A369AF"/>
    <w:rsid w:val="00A36EEE"/>
    <w:rsid w:val="00A36F10"/>
    <w:rsid w:val="00A37458"/>
    <w:rsid w:val="00A37830"/>
    <w:rsid w:val="00A37C8A"/>
    <w:rsid w:val="00A37DEB"/>
    <w:rsid w:val="00A402A1"/>
    <w:rsid w:val="00A402E1"/>
    <w:rsid w:val="00A404D5"/>
    <w:rsid w:val="00A405A8"/>
    <w:rsid w:val="00A40654"/>
    <w:rsid w:val="00A40829"/>
    <w:rsid w:val="00A40D9F"/>
    <w:rsid w:val="00A40F67"/>
    <w:rsid w:val="00A410A2"/>
    <w:rsid w:val="00A411FF"/>
    <w:rsid w:val="00A413C2"/>
    <w:rsid w:val="00A414D2"/>
    <w:rsid w:val="00A4162E"/>
    <w:rsid w:val="00A41700"/>
    <w:rsid w:val="00A4195D"/>
    <w:rsid w:val="00A41B2A"/>
    <w:rsid w:val="00A41E5E"/>
    <w:rsid w:val="00A42269"/>
    <w:rsid w:val="00A42273"/>
    <w:rsid w:val="00A42294"/>
    <w:rsid w:val="00A42A54"/>
    <w:rsid w:val="00A43A2F"/>
    <w:rsid w:val="00A43BB0"/>
    <w:rsid w:val="00A43DDF"/>
    <w:rsid w:val="00A44123"/>
    <w:rsid w:val="00A4413D"/>
    <w:rsid w:val="00A4419C"/>
    <w:rsid w:val="00A441BF"/>
    <w:rsid w:val="00A445C7"/>
    <w:rsid w:val="00A445DB"/>
    <w:rsid w:val="00A4485F"/>
    <w:rsid w:val="00A449D9"/>
    <w:rsid w:val="00A44BD0"/>
    <w:rsid w:val="00A44E5E"/>
    <w:rsid w:val="00A44F2F"/>
    <w:rsid w:val="00A450A8"/>
    <w:rsid w:val="00A452D7"/>
    <w:rsid w:val="00A455F4"/>
    <w:rsid w:val="00A45739"/>
    <w:rsid w:val="00A45846"/>
    <w:rsid w:val="00A45B1B"/>
    <w:rsid w:val="00A45B71"/>
    <w:rsid w:val="00A45C58"/>
    <w:rsid w:val="00A463E8"/>
    <w:rsid w:val="00A46461"/>
    <w:rsid w:val="00A465E7"/>
    <w:rsid w:val="00A46E5F"/>
    <w:rsid w:val="00A4792A"/>
    <w:rsid w:val="00A47C42"/>
    <w:rsid w:val="00A47DF9"/>
    <w:rsid w:val="00A47E75"/>
    <w:rsid w:val="00A47E78"/>
    <w:rsid w:val="00A47F34"/>
    <w:rsid w:val="00A50783"/>
    <w:rsid w:val="00A50B88"/>
    <w:rsid w:val="00A50DD9"/>
    <w:rsid w:val="00A5104B"/>
    <w:rsid w:val="00A51151"/>
    <w:rsid w:val="00A51DAA"/>
    <w:rsid w:val="00A52357"/>
    <w:rsid w:val="00A52661"/>
    <w:rsid w:val="00A5270E"/>
    <w:rsid w:val="00A52766"/>
    <w:rsid w:val="00A52AA2"/>
    <w:rsid w:val="00A52B2B"/>
    <w:rsid w:val="00A52D25"/>
    <w:rsid w:val="00A53152"/>
    <w:rsid w:val="00A53B02"/>
    <w:rsid w:val="00A53E16"/>
    <w:rsid w:val="00A53F51"/>
    <w:rsid w:val="00A54054"/>
    <w:rsid w:val="00A547D2"/>
    <w:rsid w:val="00A549E6"/>
    <w:rsid w:val="00A54A05"/>
    <w:rsid w:val="00A54C21"/>
    <w:rsid w:val="00A55002"/>
    <w:rsid w:val="00A555B8"/>
    <w:rsid w:val="00A55608"/>
    <w:rsid w:val="00A55B94"/>
    <w:rsid w:val="00A5607B"/>
    <w:rsid w:val="00A56165"/>
    <w:rsid w:val="00A563C8"/>
    <w:rsid w:val="00A568C8"/>
    <w:rsid w:val="00A568DE"/>
    <w:rsid w:val="00A56942"/>
    <w:rsid w:val="00A56B81"/>
    <w:rsid w:val="00A56B8F"/>
    <w:rsid w:val="00A56BEA"/>
    <w:rsid w:val="00A575FE"/>
    <w:rsid w:val="00A57870"/>
    <w:rsid w:val="00A578C5"/>
    <w:rsid w:val="00A57D0B"/>
    <w:rsid w:val="00A57D54"/>
    <w:rsid w:val="00A57D84"/>
    <w:rsid w:val="00A57E29"/>
    <w:rsid w:val="00A60416"/>
    <w:rsid w:val="00A60988"/>
    <w:rsid w:val="00A609FD"/>
    <w:rsid w:val="00A60D4B"/>
    <w:rsid w:val="00A60E92"/>
    <w:rsid w:val="00A610B0"/>
    <w:rsid w:val="00A61582"/>
    <w:rsid w:val="00A61952"/>
    <w:rsid w:val="00A62419"/>
    <w:rsid w:val="00A62C5C"/>
    <w:rsid w:val="00A6357D"/>
    <w:rsid w:val="00A63866"/>
    <w:rsid w:val="00A63B01"/>
    <w:rsid w:val="00A63E2B"/>
    <w:rsid w:val="00A63EEA"/>
    <w:rsid w:val="00A640CB"/>
    <w:rsid w:val="00A64309"/>
    <w:rsid w:val="00A6453B"/>
    <w:rsid w:val="00A64A86"/>
    <w:rsid w:val="00A64D9A"/>
    <w:rsid w:val="00A6508F"/>
    <w:rsid w:val="00A65277"/>
    <w:rsid w:val="00A65399"/>
    <w:rsid w:val="00A654B3"/>
    <w:rsid w:val="00A6572B"/>
    <w:rsid w:val="00A6636B"/>
    <w:rsid w:val="00A664DA"/>
    <w:rsid w:val="00A667DB"/>
    <w:rsid w:val="00A6680B"/>
    <w:rsid w:val="00A66A0A"/>
    <w:rsid w:val="00A66AF1"/>
    <w:rsid w:val="00A66B44"/>
    <w:rsid w:val="00A66C62"/>
    <w:rsid w:val="00A670F2"/>
    <w:rsid w:val="00A6718C"/>
    <w:rsid w:val="00A67A68"/>
    <w:rsid w:val="00A67BF1"/>
    <w:rsid w:val="00A67C87"/>
    <w:rsid w:val="00A67D14"/>
    <w:rsid w:val="00A7013F"/>
    <w:rsid w:val="00A7022A"/>
    <w:rsid w:val="00A706EF"/>
    <w:rsid w:val="00A70EB5"/>
    <w:rsid w:val="00A71061"/>
    <w:rsid w:val="00A71586"/>
    <w:rsid w:val="00A716BB"/>
    <w:rsid w:val="00A71944"/>
    <w:rsid w:val="00A719FF"/>
    <w:rsid w:val="00A71AAA"/>
    <w:rsid w:val="00A71E7A"/>
    <w:rsid w:val="00A72219"/>
    <w:rsid w:val="00A7229E"/>
    <w:rsid w:val="00A72623"/>
    <w:rsid w:val="00A72A30"/>
    <w:rsid w:val="00A72C44"/>
    <w:rsid w:val="00A72D1C"/>
    <w:rsid w:val="00A732D8"/>
    <w:rsid w:val="00A733CF"/>
    <w:rsid w:val="00A73763"/>
    <w:rsid w:val="00A73ADA"/>
    <w:rsid w:val="00A74260"/>
    <w:rsid w:val="00A746BF"/>
    <w:rsid w:val="00A74A85"/>
    <w:rsid w:val="00A74B72"/>
    <w:rsid w:val="00A74C86"/>
    <w:rsid w:val="00A74EC1"/>
    <w:rsid w:val="00A75BC8"/>
    <w:rsid w:val="00A75D57"/>
    <w:rsid w:val="00A75E09"/>
    <w:rsid w:val="00A7613A"/>
    <w:rsid w:val="00A761D1"/>
    <w:rsid w:val="00A764B9"/>
    <w:rsid w:val="00A76659"/>
    <w:rsid w:val="00A768C7"/>
    <w:rsid w:val="00A76D25"/>
    <w:rsid w:val="00A76FBD"/>
    <w:rsid w:val="00A7735B"/>
    <w:rsid w:val="00A77848"/>
    <w:rsid w:val="00A77AC6"/>
    <w:rsid w:val="00A804F9"/>
    <w:rsid w:val="00A805A1"/>
    <w:rsid w:val="00A80BB6"/>
    <w:rsid w:val="00A81674"/>
    <w:rsid w:val="00A8176D"/>
    <w:rsid w:val="00A81843"/>
    <w:rsid w:val="00A81AA4"/>
    <w:rsid w:val="00A81C07"/>
    <w:rsid w:val="00A8219C"/>
    <w:rsid w:val="00A82349"/>
    <w:rsid w:val="00A82459"/>
    <w:rsid w:val="00A8259D"/>
    <w:rsid w:val="00A8262F"/>
    <w:rsid w:val="00A8292F"/>
    <w:rsid w:val="00A82C54"/>
    <w:rsid w:val="00A8396E"/>
    <w:rsid w:val="00A83F65"/>
    <w:rsid w:val="00A841DF"/>
    <w:rsid w:val="00A842CA"/>
    <w:rsid w:val="00A843E2"/>
    <w:rsid w:val="00A8465C"/>
    <w:rsid w:val="00A8467C"/>
    <w:rsid w:val="00A84992"/>
    <w:rsid w:val="00A84A7E"/>
    <w:rsid w:val="00A84BD4"/>
    <w:rsid w:val="00A84C12"/>
    <w:rsid w:val="00A84C5C"/>
    <w:rsid w:val="00A84E29"/>
    <w:rsid w:val="00A84F0C"/>
    <w:rsid w:val="00A858FD"/>
    <w:rsid w:val="00A85A62"/>
    <w:rsid w:val="00A85B34"/>
    <w:rsid w:val="00A8603D"/>
    <w:rsid w:val="00A863E3"/>
    <w:rsid w:val="00A8658C"/>
    <w:rsid w:val="00A866D7"/>
    <w:rsid w:val="00A86BB6"/>
    <w:rsid w:val="00A86C44"/>
    <w:rsid w:val="00A86C71"/>
    <w:rsid w:val="00A8770E"/>
    <w:rsid w:val="00A87BE9"/>
    <w:rsid w:val="00A90240"/>
    <w:rsid w:val="00A90587"/>
    <w:rsid w:val="00A908D7"/>
    <w:rsid w:val="00A909D9"/>
    <w:rsid w:val="00A90EFC"/>
    <w:rsid w:val="00A91563"/>
    <w:rsid w:val="00A9161D"/>
    <w:rsid w:val="00A91AA6"/>
    <w:rsid w:val="00A91B06"/>
    <w:rsid w:val="00A91ECB"/>
    <w:rsid w:val="00A92556"/>
    <w:rsid w:val="00A9269C"/>
    <w:rsid w:val="00A929E3"/>
    <w:rsid w:val="00A92C10"/>
    <w:rsid w:val="00A92D4F"/>
    <w:rsid w:val="00A9359A"/>
    <w:rsid w:val="00A93718"/>
    <w:rsid w:val="00A937F5"/>
    <w:rsid w:val="00A93CF5"/>
    <w:rsid w:val="00A9435E"/>
    <w:rsid w:val="00A9461E"/>
    <w:rsid w:val="00A946A6"/>
    <w:rsid w:val="00A94B0B"/>
    <w:rsid w:val="00A94B4C"/>
    <w:rsid w:val="00A94D11"/>
    <w:rsid w:val="00A94D57"/>
    <w:rsid w:val="00A95061"/>
    <w:rsid w:val="00A95D1D"/>
    <w:rsid w:val="00A95D3F"/>
    <w:rsid w:val="00A95DA1"/>
    <w:rsid w:val="00A95E4A"/>
    <w:rsid w:val="00A95FB2"/>
    <w:rsid w:val="00A96271"/>
    <w:rsid w:val="00A96C27"/>
    <w:rsid w:val="00A96C45"/>
    <w:rsid w:val="00A96E1D"/>
    <w:rsid w:val="00A970C4"/>
    <w:rsid w:val="00A974E1"/>
    <w:rsid w:val="00A9758E"/>
    <w:rsid w:val="00A9762C"/>
    <w:rsid w:val="00A97A30"/>
    <w:rsid w:val="00A97CAE"/>
    <w:rsid w:val="00AA0093"/>
    <w:rsid w:val="00AA0215"/>
    <w:rsid w:val="00AA0354"/>
    <w:rsid w:val="00AA054C"/>
    <w:rsid w:val="00AA082D"/>
    <w:rsid w:val="00AA1128"/>
    <w:rsid w:val="00AA1377"/>
    <w:rsid w:val="00AA13C3"/>
    <w:rsid w:val="00AA1A0E"/>
    <w:rsid w:val="00AA1F44"/>
    <w:rsid w:val="00AA1FD8"/>
    <w:rsid w:val="00AA2C39"/>
    <w:rsid w:val="00AA2F1C"/>
    <w:rsid w:val="00AA305A"/>
    <w:rsid w:val="00AA329A"/>
    <w:rsid w:val="00AA369A"/>
    <w:rsid w:val="00AA3A2E"/>
    <w:rsid w:val="00AA3E8F"/>
    <w:rsid w:val="00AA437F"/>
    <w:rsid w:val="00AA4412"/>
    <w:rsid w:val="00AA447E"/>
    <w:rsid w:val="00AA4895"/>
    <w:rsid w:val="00AA4D5F"/>
    <w:rsid w:val="00AA4F1D"/>
    <w:rsid w:val="00AA51A1"/>
    <w:rsid w:val="00AA5AC8"/>
    <w:rsid w:val="00AA5AFF"/>
    <w:rsid w:val="00AA630E"/>
    <w:rsid w:val="00AA6A40"/>
    <w:rsid w:val="00AA6CBA"/>
    <w:rsid w:val="00AA74DC"/>
    <w:rsid w:val="00AA7C1D"/>
    <w:rsid w:val="00AA7E3A"/>
    <w:rsid w:val="00AB06F6"/>
    <w:rsid w:val="00AB0AAD"/>
    <w:rsid w:val="00AB0B82"/>
    <w:rsid w:val="00AB1468"/>
    <w:rsid w:val="00AB146C"/>
    <w:rsid w:val="00AB14D4"/>
    <w:rsid w:val="00AB1743"/>
    <w:rsid w:val="00AB1815"/>
    <w:rsid w:val="00AB189B"/>
    <w:rsid w:val="00AB19A8"/>
    <w:rsid w:val="00AB1C19"/>
    <w:rsid w:val="00AB1CB9"/>
    <w:rsid w:val="00AB1CC1"/>
    <w:rsid w:val="00AB1CE6"/>
    <w:rsid w:val="00AB1D17"/>
    <w:rsid w:val="00AB22BD"/>
    <w:rsid w:val="00AB271B"/>
    <w:rsid w:val="00AB278B"/>
    <w:rsid w:val="00AB2BFB"/>
    <w:rsid w:val="00AB3166"/>
    <w:rsid w:val="00AB3361"/>
    <w:rsid w:val="00AB3629"/>
    <w:rsid w:val="00AB3787"/>
    <w:rsid w:val="00AB4042"/>
    <w:rsid w:val="00AB433C"/>
    <w:rsid w:val="00AB478F"/>
    <w:rsid w:val="00AB4843"/>
    <w:rsid w:val="00AB48AA"/>
    <w:rsid w:val="00AB50EC"/>
    <w:rsid w:val="00AB55E1"/>
    <w:rsid w:val="00AB56DE"/>
    <w:rsid w:val="00AB5A4A"/>
    <w:rsid w:val="00AB5B6F"/>
    <w:rsid w:val="00AB5C08"/>
    <w:rsid w:val="00AB63A0"/>
    <w:rsid w:val="00AB6710"/>
    <w:rsid w:val="00AB6DF5"/>
    <w:rsid w:val="00AB7286"/>
    <w:rsid w:val="00AB7493"/>
    <w:rsid w:val="00AB7653"/>
    <w:rsid w:val="00AB76ED"/>
    <w:rsid w:val="00AB7A7B"/>
    <w:rsid w:val="00AB7C24"/>
    <w:rsid w:val="00AB7DC2"/>
    <w:rsid w:val="00AC07A9"/>
    <w:rsid w:val="00AC084A"/>
    <w:rsid w:val="00AC0893"/>
    <w:rsid w:val="00AC095D"/>
    <w:rsid w:val="00AC0DE7"/>
    <w:rsid w:val="00AC10A8"/>
    <w:rsid w:val="00AC1493"/>
    <w:rsid w:val="00AC14C5"/>
    <w:rsid w:val="00AC15CD"/>
    <w:rsid w:val="00AC17B7"/>
    <w:rsid w:val="00AC2152"/>
    <w:rsid w:val="00AC2244"/>
    <w:rsid w:val="00AC242B"/>
    <w:rsid w:val="00AC2514"/>
    <w:rsid w:val="00AC299A"/>
    <w:rsid w:val="00AC316E"/>
    <w:rsid w:val="00AC328D"/>
    <w:rsid w:val="00AC34CE"/>
    <w:rsid w:val="00AC36E8"/>
    <w:rsid w:val="00AC39EE"/>
    <w:rsid w:val="00AC3AD6"/>
    <w:rsid w:val="00AC3E66"/>
    <w:rsid w:val="00AC45D2"/>
    <w:rsid w:val="00AC472D"/>
    <w:rsid w:val="00AC4807"/>
    <w:rsid w:val="00AC4F3B"/>
    <w:rsid w:val="00AC5123"/>
    <w:rsid w:val="00AC51EB"/>
    <w:rsid w:val="00AC5728"/>
    <w:rsid w:val="00AC59B0"/>
    <w:rsid w:val="00AC5BA1"/>
    <w:rsid w:val="00AC6193"/>
    <w:rsid w:val="00AC67B3"/>
    <w:rsid w:val="00AC6B85"/>
    <w:rsid w:val="00AC6C60"/>
    <w:rsid w:val="00AC6DBC"/>
    <w:rsid w:val="00AC70F6"/>
    <w:rsid w:val="00AC7521"/>
    <w:rsid w:val="00AC770F"/>
    <w:rsid w:val="00AD0002"/>
    <w:rsid w:val="00AD028B"/>
    <w:rsid w:val="00AD0838"/>
    <w:rsid w:val="00AD097B"/>
    <w:rsid w:val="00AD09FC"/>
    <w:rsid w:val="00AD0E0D"/>
    <w:rsid w:val="00AD0E3E"/>
    <w:rsid w:val="00AD1409"/>
    <w:rsid w:val="00AD1485"/>
    <w:rsid w:val="00AD1821"/>
    <w:rsid w:val="00AD18C2"/>
    <w:rsid w:val="00AD18EB"/>
    <w:rsid w:val="00AD1A64"/>
    <w:rsid w:val="00AD1FDF"/>
    <w:rsid w:val="00AD233D"/>
    <w:rsid w:val="00AD2358"/>
    <w:rsid w:val="00AD2575"/>
    <w:rsid w:val="00AD2633"/>
    <w:rsid w:val="00AD2992"/>
    <w:rsid w:val="00AD2DD2"/>
    <w:rsid w:val="00AD32C3"/>
    <w:rsid w:val="00AD37ED"/>
    <w:rsid w:val="00AD3ACE"/>
    <w:rsid w:val="00AD3D49"/>
    <w:rsid w:val="00AD4095"/>
    <w:rsid w:val="00AD48D5"/>
    <w:rsid w:val="00AD4D9B"/>
    <w:rsid w:val="00AD51C5"/>
    <w:rsid w:val="00AD532A"/>
    <w:rsid w:val="00AD544C"/>
    <w:rsid w:val="00AD5475"/>
    <w:rsid w:val="00AD5717"/>
    <w:rsid w:val="00AD578E"/>
    <w:rsid w:val="00AD5A48"/>
    <w:rsid w:val="00AD5A52"/>
    <w:rsid w:val="00AD5C22"/>
    <w:rsid w:val="00AD60A1"/>
    <w:rsid w:val="00AD6197"/>
    <w:rsid w:val="00AD6EE5"/>
    <w:rsid w:val="00AD767A"/>
    <w:rsid w:val="00AD76B6"/>
    <w:rsid w:val="00AD7E84"/>
    <w:rsid w:val="00AD7E88"/>
    <w:rsid w:val="00AD7F38"/>
    <w:rsid w:val="00AE006D"/>
    <w:rsid w:val="00AE00B2"/>
    <w:rsid w:val="00AE01AC"/>
    <w:rsid w:val="00AE049C"/>
    <w:rsid w:val="00AE0539"/>
    <w:rsid w:val="00AE0665"/>
    <w:rsid w:val="00AE11E0"/>
    <w:rsid w:val="00AE162F"/>
    <w:rsid w:val="00AE170F"/>
    <w:rsid w:val="00AE195B"/>
    <w:rsid w:val="00AE1D4B"/>
    <w:rsid w:val="00AE1EF2"/>
    <w:rsid w:val="00AE20CF"/>
    <w:rsid w:val="00AE232E"/>
    <w:rsid w:val="00AE236C"/>
    <w:rsid w:val="00AE2976"/>
    <w:rsid w:val="00AE2B3C"/>
    <w:rsid w:val="00AE2EB4"/>
    <w:rsid w:val="00AE354E"/>
    <w:rsid w:val="00AE3702"/>
    <w:rsid w:val="00AE3881"/>
    <w:rsid w:val="00AE3963"/>
    <w:rsid w:val="00AE39F9"/>
    <w:rsid w:val="00AE3C08"/>
    <w:rsid w:val="00AE3C59"/>
    <w:rsid w:val="00AE3F27"/>
    <w:rsid w:val="00AE3FAD"/>
    <w:rsid w:val="00AE4353"/>
    <w:rsid w:val="00AE452C"/>
    <w:rsid w:val="00AE4922"/>
    <w:rsid w:val="00AE4AB1"/>
    <w:rsid w:val="00AE4F62"/>
    <w:rsid w:val="00AE5140"/>
    <w:rsid w:val="00AE51D2"/>
    <w:rsid w:val="00AE531E"/>
    <w:rsid w:val="00AE5679"/>
    <w:rsid w:val="00AE588C"/>
    <w:rsid w:val="00AE5AF7"/>
    <w:rsid w:val="00AE5B86"/>
    <w:rsid w:val="00AE6004"/>
    <w:rsid w:val="00AE6027"/>
    <w:rsid w:val="00AE648D"/>
    <w:rsid w:val="00AE6D99"/>
    <w:rsid w:val="00AE6DF4"/>
    <w:rsid w:val="00AE6F1A"/>
    <w:rsid w:val="00AE6FDF"/>
    <w:rsid w:val="00AE710A"/>
    <w:rsid w:val="00AE72C9"/>
    <w:rsid w:val="00AE735D"/>
    <w:rsid w:val="00AE741E"/>
    <w:rsid w:val="00AE7431"/>
    <w:rsid w:val="00AE75B5"/>
    <w:rsid w:val="00AE7BFF"/>
    <w:rsid w:val="00AE7F21"/>
    <w:rsid w:val="00AE7F76"/>
    <w:rsid w:val="00AF0249"/>
    <w:rsid w:val="00AF04C8"/>
    <w:rsid w:val="00AF078B"/>
    <w:rsid w:val="00AF0A4B"/>
    <w:rsid w:val="00AF0ED2"/>
    <w:rsid w:val="00AF1160"/>
    <w:rsid w:val="00AF11B2"/>
    <w:rsid w:val="00AF150E"/>
    <w:rsid w:val="00AF1BDF"/>
    <w:rsid w:val="00AF1C77"/>
    <w:rsid w:val="00AF1DD1"/>
    <w:rsid w:val="00AF28CB"/>
    <w:rsid w:val="00AF2AE1"/>
    <w:rsid w:val="00AF3363"/>
    <w:rsid w:val="00AF368B"/>
    <w:rsid w:val="00AF3F4E"/>
    <w:rsid w:val="00AF428D"/>
    <w:rsid w:val="00AF42E0"/>
    <w:rsid w:val="00AF4661"/>
    <w:rsid w:val="00AF4744"/>
    <w:rsid w:val="00AF4AD3"/>
    <w:rsid w:val="00AF4C6D"/>
    <w:rsid w:val="00AF4C87"/>
    <w:rsid w:val="00AF56EB"/>
    <w:rsid w:val="00AF59B5"/>
    <w:rsid w:val="00AF61F2"/>
    <w:rsid w:val="00AF652C"/>
    <w:rsid w:val="00AF6709"/>
    <w:rsid w:val="00AF6734"/>
    <w:rsid w:val="00AF7091"/>
    <w:rsid w:val="00AF70A4"/>
    <w:rsid w:val="00AF7229"/>
    <w:rsid w:val="00AF778A"/>
    <w:rsid w:val="00AF780C"/>
    <w:rsid w:val="00AF7CA7"/>
    <w:rsid w:val="00AF7EC0"/>
    <w:rsid w:val="00B0020A"/>
    <w:rsid w:val="00B008CC"/>
    <w:rsid w:val="00B00F3C"/>
    <w:rsid w:val="00B014DB"/>
    <w:rsid w:val="00B02812"/>
    <w:rsid w:val="00B02B02"/>
    <w:rsid w:val="00B02F39"/>
    <w:rsid w:val="00B0330F"/>
    <w:rsid w:val="00B033D8"/>
    <w:rsid w:val="00B035A3"/>
    <w:rsid w:val="00B03AD2"/>
    <w:rsid w:val="00B03FCD"/>
    <w:rsid w:val="00B041B1"/>
    <w:rsid w:val="00B042CB"/>
    <w:rsid w:val="00B046E8"/>
    <w:rsid w:val="00B046F0"/>
    <w:rsid w:val="00B05572"/>
    <w:rsid w:val="00B059F3"/>
    <w:rsid w:val="00B05E9B"/>
    <w:rsid w:val="00B063ED"/>
    <w:rsid w:val="00B0648F"/>
    <w:rsid w:val="00B066CC"/>
    <w:rsid w:val="00B06D78"/>
    <w:rsid w:val="00B06DCC"/>
    <w:rsid w:val="00B074C2"/>
    <w:rsid w:val="00B077E8"/>
    <w:rsid w:val="00B07A86"/>
    <w:rsid w:val="00B100BF"/>
    <w:rsid w:val="00B101C2"/>
    <w:rsid w:val="00B10530"/>
    <w:rsid w:val="00B1065B"/>
    <w:rsid w:val="00B10720"/>
    <w:rsid w:val="00B10768"/>
    <w:rsid w:val="00B1084E"/>
    <w:rsid w:val="00B10914"/>
    <w:rsid w:val="00B10A99"/>
    <w:rsid w:val="00B110D5"/>
    <w:rsid w:val="00B1130A"/>
    <w:rsid w:val="00B115C4"/>
    <w:rsid w:val="00B11AEB"/>
    <w:rsid w:val="00B11CA0"/>
    <w:rsid w:val="00B11E7A"/>
    <w:rsid w:val="00B12965"/>
    <w:rsid w:val="00B131D7"/>
    <w:rsid w:val="00B13458"/>
    <w:rsid w:val="00B13557"/>
    <w:rsid w:val="00B13675"/>
    <w:rsid w:val="00B137B8"/>
    <w:rsid w:val="00B13E1D"/>
    <w:rsid w:val="00B13FB0"/>
    <w:rsid w:val="00B1407A"/>
    <w:rsid w:val="00B14185"/>
    <w:rsid w:val="00B141D1"/>
    <w:rsid w:val="00B141E2"/>
    <w:rsid w:val="00B147B7"/>
    <w:rsid w:val="00B14A67"/>
    <w:rsid w:val="00B14A9C"/>
    <w:rsid w:val="00B14C65"/>
    <w:rsid w:val="00B14E7B"/>
    <w:rsid w:val="00B15395"/>
    <w:rsid w:val="00B15892"/>
    <w:rsid w:val="00B15B07"/>
    <w:rsid w:val="00B15EE6"/>
    <w:rsid w:val="00B16148"/>
    <w:rsid w:val="00B16248"/>
    <w:rsid w:val="00B163D5"/>
    <w:rsid w:val="00B16457"/>
    <w:rsid w:val="00B169C4"/>
    <w:rsid w:val="00B16CBB"/>
    <w:rsid w:val="00B16E37"/>
    <w:rsid w:val="00B17482"/>
    <w:rsid w:val="00B17579"/>
    <w:rsid w:val="00B17D3F"/>
    <w:rsid w:val="00B20154"/>
    <w:rsid w:val="00B205B1"/>
    <w:rsid w:val="00B2086B"/>
    <w:rsid w:val="00B20A70"/>
    <w:rsid w:val="00B20E72"/>
    <w:rsid w:val="00B20F1B"/>
    <w:rsid w:val="00B213E1"/>
    <w:rsid w:val="00B21582"/>
    <w:rsid w:val="00B216D7"/>
    <w:rsid w:val="00B216E0"/>
    <w:rsid w:val="00B219E2"/>
    <w:rsid w:val="00B21C76"/>
    <w:rsid w:val="00B220C6"/>
    <w:rsid w:val="00B222A0"/>
    <w:rsid w:val="00B224DD"/>
    <w:rsid w:val="00B2250B"/>
    <w:rsid w:val="00B22930"/>
    <w:rsid w:val="00B23E8F"/>
    <w:rsid w:val="00B241FB"/>
    <w:rsid w:val="00B243F6"/>
    <w:rsid w:val="00B24406"/>
    <w:rsid w:val="00B24DA8"/>
    <w:rsid w:val="00B24FAF"/>
    <w:rsid w:val="00B24FF1"/>
    <w:rsid w:val="00B253AE"/>
    <w:rsid w:val="00B255EE"/>
    <w:rsid w:val="00B256AF"/>
    <w:rsid w:val="00B258D9"/>
    <w:rsid w:val="00B25A76"/>
    <w:rsid w:val="00B25F63"/>
    <w:rsid w:val="00B2696D"/>
    <w:rsid w:val="00B26DEC"/>
    <w:rsid w:val="00B2709C"/>
    <w:rsid w:val="00B27417"/>
    <w:rsid w:val="00B2772B"/>
    <w:rsid w:val="00B27748"/>
    <w:rsid w:val="00B2793C"/>
    <w:rsid w:val="00B279F3"/>
    <w:rsid w:val="00B27AD3"/>
    <w:rsid w:val="00B27D64"/>
    <w:rsid w:val="00B27E89"/>
    <w:rsid w:val="00B304CF"/>
    <w:rsid w:val="00B3093E"/>
    <w:rsid w:val="00B3099E"/>
    <w:rsid w:val="00B30DFA"/>
    <w:rsid w:val="00B30F7E"/>
    <w:rsid w:val="00B31095"/>
    <w:rsid w:val="00B310CA"/>
    <w:rsid w:val="00B316D0"/>
    <w:rsid w:val="00B31DC2"/>
    <w:rsid w:val="00B31EA3"/>
    <w:rsid w:val="00B321D1"/>
    <w:rsid w:val="00B3222A"/>
    <w:rsid w:val="00B3244D"/>
    <w:rsid w:val="00B3269B"/>
    <w:rsid w:val="00B32CA0"/>
    <w:rsid w:val="00B33135"/>
    <w:rsid w:val="00B333E2"/>
    <w:rsid w:val="00B3357F"/>
    <w:rsid w:val="00B337AD"/>
    <w:rsid w:val="00B33A55"/>
    <w:rsid w:val="00B33C88"/>
    <w:rsid w:val="00B34018"/>
    <w:rsid w:val="00B344E0"/>
    <w:rsid w:val="00B347A9"/>
    <w:rsid w:val="00B34C86"/>
    <w:rsid w:val="00B34E6A"/>
    <w:rsid w:val="00B34E80"/>
    <w:rsid w:val="00B3513C"/>
    <w:rsid w:val="00B3518E"/>
    <w:rsid w:val="00B35ACE"/>
    <w:rsid w:val="00B35FC3"/>
    <w:rsid w:val="00B361AA"/>
    <w:rsid w:val="00B36221"/>
    <w:rsid w:val="00B36457"/>
    <w:rsid w:val="00B36497"/>
    <w:rsid w:val="00B36A00"/>
    <w:rsid w:val="00B36A5C"/>
    <w:rsid w:val="00B36CE9"/>
    <w:rsid w:val="00B371AC"/>
    <w:rsid w:val="00B379CC"/>
    <w:rsid w:val="00B37A40"/>
    <w:rsid w:val="00B37A94"/>
    <w:rsid w:val="00B37B58"/>
    <w:rsid w:val="00B37ED1"/>
    <w:rsid w:val="00B37FEC"/>
    <w:rsid w:val="00B40244"/>
    <w:rsid w:val="00B4026A"/>
    <w:rsid w:val="00B406E8"/>
    <w:rsid w:val="00B4075A"/>
    <w:rsid w:val="00B40B26"/>
    <w:rsid w:val="00B40BB6"/>
    <w:rsid w:val="00B40C32"/>
    <w:rsid w:val="00B40F70"/>
    <w:rsid w:val="00B41111"/>
    <w:rsid w:val="00B4148C"/>
    <w:rsid w:val="00B415D4"/>
    <w:rsid w:val="00B4167C"/>
    <w:rsid w:val="00B41E1E"/>
    <w:rsid w:val="00B42048"/>
    <w:rsid w:val="00B42118"/>
    <w:rsid w:val="00B42945"/>
    <w:rsid w:val="00B42956"/>
    <w:rsid w:val="00B429BE"/>
    <w:rsid w:val="00B42C97"/>
    <w:rsid w:val="00B42DD7"/>
    <w:rsid w:val="00B4316E"/>
    <w:rsid w:val="00B433CA"/>
    <w:rsid w:val="00B4362E"/>
    <w:rsid w:val="00B43AA3"/>
    <w:rsid w:val="00B43B89"/>
    <w:rsid w:val="00B43F49"/>
    <w:rsid w:val="00B4411E"/>
    <w:rsid w:val="00B441FB"/>
    <w:rsid w:val="00B44266"/>
    <w:rsid w:val="00B44294"/>
    <w:rsid w:val="00B447C7"/>
    <w:rsid w:val="00B44C83"/>
    <w:rsid w:val="00B44CE1"/>
    <w:rsid w:val="00B450C2"/>
    <w:rsid w:val="00B4535D"/>
    <w:rsid w:val="00B45DEF"/>
    <w:rsid w:val="00B45FD1"/>
    <w:rsid w:val="00B463C6"/>
    <w:rsid w:val="00B464FC"/>
    <w:rsid w:val="00B467A2"/>
    <w:rsid w:val="00B4699F"/>
    <w:rsid w:val="00B46CE5"/>
    <w:rsid w:val="00B46D6A"/>
    <w:rsid w:val="00B47272"/>
    <w:rsid w:val="00B47634"/>
    <w:rsid w:val="00B47D48"/>
    <w:rsid w:val="00B502B5"/>
    <w:rsid w:val="00B5033A"/>
    <w:rsid w:val="00B50BF3"/>
    <w:rsid w:val="00B50DDA"/>
    <w:rsid w:val="00B50ED0"/>
    <w:rsid w:val="00B5101D"/>
    <w:rsid w:val="00B5144A"/>
    <w:rsid w:val="00B5147E"/>
    <w:rsid w:val="00B5168E"/>
    <w:rsid w:val="00B51F99"/>
    <w:rsid w:val="00B527C8"/>
    <w:rsid w:val="00B52858"/>
    <w:rsid w:val="00B52862"/>
    <w:rsid w:val="00B52B29"/>
    <w:rsid w:val="00B52B6D"/>
    <w:rsid w:val="00B53247"/>
    <w:rsid w:val="00B532B0"/>
    <w:rsid w:val="00B538E4"/>
    <w:rsid w:val="00B5397E"/>
    <w:rsid w:val="00B53A0F"/>
    <w:rsid w:val="00B53A79"/>
    <w:rsid w:val="00B540E3"/>
    <w:rsid w:val="00B54115"/>
    <w:rsid w:val="00B545E5"/>
    <w:rsid w:val="00B54929"/>
    <w:rsid w:val="00B54C05"/>
    <w:rsid w:val="00B54D85"/>
    <w:rsid w:val="00B55240"/>
    <w:rsid w:val="00B55756"/>
    <w:rsid w:val="00B5584E"/>
    <w:rsid w:val="00B55858"/>
    <w:rsid w:val="00B559D3"/>
    <w:rsid w:val="00B55ACF"/>
    <w:rsid w:val="00B55EBE"/>
    <w:rsid w:val="00B56053"/>
    <w:rsid w:val="00B56103"/>
    <w:rsid w:val="00B56261"/>
    <w:rsid w:val="00B562F4"/>
    <w:rsid w:val="00B563D0"/>
    <w:rsid w:val="00B568C5"/>
    <w:rsid w:val="00B56E72"/>
    <w:rsid w:val="00B56EBC"/>
    <w:rsid w:val="00B56F2A"/>
    <w:rsid w:val="00B56FC2"/>
    <w:rsid w:val="00B57075"/>
    <w:rsid w:val="00B57B23"/>
    <w:rsid w:val="00B57C53"/>
    <w:rsid w:val="00B57EAD"/>
    <w:rsid w:val="00B6048F"/>
    <w:rsid w:val="00B606EA"/>
    <w:rsid w:val="00B60A82"/>
    <w:rsid w:val="00B60B27"/>
    <w:rsid w:val="00B60CE6"/>
    <w:rsid w:val="00B60D90"/>
    <w:rsid w:val="00B613F5"/>
    <w:rsid w:val="00B617E4"/>
    <w:rsid w:val="00B618CA"/>
    <w:rsid w:val="00B62206"/>
    <w:rsid w:val="00B6262C"/>
    <w:rsid w:val="00B62BBE"/>
    <w:rsid w:val="00B62C1F"/>
    <w:rsid w:val="00B63018"/>
    <w:rsid w:val="00B6320C"/>
    <w:rsid w:val="00B63350"/>
    <w:rsid w:val="00B63359"/>
    <w:rsid w:val="00B6368D"/>
    <w:rsid w:val="00B63757"/>
    <w:rsid w:val="00B63785"/>
    <w:rsid w:val="00B644B3"/>
    <w:rsid w:val="00B64689"/>
    <w:rsid w:val="00B64767"/>
    <w:rsid w:val="00B647DE"/>
    <w:rsid w:val="00B64E2B"/>
    <w:rsid w:val="00B64EC1"/>
    <w:rsid w:val="00B64F57"/>
    <w:rsid w:val="00B650CA"/>
    <w:rsid w:val="00B65312"/>
    <w:rsid w:val="00B6535C"/>
    <w:rsid w:val="00B65589"/>
    <w:rsid w:val="00B65AEA"/>
    <w:rsid w:val="00B65C79"/>
    <w:rsid w:val="00B65D6E"/>
    <w:rsid w:val="00B65DE1"/>
    <w:rsid w:val="00B6605B"/>
    <w:rsid w:val="00B6622F"/>
    <w:rsid w:val="00B664F2"/>
    <w:rsid w:val="00B66598"/>
    <w:rsid w:val="00B667DA"/>
    <w:rsid w:val="00B66EC6"/>
    <w:rsid w:val="00B67370"/>
    <w:rsid w:val="00B6776F"/>
    <w:rsid w:val="00B67B7D"/>
    <w:rsid w:val="00B67CA3"/>
    <w:rsid w:val="00B67E82"/>
    <w:rsid w:val="00B67F6D"/>
    <w:rsid w:val="00B67FA9"/>
    <w:rsid w:val="00B70316"/>
    <w:rsid w:val="00B704E9"/>
    <w:rsid w:val="00B70E76"/>
    <w:rsid w:val="00B70F5E"/>
    <w:rsid w:val="00B7120F"/>
    <w:rsid w:val="00B71301"/>
    <w:rsid w:val="00B716AA"/>
    <w:rsid w:val="00B722C0"/>
    <w:rsid w:val="00B72896"/>
    <w:rsid w:val="00B72E40"/>
    <w:rsid w:val="00B72EB0"/>
    <w:rsid w:val="00B72F2C"/>
    <w:rsid w:val="00B732E8"/>
    <w:rsid w:val="00B7330B"/>
    <w:rsid w:val="00B7380D"/>
    <w:rsid w:val="00B73896"/>
    <w:rsid w:val="00B74753"/>
    <w:rsid w:val="00B747F0"/>
    <w:rsid w:val="00B74ADB"/>
    <w:rsid w:val="00B74C28"/>
    <w:rsid w:val="00B74EAE"/>
    <w:rsid w:val="00B74EDF"/>
    <w:rsid w:val="00B75143"/>
    <w:rsid w:val="00B7535C"/>
    <w:rsid w:val="00B75547"/>
    <w:rsid w:val="00B7585B"/>
    <w:rsid w:val="00B759BB"/>
    <w:rsid w:val="00B75C7D"/>
    <w:rsid w:val="00B75E33"/>
    <w:rsid w:val="00B760D7"/>
    <w:rsid w:val="00B7622D"/>
    <w:rsid w:val="00B762C8"/>
    <w:rsid w:val="00B766A2"/>
    <w:rsid w:val="00B766A9"/>
    <w:rsid w:val="00B769E6"/>
    <w:rsid w:val="00B76BAE"/>
    <w:rsid w:val="00B76EF8"/>
    <w:rsid w:val="00B77208"/>
    <w:rsid w:val="00B7734A"/>
    <w:rsid w:val="00B77393"/>
    <w:rsid w:val="00B77A86"/>
    <w:rsid w:val="00B77AA1"/>
    <w:rsid w:val="00B77D3B"/>
    <w:rsid w:val="00B801AC"/>
    <w:rsid w:val="00B8056F"/>
    <w:rsid w:val="00B806C1"/>
    <w:rsid w:val="00B80E79"/>
    <w:rsid w:val="00B80E7D"/>
    <w:rsid w:val="00B80EB1"/>
    <w:rsid w:val="00B80F5C"/>
    <w:rsid w:val="00B81220"/>
    <w:rsid w:val="00B815D7"/>
    <w:rsid w:val="00B81628"/>
    <w:rsid w:val="00B8182C"/>
    <w:rsid w:val="00B81C5B"/>
    <w:rsid w:val="00B81D30"/>
    <w:rsid w:val="00B81E0D"/>
    <w:rsid w:val="00B81E72"/>
    <w:rsid w:val="00B81F4E"/>
    <w:rsid w:val="00B821B4"/>
    <w:rsid w:val="00B82490"/>
    <w:rsid w:val="00B82851"/>
    <w:rsid w:val="00B83134"/>
    <w:rsid w:val="00B83453"/>
    <w:rsid w:val="00B834E9"/>
    <w:rsid w:val="00B83975"/>
    <w:rsid w:val="00B83E90"/>
    <w:rsid w:val="00B840A7"/>
    <w:rsid w:val="00B8418A"/>
    <w:rsid w:val="00B8461F"/>
    <w:rsid w:val="00B8470F"/>
    <w:rsid w:val="00B84D8C"/>
    <w:rsid w:val="00B84DB5"/>
    <w:rsid w:val="00B84FA1"/>
    <w:rsid w:val="00B850D7"/>
    <w:rsid w:val="00B851CA"/>
    <w:rsid w:val="00B85415"/>
    <w:rsid w:val="00B854CA"/>
    <w:rsid w:val="00B859D4"/>
    <w:rsid w:val="00B85A0B"/>
    <w:rsid w:val="00B85B28"/>
    <w:rsid w:val="00B860FC"/>
    <w:rsid w:val="00B864E9"/>
    <w:rsid w:val="00B8667F"/>
    <w:rsid w:val="00B86A09"/>
    <w:rsid w:val="00B86B41"/>
    <w:rsid w:val="00B86D15"/>
    <w:rsid w:val="00B86FD1"/>
    <w:rsid w:val="00B87671"/>
    <w:rsid w:val="00B876EB"/>
    <w:rsid w:val="00B87C84"/>
    <w:rsid w:val="00B87E13"/>
    <w:rsid w:val="00B9034C"/>
    <w:rsid w:val="00B90664"/>
    <w:rsid w:val="00B90829"/>
    <w:rsid w:val="00B90950"/>
    <w:rsid w:val="00B90BC9"/>
    <w:rsid w:val="00B90F4E"/>
    <w:rsid w:val="00B918BE"/>
    <w:rsid w:val="00B91920"/>
    <w:rsid w:val="00B91986"/>
    <w:rsid w:val="00B91A33"/>
    <w:rsid w:val="00B920D7"/>
    <w:rsid w:val="00B9226B"/>
    <w:rsid w:val="00B922D0"/>
    <w:rsid w:val="00B928EE"/>
    <w:rsid w:val="00B92994"/>
    <w:rsid w:val="00B929F0"/>
    <w:rsid w:val="00B92A70"/>
    <w:rsid w:val="00B92ADF"/>
    <w:rsid w:val="00B92DD0"/>
    <w:rsid w:val="00B92F1D"/>
    <w:rsid w:val="00B9319A"/>
    <w:rsid w:val="00B931BE"/>
    <w:rsid w:val="00B9322A"/>
    <w:rsid w:val="00B93304"/>
    <w:rsid w:val="00B935C1"/>
    <w:rsid w:val="00B9367F"/>
    <w:rsid w:val="00B93BBF"/>
    <w:rsid w:val="00B9410A"/>
    <w:rsid w:val="00B9425E"/>
    <w:rsid w:val="00B948B8"/>
    <w:rsid w:val="00B94A61"/>
    <w:rsid w:val="00B94E39"/>
    <w:rsid w:val="00B9534E"/>
    <w:rsid w:val="00B95499"/>
    <w:rsid w:val="00B95511"/>
    <w:rsid w:val="00B95875"/>
    <w:rsid w:val="00B95DCF"/>
    <w:rsid w:val="00B96013"/>
    <w:rsid w:val="00B964AA"/>
    <w:rsid w:val="00B964CA"/>
    <w:rsid w:val="00B96864"/>
    <w:rsid w:val="00B968F9"/>
    <w:rsid w:val="00B96B79"/>
    <w:rsid w:val="00B976CE"/>
    <w:rsid w:val="00B97E3D"/>
    <w:rsid w:val="00B97F0D"/>
    <w:rsid w:val="00BA0569"/>
    <w:rsid w:val="00BA0646"/>
    <w:rsid w:val="00BA0949"/>
    <w:rsid w:val="00BA0A44"/>
    <w:rsid w:val="00BA0C02"/>
    <w:rsid w:val="00BA0DB5"/>
    <w:rsid w:val="00BA1603"/>
    <w:rsid w:val="00BA235C"/>
    <w:rsid w:val="00BA255F"/>
    <w:rsid w:val="00BA2794"/>
    <w:rsid w:val="00BA2D5E"/>
    <w:rsid w:val="00BA2DD9"/>
    <w:rsid w:val="00BA36E3"/>
    <w:rsid w:val="00BA38F4"/>
    <w:rsid w:val="00BA3D1B"/>
    <w:rsid w:val="00BA3E3A"/>
    <w:rsid w:val="00BA3EEA"/>
    <w:rsid w:val="00BA3EF8"/>
    <w:rsid w:val="00BA424A"/>
    <w:rsid w:val="00BA43C9"/>
    <w:rsid w:val="00BA45C5"/>
    <w:rsid w:val="00BA4672"/>
    <w:rsid w:val="00BA498C"/>
    <w:rsid w:val="00BA4CAC"/>
    <w:rsid w:val="00BA53EB"/>
    <w:rsid w:val="00BA5B7B"/>
    <w:rsid w:val="00BA5BA4"/>
    <w:rsid w:val="00BA5CBE"/>
    <w:rsid w:val="00BA5CE1"/>
    <w:rsid w:val="00BA5DA8"/>
    <w:rsid w:val="00BA5E67"/>
    <w:rsid w:val="00BA5F07"/>
    <w:rsid w:val="00BA65B6"/>
    <w:rsid w:val="00BA697D"/>
    <w:rsid w:val="00BA69A9"/>
    <w:rsid w:val="00BA6CA2"/>
    <w:rsid w:val="00BA7054"/>
    <w:rsid w:val="00BA71A1"/>
    <w:rsid w:val="00BA71B0"/>
    <w:rsid w:val="00BA723C"/>
    <w:rsid w:val="00BA786E"/>
    <w:rsid w:val="00BA7DBE"/>
    <w:rsid w:val="00BB0060"/>
    <w:rsid w:val="00BB009E"/>
    <w:rsid w:val="00BB038F"/>
    <w:rsid w:val="00BB0663"/>
    <w:rsid w:val="00BB0FC0"/>
    <w:rsid w:val="00BB1029"/>
    <w:rsid w:val="00BB19F2"/>
    <w:rsid w:val="00BB1F4D"/>
    <w:rsid w:val="00BB247B"/>
    <w:rsid w:val="00BB284D"/>
    <w:rsid w:val="00BB2B5A"/>
    <w:rsid w:val="00BB2CDB"/>
    <w:rsid w:val="00BB3094"/>
    <w:rsid w:val="00BB3383"/>
    <w:rsid w:val="00BB347D"/>
    <w:rsid w:val="00BB370E"/>
    <w:rsid w:val="00BB3927"/>
    <w:rsid w:val="00BB3B2D"/>
    <w:rsid w:val="00BB3B94"/>
    <w:rsid w:val="00BB3C05"/>
    <w:rsid w:val="00BB407E"/>
    <w:rsid w:val="00BB40AD"/>
    <w:rsid w:val="00BB40EF"/>
    <w:rsid w:val="00BB41D6"/>
    <w:rsid w:val="00BB460F"/>
    <w:rsid w:val="00BB46C8"/>
    <w:rsid w:val="00BB4CD3"/>
    <w:rsid w:val="00BB531A"/>
    <w:rsid w:val="00BB541D"/>
    <w:rsid w:val="00BB5754"/>
    <w:rsid w:val="00BB5A35"/>
    <w:rsid w:val="00BB6BC4"/>
    <w:rsid w:val="00BB6C11"/>
    <w:rsid w:val="00BB6DF5"/>
    <w:rsid w:val="00BB6FE8"/>
    <w:rsid w:val="00BB7093"/>
    <w:rsid w:val="00BB7ECF"/>
    <w:rsid w:val="00BC0099"/>
    <w:rsid w:val="00BC0375"/>
    <w:rsid w:val="00BC049C"/>
    <w:rsid w:val="00BC07E6"/>
    <w:rsid w:val="00BC09A4"/>
    <w:rsid w:val="00BC09AD"/>
    <w:rsid w:val="00BC0D13"/>
    <w:rsid w:val="00BC1482"/>
    <w:rsid w:val="00BC1817"/>
    <w:rsid w:val="00BC1D07"/>
    <w:rsid w:val="00BC1E3F"/>
    <w:rsid w:val="00BC2030"/>
    <w:rsid w:val="00BC2067"/>
    <w:rsid w:val="00BC21DF"/>
    <w:rsid w:val="00BC2606"/>
    <w:rsid w:val="00BC2789"/>
    <w:rsid w:val="00BC29DF"/>
    <w:rsid w:val="00BC2DED"/>
    <w:rsid w:val="00BC34AB"/>
    <w:rsid w:val="00BC39B3"/>
    <w:rsid w:val="00BC3E05"/>
    <w:rsid w:val="00BC4222"/>
    <w:rsid w:val="00BC4245"/>
    <w:rsid w:val="00BC4315"/>
    <w:rsid w:val="00BC47FB"/>
    <w:rsid w:val="00BC488B"/>
    <w:rsid w:val="00BC4988"/>
    <w:rsid w:val="00BC4B98"/>
    <w:rsid w:val="00BC4E18"/>
    <w:rsid w:val="00BC55FB"/>
    <w:rsid w:val="00BC5818"/>
    <w:rsid w:val="00BC585B"/>
    <w:rsid w:val="00BC5F2A"/>
    <w:rsid w:val="00BC5F5E"/>
    <w:rsid w:val="00BC6674"/>
    <w:rsid w:val="00BC668D"/>
    <w:rsid w:val="00BC67ED"/>
    <w:rsid w:val="00BC6BD9"/>
    <w:rsid w:val="00BC6ECF"/>
    <w:rsid w:val="00BC73BD"/>
    <w:rsid w:val="00BC7585"/>
    <w:rsid w:val="00BC7C8C"/>
    <w:rsid w:val="00BC7EF8"/>
    <w:rsid w:val="00BD00B5"/>
    <w:rsid w:val="00BD07C8"/>
    <w:rsid w:val="00BD080D"/>
    <w:rsid w:val="00BD0AFB"/>
    <w:rsid w:val="00BD0C74"/>
    <w:rsid w:val="00BD0CCF"/>
    <w:rsid w:val="00BD10CB"/>
    <w:rsid w:val="00BD15CB"/>
    <w:rsid w:val="00BD15DC"/>
    <w:rsid w:val="00BD17C0"/>
    <w:rsid w:val="00BD1E5C"/>
    <w:rsid w:val="00BD1E9D"/>
    <w:rsid w:val="00BD233D"/>
    <w:rsid w:val="00BD2356"/>
    <w:rsid w:val="00BD244E"/>
    <w:rsid w:val="00BD28B6"/>
    <w:rsid w:val="00BD2B6C"/>
    <w:rsid w:val="00BD2D03"/>
    <w:rsid w:val="00BD2D49"/>
    <w:rsid w:val="00BD2F09"/>
    <w:rsid w:val="00BD33FD"/>
    <w:rsid w:val="00BD3710"/>
    <w:rsid w:val="00BD3BE9"/>
    <w:rsid w:val="00BD3E09"/>
    <w:rsid w:val="00BD4221"/>
    <w:rsid w:val="00BD4351"/>
    <w:rsid w:val="00BD436E"/>
    <w:rsid w:val="00BD4761"/>
    <w:rsid w:val="00BD4E1B"/>
    <w:rsid w:val="00BD59A0"/>
    <w:rsid w:val="00BD5B9E"/>
    <w:rsid w:val="00BD655A"/>
    <w:rsid w:val="00BD6DA4"/>
    <w:rsid w:val="00BD6DF5"/>
    <w:rsid w:val="00BD6FC4"/>
    <w:rsid w:val="00BD7862"/>
    <w:rsid w:val="00BD7985"/>
    <w:rsid w:val="00BD79C9"/>
    <w:rsid w:val="00BE0A7D"/>
    <w:rsid w:val="00BE0ACC"/>
    <w:rsid w:val="00BE0D5D"/>
    <w:rsid w:val="00BE0E44"/>
    <w:rsid w:val="00BE1197"/>
    <w:rsid w:val="00BE2401"/>
    <w:rsid w:val="00BE28CD"/>
    <w:rsid w:val="00BE2E0D"/>
    <w:rsid w:val="00BE2E28"/>
    <w:rsid w:val="00BE2E70"/>
    <w:rsid w:val="00BE339E"/>
    <w:rsid w:val="00BE3AB0"/>
    <w:rsid w:val="00BE3AC4"/>
    <w:rsid w:val="00BE42B8"/>
    <w:rsid w:val="00BE4F42"/>
    <w:rsid w:val="00BE5287"/>
    <w:rsid w:val="00BE537A"/>
    <w:rsid w:val="00BE5DC0"/>
    <w:rsid w:val="00BE5E24"/>
    <w:rsid w:val="00BE5E71"/>
    <w:rsid w:val="00BE6A3A"/>
    <w:rsid w:val="00BE6B0C"/>
    <w:rsid w:val="00BE6D41"/>
    <w:rsid w:val="00BE7386"/>
    <w:rsid w:val="00BE7B4B"/>
    <w:rsid w:val="00BE7B6E"/>
    <w:rsid w:val="00BF03FF"/>
    <w:rsid w:val="00BF046B"/>
    <w:rsid w:val="00BF071C"/>
    <w:rsid w:val="00BF0AD9"/>
    <w:rsid w:val="00BF0B37"/>
    <w:rsid w:val="00BF0D60"/>
    <w:rsid w:val="00BF0E41"/>
    <w:rsid w:val="00BF0F08"/>
    <w:rsid w:val="00BF1056"/>
    <w:rsid w:val="00BF1846"/>
    <w:rsid w:val="00BF18B5"/>
    <w:rsid w:val="00BF1905"/>
    <w:rsid w:val="00BF1DF8"/>
    <w:rsid w:val="00BF22F7"/>
    <w:rsid w:val="00BF238D"/>
    <w:rsid w:val="00BF23D1"/>
    <w:rsid w:val="00BF23E3"/>
    <w:rsid w:val="00BF2A85"/>
    <w:rsid w:val="00BF2B54"/>
    <w:rsid w:val="00BF2B71"/>
    <w:rsid w:val="00BF2BB1"/>
    <w:rsid w:val="00BF30EA"/>
    <w:rsid w:val="00BF367E"/>
    <w:rsid w:val="00BF3971"/>
    <w:rsid w:val="00BF3DD2"/>
    <w:rsid w:val="00BF3F49"/>
    <w:rsid w:val="00BF401F"/>
    <w:rsid w:val="00BF445E"/>
    <w:rsid w:val="00BF4514"/>
    <w:rsid w:val="00BF478B"/>
    <w:rsid w:val="00BF4849"/>
    <w:rsid w:val="00BF48AD"/>
    <w:rsid w:val="00BF4E17"/>
    <w:rsid w:val="00BF590D"/>
    <w:rsid w:val="00BF5F3E"/>
    <w:rsid w:val="00BF5F41"/>
    <w:rsid w:val="00BF6021"/>
    <w:rsid w:val="00BF622A"/>
    <w:rsid w:val="00BF6656"/>
    <w:rsid w:val="00BF694F"/>
    <w:rsid w:val="00BF6986"/>
    <w:rsid w:val="00BF7348"/>
    <w:rsid w:val="00BF7382"/>
    <w:rsid w:val="00BF73E0"/>
    <w:rsid w:val="00BF78E1"/>
    <w:rsid w:val="00C00174"/>
    <w:rsid w:val="00C00292"/>
    <w:rsid w:val="00C00457"/>
    <w:rsid w:val="00C00D31"/>
    <w:rsid w:val="00C01711"/>
    <w:rsid w:val="00C018DB"/>
    <w:rsid w:val="00C01A23"/>
    <w:rsid w:val="00C01AC0"/>
    <w:rsid w:val="00C01C35"/>
    <w:rsid w:val="00C01D38"/>
    <w:rsid w:val="00C01F06"/>
    <w:rsid w:val="00C01F1B"/>
    <w:rsid w:val="00C0216F"/>
    <w:rsid w:val="00C0254D"/>
    <w:rsid w:val="00C0261A"/>
    <w:rsid w:val="00C028A6"/>
    <w:rsid w:val="00C02ADE"/>
    <w:rsid w:val="00C03021"/>
    <w:rsid w:val="00C03419"/>
    <w:rsid w:val="00C037C3"/>
    <w:rsid w:val="00C03D30"/>
    <w:rsid w:val="00C044C3"/>
    <w:rsid w:val="00C046C2"/>
    <w:rsid w:val="00C04736"/>
    <w:rsid w:val="00C04DC7"/>
    <w:rsid w:val="00C05189"/>
    <w:rsid w:val="00C052E5"/>
    <w:rsid w:val="00C058A6"/>
    <w:rsid w:val="00C0597F"/>
    <w:rsid w:val="00C05ACC"/>
    <w:rsid w:val="00C05AFE"/>
    <w:rsid w:val="00C05C23"/>
    <w:rsid w:val="00C05D8D"/>
    <w:rsid w:val="00C05E44"/>
    <w:rsid w:val="00C063B6"/>
    <w:rsid w:val="00C063D4"/>
    <w:rsid w:val="00C06429"/>
    <w:rsid w:val="00C06889"/>
    <w:rsid w:val="00C06B85"/>
    <w:rsid w:val="00C06C1F"/>
    <w:rsid w:val="00C06D84"/>
    <w:rsid w:val="00C06D87"/>
    <w:rsid w:val="00C06F95"/>
    <w:rsid w:val="00C07376"/>
    <w:rsid w:val="00C07770"/>
    <w:rsid w:val="00C077C4"/>
    <w:rsid w:val="00C07943"/>
    <w:rsid w:val="00C07A01"/>
    <w:rsid w:val="00C07BC1"/>
    <w:rsid w:val="00C07DEE"/>
    <w:rsid w:val="00C07E24"/>
    <w:rsid w:val="00C10050"/>
    <w:rsid w:val="00C107DD"/>
    <w:rsid w:val="00C10D88"/>
    <w:rsid w:val="00C10F52"/>
    <w:rsid w:val="00C111DE"/>
    <w:rsid w:val="00C1129C"/>
    <w:rsid w:val="00C11340"/>
    <w:rsid w:val="00C118A7"/>
    <w:rsid w:val="00C119A9"/>
    <w:rsid w:val="00C119F9"/>
    <w:rsid w:val="00C11BF0"/>
    <w:rsid w:val="00C11C3A"/>
    <w:rsid w:val="00C120C5"/>
    <w:rsid w:val="00C1223C"/>
    <w:rsid w:val="00C12282"/>
    <w:rsid w:val="00C12332"/>
    <w:rsid w:val="00C12338"/>
    <w:rsid w:val="00C12826"/>
    <w:rsid w:val="00C12B37"/>
    <w:rsid w:val="00C12D36"/>
    <w:rsid w:val="00C13D48"/>
    <w:rsid w:val="00C13E4F"/>
    <w:rsid w:val="00C14238"/>
    <w:rsid w:val="00C142C8"/>
    <w:rsid w:val="00C14315"/>
    <w:rsid w:val="00C14434"/>
    <w:rsid w:val="00C14678"/>
    <w:rsid w:val="00C147EF"/>
    <w:rsid w:val="00C14B57"/>
    <w:rsid w:val="00C14C6A"/>
    <w:rsid w:val="00C14F9E"/>
    <w:rsid w:val="00C15225"/>
    <w:rsid w:val="00C15376"/>
    <w:rsid w:val="00C15571"/>
    <w:rsid w:val="00C15743"/>
    <w:rsid w:val="00C15C28"/>
    <w:rsid w:val="00C15C4A"/>
    <w:rsid w:val="00C15CE7"/>
    <w:rsid w:val="00C162FA"/>
    <w:rsid w:val="00C16400"/>
    <w:rsid w:val="00C1661E"/>
    <w:rsid w:val="00C16A99"/>
    <w:rsid w:val="00C16ABE"/>
    <w:rsid w:val="00C16AE8"/>
    <w:rsid w:val="00C16F22"/>
    <w:rsid w:val="00C16F7D"/>
    <w:rsid w:val="00C17095"/>
    <w:rsid w:val="00C175B5"/>
    <w:rsid w:val="00C177FC"/>
    <w:rsid w:val="00C17B55"/>
    <w:rsid w:val="00C17B6C"/>
    <w:rsid w:val="00C17C16"/>
    <w:rsid w:val="00C2002A"/>
    <w:rsid w:val="00C20574"/>
    <w:rsid w:val="00C2079F"/>
    <w:rsid w:val="00C2082B"/>
    <w:rsid w:val="00C20A16"/>
    <w:rsid w:val="00C210BC"/>
    <w:rsid w:val="00C2111B"/>
    <w:rsid w:val="00C21462"/>
    <w:rsid w:val="00C215D9"/>
    <w:rsid w:val="00C21A97"/>
    <w:rsid w:val="00C21BAA"/>
    <w:rsid w:val="00C21ECE"/>
    <w:rsid w:val="00C21FB5"/>
    <w:rsid w:val="00C2223D"/>
    <w:rsid w:val="00C2225C"/>
    <w:rsid w:val="00C22843"/>
    <w:rsid w:val="00C2285A"/>
    <w:rsid w:val="00C2307F"/>
    <w:rsid w:val="00C23373"/>
    <w:rsid w:val="00C23704"/>
    <w:rsid w:val="00C238DF"/>
    <w:rsid w:val="00C23A33"/>
    <w:rsid w:val="00C23BF6"/>
    <w:rsid w:val="00C23EFD"/>
    <w:rsid w:val="00C24253"/>
    <w:rsid w:val="00C24778"/>
    <w:rsid w:val="00C247FE"/>
    <w:rsid w:val="00C24DA5"/>
    <w:rsid w:val="00C24EE3"/>
    <w:rsid w:val="00C24FAF"/>
    <w:rsid w:val="00C24FF1"/>
    <w:rsid w:val="00C255A4"/>
    <w:rsid w:val="00C255B4"/>
    <w:rsid w:val="00C25624"/>
    <w:rsid w:val="00C25C23"/>
    <w:rsid w:val="00C25E14"/>
    <w:rsid w:val="00C261A7"/>
    <w:rsid w:val="00C268B9"/>
    <w:rsid w:val="00C2725C"/>
    <w:rsid w:val="00C27329"/>
    <w:rsid w:val="00C274F3"/>
    <w:rsid w:val="00C276B6"/>
    <w:rsid w:val="00C303FF"/>
    <w:rsid w:val="00C304DD"/>
    <w:rsid w:val="00C306E9"/>
    <w:rsid w:val="00C30818"/>
    <w:rsid w:val="00C309E6"/>
    <w:rsid w:val="00C309FC"/>
    <w:rsid w:val="00C30E7B"/>
    <w:rsid w:val="00C30E9A"/>
    <w:rsid w:val="00C3129E"/>
    <w:rsid w:val="00C314EA"/>
    <w:rsid w:val="00C31881"/>
    <w:rsid w:val="00C31BAC"/>
    <w:rsid w:val="00C325D1"/>
    <w:rsid w:val="00C32E2F"/>
    <w:rsid w:val="00C32EB5"/>
    <w:rsid w:val="00C32F92"/>
    <w:rsid w:val="00C334A7"/>
    <w:rsid w:val="00C33572"/>
    <w:rsid w:val="00C335BB"/>
    <w:rsid w:val="00C3396A"/>
    <w:rsid w:val="00C33B28"/>
    <w:rsid w:val="00C33DA2"/>
    <w:rsid w:val="00C33F67"/>
    <w:rsid w:val="00C34110"/>
    <w:rsid w:val="00C342A9"/>
    <w:rsid w:val="00C34547"/>
    <w:rsid w:val="00C34990"/>
    <w:rsid w:val="00C34C9F"/>
    <w:rsid w:val="00C350BB"/>
    <w:rsid w:val="00C35119"/>
    <w:rsid w:val="00C35246"/>
    <w:rsid w:val="00C355FA"/>
    <w:rsid w:val="00C35AF8"/>
    <w:rsid w:val="00C35D2E"/>
    <w:rsid w:val="00C35DED"/>
    <w:rsid w:val="00C363FC"/>
    <w:rsid w:val="00C365F4"/>
    <w:rsid w:val="00C36C6D"/>
    <w:rsid w:val="00C36DEE"/>
    <w:rsid w:val="00C36ECC"/>
    <w:rsid w:val="00C36EF7"/>
    <w:rsid w:val="00C36FB8"/>
    <w:rsid w:val="00C37608"/>
    <w:rsid w:val="00C37651"/>
    <w:rsid w:val="00C37A04"/>
    <w:rsid w:val="00C37BEF"/>
    <w:rsid w:val="00C37C5A"/>
    <w:rsid w:val="00C37EB0"/>
    <w:rsid w:val="00C37F8B"/>
    <w:rsid w:val="00C40365"/>
    <w:rsid w:val="00C40728"/>
    <w:rsid w:val="00C407C5"/>
    <w:rsid w:val="00C408C4"/>
    <w:rsid w:val="00C40D22"/>
    <w:rsid w:val="00C41402"/>
    <w:rsid w:val="00C418C1"/>
    <w:rsid w:val="00C41CC9"/>
    <w:rsid w:val="00C41D0E"/>
    <w:rsid w:val="00C42E99"/>
    <w:rsid w:val="00C43027"/>
    <w:rsid w:val="00C430FC"/>
    <w:rsid w:val="00C43428"/>
    <w:rsid w:val="00C43649"/>
    <w:rsid w:val="00C43850"/>
    <w:rsid w:val="00C4389B"/>
    <w:rsid w:val="00C43F6E"/>
    <w:rsid w:val="00C44D35"/>
    <w:rsid w:val="00C453E2"/>
    <w:rsid w:val="00C4573E"/>
    <w:rsid w:val="00C459F9"/>
    <w:rsid w:val="00C45A8E"/>
    <w:rsid w:val="00C45B36"/>
    <w:rsid w:val="00C4639B"/>
    <w:rsid w:val="00C463AB"/>
    <w:rsid w:val="00C465B4"/>
    <w:rsid w:val="00C46974"/>
    <w:rsid w:val="00C470D5"/>
    <w:rsid w:val="00C4726C"/>
    <w:rsid w:val="00C47357"/>
    <w:rsid w:val="00C47372"/>
    <w:rsid w:val="00C4759E"/>
    <w:rsid w:val="00C47783"/>
    <w:rsid w:val="00C47ACF"/>
    <w:rsid w:val="00C47C25"/>
    <w:rsid w:val="00C47F0E"/>
    <w:rsid w:val="00C504B2"/>
    <w:rsid w:val="00C50638"/>
    <w:rsid w:val="00C50A00"/>
    <w:rsid w:val="00C51B43"/>
    <w:rsid w:val="00C51BE2"/>
    <w:rsid w:val="00C51C36"/>
    <w:rsid w:val="00C51E8B"/>
    <w:rsid w:val="00C52421"/>
    <w:rsid w:val="00C527B6"/>
    <w:rsid w:val="00C529F7"/>
    <w:rsid w:val="00C52A24"/>
    <w:rsid w:val="00C52B74"/>
    <w:rsid w:val="00C52B93"/>
    <w:rsid w:val="00C52C90"/>
    <w:rsid w:val="00C53298"/>
    <w:rsid w:val="00C5336B"/>
    <w:rsid w:val="00C53487"/>
    <w:rsid w:val="00C5348E"/>
    <w:rsid w:val="00C5350A"/>
    <w:rsid w:val="00C536D5"/>
    <w:rsid w:val="00C53CFF"/>
    <w:rsid w:val="00C540BE"/>
    <w:rsid w:val="00C54696"/>
    <w:rsid w:val="00C54E71"/>
    <w:rsid w:val="00C555E5"/>
    <w:rsid w:val="00C55A7F"/>
    <w:rsid w:val="00C55C5D"/>
    <w:rsid w:val="00C55CCF"/>
    <w:rsid w:val="00C55DA8"/>
    <w:rsid w:val="00C562B6"/>
    <w:rsid w:val="00C563E3"/>
    <w:rsid w:val="00C572E2"/>
    <w:rsid w:val="00C577B9"/>
    <w:rsid w:val="00C57E3C"/>
    <w:rsid w:val="00C601BB"/>
    <w:rsid w:val="00C602E4"/>
    <w:rsid w:val="00C6034F"/>
    <w:rsid w:val="00C60620"/>
    <w:rsid w:val="00C609B9"/>
    <w:rsid w:val="00C61003"/>
    <w:rsid w:val="00C61183"/>
    <w:rsid w:val="00C612E0"/>
    <w:rsid w:val="00C61998"/>
    <w:rsid w:val="00C61A26"/>
    <w:rsid w:val="00C61ED7"/>
    <w:rsid w:val="00C622C9"/>
    <w:rsid w:val="00C6255F"/>
    <w:rsid w:val="00C629FC"/>
    <w:rsid w:val="00C62EC8"/>
    <w:rsid w:val="00C63160"/>
    <w:rsid w:val="00C63278"/>
    <w:rsid w:val="00C635F0"/>
    <w:rsid w:val="00C63BE7"/>
    <w:rsid w:val="00C63D82"/>
    <w:rsid w:val="00C63E2D"/>
    <w:rsid w:val="00C64028"/>
    <w:rsid w:val="00C64197"/>
    <w:rsid w:val="00C641C4"/>
    <w:rsid w:val="00C641CB"/>
    <w:rsid w:val="00C64A06"/>
    <w:rsid w:val="00C64CDC"/>
    <w:rsid w:val="00C64D3E"/>
    <w:rsid w:val="00C65109"/>
    <w:rsid w:val="00C65870"/>
    <w:rsid w:val="00C659A0"/>
    <w:rsid w:val="00C659DE"/>
    <w:rsid w:val="00C66235"/>
    <w:rsid w:val="00C6656D"/>
    <w:rsid w:val="00C66C0F"/>
    <w:rsid w:val="00C671B7"/>
    <w:rsid w:val="00C67862"/>
    <w:rsid w:val="00C67ADF"/>
    <w:rsid w:val="00C67B53"/>
    <w:rsid w:val="00C67F33"/>
    <w:rsid w:val="00C67F3E"/>
    <w:rsid w:val="00C67FC4"/>
    <w:rsid w:val="00C70076"/>
    <w:rsid w:val="00C7040D"/>
    <w:rsid w:val="00C70627"/>
    <w:rsid w:val="00C70AB7"/>
    <w:rsid w:val="00C70B36"/>
    <w:rsid w:val="00C70B4F"/>
    <w:rsid w:val="00C70D4D"/>
    <w:rsid w:val="00C7123C"/>
    <w:rsid w:val="00C71698"/>
    <w:rsid w:val="00C718F7"/>
    <w:rsid w:val="00C71E13"/>
    <w:rsid w:val="00C71EC9"/>
    <w:rsid w:val="00C72280"/>
    <w:rsid w:val="00C72452"/>
    <w:rsid w:val="00C72536"/>
    <w:rsid w:val="00C72718"/>
    <w:rsid w:val="00C7281B"/>
    <w:rsid w:val="00C7294F"/>
    <w:rsid w:val="00C72A6F"/>
    <w:rsid w:val="00C72BD2"/>
    <w:rsid w:val="00C734AF"/>
    <w:rsid w:val="00C736D3"/>
    <w:rsid w:val="00C73844"/>
    <w:rsid w:val="00C73A77"/>
    <w:rsid w:val="00C73C1A"/>
    <w:rsid w:val="00C73F18"/>
    <w:rsid w:val="00C73F1F"/>
    <w:rsid w:val="00C73FBD"/>
    <w:rsid w:val="00C741F6"/>
    <w:rsid w:val="00C74389"/>
    <w:rsid w:val="00C74648"/>
    <w:rsid w:val="00C746BC"/>
    <w:rsid w:val="00C74B0F"/>
    <w:rsid w:val="00C74DCB"/>
    <w:rsid w:val="00C75154"/>
    <w:rsid w:val="00C75507"/>
    <w:rsid w:val="00C757C8"/>
    <w:rsid w:val="00C75864"/>
    <w:rsid w:val="00C75AB3"/>
    <w:rsid w:val="00C75BEF"/>
    <w:rsid w:val="00C75D08"/>
    <w:rsid w:val="00C75EDD"/>
    <w:rsid w:val="00C75F13"/>
    <w:rsid w:val="00C75F21"/>
    <w:rsid w:val="00C75F47"/>
    <w:rsid w:val="00C76129"/>
    <w:rsid w:val="00C7616E"/>
    <w:rsid w:val="00C77051"/>
    <w:rsid w:val="00C77145"/>
    <w:rsid w:val="00C7740C"/>
    <w:rsid w:val="00C77745"/>
    <w:rsid w:val="00C77B81"/>
    <w:rsid w:val="00C77ECE"/>
    <w:rsid w:val="00C80253"/>
    <w:rsid w:val="00C8066A"/>
    <w:rsid w:val="00C809C6"/>
    <w:rsid w:val="00C80FD3"/>
    <w:rsid w:val="00C813D2"/>
    <w:rsid w:val="00C8141E"/>
    <w:rsid w:val="00C816F0"/>
    <w:rsid w:val="00C8172C"/>
    <w:rsid w:val="00C81856"/>
    <w:rsid w:val="00C81DBF"/>
    <w:rsid w:val="00C82160"/>
    <w:rsid w:val="00C8223B"/>
    <w:rsid w:val="00C826E8"/>
    <w:rsid w:val="00C82B52"/>
    <w:rsid w:val="00C8310C"/>
    <w:rsid w:val="00C83205"/>
    <w:rsid w:val="00C8385F"/>
    <w:rsid w:val="00C83D3D"/>
    <w:rsid w:val="00C83E9D"/>
    <w:rsid w:val="00C848D1"/>
    <w:rsid w:val="00C849A2"/>
    <w:rsid w:val="00C84B55"/>
    <w:rsid w:val="00C84B8D"/>
    <w:rsid w:val="00C84D73"/>
    <w:rsid w:val="00C852F9"/>
    <w:rsid w:val="00C859A3"/>
    <w:rsid w:val="00C85EA1"/>
    <w:rsid w:val="00C85F77"/>
    <w:rsid w:val="00C85F8B"/>
    <w:rsid w:val="00C85FC3"/>
    <w:rsid w:val="00C862BF"/>
    <w:rsid w:val="00C863F5"/>
    <w:rsid w:val="00C86453"/>
    <w:rsid w:val="00C8679A"/>
    <w:rsid w:val="00C86D5D"/>
    <w:rsid w:val="00C86D7B"/>
    <w:rsid w:val="00C86E30"/>
    <w:rsid w:val="00C86FEE"/>
    <w:rsid w:val="00C8797B"/>
    <w:rsid w:val="00C90244"/>
    <w:rsid w:val="00C902A4"/>
    <w:rsid w:val="00C90538"/>
    <w:rsid w:val="00C90AC6"/>
    <w:rsid w:val="00C9109D"/>
    <w:rsid w:val="00C91758"/>
    <w:rsid w:val="00C9182F"/>
    <w:rsid w:val="00C91A63"/>
    <w:rsid w:val="00C91D1C"/>
    <w:rsid w:val="00C92055"/>
    <w:rsid w:val="00C92598"/>
    <w:rsid w:val="00C926A9"/>
    <w:rsid w:val="00C92713"/>
    <w:rsid w:val="00C9292D"/>
    <w:rsid w:val="00C92C0F"/>
    <w:rsid w:val="00C93395"/>
    <w:rsid w:val="00C93881"/>
    <w:rsid w:val="00C93C6E"/>
    <w:rsid w:val="00C94155"/>
    <w:rsid w:val="00C946C8"/>
    <w:rsid w:val="00C94736"/>
    <w:rsid w:val="00C94852"/>
    <w:rsid w:val="00C948C9"/>
    <w:rsid w:val="00C94987"/>
    <w:rsid w:val="00C94C8E"/>
    <w:rsid w:val="00C94D9A"/>
    <w:rsid w:val="00C9532F"/>
    <w:rsid w:val="00C956FB"/>
    <w:rsid w:val="00C95C16"/>
    <w:rsid w:val="00C964A6"/>
    <w:rsid w:val="00C96755"/>
    <w:rsid w:val="00C96802"/>
    <w:rsid w:val="00C9686C"/>
    <w:rsid w:val="00C96D3D"/>
    <w:rsid w:val="00C97303"/>
    <w:rsid w:val="00C9742E"/>
    <w:rsid w:val="00C9794F"/>
    <w:rsid w:val="00C97F4F"/>
    <w:rsid w:val="00CA05A0"/>
    <w:rsid w:val="00CA079F"/>
    <w:rsid w:val="00CA085D"/>
    <w:rsid w:val="00CA0B64"/>
    <w:rsid w:val="00CA0BF4"/>
    <w:rsid w:val="00CA0E1D"/>
    <w:rsid w:val="00CA10D1"/>
    <w:rsid w:val="00CA12C0"/>
    <w:rsid w:val="00CA1D10"/>
    <w:rsid w:val="00CA1D60"/>
    <w:rsid w:val="00CA1DCB"/>
    <w:rsid w:val="00CA1E5B"/>
    <w:rsid w:val="00CA2384"/>
    <w:rsid w:val="00CA23AF"/>
    <w:rsid w:val="00CA2659"/>
    <w:rsid w:val="00CA2755"/>
    <w:rsid w:val="00CA2CB4"/>
    <w:rsid w:val="00CA2DA2"/>
    <w:rsid w:val="00CA2E70"/>
    <w:rsid w:val="00CA3353"/>
    <w:rsid w:val="00CA33EE"/>
    <w:rsid w:val="00CA3580"/>
    <w:rsid w:val="00CA3B12"/>
    <w:rsid w:val="00CA3C77"/>
    <w:rsid w:val="00CA3D1B"/>
    <w:rsid w:val="00CA4D06"/>
    <w:rsid w:val="00CA50A5"/>
    <w:rsid w:val="00CA5275"/>
    <w:rsid w:val="00CA549A"/>
    <w:rsid w:val="00CA5C3A"/>
    <w:rsid w:val="00CA5E71"/>
    <w:rsid w:val="00CA635F"/>
    <w:rsid w:val="00CA6382"/>
    <w:rsid w:val="00CA6891"/>
    <w:rsid w:val="00CA697C"/>
    <w:rsid w:val="00CA6DE2"/>
    <w:rsid w:val="00CA6E1A"/>
    <w:rsid w:val="00CA71D0"/>
    <w:rsid w:val="00CA7519"/>
    <w:rsid w:val="00CA7625"/>
    <w:rsid w:val="00CA76BC"/>
    <w:rsid w:val="00CA7AE4"/>
    <w:rsid w:val="00CA7C71"/>
    <w:rsid w:val="00CA7F7C"/>
    <w:rsid w:val="00CB0057"/>
    <w:rsid w:val="00CB037A"/>
    <w:rsid w:val="00CB08EB"/>
    <w:rsid w:val="00CB0ACD"/>
    <w:rsid w:val="00CB10FA"/>
    <w:rsid w:val="00CB13F5"/>
    <w:rsid w:val="00CB14FA"/>
    <w:rsid w:val="00CB15CB"/>
    <w:rsid w:val="00CB1652"/>
    <w:rsid w:val="00CB1851"/>
    <w:rsid w:val="00CB1A3D"/>
    <w:rsid w:val="00CB1A73"/>
    <w:rsid w:val="00CB1EF2"/>
    <w:rsid w:val="00CB1FC6"/>
    <w:rsid w:val="00CB1FCE"/>
    <w:rsid w:val="00CB2057"/>
    <w:rsid w:val="00CB2289"/>
    <w:rsid w:val="00CB23BA"/>
    <w:rsid w:val="00CB2424"/>
    <w:rsid w:val="00CB2501"/>
    <w:rsid w:val="00CB25B1"/>
    <w:rsid w:val="00CB2BE9"/>
    <w:rsid w:val="00CB31A6"/>
    <w:rsid w:val="00CB32BA"/>
    <w:rsid w:val="00CB3699"/>
    <w:rsid w:val="00CB38F6"/>
    <w:rsid w:val="00CB39D3"/>
    <w:rsid w:val="00CB3A54"/>
    <w:rsid w:val="00CB408F"/>
    <w:rsid w:val="00CB45F6"/>
    <w:rsid w:val="00CB47CE"/>
    <w:rsid w:val="00CB4A8A"/>
    <w:rsid w:val="00CB4D11"/>
    <w:rsid w:val="00CB4D53"/>
    <w:rsid w:val="00CB4F02"/>
    <w:rsid w:val="00CB5134"/>
    <w:rsid w:val="00CB54FC"/>
    <w:rsid w:val="00CB5A1C"/>
    <w:rsid w:val="00CB5BF7"/>
    <w:rsid w:val="00CB5DC1"/>
    <w:rsid w:val="00CB5FD3"/>
    <w:rsid w:val="00CB6991"/>
    <w:rsid w:val="00CB6B45"/>
    <w:rsid w:val="00CB753E"/>
    <w:rsid w:val="00CB7A24"/>
    <w:rsid w:val="00CB7B7B"/>
    <w:rsid w:val="00CC01FC"/>
    <w:rsid w:val="00CC02F8"/>
    <w:rsid w:val="00CC03F0"/>
    <w:rsid w:val="00CC05A5"/>
    <w:rsid w:val="00CC11F1"/>
    <w:rsid w:val="00CC142D"/>
    <w:rsid w:val="00CC15B9"/>
    <w:rsid w:val="00CC191C"/>
    <w:rsid w:val="00CC1AAA"/>
    <w:rsid w:val="00CC1C6E"/>
    <w:rsid w:val="00CC21AF"/>
    <w:rsid w:val="00CC2203"/>
    <w:rsid w:val="00CC2283"/>
    <w:rsid w:val="00CC2448"/>
    <w:rsid w:val="00CC266D"/>
    <w:rsid w:val="00CC30A2"/>
    <w:rsid w:val="00CC33FD"/>
    <w:rsid w:val="00CC3670"/>
    <w:rsid w:val="00CC3866"/>
    <w:rsid w:val="00CC3A6D"/>
    <w:rsid w:val="00CC3D83"/>
    <w:rsid w:val="00CC402C"/>
    <w:rsid w:val="00CC46E5"/>
    <w:rsid w:val="00CC47C8"/>
    <w:rsid w:val="00CC48AD"/>
    <w:rsid w:val="00CC4CDD"/>
    <w:rsid w:val="00CC50AD"/>
    <w:rsid w:val="00CC53B1"/>
    <w:rsid w:val="00CC57DB"/>
    <w:rsid w:val="00CC5D6C"/>
    <w:rsid w:val="00CC5E50"/>
    <w:rsid w:val="00CC6128"/>
    <w:rsid w:val="00CC63CE"/>
    <w:rsid w:val="00CC67BA"/>
    <w:rsid w:val="00CC6A79"/>
    <w:rsid w:val="00CC6ACA"/>
    <w:rsid w:val="00CC6C36"/>
    <w:rsid w:val="00CC6E3F"/>
    <w:rsid w:val="00CC7456"/>
    <w:rsid w:val="00CC76C7"/>
    <w:rsid w:val="00CC78CC"/>
    <w:rsid w:val="00CC7A69"/>
    <w:rsid w:val="00CC7B05"/>
    <w:rsid w:val="00CD0C33"/>
    <w:rsid w:val="00CD0DC5"/>
    <w:rsid w:val="00CD10C2"/>
    <w:rsid w:val="00CD16D5"/>
    <w:rsid w:val="00CD183D"/>
    <w:rsid w:val="00CD2060"/>
    <w:rsid w:val="00CD2158"/>
    <w:rsid w:val="00CD2280"/>
    <w:rsid w:val="00CD2644"/>
    <w:rsid w:val="00CD2A04"/>
    <w:rsid w:val="00CD2EA6"/>
    <w:rsid w:val="00CD3295"/>
    <w:rsid w:val="00CD36E9"/>
    <w:rsid w:val="00CD3DE5"/>
    <w:rsid w:val="00CD3E88"/>
    <w:rsid w:val="00CD3EEA"/>
    <w:rsid w:val="00CD4BD4"/>
    <w:rsid w:val="00CD4F96"/>
    <w:rsid w:val="00CD51BF"/>
    <w:rsid w:val="00CD5371"/>
    <w:rsid w:val="00CD5593"/>
    <w:rsid w:val="00CD5620"/>
    <w:rsid w:val="00CD56F4"/>
    <w:rsid w:val="00CD583B"/>
    <w:rsid w:val="00CD5EA1"/>
    <w:rsid w:val="00CD61AE"/>
    <w:rsid w:val="00CD6249"/>
    <w:rsid w:val="00CD635B"/>
    <w:rsid w:val="00CD647D"/>
    <w:rsid w:val="00CD64B0"/>
    <w:rsid w:val="00CD670B"/>
    <w:rsid w:val="00CD68F7"/>
    <w:rsid w:val="00CD698E"/>
    <w:rsid w:val="00CD7718"/>
    <w:rsid w:val="00CD7BD6"/>
    <w:rsid w:val="00CD7D11"/>
    <w:rsid w:val="00CD7EFC"/>
    <w:rsid w:val="00CE0348"/>
    <w:rsid w:val="00CE06C4"/>
    <w:rsid w:val="00CE0922"/>
    <w:rsid w:val="00CE0FDC"/>
    <w:rsid w:val="00CE1226"/>
    <w:rsid w:val="00CE1340"/>
    <w:rsid w:val="00CE142C"/>
    <w:rsid w:val="00CE14B9"/>
    <w:rsid w:val="00CE166D"/>
    <w:rsid w:val="00CE1884"/>
    <w:rsid w:val="00CE1933"/>
    <w:rsid w:val="00CE1FDF"/>
    <w:rsid w:val="00CE2642"/>
    <w:rsid w:val="00CE29DB"/>
    <w:rsid w:val="00CE2A60"/>
    <w:rsid w:val="00CE2CE4"/>
    <w:rsid w:val="00CE3529"/>
    <w:rsid w:val="00CE3530"/>
    <w:rsid w:val="00CE3A3D"/>
    <w:rsid w:val="00CE3ABB"/>
    <w:rsid w:val="00CE418A"/>
    <w:rsid w:val="00CE42BF"/>
    <w:rsid w:val="00CE46B9"/>
    <w:rsid w:val="00CE4767"/>
    <w:rsid w:val="00CE4AAE"/>
    <w:rsid w:val="00CE4D72"/>
    <w:rsid w:val="00CE5574"/>
    <w:rsid w:val="00CE5611"/>
    <w:rsid w:val="00CE5638"/>
    <w:rsid w:val="00CE586D"/>
    <w:rsid w:val="00CE58D1"/>
    <w:rsid w:val="00CE5F32"/>
    <w:rsid w:val="00CE644A"/>
    <w:rsid w:val="00CE6593"/>
    <w:rsid w:val="00CE66B2"/>
    <w:rsid w:val="00CE6AE0"/>
    <w:rsid w:val="00CE6D87"/>
    <w:rsid w:val="00CE7058"/>
    <w:rsid w:val="00CE7131"/>
    <w:rsid w:val="00CE718C"/>
    <w:rsid w:val="00CE72F2"/>
    <w:rsid w:val="00CE739A"/>
    <w:rsid w:val="00CE7416"/>
    <w:rsid w:val="00CE7931"/>
    <w:rsid w:val="00CE7A44"/>
    <w:rsid w:val="00CF0375"/>
    <w:rsid w:val="00CF05E0"/>
    <w:rsid w:val="00CF0736"/>
    <w:rsid w:val="00CF0CF1"/>
    <w:rsid w:val="00CF0F25"/>
    <w:rsid w:val="00CF123C"/>
    <w:rsid w:val="00CF1471"/>
    <w:rsid w:val="00CF1501"/>
    <w:rsid w:val="00CF1B5E"/>
    <w:rsid w:val="00CF1E54"/>
    <w:rsid w:val="00CF261C"/>
    <w:rsid w:val="00CF2D39"/>
    <w:rsid w:val="00CF3099"/>
    <w:rsid w:val="00CF30A1"/>
    <w:rsid w:val="00CF3137"/>
    <w:rsid w:val="00CF3D84"/>
    <w:rsid w:val="00CF3EC7"/>
    <w:rsid w:val="00CF3FE5"/>
    <w:rsid w:val="00CF46D5"/>
    <w:rsid w:val="00CF4A76"/>
    <w:rsid w:val="00CF53C1"/>
    <w:rsid w:val="00CF57F0"/>
    <w:rsid w:val="00CF5E6C"/>
    <w:rsid w:val="00CF5E78"/>
    <w:rsid w:val="00CF685A"/>
    <w:rsid w:val="00CF6990"/>
    <w:rsid w:val="00CF6F96"/>
    <w:rsid w:val="00CF7378"/>
    <w:rsid w:val="00CF75E0"/>
    <w:rsid w:val="00CF7806"/>
    <w:rsid w:val="00CF7906"/>
    <w:rsid w:val="00D002CC"/>
    <w:rsid w:val="00D00482"/>
    <w:rsid w:val="00D006BA"/>
    <w:rsid w:val="00D01072"/>
    <w:rsid w:val="00D0122F"/>
    <w:rsid w:val="00D013CD"/>
    <w:rsid w:val="00D014DE"/>
    <w:rsid w:val="00D01882"/>
    <w:rsid w:val="00D01ADD"/>
    <w:rsid w:val="00D02040"/>
    <w:rsid w:val="00D02CFE"/>
    <w:rsid w:val="00D0318B"/>
    <w:rsid w:val="00D037BC"/>
    <w:rsid w:val="00D03ABB"/>
    <w:rsid w:val="00D03C01"/>
    <w:rsid w:val="00D03E7E"/>
    <w:rsid w:val="00D0433C"/>
    <w:rsid w:val="00D047C0"/>
    <w:rsid w:val="00D04FEF"/>
    <w:rsid w:val="00D0505D"/>
    <w:rsid w:val="00D050C7"/>
    <w:rsid w:val="00D05669"/>
    <w:rsid w:val="00D05E4B"/>
    <w:rsid w:val="00D05E6B"/>
    <w:rsid w:val="00D06435"/>
    <w:rsid w:val="00D064DC"/>
    <w:rsid w:val="00D06AC7"/>
    <w:rsid w:val="00D06AC8"/>
    <w:rsid w:val="00D06F29"/>
    <w:rsid w:val="00D06F8F"/>
    <w:rsid w:val="00D0706C"/>
    <w:rsid w:val="00D0726F"/>
    <w:rsid w:val="00D079A4"/>
    <w:rsid w:val="00D07B42"/>
    <w:rsid w:val="00D07C62"/>
    <w:rsid w:val="00D07CD4"/>
    <w:rsid w:val="00D07CDB"/>
    <w:rsid w:val="00D1034B"/>
    <w:rsid w:val="00D103DD"/>
    <w:rsid w:val="00D10656"/>
    <w:rsid w:val="00D1067B"/>
    <w:rsid w:val="00D10E33"/>
    <w:rsid w:val="00D10EDD"/>
    <w:rsid w:val="00D113A3"/>
    <w:rsid w:val="00D1184F"/>
    <w:rsid w:val="00D11904"/>
    <w:rsid w:val="00D11F9C"/>
    <w:rsid w:val="00D120B6"/>
    <w:rsid w:val="00D1211C"/>
    <w:rsid w:val="00D122C4"/>
    <w:rsid w:val="00D124AC"/>
    <w:rsid w:val="00D124B4"/>
    <w:rsid w:val="00D125E5"/>
    <w:rsid w:val="00D12972"/>
    <w:rsid w:val="00D12AB8"/>
    <w:rsid w:val="00D13072"/>
    <w:rsid w:val="00D13B4A"/>
    <w:rsid w:val="00D13C0D"/>
    <w:rsid w:val="00D13DF3"/>
    <w:rsid w:val="00D14019"/>
    <w:rsid w:val="00D1433B"/>
    <w:rsid w:val="00D14819"/>
    <w:rsid w:val="00D14EA2"/>
    <w:rsid w:val="00D14EEF"/>
    <w:rsid w:val="00D155A7"/>
    <w:rsid w:val="00D15789"/>
    <w:rsid w:val="00D157F5"/>
    <w:rsid w:val="00D15ED7"/>
    <w:rsid w:val="00D16131"/>
    <w:rsid w:val="00D1614F"/>
    <w:rsid w:val="00D16170"/>
    <w:rsid w:val="00D16457"/>
    <w:rsid w:val="00D169FB"/>
    <w:rsid w:val="00D16A01"/>
    <w:rsid w:val="00D16ABF"/>
    <w:rsid w:val="00D176F7"/>
    <w:rsid w:val="00D17A00"/>
    <w:rsid w:val="00D17BBA"/>
    <w:rsid w:val="00D17C76"/>
    <w:rsid w:val="00D2007B"/>
    <w:rsid w:val="00D21568"/>
    <w:rsid w:val="00D216CE"/>
    <w:rsid w:val="00D219E7"/>
    <w:rsid w:val="00D21CC0"/>
    <w:rsid w:val="00D2208D"/>
    <w:rsid w:val="00D22104"/>
    <w:rsid w:val="00D223DC"/>
    <w:rsid w:val="00D22585"/>
    <w:rsid w:val="00D226A7"/>
    <w:rsid w:val="00D22814"/>
    <w:rsid w:val="00D22965"/>
    <w:rsid w:val="00D22DE0"/>
    <w:rsid w:val="00D22EB3"/>
    <w:rsid w:val="00D23097"/>
    <w:rsid w:val="00D23362"/>
    <w:rsid w:val="00D234CD"/>
    <w:rsid w:val="00D23509"/>
    <w:rsid w:val="00D23672"/>
    <w:rsid w:val="00D23A37"/>
    <w:rsid w:val="00D23F0A"/>
    <w:rsid w:val="00D240E5"/>
    <w:rsid w:val="00D2443D"/>
    <w:rsid w:val="00D245EB"/>
    <w:rsid w:val="00D24BC3"/>
    <w:rsid w:val="00D24F90"/>
    <w:rsid w:val="00D25036"/>
    <w:rsid w:val="00D25F4D"/>
    <w:rsid w:val="00D26088"/>
    <w:rsid w:val="00D26219"/>
    <w:rsid w:val="00D264E4"/>
    <w:rsid w:val="00D26C06"/>
    <w:rsid w:val="00D26CE0"/>
    <w:rsid w:val="00D26D4E"/>
    <w:rsid w:val="00D27000"/>
    <w:rsid w:val="00D271AA"/>
    <w:rsid w:val="00D27452"/>
    <w:rsid w:val="00D27B1B"/>
    <w:rsid w:val="00D30136"/>
    <w:rsid w:val="00D304BD"/>
    <w:rsid w:val="00D30722"/>
    <w:rsid w:val="00D3093D"/>
    <w:rsid w:val="00D3097F"/>
    <w:rsid w:val="00D309A1"/>
    <w:rsid w:val="00D30F4D"/>
    <w:rsid w:val="00D3150A"/>
    <w:rsid w:val="00D32199"/>
    <w:rsid w:val="00D32574"/>
    <w:rsid w:val="00D329E3"/>
    <w:rsid w:val="00D32A98"/>
    <w:rsid w:val="00D32C63"/>
    <w:rsid w:val="00D32CDC"/>
    <w:rsid w:val="00D32CF5"/>
    <w:rsid w:val="00D333E2"/>
    <w:rsid w:val="00D33807"/>
    <w:rsid w:val="00D33989"/>
    <w:rsid w:val="00D33C28"/>
    <w:rsid w:val="00D33F84"/>
    <w:rsid w:val="00D341B5"/>
    <w:rsid w:val="00D34658"/>
    <w:rsid w:val="00D34690"/>
    <w:rsid w:val="00D34CB3"/>
    <w:rsid w:val="00D34E5D"/>
    <w:rsid w:val="00D35114"/>
    <w:rsid w:val="00D35315"/>
    <w:rsid w:val="00D35935"/>
    <w:rsid w:val="00D36133"/>
    <w:rsid w:val="00D36220"/>
    <w:rsid w:val="00D36585"/>
    <w:rsid w:val="00D36596"/>
    <w:rsid w:val="00D36848"/>
    <w:rsid w:val="00D36947"/>
    <w:rsid w:val="00D36C8A"/>
    <w:rsid w:val="00D375B6"/>
    <w:rsid w:val="00D37698"/>
    <w:rsid w:val="00D377F1"/>
    <w:rsid w:val="00D37B91"/>
    <w:rsid w:val="00D4019C"/>
    <w:rsid w:val="00D402C3"/>
    <w:rsid w:val="00D40597"/>
    <w:rsid w:val="00D406FE"/>
    <w:rsid w:val="00D40E3C"/>
    <w:rsid w:val="00D412E7"/>
    <w:rsid w:val="00D413E8"/>
    <w:rsid w:val="00D4168F"/>
    <w:rsid w:val="00D4170A"/>
    <w:rsid w:val="00D4170B"/>
    <w:rsid w:val="00D4217D"/>
    <w:rsid w:val="00D421A2"/>
    <w:rsid w:val="00D421A9"/>
    <w:rsid w:val="00D42353"/>
    <w:rsid w:val="00D42784"/>
    <w:rsid w:val="00D42851"/>
    <w:rsid w:val="00D429CF"/>
    <w:rsid w:val="00D42BBF"/>
    <w:rsid w:val="00D42CFB"/>
    <w:rsid w:val="00D42D13"/>
    <w:rsid w:val="00D4345A"/>
    <w:rsid w:val="00D43801"/>
    <w:rsid w:val="00D43B1C"/>
    <w:rsid w:val="00D43B50"/>
    <w:rsid w:val="00D44492"/>
    <w:rsid w:val="00D446D6"/>
    <w:rsid w:val="00D44922"/>
    <w:rsid w:val="00D449F1"/>
    <w:rsid w:val="00D44BEF"/>
    <w:rsid w:val="00D44EB3"/>
    <w:rsid w:val="00D455B9"/>
    <w:rsid w:val="00D455F5"/>
    <w:rsid w:val="00D45766"/>
    <w:rsid w:val="00D45BE4"/>
    <w:rsid w:val="00D45D41"/>
    <w:rsid w:val="00D461D1"/>
    <w:rsid w:val="00D46497"/>
    <w:rsid w:val="00D46621"/>
    <w:rsid w:val="00D467DB"/>
    <w:rsid w:val="00D4692A"/>
    <w:rsid w:val="00D46AF0"/>
    <w:rsid w:val="00D46C95"/>
    <w:rsid w:val="00D46D51"/>
    <w:rsid w:val="00D46F03"/>
    <w:rsid w:val="00D471A6"/>
    <w:rsid w:val="00D4736C"/>
    <w:rsid w:val="00D474A6"/>
    <w:rsid w:val="00D474B5"/>
    <w:rsid w:val="00D47699"/>
    <w:rsid w:val="00D4782E"/>
    <w:rsid w:val="00D478CB"/>
    <w:rsid w:val="00D47AD0"/>
    <w:rsid w:val="00D47FEE"/>
    <w:rsid w:val="00D50324"/>
    <w:rsid w:val="00D50A2C"/>
    <w:rsid w:val="00D50DA4"/>
    <w:rsid w:val="00D5117B"/>
    <w:rsid w:val="00D511C1"/>
    <w:rsid w:val="00D515CF"/>
    <w:rsid w:val="00D51EF7"/>
    <w:rsid w:val="00D51F44"/>
    <w:rsid w:val="00D51F81"/>
    <w:rsid w:val="00D52156"/>
    <w:rsid w:val="00D5217D"/>
    <w:rsid w:val="00D521C0"/>
    <w:rsid w:val="00D522BD"/>
    <w:rsid w:val="00D52760"/>
    <w:rsid w:val="00D52974"/>
    <w:rsid w:val="00D52E59"/>
    <w:rsid w:val="00D53348"/>
    <w:rsid w:val="00D535AE"/>
    <w:rsid w:val="00D53968"/>
    <w:rsid w:val="00D53FA0"/>
    <w:rsid w:val="00D540EB"/>
    <w:rsid w:val="00D54257"/>
    <w:rsid w:val="00D54275"/>
    <w:rsid w:val="00D542D0"/>
    <w:rsid w:val="00D54553"/>
    <w:rsid w:val="00D54588"/>
    <w:rsid w:val="00D54710"/>
    <w:rsid w:val="00D5475D"/>
    <w:rsid w:val="00D549DE"/>
    <w:rsid w:val="00D54A9A"/>
    <w:rsid w:val="00D54B8A"/>
    <w:rsid w:val="00D555B7"/>
    <w:rsid w:val="00D5596A"/>
    <w:rsid w:val="00D5597C"/>
    <w:rsid w:val="00D55AF2"/>
    <w:rsid w:val="00D55FC3"/>
    <w:rsid w:val="00D56083"/>
    <w:rsid w:val="00D5615E"/>
    <w:rsid w:val="00D5636D"/>
    <w:rsid w:val="00D56F64"/>
    <w:rsid w:val="00D56FD6"/>
    <w:rsid w:val="00D57004"/>
    <w:rsid w:val="00D57091"/>
    <w:rsid w:val="00D570C9"/>
    <w:rsid w:val="00D57216"/>
    <w:rsid w:val="00D57529"/>
    <w:rsid w:val="00D5792F"/>
    <w:rsid w:val="00D57A2B"/>
    <w:rsid w:val="00D601B9"/>
    <w:rsid w:val="00D60517"/>
    <w:rsid w:val="00D60557"/>
    <w:rsid w:val="00D6078C"/>
    <w:rsid w:val="00D60AF2"/>
    <w:rsid w:val="00D60F1D"/>
    <w:rsid w:val="00D61339"/>
    <w:rsid w:val="00D61B65"/>
    <w:rsid w:val="00D61C33"/>
    <w:rsid w:val="00D61E81"/>
    <w:rsid w:val="00D61F61"/>
    <w:rsid w:val="00D621D9"/>
    <w:rsid w:val="00D6247F"/>
    <w:rsid w:val="00D62684"/>
    <w:rsid w:val="00D62B13"/>
    <w:rsid w:val="00D62D19"/>
    <w:rsid w:val="00D630A2"/>
    <w:rsid w:val="00D632E0"/>
    <w:rsid w:val="00D634C3"/>
    <w:rsid w:val="00D635AB"/>
    <w:rsid w:val="00D6373F"/>
    <w:rsid w:val="00D639E5"/>
    <w:rsid w:val="00D63DBF"/>
    <w:rsid w:val="00D63EDE"/>
    <w:rsid w:val="00D64197"/>
    <w:rsid w:val="00D6454B"/>
    <w:rsid w:val="00D64EF6"/>
    <w:rsid w:val="00D64F82"/>
    <w:rsid w:val="00D65453"/>
    <w:rsid w:val="00D6564C"/>
    <w:rsid w:val="00D65CE0"/>
    <w:rsid w:val="00D65DF4"/>
    <w:rsid w:val="00D661E3"/>
    <w:rsid w:val="00D66CC7"/>
    <w:rsid w:val="00D66F8A"/>
    <w:rsid w:val="00D6753F"/>
    <w:rsid w:val="00D675C2"/>
    <w:rsid w:val="00D67658"/>
    <w:rsid w:val="00D676B0"/>
    <w:rsid w:val="00D67B6F"/>
    <w:rsid w:val="00D70157"/>
    <w:rsid w:val="00D70349"/>
    <w:rsid w:val="00D7039F"/>
    <w:rsid w:val="00D7061D"/>
    <w:rsid w:val="00D70F8E"/>
    <w:rsid w:val="00D71430"/>
    <w:rsid w:val="00D717BC"/>
    <w:rsid w:val="00D71FD0"/>
    <w:rsid w:val="00D72539"/>
    <w:rsid w:val="00D72822"/>
    <w:rsid w:val="00D728F2"/>
    <w:rsid w:val="00D72DE7"/>
    <w:rsid w:val="00D730CE"/>
    <w:rsid w:val="00D7313E"/>
    <w:rsid w:val="00D731FC"/>
    <w:rsid w:val="00D73447"/>
    <w:rsid w:val="00D73BD5"/>
    <w:rsid w:val="00D73F31"/>
    <w:rsid w:val="00D744E2"/>
    <w:rsid w:val="00D745D1"/>
    <w:rsid w:val="00D74868"/>
    <w:rsid w:val="00D75533"/>
    <w:rsid w:val="00D756C4"/>
    <w:rsid w:val="00D756FF"/>
    <w:rsid w:val="00D75B33"/>
    <w:rsid w:val="00D761B7"/>
    <w:rsid w:val="00D762FD"/>
    <w:rsid w:val="00D765DC"/>
    <w:rsid w:val="00D77073"/>
    <w:rsid w:val="00D77078"/>
    <w:rsid w:val="00D771D9"/>
    <w:rsid w:val="00D77948"/>
    <w:rsid w:val="00D77E65"/>
    <w:rsid w:val="00D80082"/>
    <w:rsid w:val="00D806A7"/>
    <w:rsid w:val="00D809BE"/>
    <w:rsid w:val="00D80A2D"/>
    <w:rsid w:val="00D80B84"/>
    <w:rsid w:val="00D80CF5"/>
    <w:rsid w:val="00D80F90"/>
    <w:rsid w:val="00D8108B"/>
    <w:rsid w:val="00D811F4"/>
    <w:rsid w:val="00D81459"/>
    <w:rsid w:val="00D8160F"/>
    <w:rsid w:val="00D81A51"/>
    <w:rsid w:val="00D8227F"/>
    <w:rsid w:val="00D8231B"/>
    <w:rsid w:val="00D82323"/>
    <w:rsid w:val="00D823C7"/>
    <w:rsid w:val="00D82435"/>
    <w:rsid w:val="00D83141"/>
    <w:rsid w:val="00D8323A"/>
    <w:rsid w:val="00D83395"/>
    <w:rsid w:val="00D835C4"/>
    <w:rsid w:val="00D83654"/>
    <w:rsid w:val="00D836EA"/>
    <w:rsid w:val="00D83C8C"/>
    <w:rsid w:val="00D8405C"/>
    <w:rsid w:val="00D8408A"/>
    <w:rsid w:val="00D84337"/>
    <w:rsid w:val="00D844AA"/>
    <w:rsid w:val="00D846DB"/>
    <w:rsid w:val="00D84C6E"/>
    <w:rsid w:val="00D84DC8"/>
    <w:rsid w:val="00D84F0F"/>
    <w:rsid w:val="00D850FE"/>
    <w:rsid w:val="00D852E6"/>
    <w:rsid w:val="00D8581A"/>
    <w:rsid w:val="00D85B61"/>
    <w:rsid w:val="00D85DF6"/>
    <w:rsid w:val="00D85E95"/>
    <w:rsid w:val="00D85FA6"/>
    <w:rsid w:val="00D86139"/>
    <w:rsid w:val="00D86511"/>
    <w:rsid w:val="00D8691C"/>
    <w:rsid w:val="00D869F6"/>
    <w:rsid w:val="00D87055"/>
    <w:rsid w:val="00D870F8"/>
    <w:rsid w:val="00D8719B"/>
    <w:rsid w:val="00D87614"/>
    <w:rsid w:val="00D8779F"/>
    <w:rsid w:val="00D904AF"/>
    <w:rsid w:val="00D90623"/>
    <w:rsid w:val="00D907BB"/>
    <w:rsid w:val="00D90801"/>
    <w:rsid w:val="00D90A82"/>
    <w:rsid w:val="00D90F43"/>
    <w:rsid w:val="00D90FDE"/>
    <w:rsid w:val="00D914E6"/>
    <w:rsid w:val="00D9167F"/>
    <w:rsid w:val="00D91A9B"/>
    <w:rsid w:val="00D91E43"/>
    <w:rsid w:val="00D921C2"/>
    <w:rsid w:val="00D92242"/>
    <w:rsid w:val="00D925CD"/>
    <w:rsid w:val="00D9264E"/>
    <w:rsid w:val="00D926E5"/>
    <w:rsid w:val="00D92B47"/>
    <w:rsid w:val="00D93114"/>
    <w:rsid w:val="00D93194"/>
    <w:rsid w:val="00D93442"/>
    <w:rsid w:val="00D9380B"/>
    <w:rsid w:val="00D9383E"/>
    <w:rsid w:val="00D93FBE"/>
    <w:rsid w:val="00D9403F"/>
    <w:rsid w:val="00D940AB"/>
    <w:rsid w:val="00D949D8"/>
    <w:rsid w:val="00D94ECE"/>
    <w:rsid w:val="00D94F82"/>
    <w:rsid w:val="00D951F5"/>
    <w:rsid w:val="00D9525A"/>
    <w:rsid w:val="00D952F0"/>
    <w:rsid w:val="00D9554F"/>
    <w:rsid w:val="00D957FB"/>
    <w:rsid w:val="00D95993"/>
    <w:rsid w:val="00D963A0"/>
    <w:rsid w:val="00D96686"/>
    <w:rsid w:val="00D966FF"/>
    <w:rsid w:val="00D967A9"/>
    <w:rsid w:val="00D968D7"/>
    <w:rsid w:val="00D96C04"/>
    <w:rsid w:val="00D96CCB"/>
    <w:rsid w:val="00D973FE"/>
    <w:rsid w:val="00D97A10"/>
    <w:rsid w:val="00D97A7E"/>
    <w:rsid w:val="00DA0130"/>
    <w:rsid w:val="00DA0253"/>
    <w:rsid w:val="00DA043B"/>
    <w:rsid w:val="00DA0B48"/>
    <w:rsid w:val="00DA0D70"/>
    <w:rsid w:val="00DA1686"/>
    <w:rsid w:val="00DA18DC"/>
    <w:rsid w:val="00DA1A7A"/>
    <w:rsid w:val="00DA1AA5"/>
    <w:rsid w:val="00DA1BEC"/>
    <w:rsid w:val="00DA2029"/>
    <w:rsid w:val="00DA26DD"/>
    <w:rsid w:val="00DA27DF"/>
    <w:rsid w:val="00DA2815"/>
    <w:rsid w:val="00DA2B01"/>
    <w:rsid w:val="00DA2B9E"/>
    <w:rsid w:val="00DA31D7"/>
    <w:rsid w:val="00DA338D"/>
    <w:rsid w:val="00DA33E7"/>
    <w:rsid w:val="00DA3BFF"/>
    <w:rsid w:val="00DA401F"/>
    <w:rsid w:val="00DA4CFE"/>
    <w:rsid w:val="00DA5DC2"/>
    <w:rsid w:val="00DA607B"/>
    <w:rsid w:val="00DA60D3"/>
    <w:rsid w:val="00DA63C1"/>
    <w:rsid w:val="00DA64A0"/>
    <w:rsid w:val="00DA6AEB"/>
    <w:rsid w:val="00DA6D75"/>
    <w:rsid w:val="00DA702A"/>
    <w:rsid w:val="00DA7502"/>
    <w:rsid w:val="00DA753A"/>
    <w:rsid w:val="00DA7A14"/>
    <w:rsid w:val="00DA7A45"/>
    <w:rsid w:val="00DA7ED7"/>
    <w:rsid w:val="00DA7FAD"/>
    <w:rsid w:val="00DB00A1"/>
    <w:rsid w:val="00DB07C7"/>
    <w:rsid w:val="00DB0A5A"/>
    <w:rsid w:val="00DB0F96"/>
    <w:rsid w:val="00DB1215"/>
    <w:rsid w:val="00DB1361"/>
    <w:rsid w:val="00DB141D"/>
    <w:rsid w:val="00DB1580"/>
    <w:rsid w:val="00DB1615"/>
    <w:rsid w:val="00DB18EA"/>
    <w:rsid w:val="00DB1C46"/>
    <w:rsid w:val="00DB1CC1"/>
    <w:rsid w:val="00DB1D55"/>
    <w:rsid w:val="00DB1EF4"/>
    <w:rsid w:val="00DB1FBE"/>
    <w:rsid w:val="00DB2834"/>
    <w:rsid w:val="00DB28EB"/>
    <w:rsid w:val="00DB2A49"/>
    <w:rsid w:val="00DB2AD7"/>
    <w:rsid w:val="00DB304D"/>
    <w:rsid w:val="00DB349F"/>
    <w:rsid w:val="00DB394A"/>
    <w:rsid w:val="00DB3BE1"/>
    <w:rsid w:val="00DB3F2B"/>
    <w:rsid w:val="00DB3F55"/>
    <w:rsid w:val="00DB4236"/>
    <w:rsid w:val="00DB44A9"/>
    <w:rsid w:val="00DB482C"/>
    <w:rsid w:val="00DB4CCB"/>
    <w:rsid w:val="00DB5363"/>
    <w:rsid w:val="00DB5517"/>
    <w:rsid w:val="00DB5F09"/>
    <w:rsid w:val="00DB6010"/>
    <w:rsid w:val="00DB62C5"/>
    <w:rsid w:val="00DB63BB"/>
    <w:rsid w:val="00DB6567"/>
    <w:rsid w:val="00DB659C"/>
    <w:rsid w:val="00DB667E"/>
    <w:rsid w:val="00DB6C60"/>
    <w:rsid w:val="00DB6CA3"/>
    <w:rsid w:val="00DB750B"/>
    <w:rsid w:val="00DB77E4"/>
    <w:rsid w:val="00DC010E"/>
    <w:rsid w:val="00DC0326"/>
    <w:rsid w:val="00DC0390"/>
    <w:rsid w:val="00DC03B0"/>
    <w:rsid w:val="00DC0649"/>
    <w:rsid w:val="00DC06D4"/>
    <w:rsid w:val="00DC0C0E"/>
    <w:rsid w:val="00DC0D6D"/>
    <w:rsid w:val="00DC0DFF"/>
    <w:rsid w:val="00DC1343"/>
    <w:rsid w:val="00DC151E"/>
    <w:rsid w:val="00DC18E5"/>
    <w:rsid w:val="00DC22EA"/>
    <w:rsid w:val="00DC2408"/>
    <w:rsid w:val="00DC2C42"/>
    <w:rsid w:val="00DC2C4E"/>
    <w:rsid w:val="00DC30EE"/>
    <w:rsid w:val="00DC31FC"/>
    <w:rsid w:val="00DC359F"/>
    <w:rsid w:val="00DC3745"/>
    <w:rsid w:val="00DC3862"/>
    <w:rsid w:val="00DC3EAD"/>
    <w:rsid w:val="00DC44D2"/>
    <w:rsid w:val="00DC4727"/>
    <w:rsid w:val="00DC47CF"/>
    <w:rsid w:val="00DC4D0F"/>
    <w:rsid w:val="00DC4D65"/>
    <w:rsid w:val="00DC5255"/>
    <w:rsid w:val="00DC582C"/>
    <w:rsid w:val="00DC5872"/>
    <w:rsid w:val="00DC5C74"/>
    <w:rsid w:val="00DC5CE6"/>
    <w:rsid w:val="00DC5D5C"/>
    <w:rsid w:val="00DC5E5D"/>
    <w:rsid w:val="00DC634A"/>
    <w:rsid w:val="00DC658D"/>
    <w:rsid w:val="00DC6761"/>
    <w:rsid w:val="00DC6B67"/>
    <w:rsid w:val="00DC75C5"/>
    <w:rsid w:val="00DC7D51"/>
    <w:rsid w:val="00DD0630"/>
    <w:rsid w:val="00DD0D36"/>
    <w:rsid w:val="00DD0EB1"/>
    <w:rsid w:val="00DD0F0B"/>
    <w:rsid w:val="00DD0F26"/>
    <w:rsid w:val="00DD0F28"/>
    <w:rsid w:val="00DD14DC"/>
    <w:rsid w:val="00DD1559"/>
    <w:rsid w:val="00DD1F2A"/>
    <w:rsid w:val="00DD2137"/>
    <w:rsid w:val="00DD2285"/>
    <w:rsid w:val="00DD2BD9"/>
    <w:rsid w:val="00DD327A"/>
    <w:rsid w:val="00DD38F5"/>
    <w:rsid w:val="00DD3BD7"/>
    <w:rsid w:val="00DD3FFD"/>
    <w:rsid w:val="00DD4114"/>
    <w:rsid w:val="00DD4116"/>
    <w:rsid w:val="00DD4281"/>
    <w:rsid w:val="00DD470D"/>
    <w:rsid w:val="00DD4726"/>
    <w:rsid w:val="00DD4FDC"/>
    <w:rsid w:val="00DD503C"/>
    <w:rsid w:val="00DD5126"/>
    <w:rsid w:val="00DD5363"/>
    <w:rsid w:val="00DD5BA7"/>
    <w:rsid w:val="00DD5C33"/>
    <w:rsid w:val="00DD5CAC"/>
    <w:rsid w:val="00DD5CB8"/>
    <w:rsid w:val="00DD5EA1"/>
    <w:rsid w:val="00DD5EE9"/>
    <w:rsid w:val="00DD5F39"/>
    <w:rsid w:val="00DD6573"/>
    <w:rsid w:val="00DD669A"/>
    <w:rsid w:val="00DD69C0"/>
    <w:rsid w:val="00DD7159"/>
    <w:rsid w:val="00DD71A5"/>
    <w:rsid w:val="00DD7B4A"/>
    <w:rsid w:val="00DD7BB4"/>
    <w:rsid w:val="00DE063C"/>
    <w:rsid w:val="00DE06C6"/>
    <w:rsid w:val="00DE097B"/>
    <w:rsid w:val="00DE0BE2"/>
    <w:rsid w:val="00DE0F4E"/>
    <w:rsid w:val="00DE1230"/>
    <w:rsid w:val="00DE12AE"/>
    <w:rsid w:val="00DE12DD"/>
    <w:rsid w:val="00DE1692"/>
    <w:rsid w:val="00DE1730"/>
    <w:rsid w:val="00DE191A"/>
    <w:rsid w:val="00DE1D44"/>
    <w:rsid w:val="00DE1EB0"/>
    <w:rsid w:val="00DE1F29"/>
    <w:rsid w:val="00DE20BD"/>
    <w:rsid w:val="00DE2326"/>
    <w:rsid w:val="00DE25A8"/>
    <w:rsid w:val="00DE2F5A"/>
    <w:rsid w:val="00DE314B"/>
    <w:rsid w:val="00DE3162"/>
    <w:rsid w:val="00DE33CB"/>
    <w:rsid w:val="00DE364D"/>
    <w:rsid w:val="00DE3707"/>
    <w:rsid w:val="00DE3739"/>
    <w:rsid w:val="00DE38E3"/>
    <w:rsid w:val="00DE3A2C"/>
    <w:rsid w:val="00DE43A8"/>
    <w:rsid w:val="00DE4442"/>
    <w:rsid w:val="00DE4520"/>
    <w:rsid w:val="00DE473B"/>
    <w:rsid w:val="00DE4E17"/>
    <w:rsid w:val="00DE500A"/>
    <w:rsid w:val="00DE5645"/>
    <w:rsid w:val="00DE5CFC"/>
    <w:rsid w:val="00DE5F3B"/>
    <w:rsid w:val="00DE6128"/>
    <w:rsid w:val="00DE652B"/>
    <w:rsid w:val="00DE6656"/>
    <w:rsid w:val="00DE6996"/>
    <w:rsid w:val="00DE6B37"/>
    <w:rsid w:val="00DE6E77"/>
    <w:rsid w:val="00DE7046"/>
    <w:rsid w:val="00DE7287"/>
    <w:rsid w:val="00DE7CBD"/>
    <w:rsid w:val="00DF0028"/>
    <w:rsid w:val="00DF00E4"/>
    <w:rsid w:val="00DF0431"/>
    <w:rsid w:val="00DF0907"/>
    <w:rsid w:val="00DF092F"/>
    <w:rsid w:val="00DF0FBA"/>
    <w:rsid w:val="00DF1373"/>
    <w:rsid w:val="00DF16D3"/>
    <w:rsid w:val="00DF1AA3"/>
    <w:rsid w:val="00DF1DE5"/>
    <w:rsid w:val="00DF2487"/>
    <w:rsid w:val="00DF2795"/>
    <w:rsid w:val="00DF27E7"/>
    <w:rsid w:val="00DF2B23"/>
    <w:rsid w:val="00DF2E69"/>
    <w:rsid w:val="00DF2F3A"/>
    <w:rsid w:val="00DF2FBC"/>
    <w:rsid w:val="00DF31E0"/>
    <w:rsid w:val="00DF4002"/>
    <w:rsid w:val="00DF4110"/>
    <w:rsid w:val="00DF42F0"/>
    <w:rsid w:val="00DF43E0"/>
    <w:rsid w:val="00DF466F"/>
    <w:rsid w:val="00DF487E"/>
    <w:rsid w:val="00DF4A51"/>
    <w:rsid w:val="00DF4BD0"/>
    <w:rsid w:val="00DF52E1"/>
    <w:rsid w:val="00DF53B3"/>
    <w:rsid w:val="00DF5D36"/>
    <w:rsid w:val="00DF62E7"/>
    <w:rsid w:val="00DF6DCE"/>
    <w:rsid w:val="00DF7167"/>
    <w:rsid w:val="00DF77D2"/>
    <w:rsid w:val="00DF786B"/>
    <w:rsid w:val="00DF7875"/>
    <w:rsid w:val="00DF79CE"/>
    <w:rsid w:val="00DF7DBA"/>
    <w:rsid w:val="00DF7E44"/>
    <w:rsid w:val="00E00143"/>
    <w:rsid w:val="00E0030E"/>
    <w:rsid w:val="00E00518"/>
    <w:rsid w:val="00E005DD"/>
    <w:rsid w:val="00E0084A"/>
    <w:rsid w:val="00E00BC5"/>
    <w:rsid w:val="00E00D2F"/>
    <w:rsid w:val="00E00DFD"/>
    <w:rsid w:val="00E00E70"/>
    <w:rsid w:val="00E00F6B"/>
    <w:rsid w:val="00E014C2"/>
    <w:rsid w:val="00E021C2"/>
    <w:rsid w:val="00E021CE"/>
    <w:rsid w:val="00E025C4"/>
    <w:rsid w:val="00E0295F"/>
    <w:rsid w:val="00E029DA"/>
    <w:rsid w:val="00E02BF2"/>
    <w:rsid w:val="00E0316F"/>
    <w:rsid w:val="00E0371B"/>
    <w:rsid w:val="00E03840"/>
    <w:rsid w:val="00E03AE4"/>
    <w:rsid w:val="00E03C7D"/>
    <w:rsid w:val="00E03D69"/>
    <w:rsid w:val="00E04499"/>
    <w:rsid w:val="00E049A9"/>
    <w:rsid w:val="00E04E1F"/>
    <w:rsid w:val="00E05023"/>
    <w:rsid w:val="00E05697"/>
    <w:rsid w:val="00E0603E"/>
    <w:rsid w:val="00E0607C"/>
    <w:rsid w:val="00E0623A"/>
    <w:rsid w:val="00E06481"/>
    <w:rsid w:val="00E06528"/>
    <w:rsid w:val="00E06774"/>
    <w:rsid w:val="00E06B86"/>
    <w:rsid w:val="00E06F21"/>
    <w:rsid w:val="00E06FDE"/>
    <w:rsid w:val="00E07026"/>
    <w:rsid w:val="00E07262"/>
    <w:rsid w:val="00E07F7D"/>
    <w:rsid w:val="00E1001B"/>
    <w:rsid w:val="00E10356"/>
    <w:rsid w:val="00E1045E"/>
    <w:rsid w:val="00E1050C"/>
    <w:rsid w:val="00E105BB"/>
    <w:rsid w:val="00E10622"/>
    <w:rsid w:val="00E10A4D"/>
    <w:rsid w:val="00E10B16"/>
    <w:rsid w:val="00E10B61"/>
    <w:rsid w:val="00E111A9"/>
    <w:rsid w:val="00E11ED2"/>
    <w:rsid w:val="00E120D6"/>
    <w:rsid w:val="00E12189"/>
    <w:rsid w:val="00E12CE8"/>
    <w:rsid w:val="00E12E1C"/>
    <w:rsid w:val="00E13643"/>
    <w:rsid w:val="00E139B2"/>
    <w:rsid w:val="00E13B0A"/>
    <w:rsid w:val="00E13C9D"/>
    <w:rsid w:val="00E13D0F"/>
    <w:rsid w:val="00E14281"/>
    <w:rsid w:val="00E14400"/>
    <w:rsid w:val="00E14656"/>
    <w:rsid w:val="00E14B36"/>
    <w:rsid w:val="00E15069"/>
    <w:rsid w:val="00E15345"/>
    <w:rsid w:val="00E15DE4"/>
    <w:rsid w:val="00E161BB"/>
    <w:rsid w:val="00E16293"/>
    <w:rsid w:val="00E16929"/>
    <w:rsid w:val="00E17611"/>
    <w:rsid w:val="00E17645"/>
    <w:rsid w:val="00E176DE"/>
    <w:rsid w:val="00E17A8F"/>
    <w:rsid w:val="00E17BCB"/>
    <w:rsid w:val="00E17C0D"/>
    <w:rsid w:val="00E17CD1"/>
    <w:rsid w:val="00E20E5C"/>
    <w:rsid w:val="00E20F0A"/>
    <w:rsid w:val="00E20FB9"/>
    <w:rsid w:val="00E21479"/>
    <w:rsid w:val="00E2147F"/>
    <w:rsid w:val="00E2154A"/>
    <w:rsid w:val="00E2159F"/>
    <w:rsid w:val="00E215C2"/>
    <w:rsid w:val="00E21911"/>
    <w:rsid w:val="00E21A27"/>
    <w:rsid w:val="00E21B2B"/>
    <w:rsid w:val="00E21DBC"/>
    <w:rsid w:val="00E21DEB"/>
    <w:rsid w:val="00E21EA3"/>
    <w:rsid w:val="00E220A1"/>
    <w:rsid w:val="00E22337"/>
    <w:rsid w:val="00E223CB"/>
    <w:rsid w:val="00E223F9"/>
    <w:rsid w:val="00E2269C"/>
    <w:rsid w:val="00E22CE3"/>
    <w:rsid w:val="00E22DF0"/>
    <w:rsid w:val="00E2364C"/>
    <w:rsid w:val="00E236C9"/>
    <w:rsid w:val="00E23D96"/>
    <w:rsid w:val="00E2441E"/>
    <w:rsid w:val="00E24654"/>
    <w:rsid w:val="00E24661"/>
    <w:rsid w:val="00E2480E"/>
    <w:rsid w:val="00E2487A"/>
    <w:rsid w:val="00E24C9D"/>
    <w:rsid w:val="00E25472"/>
    <w:rsid w:val="00E25586"/>
    <w:rsid w:val="00E25610"/>
    <w:rsid w:val="00E257BD"/>
    <w:rsid w:val="00E2596E"/>
    <w:rsid w:val="00E25D31"/>
    <w:rsid w:val="00E26297"/>
    <w:rsid w:val="00E265AD"/>
    <w:rsid w:val="00E26B3C"/>
    <w:rsid w:val="00E26D2A"/>
    <w:rsid w:val="00E27112"/>
    <w:rsid w:val="00E276A2"/>
    <w:rsid w:val="00E27A76"/>
    <w:rsid w:val="00E27B6C"/>
    <w:rsid w:val="00E27EF3"/>
    <w:rsid w:val="00E3047C"/>
    <w:rsid w:val="00E30A14"/>
    <w:rsid w:val="00E30DAF"/>
    <w:rsid w:val="00E310D8"/>
    <w:rsid w:val="00E31168"/>
    <w:rsid w:val="00E314D7"/>
    <w:rsid w:val="00E316DA"/>
    <w:rsid w:val="00E31C38"/>
    <w:rsid w:val="00E31D0E"/>
    <w:rsid w:val="00E31D58"/>
    <w:rsid w:val="00E32582"/>
    <w:rsid w:val="00E32B89"/>
    <w:rsid w:val="00E32CFB"/>
    <w:rsid w:val="00E33AAA"/>
    <w:rsid w:val="00E33CD7"/>
    <w:rsid w:val="00E33EB6"/>
    <w:rsid w:val="00E34175"/>
    <w:rsid w:val="00E34258"/>
    <w:rsid w:val="00E34284"/>
    <w:rsid w:val="00E3428D"/>
    <w:rsid w:val="00E346A3"/>
    <w:rsid w:val="00E349A5"/>
    <w:rsid w:val="00E34BC7"/>
    <w:rsid w:val="00E351BD"/>
    <w:rsid w:val="00E3523F"/>
    <w:rsid w:val="00E359EB"/>
    <w:rsid w:val="00E35DB2"/>
    <w:rsid w:val="00E35DFC"/>
    <w:rsid w:val="00E3641A"/>
    <w:rsid w:val="00E36C2B"/>
    <w:rsid w:val="00E36D24"/>
    <w:rsid w:val="00E36D44"/>
    <w:rsid w:val="00E36E8C"/>
    <w:rsid w:val="00E36F41"/>
    <w:rsid w:val="00E36F6A"/>
    <w:rsid w:val="00E37207"/>
    <w:rsid w:val="00E37360"/>
    <w:rsid w:val="00E3766F"/>
    <w:rsid w:val="00E377A8"/>
    <w:rsid w:val="00E378E7"/>
    <w:rsid w:val="00E379ED"/>
    <w:rsid w:val="00E37B39"/>
    <w:rsid w:val="00E37F7F"/>
    <w:rsid w:val="00E4016A"/>
    <w:rsid w:val="00E40494"/>
    <w:rsid w:val="00E40A05"/>
    <w:rsid w:val="00E40EA5"/>
    <w:rsid w:val="00E41020"/>
    <w:rsid w:val="00E41025"/>
    <w:rsid w:val="00E41A0B"/>
    <w:rsid w:val="00E41A16"/>
    <w:rsid w:val="00E4215A"/>
    <w:rsid w:val="00E4230E"/>
    <w:rsid w:val="00E427AC"/>
    <w:rsid w:val="00E42B6D"/>
    <w:rsid w:val="00E42C80"/>
    <w:rsid w:val="00E43514"/>
    <w:rsid w:val="00E4380C"/>
    <w:rsid w:val="00E43F49"/>
    <w:rsid w:val="00E44482"/>
    <w:rsid w:val="00E44854"/>
    <w:rsid w:val="00E44BDB"/>
    <w:rsid w:val="00E44BE9"/>
    <w:rsid w:val="00E44C58"/>
    <w:rsid w:val="00E457DA"/>
    <w:rsid w:val="00E45C87"/>
    <w:rsid w:val="00E45F12"/>
    <w:rsid w:val="00E45F93"/>
    <w:rsid w:val="00E45FE4"/>
    <w:rsid w:val="00E46195"/>
    <w:rsid w:val="00E4643E"/>
    <w:rsid w:val="00E46529"/>
    <w:rsid w:val="00E46AE6"/>
    <w:rsid w:val="00E46CE2"/>
    <w:rsid w:val="00E46F9F"/>
    <w:rsid w:val="00E46FD3"/>
    <w:rsid w:val="00E47584"/>
    <w:rsid w:val="00E47813"/>
    <w:rsid w:val="00E47A0F"/>
    <w:rsid w:val="00E47B23"/>
    <w:rsid w:val="00E47D68"/>
    <w:rsid w:val="00E50205"/>
    <w:rsid w:val="00E502D3"/>
    <w:rsid w:val="00E5063A"/>
    <w:rsid w:val="00E5086D"/>
    <w:rsid w:val="00E5095B"/>
    <w:rsid w:val="00E50BDB"/>
    <w:rsid w:val="00E511B8"/>
    <w:rsid w:val="00E51374"/>
    <w:rsid w:val="00E51387"/>
    <w:rsid w:val="00E515F8"/>
    <w:rsid w:val="00E518C3"/>
    <w:rsid w:val="00E51B1C"/>
    <w:rsid w:val="00E51CC9"/>
    <w:rsid w:val="00E51DA5"/>
    <w:rsid w:val="00E51EC3"/>
    <w:rsid w:val="00E5209B"/>
    <w:rsid w:val="00E520BF"/>
    <w:rsid w:val="00E5249A"/>
    <w:rsid w:val="00E525AA"/>
    <w:rsid w:val="00E52760"/>
    <w:rsid w:val="00E52B30"/>
    <w:rsid w:val="00E52C4B"/>
    <w:rsid w:val="00E52D02"/>
    <w:rsid w:val="00E52EF7"/>
    <w:rsid w:val="00E52F49"/>
    <w:rsid w:val="00E53166"/>
    <w:rsid w:val="00E536AE"/>
    <w:rsid w:val="00E53A07"/>
    <w:rsid w:val="00E53D1B"/>
    <w:rsid w:val="00E53F21"/>
    <w:rsid w:val="00E54807"/>
    <w:rsid w:val="00E54BB3"/>
    <w:rsid w:val="00E54DE3"/>
    <w:rsid w:val="00E55005"/>
    <w:rsid w:val="00E5519D"/>
    <w:rsid w:val="00E55212"/>
    <w:rsid w:val="00E554EF"/>
    <w:rsid w:val="00E55690"/>
    <w:rsid w:val="00E55702"/>
    <w:rsid w:val="00E55760"/>
    <w:rsid w:val="00E55915"/>
    <w:rsid w:val="00E55F3D"/>
    <w:rsid w:val="00E56208"/>
    <w:rsid w:val="00E56F7C"/>
    <w:rsid w:val="00E57156"/>
    <w:rsid w:val="00E572CE"/>
    <w:rsid w:val="00E574D1"/>
    <w:rsid w:val="00E57751"/>
    <w:rsid w:val="00E577A3"/>
    <w:rsid w:val="00E5784A"/>
    <w:rsid w:val="00E578ED"/>
    <w:rsid w:val="00E579DC"/>
    <w:rsid w:val="00E57BFF"/>
    <w:rsid w:val="00E57C09"/>
    <w:rsid w:val="00E57D8A"/>
    <w:rsid w:val="00E57E87"/>
    <w:rsid w:val="00E600BC"/>
    <w:rsid w:val="00E60303"/>
    <w:rsid w:val="00E60465"/>
    <w:rsid w:val="00E60641"/>
    <w:rsid w:val="00E608D8"/>
    <w:rsid w:val="00E60A86"/>
    <w:rsid w:val="00E60A87"/>
    <w:rsid w:val="00E60FB0"/>
    <w:rsid w:val="00E6116D"/>
    <w:rsid w:val="00E61222"/>
    <w:rsid w:val="00E6180E"/>
    <w:rsid w:val="00E61AC7"/>
    <w:rsid w:val="00E6256B"/>
    <w:rsid w:val="00E62EF4"/>
    <w:rsid w:val="00E63384"/>
    <w:rsid w:val="00E63B33"/>
    <w:rsid w:val="00E6415D"/>
    <w:rsid w:val="00E642A4"/>
    <w:rsid w:val="00E6432F"/>
    <w:rsid w:val="00E6497F"/>
    <w:rsid w:val="00E64AD9"/>
    <w:rsid w:val="00E64FB7"/>
    <w:rsid w:val="00E6555B"/>
    <w:rsid w:val="00E655A0"/>
    <w:rsid w:val="00E65A6B"/>
    <w:rsid w:val="00E65CAD"/>
    <w:rsid w:val="00E65D1F"/>
    <w:rsid w:val="00E6629F"/>
    <w:rsid w:val="00E663B8"/>
    <w:rsid w:val="00E67087"/>
    <w:rsid w:val="00E673B9"/>
    <w:rsid w:val="00E67851"/>
    <w:rsid w:val="00E67C97"/>
    <w:rsid w:val="00E67EFA"/>
    <w:rsid w:val="00E70094"/>
    <w:rsid w:val="00E700BC"/>
    <w:rsid w:val="00E703F2"/>
    <w:rsid w:val="00E705F2"/>
    <w:rsid w:val="00E7073A"/>
    <w:rsid w:val="00E707D4"/>
    <w:rsid w:val="00E70858"/>
    <w:rsid w:val="00E70C45"/>
    <w:rsid w:val="00E70C52"/>
    <w:rsid w:val="00E70CCF"/>
    <w:rsid w:val="00E70DA2"/>
    <w:rsid w:val="00E70F6B"/>
    <w:rsid w:val="00E7100F"/>
    <w:rsid w:val="00E71435"/>
    <w:rsid w:val="00E71A88"/>
    <w:rsid w:val="00E71EBC"/>
    <w:rsid w:val="00E721F0"/>
    <w:rsid w:val="00E72257"/>
    <w:rsid w:val="00E72667"/>
    <w:rsid w:val="00E72B0B"/>
    <w:rsid w:val="00E72CCE"/>
    <w:rsid w:val="00E72D94"/>
    <w:rsid w:val="00E72E3F"/>
    <w:rsid w:val="00E7312D"/>
    <w:rsid w:val="00E73932"/>
    <w:rsid w:val="00E74131"/>
    <w:rsid w:val="00E74861"/>
    <w:rsid w:val="00E748A3"/>
    <w:rsid w:val="00E748B3"/>
    <w:rsid w:val="00E75615"/>
    <w:rsid w:val="00E757BB"/>
    <w:rsid w:val="00E759D1"/>
    <w:rsid w:val="00E75A0C"/>
    <w:rsid w:val="00E75A2B"/>
    <w:rsid w:val="00E75ABD"/>
    <w:rsid w:val="00E76481"/>
    <w:rsid w:val="00E7676E"/>
    <w:rsid w:val="00E76922"/>
    <w:rsid w:val="00E76D80"/>
    <w:rsid w:val="00E7703E"/>
    <w:rsid w:val="00E7720A"/>
    <w:rsid w:val="00E772D3"/>
    <w:rsid w:val="00E774D6"/>
    <w:rsid w:val="00E779BD"/>
    <w:rsid w:val="00E800C1"/>
    <w:rsid w:val="00E801E5"/>
    <w:rsid w:val="00E803D9"/>
    <w:rsid w:val="00E80549"/>
    <w:rsid w:val="00E80B31"/>
    <w:rsid w:val="00E80CC9"/>
    <w:rsid w:val="00E80D3D"/>
    <w:rsid w:val="00E80EDF"/>
    <w:rsid w:val="00E80EFE"/>
    <w:rsid w:val="00E81138"/>
    <w:rsid w:val="00E8114F"/>
    <w:rsid w:val="00E8122D"/>
    <w:rsid w:val="00E8150A"/>
    <w:rsid w:val="00E8154E"/>
    <w:rsid w:val="00E815AF"/>
    <w:rsid w:val="00E815B8"/>
    <w:rsid w:val="00E816D2"/>
    <w:rsid w:val="00E81D44"/>
    <w:rsid w:val="00E81E87"/>
    <w:rsid w:val="00E822AE"/>
    <w:rsid w:val="00E8254F"/>
    <w:rsid w:val="00E8255C"/>
    <w:rsid w:val="00E82B02"/>
    <w:rsid w:val="00E83210"/>
    <w:rsid w:val="00E837C0"/>
    <w:rsid w:val="00E8384D"/>
    <w:rsid w:val="00E83F92"/>
    <w:rsid w:val="00E84250"/>
    <w:rsid w:val="00E84908"/>
    <w:rsid w:val="00E84B62"/>
    <w:rsid w:val="00E84BE0"/>
    <w:rsid w:val="00E84CD8"/>
    <w:rsid w:val="00E84E11"/>
    <w:rsid w:val="00E85233"/>
    <w:rsid w:val="00E85528"/>
    <w:rsid w:val="00E85590"/>
    <w:rsid w:val="00E8568A"/>
    <w:rsid w:val="00E85782"/>
    <w:rsid w:val="00E85879"/>
    <w:rsid w:val="00E85D40"/>
    <w:rsid w:val="00E85D95"/>
    <w:rsid w:val="00E8627E"/>
    <w:rsid w:val="00E862D9"/>
    <w:rsid w:val="00E86A67"/>
    <w:rsid w:val="00E86DDC"/>
    <w:rsid w:val="00E86F27"/>
    <w:rsid w:val="00E8709F"/>
    <w:rsid w:val="00E8742D"/>
    <w:rsid w:val="00E875C2"/>
    <w:rsid w:val="00E8774A"/>
    <w:rsid w:val="00E87CBD"/>
    <w:rsid w:val="00E87DBC"/>
    <w:rsid w:val="00E90B90"/>
    <w:rsid w:val="00E90C1C"/>
    <w:rsid w:val="00E90C54"/>
    <w:rsid w:val="00E91775"/>
    <w:rsid w:val="00E91901"/>
    <w:rsid w:val="00E91B86"/>
    <w:rsid w:val="00E91FFF"/>
    <w:rsid w:val="00E9221B"/>
    <w:rsid w:val="00E92527"/>
    <w:rsid w:val="00E9255C"/>
    <w:rsid w:val="00E926DB"/>
    <w:rsid w:val="00E927EA"/>
    <w:rsid w:val="00E92C90"/>
    <w:rsid w:val="00E93085"/>
    <w:rsid w:val="00E93AB2"/>
    <w:rsid w:val="00E93E10"/>
    <w:rsid w:val="00E9404B"/>
    <w:rsid w:val="00E94093"/>
    <w:rsid w:val="00E94534"/>
    <w:rsid w:val="00E9488E"/>
    <w:rsid w:val="00E94A21"/>
    <w:rsid w:val="00E94B22"/>
    <w:rsid w:val="00E94DA0"/>
    <w:rsid w:val="00E94FAE"/>
    <w:rsid w:val="00E9516D"/>
    <w:rsid w:val="00E95341"/>
    <w:rsid w:val="00E953A5"/>
    <w:rsid w:val="00E95480"/>
    <w:rsid w:val="00E9748D"/>
    <w:rsid w:val="00E9749B"/>
    <w:rsid w:val="00E97587"/>
    <w:rsid w:val="00E97A8B"/>
    <w:rsid w:val="00E97CAF"/>
    <w:rsid w:val="00E97FDF"/>
    <w:rsid w:val="00EA039A"/>
    <w:rsid w:val="00EA0461"/>
    <w:rsid w:val="00EA0960"/>
    <w:rsid w:val="00EA0D85"/>
    <w:rsid w:val="00EA0F5A"/>
    <w:rsid w:val="00EA14BD"/>
    <w:rsid w:val="00EA150F"/>
    <w:rsid w:val="00EA172F"/>
    <w:rsid w:val="00EA1904"/>
    <w:rsid w:val="00EA1F48"/>
    <w:rsid w:val="00EA21EC"/>
    <w:rsid w:val="00EA2A15"/>
    <w:rsid w:val="00EA2C28"/>
    <w:rsid w:val="00EA2EA6"/>
    <w:rsid w:val="00EA2FC6"/>
    <w:rsid w:val="00EA3192"/>
    <w:rsid w:val="00EA31BA"/>
    <w:rsid w:val="00EA38B5"/>
    <w:rsid w:val="00EA3C7E"/>
    <w:rsid w:val="00EA3EAA"/>
    <w:rsid w:val="00EA40C3"/>
    <w:rsid w:val="00EA4252"/>
    <w:rsid w:val="00EA425A"/>
    <w:rsid w:val="00EA4697"/>
    <w:rsid w:val="00EA5114"/>
    <w:rsid w:val="00EA5337"/>
    <w:rsid w:val="00EA5393"/>
    <w:rsid w:val="00EA552D"/>
    <w:rsid w:val="00EA58F1"/>
    <w:rsid w:val="00EA5A81"/>
    <w:rsid w:val="00EA5ADF"/>
    <w:rsid w:val="00EA5EE0"/>
    <w:rsid w:val="00EA628F"/>
    <w:rsid w:val="00EA6344"/>
    <w:rsid w:val="00EA6629"/>
    <w:rsid w:val="00EA6866"/>
    <w:rsid w:val="00EA7191"/>
    <w:rsid w:val="00EA74BB"/>
    <w:rsid w:val="00EA74BD"/>
    <w:rsid w:val="00EA782E"/>
    <w:rsid w:val="00EA7AF5"/>
    <w:rsid w:val="00EA7C3B"/>
    <w:rsid w:val="00EA7F3E"/>
    <w:rsid w:val="00EB0058"/>
    <w:rsid w:val="00EB0170"/>
    <w:rsid w:val="00EB02DE"/>
    <w:rsid w:val="00EB07AA"/>
    <w:rsid w:val="00EB08A3"/>
    <w:rsid w:val="00EB09A6"/>
    <w:rsid w:val="00EB0D90"/>
    <w:rsid w:val="00EB0DC1"/>
    <w:rsid w:val="00EB0DF7"/>
    <w:rsid w:val="00EB0EEF"/>
    <w:rsid w:val="00EB144F"/>
    <w:rsid w:val="00EB1574"/>
    <w:rsid w:val="00EB1637"/>
    <w:rsid w:val="00EB1B4A"/>
    <w:rsid w:val="00EB1BB6"/>
    <w:rsid w:val="00EB1C0A"/>
    <w:rsid w:val="00EB1E05"/>
    <w:rsid w:val="00EB2000"/>
    <w:rsid w:val="00EB22B5"/>
    <w:rsid w:val="00EB2847"/>
    <w:rsid w:val="00EB29A1"/>
    <w:rsid w:val="00EB2E1B"/>
    <w:rsid w:val="00EB2F67"/>
    <w:rsid w:val="00EB3508"/>
    <w:rsid w:val="00EB357A"/>
    <w:rsid w:val="00EB35B1"/>
    <w:rsid w:val="00EB3619"/>
    <w:rsid w:val="00EB3944"/>
    <w:rsid w:val="00EB3CB2"/>
    <w:rsid w:val="00EB3CEC"/>
    <w:rsid w:val="00EB3DAF"/>
    <w:rsid w:val="00EB3FFC"/>
    <w:rsid w:val="00EB421E"/>
    <w:rsid w:val="00EB43BD"/>
    <w:rsid w:val="00EB43D7"/>
    <w:rsid w:val="00EB46AE"/>
    <w:rsid w:val="00EB4965"/>
    <w:rsid w:val="00EB4A5E"/>
    <w:rsid w:val="00EB4AFC"/>
    <w:rsid w:val="00EB4BA5"/>
    <w:rsid w:val="00EB4C81"/>
    <w:rsid w:val="00EB5289"/>
    <w:rsid w:val="00EB52A2"/>
    <w:rsid w:val="00EB52F0"/>
    <w:rsid w:val="00EB583C"/>
    <w:rsid w:val="00EB5A0C"/>
    <w:rsid w:val="00EB5DBF"/>
    <w:rsid w:val="00EB5E99"/>
    <w:rsid w:val="00EB5FD2"/>
    <w:rsid w:val="00EB610E"/>
    <w:rsid w:val="00EB64FC"/>
    <w:rsid w:val="00EB6755"/>
    <w:rsid w:val="00EB6963"/>
    <w:rsid w:val="00EB69E9"/>
    <w:rsid w:val="00EB6EA1"/>
    <w:rsid w:val="00EB7BFA"/>
    <w:rsid w:val="00EB7C1C"/>
    <w:rsid w:val="00EB7E36"/>
    <w:rsid w:val="00EC004C"/>
    <w:rsid w:val="00EC0151"/>
    <w:rsid w:val="00EC0243"/>
    <w:rsid w:val="00EC038B"/>
    <w:rsid w:val="00EC04EA"/>
    <w:rsid w:val="00EC060C"/>
    <w:rsid w:val="00EC074C"/>
    <w:rsid w:val="00EC07EB"/>
    <w:rsid w:val="00EC0B28"/>
    <w:rsid w:val="00EC0C27"/>
    <w:rsid w:val="00EC1160"/>
    <w:rsid w:val="00EC1341"/>
    <w:rsid w:val="00EC13C9"/>
    <w:rsid w:val="00EC1684"/>
    <w:rsid w:val="00EC17E6"/>
    <w:rsid w:val="00EC17ED"/>
    <w:rsid w:val="00EC1D22"/>
    <w:rsid w:val="00EC1F94"/>
    <w:rsid w:val="00EC1F9A"/>
    <w:rsid w:val="00EC203F"/>
    <w:rsid w:val="00EC2116"/>
    <w:rsid w:val="00EC2153"/>
    <w:rsid w:val="00EC2181"/>
    <w:rsid w:val="00EC2278"/>
    <w:rsid w:val="00EC26C3"/>
    <w:rsid w:val="00EC2825"/>
    <w:rsid w:val="00EC2991"/>
    <w:rsid w:val="00EC369A"/>
    <w:rsid w:val="00EC3890"/>
    <w:rsid w:val="00EC39AA"/>
    <w:rsid w:val="00EC3A3F"/>
    <w:rsid w:val="00EC3AC6"/>
    <w:rsid w:val="00EC3BA0"/>
    <w:rsid w:val="00EC3FA6"/>
    <w:rsid w:val="00EC4AF7"/>
    <w:rsid w:val="00EC4B41"/>
    <w:rsid w:val="00EC4F5E"/>
    <w:rsid w:val="00EC5485"/>
    <w:rsid w:val="00EC5956"/>
    <w:rsid w:val="00EC5B0B"/>
    <w:rsid w:val="00EC5E79"/>
    <w:rsid w:val="00EC5FC1"/>
    <w:rsid w:val="00EC65AE"/>
    <w:rsid w:val="00EC6764"/>
    <w:rsid w:val="00EC68BD"/>
    <w:rsid w:val="00EC6E04"/>
    <w:rsid w:val="00EC7118"/>
    <w:rsid w:val="00EC7151"/>
    <w:rsid w:val="00EC71CB"/>
    <w:rsid w:val="00EC7335"/>
    <w:rsid w:val="00ED02A9"/>
    <w:rsid w:val="00ED0606"/>
    <w:rsid w:val="00ED0862"/>
    <w:rsid w:val="00ED0F54"/>
    <w:rsid w:val="00ED132B"/>
    <w:rsid w:val="00ED13EF"/>
    <w:rsid w:val="00ED187C"/>
    <w:rsid w:val="00ED1A08"/>
    <w:rsid w:val="00ED1EBE"/>
    <w:rsid w:val="00ED206F"/>
    <w:rsid w:val="00ED2867"/>
    <w:rsid w:val="00ED2BC9"/>
    <w:rsid w:val="00ED2FCE"/>
    <w:rsid w:val="00ED32A4"/>
    <w:rsid w:val="00ED339F"/>
    <w:rsid w:val="00ED39AF"/>
    <w:rsid w:val="00ED39D5"/>
    <w:rsid w:val="00ED3A55"/>
    <w:rsid w:val="00ED3ACC"/>
    <w:rsid w:val="00ED407B"/>
    <w:rsid w:val="00ED475F"/>
    <w:rsid w:val="00ED48CC"/>
    <w:rsid w:val="00ED4B6B"/>
    <w:rsid w:val="00ED4CA5"/>
    <w:rsid w:val="00ED5218"/>
    <w:rsid w:val="00ED5382"/>
    <w:rsid w:val="00ED54D1"/>
    <w:rsid w:val="00ED5C81"/>
    <w:rsid w:val="00ED5C91"/>
    <w:rsid w:val="00ED5DBA"/>
    <w:rsid w:val="00ED5F40"/>
    <w:rsid w:val="00ED6326"/>
    <w:rsid w:val="00ED63AE"/>
    <w:rsid w:val="00ED6412"/>
    <w:rsid w:val="00ED6529"/>
    <w:rsid w:val="00ED687B"/>
    <w:rsid w:val="00ED6A9F"/>
    <w:rsid w:val="00ED704E"/>
    <w:rsid w:val="00ED70ED"/>
    <w:rsid w:val="00ED71C2"/>
    <w:rsid w:val="00ED7796"/>
    <w:rsid w:val="00ED7803"/>
    <w:rsid w:val="00ED78D4"/>
    <w:rsid w:val="00ED7933"/>
    <w:rsid w:val="00ED7A10"/>
    <w:rsid w:val="00EE0656"/>
    <w:rsid w:val="00EE07F4"/>
    <w:rsid w:val="00EE089D"/>
    <w:rsid w:val="00EE0985"/>
    <w:rsid w:val="00EE0BD7"/>
    <w:rsid w:val="00EE0F63"/>
    <w:rsid w:val="00EE184D"/>
    <w:rsid w:val="00EE18F8"/>
    <w:rsid w:val="00EE1A78"/>
    <w:rsid w:val="00EE1E2F"/>
    <w:rsid w:val="00EE245B"/>
    <w:rsid w:val="00EE25C1"/>
    <w:rsid w:val="00EE28A4"/>
    <w:rsid w:val="00EE2957"/>
    <w:rsid w:val="00EE2C93"/>
    <w:rsid w:val="00EE2D86"/>
    <w:rsid w:val="00EE2DD5"/>
    <w:rsid w:val="00EE3171"/>
    <w:rsid w:val="00EE31F1"/>
    <w:rsid w:val="00EE355B"/>
    <w:rsid w:val="00EE3B64"/>
    <w:rsid w:val="00EE3F93"/>
    <w:rsid w:val="00EE3FB1"/>
    <w:rsid w:val="00EE40F9"/>
    <w:rsid w:val="00EE41A3"/>
    <w:rsid w:val="00EE4480"/>
    <w:rsid w:val="00EE465F"/>
    <w:rsid w:val="00EE49E0"/>
    <w:rsid w:val="00EE4C3B"/>
    <w:rsid w:val="00EE5128"/>
    <w:rsid w:val="00EE552A"/>
    <w:rsid w:val="00EE572D"/>
    <w:rsid w:val="00EE58B9"/>
    <w:rsid w:val="00EE5BA8"/>
    <w:rsid w:val="00EE6004"/>
    <w:rsid w:val="00EE61B6"/>
    <w:rsid w:val="00EE62CB"/>
    <w:rsid w:val="00EE634D"/>
    <w:rsid w:val="00EE64D9"/>
    <w:rsid w:val="00EE68AF"/>
    <w:rsid w:val="00EE6C3A"/>
    <w:rsid w:val="00EE6CD0"/>
    <w:rsid w:val="00EE6EA1"/>
    <w:rsid w:val="00EE6F27"/>
    <w:rsid w:val="00EE7144"/>
    <w:rsid w:val="00EE74AC"/>
    <w:rsid w:val="00EE7556"/>
    <w:rsid w:val="00EE76DE"/>
    <w:rsid w:val="00EE797C"/>
    <w:rsid w:val="00EE7986"/>
    <w:rsid w:val="00EE7AE2"/>
    <w:rsid w:val="00EE7E03"/>
    <w:rsid w:val="00EF02F3"/>
    <w:rsid w:val="00EF0473"/>
    <w:rsid w:val="00EF05D7"/>
    <w:rsid w:val="00EF0C8F"/>
    <w:rsid w:val="00EF0E34"/>
    <w:rsid w:val="00EF1226"/>
    <w:rsid w:val="00EF13CF"/>
    <w:rsid w:val="00EF1825"/>
    <w:rsid w:val="00EF189E"/>
    <w:rsid w:val="00EF19DB"/>
    <w:rsid w:val="00EF1B10"/>
    <w:rsid w:val="00EF1B4E"/>
    <w:rsid w:val="00EF1B93"/>
    <w:rsid w:val="00EF2081"/>
    <w:rsid w:val="00EF20B1"/>
    <w:rsid w:val="00EF2630"/>
    <w:rsid w:val="00EF274A"/>
    <w:rsid w:val="00EF2C5B"/>
    <w:rsid w:val="00EF2E4E"/>
    <w:rsid w:val="00EF2EDC"/>
    <w:rsid w:val="00EF32FC"/>
    <w:rsid w:val="00EF33F7"/>
    <w:rsid w:val="00EF344C"/>
    <w:rsid w:val="00EF3AD4"/>
    <w:rsid w:val="00EF411C"/>
    <w:rsid w:val="00EF4367"/>
    <w:rsid w:val="00EF449E"/>
    <w:rsid w:val="00EF47FA"/>
    <w:rsid w:val="00EF4B1B"/>
    <w:rsid w:val="00EF4D89"/>
    <w:rsid w:val="00EF4E3F"/>
    <w:rsid w:val="00EF4EDB"/>
    <w:rsid w:val="00EF5352"/>
    <w:rsid w:val="00EF53DD"/>
    <w:rsid w:val="00EF5517"/>
    <w:rsid w:val="00EF56B2"/>
    <w:rsid w:val="00EF5A1A"/>
    <w:rsid w:val="00EF6087"/>
    <w:rsid w:val="00EF6AEC"/>
    <w:rsid w:val="00EF6E25"/>
    <w:rsid w:val="00EF7226"/>
    <w:rsid w:val="00EF722A"/>
    <w:rsid w:val="00EF7272"/>
    <w:rsid w:val="00EF77C0"/>
    <w:rsid w:val="00EF7C21"/>
    <w:rsid w:val="00EF7D92"/>
    <w:rsid w:val="00EF7F2F"/>
    <w:rsid w:val="00F00104"/>
    <w:rsid w:val="00F001B9"/>
    <w:rsid w:val="00F00825"/>
    <w:rsid w:val="00F00BF0"/>
    <w:rsid w:val="00F00E47"/>
    <w:rsid w:val="00F0130C"/>
    <w:rsid w:val="00F015E3"/>
    <w:rsid w:val="00F01DD4"/>
    <w:rsid w:val="00F0201B"/>
    <w:rsid w:val="00F020B2"/>
    <w:rsid w:val="00F0236E"/>
    <w:rsid w:val="00F028BE"/>
    <w:rsid w:val="00F039AB"/>
    <w:rsid w:val="00F03FED"/>
    <w:rsid w:val="00F04462"/>
    <w:rsid w:val="00F04C86"/>
    <w:rsid w:val="00F04D89"/>
    <w:rsid w:val="00F04E4D"/>
    <w:rsid w:val="00F05B88"/>
    <w:rsid w:val="00F05D9E"/>
    <w:rsid w:val="00F061A8"/>
    <w:rsid w:val="00F064D8"/>
    <w:rsid w:val="00F0685D"/>
    <w:rsid w:val="00F07AFF"/>
    <w:rsid w:val="00F07C83"/>
    <w:rsid w:val="00F07DF7"/>
    <w:rsid w:val="00F07EC3"/>
    <w:rsid w:val="00F07EF6"/>
    <w:rsid w:val="00F1014E"/>
    <w:rsid w:val="00F1016D"/>
    <w:rsid w:val="00F1022D"/>
    <w:rsid w:val="00F102A8"/>
    <w:rsid w:val="00F10D5E"/>
    <w:rsid w:val="00F11221"/>
    <w:rsid w:val="00F11628"/>
    <w:rsid w:val="00F11B81"/>
    <w:rsid w:val="00F11D15"/>
    <w:rsid w:val="00F11D7F"/>
    <w:rsid w:val="00F11DB6"/>
    <w:rsid w:val="00F11E68"/>
    <w:rsid w:val="00F120E0"/>
    <w:rsid w:val="00F128A9"/>
    <w:rsid w:val="00F13253"/>
    <w:rsid w:val="00F132F0"/>
    <w:rsid w:val="00F1332B"/>
    <w:rsid w:val="00F1345C"/>
    <w:rsid w:val="00F13754"/>
    <w:rsid w:val="00F137EB"/>
    <w:rsid w:val="00F1382D"/>
    <w:rsid w:val="00F13AD0"/>
    <w:rsid w:val="00F13EB0"/>
    <w:rsid w:val="00F1439C"/>
    <w:rsid w:val="00F144FE"/>
    <w:rsid w:val="00F145DA"/>
    <w:rsid w:val="00F14810"/>
    <w:rsid w:val="00F1484D"/>
    <w:rsid w:val="00F14979"/>
    <w:rsid w:val="00F14AAB"/>
    <w:rsid w:val="00F14DFB"/>
    <w:rsid w:val="00F14EDE"/>
    <w:rsid w:val="00F14FEF"/>
    <w:rsid w:val="00F15351"/>
    <w:rsid w:val="00F15494"/>
    <w:rsid w:val="00F154E8"/>
    <w:rsid w:val="00F158F5"/>
    <w:rsid w:val="00F15928"/>
    <w:rsid w:val="00F15B64"/>
    <w:rsid w:val="00F15CAD"/>
    <w:rsid w:val="00F15E0E"/>
    <w:rsid w:val="00F16223"/>
    <w:rsid w:val="00F1647E"/>
    <w:rsid w:val="00F16595"/>
    <w:rsid w:val="00F166CD"/>
    <w:rsid w:val="00F16986"/>
    <w:rsid w:val="00F169A6"/>
    <w:rsid w:val="00F16CD4"/>
    <w:rsid w:val="00F16F32"/>
    <w:rsid w:val="00F17BE9"/>
    <w:rsid w:val="00F17CC2"/>
    <w:rsid w:val="00F17FA0"/>
    <w:rsid w:val="00F2022D"/>
    <w:rsid w:val="00F20C93"/>
    <w:rsid w:val="00F2169C"/>
    <w:rsid w:val="00F21C9F"/>
    <w:rsid w:val="00F22275"/>
    <w:rsid w:val="00F2238C"/>
    <w:rsid w:val="00F225DB"/>
    <w:rsid w:val="00F228CA"/>
    <w:rsid w:val="00F229B9"/>
    <w:rsid w:val="00F22C5C"/>
    <w:rsid w:val="00F23315"/>
    <w:rsid w:val="00F235DB"/>
    <w:rsid w:val="00F23895"/>
    <w:rsid w:val="00F23B18"/>
    <w:rsid w:val="00F23CA8"/>
    <w:rsid w:val="00F23DEF"/>
    <w:rsid w:val="00F24218"/>
    <w:rsid w:val="00F2432E"/>
    <w:rsid w:val="00F2459A"/>
    <w:rsid w:val="00F246D6"/>
    <w:rsid w:val="00F24E43"/>
    <w:rsid w:val="00F253E6"/>
    <w:rsid w:val="00F25BB3"/>
    <w:rsid w:val="00F25D2E"/>
    <w:rsid w:val="00F25F2F"/>
    <w:rsid w:val="00F2611D"/>
    <w:rsid w:val="00F26315"/>
    <w:rsid w:val="00F2677C"/>
    <w:rsid w:val="00F2688D"/>
    <w:rsid w:val="00F269C6"/>
    <w:rsid w:val="00F26C99"/>
    <w:rsid w:val="00F26CD2"/>
    <w:rsid w:val="00F26F18"/>
    <w:rsid w:val="00F27252"/>
    <w:rsid w:val="00F277B2"/>
    <w:rsid w:val="00F300F2"/>
    <w:rsid w:val="00F30DF8"/>
    <w:rsid w:val="00F30E02"/>
    <w:rsid w:val="00F3110E"/>
    <w:rsid w:val="00F31322"/>
    <w:rsid w:val="00F3155F"/>
    <w:rsid w:val="00F31A5F"/>
    <w:rsid w:val="00F32150"/>
    <w:rsid w:val="00F3269D"/>
    <w:rsid w:val="00F32C03"/>
    <w:rsid w:val="00F32CE7"/>
    <w:rsid w:val="00F32E29"/>
    <w:rsid w:val="00F3325C"/>
    <w:rsid w:val="00F332E8"/>
    <w:rsid w:val="00F336E3"/>
    <w:rsid w:val="00F33892"/>
    <w:rsid w:val="00F338F2"/>
    <w:rsid w:val="00F3390A"/>
    <w:rsid w:val="00F33A1E"/>
    <w:rsid w:val="00F33C13"/>
    <w:rsid w:val="00F33C85"/>
    <w:rsid w:val="00F33E25"/>
    <w:rsid w:val="00F33E72"/>
    <w:rsid w:val="00F34116"/>
    <w:rsid w:val="00F344BD"/>
    <w:rsid w:val="00F345C7"/>
    <w:rsid w:val="00F348A3"/>
    <w:rsid w:val="00F34ECC"/>
    <w:rsid w:val="00F351E0"/>
    <w:rsid w:val="00F353E8"/>
    <w:rsid w:val="00F35591"/>
    <w:rsid w:val="00F355A0"/>
    <w:rsid w:val="00F35A31"/>
    <w:rsid w:val="00F35AA8"/>
    <w:rsid w:val="00F35BC4"/>
    <w:rsid w:val="00F35D0F"/>
    <w:rsid w:val="00F36182"/>
    <w:rsid w:val="00F36607"/>
    <w:rsid w:val="00F36B90"/>
    <w:rsid w:val="00F3719C"/>
    <w:rsid w:val="00F37207"/>
    <w:rsid w:val="00F37BBC"/>
    <w:rsid w:val="00F37C90"/>
    <w:rsid w:val="00F37D98"/>
    <w:rsid w:val="00F40596"/>
    <w:rsid w:val="00F406C7"/>
    <w:rsid w:val="00F40CE0"/>
    <w:rsid w:val="00F40EAC"/>
    <w:rsid w:val="00F41083"/>
    <w:rsid w:val="00F411DD"/>
    <w:rsid w:val="00F414C8"/>
    <w:rsid w:val="00F41C4F"/>
    <w:rsid w:val="00F41EDF"/>
    <w:rsid w:val="00F422CF"/>
    <w:rsid w:val="00F4236C"/>
    <w:rsid w:val="00F42648"/>
    <w:rsid w:val="00F42762"/>
    <w:rsid w:val="00F42CDC"/>
    <w:rsid w:val="00F43018"/>
    <w:rsid w:val="00F4311E"/>
    <w:rsid w:val="00F43195"/>
    <w:rsid w:val="00F43365"/>
    <w:rsid w:val="00F435C1"/>
    <w:rsid w:val="00F43A4E"/>
    <w:rsid w:val="00F43E78"/>
    <w:rsid w:val="00F44252"/>
    <w:rsid w:val="00F44575"/>
    <w:rsid w:val="00F445CB"/>
    <w:rsid w:val="00F44685"/>
    <w:rsid w:val="00F44BC3"/>
    <w:rsid w:val="00F44CCC"/>
    <w:rsid w:val="00F44F3C"/>
    <w:rsid w:val="00F45041"/>
    <w:rsid w:val="00F45568"/>
    <w:rsid w:val="00F45685"/>
    <w:rsid w:val="00F45C33"/>
    <w:rsid w:val="00F45DFB"/>
    <w:rsid w:val="00F45E00"/>
    <w:rsid w:val="00F4602E"/>
    <w:rsid w:val="00F4637F"/>
    <w:rsid w:val="00F465A2"/>
    <w:rsid w:val="00F46B53"/>
    <w:rsid w:val="00F46F32"/>
    <w:rsid w:val="00F46F4A"/>
    <w:rsid w:val="00F47AEB"/>
    <w:rsid w:val="00F47CA2"/>
    <w:rsid w:val="00F47FE1"/>
    <w:rsid w:val="00F500DD"/>
    <w:rsid w:val="00F5010A"/>
    <w:rsid w:val="00F50153"/>
    <w:rsid w:val="00F5026A"/>
    <w:rsid w:val="00F504CC"/>
    <w:rsid w:val="00F5077C"/>
    <w:rsid w:val="00F50C0A"/>
    <w:rsid w:val="00F50CE0"/>
    <w:rsid w:val="00F5114A"/>
    <w:rsid w:val="00F51C76"/>
    <w:rsid w:val="00F51D59"/>
    <w:rsid w:val="00F522F0"/>
    <w:rsid w:val="00F52527"/>
    <w:rsid w:val="00F5279C"/>
    <w:rsid w:val="00F5298C"/>
    <w:rsid w:val="00F529A3"/>
    <w:rsid w:val="00F52C6C"/>
    <w:rsid w:val="00F52F1B"/>
    <w:rsid w:val="00F537D6"/>
    <w:rsid w:val="00F539A2"/>
    <w:rsid w:val="00F53A4B"/>
    <w:rsid w:val="00F53A79"/>
    <w:rsid w:val="00F53BA0"/>
    <w:rsid w:val="00F53EF7"/>
    <w:rsid w:val="00F545D2"/>
    <w:rsid w:val="00F54611"/>
    <w:rsid w:val="00F54813"/>
    <w:rsid w:val="00F5493C"/>
    <w:rsid w:val="00F54ACA"/>
    <w:rsid w:val="00F54FB0"/>
    <w:rsid w:val="00F54FDC"/>
    <w:rsid w:val="00F55123"/>
    <w:rsid w:val="00F551D6"/>
    <w:rsid w:val="00F55410"/>
    <w:rsid w:val="00F5557F"/>
    <w:rsid w:val="00F556D5"/>
    <w:rsid w:val="00F556D9"/>
    <w:rsid w:val="00F5585D"/>
    <w:rsid w:val="00F558CD"/>
    <w:rsid w:val="00F55988"/>
    <w:rsid w:val="00F55E31"/>
    <w:rsid w:val="00F5664E"/>
    <w:rsid w:val="00F56819"/>
    <w:rsid w:val="00F56C42"/>
    <w:rsid w:val="00F56EF0"/>
    <w:rsid w:val="00F56FA1"/>
    <w:rsid w:val="00F572DD"/>
    <w:rsid w:val="00F57495"/>
    <w:rsid w:val="00F57584"/>
    <w:rsid w:val="00F57617"/>
    <w:rsid w:val="00F57681"/>
    <w:rsid w:val="00F57917"/>
    <w:rsid w:val="00F606CC"/>
    <w:rsid w:val="00F609C6"/>
    <w:rsid w:val="00F60C51"/>
    <w:rsid w:val="00F60D3D"/>
    <w:rsid w:val="00F60DC4"/>
    <w:rsid w:val="00F612A1"/>
    <w:rsid w:val="00F612B8"/>
    <w:rsid w:val="00F61533"/>
    <w:rsid w:val="00F61845"/>
    <w:rsid w:val="00F61AFD"/>
    <w:rsid w:val="00F6208D"/>
    <w:rsid w:val="00F62741"/>
    <w:rsid w:val="00F62AB6"/>
    <w:rsid w:val="00F62AB8"/>
    <w:rsid w:val="00F62CA4"/>
    <w:rsid w:val="00F6316E"/>
    <w:rsid w:val="00F634EF"/>
    <w:rsid w:val="00F6369B"/>
    <w:rsid w:val="00F6372D"/>
    <w:rsid w:val="00F637D0"/>
    <w:rsid w:val="00F64047"/>
    <w:rsid w:val="00F64231"/>
    <w:rsid w:val="00F6432E"/>
    <w:rsid w:val="00F645F5"/>
    <w:rsid w:val="00F6463E"/>
    <w:rsid w:val="00F64663"/>
    <w:rsid w:val="00F649B4"/>
    <w:rsid w:val="00F64CFB"/>
    <w:rsid w:val="00F64F06"/>
    <w:rsid w:val="00F64F52"/>
    <w:rsid w:val="00F650AB"/>
    <w:rsid w:val="00F65579"/>
    <w:rsid w:val="00F655F1"/>
    <w:rsid w:val="00F659D4"/>
    <w:rsid w:val="00F65B26"/>
    <w:rsid w:val="00F65CD9"/>
    <w:rsid w:val="00F65E47"/>
    <w:rsid w:val="00F65E9F"/>
    <w:rsid w:val="00F6654C"/>
    <w:rsid w:val="00F666D5"/>
    <w:rsid w:val="00F6694E"/>
    <w:rsid w:val="00F66CEC"/>
    <w:rsid w:val="00F66D85"/>
    <w:rsid w:val="00F67835"/>
    <w:rsid w:val="00F6790D"/>
    <w:rsid w:val="00F70669"/>
    <w:rsid w:val="00F706A7"/>
    <w:rsid w:val="00F7108F"/>
    <w:rsid w:val="00F7119B"/>
    <w:rsid w:val="00F714BB"/>
    <w:rsid w:val="00F71B50"/>
    <w:rsid w:val="00F71BD8"/>
    <w:rsid w:val="00F72170"/>
    <w:rsid w:val="00F721F0"/>
    <w:rsid w:val="00F722E8"/>
    <w:rsid w:val="00F72856"/>
    <w:rsid w:val="00F729AA"/>
    <w:rsid w:val="00F7326D"/>
    <w:rsid w:val="00F73581"/>
    <w:rsid w:val="00F736C8"/>
    <w:rsid w:val="00F739FB"/>
    <w:rsid w:val="00F73C78"/>
    <w:rsid w:val="00F73DB1"/>
    <w:rsid w:val="00F7421F"/>
    <w:rsid w:val="00F7457C"/>
    <w:rsid w:val="00F7465F"/>
    <w:rsid w:val="00F74CCA"/>
    <w:rsid w:val="00F74D48"/>
    <w:rsid w:val="00F7501F"/>
    <w:rsid w:val="00F7594C"/>
    <w:rsid w:val="00F75975"/>
    <w:rsid w:val="00F75A4D"/>
    <w:rsid w:val="00F760A5"/>
    <w:rsid w:val="00F765FE"/>
    <w:rsid w:val="00F76909"/>
    <w:rsid w:val="00F76D78"/>
    <w:rsid w:val="00F76F73"/>
    <w:rsid w:val="00F7713D"/>
    <w:rsid w:val="00F77186"/>
    <w:rsid w:val="00F77288"/>
    <w:rsid w:val="00F772CE"/>
    <w:rsid w:val="00F773AD"/>
    <w:rsid w:val="00F77620"/>
    <w:rsid w:val="00F77A45"/>
    <w:rsid w:val="00F77BCB"/>
    <w:rsid w:val="00F77C9E"/>
    <w:rsid w:val="00F77F20"/>
    <w:rsid w:val="00F80016"/>
    <w:rsid w:val="00F801B3"/>
    <w:rsid w:val="00F80372"/>
    <w:rsid w:val="00F805B4"/>
    <w:rsid w:val="00F806A8"/>
    <w:rsid w:val="00F81344"/>
    <w:rsid w:val="00F81588"/>
    <w:rsid w:val="00F816B2"/>
    <w:rsid w:val="00F8170E"/>
    <w:rsid w:val="00F81E00"/>
    <w:rsid w:val="00F81F2F"/>
    <w:rsid w:val="00F81FB0"/>
    <w:rsid w:val="00F825B0"/>
    <w:rsid w:val="00F826B4"/>
    <w:rsid w:val="00F82803"/>
    <w:rsid w:val="00F82D7D"/>
    <w:rsid w:val="00F832BD"/>
    <w:rsid w:val="00F832D5"/>
    <w:rsid w:val="00F83B74"/>
    <w:rsid w:val="00F83DAD"/>
    <w:rsid w:val="00F8499E"/>
    <w:rsid w:val="00F84A5E"/>
    <w:rsid w:val="00F84B2A"/>
    <w:rsid w:val="00F851F2"/>
    <w:rsid w:val="00F852C4"/>
    <w:rsid w:val="00F853AB"/>
    <w:rsid w:val="00F85A5A"/>
    <w:rsid w:val="00F86024"/>
    <w:rsid w:val="00F86318"/>
    <w:rsid w:val="00F8648D"/>
    <w:rsid w:val="00F866D9"/>
    <w:rsid w:val="00F87C4A"/>
    <w:rsid w:val="00F87C7D"/>
    <w:rsid w:val="00F900BD"/>
    <w:rsid w:val="00F9012A"/>
    <w:rsid w:val="00F90250"/>
    <w:rsid w:val="00F9060D"/>
    <w:rsid w:val="00F9092C"/>
    <w:rsid w:val="00F90E1A"/>
    <w:rsid w:val="00F911DD"/>
    <w:rsid w:val="00F91358"/>
    <w:rsid w:val="00F914DE"/>
    <w:rsid w:val="00F91512"/>
    <w:rsid w:val="00F9159B"/>
    <w:rsid w:val="00F91655"/>
    <w:rsid w:val="00F9184C"/>
    <w:rsid w:val="00F9195D"/>
    <w:rsid w:val="00F91C88"/>
    <w:rsid w:val="00F91D45"/>
    <w:rsid w:val="00F91E05"/>
    <w:rsid w:val="00F93255"/>
    <w:rsid w:val="00F933D5"/>
    <w:rsid w:val="00F934CB"/>
    <w:rsid w:val="00F934CF"/>
    <w:rsid w:val="00F938DF"/>
    <w:rsid w:val="00F93A4F"/>
    <w:rsid w:val="00F93CF4"/>
    <w:rsid w:val="00F93F73"/>
    <w:rsid w:val="00F940BE"/>
    <w:rsid w:val="00F940CD"/>
    <w:rsid w:val="00F942D6"/>
    <w:rsid w:val="00F94A0C"/>
    <w:rsid w:val="00F94A24"/>
    <w:rsid w:val="00F95497"/>
    <w:rsid w:val="00F9577F"/>
    <w:rsid w:val="00F96138"/>
    <w:rsid w:val="00F96217"/>
    <w:rsid w:val="00F9668A"/>
    <w:rsid w:val="00F96790"/>
    <w:rsid w:val="00F96FB5"/>
    <w:rsid w:val="00F9736B"/>
    <w:rsid w:val="00F97597"/>
    <w:rsid w:val="00F9791D"/>
    <w:rsid w:val="00F97A1E"/>
    <w:rsid w:val="00F97A61"/>
    <w:rsid w:val="00F97D20"/>
    <w:rsid w:val="00F97EE8"/>
    <w:rsid w:val="00F97F67"/>
    <w:rsid w:val="00FA01DF"/>
    <w:rsid w:val="00FA043F"/>
    <w:rsid w:val="00FA04C0"/>
    <w:rsid w:val="00FA0949"/>
    <w:rsid w:val="00FA0987"/>
    <w:rsid w:val="00FA14E5"/>
    <w:rsid w:val="00FA1537"/>
    <w:rsid w:val="00FA17EE"/>
    <w:rsid w:val="00FA1B0D"/>
    <w:rsid w:val="00FA2338"/>
    <w:rsid w:val="00FA2518"/>
    <w:rsid w:val="00FA2570"/>
    <w:rsid w:val="00FA28BA"/>
    <w:rsid w:val="00FA3098"/>
    <w:rsid w:val="00FA3103"/>
    <w:rsid w:val="00FA3266"/>
    <w:rsid w:val="00FA32F8"/>
    <w:rsid w:val="00FA3A9D"/>
    <w:rsid w:val="00FA3F01"/>
    <w:rsid w:val="00FA4DEC"/>
    <w:rsid w:val="00FA4F64"/>
    <w:rsid w:val="00FA5114"/>
    <w:rsid w:val="00FA520F"/>
    <w:rsid w:val="00FA546C"/>
    <w:rsid w:val="00FA565A"/>
    <w:rsid w:val="00FA568B"/>
    <w:rsid w:val="00FA5D0C"/>
    <w:rsid w:val="00FA5D56"/>
    <w:rsid w:val="00FA6068"/>
    <w:rsid w:val="00FA610E"/>
    <w:rsid w:val="00FA63A7"/>
    <w:rsid w:val="00FA64CF"/>
    <w:rsid w:val="00FA65D3"/>
    <w:rsid w:val="00FA6630"/>
    <w:rsid w:val="00FA6A77"/>
    <w:rsid w:val="00FA6F37"/>
    <w:rsid w:val="00FA70E1"/>
    <w:rsid w:val="00FA748D"/>
    <w:rsid w:val="00FA7519"/>
    <w:rsid w:val="00FA7584"/>
    <w:rsid w:val="00FA7ED2"/>
    <w:rsid w:val="00FB0182"/>
    <w:rsid w:val="00FB05FF"/>
    <w:rsid w:val="00FB07B3"/>
    <w:rsid w:val="00FB09CE"/>
    <w:rsid w:val="00FB0ADE"/>
    <w:rsid w:val="00FB0ECA"/>
    <w:rsid w:val="00FB108C"/>
    <w:rsid w:val="00FB1562"/>
    <w:rsid w:val="00FB16FA"/>
    <w:rsid w:val="00FB1AB5"/>
    <w:rsid w:val="00FB208A"/>
    <w:rsid w:val="00FB2145"/>
    <w:rsid w:val="00FB22A3"/>
    <w:rsid w:val="00FB249A"/>
    <w:rsid w:val="00FB25EF"/>
    <w:rsid w:val="00FB28F5"/>
    <w:rsid w:val="00FB2EFC"/>
    <w:rsid w:val="00FB3054"/>
    <w:rsid w:val="00FB3063"/>
    <w:rsid w:val="00FB34E0"/>
    <w:rsid w:val="00FB399B"/>
    <w:rsid w:val="00FB3B18"/>
    <w:rsid w:val="00FB3C48"/>
    <w:rsid w:val="00FB3E18"/>
    <w:rsid w:val="00FB48ED"/>
    <w:rsid w:val="00FB4C22"/>
    <w:rsid w:val="00FB51CE"/>
    <w:rsid w:val="00FB52FF"/>
    <w:rsid w:val="00FB5645"/>
    <w:rsid w:val="00FB5698"/>
    <w:rsid w:val="00FB5833"/>
    <w:rsid w:val="00FB592F"/>
    <w:rsid w:val="00FB5CC4"/>
    <w:rsid w:val="00FB6095"/>
    <w:rsid w:val="00FB683C"/>
    <w:rsid w:val="00FB6A93"/>
    <w:rsid w:val="00FB6DD1"/>
    <w:rsid w:val="00FB7157"/>
    <w:rsid w:val="00FB750D"/>
    <w:rsid w:val="00FB7A2D"/>
    <w:rsid w:val="00FB7AFD"/>
    <w:rsid w:val="00FB7C56"/>
    <w:rsid w:val="00FB7D4F"/>
    <w:rsid w:val="00FC00AE"/>
    <w:rsid w:val="00FC03D0"/>
    <w:rsid w:val="00FC0778"/>
    <w:rsid w:val="00FC0A9E"/>
    <w:rsid w:val="00FC11E3"/>
    <w:rsid w:val="00FC1A51"/>
    <w:rsid w:val="00FC1B15"/>
    <w:rsid w:val="00FC212E"/>
    <w:rsid w:val="00FC23AA"/>
    <w:rsid w:val="00FC23EE"/>
    <w:rsid w:val="00FC25EF"/>
    <w:rsid w:val="00FC2611"/>
    <w:rsid w:val="00FC2A39"/>
    <w:rsid w:val="00FC2BBA"/>
    <w:rsid w:val="00FC2CDE"/>
    <w:rsid w:val="00FC38CB"/>
    <w:rsid w:val="00FC3F99"/>
    <w:rsid w:val="00FC4260"/>
    <w:rsid w:val="00FC437D"/>
    <w:rsid w:val="00FC444E"/>
    <w:rsid w:val="00FC4539"/>
    <w:rsid w:val="00FC4635"/>
    <w:rsid w:val="00FC46E5"/>
    <w:rsid w:val="00FC470B"/>
    <w:rsid w:val="00FC4F95"/>
    <w:rsid w:val="00FC50FF"/>
    <w:rsid w:val="00FC5390"/>
    <w:rsid w:val="00FC640F"/>
    <w:rsid w:val="00FC6649"/>
    <w:rsid w:val="00FC6D65"/>
    <w:rsid w:val="00FC6EB2"/>
    <w:rsid w:val="00FC70CE"/>
    <w:rsid w:val="00FC7147"/>
    <w:rsid w:val="00FC73AC"/>
    <w:rsid w:val="00FC7EE7"/>
    <w:rsid w:val="00FD00D0"/>
    <w:rsid w:val="00FD02A4"/>
    <w:rsid w:val="00FD07D6"/>
    <w:rsid w:val="00FD1320"/>
    <w:rsid w:val="00FD196D"/>
    <w:rsid w:val="00FD1BA2"/>
    <w:rsid w:val="00FD1FC8"/>
    <w:rsid w:val="00FD218F"/>
    <w:rsid w:val="00FD2337"/>
    <w:rsid w:val="00FD2409"/>
    <w:rsid w:val="00FD2EB8"/>
    <w:rsid w:val="00FD30C9"/>
    <w:rsid w:val="00FD323A"/>
    <w:rsid w:val="00FD32AE"/>
    <w:rsid w:val="00FD32DA"/>
    <w:rsid w:val="00FD3542"/>
    <w:rsid w:val="00FD393B"/>
    <w:rsid w:val="00FD3F92"/>
    <w:rsid w:val="00FD43C2"/>
    <w:rsid w:val="00FD475C"/>
    <w:rsid w:val="00FD47B8"/>
    <w:rsid w:val="00FD497E"/>
    <w:rsid w:val="00FD51DA"/>
    <w:rsid w:val="00FD55AF"/>
    <w:rsid w:val="00FD58C4"/>
    <w:rsid w:val="00FD5904"/>
    <w:rsid w:val="00FD5D0A"/>
    <w:rsid w:val="00FD5F6A"/>
    <w:rsid w:val="00FD65A2"/>
    <w:rsid w:val="00FD67D1"/>
    <w:rsid w:val="00FD6A66"/>
    <w:rsid w:val="00FD6DDF"/>
    <w:rsid w:val="00FD6F31"/>
    <w:rsid w:val="00FD7388"/>
    <w:rsid w:val="00FD73E1"/>
    <w:rsid w:val="00FD7DF0"/>
    <w:rsid w:val="00FE009F"/>
    <w:rsid w:val="00FE0130"/>
    <w:rsid w:val="00FE030C"/>
    <w:rsid w:val="00FE0321"/>
    <w:rsid w:val="00FE0C0A"/>
    <w:rsid w:val="00FE0F1D"/>
    <w:rsid w:val="00FE0F63"/>
    <w:rsid w:val="00FE0F77"/>
    <w:rsid w:val="00FE1097"/>
    <w:rsid w:val="00FE12FB"/>
    <w:rsid w:val="00FE14FF"/>
    <w:rsid w:val="00FE1617"/>
    <w:rsid w:val="00FE1756"/>
    <w:rsid w:val="00FE17F8"/>
    <w:rsid w:val="00FE1C9E"/>
    <w:rsid w:val="00FE1DEB"/>
    <w:rsid w:val="00FE1E30"/>
    <w:rsid w:val="00FE20C4"/>
    <w:rsid w:val="00FE2687"/>
    <w:rsid w:val="00FE2900"/>
    <w:rsid w:val="00FE3113"/>
    <w:rsid w:val="00FE37CE"/>
    <w:rsid w:val="00FE3A09"/>
    <w:rsid w:val="00FE3BDE"/>
    <w:rsid w:val="00FE3F3B"/>
    <w:rsid w:val="00FE3F45"/>
    <w:rsid w:val="00FE46B2"/>
    <w:rsid w:val="00FE48F9"/>
    <w:rsid w:val="00FE4E7E"/>
    <w:rsid w:val="00FE501E"/>
    <w:rsid w:val="00FE50D6"/>
    <w:rsid w:val="00FE53A4"/>
    <w:rsid w:val="00FE55C3"/>
    <w:rsid w:val="00FE5752"/>
    <w:rsid w:val="00FE5764"/>
    <w:rsid w:val="00FE5916"/>
    <w:rsid w:val="00FE59B8"/>
    <w:rsid w:val="00FE5D82"/>
    <w:rsid w:val="00FE5DCF"/>
    <w:rsid w:val="00FE673B"/>
    <w:rsid w:val="00FE6862"/>
    <w:rsid w:val="00FE68D2"/>
    <w:rsid w:val="00FE6A95"/>
    <w:rsid w:val="00FE6B6A"/>
    <w:rsid w:val="00FE71D8"/>
    <w:rsid w:val="00FE7394"/>
    <w:rsid w:val="00FE742B"/>
    <w:rsid w:val="00FE75CC"/>
    <w:rsid w:val="00FE7667"/>
    <w:rsid w:val="00FE76DB"/>
    <w:rsid w:val="00FE7DDA"/>
    <w:rsid w:val="00FF0327"/>
    <w:rsid w:val="00FF03A3"/>
    <w:rsid w:val="00FF089F"/>
    <w:rsid w:val="00FF0AC5"/>
    <w:rsid w:val="00FF0BFB"/>
    <w:rsid w:val="00FF0CBB"/>
    <w:rsid w:val="00FF0F39"/>
    <w:rsid w:val="00FF1C5C"/>
    <w:rsid w:val="00FF1CAD"/>
    <w:rsid w:val="00FF1EAF"/>
    <w:rsid w:val="00FF1EB9"/>
    <w:rsid w:val="00FF1FAF"/>
    <w:rsid w:val="00FF1FDE"/>
    <w:rsid w:val="00FF21F9"/>
    <w:rsid w:val="00FF2523"/>
    <w:rsid w:val="00FF266B"/>
    <w:rsid w:val="00FF2714"/>
    <w:rsid w:val="00FF2920"/>
    <w:rsid w:val="00FF3046"/>
    <w:rsid w:val="00FF3889"/>
    <w:rsid w:val="00FF389F"/>
    <w:rsid w:val="00FF3CBF"/>
    <w:rsid w:val="00FF3D0E"/>
    <w:rsid w:val="00FF3F9F"/>
    <w:rsid w:val="00FF4089"/>
    <w:rsid w:val="00FF4096"/>
    <w:rsid w:val="00FF48A4"/>
    <w:rsid w:val="00FF4CBA"/>
    <w:rsid w:val="00FF5365"/>
    <w:rsid w:val="00FF567D"/>
    <w:rsid w:val="00FF5706"/>
    <w:rsid w:val="00FF59A5"/>
    <w:rsid w:val="00FF5B32"/>
    <w:rsid w:val="00FF5BE6"/>
    <w:rsid w:val="00FF6283"/>
    <w:rsid w:val="00FF69D5"/>
    <w:rsid w:val="00FF76BF"/>
    <w:rsid w:val="00FF778C"/>
    <w:rsid w:val="00FF7995"/>
    <w:rsid w:val="00FF7CE9"/>
    <w:rsid w:val="00FF7F37"/>
  </w:rsids>
  <m:mathPr>
    <m:mathFont m:val="Cambria Math"/>
    <m:brkBin m:val="before"/>
    <m:brkBinSub m:val="--"/>
    <m:smallFrac m:val="0"/>
    <m:dispDef/>
    <m:lMargin m:val="0"/>
    <m:rMargin m:val="0"/>
    <m:defJc m:val="left"/>
    <m:wrapIndent m:val="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0073C8"/>
  <w15:docId w15:val="{CF87E68D-8D03-448F-B215-90885867F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5849"/>
    <w:pPr>
      <w:spacing w:line="480" w:lineRule="auto"/>
      <w:jc w:val="both"/>
    </w:pPr>
    <w:rPr>
      <w:rFonts w:ascii="Times New Roman" w:eastAsia="Times New Roman" w:hAnsi="Times New Roman" w:cs="Times New Roman"/>
      <w:sz w:val="24"/>
      <w:szCs w:val="24"/>
    </w:rPr>
  </w:style>
  <w:style w:type="paragraph" w:styleId="Heading1">
    <w:name w:val="heading 1"/>
    <w:basedOn w:val="Normal"/>
    <w:link w:val="Heading1Char"/>
    <w:autoRedefine/>
    <w:uiPriority w:val="9"/>
    <w:qFormat/>
    <w:rsid w:val="00E673B9"/>
    <w:pPr>
      <w:pageBreakBefore/>
      <w:numPr>
        <w:numId w:val="7"/>
      </w:numPr>
      <w:spacing w:before="1200" w:after="480"/>
      <w:ind w:right="-1"/>
      <w:jc w:val="center"/>
      <w:outlineLvl w:val="0"/>
    </w:pPr>
    <w:rPr>
      <w:rFonts w:eastAsiaTheme="majorEastAsia" w:cstheme="majorBidi"/>
      <w:b/>
      <w:bCs/>
      <w:color w:val="000000" w:themeColor="text1"/>
      <w:sz w:val="36"/>
      <w:szCs w:val="28"/>
      <w:lang w:eastAsia="en-US"/>
    </w:rPr>
  </w:style>
  <w:style w:type="paragraph" w:styleId="Heading2">
    <w:name w:val="heading 2"/>
    <w:basedOn w:val="Normal"/>
    <w:next w:val="Normal"/>
    <w:link w:val="Heading2Char"/>
    <w:uiPriority w:val="9"/>
    <w:unhideWhenUsed/>
    <w:qFormat/>
    <w:rsid w:val="00F344BD"/>
    <w:pPr>
      <w:keepNext/>
      <w:keepLines/>
      <w:numPr>
        <w:ilvl w:val="1"/>
        <w:numId w:val="1"/>
      </w:numPr>
      <w:spacing w:before="960" w:after="240" w:line="360" w:lineRule="auto"/>
      <w:outlineLvl w:val="1"/>
    </w:pPr>
    <w:rPr>
      <w:rFonts w:ascii="Cambria" w:eastAsiaTheme="majorEastAsia" w:hAnsi="Cambria" w:cstheme="majorBidi"/>
      <w:b/>
      <w:bCs/>
      <w:color w:val="000000" w:themeColor="text1"/>
      <w:sz w:val="32"/>
      <w:szCs w:val="26"/>
      <w:lang w:eastAsia="en-US"/>
    </w:rPr>
  </w:style>
  <w:style w:type="paragraph" w:styleId="Heading3">
    <w:name w:val="heading 3"/>
    <w:basedOn w:val="Normal"/>
    <w:next w:val="Normal"/>
    <w:link w:val="Heading3Char"/>
    <w:autoRedefine/>
    <w:uiPriority w:val="9"/>
    <w:unhideWhenUsed/>
    <w:qFormat/>
    <w:rsid w:val="001E3750"/>
    <w:pPr>
      <w:keepNext/>
      <w:keepLines/>
      <w:numPr>
        <w:ilvl w:val="2"/>
        <w:numId w:val="1"/>
      </w:numPr>
      <w:spacing w:before="520" w:after="120" w:line="360" w:lineRule="auto"/>
      <w:outlineLvl w:val="2"/>
    </w:pPr>
    <w:rPr>
      <w:rFonts w:ascii="Cambria" w:eastAsiaTheme="majorEastAsia" w:hAnsi="Cambria" w:cstheme="majorBidi"/>
      <w:b/>
      <w:bCs/>
      <w:sz w:val="28"/>
      <w:szCs w:val="28"/>
      <w:lang w:eastAsia="en-US"/>
    </w:rPr>
  </w:style>
  <w:style w:type="paragraph" w:styleId="Heading4">
    <w:name w:val="heading 4"/>
    <w:basedOn w:val="Normal"/>
    <w:next w:val="Normal"/>
    <w:link w:val="Heading4Char"/>
    <w:autoRedefine/>
    <w:unhideWhenUsed/>
    <w:qFormat/>
    <w:rsid w:val="00A326F0"/>
    <w:pPr>
      <w:keepNext/>
      <w:keepLines/>
      <w:numPr>
        <w:ilvl w:val="3"/>
        <w:numId w:val="1"/>
      </w:numPr>
      <w:spacing w:before="360" w:after="120" w:line="360" w:lineRule="auto"/>
      <w:outlineLvl w:val="3"/>
    </w:pPr>
    <w:rPr>
      <w:rFonts w:ascii="Cambria" w:eastAsiaTheme="majorEastAsia" w:hAnsi="Cambria" w:cstheme="majorBidi"/>
      <w:b/>
      <w:bCs/>
      <w:iCs/>
      <w:lang w:eastAsia="en-US"/>
    </w:rPr>
  </w:style>
  <w:style w:type="paragraph" w:styleId="Heading5">
    <w:name w:val="heading 5"/>
    <w:basedOn w:val="Normal"/>
    <w:next w:val="Normal"/>
    <w:link w:val="Heading5Char"/>
    <w:autoRedefine/>
    <w:unhideWhenUsed/>
    <w:qFormat/>
    <w:rsid w:val="00DF43E0"/>
    <w:pPr>
      <w:keepNext/>
      <w:keepLines/>
      <w:numPr>
        <w:ilvl w:val="4"/>
        <w:numId w:val="1"/>
      </w:numPr>
      <w:spacing w:before="120" w:after="0" w:line="360" w:lineRule="auto"/>
      <w:outlineLvl w:val="4"/>
    </w:pPr>
    <w:rPr>
      <w:rFonts w:ascii="Cambria" w:eastAsiaTheme="majorEastAsia" w:hAnsi="Cambria" w:cstheme="majorBidi"/>
      <w:bCs/>
      <w:i/>
      <w:iCs/>
      <w:color w:val="000000" w:themeColor="text1"/>
      <w:lang w:eastAsia="en-US"/>
    </w:rPr>
  </w:style>
  <w:style w:type="paragraph" w:styleId="Heading6">
    <w:name w:val="heading 6"/>
    <w:basedOn w:val="Normal1"/>
    <w:next w:val="Normal1"/>
    <w:link w:val="Heading6Char"/>
    <w:rsid w:val="00DF43E0"/>
    <w:pPr>
      <w:keepNext/>
      <w:keepLines/>
      <w:spacing w:before="200" w:after="40"/>
      <w:contextualSpacing/>
      <w:outlineLvl w:val="5"/>
    </w:pPr>
    <w:rPr>
      <w:b/>
      <w:sz w:val="20"/>
    </w:rPr>
  </w:style>
  <w:style w:type="paragraph" w:styleId="Heading7">
    <w:name w:val="heading 7"/>
    <w:basedOn w:val="Normal"/>
    <w:next w:val="Normal"/>
    <w:link w:val="Heading7Char"/>
    <w:uiPriority w:val="9"/>
    <w:unhideWhenUsed/>
    <w:qFormat/>
    <w:rsid w:val="00DF43E0"/>
    <w:pPr>
      <w:keepNext/>
      <w:keepLines/>
      <w:numPr>
        <w:ilvl w:val="6"/>
        <w:numId w:val="1"/>
      </w:numPr>
      <w:spacing w:before="200" w:after="0" w:line="360" w:lineRule="auto"/>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unhideWhenUsed/>
    <w:qFormat/>
    <w:rsid w:val="00DF43E0"/>
    <w:pPr>
      <w:keepNext/>
      <w:keepLines/>
      <w:numPr>
        <w:numId w:val="3"/>
      </w:numPr>
      <w:spacing w:before="200" w:after="0" w:line="360" w:lineRule="auto"/>
      <w:jc w:val="center"/>
      <w:outlineLvl w:val="7"/>
    </w:pPr>
    <w:rPr>
      <w:rFonts w:asciiTheme="majorHAnsi" w:eastAsiaTheme="majorEastAsia" w:hAnsiTheme="majorHAnsi" w:cstheme="majorBidi"/>
      <w:b/>
      <w:color w:val="FFFFFF" w:themeColor="background1"/>
      <w:sz w:val="16"/>
      <w:szCs w:val="20"/>
      <w:lang w:eastAsia="en-US"/>
    </w:rPr>
  </w:style>
  <w:style w:type="paragraph" w:styleId="Heading9">
    <w:name w:val="heading 9"/>
    <w:basedOn w:val="Normal"/>
    <w:next w:val="Normal"/>
    <w:link w:val="Heading9Char"/>
    <w:uiPriority w:val="9"/>
    <w:unhideWhenUsed/>
    <w:qFormat/>
    <w:rsid w:val="00DF43E0"/>
    <w:pPr>
      <w:keepNext/>
      <w:keepLines/>
      <w:spacing w:before="200" w:after="0" w:line="360" w:lineRule="auto"/>
      <w:ind w:firstLine="720"/>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73B9"/>
    <w:rPr>
      <w:rFonts w:ascii="Times New Roman" w:eastAsiaTheme="majorEastAsia" w:hAnsi="Times New Roman" w:cstheme="majorBidi"/>
      <w:b/>
      <w:bCs/>
      <w:color w:val="000000" w:themeColor="text1"/>
      <w:sz w:val="36"/>
      <w:szCs w:val="28"/>
      <w:lang w:eastAsia="en-US"/>
    </w:rPr>
  </w:style>
  <w:style w:type="character" w:customStyle="1" w:styleId="Heading2Char">
    <w:name w:val="Heading 2 Char"/>
    <w:basedOn w:val="DefaultParagraphFont"/>
    <w:link w:val="Heading2"/>
    <w:uiPriority w:val="9"/>
    <w:rsid w:val="00F344BD"/>
    <w:rPr>
      <w:rFonts w:ascii="Cambria" w:eastAsiaTheme="majorEastAsia" w:hAnsi="Cambria" w:cstheme="majorBidi"/>
      <w:b/>
      <w:bCs/>
      <w:color w:val="000000" w:themeColor="text1"/>
      <w:sz w:val="32"/>
      <w:szCs w:val="26"/>
      <w:lang w:eastAsia="en-US"/>
    </w:rPr>
  </w:style>
  <w:style w:type="character" w:customStyle="1" w:styleId="Heading3Char">
    <w:name w:val="Heading 3 Char"/>
    <w:basedOn w:val="DefaultParagraphFont"/>
    <w:link w:val="Heading3"/>
    <w:uiPriority w:val="9"/>
    <w:rsid w:val="001E3750"/>
    <w:rPr>
      <w:rFonts w:ascii="Cambria" w:eastAsiaTheme="majorEastAsia" w:hAnsi="Cambria" w:cstheme="majorBidi"/>
      <w:b/>
      <w:bCs/>
      <w:sz w:val="28"/>
      <w:szCs w:val="28"/>
      <w:lang w:eastAsia="en-US"/>
    </w:rPr>
  </w:style>
  <w:style w:type="character" w:customStyle="1" w:styleId="Heading4Char">
    <w:name w:val="Heading 4 Char"/>
    <w:basedOn w:val="DefaultParagraphFont"/>
    <w:link w:val="Heading4"/>
    <w:rsid w:val="00A326F0"/>
    <w:rPr>
      <w:rFonts w:ascii="Cambria" w:eastAsiaTheme="majorEastAsia" w:hAnsi="Cambria" w:cstheme="majorBidi"/>
      <w:b/>
      <w:bCs/>
      <w:iCs/>
      <w:sz w:val="24"/>
      <w:szCs w:val="24"/>
      <w:lang w:eastAsia="en-US"/>
    </w:rPr>
  </w:style>
  <w:style w:type="character" w:customStyle="1" w:styleId="Heading5Char">
    <w:name w:val="Heading 5 Char"/>
    <w:basedOn w:val="DefaultParagraphFont"/>
    <w:link w:val="Heading5"/>
    <w:rsid w:val="00DF43E0"/>
    <w:rPr>
      <w:rFonts w:ascii="Cambria" w:eastAsiaTheme="majorEastAsia" w:hAnsi="Cambria" w:cstheme="majorBidi"/>
      <w:bCs/>
      <w:i/>
      <w:iCs/>
      <w:color w:val="000000" w:themeColor="text1"/>
      <w:sz w:val="24"/>
      <w:szCs w:val="24"/>
      <w:lang w:eastAsia="en-US"/>
    </w:rPr>
  </w:style>
  <w:style w:type="character" w:customStyle="1" w:styleId="Heading6Char">
    <w:name w:val="Heading 6 Char"/>
    <w:basedOn w:val="DefaultParagraphFont"/>
    <w:link w:val="Heading6"/>
    <w:rsid w:val="00DF43E0"/>
    <w:rPr>
      <w:rFonts w:ascii="Cambria" w:eastAsia="Cambria" w:hAnsi="Cambria" w:cs="Cambria"/>
      <w:b/>
      <w:color w:val="000000"/>
      <w:sz w:val="20"/>
      <w:szCs w:val="24"/>
      <w:lang w:eastAsia="en-US"/>
    </w:rPr>
  </w:style>
  <w:style w:type="character" w:customStyle="1" w:styleId="Heading7Char">
    <w:name w:val="Heading 7 Char"/>
    <w:basedOn w:val="DefaultParagraphFont"/>
    <w:link w:val="Heading7"/>
    <w:uiPriority w:val="9"/>
    <w:rsid w:val="00DF43E0"/>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rsid w:val="00DF43E0"/>
    <w:rPr>
      <w:rFonts w:asciiTheme="majorHAnsi" w:eastAsiaTheme="majorEastAsia" w:hAnsiTheme="majorHAnsi" w:cstheme="majorBidi"/>
      <w:b/>
      <w:color w:val="FFFFFF" w:themeColor="background1"/>
      <w:sz w:val="16"/>
      <w:szCs w:val="20"/>
      <w:lang w:eastAsia="en-US"/>
    </w:rPr>
  </w:style>
  <w:style w:type="character" w:customStyle="1" w:styleId="Heading9Char">
    <w:name w:val="Heading 9 Char"/>
    <w:basedOn w:val="DefaultParagraphFont"/>
    <w:link w:val="Heading9"/>
    <w:uiPriority w:val="9"/>
    <w:rsid w:val="00DF43E0"/>
    <w:rPr>
      <w:rFonts w:asciiTheme="majorHAnsi" w:eastAsiaTheme="majorEastAsia" w:hAnsiTheme="majorHAnsi" w:cstheme="majorBidi"/>
      <w:i/>
      <w:iCs/>
      <w:color w:val="404040" w:themeColor="text1" w:themeTint="BF"/>
      <w:sz w:val="20"/>
      <w:szCs w:val="20"/>
      <w:lang w:eastAsia="en-US"/>
    </w:rPr>
  </w:style>
  <w:style w:type="paragraph" w:styleId="ListParagraph">
    <w:name w:val="List Paragraph"/>
    <w:basedOn w:val="Normal"/>
    <w:uiPriority w:val="34"/>
    <w:qFormat/>
    <w:rsid w:val="00DF43E0"/>
    <w:pPr>
      <w:spacing w:line="360" w:lineRule="auto"/>
      <w:ind w:left="720" w:firstLine="720"/>
      <w:contextualSpacing/>
    </w:pPr>
    <w:rPr>
      <w:rFonts w:eastAsiaTheme="minorHAnsi"/>
      <w:lang w:eastAsia="en-US"/>
    </w:rPr>
  </w:style>
  <w:style w:type="paragraph" w:styleId="NoSpacing">
    <w:name w:val="No Spacing"/>
    <w:uiPriority w:val="1"/>
    <w:qFormat/>
    <w:rsid w:val="00DF43E0"/>
    <w:pPr>
      <w:spacing w:after="0" w:line="240" w:lineRule="auto"/>
    </w:pPr>
    <w:rPr>
      <w:rFonts w:eastAsiaTheme="minorHAnsi"/>
      <w:lang w:eastAsia="en-US"/>
    </w:rPr>
  </w:style>
  <w:style w:type="character" w:styleId="PlaceholderText">
    <w:name w:val="Placeholder Text"/>
    <w:basedOn w:val="DefaultParagraphFont"/>
    <w:uiPriority w:val="99"/>
    <w:semiHidden/>
    <w:rsid w:val="00DF43E0"/>
    <w:rPr>
      <w:color w:val="808080"/>
    </w:rPr>
  </w:style>
  <w:style w:type="paragraph" w:styleId="BalloonText">
    <w:name w:val="Balloon Text"/>
    <w:basedOn w:val="Normal"/>
    <w:link w:val="BalloonTextChar"/>
    <w:uiPriority w:val="99"/>
    <w:semiHidden/>
    <w:unhideWhenUsed/>
    <w:rsid w:val="00DF43E0"/>
    <w:pPr>
      <w:spacing w:after="0" w:line="240" w:lineRule="auto"/>
      <w:ind w:firstLine="7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DF43E0"/>
    <w:rPr>
      <w:rFonts w:ascii="Tahoma" w:eastAsiaTheme="minorHAnsi" w:hAnsi="Tahoma" w:cs="Tahoma"/>
      <w:sz w:val="16"/>
      <w:szCs w:val="16"/>
      <w:lang w:eastAsia="en-US"/>
    </w:rPr>
  </w:style>
  <w:style w:type="paragraph" w:customStyle="1" w:styleId="Normal1">
    <w:name w:val="Normal1"/>
    <w:rsid w:val="00DF43E0"/>
    <w:pPr>
      <w:spacing w:after="0" w:line="360" w:lineRule="auto"/>
    </w:pPr>
    <w:rPr>
      <w:rFonts w:ascii="Cambria" w:eastAsia="Cambria" w:hAnsi="Cambria" w:cs="Cambria"/>
      <w:color w:val="000000"/>
      <w:sz w:val="24"/>
      <w:szCs w:val="24"/>
      <w:lang w:eastAsia="en-US"/>
    </w:rPr>
  </w:style>
  <w:style w:type="character" w:styleId="CommentReference">
    <w:name w:val="annotation reference"/>
    <w:basedOn w:val="DefaultParagraphFont"/>
    <w:uiPriority w:val="99"/>
    <w:semiHidden/>
    <w:unhideWhenUsed/>
    <w:rsid w:val="00DF43E0"/>
    <w:rPr>
      <w:sz w:val="18"/>
      <w:szCs w:val="18"/>
    </w:rPr>
  </w:style>
  <w:style w:type="paragraph" w:styleId="CommentText">
    <w:name w:val="annotation text"/>
    <w:basedOn w:val="Normal"/>
    <w:link w:val="CommentTextChar"/>
    <w:uiPriority w:val="99"/>
    <w:unhideWhenUsed/>
    <w:rsid w:val="00DF43E0"/>
    <w:pPr>
      <w:spacing w:before="240" w:after="120" w:line="240" w:lineRule="auto"/>
      <w:ind w:firstLine="720"/>
    </w:pPr>
    <w:rPr>
      <w:rFonts w:ascii="Cambria" w:eastAsia="Cambria" w:hAnsi="Cambria" w:cs="Cambria"/>
      <w:color w:val="000000"/>
      <w:lang w:eastAsia="en-US"/>
    </w:rPr>
  </w:style>
  <w:style w:type="character" w:customStyle="1" w:styleId="CommentTextChar">
    <w:name w:val="Comment Text Char"/>
    <w:basedOn w:val="DefaultParagraphFont"/>
    <w:link w:val="CommentText"/>
    <w:uiPriority w:val="99"/>
    <w:rsid w:val="00DF43E0"/>
    <w:rPr>
      <w:rFonts w:ascii="Cambria" w:eastAsia="Cambria" w:hAnsi="Cambria" w:cs="Cambria"/>
      <w:color w:val="000000"/>
      <w:sz w:val="24"/>
      <w:szCs w:val="24"/>
      <w:lang w:eastAsia="en-US"/>
    </w:rPr>
  </w:style>
  <w:style w:type="paragraph" w:styleId="Caption">
    <w:name w:val="caption"/>
    <w:basedOn w:val="Normal"/>
    <w:next w:val="Normal"/>
    <w:uiPriority w:val="35"/>
    <w:unhideWhenUsed/>
    <w:qFormat/>
    <w:rsid w:val="00DF43E0"/>
    <w:pPr>
      <w:spacing w:before="240" w:after="720" w:line="240" w:lineRule="auto"/>
      <w:jc w:val="center"/>
    </w:pPr>
    <w:rPr>
      <w:rFonts w:eastAsia="Cambria" w:cs="Cambria"/>
      <w:b/>
      <w:szCs w:val="18"/>
      <w:lang w:eastAsia="en-US"/>
    </w:rPr>
  </w:style>
  <w:style w:type="paragraph" w:styleId="CommentSubject">
    <w:name w:val="annotation subject"/>
    <w:basedOn w:val="CommentText"/>
    <w:next w:val="CommentText"/>
    <w:link w:val="CommentSubjectChar"/>
    <w:uiPriority w:val="99"/>
    <w:semiHidden/>
    <w:unhideWhenUsed/>
    <w:rsid w:val="00DF43E0"/>
    <w:pPr>
      <w:spacing w:before="0" w:after="200"/>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DF43E0"/>
    <w:rPr>
      <w:rFonts w:ascii="Cambria" w:eastAsiaTheme="minorHAnsi" w:hAnsi="Cambria" w:cs="Cambria"/>
      <w:b/>
      <w:bCs/>
      <w:color w:val="000000"/>
      <w:sz w:val="20"/>
      <w:szCs w:val="20"/>
      <w:lang w:eastAsia="en-US"/>
    </w:rPr>
  </w:style>
  <w:style w:type="paragraph" w:styleId="Header">
    <w:name w:val="header"/>
    <w:basedOn w:val="Normal"/>
    <w:link w:val="HeaderChar"/>
    <w:uiPriority w:val="99"/>
    <w:unhideWhenUsed/>
    <w:rsid w:val="00DF43E0"/>
    <w:pPr>
      <w:tabs>
        <w:tab w:val="center" w:pos="4320"/>
        <w:tab w:val="right" w:pos="8640"/>
      </w:tabs>
      <w:spacing w:after="0" w:line="240" w:lineRule="auto"/>
      <w:ind w:firstLine="720"/>
    </w:pPr>
    <w:rPr>
      <w:rFonts w:eastAsiaTheme="minorHAnsi"/>
      <w:lang w:eastAsia="en-US"/>
    </w:rPr>
  </w:style>
  <w:style w:type="character" w:customStyle="1" w:styleId="HeaderChar">
    <w:name w:val="Header Char"/>
    <w:basedOn w:val="DefaultParagraphFont"/>
    <w:link w:val="Header"/>
    <w:uiPriority w:val="99"/>
    <w:rsid w:val="00DF43E0"/>
    <w:rPr>
      <w:rFonts w:eastAsiaTheme="minorHAnsi"/>
      <w:sz w:val="24"/>
      <w:lang w:eastAsia="en-US"/>
    </w:rPr>
  </w:style>
  <w:style w:type="paragraph" w:styleId="Footer">
    <w:name w:val="footer"/>
    <w:basedOn w:val="Normal"/>
    <w:link w:val="FooterChar"/>
    <w:uiPriority w:val="99"/>
    <w:unhideWhenUsed/>
    <w:rsid w:val="00DF43E0"/>
    <w:pPr>
      <w:tabs>
        <w:tab w:val="center" w:pos="4320"/>
        <w:tab w:val="right" w:pos="8640"/>
      </w:tabs>
      <w:spacing w:after="0" w:line="240" w:lineRule="auto"/>
      <w:ind w:firstLine="720"/>
    </w:pPr>
    <w:rPr>
      <w:rFonts w:eastAsiaTheme="minorHAnsi"/>
      <w:lang w:eastAsia="en-US"/>
    </w:rPr>
  </w:style>
  <w:style w:type="character" w:customStyle="1" w:styleId="FooterChar">
    <w:name w:val="Footer Char"/>
    <w:basedOn w:val="DefaultParagraphFont"/>
    <w:link w:val="Footer"/>
    <w:uiPriority w:val="99"/>
    <w:rsid w:val="00DF43E0"/>
    <w:rPr>
      <w:rFonts w:eastAsiaTheme="minorHAnsi"/>
      <w:sz w:val="24"/>
      <w:lang w:eastAsia="en-US"/>
    </w:rPr>
  </w:style>
  <w:style w:type="character" w:styleId="PageNumber">
    <w:name w:val="page number"/>
    <w:basedOn w:val="DefaultParagraphFont"/>
    <w:uiPriority w:val="99"/>
    <w:semiHidden/>
    <w:unhideWhenUsed/>
    <w:rsid w:val="00DF43E0"/>
  </w:style>
  <w:style w:type="table" w:styleId="LightShading-Accent1">
    <w:name w:val="Light Shading Accent 1"/>
    <w:basedOn w:val="TableNormal"/>
    <w:uiPriority w:val="60"/>
    <w:rsid w:val="00DF43E0"/>
    <w:pPr>
      <w:spacing w:after="0" w:line="240" w:lineRule="auto"/>
    </w:pPr>
    <w:rPr>
      <w:color w:val="365F91" w:themeColor="accent1" w:themeShade="BF"/>
      <w:lang w:val="en-US" w:eastAsia="zh-TW"/>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OCHeading">
    <w:name w:val="TOC Heading"/>
    <w:basedOn w:val="Heading1"/>
    <w:next w:val="Normal"/>
    <w:uiPriority w:val="39"/>
    <w:unhideWhenUsed/>
    <w:qFormat/>
    <w:rsid w:val="00DF43E0"/>
    <w:pPr>
      <w:pageBreakBefore w:val="0"/>
      <w:numPr>
        <w:numId w:val="0"/>
      </w:numPr>
      <w:spacing w:before="480" w:after="0" w:line="276" w:lineRule="auto"/>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493A31"/>
    <w:pPr>
      <w:spacing w:before="120" w:after="120"/>
    </w:pPr>
    <w:rPr>
      <w:b/>
      <w:bCs/>
      <w:szCs w:val="20"/>
    </w:rPr>
  </w:style>
  <w:style w:type="paragraph" w:styleId="TOC2">
    <w:name w:val="toc 2"/>
    <w:basedOn w:val="Normal"/>
    <w:next w:val="Normal"/>
    <w:autoRedefine/>
    <w:uiPriority w:val="39"/>
    <w:unhideWhenUsed/>
    <w:rsid w:val="00BE3AB0"/>
    <w:pPr>
      <w:spacing w:after="0"/>
      <w:ind w:left="220"/>
    </w:pPr>
    <w:rPr>
      <w:szCs w:val="20"/>
    </w:rPr>
  </w:style>
  <w:style w:type="paragraph" w:styleId="TOC3">
    <w:name w:val="toc 3"/>
    <w:basedOn w:val="Normal"/>
    <w:next w:val="Normal"/>
    <w:autoRedefine/>
    <w:uiPriority w:val="39"/>
    <w:unhideWhenUsed/>
    <w:rsid w:val="00CA1D10"/>
    <w:pPr>
      <w:spacing w:after="0"/>
      <w:ind w:left="440"/>
    </w:pPr>
    <w:rPr>
      <w:iCs/>
      <w:szCs w:val="20"/>
    </w:rPr>
  </w:style>
  <w:style w:type="character" w:styleId="Hyperlink">
    <w:name w:val="Hyperlink"/>
    <w:basedOn w:val="DefaultParagraphFont"/>
    <w:uiPriority w:val="99"/>
    <w:unhideWhenUsed/>
    <w:rsid w:val="00DF43E0"/>
    <w:rPr>
      <w:color w:val="0000FF" w:themeColor="hyperlink"/>
      <w:u w:val="single"/>
    </w:rPr>
  </w:style>
  <w:style w:type="paragraph" w:styleId="TOC4">
    <w:name w:val="toc 4"/>
    <w:basedOn w:val="Normal"/>
    <w:next w:val="Normal"/>
    <w:autoRedefine/>
    <w:uiPriority w:val="39"/>
    <w:unhideWhenUsed/>
    <w:rsid w:val="00BE3AB0"/>
    <w:pPr>
      <w:spacing w:after="0"/>
      <w:ind w:left="660"/>
    </w:pPr>
    <w:rPr>
      <w:szCs w:val="18"/>
    </w:rPr>
  </w:style>
  <w:style w:type="paragraph" w:styleId="Revision">
    <w:name w:val="Revision"/>
    <w:hidden/>
    <w:uiPriority w:val="99"/>
    <w:semiHidden/>
    <w:rsid w:val="00DF43E0"/>
    <w:pPr>
      <w:spacing w:after="0" w:line="240" w:lineRule="auto"/>
    </w:pPr>
    <w:rPr>
      <w:rFonts w:eastAsiaTheme="minorHAnsi"/>
      <w:lang w:eastAsia="en-US"/>
    </w:rPr>
  </w:style>
  <w:style w:type="paragraph" w:styleId="Quote">
    <w:name w:val="Quote"/>
    <w:basedOn w:val="Normal"/>
    <w:next w:val="Normal"/>
    <w:link w:val="QuoteChar"/>
    <w:autoRedefine/>
    <w:uiPriority w:val="29"/>
    <w:qFormat/>
    <w:rsid w:val="00DF2E69"/>
    <w:pPr>
      <w:spacing w:before="120" w:line="240" w:lineRule="auto"/>
    </w:pPr>
    <w:rPr>
      <w:rFonts w:eastAsiaTheme="minorHAnsi"/>
      <w:b/>
      <w:iCs/>
      <w:color w:val="000000" w:themeColor="text1"/>
      <w:sz w:val="32"/>
      <w:lang w:eastAsia="en-US"/>
    </w:rPr>
  </w:style>
  <w:style w:type="character" w:customStyle="1" w:styleId="QuoteChar">
    <w:name w:val="Quote Char"/>
    <w:basedOn w:val="DefaultParagraphFont"/>
    <w:link w:val="Quote"/>
    <w:uiPriority w:val="29"/>
    <w:rsid w:val="00DF2E69"/>
    <w:rPr>
      <w:rFonts w:ascii="Times New Roman" w:eastAsiaTheme="minorHAnsi" w:hAnsi="Times New Roman" w:cs="Times New Roman"/>
      <w:b/>
      <w:iCs/>
      <w:color w:val="000000" w:themeColor="text1"/>
      <w:sz w:val="32"/>
      <w:lang w:eastAsia="en-US"/>
    </w:rPr>
  </w:style>
  <w:style w:type="paragraph" w:styleId="Title">
    <w:name w:val="Title"/>
    <w:basedOn w:val="Normal1"/>
    <w:next w:val="Normal1"/>
    <w:link w:val="TitleChar"/>
    <w:uiPriority w:val="10"/>
    <w:qFormat/>
    <w:rsid w:val="00DF43E0"/>
    <w:pPr>
      <w:keepNext/>
      <w:keepLines/>
      <w:spacing w:before="480" w:after="120"/>
      <w:contextualSpacing/>
    </w:pPr>
    <w:rPr>
      <w:b/>
      <w:sz w:val="72"/>
    </w:rPr>
  </w:style>
  <w:style w:type="character" w:customStyle="1" w:styleId="TitleChar">
    <w:name w:val="Title Char"/>
    <w:basedOn w:val="DefaultParagraphFont"/>
    <w:link w:val="Title"/>
    <w:uiPriority w:val="10"/>
    <w:rsid w:val="00DF43E0"/>
    <w:rPr>
      <w:rFonts w:ascii="Cambria" w:eastAsia="Cambria" w:hAnsi="Cambria" w:cs="Cambria"/>
      <w:b/>
      <w:color w:val="000000"/>
      <w:sz w:val="72"/>
      <w:szCs w:val="24"/>
      <w:lang w:eastAsia="en-US"/>
    </w:rPr>
  </w:style>
  <w:style w:type="paragraph" w:styleId="Subtitle">
    <w:name w:val="Subtitle"/>
    <w:basedOn w:val="Normal1"/>
    <w:next w:val="Normal1"/>
    <w:link w:val="SubtitleChar"/>
    <w:rsid w:val="00DF43E0"/>
    <w:pPr>
      <w:keepNext/>
      <w:keepLines/>
      <w:spacing w:before="360" w:after="80"/>
      <w:contextualSpacing/>
    </w:pPr>
    <w:rPr>
      <w:rFonts w:ascii="Georgia" w:eastAsia="Georgia" w:hAnsi="Georgia" w:cs="Georgia"/>
      <w:i/>
      <w:color w:val="666666"/>
      <w:sz w:val="48"/>
    </w:rPr>
  </w:style>
  <w:style w:type="character" w:customStyle="1" w:styleId="SubtitleChar">
    <w:name w:val="Subtitle Char"/>
    <w:basedOn w:val="DefaultParagraphFont"/>
    <w:link w:val="Subtitle"/>
    <w:rsid w:val="00DF43E0"/>
    <w:rPr>
      <w:rFonts w:ascii="Georgia" w:eastAsia="Georgia" w:hAnsi="Georgia" w:cs="Georgia"/>
      <w:i/>
      <w:color w:val="666666"/>
      <w:sz w:val="48"/>
      <w:szCs w:val="24"/>
      <w:lang w:eastAsia="en-US"/>
    </w:rPr>
  </w:style>
  <w:style w:type="paragraph" w:styleId="NormalWeb">
    <w:name w:val="Normal (Web)"/>
    <w:basedOn w:val="Normal"/>
    <w:uiPriority w:val="99"/>
    <w:unhideWhenUsed/>
    <w:rsid w:val="00DF43E0"/>
    <w:pPr>
      <w:spacing w:before="100" w:beforeAutospacing="1" w:after="100" w:afterAutospacing="1" w:line="240" w:lineRule="auto"/>
      <w:ind w:firstLine="720"/>
    </w:pPr>
    <w:rPr>
      <w:rFonts w:ascii="Times" w:eastAsia="Cambria" w:hAnsi="Times"/>
      <w:sz w:val="20"/>
      <w:szCs w:val="20"/>
      <w:lang w:eastAsia="en-US"/>
    </w:rPr>
  </w:style>
  <w:style w:type="character" w:customStyle="1" w:styleId="apple-converted-space">
    <w:name w:val="apple-converted-space"/>
    <w:basedOn w:val="DefaultParagraphFont"/>
    <w:rsid w:val="00DF43E0"/>
  </w:style>
  <w:style w:type="character" w:styleId="Emphasis">
    <w:name w:val="Emphasis"/>
    <w:basedOn w:val="DefaultParagraphFont"/>
    <w:uiPriority w:val="20"/>
    <w:qFormat/>
    <w:rsid w:val="00DF43E0"/>
    <w:rPr>
      <w:i/>
      <w:iCs/>
    </w:rPr>
  </w:style>
  <w:style w:type="paragraph" w:styleId="FootnoteText">
    <w:name w:val="footnote text"/>
    <w:basedOn w:val="Normal"/>
    <w:link w:val="FootnoteTextChar"/>
    <w:uiPriority w:val="99"/>
    <w:unhideWhenUsed/>
    <w:rsid w:val="00DF43E0"/>
    <w:pPr>
      <w:spacing w:after="0" w:line="240" w:lineRule="auto"/>
      <w:ind w:firstLine="720"/>
    </w:pPr>
    <w:rPr>
      <w:rFonts w:ascii="Cambria" w:eastAsia="Cambria" w:hAnsi="Cambria" w:cs="Cambria"/>
      <w:color w:val="000000"/>
      <w:lang w:eastAsia="en-US"/>
    </w:rPr>
  </w:style>
  <w:style w:type="character" w:customStyle="1" w:styleId="FootnoteTextChar">
    <w:name w:val="Footnote Text Char"/>
    <w:basedOn w:val="DefaultParagraphFont"/>
    <w:link w:val="FootnoteText"/>
    <w:uiPriority w:val="99"/>
    <w:rsid w:val="00DF43E0"/>
    <w:rPr>
      <w:rFonts w:ascii="Cambria" w:eastAsia="Cambria" w:hAnsi="Cambria" w:cs="Cambria"/>
      <w:color w:val="000000"/>
      <w:sz w:val="24"/>
      <w:szCs w:val="24"/>
      <w:lang w:eastAsia="en-US"/>
    </w:rPr>
  </w:style>
  <w:style w:type="character" w:styleId="FootnoteReference">
    <w:name w:val="footnote reference"/>
    <w:basedOn w:val="DefaultParagraphFont"/>
    <w:uiPriority w:val="99"/>
    <w:unhideWhenUsed/>
    <w:rsid w:val="00DF43E0"/>
    <w:rPr>
      <w:vertAlign w:val="superscript"/>
    </w:rPr>
  </w:style>
  <w:style w:type="character" w:styleId="BookTitle">
    <w:name w:val="Book Title"/>
    <w:basedOn w:val="DefaultParagraphFont"/>
    <w:uiPriority w:val="33"/>
    <w:qFormat/>
    <w:rsid w:val="00DF43E0"/>
    <w:rPr>
      <w:b/>
      <w:bCs/>
      <w:smallCaps/>
      <w:spacing w:val="5"/>
    </w:rPr>
  </w:style>
  <w:style w:type="table" w:styleId="TableGrid">
    <w:name w:val="Table Grid"/>
    <w:basedOn w:val="TableNormal"/>
    <w:uiPriority w:val="39"/>
    <w:rsid w:val="00DF43E0"/>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autoRedefine/>
    <w:uiPriority w:val="99"/>
    <w:unhideWhenUsed/>
    <w:rsid w:val="0057019D"/>
    <w:pPr>
      <w:spacing w:before="240" w:after="240"/>
      <w:ind w:left="440" w:hanging="440"/>
    </w:pPr>
    <w:rPr>
      <w:szCs w:val="20"/>
    </w:rPr>
  </w:style>
  <w:style w:type="paragraph" w:styleId="TOC5">
    <w:name w:val="toc 5"/>
    <w:basedOn w:val="Normal"/>
    <w:next w:val="Normal"/>
    <w:autoRedefine/>
    <w:uiPriority w:val="39"/>
    <w:unhideWhenUsed/>
    <w:rsid w:val="006F3BDA"/>
    <w:pPr>
      <w:spacing w:after="0"/>
      <w:ind w:left="880"/>
    </w:pPr>
    <w:rPr>
      <w:i/>
      <w:sz w:val="20"/>
      <w:szCs w:val="18"/>
    </w:rPr>
  </w:style>
  <w:style w:type="paragraph" w:styleId="TOC6">
    <w:name w:val="toc 6"/>
    <w:basedOn w:val="Normal"/>
    <w:next w:val="Normal"/>
    <w:autoRedefine/>
    <w:uiPriority w:val="39"/>
    <w:unhideWhenUsed/>
    <w:rsid w:val="00DF43E0"/>
    <w:pPr>
      <w:spacing w:after="0"/>
      <w:ind w:left="1100"/>
    </w:pPr>
    <w:rPr>
      <w:sz w:val="18"/>
      <w:szCs w:val="18"/>
    </w:rPr>
  </w:style>
  <w:style w:type="paragraph" w:styleId="TOC7">
    <w:name w:val="toc 7"/>
    <w:basedOn w:val="Normal"/>
    <w:next w:val="Normal"/>
    <w:autoRedefine/>
    <w:uiPriority w:val="39"/>
    <w:unhideWhenUsed/>
    <w:rsid w:val="00DF43E0"/>
    <w:pPr>
      <w:spacing w:after="0"/>
      <w:ind w:left="1320"/>
    </w:pPr>
    <w:rPr>
      <w:sz w:val="18"/>
      <w:szCs w:val="18"/>
    </w:rPr>
  </w:style>
  <w:style w:type="paragraph" w:styleId="TOC8">
    <w:name w:val="toc 8"/>
    <w:basedOn w:val="Normal"/>
    <w:next w:val="Normal"/>
    <w:autoRedefine/>
    <w:uiPriority w:val="39"/>
    <w:unhideWhenUsed/>
    <w:rsid w:val="00DF43E0"/>
    <w:pPr>
      <w:spacing w:after="0"/>
      <w:ind w:left="1540"/>
    </w:pPr>
    <w:rPr>
      <w:sz w:val="18"/>
      <w:szCs w:val="18"/>
    </w:rPr>
  </w:style>
  <w:style w:type="paragraph" w:styleId="TOC9">
    <w:name w:val="toc 9"/>
    <w:basedOn w:val="Normal"/>
    <w:next w:val="Normal"/>
    <w:autoRedefine/>
    <w:uiPriority w:val="39"/>
    <w:unhideWhenUsed/>
    <w:rsid w:val="00DF43E0"/>
    <w:pPr>
      <w:spacing w:after="0"/>
      <w:ind w:left="1760"/>
    </w:pPr>
    <w:rPr>
      <w:sz w:val="18"/>
      <w:szCs w:val="18"/>
    </w:rPr>
  </w:style>
  <w:style w:type="paragraph" w:customStyle="1" w:styleId="Style1">
    <w:name w:val="Style1"/>
    <w:basedOn w:val="TableofFigures"/>
    <w:autoRedefine/>
    <w:qFormat/>
    <w:rsid w:val="00DF43E0"/>
    <w:pPr>
      <w:numPr>
        <w:numId w:val="2"/>
      </w:numPr>
      <w:tabs>
        <w:tab w:val="right" w:leader="dot" w:pos="9010"/>
      </w:tabs>
      <w:ind w:right="284"/>
    </w:pPr>
    <w:rPr>
      <w:noProof/>
    </w:rPr>
  </w:style>
  <w:style w:type="paragraph" w:customStyle="1" w:styleId="References">
    <w:name w:val="References"/>
    <w:basedOn w:val="Normal"/>
    <w:qFormat/>
    <w:rsid w:val="00DF43E0"/>
    <w:pPr>
      <w:spacing w:after="0" w:line="240" w:lineRule="auto"/>
    </w:pPr>
    <w:rPr>
      <w:sz w:val="20"/>
      <w:lang w:eastAsia="en-US"/>
    </w:rPr>
  </w:style>
  <w:style w:type="character" w:customStyle="1" w:styleId="il">
    <w:name w:val="il"/>
    <w:rsid w:val="00DF43E0"/>
  </w:style>
  <w:style w:type="paragraph" w:customStyle="1" w:styleId="Default">
    <w:name w:val="Default"/>
    <w:rsid w:val="00DE6B37"/>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1">
    <w:name w:val="Table Grid1"/>
    <w:basedOn w:val="TableNormal"/>
    <w:next w:val="TableGrid"/>
    <w:uiPriority w:val="59"/>
    <w:rsid w:val="00D120B6"/>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2">
    <w:name w:val="Style2"/>
    <w:basedOn w:val="Heading1"/>
    <w:link w:val="Style2Char"/>
    <w:qFormat/>
    <w:rsid w:val="001C7A61"/>
    <w:pPr>
      <w:numPr>
        <w:numId w:val="0"/>
      </w:numPr>
      <w:jc w:val="left"/>
    </w:pPr>
  </w:style>
  <w:style w:type="paragraph" w:styleId="BodyText">
    <w:name w:val="Body Text"/>
    <w:basedOn w:val="Normal"/>
    <w:link w:val="BodyTextChar"/>
    <w:qFormat/>
    <w:rsid w:val="003700CE"/>
    <w:pPr>
      <w:tabs>
        <w:tab w:val="left" w:pos="1418"/>
      </w:tabs>
      <w:spacing w:before="120" w:after="0" w:line="300" w:lineRule="auto"/>
    </w:pPr>
    <w:rPr>
      <w:rFonts w:ascii="TUOS Blake" w:hAnsi="TUOS Blake"/>
      <w:szCs w:val="20"/>
      <w:lang w:eastAsia="en-US"/>
    </w:rPr>
  </w:style>
  <w:style w:type="character" w:customStyle="1" w:styleId="Style2Char">
    <w:name w:val="Style2 Char"/>
    <w:basedOn w:val="Heading1Char"/>
    <w:link w:val="Style2"/>
    <w:rsid w:val="001C7A61"/>
    <w:rPr>
      <w:rFonts w:ascii="Times New Roman" w:eastAsiaTheme="majorEastAsia" w:hAnsi="Times New Roman" w:cstheme="majorBidi"/>
      <w:b/>
      <w:bCs/>
      <w:color w:val="000000" w:themeColor="text1"/>
      <w:sz w:val="36"/>
      <w:szCs w:val="28"/>
      <w:lang w:eastAsia="en-US"/>
    </w:rPr>
  </w:style>
  <w:style w:type="character" w:customStyle="1" w:styleId="BodyTextChar">
    <w:name w:val="Body Text Char"/>
    <w:basedOn w:val="DefaultParagraphFont"/>
    <w:link w:val="BodyText"/>
    <w:rsid w:val="003700CE"/>
    <w:rPr>
      <w:rFonts w:ascii="TUOS Blake" w:eastAsia="Times New Roman" w:hAnsi="TUOS Blake" w:cs="Times New Roman"/>
      <w:sz w:val="24"/>
      <w:szCs w:val="20"/>
      <w:lang w:eastAsia="en-US"/>
    </w:rPr>
  </w:style>
  <w:style w:type="paragraph" w:styleId="Bibliography">
    <w:name w:val="Bibliography"/>
    <w:basedOn w:val="Normal"/>
    <w:next w:val="Normal"/>
    <w:uiPriority w:val="37"/>
    <w:unhideWhenUsed/>
    <w:rsid w:val="003700CE"/>
    <w:pPr>
      <w:spacing w:before="120" w:after="0" w:line="360" w:lineRule="auto"/>
      <w:ind w:left="567"/>
    </w:pPr>
    <w:rPr>
      <w:rFonts w:ascii="TUOS Blake" w:hAnsi="TUOS Blake"/>
      <w:szCs w:val="20"/>
      <w:lang w:eastAsia="en-US"/>
    </w:rPr>
  </w:style>
  <w:style w:type="paragraph" w:customStyle="1" w:styleId="EndNoteBibliographyTitle">
    <w:name w:val="EndNote Bibliography Title"/>
    <w:basedOn w:val="Normal"/>
    <w:link w:val="EndNoteBibliographyTitleChar"/>
    <w:rsid w:val="00E20FB9"/>
    <w:pPr>
      <w:spacing w:after="0" w:line="259" w:lineRule="auto"/>
      <w:jc w:val="center"/>
    </w:pPr>
    <w:rPr>
      <w:noProof/>
    </w:rPr>
  </w:style>
  <w:style w:type="character" w:customStyle="1" w:styleId="EndNoteBibliographyTitleChar">
    <w:name w:val="EndNote Bibliography Title Char"/>
    <w:basedOn w:val="DefaultParagraphFont"/>
    <w:link w:val="EndNoteBibliographyTitle"/>
    <w:rsid w:val="00E20FB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20FB9"/>
    <w:pPr>
      <w:spacing w:after="160" w:line="240" w:lineRule="auto"/>
    </w:pPr>
    <w:rPr>
      <w:noProof/>
    </w:rPr>
  </w:style>
  <w:style w:type="character" w:customStyle="1" w:styleId="EndNoteBibliographyChar">
    <w:name w:val="EndNote Bibliography Char"/>
    <w:basedOn w:val="DefaultParagraphFont"/>
    <w:link w:val="EndNoteBibliography"/>
    <w:rsid w:val="00E20FB9"/>
    <w:rPr>
      <w:rFonts w:ascii="Times New Roman" w:eastAsia="Times New Roman" w:hAnsi="Times New Roman" w:cs="Times New Roman"/>
      <w:noProof/>
      <w:sz w:val="24"/>
      <w:szCs w:val="24"/>
    </w:rPr>
  </w:style>
  <w:style w:type="paragraph" w:styleId="DocumentMap">
    <w:name w:val="Document Map"/>
    <w:basedOn w:val="Normal"/>
    <w:link w:val="DocumentMapChar"/>
    <w:uiPriority w:val="99"/>
    <w:semiHidden/>
    <w:unhideWhenUsed/>
    <w:rsid w:val="00E20FB9"/>
    <w:pPr>
      <w:spacing w:after="160" w:line="259" w:lineRule="auto"/>
    </w:pPr>
    <w:rPr>
      <w:rFonts w:ascii="Heiti SC Light" w:eastAsia="Heiti SC Light"/>
    </w:rPr>
  </w:style>
  <w:style w:type="character" w:customStyle="1" w:styleId="DocumentMapChar">
    <w:name w:val="Document Map Char"/>
    <w:basedOn w:val="DefaultParagraphFont"/>
    <w:link w:val="DocumentMap"/>
    <w:uiPriority w:val="99"/>
    <w:semiHidden/>
    <w:rsid w:val="00E20FB9"/>
    <w:rPr>
      <w:rFonts w:ascii="Heiti SC Light" w:eastAsia="Heiti SC Light"/>
      <w:sz w:val="24"/>
      <w:szCs w:val="24"/>
    </w:rPr>
  </w:style>
  <w:style w:type="table" w:customStyle="1" w:styleId="TableGridLight1">
    <w:name w:val="Table Grid Light1"/>
    <w:basedOn w:val="TableNormal"/>
    <w:uiPriority w:val="40"/>
    <w:rsid w:val="00E20FB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1">
    <w:name w:val="网格型浅色1"/>
    <w:basedOn w:val="TableNormal"/>
    <w:uiPriority w:val="40"/>
    <w:rsid w:val="00E20FB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6Colorful">
    <w:name w:val="List Table 6 Colorful"/>
    <w:basedOn w:val="TableNormal"/>
    <w:uiPriority w:val="51"/>
    <w:rsid w:val="00E20FB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E20FB9"/>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E20FB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E20FB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E20FB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ate">
    <w:name w:val="Date"/>
    <w:basedOn w:val="Normal"/>
    <w:next w:val="Normal"/>
    <w:link w:val="DateChar"/>
    <w:uiPriority w:val="99"/>
    <w:semiHidden/>
    <w:unhideWhenUsed/>
    <w:rsid w:val="00E20FB9"/>
    <w:pPr>
      <w:spacing w:after="160" w:line="259" w:lineRule="auto"/>
    </w:pPr>
  </w:style>
  <w:style w:type="character" w:customStyle="1" w:styleId="DateChar">
    <w:name w:val="Date Char"/>
    <w:basedOn w:val="DefaultParagraphFont"/>
    <w:link w:val="Date"/>
    <w:uiPriority w:val="99"/>
    <w:semiHidden/>
    <w:rsid w:val="00E20FB9"/>
  </w:style>
  <w:style w:type="character" w:styleId="FollowedHyperlink">
    <w:name w:val="FollowedHyperlink"/>
    <w:basedOn w:val="DefaultParagraphFont"/>
    <w:uiPriority w:val="99"/>
    <w:semiHidden/>
    <w:unhideWhenUsed/>
    <w:rsid w:val="00E20FB9"/>
    <w:rPr>
      <w:color w:val="800080" w:themeColor="followedHyperlink"/>
      <w:u w:val="single"/>
    </w:rPr>
  </w:style>
  <w:style w:type="paragraph" w:styleId="EndnoteText">
    <w:name w:val="endnote text"/>
    <w:basedOn w:val="Normal"/>
    <w:link w:val="EndnoteTextChar"/>
    <w:uiPriority w:val="99"/>
    <w:semiHidden/>
    <w:unhideWhenUsed/>
    <w:rsid w:val="00E20FB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20FB9"/>
    <w:rPr>
      <w:sz w:val="20"/>
      <w:szCs w:val="20"/>
    </w:rPr>
  </w:style>
  <w:style w:type="character" w:styleId="EndnoteReference">
    <w:name w:val="endnote reference"/>
    <w:basedOn w:val="DefaultParagraphFont"/>
    <w:uiPriority w:val="99"/>
    <w:semiHidden/>
    <w:unhideWhenUsed/>
    <w:rsid w:val="00E20FB9"/>
    <w:rPr>
      <w:vertAlign w:val="superscript"/>
    </w:rPr>
  </w:style>
  <w:style w:type="character" w:styleId="LineNumber">
    <w:name w:val="line number"/>
    <w:basedOn w:val="DefaultParagraphFont"/>
    <w:uiPriority w:val="99"/>
    <w:semiHidden/>
    <w:unhideWhenUsed/>
    <w:rsid w:val="00E20FB9"/>
  </w:style>
  <w:style w:type="table" w:customStyle="1" w:styleId="ListTable21">
    <w:name w:val="List Table 21"/>
    <w:basedOn w:val="TableNormal"/>
    <w:next w:val="ListTable2"/>
    <w:uiPriority w:val="47"/>
    <w:rsid w:val="0085477E"/>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1">
    <w:name w:val="Plain Table 21"/>
    <w:basedOn w:val="TableNormal"/>
    <w:uiPriority w:val="42"/>
    <w:rsid w:val="000D196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3">
    <w:name w:val="Style3"/>
    <w:basedOn w:val="Heading2"/>
    <w:link w:val="Style3Char"/>
    <w:qFormat/>
    <w:rsid w:val="006669A2"/>
    <w:pPr>
      <w:numPr>
        <w:ilvl w:val="0"/>
        <w:numId w:val="0"/>
      </w:numPr>
    </w:pPr>
    <w:rPr>
      <w:sz w:val="28"/>
    </w:rPr>
  </w:style>
  <w:style w:type="character" w:customStyle="1" w:styleId="Style3Char">
    <w:name w:val="Style3 Char"/>
    <w:basedOn w:val="Heading2Char"/>
    <w:link w:val="Style3"/>
    <w:rsid w:val="006669A2"/>
    <w:rPr>
      <w:rFonts w:ascii="Cambria" w:eastAsiaTheme="majorEastAsia" w:hAnsi="Cambria" w:cstheme="majorBidi"/>
      <w:b/>
      <w:bCs/>
      <w:color w:val="000000" w:themeColor="text1"/>
      <w:sz w:val="28"/>
      <w:szCs w:val="26"/>
      <w:lang w:eastAsia="en-US"/>
    </w:rPr>
  </w:style>
  <w:style w:type="character" w:customStyle="1" w:styleId="UnresolvedMention1">
    <w:name w:val="Unresolved Mention1"/>
    <w:basedOn w:val="DefaultParagraphFont"/>
    <w:uiPriority w:val="99"/>
    <w:semiHidden/>
    <w:unhideWhenUsed/>
    <w:rsid w:val="000201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02953">
      <w:bodyDiv w:val="1"/>
      <w:marLeft w:val="0"/>
      <w:marRight w:val="0"/>
      <w:marTop w:val="0"/>
      <w:marBottom w:val="0"/>
      <w:divBdr>
        <w:top w:val="none" w:sz="0" w:space="0" w:color="auto"/>
        <w:left w:val="none" w:sz="0" w:space="0" w:color="auto"/>
        <w:bottom w:val="none" w:sz="0" w:space="0" w:color="auto"/>
        <w:right w:val="none" w:sz="0" w:space="0" w:color="auto"/>
      </w:divBdr>
    </w:div>
    <w:div w:id="33847709">
      <w:bodyDiv w:val="1"/>
      <w:marLeft w:val="0"/>
      <w:marRight w:val="0"/>
      <w:marTop w:val="0"/>
      <w:marBottom w:val="0"/>
      <w:divBdr>
        <w:top w:val="none" w:sz="0" w:space="0" w:color="auto"/>
        <w:left w:val="none" w:sz="0" w:space="0" w:color="auto"/>
        <w:bottom w:val="none" w:sz="0" w:space="0" w:color="auto"/>
        <w:right w:val="none" w:sz="0" w:space="0" w:color="auto"/>
      </w:divBdr>
    </w:div>
    <w:div w:id="54549619">
      <w:bodyDiv w:val="1"/>
      <w:marLeft w:val="0"/>
      <w:marRight w:val="0"/>
      <w:marTop w:val="0"/>
      <w:marBottom w:val="0"/>
      <w:divBdr>
        <w:top w:val="none" w:sz="0" w:space="0" w:color="auto"/>
        <w:left w:val="none" w:sz="0" w:space="0" w:color="auto"/>
        <w:bottom w:val="none" w:sz="0" w:space="0" w:color="auto"/>
        <w:right w:val="none" w:sz="0" w:space="0" w:color="auto"/>
      </w:divBdr>
      <w:divsChild>
        <w:div w:id="1571577212">
          <w:marLeft w:val="446"/>
          <w:marRight w:val="0"/>
          <w:marTop w:val="0"/>
          <w:marBottom w:val="0"/>
          <w:divBdr>
            <w:top w:val="none" w:sz="0" w:space="0" w:color="auto"/>
            <w:left w:val="none" w:sz="0" w:space="0" w:color="auto"/>
            <w:bottom w:val="none" w:sz="0" w:space="0" w:color="auto"/>
            <w:right w:val="none" w:sz="0" w:space="0" w:color="auto"/>
          </w:divBdr>
        </w:div>
      </w:divsChild>
    </w:div>
    <w:div w:id="82604363">
      <w:bodyDiv w:val="1"/>
      <w:marLeft w:val="0"/>
      <w:marRight w:val="0"/>
      <w:marTop w:val="0"/>
      <w:marBottom w:val="0"/>
      <w:divBdr>
        <w:top w:val="none" w:sz="0" w:space="0" w:color="auto"/>
        <w:left w:val="none" w:sz="0" w:space="0" w:color="auto"/>
        <w:bottom w:val="none" w:sz="0" w:space="0" w:color="auto"/>
        <w:right w:val="none" w:sz="0" w:space="0" w:color="auto"/>
      </w:divBdr>
    </w:div>
    <w:div w:id="96215345">
      <w:bodyDiv w:val="1"/>
      <w:marLeft w:val="0"/>
      <w:marRight w:val="0"/>
      <w:marTop w:val="0"/>
      <w:marBottom w:val="0"/>
      <w:divBdr>
        <w:top w:val="none" w:sz="0" w:space="0" w:color="auto"/>
        <w:left w:val="none" w:sz="0" w:space="0" w:color="auto"/>
        <w:bottom w:val="none" w:sz="0" w:space="0" w:color="auto"/>
        <w:right w:val="none" w:sz="0" w:space="0" w:color="auto"/>
      </w:divBdr>
    </w:div>
    <w:div w:id="145165914">
      <w:bodyDiv w:val="1"/>
      <w:marLeft w:val="0"/>
      <w:marRight w:val="0"/>
      <w:marTop w:val="0"/>
      <w:marBottom w:val="0"/>
      <w:divBdr>
        <w:top w:val="none" w:sz="0" w:space="0" w:color="auto"/>
        <w:left w:val="none" w:sz="0" w:space="0" w:color="auto"/>
        <w:bottom w:val="none" w:sz="0" w:space="0" w:color="auto"/>
        <w:right w:val="none" w:sz="0" w:space="0" w:color="auto"/>
      </w:divBdr>
    </w:div>
    <w:div w:id="166599641">
      <w:bodyDiv w:val="1"/>
      <w:marLeft w:val="0"/>
      <w:marRight w:val="0"/>
      <w:marTop w:val="0"/>
      <w:marBottom w:val="0"/>
      <w:divBdr>
        <w:top w:val="none" w:sz="0" w:space="0" w:color="auto"/>
        <w:left w:val="none" w:sz="0" w:space="0" w:color="auto"/>
        <w:bottom w:val="none" w:sz="0" w:space="0" w:color="auto"/>
        <w:right w:val="none" w:sz="0" w:space="0" w:color="auto"/>
      </w:divBdr>
      <w:divsChild>
        <w:div w:id="1929343281">
          <w:marLeft w:val="446"/>
          <w:marRight w:val="0"/>
          <w:marTop w:val="0"/>
          <w:marBottom w:val="0"/>
          <w:divBdr>
            <w:top w:val="none" w:sz="0" w:space="0" w:color="auto"/>
            <w:left w:val="none" w:sz="0" w:space="0" w:color="auto"/>
            <w:bottom w:val="none" w:sz="0" w:space="0" w:color="auto"/>
            <w:right w:val="none" w:sz="0" w:space="0" w:color="auto"/>
          </w:divBdr>
        </w:div>
      </w:divsChild>
    </w:div>
    <w:div w:id="210657744">
      <w:bodyDiv w:val="1"/>
      <w:marLeft w:val="0"/>
      <w:marRight w:val="0"/>
      <w:marTop w:val="0"/>
      <w:marBottom w:val="0"/>
      <w:divBdr>
        <w:top w:val="none" w:sz="0" w:space="0" w:color="auto"/>
        <w:left w:val="none" w:sz="0" w:space="0" w:color="auto"/>
        <w:bottom w:val="none" w:sz="0" w:space="0" w:color="auto"/>
        <w:right w:val="none" w:sz="0" w:space="0" w:color="auto"/>
      </w:divBdr>
      <w:divsChild>
        <w:div w:id="86998665">
          <w:marLeft w:val="0"/>
          <w:marRight w:val="0"/>
          <w:marTop w:val="0"/>
          <w:marBottom w:val="0"/>
          <w:divBdr>
            <w:top w:val="none" w:sz="0" w:space="0" w:color="auto"/>
            <w:left w:val="none" w:sz="0" w:space="0" w:color="auto"/>
            <w:bottom w:val="none" w:sz="0" w:space="0" w:color="auto"/>
            <w:right w:val="none" w:sz="0" w:space="0" w:color="auto"/>
          </w:divBdr>
        </w:div>
        <w:div w:id="241649803">
          <w:marLeft w:val="0"/>
          <w:marRight w:val="0"/>
          <w:marTop w:val="0"/>
          <w:marBottom w:val="0"/>
          <w:divBdr>
            <w:top w:val="none" w:sz="0" w:space="0" w:color="auto"/>
            <w:left w:val="none" w:sz="0" w:space="0" w:color="auto"/>
            <w:bottom w:val="none" w:sz="0" w:space="0" w:color="auto"/>
            <w:right w:val="none" w:sz="0" w:space="0" w:color="auto"/>
          </w:divBdr>
        </w:div>
        <w:div w:id="391389235">
          <w:marLeft w:val="0"/>
          <w:marRight w:val="0"/>
          <w:marTop w:val="0"/>
          <w:marBottom w:val="0"/>
          <w:divBdr>
            <w:top w:val="none" w:sz="0" w:space="0" w:color="auto"/>
            <w:left w:val="none" w:sz="0" w:space="0" w:color="auto"/>
            <w:bottom w:val="none" w:sz="0" w:space="0" w:color="auto"/>
            <w:right w:val="none" w:sz="0" w:space="0" w:color="auto"/>
          </w:divBdr>
        </w:div>
        <w:div w:id="1207915563">
          <w:marLeft w:val="0"/>
          <w:marRight w:val="0"/>
          <w:marTop w:val="0"/>
          <w:marBottom w:val="0"/>
          <w:divBdr>
            <w:top w:val="none" w:sz="0" w:space="0" w:color="auto"/>
            <w:left w:val="none" w:sz="0" w:space="0" w:color="auto"/>
            <w:bottom w:val="none" w:sz="0" w:space="0" w:color="auto"/>
            <w:right w:val="none" w:sz="0" w:space="0" w:color="auto"/>
          </w:divBdr>
        </w:div>
        <w:div w:id="1817184791">
          <w:marLeft w:val="0"/>
          <w:marRight w:val="0"/>
          <w:marTop w:val="0"/>
          <w:marBottom w:val="0"/>
          <w:divBdr>
            <w:top w:val="none" w:sz="0" w:space="0" w:color="auto"/>
            <w:left w:val="none" w:sz="0" w:space="0" w:color="auto"/>
            <w:bottom w:val="none" w:sz="0" w:space="0" w:color="auto"/>
            <w:right w:val="none" w:sz="0" w:space="0" w:color="auto"/>
          </w:divBdr>
        </w:div>
      </w:divsChild>
    </w:div>
    <w:div w:id="213469869">
      <w:bodyDiv w:val="1"/>
      <w:marLeft w:val="0"/>
      <w:marRight w:val="0"/>
      <w:marTop w:val="0"/>
      <w:marBottom w:val="0"/>
      <w:divBdr>
        <w:top w:val="none" w:sz="0" w:space="0" w:color="auto"/>
        <w:left w:val="none" w:sz="0" w:space="0" w:color="auto"/>
        <w:bottom w:val="none" w:sz="0" w:space="0" w:color="auto"/>
        <w:right w:val="none" w:sz="0" w:space="0" w:color="auto"/>
      </w:divBdr>
      <w:divsChild>
        <w:div w:id="1277255397">
          <w:marLeft w:val="446"/>
          <w:marRight w:val="0"/>
          <w:marTop w:val="120"/>
          <w:marBottom w:val="0"/>
          <w:divBdr>
            <w:top w:val="none" w:sz="0" w:space="0" w:color="auto"/>
            <w:left w:val="none" w:sz="0" w:space="0" w:color="auto"/>
            <w:bottom w:val="none" w:sz="0" w:space="0" w:color="auto"/>
            <w:right w:val="none" w:sz="0" w:space="0" w:color="auto"/>
          </w:divBdr>
        </w:div>
      </w:divsChild>
    </w:div>
    <w:div w:id="213735386">
      <w:bodyDiv w:val="1"/>
      <w:marLeft w:val="0"/>
      <w:marRight w:val="0"/>
      <w:marTop w:val="0"/>
      <w:marBottom w:val="0"/>
      <w:divBdr>
        <w:top w:val="none" w:sz="0" w:space="0" w:color="auto"/>
        <w:left w:val="none" w:sz="0" w:space="0" w:color="auto"/>
        <w:bottom w:val="none" w:sz="0" w:space="0" w:color="auto"/>
        <w:right w:val="none" w:sz="0" w:space="0" w:color="auto"/>
      </w:divBdr>
    </w:div>
    <w:div w:id="257909458">
      <w:bodyDiv w:val="1"/>
      <w:marLeft w:val="0"/>
      <w:marRight w:val="0"/>
      <w:marTop w:val="0"/>
      <w:marBottom w:val="0"/>
      <w:divBdr>
        <w:top w:val="none" w:sz="0" w:space="0" w:color="auto"/>
        <w:left w:val="none" w:sz="0" w:space="0" w:color="auto"/>
        <w:bottom w:val="none" w:sz="0" w:space="0" w:color="auto"/>
        <w:right w:val="none" w:sz="0" w:space="0" w:color="auto"/>
      </w:divBdr>
    </w:div>
    <w:div w:id="284846235">
      <w:bodyDiv w:val="1"/>
      <w:marLeft w:val="0"/>
      <w:marRight w:val="0"/>
      <w:marTop w:val="0"/>
      <w:marBottom w:val="0"/>
      <w:divBdr>
        <w:top w:val="none" w:sz="0" w:space="0" w:color="auto"/>
        <w:left w:val="none" w:sz="0" w:space="0" w:color="auto"/>
        <w:bottom w:val="none" w:sz="0" w:space="0" w:color="auto"/>
        <w:right w:val="none" w:sz="0" w:space="0" w:color="auto"/>
      </w:divBdr>
    </w:div>
    <w:div w:id="285506679">
      <w:bodyDiv w:val="1"/>
      <w:marLeft w:val="0"/>
      <w:marRight w:val="0"/>
      <w:marTop w:val="0"/>
      <w:marBottom w:val="0"/>
      <w:divBdr>
        <w:top w:val="none" w:sz="0" w:space="0" w:color="auto"/>
        <w:left w:val="none" w:sz="0" w:space="0" w:color="auto"/>
        <w:bottom w:val="none" w:sz="0" w:space="0" w:color="auto"/>
        <w:right w:val="none" w:sz="0" w:space="0" w:color="auto"/>
      </w:divBdr>
    </w:div>
    <w:div w:id="375933185">
      <w:bodyDiv w:val="1"/>
      <w:marLeft w:val="0"/>
      <w:marRight w:val="0"/>
      <w:marTop w:val="0"/>
      <w:marBottom w:val="0"/>
      <w:divBdr>
        <w:top w:val="none" w:sz="0" w:space="0" w:color="auto"/>
        <w:left w:val="none" w:sz="0" w:space="0" w:color="auto"/>
        <w:bottom w:val="none" w:sz="0" w:space="0" w:color="auto"/>
        <w:right w:val="none" w:sz="0" w:space="0" w:color="auto"/>
      </w:divBdr>
    </w:div>
    <w:div w:id="389381292">
      <w:bodyDiv w:val="1"/>
      <w:marLeft w:val="0"/>
      <w:marRight w:val="0"/>
      <w:marTop w:val="0"/>
      <w:marBottom w:val="0"/>
      <w:divBdr>
        <w:top w:val="none" w:sz="0" w:space="0" w:color="auto"/>
        <w:left w:val="none" w:sz="0" w:space="0" w:color="auto"/>
        <w:bottom w:val="none" w:sz="0" w:space="0" w:color="auto"/>
        <w:right w:val="none" w:sz="0" w:space="0" w:color="auto"/>
      </w:divBdr>
    </w:div>
    <w:div w:id="404228732">
      <w:bodyDiv w:val="1"/>
      <w:marLeft w:val="0"/>
      <w:marRight w:val="0"/>
      <w:marTop w:val="0"/>
      <w:marBottom w:val="0"/>
      <w:divBdr>
        <w:top w:val="none" w:sz="0" w:space="0" w:color="auto"/>
        <w:left w:val="none" w:sz="0" w:space="0" w:color="auto"/>
        <w:bottom w:val="none" w:sz="0" w:space="0" w:color="auto"/>
        <w:right w:val="none" w:sz="0" w:space="0" w:color="auto"/>
      </w:divBdr>
    </w:div>
    <w:div w:id="418913639">
      <w:bodyDiv w:val="1"/>
      <w:marLeft w:val="0"/>
      <w:marRight w:val="0"/>
      <w:marTop w:val="0"/>
      <w:marBottom w:val="0"/>
      <w:divBdr>
        <w:top w:val="none" w:sz="0" w:space="0" w:color="auto"/>
        <w:left w:val="none" w:sz="0" w:space="0" w:color="auto"/>
        <w:bottom w:val="none" w:sz="0" w:space="0" w:color="auto"/>
        <w:right w:val="none" w:sz="0" w:space="0" w:color="auto"/>
      </w:divBdr>
    </w:div>
    <w:div w:id="427389904">
      <w:bodyDiv w:val="1"/>
      <w:marLeft w:val="0"/>
      <w:marRight w:val="0"/>
      <w:marTop w:val="0"/>
      <w:marBottom w:val="0"/>
      <w:divBdr>
        <w:top w:val="none" w:sz="0" w:space="0" w:color="auto"/>
        <w:left w:val="none" w:sz="0" w:space="0" w:color="auto"/>
        <w:bottom w:val="none" w:sz="0" w:space="0" w:color="auto"/>
        <w:right w:val="none" w:sz="0" w:space="0" w:color="auto"/>
      </w:divBdr>
    </w:div>
    <w:div w:id="441924573">
      <w:bodyDiv w:val="1"/>
      <w:marLeft w:val="0"/>
      <w:marRight w:val="0"/>
      <w:marTop w:val="0"/>
      <w:marBottom w:val="0"/>
      <w:divBdr>
        <w:top w:val="none" w:sz="0" w:space="0" w:color="auto"/>
        <w:left w:val="none" w:sz="0" w:space="0" w:color="auto"/>
        <w:bottom w:val="none" w:sz="0" w:space="0" w:color="auto"/>
        <w:right w:val="none" w:sz="0" w:space="0" w:color="auto"/>
      </w:divBdr>
      <w:divsChild>
        <w:div w:id="60763009">
          <w:marLeft w:val="634"/>
          <w:marRight w:val="0"/>
          <w:marTop w:val="120"/>
          <w:marBottom w:val="0"/>
          <w:divBdr>
            <w:top w:val="none" w:sz="0" w:space="0" w:color="auto"/>
            <w:left w:val="none" w:sz="0" w:space="0" w:color="auto"/>
            <w:bottom w:val="none" w:sz="0" w:space="0" w:color="auto"/>
            <w:right w:val="none" w:sz="0" w:space="0" w:color="auto"/>
          </w:divBdr>
        </w:div>
      </w:divsChild>
    </w:div>
    <w:div w:id="518347941">
      <w:bodyDiv w:val="1"/>
      <w:marLeft w:val="0"/>
      <w:marRight w:val="0"/>
      <w:marTop w:val="0"/>
      <w:marBottom w:val="0"/>
      <w:divBdr>
        <w:top w:val="none" w:sz="0" w:space="0" w:color="auto"/>
        <w:left w:val="none" w:sz="0" w:space="0" w:color="auto"/>
        <w:bottom w:val="none" w:sz="0" w:space="0" w:color="auto"/>
        <w:right w:val="none" w:sz="0" w:space="0" w:color="auto"/>
      </w:divBdr>
    </w:div>
    <w:div w:id="519776519">
      <w:bodyDiv w:val="1"/>
      <w:marLeft w:val="0"/>
      <w:marRight w:val="0"/>
      <w:marTop w:val="0"/>
      <w:marBottom w:val="0"/>
      <w:divBdr>
        <w:top w:val="none" w:sz="0" w:space="0" w:color="auto"/>
        <w:left w:val="none" w:sz="0" w:space="0" w:color="auto"/>
        <w:bottom w:val="none" w:sz="0" w:space="0" w:color="auto"/>
        <w:right w:val="none" w:sz="0" w:space="0" w:color="auto"/>
      </w:divBdr>
    </w:div>
    <w:div w:id="532109433">
      <w:bodyDiv w:val="1"/>
      <w:marLeft w:val="0"/>
      <w:marRight w:val="0"/>
      <w:marTop w:val="0"/>
      <w:marBottom w:val="0"/>
      <w:divBdr>
        <w:top w:val="none" w:sz="0" w:space="0" w:color="auto"/>
        <w:left w:val="none" w:sz="0" w:space="0" w:color="auto"/>
        <w:bottom w:val="none" w:sz="0" w:space="0" w:color="auto"/>
        <w:right w:val="none" w:sz="0" w:space="0" w:color="auto"/>
      </w:divBdr>
    </w:div>
    <w:div w:id="577403569">
      <w:bodyDiv w:val="1"/>
      <w:marLeft w:val="0"/>
      <w:marRight w:val="0"/>
      <w:marTop w:val="0"/>
      <w:marBottom w:val="0"/>
      <w:divBdr>
        <w:top w:val="none" w:sz="0" w:space="0" w:color="auto"/>
        <w:left w:val="none" w:sz="0" w:space="0" w:color="auto"/>
        <w:bottom w:val="none" w:sz="0" w:space="0" w:color="auto"/>
        <w:right w:val="none" w:sz="0" w:space="0" w:color="auto"/>
      </w:divBdr>
    </w:div>
    <w:div w:id="622152269">
      <w:bodyDiv w:val="1"/>
      <w:marLeft w:val="0"/>
      <w:marRight w:val="0"/>
      <w:marTop w:val="0"/>
      <w:marBottom w:val="0"/>
      <w:divBdr>
        <w:top w:val="none" w:sz="0" w:space="0" w:color="auto"/>
        <w:left w:val="none" w:sz="0" w:space="0" w:color="auto"/>
        <w:bottom w:val="none" w:sz="0" w:space="0" w:color="auto"/>
        <w:right w:val="none" w:sz="0" w:space="0" w:color="auto"/>
      </w:divBdr>
    </w:div>
    <w:div w:id="646132514">
      <w:bodyDiv w:val="1"/>
      <w:marLeft w:val="0"/>
      <w:marRight w:val="0"/>
      <w:marTop w:val="0"/>
      <w:marBottom w:val="0"/>
      <w:divBdr>
        <w:top w:val="none" w:sz="0" w:space="0" w:color="auto"/>
        <w:left w:val="none" w:sz="0" w:space="0" w:color="auto"/>
        <w:bottom w:val="none" w:sz="0" w:space="0" w:color="auto"/>
        <w:right w:val="none" w:sz="0" w:space="0" w:color="auto"/>
      </w:divBdr>
    </w:div>
    <w:div w:id="679429585">
      <w:bodyDiv w:val="1"/>
      <w:marLeft w:val="0"/>
      <w:marRight w:val="0"/>
      <w:marTop w:val="0"/>
      <w:marBottom w:val="0"/>
      <w:divBdr>
        <w:top w:val="none" w:sz="0" w:space="0" w:color="auto"/>
        <w:left w:val="none" w:sz="0" w:space="0" w:color="auto"/>
        <w:bottom w:val="none" w:sz="0" w:space="0" w:color="auto"/>
        <w:right w:val="none" w:sz="0" w:space="0" w:color="auto"/>
      </w:divBdr>
    </w:div>
    <w:div w:id="700131149">
      <w:bodyDiv w:val="1"/>
      <w:marLeft w:val="0"/>
      <w:marRight w:val="0"/>
      <w:marTop w:val="0"/>
      <w:marBottom w:val="0"/>
      <w:divBdr>
        <w:top w:val="none" w:sz="0" w:space="0" w:color="auto"/>
        <w:left w:val="none" w:sz="0" w:space="0" w:color="auto"/>
        <w:bottom w:val="none" w:sz="0" w:space="0" w:color="auto"/>
        <w:right w:val="none" w:sz="0" w:space="0" w:color="auto"/>
      </w:divBdr>
    </w:div>
    <w:div w:id="740635240">
      <w:bodyDiv w:val="1"/>
      <w:marLeft w:val="0"/>
      <w:marRight w:val="0"/>
      <w:marTop w:val="0"/>
      <w:marBottom w:val="0"/>
      <w:divBdr>
        <w:top w:val="none" w:sz="0" w:space="0" w:color="auto"/>
        <w:left w:val="none" w:sz="0" w:space="0" w:color="auto"/>
        <w:bottom w:val="none" w:sz="0" w:space="0" w:color="auto"/>
        <w:right w:val="none" w:sz="0" w:space="0" w:color="auto"/>
      </w:divBdr>
    </w:div>
    <w:div w:id="818423673">
      <w:bodyDiv w:val="1"/>
      <w:marLeft w:val="0"/>
      <w:marRight w:val="0"/>
      <w:marTop w:val="0"/>
      <w:marBottom w:val="0"/>
      <w:divBdr>
        <w:top w:val="none" w:sz="0" w:space="0" w:color="auto"/>
        <w:left w:val="none" w:sz="0" w:space="0" w:color="auto"/>
        <w:bottom w:val="none" w:sz="0" w:space="0" w:color="auto"/>
        <w:right w:val="none" w:sz="0" w:space="0" w:color="auto"/>
      </w:divBdr>
    </w:div>
    <w:div w:id="852643080">
      <w:bodyDiv w:val="1"/>
      <w:marLeft w:val="0"/>
      <w:marRight w:val="0"/>
      <w:marTop w:val="0"/>
      <w:marBottom w:val="0"/>
      <w:divBdr>
        <w:top w:val="none" w:sz="0" w:space="0" w:color="auto"/>
        <w:left w:val="none" w:sz="0" w:space="0" w:color="auto"/>
        <w:bottom w:val="none" w:sz="0" w:space="0" w:color="auto"/>
        <w:right w:val="none" w:sz="0" w:space="0" w:color="auto"/>
      </w:divBdr>
    </w:div>
    <w:div w:id="880824707">
      <w:bodyDiv w:val="1"/>
      <w:marLeft w:val="0"/>
      <w:marRight w:val="0"/>
      <w:marTop w:val="0"/>
      <w:marBottom w:val="0"/>
      <w:divBdr>
        <w:top w:val="none" w:sz="0" w:space="0" w:color="auto"/>
        <w:left w:val="none" w:sz="0" w:space="0" w:color="auto"/>
        <w:bottom w:val="none" w:sz="0" w:space="0" w:color="auto"/>
        <w:right w:val="none" w:sz="0" w:space="0" w:color="auto"/>
      </w:divBdr>
      <w:divsChild>
        <w:div w:id="874388667">
          <w:marLeft w:val="1166"/>
          <w:marRight w:val="0"/>
          <w:marTop w:val="120"/>
          <w:marBottom w:val="0"/>
          <w:divBdr>
            <w:top w:val="none" w:sz="0" w:space="0" w:color="auto"/>
            <w:left w:val="none" w:sz="0" w:space="0" w:color="auto"/>
            <w:bottom w:val="none" w:sz="0" w:space="0" w:color="auto"/>
            <w:right w:val="none" w:sz="0" w:space="0" w:color="auto"/>
          </w:divBdr>
        </w:div>
        <w:div w:id="886113155">
          <w:marLeft w:val="1166"/>
          <w:marRight w:val="0"/>
          <w:marTop w:val="120"/>
          <w:marBottom w:val="0"/>
          <w:divBdr>
            <w:top w:val="none" w:sz="0" w:space="0" w:color="auto"/>
            <w:left w:val="none" w:sz="0" w:space="0" w:color="auto"/>
            <w:bottom w:val="none" w:sz="0" w:space="0" w:color="auto"/>
            <w:right w:val="none" w:sz="0" w:space="0" w:color="auto"/>
          </w:divBdr>
        </w:div>
        <w:div w:id="1132941065">
          <w:marLeft w:val="446"/>
          <w:marRight w:val="0"/>
          <w:marTop w:val="120"/>
          <w:marBottom w:val="0"/>
          <w:divBdr>
            <w:top w:val="none" w:sz="0" w:space="0" w:color="auto"/>
            <w:left w:val="none" w:sz="0" w:space="0" w:color="auto"/>
            <w:bottom w:val="none" w:sz="0" w:space="0" w:color="auto"/>
            <w:right w:val="none" w:sz="0" w:space="0" w:color="auto"/>
          </w:divBdr>
        </w:div>
        <w:div w:id="1782333098">
          <w:marLeft w:val="1166"/>
          <w:marRight w:val="0"/>
          <w:marTop w:val="120"/>
          <w:marBottom w:val="0"/>
          <w:divBdr>
            <w:top w:val="none" w:sz="0" w:space="0" w:color="auto"/>
            <w:left w:val="none" w:sz="0" w:space="0" w:color="auto"/>
            <w:bottom w:val="none" w:sz="0" w:space="0" w:color="auto"/>
            <w:right w:val="none" w:sz="0" w:space="0" w:color="auto"/>
          </w:divBdr>
        </w:div>
      </w:divsChild>
    </w:div>
    <w:div w:id="941885976">
      <w:bodyDiv w:val="1"/>
      <w:marLeft w:val="0"/>
      <w:marRight w:val="0"/>
      <w:marTop w:val="0"/>
      <w:marBottom w:val="0"/>
      <w:divBdr>
        <w:top w:val="none" w:sz="0" w:space="0" w:color="auto"/>
        <w:left w:val="none" w:sz="0" w:space="0" w:color="auto"/>
        <w:bottom w:val="none" w:sz="0" w:space="0" w:color="auto"/>
        <w:right w:val="none" w:sz="0" w:space="0" w:color="auto"/>
      </w:divBdr>
    </w:div>
    <w:div w:id="970985137">
      <w:bodyDiv w:val="1"/>
      <w:marLeft w:val="0"/>
      <w:marRight w:val="0"/>
      <w:marTop w:val="0"/>
      <w:marBottom w:val="0"/>
      <w:divBdr>
        <w:top w:val="none" w:sz="0" w:space="0" w:color="auto"/>
        <w:left w:val="none" w:sz="0" w:space="0" w:color="auto"/>
        <w:bottom w:val="none" w:sz="0" w:space="0" w:color="auto"/>
        <w:right w:val="none" w:sz="0" w:space="0" w:color="auto"/>
      </w:divBdr>
      <w:divsChild>
        <w:div w:id="1116756216">
          <w:marLeft w:val="446"/>
          <w:marRight w:val="0"/>
          <w:marTop w:val="0"/>
          <w:marBottom w:val="0"/>
          <w:divBdr>
            <w:top w:val="none" w:sz="0" w:space="0" w:color="auto"/>
            <w:left w:val="none" w:sz="0" w:space="0" w:color="auto"/>
            <w:bottom w:val="none" w:sz="0" w:space="0" w:color="auto"/>
            <w:right w:val="none" w:sz="0" w:space="0" w:color="auto"/>
          </w:divBdr>
        </w:div>
      </w:divsChild>
    </w:div>
    <w:div w:id="1045182772">
      <w:bodyDiv w:val="1"/>
      <w:marLeft w:val="0"/>
      <w:marRight w:val="0"/>
      <w:marTop w:val="0"/>
      <w:marBottom w:val="0"/>
      <w:divBdr>
        <w:top w:val="none" w:sz="0" w:space="0" w:color="auto"/>
        <w:left w:val="none" w:sz="0" w:space="0" w:color="auto"/>
        <w:bottom w:val="none" w:sz="0" w:space="0" w:color="auto"/>
        <w:right w:val="none" w:sz="0" w:space="0" w:color="auto"/>
      </w:divBdr>
    </w:div>
    <w:div w:id="1085154063">
      <w:bodyDiv w:val="1"/>
      <w:marLeft w:val="0"/>
      <w:marRight w:val="0"/>
      <w:marTop w:val="0"/>
      <w:marBottom w:val="0"/>
      <w:divBdr>
        <w:top w:val="none" w:sz="0" w:space="0" w:color="auto"/>
        <w:left w:val="none" w:sz="0" w:space="0" w:color="auto"/>
        <w:bottom w:val="none" w:sz="0" w:space="0" w:color="auto"/>
        <w:right w:val="none" w:sz="0" w:space="0" w:color="auto"/>
      </w:divBdr>
    </w:div>
    <w:div w:id="1138768839">
      <w:bodyDiv w:val="1"/>
      <w:marLeft w:val="0"/>
      <w:marRight w:val="0"/>
      <w:marTop w:val="0"/>
      <w:marBottom w:val="0"/>
      <w:divBdr>
        <w:top w:val="none" w:sz="0" w:space="0" w:color="auto"/>
        <w:left w:val="none" w:sz="0" w:space="0" w:color="auto"/>
        <w:bottom w:val="none" w:sz="0" w:space="0" w:color="auto"/>
        <w:right w:val="none" w:sz="0" w:space="0" w:color="auto"/>
      </w:divBdr>
    </w:div>
    <w:div w:id="1170097003">
      <w:bodyDiv w:val="1"/>
      <w:marLeft w:val="0"/>
      <w:marRight w:val="0"/>
      <w:marTop w:val="0"/>
      <w:marBottom w:val="0"/>
      <w:divBdr>
        <w:top w:val="none" w:sz="0" w:space="0" w:color="auto"/>
        <w:left w:val="none" w:sz="0" w:space="0" w:color="auto"/>
        <w:bottom w:val="none" w:sz="0" w:space="0" w:color="auto"/>
        <w:right w:val="none" w:sz="0" w:space="0" w:color="auto"/>
      </w:divBdr>
    </w:div>
    <w:div w:id="1178958900">
      <w:bodyDiv w:val="1"/>
      <w:marLeft w:val="0"/>
      <w:marRight w:val="0"/>
      <w:marTop w:val="0"/>
      <w:marBottom w:val="0"/>
      <w:divBdr>
        <w:top w:val="none" w:sz="0" w:space="0" w:color="auto"/>
        <w:left w:val="none" w:sz="0" w:space="0" w:color="auto"/>
        <w:bottom w:val="none" w:sz="0" w:space="0" w:color="auto"/>
        <w:right w:val="none" w:sz="0" w:space="0" w:color="auto"/>
      </w:divBdr>
      <w:divsChild>
        <w:div w:id="2134328523">
          <w:marLeft w:val="634"/>
          <w:marRight w:val="0"/>
          <w:marTop w:val="120"/>
          <w:marBottom w:val="0"/>
          <w:divBdr>
            <w:top w:val="none" w:sz="0" w:space="0" w:color="auto"/>
            <w:left w:val="none" w:sz="0" w:space="0" w:color="auto"/>
            <w:bottom w:val="none" w:sz="0" w:space="0" w:color="auto"/>
            <w:right w:val="none" w:sz="0" w:space="0" w:color="auto"/>
          </w:divBdr>
        </w:div>
      </w:divsChild>
    </w:div>
    <w:div w:id="1253079727">
      <w:bodyDiv w:val="1"/>
      <w:marLeft w:val="0"/>
      <w:marRight w:val="0"/>
      <w:marTop w:val="0"/>
      <w:marBottom w:val="0"/>
      <w:divBdr>
        <w:top w:val="none" w:sz="0" w:space="0" w:color="auto"/>
        <w:left w:val="none" w:sz="0" w:space="0" w:color="auto"/>
        <w:bottom w:val="none" w:sz="0" w:space="0" w:color="auto"/>
        <w:right w:val="none" w:sz="0" w:space="0" w:color="auto"/>
      </w:divBdr>
    </w:div>
    <w:div w:id="1279143231">
      <w:bodyDiv w:val="1"/>
      <w:marLeft w:val="0"/>
      <w:marRight w:val="0"/>
      <w:marTop w:val="0"/>
      <w:marBottom w:val="0"/>
      <w:divBdr>
        <w:top w:val="none" w:sz="0" w:space="0" w:color="auto"/>
        <w:left w:val="none" w:sz="0" w:space="0" w:color="auto"/>
        <w:bottom w:val="none" w:sz="0" w:space="0" w:color="auto"/>
        <w:right w:val="none" w:sz="0" w:space="0" w:color="auto"/>
      </w:divBdr>
    </w:div>
    <w:div w:id="1288313543">
      <w:bodyDiv w:val="1"/>
      <w:marLeft w:val="0"/>
      <w:marRight w:val="0"/>
      <w:marTop w:val="0"/>
      <w:marBottom w:val="0"/>
      <w:divBdr>
        <w:top w:val="none" w:sz="0" w:space="0" w:color="auto"/>
        <w:left w:val="none" w:sz="0" w:space="0" w:color="auto"/>
        <w:bottom w:val="none" w:sz="0" w:space="0" w:color="auto"/>
        <w:right w:val="none" w:sz="0" w:space="0" w:color="auto"/>
      </w:divBdr>
    </w:div>
    <w:div w:id="1307054455">
      <w:bodyDiv w:val="1"/>
      <w:marLeft w:val="0"/>
      <w:marRight w:val="0"/>
      <w:marTop w:val="0"/>
      <w:marBottom w:val="0"/>
      <w:divBdr>
        <w:top w:val="none" w:sz="0" w:space="0" w:color="auto"/>
        <w:left w:val="none" w:sz="0" w:space="0" w:color="auto"/>
        <w:bottom w:val="none" w:sz="0" w:space="0" w:color="auto"/>
        <w:right w:val="none" w:sz="0" w:space="0" w:color="auto"/>
      </w:divBdr>
    </w:div>
    <w:div w:id="1308709849">
      <w:bodyDiv w:val="1"/>
      <w:marLeft w:val="0"/>
      <w:marRight w:val="0"/>
      <w:marTop w:val="0"/>
      <w:marBottom w:val="0"/>
      <w:divBdr>
        <w:top w:val="none" w:sz="0" w:space="0" w:color="auto"/>
        <w:left w:val="none" w:sz="0" w:space="0" w:color="auto"/>
        <w:bottom w:val="none" w:sz="0" w:space="0" w:color="auto"/>
        <w:right w:val="none" w:sz="0" w:space="0" w:color="auto"/>
      </w:divBdr>
    </w:div>
    <w:div w:id="1370179117">
      <w:bodyDiv w:val="1"/>
      <w:marLeft w:val="0"/>
      <w:marRight w:val="0"/>
      <w:marTop w:val="0"/>
      <w:marBottom w:val="0"/>
      <w:divBdr>
        <w:top w:val="none" w:sz="0" w:space="0" w:color="auto"/>
        <w:left w:val="none" w:sz="0" w:space="0" w:color="auto"/>
        <w:bottom w:val="none" w:sz="0" w:space="0" w:color="auto"/>
        <w:right w:val="none" w:sz="0" w:space="0" w:color="auto"/>
      </w:divBdr>
      <w:divsChild>
        <w:div w:id="222525234">
          <w:marLeft w:val="446"/>
          <w:marRight w:val="0"/>
          <w:marTop w:val="0"/>
          <w:marBottom w:val="0"/>
          <w:divBdr>
            <w:top w:val="none" w:sz="0" w:space="0" w:color="auto"/>
            <w:left w:val="none" w:sz="0" w:space="0" w:color="auto"/>
            <w:bottom w:val="none" w:sz="0" w:space="0" w:color="auto"/>
            <w:right w:val="none" w:sz="0" w:space="0" w:color="auto"/>
          </w:divBdr>
        </w:div>
      </w:divsChild>
    </w:div>
    <w:div w:id="1415393084">
      <w:bodyDiv w:val="1"/>
      <w:marLeft w:val="0"/>
      <w:marRight w:val="0"/>
      <w:marTop w:val="0"/>
      <w:marBottom w:val="0"/>
      <w:divBdr>
        <w:top w:val="none" w:sz="0" w:space="0" w:color="auto"/>
        <w:left w:val="none" w:sz="0" w:space="0" w:color="auto"/>
        <w:bottom w:val="none" w:sz="0" w:space="0" w:color="auto"/>
        <w:right w:val="none" w:sz="0" w:space="0" w:color="auto"/>
      </w:divBdr>
      <w:divsChild>
        <w:div w:id="110363870">
          <w:marLeft w:val="446"/>
          <w:marRight w:val="0"/>
          <w:marTop w:val="0"/>
          <w:marBottom w:val="0"/>
          <w:divBdr>
            <w:top w:val="none" w:sz="0" w:space="0" w:color="auto"/>
            <w:left w:val="none" w:sz="0" w:space="0" w:color="auto"/>
            <w:bottom w:val="none" w:sz="0" w:space="0" w:color="auto"/>
            <w:right w:val="none" w:sz="0" w:space="0" w:color="auto"/>
          </w:divBdr>
        </w:div>
        <w:div w:id="968168515">
          <w:marLeft w:val="446"/>
          <w:marRight w:val="0"/>
          <w:marTop w:val="0"/>
          <w:marBottom w:val="0"/>
          <w:divBdr>
            <w:top w:val="none" w:sz="0" w:space="0" w:color="auto"/>
            <w:left w:val="none" w:sz="0" w:space="0" w:color="auto"/>
            <w:bottom w:val="none" w:sz="0" w:space="0" w:color="auto"/>
            <w:right w:val="none" w:sz="0" w:space="0" w:color="auto"/>
          </w:divBdr>
        </w:div>
      </w:divsChild>
    </w:div>
    <w:div w:id="1436637130">
      <w:bodyDiv w:val="1"/>
      <w:marLeft w:val="0"/>
      <w:marRight w:val="0"/>
      <w:marTop w:val="0"/>
      <w:marBottom w:val="0"/>
      <w:divBdr>
        <w:top w:val="none" w:sz="0" w:space="0" w:color="auto"/>
        <w:left w:val="none" w:sz="0" w:space="0" w:color="auto"/>
        <w:bottom w:val="none" w:sz="0" w:space="0" w:color="auto"/>
        <w:right w:val="none" w:sz="0" w:space="0" w:color="auto"/>
      </w:divBdr>
      <w:divsChild>
        <w:div w:id="779035889">
          <w:marLeft w:val="446"/>
          <w:marRight w:val="0"/>
          <w:marTop w:val="0"/>
          <w:marBottom w:val="0"/>
          <w:divBdr>
            <w:top w:val="none" w:sz="0" w:space="0" w:color="auto"/>
            <w:left w:val="none" w:sz="0" w:space="0" w:color="auto"/>
            <w:bottom w:val="none" w:sz="0" w:space="0" w:color="auto"/>
            <w:right w:val="none" w:sz="0" w:space="0" w:color="auto"/>
          </w:divBdr>
        </w:div>
        <w:div w:id="956989073">
          <w:marLeft w:val="446"/>
          <w:marRight w:val="0"/>
          <w:marTop w:val="0"/>
          <w:marBottom w:val="0"/>
          <w:divBdr>
            <w:top w:val="none" w:sz="0" w:space="0" w:color="auto"/>
            <w:left w:val="none" w:sz="0" w:space="0" w:color="auto"/>
            <w:bottom w:val="none" w:sz="0" w:space="0" w:color="auto"/>
            <w:right w:val="none" w:sz="0" w:space="0" w:color="auto"/>
          </w:divBdr>
        </w:div>
        <w:div w:id="1418793263">
          <w:marLeft w:val="446"/>
          <w:marRight w:val="0"/>
          <w:marTop w:val="0"/>
          <w:marBottom w:val="0"/>
          <w:divBdr>
            <w:top w:val="none" w:sz="0" w:space="0" w:color="auto"/>
            <w:left w:val="none" w:sz="0" w:space="0" w:color="auto"/>
            <w:bottom w:val="none" w:sz="0" w:space="0" w:color="auto"/>
            <w:right w:val="none" w:sz="0" w:space="0" w:color="auto"/>
          </w:divBdr>
        </w:div>
        <w:div w:id="1934363587">
          <w:marLeft w:val="446"/>
          <w:marRight w:val="0"/>
          <w:marTop w:val="0"/>
          <w:marBottom w:val="0"/>
          <w:divBdr>
            <w:top w:val="none" w:sz="0" w:space="0" w:color="auto"/>
            <w:left w:val="none" w:sz="0" w:space="0" w:color="auto"/>
            <w:bottom w:val="none" w:sz="0" w:space="0" w:color="auto"/>
            <w:right w:val="none" w:sz="0" w:space="0" w:color="auto"/>
          </w:divBdr>
        </w:div>
      </w:divsChild>
    </w:div>
    <w:div w:id="1451587086">
      <w:bodyDiv w:val="1"/>
      <w:marLeft w:val="0"/>
      <w:marRight w:val="0"/>
      <w:marTop w:val="0"/>
      <w:marBottom w:val="0"/>
      <w:divBdr>
        <w:top w:val="none" w:sz="0" w:space="0" w:color="auto"/>
        <w:left w:val="none" w:sz="0" w:space="0" w:color="auto"/>
        <w:bottom w:val="none" w:sz="0" w:space="0" w:color="auto"/>
        <w:right w:val="none" w:sz="0" w:space="0" w:color="auto"/>
      </w:divBdr>
    </w:div>
    <w:div w:id="1484737687">
      <w:bodyDiv w:val="1"/>
      <w:marLeft w:val="0"/>
      <w:marRight w:val="0"/>
      <w:marTop w:val="0"/>
      <w:marBottom w:val="0"/>
      <w:divBdr>
        <w:top w:val="none" w:sz="0" w:space="0" w:color="auto"/>
        <w:left w:val="none" w:sz="0" w:space="0" w:color="auto"/>
        <w:bottom w:val="none" w:sz="0" w:space="0" w:color="auto"/>
        <w:right w:val="none" w:sz="0" w:space="0" w:color="auto"/>
      </w:divBdr>
    </w:div>
    <w:div w:id="1505590222">
      <w:bodyDiv w:val="1"/>
      <w:marLeft w:val="0"/>
      <w:marRight w:val="0"/>
      <w:marTop w:val="0"/>
      <w:marBottom w:val="0"/>
      <w:divBdr>
        <w:top w:val="none" w:sz="0" w:space="0" w:color="auto"/>
        <w:left w:val="none" w:sz="0" w:space="0" w:color="auto"/>
        <w:bottom w:val="none" w:sz="0" w:space="0" w:color="auto"/>
        <w:right w:val="none" w:sz="0" w:space="0" w:color="auto"/>
      </w:divBdr>
    </w:div>
    <w:div w:id="1537891758">
      <w:bodyDiv w:val="1"/>
      <w:marLeft w:val="0"/>
      <w:marRight w:val="0"/>
      <w:marTop w:val="0"/>
      <w:marBottom w:val="0"/>
      <w:divBdr>
        <w:top w:val="none" w:sz="0" w:space="0" w:color="auto"/>
        <w:left w:val="none" w:sz="0" w:space="0" w:color="auto"/>
        <w:bottom w:val="none" w:sz="0" w:space="0" w:color="auto"/>
        <w:right w:val="none" w:sz="0" w:space="0" w:color="auto"/>
      </w:divBdr>
      <w:divsChild>
        <w:div w:id="1581211677">
          <w:marLeft w:val="446"/>
          <w:marRight w:val="0"/>
          <w:marTop w:val="120"/>
          <w:marBottom w:val="0"/>
          <w:divBdr>
            <w:top w:val="none" w:sz="0" w:space="0" w:color="auto"/>
            <w:left w:val="none" w:sz="0" w:space="0" w:color="auto"/>
            <w:bottom w:val="none" w:sz="0" w:space="0" w:color="auto"/>
            <w:right w:val="none" w:sz="0" w:space="0" w:color="auto"/>
          </w:divBdr>
        </w:div>
      </w:divsChild>
    </w:div>
    <w:div w:id="1538156959">
      <w:bodyDiv w:val="1"/>
      <w:marLeft w:val="0"/>
      <w:marRight w:val="0"/>
      <w:marTop w:val="0"/>
      <w:marBottom w:val="0"/>
      <w:divBdr>
        <w:top w:val="none" w:sz="0" w:space="0" w:color="auto"/>
        <w:left w:val="none" w:sz="0" w:space="0" w:color="auto"/>
        <w:bottom w:val="none" w:sz="0" w:space="0" w:color="auto"/>
        <w:right w:val="none" w:sz="0" w:space="0" w:color="auto"/>
      </w:divBdr>
      <w:divsChild>
        <w:div w:id="1225599205">
          <w:marLeft w:val="634"/>
          <w:marRight w:val="0"/>
          <w:marTop w:val="120"/>
          <w:marBottom w:val="0"/>
          <w:divBdr>
            <w:top w:val="none" w:sz="0" w:space="0" w:color="auto"/>
            <w:left w:val="none" w:sz="0" w:space="0" w:color="auto"/>
            <w:bottom w:val="none" w:sz="0" w:space="0" w:color="auto"/>
            <w:right w:val="none" w:sz="0" w:space="0" w:color="auto"/>
          </w:divBdr>
        </w:div>
      </w:divsChild>
    </w:div>
    <w:div w:id="1572232810">
      <w:bodyDiv w:val="1"/>
      <w:marLeft w:val="0"/>
      <w:marRight w:val="0"/>
      <w:marTop w:val="0"/>
      <w:marBottom w:val="0"/>
      <w:divBdr>
        <w:top w:val="none" w:sz="0" w:space="0" w:color="auto"/>
        <w:left w:val="none" w:sz="0" w:space="0" w:color="auto"/>
        <w:bottom w:val="none" w:sz="0" w:space="0" w:color="auto"/>
        <w:right w:val="none" w:sz="0" w:space="0" w:color="auto"/>
      </w:divBdr>
    </w:div>
    <w:div w:id="1609704185">
      <w:bodyDiv w:val="1"/>
      <w:marLeft w:val="0"/>
      <w:marRight w:val="0"/>
      <w:marTop w:val="0"/>
      <w:marBottom w:val="0"/>
      <w:divBdr>
        <w:top w:val="none" w:sz="0" w:space="0" w:color="auto"/>
        <w:left w:val="none" w:sz="0" w:space="0" w:color="auto"/>
        <w:bottom w:val="none" w:sz="0" w:space="0" w:color="auto"/>
        <w:right w:val="none" w:sz="0" w:space="0" w:color="auto"/>
      </w:divBdr>
    </w:div>
    <w:div w:id="1639602502">
      <w:bodyDiv w:val="1"/>
      <w:marLeft w:val="0"/>
      <w:marRight w:val="0"/>
      <w:marTop w:val="0"/>
      <w:marBottom w:val="0"/>
      <w:divBdr>
        <w:top w:val="none" w:sz="0" w:space="0" w:color="auto"/>
        <w:left w:val="none" w:sz="0" w:space="0" w:color="auto"/>
        <w:bottom w:val="none" w:sz="0" w:space="0" w:color="auto"/>
        <w:right w:val="none" w:sz="0" w:space="0" w:color="auto"/>
      </w:divBdr>
    </w:div>
    <w:div w:id="1654484701">
      <w:bodyDiv w:val="1"/>
      <w:marLeft w:val="0"/>
      <w:marRight w:val="0"/>
      <w:marTop w:val="0"/>
      <w:marBottom w:val="0"/>
      <w:divBdr>
        <w:top w:val="none" w:sz="0" w:space="0" w:color="auto"/>
        <w:left w:val="none" w:sz="0" w:space="0" w:color="auto"/>
        <w:bottom w:val="none" w:sz="0" w:space="0" w:color="auto"/>
        <w:right w:val="none" w:sz="0" w:space="0" w:color="auto"/>
      </w:divBdr>
    </w:div>
    <w:div w:id="1673024073">
      <w:bodyDiv w:val="1"/>
      <w:marLeft w:val="0"/>
      <w:marRight w:val="0"/>
      <w:marTop w:val="0"/>
      <w:marBottom w:val="0"/>
      <w:divBdr>
        <w:top w:val="none" w:sz="0" w:space="0" w:color="auto"/>
        <w:left w:val="none" w:sz="0" w:space="0" w:color="auto"/>
        <w:bottom w:val="none" w:sz="0" w:space="0" w:color="auto"/>
        <w:right w:val="none" w:sz="0" w:space="0" w:color="auto"/>
      </w:divBdr>
    </w:div>
    <w:div w:id="1679690901">
      <w:bodyDiv w:val="1"/>
      <w:marLeft w:val="0"/>
      <w:marRight w:val="0"/>
      <w:marTop w:val="0"/>
      <w:marBottom w:val="0"/>
      <w:divBdr>
        <w:top w:val="none" w:sz="0" w:space="0" w:color="auto"/>
        <w:left w:val="none" w:sz="0" w:space="0" w:color="auto"/>
        <w:bottom w:val="none" w:sz="0" w:space="0" w:color="auto"/>
        <w:right w:val="none" w:sz="0" w:space="0" w:color="auto"/>
      </w:divBdr>
    </w:div>
    <w:div w:id="1768499128">
      <w:bodyDiv w:val="1"/>
      <w:marLeft w:val="0"/>
      <w:marRight w:val="0"/>
      <w:marTop w:val="0"/>
      <w:marBottom w:val="0"/>
      <w:divBdr>
        <w:top w:val="none" w:sz="0" w:space="0" w:color="auto"/>
        <w:left w:val="none" w:sz="0" w:space="0" w:color="auto"/>
        <w:bottom w:val="none" w:sz="0" w:space="0" w:color="auto"/>
        <w:right w:val="none" w:sz="0" w:space="0" w:color="auto"/>
      </w:divBdr>
    </w:div>
    <w:div w:id="1841265251">
      <w:bodyDiv w:val="1"/>
      <w:marLeft w:val="0"/>
      <w:marRight w:val="0"/>
      <w:marTop w:val="0"/>
      <w:marBottom w:val="0"/>
      <w:divBdr>
        <w:top w:val="none" w:sz="0" w:space="0" w:color="auto"/>
        <w:left w:val="none" w:sz="0" w:space="0" w:color="auto"/>
        <w:bottom w:val="none" w:sz="0" w:space="0" w:color="auto"/>
        <w:right w:val="none" w:sz="0" w:space="0" w:color="auto"/>
      </w:divBdr>
    </w:div>
    <w:div w:id="19972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image" Target="media/image6.jpeg"/><Relationship Id="rId42" Type="http://schemas.openxmlformats.org/officeDocument/2006/relationships/image" Target="media/image19.png"/><Relationship Id="rId47" Type="http://schemas.openxmlformats.org/officeDocument/2006/relationships/image" Target="media/image24.tiff"/><Relationship Id="rId63" Type="http://schemas.openxmlformats.org/officeDocument/2006/relationships/image" Target="media/image37.tiff"/><Relationship Id="rId68" Type="http://schemas.openxmlformats.org/officeDocument/2006/relationships/image" Target="media/image42.tiff"/><Relationship Id="rId84" Type="http://schemas.openxmlformats.org/officeDocument/2006/relationships/footer" Target="footer8.xml"/><Relationship Id="rId89" Type="http://schemas.openxmlformats.org/officeDocument/2006/relationships/hyperlink" Target="https://www.legislation.gov.uk/ukpga/2013/32/introduction" TargetMode="External"/><Relationship Id="rId1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9.tiff"/><Relationship Id="rId107" Type="http://schemas.openxmlformats.org/officeDocument/2006/relationships/hyperlink" Target="https://corporate.vattenfall.com/press-and-media/press-releases/2017/vattenfall-and-bmw-group-conclude-supply-contract-for-batteries/" TargetMode="External"/><Relationship Id="rId11" Type="http://schemas.openxmlformats.org/officeDocument/2006/relationships/header" Target="header1.xml"/><Relationship Id="rId24" Type="http://schemas.openxmlformats.org/officeDocument/2006/relationships/footer" Target="footer5.xml"/><Relationship Id="rId32" Type="http://schemas.openxmlformats.org/officeDocument/2006/relationships/header" Target="header8.xml"/><Relationship Id="rId37" Type="http://schemas.openxmlformats.org/officeDocument/2006/relationships/image" Target="media/image14.tiff"/><Relationship Id="rId40" Type="http://schemas.openxmlformats.org/officeDocument/2006/relationships/image" Target="media/image17.tiff"/><Relationship Id="rId45" Type="http://schemas.openxmlformats.org/officeDocument/2006/relationships/image" Target="media/image22.tiff"/><Relationship Id="rId53" Type="http://schemas.openxmlformats.org/officeDocument/2006/relationships/header" Target="header11.xml"/><Relationship Id="rId58" Type="http://schemas.openxmlformats.org/officeDocument/2006/relationships/image" Target="media/image32.tiff"/><Relationship Id="rId66" Type="http://schemas.openxmlformats.org/officeDocument/2006/relationships/image" Target="media/image40.tiff"/><Relationship Id="rId74" Type="http://schemas.openxmlformats.org/officeDocument/2006/relationships/image" Target="media/image47.tiff"/><Relationship Id="rId79" Type="http://schemas.openxmlformats.org/officeDocument/2006/relationships/image" Target="media/image52.tiff"/><Relationship Id="rId87" Type="http://schemas.openxmlformats.org/officeDocument/2006/relationships/footer" Target="footer9.xml"/><Relationship Id="rId102" Type="http://schemas.openxmlformats.org/officeDocument/2006/relationships/hyperlink" Target="https://www.ionacoustics.co.uk/projects/wind-farms/pen-y-cymoedd-wales-nuon-natural-power/" TargetMode="External"/><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5.tiff"/><Relationship Id="rId82" Type="http://schemas.openxmlformats.org/officeDocument/2006/relationships/header" Target="header13.xml"/><Relationship Id="rId90" Type="http://schemas.openxmlformats.org/officeDocument/2006/relationships/hyperlink" Target="https://ec.europa.eu/clima/policies/ets/cap_en" TargetMode="External"/><Relationship Id="rId95" Type="http://schemas.openxmlformats.org/officeDocument/2006/relationships/hyperlink" Target="http://www.icbe.com/emissions/calculate.asp" TargetMode="External"/><Relationship Id="rId19" Type="http://schemas.openxmlformats.org/officeDocument/2006/relationships/image" Target="media/image4.png"/><Relationship Id="rId14" Type="http://schemas.openxmlformats.org/officeDocument/2006/relationships/image" Target="media/image2.tiff"/><Relationship Id="rId22" Type="http://schemas.openxmlformats.org/officeDocument/2006/relationships/header" Target="header4.xml"/><Relationship Id="rId27" Type="http://schemas.openxmlformats.org/officeDocument/2006/relationships/image" Target="media/image7.png"/><Relationship Id="rId30" Type="http://schemas.openxmlformats.org/officeDocument/2006/relationships/image" Target="media/image10.tiff"/><Relationship Id="rId35" Type="http://schemas.openxmlformats.org/officeDocument/2006/relationships/image" Target="media/image12.tiff"/><Relationship Id="rId43" Type="http://schemas.openxmlformats.org/officeDocument/2006/relationships/image" Target="media/image20.tiff"/><Relationship Id="rId48" Type="http://schemas.openxmlformats.org/officeDocument/2006/relationships/image" Target="media/image25.tiff"/><Relationship Id="rId56" Type="http://schemas.openxmlformats.org/officeDocument/2006/relationships/image" Target="media/image30.png"/><Relationship Id="rId64" Type="http://schemas.openxmlformats.org/officeDocument/2006/relationships/image" Target="media/image38.tiff"/><Relationship Id="rId69" Type="http://schemas.openxmlformats.org/officeDocument/2006/relationships/image" Target="media/image43.tiff"/><Relationship Id="rId77" Type="http://schemas.openxmlformats.org/officeDocument/2006/relationships/image" Target="media/image50.tiff"/><Relationship Id="rId100" Type="http://schemas.openxmlformats.org/officeDocument/2006/relationships/hyperlink" Target="http://www2.nationalgrid.com/uk/services/balancing-services/reserve-services/" TargetMode="External"/><Relationship Id="rId105" Type="http://schemas.openxmlformats.org/officeDocument/2006/relationships/hyperlink" Target="https://www.daftlogic.com/sandbox-google-maps-find-altitude.htm" TargetMode="External"/><Relationship Id="rId8" Type="http://schemas.openxmlformats.org/officeDocument/2006/relationships/image" Target="media/image1.jpeg"/><Relationship Id="rId51" Type="http://schemas.openxmlformats.org/officeDocument/2006/relationships/image" Target="media/image28.tiff"/><Relationship Id="rId72" Type="http://schemas.openxmlformats.org/officeDocument/2006/relationships/header" Target="header12.xml"/><Relationship Id="rId80" Type="http://schemas.openxmlformats.org/officeDocument/2006/relationships/image" Target="media/image53.tiff"/><Relationship Id="rId85" Type="http://schemas.openxmlformats.org/officeDocument/2006/relationships/header" Target="header15.xml"/><Relationship Id="rId93" Type="http://schemas.openxmlformats.org/officeDocument/2006/relationships/hyperlink" Target="http://ieeexplore.ieee.org/Xplore/home.jsp" TargetMode="External"/><Relationship Id="rId98" Type="http://schemas.openxmlformats.org/officeDocument/2006/relationships/hyperlink" Target="https://www2.ee.washington.edu/research/pstca/pf30/pg_tca30bus.ht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6.xml"/><Relationship Id="rId33" Type="http://schemas.openxmlformats.org/officeDocument/2006/relationships/image" Target="media/image11.tiff"/><Relationship Id="rId38" Type="http://schemas.openxmlformats.org/officeDocument/2006/relationships/image" Target="media/image15.tiff"/><Relationship Id="rId46" Type="http://schemas.openxmlformats.org/officeDocument/2006/relationships/image" Target="media/image23.tiff"/><Relationship Id="rId59" Type="http://schemas.openxmlformats.org/officeDocument/2006/relationships/image" Target="media/image33.tiff"/><Relationship Id="rId67" Type="http://schemas.openxmlformats.org/officeDocument/2006/relationships/image" Target="media/image41.png"/><Relationship Id="rId103" Type="http://schemas.openxmlformats.org/officeDocument/2006/relationships/hyperlink" Target="https://www.entsoe.eu/data/statistics/Pages/monthly_hourly_load.aspx" TargetMode="External"/><Relationship Id="rId108" Type="http://schemas.openxmlformats.org/officeDocument/2006/relationships/hyperlink" Target="https://www.gov.uk/feed-in-tariffs" TargetMode="External"/><Relationship Id="rId20" Type="http://schemas.openxmlformats.org/officeDocument/2006/relationships/image" Target="media/image5.png"/><Relationship Id="rId41" Type="http://schemas.openxmlformats.org/officeDocument/2006/relationships/image" Target="media/image18.png"/><Relationship Id="rId54" Type="http://schemas.openxmlformats.org/officeDocument/2006/relationships/footer" Target="footer7.xml"/><Relationship Id="rId62" Type="http://schemas.openxmlformats.org/officeDocument/2006/relationships/image" Target="media/image36.tiff"/><Relationship Id="rId70" Type="http://schemas.openxmlformats.org/officeDocument/2006/relationships/image" Target="media/image44.tiff"/><Relationship Id="rId75" Type="http://schemas.openxmlformats.org/officeDocument/2006/relationships/image" Target="media/image48.tiff"/><Relationship Id="rId83" Type="http://schemas.openxmlformats.org/officeDocument/2006/relationships/header" Target="header14.xml"/><Relationship Id="rId88" Type="http://schemas.openxmlformats.org/officeDocument/2006/relationships/hyperlink" Target="https://energy.gov/science-innovation/energy-sources/fossil" TargetMode="External"/><Relationship Id="rId91" Type="http://schemas.openxmlformats.org/officeDocument/2006/relationships/hyperlink" Target="https://www.legislation.gov.uk/ukdsi/2015/9780111127186" TargetMode="External"/><Relationship Id="rId96" Type="http://schemas.openxmlformats.org/officeDocument/2006/relationships/hyperlink" Target="https://uk.mathworks.com/help/optim/ug/constrained" TargetMode="External"/><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eader" Target="header5.xml"/><Relationship Id="rId28" Type="http://schemas.openxmlformats.org/officeDocument/2006/relationships/image" Target="media/image8.tiff"/><Relationship Id="rId36" Type="http://schemas.openxmlformats.org/officeDocument/2006/relationships/image" Target="media/image13.tiff"/><Relationship Id="rId49" Type="http://schemas.openxmlformats.org/officeDocument/2006/relationships/image" Target="media/image26.tiff"/><Relationship Id="rId57" Type="http://schemas.openxmlformats.org/officeDocument/2006/relationships/image" Target="media/image31.tiff"/><Relationship Id="rId106" Type="http://schemas.openxmlformats.org/officeDocument/2006/relationships/hyperlink" Target="https://www.businesselectricityprices.org.uk/retail-versus-wholesale-prices/" TargetMode="External"/><Relationship Id="rId10" Type="http://schemas.openxmlformats.org/officeDocument/2006/relationships/footer" Target="footer1.xml"/><Relationship Id="rId31" Type="http://schemas.openxmlformats.org/officeDocument/2006/relationships/header" Target="header7.xml"/><Relationship Id="rId44" Type="http://schemas.openxmlformats.org/officeDocument/2006/relationships/image" Target="media/image21.tiff"/><Relationship Id="rId52" Type="http://schemas.openxmlformats.org/officeDocument/2006/relationships/header" Target="header10.xml"/><Relationship Id="rId60" Type="http://schemas.openxmlformats.org/officeDocument/2006/relationships/image" Target="media/image34.tiff"/><Relationship Id="rId65" Type="http://schemas.openxmlformats.org/officeDocument/2006/relationships/image" Target="media/image39.png"/><Relationship Id="rId73" Type="http://schemas.openxmlformats.org/officeDocument/2006/relationships/image" Target="media/image46.jpeg"/><Relationship Id="rId78" Type="http://schemas.openxmlformats.org/officeDocument/2006/relationships/image" Target="media/image51.tiff"/><Relationship Id="rId81" Type="http://schemas.openxmlformats.org/officeDocument/2006/relationships/image" Target="media/image54.tiff"/><Relationship Id="rId86" Type="http://schemas.openxmlformats.org/officeDocument/2006/relationships/header" Target="header16.xml"/><Relationship Id="rId94" Type="http://schemas.openxmlformats.org/officeDocument/2006/relationships/hyperlink" Target="https://www.gov.uk/government/publications/uk-offshore-wind-opportunities-for-trade-and-investment/uk-offshore-wind-opportunities-for-trade-and-investment" TargetMode="External"/><Relationship Id="rId99" Type="http://schemas.openxmlformats.org/officeDocument/2006/relationships/hyperlink" Target="https://www.researchgate.net/file.PostFileLoader.html?id=5825f310ed99e1b0707b8be2&amp;assetKey=AS%3A427276501295104%401478882064060" TargetMode="External"/><Relationship Id="rId101" Type="http://schemas.openxmlformats.org/officeDocument/2006/relationships/hyperlink" Target="http://www.globalccsinstitute.com/projects/large-scale-ccs-projects" TargetMode="External"/><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footer" Target="footer3.xml"/><Relationship Id="rId18" Type="http://schemas.openxmlformats.org/officeDocument/2006/relationships/image" Target="media/image3.jpeg"/><Relationship Id="rId39" Type="http://schemas.openxmlformats.org/officeDocument/2006/relationships/image" Target="media/image16.jpeg"/><Relationship Id="rId109" Type="http://schemas.openxmlformats.org/officeDocument/2006/relationships/header" Target="header17.xml"/><Relationship Id="rId34" Type="http://schemas.openxmlformats.org/officeDocument/2006/relationships/header" Target="header9.xml"/><Relationship Id="rId50" Type="http://schemas.openxmlformats.org/officeDocument/2006/relationships/image" Target="media/image27.tiff"/><Relationship Id="rId55" Type="http://schemas.openxmlformats.org/officeDocument/2006/relationships/image" Target="media/image29.png"/><Relationship Id="rId76" Type="http://schemas.openxmlformats.org/officeDocument/2006/relationships/image" Target="media/image49.tiff"/><Relationship Id="rId97" Type="http://schemas.openxmlformats.org/officeDocument/2006/relationships/hyperlink" Target="https://uk.mathworks.com/help/matlab/ref/eps.html" TargetMode="External"/><Relationship Id="rId104" Type="http://schemas.openxmlformats.org/officeDocument/2006/relationships/hyperlink" Target="http://www.xe.com/currencycharts/?from=GBP&amp;to=CNY&amp;view=1Y" TargetMode="External"/><Relationship Id="rId7" Type="http://schemas.openxmlformats.org/officeDocument/2006/relationships/endnotes" Target="endnotes.xml"/><Relationship Id="rId71" Type="http://schemas.openxmlformats.org/officeDocument/2006/relationships/image" Target="media/image45.tiff"/><Relationship Id="rId92" Type="http://schemas.openxmlformats.org/officeDocument/2006/relationships/hyperlink" Target="https://www.homerenergy.com/products/pro/docs/3.11/weibull_distributio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y72</b:Tag>
    <b:SourceType>JournalArticle</b:SourceType>
    <b:Guid>{D06ECC16-D284-49ED-88AF-113B26AC1F44}</b:Guid>
    <b:Author>
      <b:Author>
        <b:NameList>
          <b:Person>
            <b:Last>Bayer</b:Last>
            <b:First>R</b:First>
            <b:Middle>G</b:Middle>
          </b:Person>
          <b:Person>
            <b:Last>Engel</b:Last>
            <b:First>P</b:First>
            <b:Middle>A</b:Middle>
          </b:Person>
          <b:Person>
            <b:Last>Sirico</b:Last>
            <b:First>J</b:First>
            <b:Middle>L</b:Middle>
          </b:Person>
        </b:NameList>
      </b:Author>
    </b:Author>
    <b:Title>Impact Wear Testing Machine</b:Title>
    <b:JournalName>Wear</b:JournalName>
    <b:Year>1972</b:Year>
    <b:Pages>343-354</b:Pages>
    <b:Volume>19</b:Volume>
    <b:RefOrder>1</b:RefOrder>
  </b:Source>
  <b:Source>
    <b:Tag>Sta05</b:Tag>
    <b:SourceType>Book</b:SourceType>
    <b:Guid>{0F8E6B04-AF8E-4A13-AEAF-0051A1140C8E}</b:Guid>
    <b:Author>
      <b:Author>
        <b:NameList>
          <b:Person>
            <b:Last>Stachowiak</b:Last>
            <b:First>G</b:First>
            <b:Middle>W</b:Middle>
          </b:Person>
          <b:Person>
            <b:Last>Batchelor</b:Last>
            <b:First>A</b:First>
            <b:Middle>W</b:Middle>
          </b:Person>
        </b:NameList>
      </b:Author>
    </b:Author>
    <b:Title>Engineering Tribology</b:Title>
    <b:Year>2005</b:Year>
    <b:City>Amsterdam</b:City>
    <b:Publisher>Elsevier</b:Publisher>
    <b:RefOrder>2</b:RefOrder>
  </b:Source>
</b:Sources>
</file>

<file path=customXml/itemProps1.xml><?xml version="1.0" encoding="utf-8"?>
<ds:datastoreItem xmlns:ds="http://schemas.openxmlformats.org/officeDocument/2006/customXml" ds:itemID="{80DC4DDE-25C9-4CF3-A55E-E6736475B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92307</Words>
  <Characters>526154</Characters>
  <Application>Microsoft Office Word</Application>
  <DocSecurity>0</DocSecurity>
  <Lines>4384</Lines>
  <Paragraphs>1234</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University of Sheffield</Company>
  <LinksUpToDate>false</LinksUpToDate>
  <CharactersWithSpaces>617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Kevin</cp:lastModifiedBy>
  <cp:revision>3</cp:revision>
  <cp:lastPrinted>2018-06-25T19:34:00Z</cp:lastPrinted>
  <dcterms:created xsi:type="dcterms:W3CDTF">2018-09-06T17:27:00Z</dcterms:created>
  <dcterms:modified xsi:type="dcterms:W3CDTF">2018-09-06T17:27:00Z</dcterms:modified>
</cp:coreProperties>
</file>